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Hlk57921165"/>
    <w:p w14:paraId="0DFEC0BC" w14:textId="61E7B64F" w:rsidR="00734CF9" w:rsidRPr="0092344F" w:rsidRDefault="00734CF9" w:rsidP="00734CF9">
      <w:pPr>
        <w:rPr>
          <w:rFonts w:ascii="Times New Roman" w:hAnsi="Times New Roman" w:cs="Times New Roman"/>
          <w:b/>
          <w:bCs/>
          <w:sz w:val="26"/>
          <w:szCs w:val="26"/>
          <w:vertAlign w:val="superscript"/>
          <w:lang w:val="vi-VN"/>
        </w:rPr>
      </w:pPr>
      <w:r w:rsidRPr="0092344F">
        <w:rPr>
          <w:rFonts w:ascii="Times New Roman" w:hAnsi="Times New Roman" w:cs="Times New Roman"/>
          <w:b/>
          <w:bCs/>
          <w:noProof/>
          <w:sz w:val="26"/>
          <w:szCs w:val="26"/>
        </w:rPr>
        <mc:AlternateContent>
          <mc:Choice Requires="wpg">
            <w:drawing>
              <wp:anchor distT="0" distB="0" distL="114300" distR="114300" simplePos="0" relativeHeight="251659264" behindDoc="0" locked="0" layoutInCell="1" allowOverlap="1" wp14:anchorId="357465AA" wp14:editId="25A96BD4">
                <wp:simplePos x="0" y="0"/>
                <wp:positionH relativeFrom="margin">
                  <wp:posOffset>-218483</wp:posOffset>
                </wp:positionH>
                <wp:positionV relativeFrom="paragraph">
                  <wp:posOffset>13970</wp:posOffset>
                </wp:positionV>
                <wp:extent cx="6039248" cy="8952614"/>
                <wp:effectExtent l="0" t="0" r="0" b="1270"/>
                <wp:wrapNone/>
                <wp:docPr id="231" name="Group 23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039248" cy="8952614"/>
                          <a:chOff x="1605" y="2652"/>
                          <a:chExt cx="8619" cy="9216"/>
                        </a:xfrm>
                      </wpg:grpSpPr>
                      <wpg:grpSp>
                        <wpg:cNvPr id="232" name="Group 3"/>
                        <wpg:cNvGrpSpPr>
                          <a:grpSpLocks/>
                        </wpg:cNvGrpSpPr>
                        <wpg:grpSpPr bwMode="auto">
                          <a:xfrm>
                            <a:off x="9153" y="11125"/>
                            <a:ext cx="1052" cy="743"/>
                            <a:chOff x="8745" y="12761"/>
                            <a:chExt cx="2271" cy="2711"/>
                          </a:xfrm>
                        </wpg:grpSpPr>
                        <wps:wsp>
                          <wps:cNvPr id="233" name="Freeform 4"/>
                          <wps:cNvSpPr>
                            <a:spLocks/>
                          </wps:cNvSpPr>
                          <wps:spPr bwMode="auto">
                            <a:xfrm>
                              <a:off x="10195" y="14637"/>
                              <a:ext cx="149" cy="165"/>
                            </a:xfrm>
                            <a:custGeom>
                              <a:avLst/>
                              <a:gdLst>
                                <a:gd name="T0" fmla="*/ 149 w 149"/>
                                <a:gd name="T1" fmla="*/ 34 h 173"/>
                                <a:gd name="T2" fmla="*/ 130 w 149"/>
                                <a:gd name="T3" fmla="*/ 53 h 173"/>
                                <a:gd name="T4" fmla="*/ 115 w 149"/>
                                <a:gd name="T5" fmla="*/ 77 h 173"/>
                                <a:gd name="T6" fmla="*/ 96 w 149"/>
                                <a:gd name="T7" fmla="*/ 96 h 173"/>
                                <a:gd name="T8" fmla="*/ 82 w 149"/>
                                <a:gd name="T9" fmla="*/ 115 h 173"/>
                                <a:gd name="T10" fmla="*/ 67 w 149"/>
                                <a:gd name="T11" fmla="*/ 135 h 173"/>
                                <a:gd name="T12" fmla="*/ 58 w 149"/>
                                <a:gd name="T13" fmla="*/ 149 h 173"/>
                                <a:gd name="T14" fmla="*/ 43 w 149"/>
                                <a:gd name="T15" fmla="*/ 163 h 173"/>
                                <a:gd name="T16" fmla="*/ 38 w 149"/>
                                <a:gd name="T17" fmla="*/ 168 h 173"/>
                                <a:gd name="T18" fmla="*/ 34 w 149"/>
                                <a:gd name="T19" fmla="*/ 173 h 173"/>
                                <a:gd name="T20" fmla="*/ 29 w 149"/>
                                <a:gd name="T21" fmla="*/ 173 h 173"/>
                                <a:gd name="T22" fmla="*/ 19 w 149"/>
                                <a:gd name="T23" fmla="*/ 168 h 173"/>
                                <a:gd name="T24" fmla="*/ 10 w 149"/>
                                <a:gd name="T25" fmla="*/ 168 h 173"/>
                                <a:gd name="T26" fmla="*/ 5 w 149"/>
                                <a:gd name="T27" fmla="*/ 159 h 173"/>
                                <a:gd name="T28" fmla="*/ 0 w 149"/>
                                <a:gd name="T29" fmla="*/ 149 h 173"/>
                                <a:gd name="T30" fmla="*/ 0 w 149"/>
                                <a:gd name="T31" fmla="*/ 139 h 173"/>
                                <a:gd name="T32" fmla="*/ 10 w 149"/>
                                <a:gd name="T33" fmla="*/ 125 h 173"/>
                                <a:gd name="T34" fmla="*/ 24 w 149"/>
                                <a:gd name="T35" fmla="*/ 111 h 173"/>
                                <a:gd name="T36" fmla="*/ 38 w 149"/>
                                <a:gd name="T37" fmla="*/ 91 h 173"/>
                                <a:gd name="T38" fmla="*/ 58 w 149"/>
                                <a:gd name="T39" fmla="*/ 72 h 173"/>
                                <a:gd name="T40" fmla="*/ 77 w 149"/>
                                <a:gd name="T41" fmla="*/ 53 h 173"/>
                                <a:gd name="T42" fmla="*/ 91 w 149"/>
                                <a:gd name="T43" fmla="*/ 29 h 173"/>
                                <a:gd name="T44" fmla="*/ 106 w 149"/>
                                <a:gd name="T45" fmla="*/ 15 h 173"/>
                                <a:gd name="T46" fmla="*/ 115 w 149"/>
                                <a:gd name="T47" fmla="*/ 0 h 173"/>
                                <a:gd name="T48" fmla="*/ 120 w 149"/>
                                <a:gd name="T49" fmla="*/ 0 h 173"/>
                                <a:gd name="T50" fmla="*/ 149 w 149"/>
                                <a:gd name="T51" fmla="*/ 34 h 17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Lst>
                              <a:rect l="0" t="0" r="r" b="b"/>
                              <a:pathLst>
                                <a:path w="149" h="173">
                                  <a:moveTo>
                                    <a:pt x="149" y="34"/>
                                  </a:moveTo>
                                  <a:lnTo>
                                    <a:pt x="130" y="53"/>
                                  </a:lnTo>
                                  <a:lnTo>
                                    <a:pt x="115" y="77"/>
                                  </a:lnTo>
                                  <a:lnTo>
                                    <a:pt x="96" y="96"/>
                                  </a:lnTo>
                                  <a:lnTo>
                                    <a:pt x="82" y="115"/>
                                  </a:lnTo>
                                  <a:lnTo>
                                    <a:pt x="67" y="135"/>
                                  </a:lnTo>
                                  <a:lnTo>
                                    <a:pt x="58" y="149"/>
                                  </a:lnTo>
                                  <a:lnTo>
                                    <a:pt x="43" y="163"/>
                                  </a:lnTo>
                                  <a:lnTo>
                                    <a:pt x="38" y="168"/>
                                  </a:lnTo>
                                  <a:lnTo>
                                    <a:pt x="34" y="173"/>
                                  </a:lnTo>
                                  <a:lnTo>
                                    <a:pt x="29" y="173"/>
                                  </a:lnTo>
                                  <a:lnTo>
                                    <a:pt x="19" y="168"/>
                                  </a:lnTo>
                                  <a:lnTo>
                                    <a:pt x="10" y="168"/>
                                  </a:lnTo>
                                  <a:lnTo>
                                    <a:pt x="5" y="159"/>
                                  </a:lnTo>
                                  <a:lnTo>
                                    <a:pt x="0" y="149"/>
                                  </a:lnTo>
                                  <a:lnTo>
                                    <a:pt x="0" y="139"/>
                                  </a:lnTo>
                                  <a:lnTo>
                                    <a:pt x="10" y="125"/>
                                  </a:lnTo>
                                  <a:lnTo>
                                    <a:pt x="24" y="111"/>
                                  </a:lnTo>
                                  <a:lnTo>
                                    <a:pt x="38" y="91"/>
                                  </a:lnTo>
                                  <a:lnTo>
                                    <a:pt x="58" y="72"/>
                                  </a:lnTo>
                                  <a:lnTo>
                                    <a:pt x="77" y="53"/>
                                  </a:lnTo>
                                  <a:lnTo>
                                    <a:pt x="91" y="29"/>
                                  </a:lnTo>
                                  <a:lnTo>
                                    <a:pt x="106" y="15"/>
                                  </a:lnTo>
                                  <a:lnTo>
                                    <a:pt x="115" y="0"/>
                                  </a:lnTo>
                                  <a:lnTo>
                                    <a:pt x="120" y="0"/>
                                  </a:lnTo>
                                  <a:lnTo>
                                    <a:pt x="149" y="34"/>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34" name="Freeform 5"/>
                          <wps:cNvSpPr>
                            <a:spLocks/>
                          </wps:cNvSpPr>
                          <wps:spPr bwMode="auto">
                            <a:xfrm>
                              <a:off x="9561" y="14655"/>
                              <a:ext cx="821" cy="817"/>
                            </a:xfrm>
                            <a:custGeom>
                              <a:avLst/>
                              <a:gdLst>
                                <a:gd name="T0" fmla="*/ 365 w 821"/>
                                <a:gd name="T1" fmla="*/ 744 h 855"/>
                                <a:gd name="T2" fmla="*/ 341 w 821"/>
                                <a:gd name="T3" fmla="*/ 677 h 855"/>
                                <a:gd name="T4" fmla="*/ 490 w 821"/>
                                <a:gd name="T5" fmla="*/ 562 h 855"/>
                                <a:gd name="T6" fmla="*/ 634 w 821"/>
                                <a:gd name="T7" fmla="*/ 423 h 855"/>
                                <a:gd name="T8" fmla="*/ 692 w 821"/>
                                <a:gd name="T9" fmla="*/ 207 h 855"/>
                                <a:gd name="T10" fmla="*/ 653 w 821"/>
                                <a:gd name="T11" fmla="*/ 58 h 855"/>
                                <a:gd name="T12" fmla="*/ 600 w 821"/>
                                <a:gd name="T13" fmla="*/ 29 h 855"/>
                                <a:gd name="T14" fmla="*/ 514 w 821"/>
                                <a:gd name="T15" fmla="*/ 101 h 855"/>
                                <a:gd name="T16" fmla="*/ 447 w 821"/>
                                <a:gd name="T17" fmla="*/ 312 h 855"/>
                                <a:gd name="T18" fmla="*/ 303 w 821"/>
                                <a:gd name="T19" fmla="*/ 394 h 855"/>
                                <a:gd name="T20" fmla="*/ 178 w 821"/>
                                <a:gd name="T21" fmla="*/ 293 h 855"/>
                                <a:gd name="T22" fmla="*/ 96 w 821"/>
                                <a:gd name="T23" fmla="*/ 231 h 855"/>
                                <a:gd name="T24" fmla="*/ 29 w 821"/>
                                <a:gd name="T25" fmla="*/ 394 h 855"/>
                                <a:gd name="T26" fmla="*/ 111 w 821"/>
                                <a:gd name="T27" fmla="*/ 432 h 855"/>
                                <a:gd name="T28" fmla="*/ 135 w 821"/>
                                <a:gd name="T29" fmla="*/ 341 h 855"/>
                                <a:gd name="T30" fmla="*/ 96 w 821"/>
                                <a:gd name="T31" fmla="*/ 365 h 855"/>
                                <a:gd name="T32" fmla="*/ 120 w 821"/>
                                <a:gd name="T33" fmla="*/ 308 h 855"/>
                                <a:gd name="T34" fmla="*/ 168 w 821"/>
                                <a:gd name="T35" fmla="*/ 351 h 855"/>
                                <a:gd name="T36" fmla="*/ 130 w 821"/>
                                <a:gd name="T37" fmla="*/ 461 h 855"/>
                                <a:gd name="T38" fmla="*/ 15 w 821"/>
                                <a:gd name="T39" fmla="*/ 432 h 855"/>
                                <a:gd name="T40" fmla="*/ 39 w 821"/>
                                <a:gd name="T41" fmla="*/ 240 h 855"/>
                                <a:gd name="T42" fmla="*/ 216 w 821"/>
                                <a:gd name="T43" fmla="*/ 164 h 855"/>
                                <a:gd name="T44" fmla="*/ 351 w 821"/>
                                <a:gd name="T45" fmla="*/ 149 h 855"/>
                                <a:gd name="T46" fmla="*/ 322 w 821"/>
                                <a:gd name="T47" fmla="*/ 250 h 855"/>
                                <a:gd name="T48" fmla="*/ 274 w 821"/>
                                <a:gd name="T49" fmla="*/ 221 h 855"/>
                                <a:gd name="T50" fmla="*/ 312 w 821"/>
                                <a:gd name="T51" fmla="*/ 221 h 855"/>
                                <a:gd name="T52" fmla="*/ 332 w 821"/>
                                <a:gd name="T53" fmla="*/ 168 h 855"/>
                                <a:gd name="T54" fmla="*/ 240 w 821"/>
                                <a:gd name="T55" fmla="*/ 168 h 855"/>
                                <a:gd name="T56" fmla="*/ 202 w 821"/>
                                <a:gd name="T57" fmla="*/ 288 h 855"/>
                                <a:gd name="T58" fmla="*/ 264 w 821"/>
                                <a:gd name="T59" fmla="*/ 317 h 855"/>
                                <a:gd name="T60" fmla="*/ 293 w 821"/>
                                <a:gd name="T61" fmla="*/ 332 h 855"/>
                                <a:gd name="T62" fmla="*/ 404 w 821"/>
                                <a:gd name="T63" fmla="*/ 322 h 855"/>
                                <a:gd name="T64" fmla="*/ 495 w 821"/>
                                <a:gd name="T65" fmla="*/ 96 h 855"/>
                                <a:gd name="T66" fmla="*/ 677 w 821"/>
                                <a:gd name="T67" fmla="*/ 24 h 855"/>
                                <a:gd name="T68" fmla="*/ 754 w 821"/>
                                <a:gd name="T69" fmla="*/ 322 h 855"/>
                                <a:gd name="T70" fmla="*/ 692 w 821"/>
                                <a:gd name="T71" fmla="*/ 500 h 855"/>
                                <a:gd name="T72" fmla="*/ 634 w 821"/>
                                <a:gd name="T73" fmla="*/ 615 h 855"/>
                                <a:gd name="T74" fmla="*/ 644 w 821"/>
                                <a:gd name="T75" fmla="*/ 653 h 855"/>
                                <a:gd name="T76" fmla="*/ 749 w 821"/>
                                <a:gd name="T77" fmla="*/ 423 h 855"/>
                                <a:gd name="T78" fmla="*/ 821 w 821"/>
                                <a:gd name="T79" fmla="*/ 480 h 855"/>
                                <a:gd name="T80" fmla="*/ 754 w 821"/>
                                <a:gd name="T81" fmla="*/ 581 h 855"/>
                                <a:gd name="T82" fmla="*/ 792 w 821"/>
                                <a:gd name="T83" fmla="*/ 634 h 855"/>
                                <a:gd name="T84" fmla="*/ 802 w 821"/>
                                <a:gd name="T85" fmla="*/ 730 h 855"/>
                                <a:gd name="T86" fmla="*/ 720 w 821"/>
                                <a:gd name="T87" fmla="*/ 768 h 855"/>
                                <a:gd name="T88" fmla="*/ 677 w 821"/>
                                <a:gd name="T89" fmla="*/ 754 h 855"/>
                                <a:gd name="T90" fmla="*/ 639 w 821"/>
                                <a:gd name="T91" fmla="*/ 802 h 855"/>
                                <a:gd name="T92" fmla="*/ 581 w 821"/>
                                <a:gd name="T93" fmla="*/ 744 h 855"/>
                                <a:gd name="T94" fmla="*/ 552 w 821"/>
                                <a:gd name="T95" fmla="*/ 792 h 855"/>
                                <a:gd name="T96" fmla="*/ 504 w 821"/>
                                <a:gd name="T97" fmla="*/ 812 h 855"/>
                                <a:gd name="T98" fmla="*/ 447 w 821"/>
                                <a:gd name="T99" fmla="*/ 855 h 855"/>
                                <a:gd name="T100" fmla="*/ 480 w 821"/>
                                <a:gd name="T101" fmla="*/ 725 h 855"/>
                                <a:gd name="T102" fmla="*/ 548 w 821"/>
                                <a:gd name="T103" fmla="*/ 644 h 855"/>
                                <a:gd name="T104" fmla="*/ 509 w 821"/>
                                <a:gd name="T105" fmla="*/ 663 h 855"/>
                                <a:gd name="T106" fmla="*/ 447 w 821"/>
                                <a:gd name="T107" fmla="*/ 744 h 85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821" h="855">
                                  <a:moveTo>
                                    <a:pt x="447" y="744"/>
                                  </a:moveTo>
                                  <a:lnTo>
                                    <a:pt x="428" y="754"/>
                                  </a:lnTo>
                                  <a:lnTo>
                                    <a:pt x="408" y="759"/>
                                  </a:lnTo>
                                  <a:lnTo>
                                    <a:pt x="394" y="759"/>
                                  </a:lnTo>
                                  <a:lnTo>
                                    <a:pt x="380" y="749"/>
                                  </a:lnTo>
                                  <a:lnTo>
                                    <a:pt x="365" y="744"/>
                                  </a:lnTo>
                                  <a:lnTo>
                                    <a:pt x="351" y="740"/>
                                  </a:lnTo>
                                  <a:lnTo>
                                    <a:pt x="336" y="740"/>
                                  </a:lnTo>
                                  <a:lnTo>
                                    <a:pt x="322" y="744"/>
                                  </a:lnTo>
                                  <a:lnTo>
                                    <a:pt x="322" y="730"/>
                                  </a:lnTo>
                                  <a:lnTo>
                                    <a:pt x="332" y="706"/>
                                  </a:lnTo>
                                  <a:lnTo>
                                    <a:pt x="341" y="677"/>
                                  </a:lnTo>
                                  <a:lnTo>
                                    <a:pt x="356" y="648"/>
                                  </a:lnTo>
                                  <a:lnTo>
                                    <a:pt x="375" y="620"/>
                                  </a:lnTo>
                                  <a:lnTo>
                                    <a:pt x="399" y="596"/>
                                  </a:lnTo>
                                  <a:lnTo>
                                    <a:pt x="428" y="576"/>
                                  </a:lnTo>
                                  <a:lnTo>
                                    <a:pt x="461" y="567"/>
                                  </a:lnTo>
                                  <a:lnTo>
                                    <a:pt x="490" y="562"/>
                                  </a:lnTo>
                                  <a:lnTo>
                                    <a:pt x="519" y="548"/>
                                  </a:lnTo>
                                  <a:lnTo>
                                    <a:pt x="548" y="533"/>
                                  </a:lnTo>
                                  <a:lnTo>
                                    <a:pt x="572" y="509"/>
                                  </a:lnTo>
                                  <a:lnTo>
                                    <a:pt x="596" y="485"/>
                                  </a:lnTo>
                                  <a:lnTo>
                                    <a:pt x="615" y="456"/>
                                  </a:lnTo>
                                  <a:lnTo>
                                    <a:pt x="634" y="423"/>
                                  </a:lnTo>
                                  <a:lnTo>
                                    <a:pt x="648" y="389"/>
                                  </a:lnTo>
                                  <a:lnTo>
                                    <a:pt x="663" y="356"/>
                                  </a:lnTo>
                                  <a:lnTo>
                                    <a:pt x="672" y="317"/>
                                  </a:lnTo>
                                  <a:lnTo>
                                    <a:pt x="682" y="279"/>
                                  </a:lnTo>
                                  <a:lnTo>
                                    <a:pt x="687" y="245"/>
                                  </a:lnTo>
                                  <a:lnTo>
                                    <a:pt x="692" y="207"/>
                                  </a:lnTo>
                                  <a:lnTo>
                                    <a:pt x="687" y="173"/>
                                  </a:lnTo>
                                  <a:lnTo>
                                    <a:pt x="687" y="135"/>
                                  </a:lnTo>
                                  <a:lnTo>
                                    <a:pt x="677" y="106"/>
                                  </a:lnTo>
                                  <a:lnTo>
                                    <a:pt x="672" y="87"/>
                                  </a:lnTo>
                                  <a:lnTo>
                                    <a:pt x="663" y="72"/>
                                  </a:lnTo>
                                  <a:lnTo>
                                    <a:pt x="653" y="58"/>
                                  </a:lnTo>
                                  <a:lnTo>
                                    <a:pt x="644" y="48"/>
                                  </a:lnTo>
                                  <a:lnTo>
                                    <a:pt x="634" y="39"/>
                                  </a:lnTo>
                                  <a:lnTo>
                                    <a:pt x="624" y="34"/>
                                  </a:lnTo>
                                  <a:lnTo>
                                    <a:pt x="620" y="29"/>
                                  </a:lnTo>
                                  <a:lnTo>
                                    <a:pt x="615" y="29"/>
                                  </a:lnTo>
                                  <a:lnTo>
                                    <a:pt x="600" y="29"/>
                                  </a:lnTo>
                                  <a:lnTo>
                                    <a:pt x="586" y="29"/>
                                  </a:lnTo>
                                  <a:lnTo>
                                    <a:pt x="572" y="34"/>
                                  </a:lnTo>
                                  <a:lnTo>
                                    <a:pt x="552" y="44"/>
                                  </a:lnTo>
                                  <a:lnTo>
                                    <a:pt x="538" y="53"/>
                                  </a:lnTo>
                                  <a:lnTo>
                                    <a:pt x="524" y="77"/>
                                  </a:lnTo>
                                  <a:lnTo>
                                    <a:pt x="514" y="101"/>
                                  </a:lnTo>
                                  <a:lnTo>
                                    <a:pt x="504" y="140"/>
                                  </a:lnTo>
                                  <a:lnTo>
                                    <a:pt x="500" y="178"/>
                                  </a:lnTo>
                                  <a:lnTo>
                                    <a:pt x="490" y="216"/>
                                  </a:lnTo>
                                  <a:lnTo>
                                    <a:pt x="476" y="250"/>
                                  </a:lnTo>
                                  <a:lnTo>
                                    <a:pt x="461" y="284"/>
                                  </a:lnTo>
                                  <a:lnTo>
                                    <a:pt x="447" y="312"/>
                                  </a:lnTo>
                                  <a:lnTo>
                                    <a:pt x="423" y="336"/>
                                  </a:lnTo>
                                  <a:lnTo>
                                    <a:pt x="404" y="356"/>
                                  </a:lnTo>
                                  <a:lnTo>
                                    <a:pt x="380" y="370"/>
                                  </a:lnTo>
                                  <a:lnTo>
                                    <a:pt x="356" y="384"/>
                                  </a:lnTo>
                                  <a:lnTo>
                                    <a:pt x="332" y="389"/>
                                  </a:lnTo>
                                  <a:lnTo>
                                    <a:pt x="303" y="394"/>
                                  </a:lnTo>
                                  <a:lnTo>
                                    <a:pt x="279" y="389"/>
                                  </a:lnTo>
                                  <a:lnTo>
                                    <a:pt x="255" y="380"/>
                                  </a:lnTo>
                                  <a:lnTo>
                                    <a:pt x="231" y="365"/>
                                  </a:lnTo>
                                  <a:lnTo>
                                    <a:pt x="212" y="346"/>
                                  </a:lnTo>
                                  <a:lnTo>
                                    <a:pt x="188" y="322"/>
                                  </a:lnTo>
                                  <a:lnTo>
                                    <a:pt x="178" y="293"/>
                                  </a:lnTo>
                                  <a:lnTo>
                                    <a:pt x="173" y="269"/>
                                  </a:lnTo>
                                  <a:lnTo>
                                    <a:pt x="173" y="250"/>
                                  </a:lnTo>
                                  <a:lnTo>
                                    <a:pt x="173" y="236"/>
                                  </a:lnTo>
                                  <a:lnTo>
                                    <a:pt x="149" y="226"/>
                                  </a:lnTo>
                                  <a:lnTo>
                                    <a:pt x="125" y="226"/>
                                  </a:lnTo>
                                  <a:lnTo>
                                    <a:pt x="96" y="231"/>
                                  </a:lnTo>
                                  <a:lnTo>
                                    <a:pt x="72" y="245"/>
                                  </a:lnTo>
                                  <a:lnTo>
                                    <a:pt x="48" y="264"/>
                                  </a:lnTo>
                                  <a:lnTo>
                                    <a:pt x="34" y="293"/>
                                  </a:lnTo>
                                  <a:lnTo>
                                    <a:pt x="24" y="327"/>
                                  </a:lnTo>
                                  <a:lnTo>
                                    <a:pt x="24" y="365"/>
                                  </a:lnTo>
                                  <a:lnTo>
                                    <a:pt x="29" y="394"/>
                                  </a:lnTo>
                                  <a:lnTo>
                                    <a:pt x="39" y="413"/>
                                  </a:lnTo>
                                  <a:lnTo>
                                    <a:pt x="48" y="428"/>
                                  </a:lnTo>
                                  <a:lnTo>
                                    <a:pt x="63" y="432"/>
                                  </a:lnTo>
                                  <a:lnTo>
                                    <a:pt x="77" y="437"/>
                                  </a:lnTo>
                                  <a:lnTo>
                                    <a:pt x="96" y="437"/>
                                  </a:lnTo>
                                  <a:lnTo>
                                    <a:pt x="111" y="432"/>
                                  </a:lnTo>
                                  <a:lnTo>
                                    <a:pt x="125" y="432"/>
                                  </a:lnTo>
                                  <a:lnTo>
                                    <a:pt x="144" y="413"/>
                                  </a:lnTo>
                                  <a:lnTo>
                                    <a:pt x="149" y="394"/>
                                  </a:lnTo>
                                  <a:lnTo>
                                    <a:pt x="149" y="365"/>
                                  </a:lnTo>
                                  <a:lnTo>
                                    <a:pt x="144" y="351"/>
                                  </a:lnTo>
                                  <a:lnTo>
                                    <a:pt x="135" y="341"/>
                                  </a:lnTo>
                                  <a:lnTo>
                                    <a:pt x="125" y="341"/>
                                  </a:lnTo>
                                  <a:lnTo>
                                    <a:pt x="116" y="351"/>
                                  </a:lnTo>
                                  <a:lnTo>
                                    <a:pt x="125" y="365"/>
                                  </a:lnTo>
                                  <a:lnTo>
                                    <a:pt x="120" y="389"/>
                                  </a:lnTo>
                                  <a:lnTo>
                                    <a:pt x="106" y="375"/>
                                  </a:lnTo>
                                  <a:lnTo>
                                    <a:pt x="96" y="365"/>
                                  </a:lnTo>
                                  <a:lnTo>
                                    <a:pt x="92" y="351"/>
                                  </a:lnTo>
                                  <a:lnTo>
                                    <a:pt x="92" y="332"/>
                                  </a:lnTo>
                                  <a:lnTo>
                                    <a:pt x="96" y="327"/>
                                  </a:lnTo>
                                  <a:lnTo>
                                    <a:pt x="101" y="317"/>
                                  </a:lnTo>
                                  <a:lnTo>
                                    <a:pt x="111" y="312"/>
                                  </a:lnTo>
                                  <a:lnTo>
                                    <a:pt x="120" y="308"/>
                                  </a:lnTo>
                                  <a:lnTo>
                                    <a:pt x="130" y="303"/>
                                  </a:lnTo>
                                  <a:lnTo>
                                    <a:pt x="140" y="308"/>
                                  </a:lnTo>
                                  <a:lnTo>
                                    <a:pt x="149" y="308"/>
                                  </a:lnTo>
                                  <a:lnTo>
                                    <a:pt x="154" y="317"/>
                                  </a:lnTo>
                                  <a:lnTo>
                                    <a:pt x="164" y="332"/>
                                  </a:lnTo>
                                  <a:lnTo>
                                    <a:pt x="168" y="351"/>
                                  </a:lnTo>
                                  <a:lnTo>
                                    <a:pt x="173" y="365"/>
                                  </a:lnTo>
                                  <a:lnTo>
                                    <a:pt x="173" y="389"/>
                                  </a:lnTo>
                                  <a:lnTo>
                                    <a:pt x="168" y="408"/>
                                  </a:lnTo>
                                  <a:lnTo>
                                    <a:pt x="164" y="428"/>
                                  </a:lnTo>
                                  <a:lnTo>
                                    <a:pt x="149" y="447"/>
                                  </a:lnTo>
                                  <a:lnTo>
                                    <a:pt x="130" y="461"/>
                                  </a:lnTo>
                                  <a:lnTo>
                                    <a:pt x="106" y="471"/>
                                  </a:lnTo>
                                  <a:lnTo>
                                    <a:pt x="87" y="476"/>
                                  </a:lnTo>
                                  <a:lnTo>
                                    <a:pt x="63" y="471"/>
                                  </a:lnTo>
                                  <a:lnTo>
                                    <a:pt x="44" y="466"/>
                                  </a:lnTo>
                                  <a:lnTo>
                                    <a:pt x="29" y="452"/>
                                  </a:lnTo>
                                  <a:lnTo>
                                    <a:pt x="15" y="432"/>
                                  </a:lnTo>
                                  <a:lnTo>
                                    <a:pt x="5" y="404"/>
                                  </a:lnTo>
                                  <a:lnTo>
                                    <a:pt x="0" y="375"/>
                                  </a:lnTo>
                                  <a:lnTo>
                                    <a:pt x="0" y="336"/>
                                  </a:lnTo>
                                  <a:lnTo>
                                    <a:pt x="5" y="303"/>
                                  </a:lnTo>
                                  <a:lnTo>
                                    <a:pt x="20" y="269"/>
                                  </a:lnTo>
                                  <a:lnTo>
                                    <a:pt x="39" y="240"/>
                                  </a:lnTo>
                                  <a:lnTo>
                                    <a:pt x="63" y="216"/>
                                  </a:lnTo>
                                  <a:lnTo>
                                    <a:pt x="96" y="202"/>
                                  </a:lnTo>
                                  <a:lnTo>
                                    <a:pt x="135" y="197"/>
                                  </a:lnTo>
                                  <a:lnTo>
                                    <a:pt x="183" y="207"/>
                                  </a:lnTo>
                                  <a:lnTo>
                                    <a:pt x="197" y="183"/>
                                  </a:lnTo>
                                  <a:lnTo>
                                    <a:pt x="216" y="164"/>
                                  </a:lnTo>
                                  <a:lnTo>
                                    <a:pt x="240" y="144"/>
                                  </a:lnTo>
                                  <a:lnTo>
                                    <a:pt x="269" y="130"/>
                                  </a:lnTo>
                                  <a:lnTo>
                                    <a:pt x="293" y="120"/>
                                  </a:lnTo>
                                  <a:lnTo>
                                    <a:pt x="317" y="120"/>
                                  </a:lnTo>
                                  <a:lnTo>
                                    <a:pt x="336" y="130"/>
                                  </a:lnTo>
                                  <a:lnTo>
                                    <a:pt x="351" y="149"/>
                                  </a:lnTo>
                                  <a:lnTo>
                                    <a:pt x="356" y="183"/>
                                  </a:lnTo>
                                  <a:lnTo>
                                    <a:pt x="356" y="207"/>
                                  </a:lnTo>
                                  <a:lnTo>
                                    <a:pt x="351" y="231"/>
                                  </a:lnTo>
                                  <a:lnTo>
                                    <a:pt x="336" y="245"/>
                                  </a:lnTo>
                                  <a:lnTo>
                                    <a:pt x="332" y="250"/>
                                  </a:lnTo>
                                  <a:lnTo>
                                    <a:pt x="322" y="250"/>
                                  </a:lnTo>
                                  <a:lnTo>
                                    <a:pt x="312" y="245"/>
                                  </a:lnTo>
                                  <a:lnTo>
                                    <a:pt x="303" y="245"/>
                                  </a:lnTo>
                                  <a:lnTo>
                                    <a:pt x="288" y="240"/>
                                  </a:lnTo>
                                  <a:lnTo>
                                    <a:pt x="284" y="236"/>
                                  </a:lnTo>
                                  <a:lnTo>
                                    <a:pt x="279" y="226"/>
                                  </a:lnTo>
                                  <a:lnTo>
                                    <a:pt x="274" y="221"/>
                                  </a:lnTo>
                                  <a:lnTo>
                                    <a:pt x="274" y="207"/>
                                  </a:lnTo>
                                  <a:lnTo>
                                    <a:pt x="279" y="202"/>
                                  </a:lnTo>
                                  <a:lnTo>
                                    <a:pt x="284" y="202"/>
                                  </a:lnTo>
                                  <a:lnTo>
                                    <a:pt x="293" y="212"/>
                                  </a:lnTo>
                                  <a:lnTo>
                                    <a:pt x="303" y="221"/>
                                  </a:lnTo>
                                  <a:lnTo>
                                    <a:pt x="312" y="221"/>
                                  </a:lnTo>
                                  <a:lnTo>
                                    <a:pt x="322" y="221"/>
                                  </a:lnTo>
                                  <a:lnTo>
                                    <a:pt x="332" y="216"/>
                                  </a:lnTo>
                                  <a:lnTo>
                                    <a:pt x="336" y="207"/>
                                  </a:lnTo>
                                  <a:lnTo>
                                    <a:pt x="336" y="192"/>
                                  </a:lnTo>
                                  <a:lnTo>
                                    <a:pt x="336" y="178"/>
                                  </a:lnTo>
                                  <a:lnTo>
                                    <a:pt x="332" y="168"/>
                                  </a:lnTo>
                                  <a:lnTo>
                                    <a:pt x="327" y="154"/>
                                  </a:lnTo>
                                  <a:lnTo>
                                    <a:pt x="312" y="149"/>
                                  </a:lnTo>
                                  <a:lnTo>
                                    <a:pt x="298" y="144"/>
                                  </a:lnTo>
                                  <a:lnTo>
                                    <a:pt x="279" y="149"/>
                                  </a:lnTo>
                                  <a:lnTo>
                                    <a:pt x="260" y="159"/>
                                  </a:lnTo>
                                  <a:lnTo>
                                    <a:pt x="240" y="168"/>
                                  </a:lnTo>
                                  <a:lnTo>
                                    <a:pt x="221" y="188"/>
                                  </a:lnTo>
                                  <a:lnTo>
                                    <a:pt x="207" y="216"/>
                                  </a:lnTo>
                                  <a:lnTo>
                                    <a:pt x="202" y="231"/>
                                  </a:lnTo>
                                  <a:lnTo>
                                    <a:pt x="197" y="245"/>
                                  </a:lnTo>
                                  <a:lnTo>
                                    <a:pt x="197" y="264"/>
                                  </a:lnTo>
                                  <a:lnTo>
                                    <a:pt x="202" y="288"/>
                                  </a:lnTo>
                                  <a:lnTo>
                                    <a:pt x="207" y="308"/>
                                  </a:lnTo>
                                  <a:lnTo>
                                    <a:pt x="221" y="327"/>
                                  </a:lnTo>
                                  <a:lnTo>
                                    <a:pt x="240" y="341"/>
                                  </a:lnTo>
                                  <a:lnTo>
                                    <a:pt x="269" y="356"/>
                                  </a:lnTo>
                                  <a:lnTo>
                                    <a:pt x="264" y="332"/>
                                  </a:lnTo>
                                  <a:lnTo>
                                    <a:pt x="264" y="317"/>
                                  </a:lnTo>
                                  <a:lnTo>
                                    <a:pt x="260" y="308"/>
                                  </a:lnTo>
                                  <a:lnTo>
                                    <a:pt x="264" y="303"/>
                                  </a:lnTo>
                                  <a:lnTo>
                                    <a:pt x="264" y="303"/>
                                  </a:lnTo>
                                  <a:lnTo>
                                    <a:pt x="269" y="312"/>
                                  </a:lnTo>
                                  <a:lnTo>
                                    <a:pt x="279" y="322"/>
                                  </a:lnTo>
                                  <a:lnTo>
                                    <a:pt x="293" y="332"/>
                                  </a:lnTo>
                                  <a:lnTo>
                                    <a:pt x="312" y="336"/>
                                  </a:lnTo>
                                  <a:lnTo>
                                    <a:pt x="332" y="341"/>
                                  </a:lnTo>
                                  <a:lnTo>
                                    <a:pt x="351" y="341"/>
                                  </a:lnTo>
                                  <a:lnTo>
                                    <a:pt x="370" y="341"/>
                                  </a:lnTo>
                                  <a:lnTo>
                                    <a:pt x="384" y="332"/>
                                  </a:lnTo>
                                  <a:lnTo>
                                    <a:pt x="404" y="322"/>
                                  </a:lnTo>
                                  <a:lnTo>
                                    <a:pt x="423" y="308"/>
                                  </a:lnTo>
                                  <a:lnTo>
                                    <a:pt x="437" y="288"/>
                                  </a:lnTo>
                                  <a:lnTo>
                                    <a:pt x="461" y="240"/>
                                  </a:lnTo>
                                  <a:lnTo>
                                    <a:pt x="476" y="192"/>
                                  </a:lnTo>
                                  <a:lnTo>
                                    <a:pt x="485" y="144"/>
                                  </a:lnTo>
                                  <a:lnTo>
                                    <a:pt x="495" y="96"/>
                                  </a:lnTo>
                                  <a:lnTo>
                                    <a:pt x="509" y="58"/>
                                  </a:lnTo>
                                  <a:lnTo>
                                    <a:pt x="533" y="24"/>
                                  </a:lnTo>
                                  <a:lnTo>
                                    <a:pt x="567" y="5"/>
                                  </a:lnTo>
                                  <a:lnTo>
                                    <a:pt x="610" y="0"/>
                                  </a:lnTo>
                                  <a:lnTo>
                                    <a:pt x="648" y="5"/>
                                  </a:lnTo>
                                  <a:lnTo>
                                    <a:pt x="677" y="24"/>
                                  </a:lnTo>
                                  <a:lnTo>
                                    <a:pt x="701" y="53"/>
                                  </a:lnTo>
                                  <a:lnTo>
                                    <a:pt x="720" y="87"/>
                                  </a:lnTo>
                                  <a:lnTo>
                                    <a:pt x="740" y="135"/>
                                  </a:lnTo>
                                  <a:lnTo>
                                    <a:pt x="749" y="188"/>
                                  </a:lnTo>
                                  <a:lnTo>
                                    <a:pt x="754" y="255"/>
                                  </a:lnTo>
                                  <a:lnTo>
                                    <a:pt x="754" y="322"/>
                                  </a:lnTo>
                                  <a:lnTo>
                                    <a:pt x="749" y="351"/>
                                  </a:lnTo>
                                  <a:lnTo>
                                    <a:pt x="744" y="380"/>
                                  </a:lnTo>
                                  <a:lnTo>
                                    <a:pt x="735" y="413"/>
                                  </a:lnTo>
                                  <a:lnTo>
                                    <a:pt x="720" y="447"/>
                                  </a:lnTo>
                                  <a:lnTo>
                                    <a:pt x="711" y="476"/>
                                  </a:lnTo>
                                  <a:lnTo>
                                    <a:pt x="692" y="500"/>
                                  </a:lnTo>
                                  <a:lnTo>
                                    <a:pt x="682" y="524"/>
                                  </a:lnTo>
                                  <a:lnTo>
                                    <a:pt x="668" y="543"/>
                                  </a:lnTo>
                                  <a:lnTo>
                                    <a:pt x="658" y="557"/>
                                  </a:lnTo>
                                  <a:lnTo>
                                    <a:pt x="648" y="576"/>
                                  </a:lnTo>
                                  <a:lnTo>
                                    <a:pt x="639" y="596"/>
                                  </a:lnTo>
                                  <a:lnTo>
                                    <a:pt x="634" y="615"/>
                                  </a:lnTo>
                                  <a:lnTo>
                                    <a:pt x="629" y="634"/>
                                  </a:lnTo>
                                  <a:lnTo>
                                    <a:pt x="629" y="653"/>
                                  </a:lnTo>
                                  <a:lnTo>
                                    <a:pt x="624" y="672"/>
                                  </a:lnTo>
                                  <a:lnTo>
                                    <a:pt x="624" y="682"/>
                                  </a:lnTo>
                                  <a:lnTo>
                                    <a:pt x="634" y="701"/>
                                  </a:lnTo>
                                  <a:lnTo>
                                    <a:pt x="644" y="653"/>
                                  </a:lnTo>
                                  <a:lnTo>
                                    <a:pt x="658" y="610"/>
                                  </a:lnTo>
                                  <a:lnTo>
                                    <a:pt x="672" y="567"/>
                                  </a:lnTo>
                                  <a:lnTo>
                                    <a:pt x="696" y="528"/>
                                  </a:lnTo>
                                  <a:lnTo>
                                    <a:pt x="716" y="495"/>
                                  </a:lnTo>
                                  <a:lnTo>
                                    <a:pt x="735" y="456"/>
                                  </a:lnTo>
                                  <a:lnTo>
                                    <a:pt x="749" y="423"/>
                                  </a:lnTo>
                                  <a:lnTo>
                                    <a:pt x="759" y="389"/>
                                  </a:lnTo>
                                  <a:lnTo>
                                    <a:pt x="768" y="408"/>
                                  </a:lnTo>
                                  <a:lnTo>
                                    <a:pt x="792" y="428"/>
                                  </a:lnTo>
                                  <a:lnTo>
                                    <a:pt x="807" y="442"/>
                                  </a:lnTo>
                                  <a:lnTo>
                                    <a:pt x="816" y="461"/>
                                  </a:lnTo>
                                  <a:lnTo>
                                    <a:pt x="821" y="480"/>
                                  </a:lnTo>
                                  <a:lnTo>
                                    <a:pt x="816" y="500"/>
                                  </a:lnTo>
                                  <a:lnTo>
                                    <a:pt x="807" y="524"/>
                                  </a:lnTo>
                                  <a:lnTo>
                                    <a:pt x="792" y="538"/>
                                  </a:lnTo>
                                  <a:lnTo>
                                    <a:pt x="773" y="557"/>
                                  </a:lnTo>
                                  <a:lnTo>
                                    <a:pt x="759" y="567"/>
                                  </a:lnTo>
                                  <a:lnTo>
                                    <a:pt x="754" y="581"/>
                                  </a:lnTo>
                                  <a:lnTo>
                                    <a:pt x="749" y="591"/>
                                  </a:lnTo>
                                  <a:lnTo>
                                    <a:pt x="754" y="600"/>
                                  </a:lnTo>
                                  <a:lnTo>
                                    <a:pt x="759" y="610"/>
                                  </a:lnTo>
                                  <a:lnTo>
                                    <a:pt x="768" y="620"/>
                                  </a:lnTo>
                                  <a:lnTo>
                                    <a:pt x="778" y="624"/>
                                  </a:lnTo>
                                  <a:lnTo>
                                    <a:pt x="792" y="634"/>
                                  </a:lnTo>
                                  <a:lnTo>
                                    <a:pt x="802" y="639"/>
                                  </a:lnTo>
                                  <a:lnTo>
                                    <a:pt x="807" y="653"/>
                                  </a:lnTo>
                                  <a:lnTo>
                                    <a:pt x="812" y="672"/>
                                  </a:lnTo>
                                  <a:lnTo>
                                    <a:pt x="816" y="692"/>
                                  </a:lnTo>
                                  <a:lnTo>
                                    <a:pt x="812" y="711"/>
                                  </a:lnTo>
                                  <a:lnTo>
                                    <a:pt x="802" y="730"/>
                                  </a:lnTo>
                                  <a:lnTo>
                                    <a:pt x="792" y="749"/>
                                  </a:lnTo>
                                  <a:lnTo>
                                    <a:pt x="778" y="768"/>
                                  </a:lnTo>
                                  <a:lnTo>
                                    <a:pt x="759" y="778"/>
                                  </a:lnTo>
                                  <a:lnTo>
                                    <a:pt x="744" y="783"/>
                                  </a:lnTo>
                                  <a:lnTo>
                                    <a:pt x="730" y="778"/>
                                  </a:lnTo>
                                  <a:lnTo>
                                    <a:pt x="720" y="768"/>
                                  </a:lnTo>
                                  <a:lnTo>
                                    <a:pt x="711" y="759"/>
                                  </a:lnTo>
                                  <a:lnTo>
                                    <a:pt x="701" y="744"/>
                                  </a:lnTo>
                                  <a:lnTo>
                                    <a:pt x="692" y="730"/>
                                  </a:lnTo>
                                  <a:lnTo>
                                    <a:pt x="687" y="720"/>
                                  </a:lnTo>
                                  <a:lnTo>
                                    <a:pt x="682" y="740"/>
                                  </a:lnTo>
                                  <a:lnTo>
                                    <a:pt x="677" y="754"/>
                                  </a:lnTo>
                                  <a:lnTo>
                                    <a:pt x="672" y="768"/>
                                  </a:lnTo>
                                  <a:lnTo>
                                    <a:pt x="672" y="783"/>
                                  </a:lnTo>
                                  <a:lnTo>
                                    <a:pt x="663" y="788"/>
                                  </a:lnTo>
                                  <a:lnTo>
                                    <a:pt x="658" y="797"/>
                                  </a:lnTo>
                                  <a:lnTo>
                                    <a:pt x="648" y="802"/>
                                  </a:lnTo>
                                  <a:lnTo>
                                    <a:pt x="639" y="802"/>
                                  </a:lnTo>
                                  <a:lnTo>
                                    <a:pt x="629" y="802"/>
                                  </a:lnTo>
                                  <a:lnTo>
                                    <a:pt x="620" y="797"/>
                                  </a:lnTo>
                                  <a:lnTo>
                                    <a:pt x="605" y="788"/>
                                  </a:lnTo>
                                  <a:lnTo>
                                    <a:pt x="596" y="778"/>
                                  </a:lnTo>
                                  <a:lnTo>
                                    <a:pt x="586" y="764"/>
                                  </a:lnTo>
                                  <a:lnTo>
                                    <a:pt x="581" y="744"/>
                                  </a:lnTo>
                                  <a:lnTo>
                                    <a:pt x="576" y="725"/>
                                  </a:lnTo>
                                  <a:lnTo>
                                    <a:pt x="572" y="706"/>
                                  </a:lnTo>
                                  <a:lnTo>
                                    <a:pt x="567" y="735"/>
                                  </a:lnTo>
                                  <a:lnTo>
                                    <a:pt x="567" y="759"/>
                                  </a:lnTo>
                                  <a:lnTo>
                                    <a:pt x="557" y="778"/>
                                  </a:lnTo>
                                  <a:lnTo>
                                    <a:pt x="552" y="792"/>
                                  </a:lnTo>
                                  <a:lnTo>
                                    <a:pt x="548" y="802"/>
                                  </a:lnTo>
                                  <a:lnTo>
                                    <a:pt x="538" y="812"/>
                                  </a:lnTo>
                                  <a:lnTo>
                                    <a:pt x="533" y="812"/>
                                  </a:lnTo>
                                  <a:lnTo>
                                    <a:pt x="524" y="807"/>
                                  </a:lnTo>
                                  <a:lnTo>
                                    <a:pt x="514" y="812"/>
                                  </a:lnTo>
                                  <a:lnTo>
                                    <a:pt x="504" y="812"/>
                                  </a:lnTo>
                                  <a:lnTo>
                                    <a:pt x="490" y="812"/>
                                  </a:lnTo>
                                  <a:lnTo>
                                    <a:pt x="480" y="812"/>
                                  </a:lnTo>
                                  <a:lnTo>
                                    <a:pt x="471" y="816"/>
                                  </a:lnTo>
                                  <a:lnTo>
                                    <a:pt x="461" y="826"/>
                                  </a:lnTo>
                                  <a:lnTo>
                                    <a:pt x="456" y="840"/>
                                  </a:lnTo>
                                  <a:lnTo>
                                    <a:pt x="447" y="855"/>
                                  </a:lnTo>
                                  <a:lnTo>
                                    <a:pt x="437" y="831"/>
                                  </a:lnTo>
                                  <a:lnTo>
                                    <a:pt x="442" y="802"/>
                                  </a:lnTo>
                                  <a:lnTo>
                                    <a:pt x="447" y="778"/>
                                  </a:lnTo>
                                  <a:lnTo>
                                    <a:pt x="456" y="754"/>
                                  </a:lnTo>
                                  <a:lnTo>
                                    <a:pt x="466" y="740"/>
                                  </a:lnTo>
                                  <a:lnTo>
                                    <a:pt x="480" y="725"/>
                                  </a:lnTo>
                                  <a:lnTo>
                                    <a:pt x="490" y="711"/>
                                  </a:lnTo>
                                  <a:lnTo>
                                    <a:pt x="504" y="696"/>
                                  </a:lnTo>
                                  <a:lnTo>
                                    <a:pt x="519" y="682"/>
                                  </a:lnTo>
                                  <a:lnTo>
                                    <a:pt x="528" y="668"/>
                                  </a:lnTo>
                                  <a:lnTo>
                                    <a:pt x="538" y="653"/>
                                  </a:lnTo>
                                  <a:lnTo>
                                    <a:pt x="548" y="644"/>
                                  </a:lnTo>
                                  <a:lnTo>
                                    <a:pt x="552" y="629"/>
                                  </a:lnTo>
                                  <a:lnTo>
                                    <a:pt x="548" y="624"/>
                                  </a:lnTo>
                                  <a:lnTo>
                                    <a:pt x="538" y="624"/>
                                  </a:lnTo>
                                  <a:lnTo>
                                    <a:pt x="524" y="634"/>
                                  </a:lnTo>
                                  <a:lnTo>
                                    <a:pt x="519" y="648"/>
                                  </a:lnTo>
                                  <a:lnTo>
                                    <a:pt x="509" y="663"/>
                                  </a:lnTo>
                                  <a:lnTo>
                                    <a:pt x="500" y="677"/>
                                  </a:lnTo>
                                  <a:lnTo>
                                    <a:pt x="490" y="692"/>
                                  </a:lnTo>
                                  <a:lnTo>
                                    <a:pt x="476" y="711"/>
                                  </a:lnTo>
                                  <a:lnTo>
                                    <a:pt x="466" y="725"/>
                                  </a:lnTo>
                                  <a:lnTo>
                                    <a:pt x="456" y="740"/>
                                  </a:lnTo>
                                  <a:lnTo>
                                    <a:pt x="447" y="744"/>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35" name="Freeform 6"/>
                          <wps:cNvSpPr>
                            <a:spLocks/>
                          </wps:cNvSpPr>
                          <wps:spPr bwMode="auto">
                            <a:xfrm>
                              <a:off x="10013" y="14843"/>
                              <a:ext cx="76" cy="175"/>
                            </a:xfrm>
                            <a:custGeom>
                              <a:avLst/>
                              <a:gdLst>
                                <a:gd name="T0" fmla="*/ 33 w 76"/>
                                <a:gd name="T1" fmla="*/ 0 h 183"/>
                                <a:gd name="T2" fmla="*/ 48 w 76"/>
                                <a:gd name="T3" fmla="*/ 10 h 183"/>
                                <a:gd name="T4" fmla="*/ 57 w 76"/>
                                <a:gd name="T5" fmla="*/ 29 h 183"/>
                                <a:gd name="T6" fmla="*/ 67 w 76"/>
                                <a:gd name="T7" fmla="*/ 48 h 183"/>
                                <a:gd name="T8" fmla="*/ 72 w 76"/>
                                <a:gd name="T9" fmla="*/ 77 h 183"/>
                                <a:gd name="T10" fmla="*/ 76 w 76"/>
                                <a:gd name="T11" fmla="*/ 101 h 183"/>
                                <a:gd name="T12" fmla="*/ 76 w 76"/>
                                <a:gd name="T13" fmla="*/ 130 h 183"/>
                                <a:gd name="T14" fmla="*/ 76 w 76"/>
                                <a:gd name="T15" fmla="*/ 154 h 183"/>
                                <a:gd name="T16" fmla="*/ 72 w 76"/>
                                <a:gd name="T17" fmla="*/ 183 h 183"/>
                                <a:gd name="T18" fmla="*/ 67 w 76"/>
                                <a:gd name="T19" fmla="*/ 159 h 183"/>
                                <a:gd name="T20" fmla="*/ 62 w 76"/>
                                <a:gd name="T21" fmla="*/ 144 h 183"/>
                                <a:gd name="T22" fmla="*/ 57 w 76"/>
                                <a:gd name="T23" fmla="*/ 125 h 183"/>
                                <a:gd name="T24" fmla="*/ 52 w 76"/>
                                <a:gd name="T25" fmla="*/ 106 h 183"/>
                                <a:gd name="T26" fmla="*/ 43 w 76"/>
                                <a:gd name="T27" fmla="*/ 91 h 183"/>
                                <a:gd name="T28" fmla="*/ 33 w 76"/>
                                <a:gd name="T29" fmla="*/ 87 h 183"/>
                                <a:gd name="T30" fmla="*/ 19 w 76"/>
                                <a:gd name="T31" fmla="*/ 87 h 183"/>
                                <a:gd name="T32" fmla="*/ 0 w 76"/>
                                <a:gd name="T33" fmla="*/ 87 h 183"/>
                                <a:gd name="T34" fmla="*/ 33 w 76"/>
                                <a:gd name="T35" fmla="*/ 0 h 18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76" h="183">
                                  <a:moveTo>
                                    <a:pt x="33" y="0"/>
                                  </a:moveTo>
                                  <a:lnTo>
                                    <a:pt x="48" y="10"/>
                                  </a:lnTo>
                                  <a:lnTo>
                                    <a:pt x="57" y="29"/>
                                  </a:lnTo>
                                  <a:lnTo>
                                    <a:pt x="67" y="48"/>
                                  </a:lnTo>
                                  <a:lnTo>
                                    <a:pt x="72" y="77"/>
                                  </a:lnTo>
                                  <a:lnTo>
                                    <a:pt x="76" y="101"/>
                                  </a:lnTo>
                                  <a:lnTo>
                                    <a:pt x="76" y="130"/>
                                  </a:lnTo>
                                  <a:lnTo>
                                    <a:pt x="76" y="154"/>
                                  </a:lnTo>
                                  <a:lnTo>
                                    <a:pt x="72" y="183"/>
                                  </a:lnTo>
                                  <a:lnTo>
                                    <a:pt x="67" y="159"/>
                                  </a:lnTo>
                                  <a:lnTo>
                                    <a:pt x="62" y="144"/>
                                  </a:lnTo>
                                  <a:lnTo>
                                    <a:pt x="57" y="125"/>
                                  </a:lnTo>
                                  <a:lnTo>
                                    <a:pt x="52" y="106"/>
                                  </a:lnTo>
                                  <a:lnTo>
                                    <a:pt x="43" y="91"/>
                                  </a:lnTo>
                                  <a:lnTo>
                                    <a:pt x="33" y="87"/>
                                  </a:lnTo>
                                  <a:lnTo>
                                    <a:pt x="19" y="87"/>
                                  </a:lnTo>
                                  <a:lnTo>
                                    <a:pt x="0" y="87"/>
                                  </a:lnTo>
                                  <a:lnTo>
                                    <a:pt x="33"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36" name="Freeform 7"/>
                          <wps:cNvSpPr>
                            <a:spLocks/>
                          </wps:cNvSpPr>
                          <wps:spPr bwMode="auto">
                            <a:xfrm>
                              <a:off x="10089" y="14766"/>
                              <a:ext cx="63" cy="82"/>
                            </a:xfrm>
                            <a:custGeom>
                              <a:avLst/>
                              <a:gdLst>
                                <a:gd name="T0" fmla="*/ 53 w 63"/>
                                <a:gd name="T1" fmla="*/ 9 h 86"/>
                                <a:gd name="T2" fmla="*/ 58 w 63"/>
                                <a:gd name="T3" fmla="*/ 28 h 86"/>
                                <a:gd name="T4" fmla="*/ 63 w 63"/>
                                <a:gd name="T5" fmla="*/ 48 h 86"/>
                                <a:gd name="T6" fmla="*/ 58 w 63"/>
                                <a:gd name="T7" fmla="*/ 67 h 86"/>
                                <a:gd name="T8" fmla="*/ 53 w 63"/>
                                <a:gd name="T9" fmla="*/ 81 h 86"/>
                                <a:gd name="T10" fmla="*/ 44 w 63"/>
                                <a:gd name="T11" fmla="*/ 81 h 86"/>
                                <a:gd name="T12" fmla="*/ 39 w 63"/>
                                <a:gd name="T13" fmla="*/ 86 h 86"/>
                                <a:gd name="T14" fmla="*/ 34 w 63"/>
                                <a:gd name="T15" fmla="*/ 86 h 86"/>
                                <a:gd name="T16" fmla="*/ 29 w 63"/>
                                <a:gd name="T17" fmla="*/ 81 h 86"/>
                                <a:gd name="T18" fmla="*/ 24 w 63"/>
                                <a:gd name="T19" fmla="*/ 81 h 86"/>
                                <a:gd name="T20" fmla="*/ 20 w 63"/>
                                <a:gd name="T21" fmla="*/ 76 h 86"/>
                                <a:gd name="T22" fmla="*/ 15 w 63"/>
                                <a:gd name="T23" fmla="*/ 72 h 86"/>
                                <a:gd name="T24" fmla="*/ 5 w 63"/>
                                <a:gd name="T25" fmla="*/ 67 h 86"/>
                                <a:gd name="T26" fmla="*/ 0 w 63"/>
                                <a:gd name="T27" fmla="*/ 52 h 86"/>
                                <a:gd name="T28" fmla="*/ 0 w 63"/>
                                <a:gd name="T29" fmla="*/ 38 h 86"/>
                                <a:gd name="T30" fmla="*/ 5 w 63"/>
                                <a:gd name="T31" fmla="*/ 24 h 86"/>
                                <a:gd name="T32" fmla="*/ 10 w 63"/>
                                <a:gd name="T33" fmla="*/ 9 h 86"/>
                                <a:gd name="T34" fmla="*/ 20 w 63"/>
                                <a:gd name="T35" fmla="*/ 4 h 86"/>
                                <a:gd name="T36" fmla="*/ 29 w 63"/>
                                <a:gd name="T37" fmla="*/ 0 h 86"/>
                                <a:gd name="T38" fmla="*/ 44 w 63"/>
                                <a:gd name="T39" fmla="*/ 0 h 86"/>
                                <a:gd name="T40" fmla="*/ 53 w 63"/>
                                <a:gd name="T41" fmla="*/ 9 h 8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Lst>
                              <a:rect l="0" t="0" r="r" b="b"/>
                              <a:pathLst>
                                <a:path w="63" h="86">
                                  <a:moveTo>
                                    <a:pt x="53" y="9"/>
                                  </a:moveTo>
                                  <a:lnTo>
                                    <a:pt x="58" y="28"/>
                                  </a:lnTo>
                                  <a:lnTo>
                                    <a:pt x="63" y="48"/>
                                  </a:lnTo>
                                  <a:lnTo>
                                    <a:pt x="58" y="67"/>
                                  </a:lnTo>
                                  <a:lnTo>
                                    <a:pt x="53" y="81"/>
                                  </a:lnTo>
                                  <a:lnTo>
                                    <a:pt x="44" y="81"/>
                                  </a:lnTo>
                                  <a:lnTo>
                                    <a:pt x="39" y="86"/>
                                  </a:lnTo>
                                  <a:lnTo>
                                    <a:pt x="34" y="86"/>
                                  </a:lnTo>
                                  <a:lnTo>
                                    <a:pt x="29" y="81"/>
                                  </a:lnTo>
                                  <a:lnTo>
                                    <a:pt x="24" y="81"/>
                                  </a:lnTo>
                                  <a:lnTo>
                                    <a:pt x="20" y="76"/>
                                  </a:lnTo>
                                  <a:lnTo>
                                    <a:pt x="15" y="72"/>
                                  </a:lnTo>
                                  <a:lnTo>
                                    <a:pt x="5" y="67"/>
                                  </a:lnTo>
                                  <a:lnTo>
                                    <a:pt x="0" y="52"/>
                                  </a:lnTo>
                                  <a:lnTo>
                                    <a:pt x="0" y="38"/>
                                  </a:lnTo>
                                  <a:lnTo>
                                    <a:pt x="5" y="24"/>
                                  </a:lnTo>
                                  <a:lnTo>
                                    <a:pt x="10" y="9"/>
                                  </a:lnTo>
                                  <a:lnTo>
                                    <a:pt x="20" y="4"/>
                                  </a:lnTo>
                                  <a:lnTo>
                                    <a:pt x="29" y="0"/>
                                  </a:lnTo>
                                  <a:lnTo>
                                    <a:pt x="44" y="0"/>
                                  </a:lnTo>
                                  <a:lnTo>
                                    <a:pt x="53" y="9"/>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37" name="Freeform 8"/>
                          <wps:cNvSpPr>
                            <a:spLocks/>
                          </wps:cNvSpPr>
                          <wps:spPr bwMode="auto">
                            <a:xfrm>
                              <a:off x="8745" y="14843"/>
                              <a:ext cx="1191" cy="588"/>
                            </a:xfrm>
                            <a:custGeom>
                              <a:avLst/>
                              <a:gdLst>
                                <a:gd name="T0" fmla="*/ 1037 w 1191"/>
                                <a:gd name="T1" fmla="*/ 523 h 615"/>
                                <a:gd name="T2" fmla="*/ 898 w 1191"/>
                                <a:gd name="T3" fmla="*/ 499 h 615"/>
                                <a:gd name="T4" fmla="*/ 759 w 1191"/>
                                <a:gd name="T5" fmla="*/ 423 h 615"/>
                                <a:gd name="T6" fmla="*/ 668 w 1191"/>
                                <a:gd name="T7" fmla="*/ 274 h 615"/>
                                <a:gd name="T8" fmla="*/ 658 w 1191"/>
                                <a:gd name="T9" fmla="*/ 317 h 615"/>
                                <a:gd name="T10" fmla="*/ 644 w 1191"/>
                                <a:gd name="T11" fmla="*/ 423 h 615"/>
                                <a:gd name="T12" fmla="*/ 591 w 1191"/>
                                <a:gd name="T13" fmla="*/ 432 h 615"/>
                                <a:gd name="T14" fmla="*/ 567 w 1191"/>
                                <a:gd name="T15" fmla="*/ 456 h 615"/>
                                <a:gd name="T16" fmla="*/ 509 w 1191"/>
                                <a:gd name="T17" fmla="*/ 562 h 615"/>
                                <a:gd name="T18" fmla="*/ 466 w 1191"/>
                                <a:gd name="T19" fmla="*/ 605 h 615"/>
                                <a:gd name="T20" fmla="*/ 432 w 1191"/>
                                <a:gd name="T21" fmla="*/ 499 h 615"/>
                                <a:gd name="T22" fmla="*/ 485 w 1191"/>
                                <a:gd name="T23" fmla="*/ 370 h 615"/>
                                <a:gd name="T24" fmla="*/ 375 w 1191"/>
                                <a:gd name="T25" fmla="*/ 490 h 615"/>
                                <a:gd name="T26" fmla="*/ 274 w 1191"/>
                                <a:gd name="T27" fmla="*/ 523 h 615"/>
                                <a:gd name="T28" fmla="*/ 274 w 1191"/>
                                <a:gd name="T29" fmla="*/ 451 h 615"/>
                                <a:gd name="T30" fmla="*/ 346 w 1191"/>
                                <a:gd name="T31" fmla="*/ 355 h 615"/>
                                <a:gd name="T32" fmla="*/ 394 w 1191"/>
                                <a:gd name="T33" fmla="*/ 317 h 615"/>
                                <a:gd name="T34" fmla="*/ 322 w 1191"/>
                                <a:gd name="T35" fmla="*/ 331 h 615"/>
                                <a:gd name="T36" fmla="*/ 255 w 1191"/>
                                <a:gd name="T37" fmla="*/ 341 h 615"/>
                                <a:gd name="T38" fmla="*/ 188 w 1191"/>
                                <a:gd name="T39" fmla="*/ 375 h 615"/>
                                <a:gd name="T40" fmla="*/ 130 w 1191"/>
                                <a:gd name="T41" fmla="*/ 432 h 615"/>
                                <a:gd name="T42" fmla="*/ 92 w 1191"/>
                                <a:gd name="T43" fmla="*/ 432 h 615"/>
                                <a:gd name="T44" fmla="*/ 77 w 1191"/>
                                <a:gd name="T45" fmla="*/ 451 h 615"/>
                                <a:gd name="T46" fmla="*/ 106 w 1191"/>
                                <a:gd name="T47" fmla="*/ 447 h 615"/>
                                <a:gd name="T48" fmla="*/ 144 w 1191"/>
                                <a:gd name="T49" fmla="*/ 475 h 615"/>
                                <a:gd name="T50" fmla="*/ 144 w 1191"/>
                                <a:gd name="T51" fmla="*/ 547 h 615"/>
                                <a:gd name="T52" fmla="*/ 96 w 1191"/>
                                <a:gd name="T53" fmla="*/ 595 h 615"/>
                                <a:gd name="T54" fmla="*/ 29 w 1191"/>
                                <a:gd name="T55" fmla="*/ 576 h 615"/>
                                <a:gd name="T56" fmla="*/ 0 w 1191"/>
                                <a:gd name="T57" fmla="*/ 485 h 615"/>
                                <a:gd name="T58" fmla="*/ 77 w 1191"/>
                                <a:gd name="T59" fmla="*/ 355 h 615"/>
                                <a:gd name="T60" fmla="*/ 183 w 1191"/>
                                <a:gd name="T61" fmla="*/ 288 h 615"/>
                                <a:gd name="T62" fmla="*/ 303 w 1191"/>
                                <a:gd name="T63" fmla="*/ 269 h 615"/>
                                <a:gd name="T64" fmla="*/ 418 w 1191"/>
                                <a:gd name="T65" fmla="*/ 259 h 615"/>
                                <a:gd name="T66" fmla="*/ 509 w 1191"/>
                                <a:gd name="T67" fmla="*/ 231 h 615"/>
                                <a:gd name="T68" fmla="*/ 562 w 1191"/>
                                <a:gd name="T69" fmla="*/ 154 h 615"/>
                                <a:gd name="T70" fmla="*/ 557 w 1191"/>
                                <a:gd name="T71" fmla="*/ 58 h 615"/>
                                <a:gd name="T72" fmla="*/ 485 w 1191"/>
                                <a:gd name="T73" fmla="*/ 53 h 615"/>
                                <a:gd name="T74" fmla="*/ 476 w 1191"/>
                                <a:gd name="T75" fmla="*/ 111 h 615"/>
                                <a:gd name="T76" fmla="*/ 495 w 1191"/>
                                <a:gd name="T77" fmla="*/ 154 h 615"/>
                                <a:gd name="T78" fmla="*/ 456 w 1191"/>
                                <a:gd name="T79" fmla="*/ 149 h 615"/>
                                <a:gd name="T80" fmla="*/ 437 w 1191"/>
                                <a:gd name="T81" fmla="*/ 144 h 615"/>
                                <a:gd name="T82" fmla="*/ 413 w 1191"/>
                                <a:gd name="T83" fmla="*/ 168 h 615"/>
                                <a:gd name="T84" fmla="*/ 384 w 1191"/>
                                <a:gd name="T85" fmla="*/ 154 h 615"/>
                                <a:gd name="T86" fmla="*/ 408 w 1191"/>
                                <a:gd name="T87" fmla="*/ 82 h 615"/>
                                <a:gd name="T88" fmla="*/ 461 w 1191"/>
                                <a:gd name="T89" fmla="*/ 24 h 615"/>
                                <a:gd name="T90" fmla="*/ 543 w 1191"/>
                                <a:gd name="T91" fmla="*/ 0 h 615"/>
                                <a:gd name="T92" fmla="*/ 639 w 1191"/>
                                <a:gd name="T93" fmla="*/ 34 h 615"/>
                                <a:gd name="T94" fmla="*/ 716 w 1191"/>
                                <a:gd name="T95" fmla="*/ 149 h 615"/>
                                <a:gd name="T96" fmla="*/ 783 w 1191"/>
                                <a:gd name="T97" fmla="*/ 250 h 615"/>
                                <a:gd name="T98" fmla="*/ 860 w 1191"/>
                                <a:gd name="T99" fmla="*/ 322 h 615"/>
                                <a:gd name="T100" fmla="*/ 946 w 1191"/>
                                <a:gd name="T101" fmla="*/ 379 h 615"/>
                                <a:gd name="T102" fmla="*/ 1066 w 1191"/>
                                <a:gd name="T103" fmla="*/ 403 h 615"/>
                                <a:gd name="T104" fmla="*/ 1181 w 1191"/>
                                <a:gd name="T105" fmla="*/ 413 h 615"/>
                                <a:gd name="T106" fmla="*/ 1143 w 1191"/>
                                <a:gd name="T107" fmla="*/ 461 h 61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1191" h="615">
                                  <a:moveTo>
                                    <a:pt x="1128" y="509"/>
                                  </a:moveTo>
                                  <a:lnTo>
                                    <a:pt x="1100" y="514"/>
                                  </a:lnTo>
                                  <a:lnTo>
                                    <a:pt x="1071" y="519"/>
                                  </a:lnTo>
                                  <a:lnTo>
                                    <a:pt x="1037" y="523"/>
                                  </a:lnTo>
                                  <a:lnTo>
                                    <a:pt x="1004" y="523"/>
                                  </a:lnTo>
                                  <a:lnTo>
                                    <a:pt x="970" y="519"/>
                                  </a:lnTo>
                                  <a:lnTo>
                                    <a:pt x="932" y="509"/>
                                  </a:lnTo>
                                  <a:lnTo>
                                    <a:pt x="898" y="499"/>
                                  </a:lnTo>
                                  <a:lnTo>
                                    <a:pt x="860" y="490"/>
                                  </a:lnTo>
                                  <a:lnTo>
                                    <a:pt x="826" y="471"/>
                                  </a:lnTo>
                                  <a:lnTo>
                                    <a:pt x="792" y="451"/>
                                  </a:lnTo>
                                  <a:lnTo>
                                    <a:pt x="759" y="423"/>
                                  </a:lnTo>
                                  <a:lnTo>
                                    <a:pt x="730" y="394"/>
                                  </a:lnTo>
                                  <a:lnTo>
                                    <a:pt x="706" y="360"/>
                                  </a:lnTo>
                                  <a:lnTo>
                                    <a:pt x="687" y="317"/>
                                  </a:lnTo>
                                  <a:lnTo>
                                    <a:pt x="668" y="274"/>
                                  </a:lnTo>
                                  <a:lnTo>
                                    <a:pt x="658" y="226"/>
                                  </a:lnTo>
                                  <a:lnTo>
                                    <a:pt x="653" y="250"/>
                                  </a:lnTo>
                                  <a:lnTo>
                                    <a:pt x="653" y="279"/>
                                  </a:lnTo>
                                  <a:lnTo>
                                    <a:pt x="658" y="317"/>
                                  </a:lnTo>
                                  <a:lnTo>
                                    <a:pt x="663" y="355"/>
                                  </a:lnTo>
                                  <a:lnTo>
                                    <a:pt x="658" y="379"/>
                                  </a:lnTo>
                                  <a:lnTo>
                                    <a:pt x="653" y="399"/>
                                  </a:lnTo>
                                  <a:lnTo>
                                    <a:pt x="644" y="423"/>
                                  </a:lnTo>
                                  <a:lnTo>
                                    <a:pt x="634" y="437"/>
                                  </a:lnTo>
                                  <a:lnTo>
                                    <a:pt x="620" y="447"/>
                                  </a:lnTo>
                                  <a:lnTo>
                                    <a:pt x="605" y="447"/>
                                  </a:lnTo>
                                  <a:lnTo>
                                    <a:pt x="591" y="432"/>
                                  </a:lnTo>
                                  <a:lnTo>
                                    <a:pt x="576" y="403"/>
                                  </a:lnTo>
                                  <a:lnTo>
                                    <a:pt x="572" y="384"/>
                                  </a:lnTo>
                                  <a:lnTo>
                                    <a:pt x="562" y="399"/>
                                  </a:lnTo>
                                  <a:lnTo>
                                    <a:pt x="567" y="456"/>
                                  </a:lnTo>
                                  <a:lnTo>
                                    <a:pt x="562" y="499"/>
                                  </a:lnTo>
                                  <a:lnTo>
                                    <a:pt x="548" y="528"/>
                                  </a:lnTo>
                                  <a:lnTo>
                                    <a:pt x="528" y="547"/>
                                  </a:lnTo>
                                  <a:lnTo>
                                    <a:pt x="509" y="562"/>
                                  </a:lnTo>
                                  <a:lnTo>
                                    <a:pt x="495" y="576"/>
                                  </a:lnTo>
                                  <a:lnTo>
                                    <a:pt x="480" y="591"/>
                                  </a:lnTo>
                                  <a:lnTo>
                                    <a:pt x="476" y="615"/>
                                  </a:lnTo>
                                  <a:lnTo>
                                    <a:pt x="466" y="605"/>
                                  </a:lnTo>
                                  <a:lnTo>
                                    <a:pt x="452" y="586"/>
                                  </a:lnTo>
                                  <a:lnTo>
                                    <a:pt x="442" y="562"/>
                                  </a:lnTo>
                                  <a:lnTo>
                                    <a:pt x="437" y="533"/>
                                  </a:lnTo>
                                  <a:lnTo>
                                    <a:pt x="432" y="499"/>
                                  </a:lnTo>
                                  <a:lnTo>
                                    <a:pt x="437" y="466"/>
                                  </a:lnTo>
                                  <a:lnTo>
                                    <a:pt x="447" y="427"/>
                                  </a:lnTo>
                                  <a:lnTo>
                                    <a:pt x="466" y="394"/>
                                  </a:lnTo>
                                  <a:lnTo>
                                    <a:pt x="485" y="370"/>
                                  </a:lnTo>
                                  <a:lnTo>
                                    <a:pt x="466" y="360"/>
                                  </a:lnTo>
                                  <a:lnTo>
                                    <a:pt x="442" y="423"/>
                                  </a:lnTo>
                                  <a:lnTo>
                                    <a:pt x="408" y="466"/>
                                  </a:lnTo>
                                  <a:lnTo>
                                    <a:pt x="375" y="490"/>
                                  </a:lnTo>
                                  <a:lnTo>
                                    <a:pt x="341" y="499"/>
                                  </a:lnTo>
                                  <a:lnTo>
                                    <a:pt x="312" y="509"/>
                                  </a:lnTo>
                                  <a:lnTo>
                                    <a:pt x="288" y="514"/>
                                  </a:lnTo>
                                  <a:lnTo>
                                    <a:pt x="274" y="523"/>
                                  </a:lnTo>
                                  <a:lnTo>
                                    <a:pt x="264" y="538"/>
                                  </a:lnTo>
                                  <a:lnTo>
                                    <a:pt x="260" y="514"/>
                                  </a:lnTo>
                                  <a:lnTo>
                                    <a:pt x="264" y="485"/>
                                  </a:lnTo>
                                  <a:lnTo>
                                    <a:pt x="274" y="451"/>
                                  </a:lnTo>
                                  <a:lnTo>
                                    <a:pt x="288" y="423"/>
                                  </a:lnTo>
                                  <a:lnTo>
                                    <a:pt x="303" y="399"/>
                                  </a:lnTo>
                                  <a:lnTo>
                                    <a:pt x="322" y="375"/>
                                  </a:lnTo>
                                  <a:lnTo>
                                    <a:pt x="346" y="355"/>
                                  </a:lnTo>
                                  <a:lnTo>
                                    <a:pt x="370" y="346"/>
                                  </a:lnTo>
                                  <a:lnTo>
                                    <a:pt x="423" y="331"/>
                                  </a:lnTo>
                                  <a:lnTo>
                                    <a:pt x="413" y="312"/>
                                  </a:lnTo>
                                  <a:lnTo>
                                    <a:pt x="394" y="317"/>
                                  </a:lnTo>
                                  <a:lnTo>
                                    <a:pt x="375" y="327"/>
                                  </a:lnTo>
                                  <a:lnTo>
                                    <a:pt x="356" y="327"/>
                                  </a:lnTo>
                                  <a:lnTo>
                                    <a:pt x="341" y="331"/>
                                  </a:lnTo>
                                  <a:lnTo>
                                    <a:pt x="322" y="331"/>
                                  </a:lnTo>
                                  <a:lnTo>
                                    <a:pt x="308" y="331"/>
                                  </a:lnTo>
                                  <a:lnTo>
                                    <a:pt x="288" y="336"/>
                                  </a:lnTo>
                                  <a:lnTo>
                                    <a:pt x="274" y="336"/>
                                  </a:lnTo>
                                  <a:lnTo>
                                    <a:pt x="255" y="341"/>
                                  </a:lnTo>
                                  <a:lnTo>
                                    <a:pt x="240" y="346"/>
                                  </a:lnTo>
                                  <a:lnTo>
                                    <a:pt x="221" y="351"/>
                                  </a:lnTo>
                                  <a:lnTo>
                                    <a:pt x="207" y="360"/>
                                  </a:lnTo>
                                  <a:lnTo>
                                    <a:pt x="188" y="375"/>
                                  </a:lnTo>
                                  <a:lnTo>
                                    <a:pt x="173" y="389"/>
                                  </a:lnTo>
                                  <a:lnTo>
                                    <a:pt x="154" y="403"/>
                                  </a:lnTo>
                                  <a:lnTo>
                                    <a:pt x="140" y="427"/>
                                  </a:lnTo>
                                  <a:lnTo>
                                    <a:pt x="130" y="432"/>
                                  </a:lnTo>
                                  <a:lnTo>
                                    <a:pt x="116" y="432"/>
                                  </a:lnTo>
                                  <a:lnTo>
                                    <a:pt x="106" y="432"/>
                                  </a:lnTo>
                                  <a:lnTo>
                                    <a:pt x="101" y="432"/>
                                  </a:lnTo>
                                  <a:lnTo>
                                    <a:pt x="92" y="432"/>
                                  </a:lnTo>
                                  <a:lnTo>
                                    <a:pt x="82" y="437"/>
                                  </a:lnTo>
                                  <a:lnTo>
                                    <a:pt x="77" y="442"/>
                                  </a:lnTo>
                                  <a:lnTo>
                                    <a:pt x="68" y="451"/>
                                  </a:lnTo>
                                  <a:lnTo>
                                    <a:pt x="77" y="451"/>
                                  </a:lnTo>
                                  <a:lnTo>
                                    <a:pt x="82" y="451"/>
                                  </a:lnTo>
                                  <a:lnTo>
                                    <a:pt x="92" y="447"/>
                                  </a:lnTo>
                                  <a:lnTo>
                                    <a:pt x="101" y="447"/>
                                  </a:lnTo>
                                  <a:lnTo>
                                    <a:pt x="106" y="447"/>
                                  </a:lnTo>
                                  <a:lnTo>
                                    <a:pt x="116" y="447"/>
                                  </a:lnTo>
                                  <a:lnTo>
                                    <a:pt x="125" y="451"/>
                                  </a:lnTo>
                                  <a:lnTo>
                                    <a:pt x="135" y="456"/>
                                  </a:lnTo>
                                  <a:lnTo>
                                    <a:pt x="144" y="475"/>
                                  </a:lnTo>
                                  <a:lnTo>
                                    <a:pt x="149" y="495"/>
                                  </a:lnTo>
                                  <a:lnTo>
                                    <a:pt x="149" y="514"/>
                                  </a:lnTo>
                                  <a:lnTo>
                                    <a:pt x="149" y="533"/>
                                  </a:lnTo>
                                  <a:lnTo>
                                    <a:pt x="144" y="547"/>
                                  </a:lnTo>
                                  <a:lnTo>
                                    <a:pt x="135" y="562"/>
                                  </a:lnTo>
                                  <a:lnTo>
                                    <a:pt x="125" y="576"/>
                                  </a:lnTo>
                                  <a:lnTo>
                                    <a:pt x="111" y="586"/>
                                  </a:lnTo>
                                  <a:lnTo>
                                    <a:pt x="96" y="595"/>
                                  </a:lnTo>
                                  <a:lnTo>
                                    <a:pt x="82" y="595"/>
                                  </a:lnTo>
                                  <a:lnTo>
                                    <a:pt x="63" y="595"/>
                                  </a:lnTo>
                                  <a:lnTo>
                                    <a:pt x="48" y="591"/>
                                  </a:lnTo>
                                  <a:lnTo>
                                    <a:pt x="29" y="576"/>
                                  </a:lnTo>
                                  <a:lnTo>
                                    <a:pt x="20" y="562"/>
                                  </a:lnTo>
                                  <a:lnTo>
                                    <a:pt x="10" y="538"/>
                                  </a:lnTo>
                                  <a:lnTo>
                                    <a:pt x="0" y="514"/>
                                  </a:lnTo>
                                  <a:lnTo>
                                    <a:pt x="0" y="485"/>
                                  </a:lnTo>
                                  <a:lnTo>
                                    <a:pt x="10" y="451"/>
                                  </a:lnTo>
                                  <a:lnTo>
                                    <a:pt x="29" y="418"/>
                                  </a:lnTo>
                                  <a:lnTo>
                                    <a:pt x="48" y="384"/>
                                  </a:lnTo>
                                  <a:lnTo>
                                    <a:pt x="77" y="355"/>
                                  </a:lnTo>
                                  <a:lnTo>
                                    <a:pt x="101" y="327"/>
                                  </a:lnTo>
                                  <a:lnTo>
                                    <a:pt x="130" y="307"/>
                                  </a:lnTo>
                                  <a:lnTo>
                                    <a:pt x="154" y="298"/>
                                  </a:lnTo>
                                  <a:lnTo>
                                    <a:pt x="183" y="288"/>
                                  </a:lnTo>
                                  <a:lnTo>
                                    <a:pt x="212" y="283"/>
                                  </a:lnTo>
                                  <a:lnTo>
                                    <a:pt x="240" y="279"/>
                                  </a:lnTo>
                                  <a:lnTo>
                                    <a:pt x="274" y="274"/>
                                  </a:lnTo>
                                  <a:lnTo>
                                    <a:pt x="303" y="269"/>
                                  </a:lnTo>
                                  <a:lnTo>
                                    <a:pt x="332" y="269"/>
                                  </a:lnTo>
                                  <a:lnTo>
                                    <a:pt x="360" y="264"/>
                                  </a:lnTo>
                                  <a:lnTo>
                                    <a:pt x="389" y="264"/>
                                  </a:lnTo>
                                  <a:lnTo>
                                    <a:pt x="418" y="259"/>
                                  </a:lnTo>
                                  <a:lnTo>
                                    <a:pt x="447" y="255"/>
                                  </a:lnTo>
                                  <a:lnTo>
                                    <a:pt x="471" y="250"/>
                                  </a:lnTo>
                                  <a:lnTo>
                                    <a:pt x="490" y="240"/>
                                  </a:lnTo>
                                  <a:lnTo>
                                    <a:pt x="509" y="231"/>
                                  </a:lnTo>
                                  <a:lnTo>
                                    <a:pt x="528" y="221"/>
                                  </a:lnTo>
                                  <a:lnTo>
                                    <a:pt x="538" y="207"/>
                                  </a:lnTo>
                                  <a:lnTo>
                                    <a:pt x="552" y="192"/>
                                  </a:lnTo>
                                  <a:lnTo>
                                    <a:pt x="562" y="154"/>
                                  </a:lnTo>
                                  <a:lnTo>
                                    <a:pt x="572" y="125"/>
                                  </a:lnTo>
                                  <a:lnTo>
                                    <a:pt x="572" y="96"/>
                                  </a:lnTo>
                                  <a:lnTo>
                                    <a:pt x="567" y="77"/>
                                  </a:lnTo>
                                  <a:lnTo>
                                    <a:pt x="557" y="58"/>
                                  </a:lnTo>
                                  <a:lnTo>
                                    <a:pt x="538" y="43"/>
                                  </a:lnTo>
                                  <a:lnTo>
                                    <a:pt x="524" y="43"/>
                                  </a:lnTo>
                                  <a:lnTo>
                                    <a:pt x="504" y="43"/>
                                  </a:lnTo>
                                  <a:lnTo>
                                    <a:pt x="485" y="53"/>
                                  </a:lnTo>
                                  <a:lnTo>
                                    <a:pt x="476" y="67"/>
                                  </a:lnTo>
                                  <a:lnTo>
                                    <a:pt x="471" y="82"/>
                                  </a:lnTo>
                                  <a:lnTo>
                                    <a:pt x="471" y="96"/>
                                  </a:lnTo>
                                  <a:lnTo>
                                    <a:pt x="476" y="111"/>
                                  </a:lnTo>
                                  <a:lnTo>
                                    <a:pt x="480" y="130"/>
                                  </a:lnTo>
                                  <a:lnTo>
                                    <a:pt x="495" y="139"/>
                                  </a:lnTo>
                                  <a:lnTo>
                                    <a:pt x="504" y="149"/>
                                  </a:lnTo>
                                  <a:lnTo>
                                    <a:pt x="495" y="154"/>
                                  </a:lnTo>
                                  <a:lnTo>
                                    <a:pt x="480" y="154"/>
                                  </a:lnTo>
                                  <a:lnTo>
                                    <a:pt x="471" y="154"/>
                                  </a:lnTo>
                                  <a:lnTo>
                                    <a:pt x="461" y="154"/>
                                  </a:lnTo>
                                  <a:lnTo>
                                    <a:pt x="456" y="149"/>
                                  </a:lnTo>
                                  <a:lnTo>
                                    <a:pt x="452" y="144"/>
                                  </a:lnTo>
                                  <a:lnTo>
                                    <a:pt x="447" y="139"/>
                                  </a:lnTo>
                                  <a:lnTo>
                                    <a:pt x="447" y="135"/>
                                  </a:lnTo>
                                  <a:lnTo>
                                    <a:pt x="437" y="144"/>
                                  </a:lnTo>
                                  <a:lnTo>
                                    <a:pt x="432" y="154"/>
                                  </a:lnTo>
                                  <a:lnTo>
                                    <a:pt x="428" y="163"/>
                                  </a:lnTo>
                                  <a:lnTo>
                                    <a:pt x="423" y="168"/>
                                  </a:lnTo>
                                  <a:lnTo>
                                    <a:pt x="413" y="168"/>
                                  </a:lnTo>
                                  <a:lnTo>
                                    <a:pt x="408" y="168"/>
                                  </a:lnTo>
                                  <a:lnTo>
                                    <a:pt x="399" y="168"/>
                                  </a:lnTo>
                                  <a:lnTo>
                                    <a:pt x="389" y="163"/>
                                  </a:lnTo>
                                  <a:lnTo>
                                    <a:pt x="384" y="154"/>
                                  </a:lnTo>
                                  <a:lnTo>
                                    <a:pt x="384" y="139"/>
                                  </a:lnTo>
                                  <a:lnTo>
                                    <a:pt x="389" y="120"/>
                                  </a:lnTo>
                                  <a:lnTo>
                                    <a:pt x="399" y="101"/>
                                  </a:lnTo>
                                  <a:lnTo>
                                    <a:pt x="408" y="82"/>
                                  </a:lnTo>
                                  <a:lnTo>
                                    <a:pt x="423" y="67"/>
                                  </a:lnTo>
                                  <a:lnTo>
                                    <a:pt x="437" y="48"/>
                                  </a:lnTo>
                                  <a:lnTo>
                                    <a:pt x="447" y="39"/>
                                  </a:lnTo>
                                  <a:lnTo>
                                    <a:pt x="461" y="24"/>
                                  </a:lnTo>
                                  <a:lnTo>
                                    <a:pt x="476" y="15"/>
                                  </a:lnTo>
                                  <a:lnTo>
                                    <a:pt x="500" y="10"/>
                                  </a:lnTo>
                                  <a:lnTo>
                                    <a:pt x="519" y="5"/>
                                  </a:lnTo>
                                  <a:lnTo>
                                    <a:pt x="543" y="0"/>
                                  </a:lnTo>
                                  <a:lnTo>
                                    <a:pt x="562" y="0"/>
                                  </a:lnTo>
                                  <a:lnTo>
                                    <a:pt x="586" y="5"/>
                                  </a:lnTo>
                                  <a:lnTo>
                                    <a:pt x="605" y="10"/>
                                  </a:lnTo>
                                  <a:lnTo>
                                    <a:pt x="639" y="34"/>
                                  </a:lnTo>
                                  <a:lnTo>
                                    <a:pt x="668" y="58"/>
                                  </a:lnTo>
                                  <a:lnTo>
                                    <a:pt x="687" y="87"/>
                                  </a:lnTo>
                                  <a:lnTo>
                                    <a:pt x="701" y="115"/>
                                  </a:lnTo>
                                  <a:lnTo>
                                    <a:pt x="716" y="149"/>
                                  </a:lnTo>
                                  <a:lnTo>
                                    <a:pt x="730" y="178"/>
                                  </a:lnTo>
                                  <a:lnTo>
                                    <a:pt x="744" y="207"/>
                                  </a:lnTo>
                                  <a:lnTo>
                                    <a:pt x="764" y="231"/>
                                  </a:lnTo>
                                  <a:lnTo>
                                    <a:pt x="783" y="250"/>
                                  </a:lnTo>
                                  <a:lnTo>
                                    <a:pt x="802" y="269"/>
                                  </a:lnTo>
                                  <a:lnTo>
                                    <a:pt x="821" y="288"/>
                                  </a:lnTo>
                                  <a:lnTo>
                                    <a:pt x="840" y="303"/>
                                  </a:lnTo>
                                  <a:lnTo>
                                    <a:pt x="860" y="322"/>
                                  </a:lnTo>
                                  <a:lnTo>
                                    <a:pt x="879" y="341"/>
                                  </a:lnTo>
                                  <a:lnTo>
                                    <a:pt x="898" y="355"/>
                                  </a:lnTo>
                                  <a:lnTo>
                                    <a:pt x="922" y="370"/>
                                  </a:lnTo>
                                  <a:lnTo>
                                    <a:pt x="946" y="379"/>
                                  </a:lnTo>
                                  <a:lnTo>
                                    <a:pt x="975" y="389"/>
                                  </a:lnTo>
                                  <a:lnTo>
                                    <a:pt x="1004" y="399"/>
                                  </a:lnTo>
                                  <a:lnTo>
                                    <a:pt x="1032" y="403"/>
                                  </a:lnTo>
                                  <a:lnTo>
                                    <a:pt x="1066" y="403"/>
                                  </a:lnTo>
                                  <a:lnTo>
                                    <a:pt x="1104" y="403"/>
                                  </a:lnTo>
                                  <a:lnTo>
                                    <a:pt x="1143" y="403"/>
                                  </a:lnTo>
                                  <a:lnTo>
                                    <a:pt x="1191" y="399"/>
                                  </a:lnTo>
                                  <a:lnTo>
                                    <a:pt x="1181" y="413"/>
                                  </a:lnTo>
                                  <a:lnTo>
                                    <a:pt x="1167" y="423"/>
                                  </a:lnTo>
                                  <a:lnTo>
                                    <a:pt x="1157" y="437"/>
                                  </a:lnTo>
                                  <a:lnTo>
                                    <a:pt x="1148" y="451"/>
                                  </a:lnTo>
                                  <a:lnTo>
                                    <a:pt x="1143" y="461"/>
                                  </a:lnTo>
                                  <a:lnTo>
                                    <a:pt x="1133" y="475"/>
                                  </a:lnTo>
                                  <a:lnTo>
                                    <a:pt x="1133" y="490"/>
                                  </a:lnTo>
                                  <a:lnTo>
                                    <a:pt x="1128" y="509"/>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38" name="Freeform 9"/>
                          <wps:cNvSpPr>
                            <a:spLocks/>
                          </wps:cNvSpPr>
                          <wps:spPr bwMode="auto">
                            <a:xfrm>
                              <a:off x="10339" y="15159"/>
                              <a:ext cx="648" cy="303"/>
                            </a:xfrm>
                            <a:custGeom>
                              <a:avLst/>
                              <a:gdLst>
                                <a:gd name="T0" fmla="*/ 38 w 648"/>
                                <a:gd name="T1" fmla="*/ 0 h 317"/>
                                <a:gd name="T2" fmla="*/ 67 w 648"/>
                                <a:gd name="T3" fmla="*/ 29 h 317"/>
                                <a:gd name="T4" fmla="*/ 91 w 648"/>
                                <a:gd name="T5" fmla="*/ 53 h 317"/>
                                <a:gd name="T6" fmla="*/ 120 w 648"/>
                                <a:gd name="T7" fmla="*/ 82 h 317"/>
                                <a:gd name="T8" fmla="*/ 149 w 648"/>
                                <a:gd name="T9" fmla="*/ 101 h 317"/>
                                <a:gd name="T10" fmla="*/ 178 w 648"/>
                                <a:gd name="T11" fmla="*/ 125 h 317"/>
                                <a:gd name="T12" fmla="*/ 211 w 648"/>
                                <a:gd name="T13" fmla="*/ 144 h 317"/>
                                <a:gd name="T14" fmla="*/ 245 w 648"/>
                                <a:gd name="T15" fmla="*/ 159 h 317"/>
                                <a:gd name="T16" fmla="*/ 278 w 648"/>
                                <a:gd name="T17" fmla="*/ 173 h 317"/>
                                <a:gd name="T18" fmla="*/ 312 w 648"/>
                                <a:gd name="T19" fmla="*/ 183 h 317"/>
                                <a:gd name="T20" fmla="*/ 346 w 648"/>
                                <a:gd name="T21" fmla="*/ 192 h 317"/>
                                <a:gd name="T22" fmla="*/ 384 w 648"/>
                                <a:gd name="T23" fmla="*/ 202 h 317"/>
                                <a:gd name="T24" fmla="*/ 418 w 648"/>
                                <a:gd name="T25" fmla="*/ 202 h 317"/>
                                <a:gd name="T26" fmla="*/ 456 w 648"/>
                                <a:gd name="T27" fmla="*/ 207 h 317"/>
                                <a:gd name="T28" fmla="*/ 494 w 648"/>
                                <a:gd name="T29" fmla="*/ 202 h 317"/>
                                <a:gd name="T30" fmla="*/ 533 w 648"/>
                                <a:gd name="T31" fmla="*/ 197 h 317"/>
                                <a:gd name="T32" fmla="*/ 566 w 648"/>
                                <a:gd name="T33" fmla="*/ 192 h 317"/>
                                <a:gd name="T34" fmla="*/ 648 w 648"/>
                                <a:gd name="T35" fmla="*/ 288 h 317"/>
                                <a:gd name="T36" fmla="*/ 614 w 648"/>
                                <a:gd name="T37" fmla="*/ 298 h 317"/>
                                <a:gd name="T38" fmla="*/ 581 w 648"/>
                                <a:gd name="T39" fmla="*/ 308 h 317"/>
                                <a:gd name="T40" fmla="*/ 547 w 648"/>
                                <a:gd name="T41" fmla="*/ 312 h 317"/>
                                <a:gd name="T42" fmla="*/ 509 w 648"/>
                                <a:gd name="T43" fmla="*/ 317 h 317"/>
                                <a:gd name="T44" fmla="*/ 470 w 648"/>
                                <a:gd name="T45" fmla="*/ 317 h 317"/>
                                <a:gd name="T46" fmla="*/ 432 w 648"/>
                                <a:gd name="T47" fmla="*/ 317 h 317"/>
                                <a:gd name="T48" fmla="*/ 394 w 648"/>
                                <a:gd name="T49" fmla="*/ 312 h 317"/>
                                <a:gd name="T50" fmla="*/ 350 w 648"/>
                                <a:gd name="T51" fmla="*/ 308 h 317"/>
                                <a:gd name="T52" fmla="*/ 312 w 648"/>
                                <a:gd name="T53" fmla="*/ 298 h 317"/>
                                <a:gd name="T54" fmla="*/ 269 w 648"/>
                                <a:gd name="T55" fmla="*/ 288 h 317"/>
                                <a:gd name="T56" fmla="*/ 230 w 648"/>
                                <a:gd name="T57" fmla="*/ 279 h 317"/>
                                <a:gd name="T58" fmla="*/ 192 w 648"/>
                                <a:gd name="T59" fmla="*/ 264 h 317"/>
                                <a:gd name="T60" fmla="*/ 154 w 648"/>
                                <a:gd name="T61" fmla="*/ 245 h 317"/>
                                <a:gd name="T62" fmla="*/ 120 w 648"/>
                                <a:gd name="T63" fmla="*/ 226 h 317"/>
                                <a:gd name="T64" fmla="*/ 82 w 648"/>
                                <a:gd name="T65" fmla="*/ 202 h 317"/>
                                <a:gd name="T66" fmla="*/ 48 w 648"/>
                                <a:gd name="T67" fmla="*/ 178 h 317"/>
                                <a:gd name="T68" fmla="*/ 48 w 648"/>
                                <a:gd name="T69" fmla="*/ 168 h 317"/>
                                <a:gd name="T70" fmla="*/ 48 w 648"/>
                                <a:gd name="T71" fmla="*/ 159 h 317"/>
                                <a:gd name="T72" fmla="*/ 48 w 648"/>
                                <a:gd name="T73" fmla="*/ 144 h 317"/>
                                <a:gd name="T74" fmla="*/ 43 w 648"/>
                                <a:gd name="T75" fmla="*/ 130 h 317"/>
                                <a:gd name="T76" fmla="*/ 38 w 648"/>
                                <a:gd name="T77" fmla="*/ 120 h 317"/>
                                <a:gd name="T78" fmla="*/ 29 w 648"/>
                                <a:gd name="T79" fmla="*/ 106 h 317"/>
                                <a:gd name="T80" fmla="*/ 19 w 648"/>
                                <a:gd name="T81" fmla="*/ 92 h 317"/>
                                <a:gd name="T82" fmla="*/ 5 w 648"/>
                                <a:gd name="T83" fmla="*/ 77 h 317"/>
                                <a:gd name="T84" fmla="*/ 0 w 648"/>
                                <a:gd name="T85" fmla="*/ 68 h 317"/>
                                <a:gd name="T86" fmla="*/ 0 w 648"/>
                                <a:gd name="T87" fmla="*/ 58 h 317"/>
                                <a:gd name="T88" fmla="*/ 5 w 648"/>
                                <a:gd name="T89" fmla="*/ 48 h 317"/>
                                <a:gd name="T90" fmla="*/ 14 w 648"/>
                                <a:gd name="T91" fmla="*/ 39 h 317"/>
                                <a:gd name="T92" fmla="*/ 19 w 648"/>
                                <a:gd name="T93" fmla="*/ 29 h 317"/>
                                <a:gd name="T94" fmla="*/ 29 w 648"/>
                                <a:gd name="T95" fmla="*/ 24 h 317"/>
                                <a:gd name="T96" fmla="*/ 38 w 648"/>
                                <a:gd name="T97" fmla="*/ 10 h 317"/>
                                <a:gd name="T98" fmla="*/ 38 w 648"/>
                                <a:gd name="T99" fmla="*/ 0 h 31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Lst>
                              <a:rect l="0" t="0" r="r" b="b"/>
                              <a:pathLst>
                                <a:path w="648" h="317">
                                  <a:moveTo>
                                    <a:pt x="38" y="0"/>
                                  </a:moveTo>
                                  <a:lnTo>
                                    <a:pt x="67" y="29"/>
                                  </a:lnTo>
                                  <a:lnTo>
                                    <a:pt x="91" y="53"/>
                                  </a:lnTo>
                                  <a:lnTo>
                                    <a:pt x="120" y="82"/>
                                  </a:lnTo>
                                  <a:lnTo>
                                    <a:pt x="149" y="101"/>
                                  </a:lnTo>
                                  <a:lnTo>
                                    <a:pt x="178" y="125"/>
                                  </a:lnTo>
                                  <a:lnTo>
                                    <a:pt x="211" y="144"/>
                                  </a:lnTo>
                                  <a:lnTo>
                                    <a:pt x="245" y="159"/>
                                  </a:lnTo>
                                  <a:lnTo>
                                    <a:pt x="278" y="173"/>
                                  </a:lnTo>
                                  <a:lnTo>
                                    <a:pt x="312" y="183"/>
                                  </a:lnTo>
                                  <a:lnTo>
                                    <a:pt x="346" y="192"/>
                                  </a:lnTo>
                                  <a:lnTo>
                                    <a:pt x="384" y="202"/>
                                  </a:lnTo>
                                  <a:lnTo>
                                    <a:pt x="418" y="202"/>
                                  </a:lnTo>
                                  <a:lnTo>
                                    <a:pt x="456" y="207"/>
                                  </a:lnTo>
                                  <a:lnTo>
                                    <a:pt x="494" y="202"/>
                                  </a:lnTo>
                                  <a:lnTo>
                                    <a:pt x="533" y="197"/>
                                  </a:lnTo>
                                  <a:lnTo>
                                    <a:pt x="566" y="192"/>
                                  </a:lnTo>
                                  <a:lnTo>
                                    <a:pt x="648" y="288"/>
                                  </a:lnTo>
                                  <a:lnTo>
                                    <a:pt x="614" y="298"/>
                                  </a:lnTo>
                                  <a:lnTo>
                                    <a:pt x="581" y="308"/>
                                  </a:lnTo>
                                  <a:lnTo>
                                    <a:pt x="547" y="312"/>
                                  </a:lnTo>
                                  <a:lnTo>
                                    <a:pt x="509" y="317"/>
                                  </a:lnTo>
                                  <a:lnTo>
                                    <a:pt x="470" y="317"/>
                                  </a:lnTo>
                                  <a:lnTo>
                                    <a:pt x="432" y="317"/>
                                  </a:lnTo>
                                  <a:lnTo>
                                    <a:pt x="394" y="312"/>
                                  </a:lnTo>
                                  <a:lnTo>
                                    <a:pt x="350" y="308"/>
                                  </a:lnTo>
                                  <a:lnTo>
                                    <a:pt x="312" y="298"/>
                                  </a:lnTo>
                                  <a:lnTo>
                                    <a:pt x="269" y="288"/>
                                  </a:lnTo>
                                  <a:lnTo>
                                    <a:pt x="230" y="279"/>
                                  </a:lnTo>
                                  <a:lnTo>
                                    <a:pt x="192" y="264"/>
                                  </a:lnTo>
                                  <a:lnTo>
                                    <a:pt x="154" y="245"/>
                                  </a:lnTo>
                                  <a:lnTo>
                                    <a:pt x="120" y="226"/>
                                  </a:lnTo>
                                  <a:lnTo>
                                    <a:pt x="82" y="202"/>
                                  </a:lnTo>
                                  <a:lnTo>
                                    <a:pt x="48" y="178"/>
                                  </a:lnTo>
                                  <a:lnTo>
                                    <a:pt x="48" y="168"/>
                                  </a:lnTo>
                                  <a:lnTo>
                                    <a:pt x="48" y="159"/>
                                  </a:lnTo>
                                  <a:lnTo>
                                    <a:pt x="48" y="144"/>
                                  </a:lnTo>
                                  <a:lnTo>
                                    <a:pt x="43" y="130"/>
                                  </a:lnTo>
                                  <a:lnTo>
                                    <a:pt x="38" y="120"/>
                                  </a:lnTo>
                                  <a:lnTo>
                                    <a:pt x="29" y="106"/>
                                  </a:lnTo>
                                  <a:lnTo>
                                    <a:pt x="19" y="92"/>
                                  </a:lnTo>
                                  <a:lnTo>
                                    <a:pt x="5" y="77"/>
                                  </a:lnTo>
                                  <a:lnTo>
                                    <a:pt x="0" y="68"/>
                                  </a:lnTo>
                                  <a:lnTo>
                                    <a:pt x="0" y="58"/>
                                  </a:lnTo>
                                  <a:lnTo>
                                    <a:pt x="5" y="48"/>
                                  </a:lnTo>
                                  <a:lnTo>
                                    <a:pt x="14" y="39"/>
                                  </a:lnTo>
                                  <a:lnTo>
                                    <a:pt x="19" y="29"/>
                                  </a:lnTo>
                                  <a:lnTo>
                                    <a:pt x="29" y="24"/>
                                  </a:lnTo>
                                  <a:lnTo>
                                    <a:pt x="38" y="10"/>
                                  </a:lnTo>
                                  <a:lnTo>
                                    <a:pt x="38"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39" name="Freeform 10"/>
                          <wps:cNvSpPr>
                            <a:spLocks/>
                          </wps:cNvSpPr>
                          <wps:spPr bwMode="auto">
                            <a:xfrm>
                              <a:off x="10305" y="14687"/>
                              <a:ext cx="567" cy="624"/>
                            </a:xfrm>
                            <a:custGeom>
                              <a:avLst/>
                              <a:gdLst>
                                <a:gd name="T0" fmla="*/ 538 w 567"/>
                                <a:gd name="T1" fmla="*/ 648 h 653"/>
                                <a:gd name="T2" fmla="*/ 485 w 567"/>
                                <a:gd name="T3" fmla="*/ 653 h 653"/>
                                <a:gd name="T4" fmla="*/ 452 w 567"/>
                                <a:gd name="T5" fmla="*/ 629 h 653"/>
                                <a:gd name="T6" fmla="*/ 432 w 567"/>
                                <a:gd name="T7" fmla="*/ 605 h 653"/>
                                <a:gd name="T8" fmla="*/ 418 w 567"/>
                                <a:gd name="T9" fmla="*/ 576 h 653"/>
                                <a:gd name="T10" fmla="*/ 413 w 567"/>
                                <a:gd name="T11" fmla="*/ 586 h 653"/>
                                <a:gd name="T12" fmla="*/ 404 w 567"/>
                                <a:gd name="T13" fmla="*/ 619 h 653"/>
                                <a:gd name="T14" fmla="*/ 370 w 567"/>
                                <a:gd name="T15" fmla="*/ 610 h 653"/>
                                <a:gd name="T16" fmla="*/ 317 w 567"/>
                                <a:gd name="T17" fmla="*/ 576 h 653"/>
                                <a:gd name="T18" fmla="*/ 279 w 567"/>
                                <a:gd name="T19" fmla="*/ 518 h 653"/>
                                <a:gd name="T20" fmla="*/ 264 w 567"/>
                                <a:gd name="T21" fmla="*/ 461 h 653"/>
                                <a:gd name="T22" fmla="*/ 250 w 567"/>
                                <a:gd name="T23" fmla="*/ 446 h 653"/>
                                <a:gd name="T24" fmla="*/ 240 w 567"/>
                                <a:gd name="T25" fmla="*/ 475 h 653"/>
                                <a:gd name="T26" fmla="*/ 231 w 567"/>
                                <a:gd name="T27" fmla="*/ 499 h 653"/>
                                <a:gd name="T28" fmla="*/ 207 w 567"/>
                                <a:gd name="T29" fmla="*/ 504 h 653"/>
                                <a:gd name="T30" fmla="*/ 173 w 567"/>
                                <a:gd name="T31" fmla="*/ 475 h 653"/>
                                <a:gd name="T32" fmla="*/ 140 w 567"/>
                                <a:gd name="T33" fmla="*/ 422 h 653"/>
                                <a:gd name="T34" fmla="*/ 125 w 567"/>
                                <a:gd name="T35" fmla="*/ 350 h 653"/>
                                <a:gd name="T36" fmla="*/ 116 w 567"/>
                                <a:gd name="T37" fmla="*/ 269 h 653"/>
                                <a:gd name="T38" fmla="*/ 120 w 567"/>
                                <a:gd name="T39" fmla="*/ 192 h 653"/>
                                <a:gd name="T40" fmla="*/ 135 w 567"/>
                                <a:gd name="T41" fmla="*/ 139 h 653"/>
                                <a:gd name="T42" fmla="*/ 116 w 567"/>
                                <a:gd name="T43" fmla="*/ 130 h 653"/>
                                <a:gd name="T44" fmla="*/ 106 w 567"/>
                                <a:gd name="T45" fmla="*/ 144 h 653"/>
                                <a:gd name="T46" fmla="*/ 96 w 567"/>
                                <a:gd name="T47" fmla="*/ 158 h 653"/>
                                <a:gd name="T48" fmla="*/ 87 w 567"/>
                                <a:gd name="T49" fmla="*/ 173 h 653"/>
                                <a:gd name="T50" fmla="*/ 72 w 567"/>
                                <a:gd name="T51" fmla="*/ 158 h 653"/>
                                <a:gd name="T52" fmla="*/ 58 w 567"/>
                                <a:gd name="T53" fmla="*/ 120 h 653"/>
                                <a:gd name="T54" fmla="*/ 34 w 567"/>
                                <a:gd name="T55" fmla="*/ 86 h 653"/>
                                <a:gd name="T56" fmla="*/ 20 w 567"/>
                                <a:gd name="T57" fmla="*/ 67 h 653"/>
                                <a:gd name="T58" fmla="*/ 0 w 567"/>
                                <a:gd name="T59" fmla="*/ 58 h 653"/>
                                <a:gd name="T60" fmla="*/ 5 w 567"/>
                                <a:gd name="T61" fmla="*/ 53 h 653"/>
                                <a:gd name="T62" fmla="*/ 53 w 567"/>
                                <a:gd name="T63" fmla="*/ 0 h 65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567" h="653">
                                  <a:moveTo>
                                    <a:pt x="567" y="638"/>
                                  </a:moveTo>
                                  <a:lnTo>
                                    <a:pt x="538" y="648"/>
                                  </a:lnTo>
                                  <a:lnTo>
                                    <a:pt x="509" y="653"/>
                                  </a:lnTo>
                                  <a:lnTo>
                                    <a:pt x="485" y="653"/>
                                  </a:lnTo>
                                  <a:lnTo>
                                    <a:pt x="466" y="643"/>
                                  </a:lnTo>
                                  <a:lnTo>
                                    <a:pt x="452" y="629"/>
                                  </a:lnTo>
                                  <a:lnTo>
                                    <a:pt x="437" y="619"/>
                                  </a:lnTo>
                                  <a:lnTo>
                                    <a:pt x="432" y="605"/>
                                  </a:lnTo>
                                  <a:lnTo>
                                    <a:pt x="423" y="595"/>
                                  </a:lnTo>
                                  <a:lnTo>
                                    <a:pt x="418" y="576"/>
                                  </a:lnTo>
                                  <a:lnTo>
                                    <a:pt x="413" y="571"/>
                                  </a:lnTo>
                                  <a:lnTo>
                                    <a:pt x="413" y="586"/>
                                  </a:lnTo>
                                  <a:lnTo>
                                    <a:pt x="413" y="610"/>
                                  </a:lnTo>
                                  <a:lnTo>
                                    <a:pt x="404" y="619"/>
                                  </a:lnTo>
                                  <a:lnTo>
                                    <a:pt x="389" y="619"/>
                                  </a:lnTo>
                                  <a:lnTo>
                                    <a:pt x="370" y="610"/>
                                  </a:lnTo>
                                  <a:lnTo>
                                    <a:pt x="341" y="595"/>
                                  </a:lnTo>
                                  <a:lnTo>
                                    <a:pt x="317" y="576"/>
                                  </a:lnTo>
                                  <a:lnTo>
                                    <a:pt x="293" y="552"/>
                                  </a:lnTo>
                                  <a:lnTo>
                                    <a:pt x="279" y="518"/>
                                  </a:lnTo>
                                  <a:lnTo>
                                    <a:pt x="269" y="485"/>
                                  </a:lnTo>
                                  <a:lnTo>
                                    <a:pt x="264" y="461"/>
                                  </a:lnTo>
                                  <a:lnTo>
                                    <a:pt x="260" y="446"/>
                                  </a:lnTo>
                                  <a:lnTo>
                                    <a:pt x="250" y="446"/>
                                  </a:lnTo>
                                  <a:lnTo>
                                    <a:pt x="245" y="461"/>
                                  </a:lnTo>
                                  <a:lnTo>
                                    <a:pt x="240" y="475"/>
                                  </a:lnTo>
                                  <a:lnTo>
                                    <a:pt x="236" y="485"/>
                                  </a:lnTo>
                                  <a:lnTo>
                                    <a:pt x="231" y="499"/>
                                  </a:lnTo>
                                  <a:lnTo>
                                    <a:pt x="221" y="504"/>
                                  </a:lnTo>
                                  <a:lnTo>
                                    <a:pt x="207" y="504"/>
                                  </a:lnTo>
                                  <a:lnTo>
                                    <a:pt x="192" y="494"/>
                                  </a:lnTo>
                                  <a:lnTo>
                                    <a:pt x="173" y="475"/>
                                  </a:lnTo>
                                  <a:lnTo>
                                    <a:pt x="149" y="442"/>
                                  </a:lnTo>
                                  <a:lnTo>
                                    <a:pt x="140" y="422"/>
                                  </a:lnTo>
                                  <a:lnTo>
                                    <a:pt x="135" y="389"/>
                                  </a:lnTo>
                                  <a:lnTo>
                                    <a:pt x="125" y="350"/>
                                  </a:lnTo>
                                  <a:lnTo>
                                    <a:pt x="120" y="312"/>
                                  </a:lnTo>
                                  <a:lnTo>
                                    <a:pt x="116" y="269"/>
                                  </a:lnTo>
                                  <a:lnTo>
                                    <a:pt x="116" y="226"/>
                                  </a:lnTo>
                                  <a:lnTo>
                                    <a:pt x="120" y="192"/>
                                  </a:lnTo>
                                  <a:lnTo>
                                    <a:pt x="130" y="163"/>
                                  </a:lnTo>
                                  <a:lnTo>
                                    <a:pt x="135" y="139"/>
                                  </a:lnTo>
                                  <a:lnTo>
                                    <a:pt x="120" y="120"/>
                                  </a:lnTo>
                                  <a:lnTo>
                                    <a:pt x="116" y="130"/>
                                  </a:lnTo>
                                  <a:lnTo>
                                    <a:pt x="111" y="139"/>
                                  </a:lnTo>
                                  <a:lnTo>
                                    <a:pt x="106" y="144"/>
                                  </a:lnTo>
                                  <a:lnTo>
                                    <a:pt x="101" y="154"/>
                                  </a:lnTo>
                                  <a:lnTo>
                                    <a:pt x="96" y="158"/>
                                  </a:lnTo>
                                  <a:lnTo>
                                    <a:pt x="92" y="163"/>
                                  </a:lnTo>
                                  <a:lnTo>
                                    <a:pt x="87" y="173"/>
                                  </a:lnTo>
                                  <a:lnTo>
                                    <a:pt x="77" y="173"/>
                                  </a:lnTo>
                                  <a:lnTo>
                                    <a:pt x="72" y="158"/>
                                  </a:lnTo>
                                  <a:lnTo>
                                    <a:pt x="68" y="139"/>
                                  </a:lnTo>
                                  <a:lnTo>
                                    <a:pt x="58" y="120"/>
                                  </a:lnTo>
                                  <a:lnTo>
                                    <a:pt x="48" y="106"/>
                                  </a:lnTo>
                                  <a:lnTo>
                                    <a:pt x="34" y="86"/>
                                  </a:lnTo>
                                  <a:lnTo>
                                    <a:pt x="24" y="77"/>
                                  </a:lnTo>
                                  <a:lnTo>
                                    <a:pt x="20" y="67"/>
                                  </a:lnTo>
                                  <a:lnTo>
                                    <a:pt x="10" y="58"/>
                                  </a:lnTo>
                                  <a:lnTo>
                                    <a:pt x="0" y="58"/>
                                  </a:lnTo>
                                  <a:lnTo>
                                    <a:pt x="0" y="53"/>
                                  </a:lnTo>
                                  <a:lnTo>
                                    <a:pt x="5" y="53"/>
                                  </a:lnTo>
                                  <a:lnTo>
                                    <a:pt x="10" y="53"/>
                                  </a:lnTo>
                                  <a:lnTo>
                                    <a:pt x="53" y="0"/>
                                  </a:lnTo>
                                  <a:lnTo>
                                    <a:pt x="567" y="638"/>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40" name="Freeform 11"/>
                          <wps:cNvSpPr>
                            <a:spLocks/>
                          </wps:cNvSpPr>
                          <wps:spPr bwMode="auto">
                            <a:xfrm>
                              <a:off x="10358" y="14623"/>
                              <a:ext cx="523" cy="674"/>
                            </a:xfrm>
                            <a:custGeom>
                              <a:avLst/>
                              <a:gdLst>
                                <a:gd name="T0" fmla="*/ 523 w 523"/>
                                <a:gd name="T1" fmla="*/ 667 h 705"/>
                                <a:gd name="T2" fmla="*/ 523 w 523"/>
                                <a:gd name="T3" fmla="*/ 609 h 705"/>
                                <a:gd name="T4" fmla="*/ 504 w 523"/>
                                <a:gd name="T5" fmla="*/ 561 h 705"/>
                                <a:gd name="T6" fmla="*/ 485 w 523"/>
                                <a:gd name="T7" fmla="*/ 537 h 705"/>
                                <a:gd name="T8" fmla="*/ 461 w 523"/>
                                <a:gd name="T9" fmla="*/ 523 h 705"/>
                                <a:gd name="T10" fmla="*/ 471 w 523"/>
                                <a:gd name="T11" fmla="*/ 513 h 705"/>
                                <a:gd name="T12" fmla="*/ 495 w 523"/>
                                <a:gd name="T13" fmla="*/ 509 h 705"/>
                                <a:gd name="T14" fmla="*/ 490 w 523"/>
                                <a:gd name="T15" fmla="*/ 461 h 705"/>
                                <a:gd name="T16" fmla="*/ 461 w 523"/>
                                <a:gd name="T17" fmla="*/ 398 h 705"/>
                                <a:gd name="T18" fmla="*/ 413 w 523"/>
                                <a:gd name="T19" fmla="*/ 345 h 705"/>
                                <a:gd name="T20" fmla="*/ 370 w 523"/>
                                <a:gd name="T21" fmla="*/ 331 h 705"/>
                                <a:gd name="T22" fmla="*/ 360 w 523"/>
                                <a:gd name="T23" fmla="*/ 312 h 705"/>
                                <a:gd name="T24" fmla="*/ 379 w 523"/>
                                <a:gd name="T25" fmla="*/ 302 h 705"/>
                                <a:gd name="T26" fmla="*/ 399 w 523"/>
                                <a:gd name="T27" fmla="*/ 288 h 705"/>
                                <a:gd name="T28" fmla="*/ 403 w 523"/>
                                <a:gd name="T29" fmla="*/ 259 h 705"/>
                                <a:gd name="T30" fmla="*/ 379 w 523"/>
                                <a:gd name="T31" fmla="*/ 216 h 705"/>
                                <a:gd name="T32" fmla="*/ 336 w 523"/>
                                <a:gd name="T33" fmla="*/ 177 h 705"/>
                                <a:gd name="T34" fmla="*/ 283 w 523"/>
                                <a:gd name="T35" fmla="*/ 158 h 705"/>
                                <a:gd name="T36" fmla="*/ 211 w 523"/>
                                <a:gd name="T37" fmla="*/ 144 h 705"/>
                                <a:gd name="T38" fmla="*/ 154 w 523"/>
                                <a:gd name="T39" fmla="*/ 149 h 705"/>
                                <a:gd name="T40" fmla="*/ 115 w 523"/>
                                <a:gd name="T41" fmla="*/ 168 h 705"/>
                                <a:gd name="T42" fmla="*/ 106 w 523"/>
                                <a:gd name="T43" fmla="*/ 149 h 705"/>
                                <a:gd name="T44" fmla="*/ 115 w 523"/>
                                <a:gd name="T45" fmla="*/ 134 h 705"/>
                                <a:gd name="T46" fmla="*/ 130 w 523"/>
                                <a:gd name="T47" fmla="*/ 120 h 705"/>
                                <a:gd name="T48" fmla="*/ 135 w 523"/>
                                <a:gd name="T49" fmla="*/ 105 h 705"/>
                                <a:gd name="T50" fmla="*/ 125 w 523"/>
                                <a:gd name="T51" fmla="*/ 91 h 705"/>
                                <a:gd name="T52" fmla="*/ 96 w 523"/>
                                <a:gd name="T53" fmla="*/ 72 h 705"/>
                                <a:gd name="T54" fmla="*/ 72 w 523"/>
                                <a:gd name="T55" fmla="*/ 43 h 705"/>
                                <a:gd name="T56" fmla="*/ 53 w 523"/>
                                <a:gd name="T57" fmla="*/ 24 h 705"/>
                                <a:gd name="T58" fmla="*/ 43 w 523"/>
                                <a:gd name="T59" fmla="*/ 0 h 705"/>
                                <a:gd name="T60" fmla="*/ 39 w 523"/>
                                <a:gd name="T61" fmla="*/ 9 h 705"/>
                                <a:gd name="T62" fmla="*/ 0 w 523"/>
                                <a:gd name="T63" fmla="*/ 67 h 70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523" h="705">
                                  <a:moveTo>
                                    <a:pt x="514" y="705"/>
                                  </a:moveTo>
                                  <a:lnTo>
                                    <a:pt x="523" y="667"/>
                                  </a:lnTo>
                                  <a:lnTo>
                                    <a:pt x="523" y="638"/>
                                  </a:lnTo>
                                  <a:lnTo>
                                    <a:pt x="523" y="609"/>
                                  </a:lnTo>
                                  <a:lnTo>
                                    <a:pt x="514" y="585"/>
                                  </a:lnTo>
                                  <a:lnTo>
                                    <a:pt x="504" y="561"/>
                                  </a:lnTo>
                                  <a:lnTo>
                                    <a:pt x="495" y="547"/>
                                  </a:lnTo>
                                  <a:lnTo>
                                    <a:pt x="485" y="537"/>
                                  </a:lnTo>
                                  <a:lnTo>
                                    <a:pt x="475" y="533"/>
                                  </a:lnTo>
                                  <a:lnTo>
                                    <a:pt x="461" y="523"/>
                                  </a:lnTo>
                                  <a:lnTo>
                                    <a:pt x="461" y="518"/>
                                  </a:lnTo>
                                  <a:lnTo>
                                    <a:pt x="471" y="513"/>
                                  </a:lnTo>
                                  <a:lnTo>
                                    <a:pt x="490" y="513"/>
                                  </a:lnTo>
                                  <a:lnTo>
                                    <a:pt x="495" y="509"/>
                                  </a:lnTo>
                                  <a:lnTo>
                                    <a:pt x="495" y="489"/>
                                  </a:lnTo>
                                  <a:lnTo>
                                    <a:pt x="490" y="461"/>
                                  </a:lnTo>
                                  <a:lnTo>
                                    <a:pt x="480" y="427"/>
                                  </a:lnTo>
                                  <a:lnTo>
                                    <a:pt x="461" y="398"/>
                                  </a:lnTo>
                                  <a:lnTo>
                                    <a:pt x="442" y="369"/>
                                  </a:lnTo>
                                  <a:lnTo>
                                    <a:pt x="413" y="345"/>
                                  </a:lnTo>
                                  <a:lnTo>
                                    <a:pt x="389" y="336"/>
                                  </a:lnTo>
                                  <a:lnTo>
                                    <a:pt x="370" y="331"/>
                                  </a:lnTo>
                                  <a:lnTo>
                                    <a:pt x="360" y="321"/>
                                  </a:lnTo>
                                  <a:lnTo>
                                    <a:pt x="360" y="312"/>
                                  </a:lnTo>
                                  <a:lnTo>
                                    <a:pt x="370" y="307"/>
                                  </a:lnTo>
                                  <a:lnTo>
                                    <a:pt x="379" y="302"/>
                                  </a:lnTo>
                                  <a:lnTo>
                                    <a:pt x="389" y="297"/>
                                  </a:lnTo>
                                  <a:lnTo>
                                    <a:pt x="399" y="288"/>
                                  </a:lnTo>
                                  <a:lnTo>
                                    <a:pt x="403" y="273"/>
                                  </a:lnTo>
                                  <a:lnTo>
                                    <a:pt x="403" y="259"/>
                                  </a:lnTo>
                                  <a:lnTo>
                                    <a:pt x="399" y="240"/>
                                  </a:lnTo>
                                  <a:lnTo>
                                    <a:pt x="379" y="216"/>
                                  </a:lnTo>
                                  <a:lnTo>
                                    <a:pt x="355" y="187"/>
                                  </a:lnTo>
                                  <a:lnTo>
                                    <a:pt x="336" y="177"/>
                                  </a:lnTo>
                                  <a:lnTo>
                                    <a:pt x="312" y="168"/>
                                  </a:lnTo>
                                  <a:lnTo>
                                    <a:pt x="283" y="158"/>
                                  </a:lnTo>
                                  <a:lnTo>
                                    <a:pt x="250" y="149"/>
                                  </a:lnTo>
                                  <a:lnTo>
                                    <a:pt x="211" y="144"/>
                                  </a:lnTo>
                                  <a:lnTo>
                                    <a:pt x="183" y="144"/>
                                  </a:lnTo>
                                  <a:lnTo>
                                    <a:pt x="154" y="149"/>
                                  </a:lnTo>
                                  <a:lnTo>
                                    <a:pt x="130" y="163"/>
                                  </a:lnTo>
                                  <a:lnTo>
                                    <a:pt x="115" y="168"/>
                                  </a:lnTo>
                                  <a:lnTo>
                                    <a:pt x="96" y="153"/>
                                  </a:lnTo>
                                  <a:lnTo>
                                    <a:pt x="106" y="149"/>
                                  </a:lnTo>
                                  <a:lnTo>
                                    <a:pt x="111" y="139"/>
                                  </a:lnTo>
                                  <a:lnTo>
                                    <a:pt x="115" y="134"/>
                                  </a:lnTo>
                                  <a:lnTo>
                                    <a:pt x="125" y="125"/>
                                  </a:lnTo>
                                  <a:lnTo>
                                    <a:pt x="130" y="120"/>
                                  </a:lnTo>
                                  <a:lnTo>
                                    <a:pt x="135" y="115"/>
                                  </a:lnTo>
                                  <a:lnTo>
                                    <a:pt x="135" y="105"/>
                                  </a:lnTo>
                                  <a:lnTo>
                                    <a:pt x="139" y="101"/>
                                  </a:lnTo>
                                  <a:lnTo>
                                    <a:pt x="125" y="91"/>
                                  </a:lnTo>
                                  <a:lnTo>
                                    <a:pt x="111" y="81"/>
                                  </a:lnTo>
                                  <a:lnTo>
                                    <a:pt x="96" y="72"/>
                                  </a:lnTo>
                                  <a:lnTo>
                                    <a:pt x="87" y="57"/>
                                  </a:lnTo>
                                  <a:lnTo>
                                    <a:pt x="72" y="43"/>
                                  </a:lnTo>
                                  <a:lnTo>
                                    <a:pt x="63" y="33"/>
                                  </a:lnTo>
                                  <a:lnTo>
                                    <a:pt x="53" y="24"/>
                                  </a:lnTo>
                                  <a:lnTo>
                                    <a:pt x="48" y="9"/>
                                  </a:lnTo>
                                  <a:lnTo>
                                    <a:pt x="43" y="0"/>
                                  </a:lnTo>
                                  <a:lnTo>
                                    <a:pt x="43" y="0"/>
                                  </a:lnTo>
                                  <a:lnTo>
                                    <a:pt x="39" y="9"/>
                                  </a:lnTo>
                                  <a:lnTo>
                                    <a:pt x="39" y="9"/>
                                  </a:lnTo>
                                  <a:lnTo>
                                    <a:pt x="0" y="67"/>
                                  </a:lnTo>
                                  <a:lnTo>
                                    <a:pt x="514" y="705"/>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41" name="Freeform 12"/>
                          <wps:cNvSpPr>
                            <a:spLocks/>
                          </wps:cNvSpPr>
                          <wps:spPr bwMode="auto">
                            <a:xfrm>
                              <a:off x="10147" y="14486"/>
                              <a:ext cx="158" cy="178"/>
                            </a:xfrm>
                            <a:custGeom>
                              <a:avLst/>
                              <a:gdLst>
                                <a:gd name="T0" fmla="*/ 115 w 158"/>
                                <a:gd name="T1" fmla="*/ 187 h 187"/>
                                <a:gd name="T2" fmla="*/ 101 w 158"/>
                                <a:gd name="T3" fmla="*/ 177 h 187"/>
                                <a:gd name="T4" fmla="*/ 86 w 158"/>
                                <a:gd name="T5" fmla="*/ 163 h 187"/>
                                <a:gd name="T6" fmla="*/ 72 w 158"/>
                                <a:gd name="T7" fmla="*/ 158 h 187"/>
                                <a:gd name="T8" fmla="*/ 58 w 158"/>
                                <a:gd name="T9" fmla="*/ 149 h 187"/>
                                <a:gd name="T10" fmla="*/ 38 w 158"/>
                                <a:gd name="T11" fmla="*/ 144 h 187"/>
                                <a:gd name="T12" fmla="*/ 24 w 158"/>
                                <a:gd name="T13" fmla="*/ 144 h 187"/>
                                <a:gd name="T14" fmla="*/ 10 w 158"/>
                                <a:gd name="T15" fmla="*/ 139 h 187"/>
                                <a:gd name="T16" fmla="*/ 0 w 158"/>
                                <a:gd name="T17" fmla="*/ 144 h 187"/>
                                <a:gd name="T18" fmla="*/ 5 w 158"/>
                                <a:gd name="T19" fmla="*/ 129 h 187"/>
                                <a:gd name="T20" fmla="*/ 14 w 158"/>
                                <a:gd name="T21" fmla="*/ 120 h 187"/>
                                <a:gd name="T22" fmla="*/ 24 w 158"/>
                                <a:gd name="T23" fmla="*/ 110 h 187"/>
                                <a:gd name="T24" fmla="*/ 34 w 158"/>
                                <a:gd name="T25" fmla="*/ 101 h 187"/>
                                <a:gd name="T26" fmla="*/ 43 w 158"/>
                                <a:gd name="T27" fmla="*/ 91 h 187"/>
                                <a:gd name="T28" fmla="*/ 53 w 158"/>
                                <a:gd name="T29" fmla="*/ 86 h 187"/>
                                <a:gd name="T30" fmla="*/ 58 w 158"/>
                                <a:gd name="T31" fmla="*/ 77 h 187"/>
                                <a:gd name="T32" fmla="*/ 67 w 158"/>
                                <a:gd name="T33" fmla="*/ 77 h 187"/>
                                <a:gd name="T34" fmla="*/ 58 w 158"/>
                                <a:gd name="T35" fmla="*/ 72 h 187"/>
                                <a:gd name="T36" fmla="*/ 48 w 158"/>
                                <a:gd name="T37" fmla="*/ 62 h 187"/>
                                <a:gd name="T38" fmla="*/ 43 w 158"/>
                                <a:gd name="T39" fmla="*/ 57 h 187"/>
                                <a:gd name="T40" fmla="*/ 38 w 158"/>
                                <a:gd name="T41" fmla="*/ 48 h 187"/>
                                <a:gd name="T42" fmla="*/ 34 w 158"/>
                                <a:gd name="T43" fmla="*/ 33 h 187"/>
                                <a:gd name="T44" fmla="*/ 29 w 158"/>
                                <a:gd name="T45" fmla="*/ 24 h 187"/>
                                <a:gd name="T46" fmla="*/ 34 w 158"/>
                                <a:gd name="T47" fmla="*/ 9 h 187"/>
                                <a:gd name="T48" fmla="*/ 43 w 158"/>
                                <a:gd name="T49" fmla="*/ 0 h 187"/>
                                <a:gd name="T50" fmla="*/ 158 w 158"/>
                                <a:gd name="T51" fmla="*/ 144 h 187"/>
                                <a:gd name="T52" fmla="*/ 115 w 158"/>
                                <a:gd name="T53" fmla="*/ 187 h 18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Lst>
                              <a:rect l="0" t="0" r="r" b="b"/>
                              <a:pathLst>
                                <a:path w="158" h="187">
                                  <a:moveTo>
                                    <a:pt x="115" y="187"/>
                                  </a:moveTo>
                                  <a:lnTo>
                                    <a:pt x="101" y="177"/>
                                  </a:lnTo>
                                  <a:lnTo>
                                    <a:pt x="86" y="163"/>
                                  </a:lnTo>
                                  <a:lnTo>
                                    <a:pt x="72" y="158"/>
                                  </a:lnTo>
                                  <a:lnTo>
                                    <a:pt x="58" y="149"/>
                                  </a:lnTo>
                                  <a:lnTo>
                                    <a:pt x="38" y="144"/>
                                  </a:lnTo>
                                  <a:lnTo>
                                    <a:pt x="24" y="144"/>
                                  </a:lnTo>
                                  <a:lnTo>
                                    <a:pt x="10" y="139"/>
                                  </a:lnTo>
                                  <a:lnTo>
                                    <a:pt x="0" y="144"/>
                                  </a:lnTo>
                                  <a:lnTo>
                                    <a:pt x="5" y="129"/>
                                  </a:lnTo>
                                  <a:lnTo>
                                    <a:pt x="14" y="120"/>
                                  </a:lnTo>
                                  <a:lnTo>
                                    <a:pt x="24" y="110"/>
                                  </a:lnTo>
                                  <a:lnTo>
                                    <a:pt x="34" y="101"/>
                                  </a:lnTo>
                                  <a:lnTo>
                                    <a:pt x="43" y="91"/>
                                  </a:lnTo>
                                  <a:lnTo>
                                    <a:pt x="53" y="86"/>
                                  </a:lnTo>
                                  <a:lnTo>
                                    <a:pt x="58" y="77"/>
                                  </a:lnTo>
                                  <a:lnTo>
                                    <a:pt x="67" y="77"/>
                                  </a:lnTo>
                                  <a:lnTo>
                                    <a:pt x="58" y="72"/>
                                  </a:lnTo>
                                  <a:lnTo>
                                    <a:pt x="48" y="62"/>
                                  </a:lnTo>
                                  <a:lnTo>
                                    <a:pt x="43" y="57"/>
                                  </a:lnTo>
                                  <a:lnTo>
                                    <a:pt x="38" y="48"/>
                                  </a:lnTo>
                                  <a:lnTo>
                                    <a:pt x="34" y="33"/>
                                  </a:lnTo>
                                  <a:lnTo>
                                    <a:pt x="29" y="24"/>
                                  </a:lnTo>
                                  <a:lnTo>
                                    <a:pt x="34" y="9"/>
                                  </a:lnTo>
                                  <a:lnTo>
                                    <a:pt x="43" y="0"/>
                                  </a:lnTo>
                                  <a:lnTo>
                                    <a:pt x="158" y="144"/>
                                  </a:lnTo>
                                  <a:lnTo>
                                    <a:pt x="115" y="187"/>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42" name="Freeform 13"/>
                          <wps:cNvSpPr>
                            <a:spLocks/>
                          </wps:cNvSpPr>
                          <wps:spPr bwMode="auto">
                            <a:xfrm>
                              <a:off x="10190" y="14435"/>
                              <a:ext cx="154" cy="188"/>
                            </a:xfrm>
                            <a:custGeom>
                              <a:avLst/>
                              <a:gdLst>
                                <a:gd name="T0" fmla="*/ 154 w 154"/>
                                <a:gd name="T1" fmla="*/ 149 h 197"/>
                                <a:gd name="T2" fmla="*/ 144 w 154"/>
                                <a:gd name="T3" fmla="*/ 130 h 197"/>
                                <a:gd name="T4" fmla="*/ 135 w 154"/>
                                <a:gd name="T5" fmla="*/ 110 h 197"/>
                                <a:gd name="T6" fmla="*/ 125 w 154"/>
                                <a:gd name="T7" fmla="*/ 91 h 197"/>
                                <a:gd name="T8" fmla="*/ 120 w 154"/>
                                <a:gd name="T9" fmla="*/ 67 h 197"/>
                                <a:gd name="T10" fmla="*/ 115 w 154"/>
                                <a:gd name="T11" fmla="*/ 53 h 197"/>
                                <a:gd name="T12" fmla="*/ 115 w 154"/>
                                <a:gd name="T13" fmla="*/ 29 h 197"/>
                                <a:gd name="T14" fmla="*/ 111 w 154"/>
                                <a:gd name="T15" fmla="*/ 14 h 197"/>
                                <a:gd name="T16" fmla="*/ 115 w 154"/>
                                <a:gd name="T17" fmla="*/ 0 h 197"/>
                                <a:gd name="T18" fmla="*/ 106 w 154"/>
                                <a:gd name="T19" fmla="*/ 10 h 197"/>
                                <a:gd name="T20" fmla="*/ 96 w 154"/>
                                <a:gd name="T21" fmla="*/ 19 h 197"/>
                                <a:gd name="T22" fmla="*/ 87 w 154"/>
                                <a:gd name="T23" fmla="*/ 29 h 197"/>
                                <a:gd name="T24" fmla="*/ 82 w 154"/>
                                <a:gd name="T25" fmla="*/ 43 h 197"/>
                                <a:gd name="T26" fmla="*/ 72 w 154"/>
                                <a:gd name="T27" fmla="*/ 53 h 197"/>
                                <a:gd name="T28" fmla="*/ 67 w 154"/>
                                <a:gd name="T29" fmla="*/ 62 h 197"/>
                                <a:gd name="T30" fmla="*/ 63 w 154"/>
                                <a:gd name="T31" fmla="*/ 72 h 197"/>
                                <a:gd name="T32" fmla="*/ 63 w 154"/>
                                <a:gd name="T33" fmla="*/ 82 h 197"/>
                                <a:gd name="T34" fmla="*/ 58 w 154"/>
                                <a:gd name="T35" fmla="*/ 72 h 197"/>
                                <a:gd name="T36" fmla="*/ 53 w 154"/>
                                <a:gd name="T37" fmla="*/ 62 h 197"/>
                                <a:gd name="T38" fmla="*/ 43 w 154"/>
                                <a:gd name="T39" fmla="*/ 53 h 197"/>
                                <a:gd name="T40" fmla="*/ 39 w 154"/>
                                <a:gd name="T41" fmla="*/ 43 h 197"/>
                                <a:gd name="T42" fmla="*/ 29 w 154"/>
                                <a:gd name="T43" fmla="*/ 38 h 197"/>
                                <a:gd name="T44" fmla="*/ 19 w 154"/>
                                <a:gd name="T45" fmla="*/ 38 h 197"/>
                                <a:gd name="T46" fmla="*/ 10 w 154"/>
                                <a:gd name="T47" fmla="*/ 43 h 197"/>
                                <a:gd name="T48" fmla="*/ 0 w 154"/>
                                <a:gd name="T49" fmla="*/ 53 h 197"/>
                                <a:gd name="T50" fmla="*/ 115 w 154"/>
                                <a:gd name="T51" fmla="*/ 197 h 197"/>
                                <a:gd name="T52" fmla="*/ 154 w 154"/>
                                <a:gd name="T53" fmla="*/ 149 h 19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Lst>
                              <a:rect l="0" t="0" r="r" b="b"/>
                              <a:pathLst>
                                <a:path w="154" h="197">
                                  <a:moveTo>
                                    <a:pt x="154" y="149"/>
                                  </a:moveTo>
                                  <a:lnTo>
                                    <a:pt x="144" y="130"/>
                                  </a:lnTo>
                                  <a:lnTo>
                                    <a:pt x="135" y="110"/>
                                  </a:lnTo>
                                  <a:lnTo>
                                    <a:pt x="125" y="91"/>
                                  </a:lnTo>
                                  <a:lnTo>
                                    <a:pt x="120" y="67"/>
                                  </a:lnTo>
                                  <a:lnTo>
                                    <a:pt x="115" y="53"/>
                                  </a:lnTo>
                                  <a:lnTo>
                                    <a:pt x="115" y="29"/>
                                  </a:lnTo>
                                  <a:lnTo>
                                    <a:pt x="111" y="14"/>
                                  </a:lnTo>
                                  <a:lnTo>
                                    <a:pt x="115" y="0"/>
                                  </a:lnTo>
                                  <a:lnTo>
                                    <a:pt x="106" y="10"/>
                                  </a:lnTo>
                                  <a:lnTo>
                                    <a:pt x="96" y="19"/>
                                  </a:lnTo>
                                  <a:lnTo>
                                    <a:pt x="87" y="29"/>
                                  </a:lnTo>
                                  <a:lnTo>
                                    <a:pt x="82" y="43"/>
                                  </a:lnTo>
                                  <a:lnTo>
                                    <a:pt x="72" y="53"/>
                                  </a:lnTo>
                                  <a:lnTo>
                                    <a:pt x="67" y="62"/>
                                  </a:lnTo>
                                  <a:lnTo>
                                    <a:pt x="63" y="72"/>
                                  </a:lnTo>
                                  <a:lnTo>
                                    <a:pt x="63" y="82"/>
                                  </a:lnTo>
                                  <a:lnTo>
                                    <a:pt x="58" y="72"/>
                                  </a:lnTo>
                                  <a:lnTo>
                                    <a:pt x="53" y="62"/>
                                  </a:lnTo>
                                  <a:lnTo>
                                    <a:pt x="43" y="53"/>
                                  </a:lnTo>
                                  <a:lnTo>
                                    <a:pt x="39" y="43"/>
                                  </a:lnTo>
                                  <a:lnTo>
                                    <a:pt x="29" y="38"/>
                                  </a:lnTo>
                                  <a:lnTo>
                                    <a:pt x="19" y="38"/>
                                  </a:lnTo>
                                  <a:lnTo>
                                    <a:pt x="10" y="43"/>
                                  </a:lnTo>
                                  <a:lnTo>
                                    <a:pt x="0" y="53"/>
                                  </a:lnTo>
                                  <a:lnTo>
                                    <a:pt x="115" y="197"/>
                                  </a:lnTo>
                                  <a:lnTo>
                                    <a:pt x="154" y="149"/>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43" name="Freeform 14"/>
                          <wps:cNvSpPr>
                            <a:spLocks/>
                          </wps:cNvSpPr>
                          <wps:spPr bwMode="auto">
                            <a:xfrm>
                              <a:off x="10315" y="14494"/>
                              <a:ext cx="139" cy="175"/>
                            </a:xfrm>
                            <a:custGeom>
                              <a:avLst/>
                              <a:gdLst>
                                <a:gd name="T0" fmla="*/ 29 w 139"/>
                                <a:gd name="T1" fmla="*/ 183 h 183"/>
                                <a:gd name="T2" fmla="*/ 43 w 139"/>
                                <a:gd name="T3" fmla="*/ 164 h 183"/>
                                <a:gd name="T4" fmla="*/ 62 w 139"/>
                                <a:gd name="T5" fmla="*/ 144 h 183"/>
                                <a:gd name="T6" fmla="*/ 77 w 139"/>
                                <a:gd name="T7" fmla="*/ 120 h 183"/>
                                <a:gd name="T8" fmla="*/ 96 w 139"/>
                                <a:gd name="T9" fmla="*/ 101 h 183"/>
                                <a:gd name="T10" fmla="*/ 110 w 139"/>
                                <a:gd name="T11" fmla="*/ 82 h 183"/>
                                <a:gd name="T12" fmla="*/ 120 w 139"/>
                                <a:gd name="T13" fmla="*/ 68 h 183"/>
                                <a:gd name="T14" fmla="*/ 130 w 139"/>
                                <a:gd name="T15" fmla="*/ 53 h 183"/>
                                <a:gd name="T16" fmla="*/ 134 w 139"/>
                                <a:gd name="T17" fmla="*/ 48 h 183"/>
                                <a:gd name="T18" fmla="*/ 139 w 139"/>
                                <a:gd name="T19" fmla="*/ 39 h 183"/>
                                <a:gd name="T20" fmla="*/ 139 w 139"/>
                                <a:gd name="T21" fmla="*/ 29 h 183"/>
                                <a:gd name="T22" fmla="*/ 139 w 139"/>
                                <a:gd name="T23" fmla="*/ 20 h 183"/>
                                <a:gd name="T24" fmla="*/ 134 w 139"/>
                                <a:gd name="T25" fmla="*/ 10 h 183"/>
                                <a:gd name="T26" fmla="*/ 130 w 139"/>
                                <a:gd name="T27" fmla="*/ 5 h 183"/>
                                <a:gd name="T28" fmla="*/ 120 w 139"/>
                                <a:gd name="T29" fmla="*/ 0 h 183"/>
                                <a:gd name="T30" fmla="*/ 110 w 139"/>
                                <a:gd name="T31" fmla="*/ 0 h 183"/>
                                <a:gd name="T32" fmla="*/ 101 w 139"/>
                                <a:gd name="T33" fmla="*/ 10 h 183"/>
                                <a:gd name="T34" fmla="*/ 91 w 139"/>
                                <a:gd name="T35" fmla="*/ 24 h 183"/>
                                <a:gd name="T36" fmla="*/ 77 w 139"/>
                                <a:gd name="T37" fmla="*/ 44 h 183"/>
                                <a:gd name="T38" fmla="*/ 58 w 139"/>
                                <a:gd name="T39" fmla="*/ 68 h 183"/>
                                <a:gd name="T40" fmla="*/ 43 w 139"/>
                                <a:gd name="T41" fmla="*/ 92 h 183"/>
                                <a:gd name="T42" fmla="*/ 24 w 139"/>
                                <a:gd name="T43" fmla="*/ 111 h 183"/>
                                <a:gd name="T44" fmla="*/ 14 w 139"/>
                                <a:gd name="T45" fmla="*/ 130 h 183"/>
                                <a:gd name="T46" fmla="*/ 5 w 139"/>
                                <a:gd name="T47" fmla="*/ 144 h 183"/>
                                <a:gd name="T48" fmla="*/ 0 w 139"/>
                                <a:gd name="T49" fmla="*/ 149 h 183"/>
                                <a:gd name="T50" fmla="*/ 29 w 139"/>
                                <a:gd name="T51" fmla="*/ 183 h 18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Lst>
                              <a:rect l="0" t="0" r="r" b="b"/>
                              <a:pathLst>
                                <a:path w="139" h="183">
                                  <a:moveTo>
                                    <a:pt x="29" y="183"/>
                                  </a:moveTo>
                                  <a:lnTo>
                                    <a:pt x="43" y="164"/>
                                  </a:lnTo>
                                  <a:lnTo>
                                    <a:pt x="62" y="144"/>
                                  </a:lnTo>
                                  <a:lnTo>
                                    <a:pt x="77" y="120"/>
                                  </a:lnTo>
                                  <a:lnTo>
                                    <a:pt x="96" y="101"/>
                                  </a:lnTo>
                                  <a:lnTo>
                                    <a:pt x="110" y="82"/>
                                  </a:lnTo>
                                  <a:lnTo>
                                    <a:pt x="120" y="68"/>
                                  </a:lnTo>
                                  <a:lnTo>
                                    <a:pt x="130" y="53"/>
                                  </a:lnTo>
                                  <a:lnTo>
                                    <a:pt x="134" y="48"/>
                                  </a:lnTo>
                                  <a:lnTo>
                                    <a:pt x="139" y="39"/>
                                  </a:lnTo>
                                  <a:lnTo>
                                    <a:pt x="139" y="29"/>
                                  </a:lnTo>
                                  <a:lnTo>
                                    <a:pt x="139" y="20"/>
                                  </a:lnTo>
                                  <a:lnTo>
                                    <a:pt x="134" y="10"/>
                                  </a:lnTo>
                                  <a:lnTo>
                                    <a:pt x="130" y="5"/>
                                  </a:lnTo>
                                  <a:lnTo>
                                    <a:pt x="120" y="0"/>
                                  </a:lnTo>
                                  <a:lnTo>
                                    <a:pt x="110" y="0"/>
                                  </a:lnTo>
                                  <a:lnTo>
                                    <a:pt x="101" y="10"/>
                                  </a:lnTo>
                                  <a:lnTo>
                                    <a:pt x="91" y="24"/>
                                  </a:lnTo>
                                  <a:lnTo>
                                    <a:pt x="77" y="44"/>
                                  </a:lnTo>
                                  <a:lnTo>
                                    <a:pt x="58" y="68"/>
                                  </a:lnTo>
                                  <a:lnTo>
                                    <a:pt x="43" y="92"/>
                                  </a:lnTo>
                                  <a:lnTo>
                                    <a:pt x="24" y="111"/>
                                  </a:lnTo>
                                  <a:lnTo>
                                    <a:pt x="14" y="130"/>
                                  </a:lnTo>
                                  <a:lnTo>
                                    <a:pt x="5" y="144"/>
                                  </a:lnTo>
                                  <a:lnTo>
                                    <a:pt x="0" y="149"/>
                                  </a:lnTo>
                                  <a:lnTo>
                                    <a:pt x="29" y="183"/>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44" name="Freeform 15"/>
                          <wps:cNvSpPr>
                            <a:spLocks/>
                          </wps:cNvSpPr>
                          <wps:spPr bwMode="auto">
                            <a:xfrm>
                              <a:off x="10329" y="13737"/>
                              <a:ext cx="687" cy="983"/>
                            </a:xfrm>
                            <a:custGeom>
                              <a:avLst/>
                              <a:gdLst>
                                <a:gd name="T0" fmla="*/ 600 w 687"/>
                                <a:gd name="T1" fmla="*/ 452 h 1028"/>
                                <a:gd name="T2" fmla="*/ 543 w 687"/>
                                <a:gd name="T3" fmla="*/ 423 h 1028"/>
                                <a:gd name="T4" fmla="*/ 452 w 687"/>
                                <a:gd name="T5" fmla="*/ 610 h 1028"/>
                                <a:gd name="T6" fmla="*/ 341 w 687"/>
                                <a:gd name="T7" fmla="*/ 792 h 1028"/>
                                <a:gd name="T8" fmla="*/ 168 w 687"/>
                                <a:gd name="T9" fmla="*/ 860 h 1028"/>
                                <a:gd name="T10" fmla="*/ 48 w 687"/>
                                <a:gd name="T11" fmla="*/ 816 h 1028"/>
                                <a:gd name="T12" fmla="*/ 24 w 687"/>
                                <a:gd name="T13" fmla="*/ 749 h 1028"/>
                                <a:gd name="T14" fmla="*/ 87 w 687"/>
                                <a:gd name="T15" fmla="*/ 639 h 1028"/>
                                <a:gd name="T16" fmla="*/ 250 w 687"/>
                                <a:gd name="T17" fmla="*/ 552 h 1028"/>
                                <a:gd name="T18" fmla="*/ 317 w 687"/>
                                <a:gd name="T19" fmla="*/ 380 h 1028"/>
                                <a:gd name="T20" fmla="*/ 250 w 687"/>
                                <a:gd name="T21" fmla="*/ 226 h 1028"/>
                                <a:gd name="T22" fmla="*/ 197 w 687"/>
                                <a:gd name="T23" fmla="*/ 216 h 1028"/>
                                <a:gd name="T24" fmla="*/ 212 w 687"/>
                                <a:gd name="T25" fmla="*/ 58 h 1028"/>
                                <a:gd name="T26" fmla="*/ 346 w 687"/>
                                <a:gd name="T27" fmla="*/ 58 h 1028"/>
                                <a:gd name="T28" fmla="*/ 341 w 687"/>
                                <a:gd name="T29" fmla="*/ 164 h 1028"/>
                                <a:gd name="T30" fmla="*/ 288 w 687"/>
                                <a:gd name="T31" fmla="*/ 183 h 1028"/>
                                <a:gd name="T32" fmla="*/ 312 w 687"/>
                                <a:gd name="T33" fmla="*/ 149 h 1028"/>
                                <a:gd name="T34" fmla="*/ 284 w 687"/>
                                <a:gd name="T35" fmla="*/ 111 h 1028"/>
                                <a:gd name="T36" fmla="*/ 255 w 687"/>
                                <a:gd name="T37" fmla="*/ 192 h 1028"/>
                                <a:gd name="T38" fmla="*/ 346 w 687"/>
                                <a:gd name="T39" fmla="*/ 202 h 1028"/>
                                <a:gd name="T40" fmla="*/ 375 w 687"/>
                                <a:gd name="T41" fmla="*/ 53 h 1028"/>
                                <a:gd name="T42" fmla="*/ 245 w 687"/>
                                <a:gd name="T43" fmla="*/ 5 h 1028"/>
                                <a:gd name="T44" fmla="*/ 168 w 687"/>
                                <a:gd name="T45" fmla="*/ 226 h 1028"/>
                                <a:gd name="T46" fmla="*/ 101 w 687"/>
                                <a:gd name="T47" fmla="*/ 394 h 1028"/>
                                <a:gd name="T48" fmla="*/ 168 w 687"/>
                                <a:gd name="T49" fmla="*/ 442 h 1028"/>
                                <a:gd name="T50" fmla="*/ 197 w 687"/>
                                <a:gd name="T51" fmla="*/ 370 h 1028"/>
                                <a:gd name="T52" fmla="*/ 173 w 687"/>
                                <a:gd name="T53" fmla="*/ 365 h 1028"/>
                                <a:gd name="T54" fmla="*/ 159 w 687"/>
                                <a:gd name="T55" fmla="*/ 418 h 1028"/>
                                <a:gd name="T56" fmla="*/ 120 w 687"/>
                                <a:gd name="T57" fmla="*/ 346 h 1028"/>
                                <a:gd name="T58" fmla="*/ 202 w 687"/>
                                <a:gd name="T59" fmla="*/ 245 h 1028"/>
                                <a:gd name="T60" fmla="*/ 288 w 687"/>
                                <a:gd name="T61" fmla="*/ 336 h 1028"/>
                                <a:gd name="T62" fmla="*/ 250 w 687"/>
                                <a:gd name="T63" fmla="*/ 336 h 1028"/>
                                <a:gd name="T64" fmla="*/ 274 w 687"/>
                                <a:gd name="T65" fmla="*/ 456 h 1028"/>
                                <a:gd name="T66" fmla="*/ 197 w 687"/>
                                <a:gd name="T67" fmla="*/ 576 h 1028"/>
                                <a:gd name="T68" fmla="*/ 82 w 687"/>
                                <a:gd name="T69" fmla="*/ 620 h 1028"/>
                                <a:gd name="T70" fmla="*/ 5 w 687"/>
                                <a:gd name="T71" fmla="*/ 706 h 1028"/>
                                <a:gd name="T72" fmla="*/ 20 w 687"/>
                                <a:gd name="T73" fmla="*/ 845 h 1028"/>
                                <a:gd name="T74" fmla="*/ 111 w 687"/>
                                <a:gd name="T75" fmla="*/ 922 h 1028"/>
                                <a:gd name="T76" fmla="*/ 260 w 687"/>
                                <a:gd name="T77" fmla="*/ 941 h 1028"/>
                                <a:gd name="T78" fmla="*/ 404 w 687"/>
                                <a:gd name="T79" fmla="*/ 864 h 1028"/>
                                <a:gd name="T80" fmla="*/ 495 w 687"/>
                                <a:gd name="T81" fmla="*/ 792 h 1028"/>
                                <a:gd name="T82" fmla="*/ 543 w 687"/>
                                <a:gd name="T83" fmla="*/ 792 h 1028"/>
                                <a:gd name="T84" fmla="*/ 432 w 687"/>
                                <a:gd name="T85" fmla="*/ 855 h 1028"/>
                                <a:gd name="T86" fmla="*/ 346 w 687"/>
                                <a:gd name="T87" fmla="*/ 927 h 1028"/>
                                <a:gd name="T88" fmla="*/ 351 w 687"/>
                                <a:gd name="T89" fmla="*/ 1013 h 1028"/>
                                <a:gd name="T90" fmla="*/ 447 w 687"/>
                                <a:gd name="T91" fmla="*/ 965 h 1028"/>
                                <a:gd name="T92" fmla="*/ 500 w 687"/>
                                <a:gd name="T93" fmla="*/ 960 h 1028"/>
                                <a:gd name="T94" fmla="*/ 552 w 687"/>
                                <a:gd name="T95" fmla="*/ 1013 h 1028"/>
                                <a:gd name="T96" fmla="*/ 624 w 687"/>
                                <a:gd name="T97" fmla="*/ 927 h 1028"/>
                                <a:gd name="T98" fmla="*/ 581 w 687"/>
                                <a:gd name="T99" fmla="*/ 855 h 1028"/>
                                <a:gd name="T100" fmla="*/ 639 w 687"/>
                                <a:gd name="T101" fmla="*/ 821 h 1028"/>
                                <a:gd name="T102" fmla="*/ 624 w 687"/>
                                <a:gd name="T103" fmla="*/ 744 h 1028"/>
                                <a:gd name="T104" fmla="*/ 610 w 687"/>
                                <a:gd name="T105" fmla="*/ 706 h 1028"/>
                                <a:gd name="T106" fmla="*/ 648 w 687"/>
                                <a:gd name="T107" fmla="*/ 653 h 1028"/>
                                <a:gd name="T108" fmla="*/ 668 w 687"/>
                                <a:gd name="T109" fmla="*/ 548 h 1028"/>
                                <a:gd name="T110" fmla="*/ 605 w 687"/>
                                <a:gd name="T111" fmla="*/ 572 h 1028"/>
                                <a:gd name="T112" fmla="*/ 533 w 687"/>
                                <a:gd name="T113" fmla="*/ 658 h 1028"/>
                                <a:gd name="T114" fmla="*/ 509 w 687"/>
                                <a:gd name="T115" fmla="*/ 653 h 1028"/>
                                <a:gd name="T116" fmla="*/ 581 w 687"/>
                                <a:gd name="T117" fmla="*/ 581 h 102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Lst>
                              <a:rect l="0" t="0" r="r" b="b"/>
                              <a:pathLst>
                                <a:path w="687" h="1028">
                                  <a:moveTo>
                                    <a:pt x="596" y="552"/>
                                  </a:moveTo>
                                  <a:lnTo>
                                    <a:pt x="605" y="528"/>
                                  </a:lnTo>
                                  <a:lnTo>
                                    <a:pt x="610" y="504"/>
                                  </a:lnTo>
                                  <a:lnTo>
                                    <a:pt x="610" y="490"/>
                                  </a:lnTo>
                                  <a:lnTo>
                                    <a:pt x="605" y="471"/>
                                  </a:lnTo>
                                  <a:lnTo>
                                    <a:pt x="600" y="452"/>
                                  </a:lnTo>
                                  <a:lnTo>
                                    <a:pt x="596" y="437"/>
                                  </a:lnTo>
                                  <a:lnTo>
                                    <a:pt x="596" y="423"/>
                                  </a:lnTo>
                                  <a:lnTo>
                                    <a:pt x="596" y="399"/>
                                  </a:lnTo>
                                  <a:lnTo>
                                    <a:pt x="586" y="404"/>
                                  </a:lnTo>
                                  <a:lnTo>
                                    <a:pt x="567" y="413"/>
                                  </a:lnTo>
                                  <a:lnTo>
                                    <a:pt x="543" y="423"/>
                                  </a:lnTo>
                                  <a:lnTo>
                                    <a:pt x="524" y="442"/>
                                  </a:lnTo>
                                  <a:lnTo>
                                    <a:pt x="500" y="466"/>
                                  </a:lnTo>
                                  <a:lnTo>
                                    <a:pt x="480" y="500"/>
                                  </a:lnTo>
                                  <a:lnTo>
                                    <a:pt x="466" y="533"/>
                                  </a:lnTo>
                                  <a:lnTo>
                                    <a:pt x="456" y="572"/>
                                  </a:lnTo>
                                  <a:lnTo>
                                    <a:pt x="452" y="610"/>
                                  </a:lnTo>
                                  <a:lnTo>
                                    <a:pt x="442" y="648"/>
                                  </a:lnTo>
                                  <a:lnTo>
                                    <a:pt x="428" y="682"/>
                                  </a:lnTo>
                                  <a:lnTo>
                                    <a:pt x="408" y="711"/>
                                  </a:lnTo>
                                  <a:lnTo>
                                    <a:pt x="389" y="740"/>
                                  </a:lnTo>
                                  <a:lnTo>
                                    <a:pt x="365" y="768"/>
                                  </a:lnTo>
                                  <a:lnTo>
                                    <a:pt x="341" y="792"/>
                                  </a:lnTo>
                                  <a:lnTo>
                                    <a:pt x="317" y="807"/>
                                  </a:lnTo>
                                  <a:lnTo>
                                    <a:pt x="288" y="826"/>
                                  </a:lnTo>
                                  <a:lnTo>
                                    <a:pt x="255" y="840"/>
                                  </a:lnTo>
                                  <a:lnTo>
                                    <a:pt x="226" y="850"/>
                                  </a:lnTo>
                                  <a:lnTo>
                                    <a:pt x="197" y="855"/>
                                  </a:lnTo>
                                  <a:lnTo>
                                    <a:pt x="168" y="860"/>
                                  </a:lnTo>
                                  <a:lnTo>
                                    <a:pt x="140" y="860"/>
                                  </a:lnTo>
                                  <a:lnTo>
                                    <a:pt x="111" y="855"/>
                                  </a:lnTo>
                                  <a:lnTo>
                                    <a:pt x="87" y="845"/>
                                  </a:lnTo>
                                  <a:lnTo>
                                    <a:pt x="72" y="836"/>
                                  </a:lnTo>
                                  <a:lnTo>
                                    <a:pt x="58" y="826"/>
                                  </a:lnTo>
                                  <a:lnTo>
                                    <a:pt x="48" y="816"/>
                                  </a:lnTo>
                                  <a:lnTo>
                                    <a:pt x="39" y="802"/>
                                  </a:lnTo>
                                  <a:lnTo>
                                    <a:pt x="34" y="792"/>
                                  </a:lnTo>
                                  <a:lnTo>
                                    <a:pt x="29" y="778"/>
                                  </a:lnTo>
                                  <a:lnTo>
                                    <a:pt x="24" y="773"/>
                                  </a:lnTo>
                                  <a:lnTo>
                                    <a:pt x="24" y="764"/>
                                  </a:lnTo>
                                  <a:lnTo>
                                    <a:pt x="24" y="749"/>
                                  </a:lnTo>
                                  <a:lnTo>
                                    <a:pt x="24" y="735"/>
                                  </a:lnTo>
                                  <a:lnTo>
                                    <a:pt x="29" y="711"/>
                                  </a:lnTo>
                                  <a:lnTo>
                                    <a:pt x="39" y="687"/>
                                  </a:lnTo>
                                  <a:lnTo>
                                    <a:pt x="48" y="668"/>
                                  </a:lnTo>
                                  <a:lnTo>
                                    <a:pt x="63" y="653"/>
                                  </a:lnTo>
                                  <a:lnTo>
                                    <a:pt x="87" y="639"/>
                                  </a:lnTo>
                                  <a:lnTo>
                                    <a:pt x="116" y="629"/>
                                  </a:lnTo>
                                  <a:lnTo>
                                    <a:pt x="144" y="624"/>
                                  </a:lnTo>
                                  <a:lnTo>
                                    <a:pt x="173" y="610"/>
                                  </a:lnTo>
                                  <a:lnTo>
                                    <a:pt x="202" y="596"/>
                                  </a:lnTo>
                                  <a:lnTo>
                                    <a:pt x="231" y="576"/>
                                  </a:lnTo>
                                  <a:lnTo>
                                    <a:pt x="250" y="552"/>
                                  </a:lnTo>
                                  <a:lnTo>
                                    <a:pt x="269" y="528"/>
                                  </a:lnTo>
                                  <a:lnTo>
                                    <a:pt x="288" y="500"/>
                                  </a:lnTo>
                                  <a:lnTo>
                                    <a:pt x="303" y="471"/>
                                  </a:lnTo>
                                  <a:lnTo>
                                    <a:pt x="308" y="442"/>
                                  </a:lnTo>
                                  <a:lnTo>
                                    <a:pt x="317" y="408"/>
                                  </a:lnTo>
                                  <a:lnTo>
                                    <a:pt x="317" y="380"/>
                                  </a:lnTo>
                                  <a:lnTo>
                                    <a:pt x="312" y="346"/>
                                  </a:lnTo>
                                  <a:lnTo>
                                    <a:pt x="308" y="317"/>
                                  </a:lnTo>
                                  <a:lnTo>
                                    <a:pt x="298" y="288"/>
                                  </a:lnTo>
                                  <a:lnTo>
                                    <a:pt x="279" y="260"/>
                                  </a:lnTo>
                                  <a:lnTo>
                                    <a:pt x="260" y="236"/>
                                  </a:lnTo>
                                  <a:lnTo>
                                    <a:pt x="250" y="226"/>
                                  </a:lnTo>
                                  <a:lnTo>
                                    <a:pt x="240" y="221"/>
                                  </a:lnTo>
                                  <a:lnTo>
                                    <a:pt x="231" y="216"/>
                                  </a:lnTo>
                                  <a:lnTo>
                                    <a:pt x="221" y="212"/>
                                  </a:lnTo>
                                  <a:lnTo>
                                    <a:pt x="212" y="212"/>
                                  </a:lnTo>
                                  <a:lnTo>
                                    <a:pt x="202" y="212"/>
                                  </a:lnTo>
                                  <a:lnTo>
                                    <a:pt x="197" y="216"/>
                                  </a:lnTo>
                                  <a:lnTo>
                                    <a:pt x="188" y="216"/>
                                  </a:lnTo>
                                  <a:lnTo>
                                    <a:pt x="183" y="183"/>
                                  </a:lnTo>
                                  <a:lnTo>
                                    <a:pt x="183" y="154"/>
                                  </a:lnTo>
                                  <a:lnTo>
                                    <a:pt x="188" y="120"/>
                                  </a:lnTo>
                                  <a:lnTo>
                                    <a:pt x="197" y="87"/>
                                  </a:lnTo>
                                  <a:lnTo>
                                    <a:pt x="212" y="58"/>
                                  </a:lnTo>
                                  <a:lnTo>
                                    <a:pt x="236" y="39"/>
                                  </a:lnTo>
                                  <a:lnTo>
                                    <a:pt x="264" y="29"/>
                                  </a:lnTo>
                                  <a:lnTo>
                                    <a:pt x="298" y="24"/>
                                  </a:lnTo>
                                  <a:lnTo>
                                    <a:pt x="317" y="29"/>
                                  </a:lnTo>
                                  <a:lnTo>
                                    <a:pt x="332" y="44"/>
                                  </a:lnTo>
                                  <a:lnTo>
                                    <a:pt x="346" y="58"/>
                                  </a:lnTo>
                                  <a:lnTo>
                                    <a:pt x="351" y="77"/>
                                  </a:lnTo>
                                  <a:lnTo>
                                    <a:pt x="351" y="96"/>
                                  </a:lnTo>
                                  <a:lnTo>
                                    <a:pt x="351" y="116"/>
                                  </a:lnTo>
                                  <a:lnTo>
                                    <a:pt x="351" y="135"/>
                                  </a:lnTo>
                                  <a:lnTo>
                                    <a:pt x="346" y="154"/>
                                  </a:lnTo>
                                  <a:lnTo>
                                    <a:pt x="341" y="164"/>
                                  </a:lnTo>
                                  <a:lnTo>
                                    <a:pt x="332" y="178"/>
                                  </a:lnTo>
                                  <a:lnTo>
                                    <a:pt x="327" y="183"/>
                                  </a:lnTo>
                                  <a:lnTo>
                                    <a:pt x="317" y="183"/>
                                  </a:lnTo>
                                  <a:lnTo>
                                    <a:pt x="308" y="188"/>
                                  </a:lnTo>
                                  <a:lnTo>
                                    <a:pt x="298" y="188"/>
                                  </a:lnTo>
                                  <a:lnTo>
                                    <a:pt x="288" y="183"/>
                                  </a:lnTo>
                                  <a:lnTo>
                                    <a:pt x="284" y="178"/>
                                  </a:lnTo>
                                  <a:lnTo>
                                    <a:pt x="274" y="168"/>
                                  </a:lnTo>
                                  <a:lnTo>
                                    <a:pt x="274" y="154"/>
                                  </a:lnTo>
                                  <a:lnTo>
                                    <a:pt x="284" y="144"/>
                                  </a:lnTo>
                                  <a:lnTo>
                                    <a:pt x="298" y="154"/>
                                  </a:lnTo>
                                  <a:lnTo>
                                    <a:pt x="312" y="149"/>
                                  </a:lnTo>
                                  <a:lnTo>
                                    <a:pt x="308" y="140"/>
                                  </a:lnTo>
                                  <a:lnTo>
                                    <a:pt x="303" y="130"/>
                                  </a:lnTo>
                                  <a:lnTo>
                                    <a:pt x="298" y="125"/>
                                  </a:lnTo>
                                  <a:lnTo>
                                    <a:pt x="293" y="120"/>
                                  </a:lnTo>
                                  <a:lnTo>
                                    <a:pt x="288" y="116"/>
                                  </a:lnTo>
                                  <a:lnTo>
                                    <a:pt x="284" y="111"/>
                                  </a:lnTo>
                                  <a:lnTo>
                                    <a:pt x="274" y="111"/>
                                  </a:lnTo>
                                  <a:lnTo>
                                    <a:pt x="269" y="116"/>
                                  </a:lnTo>
                                  <a:lnTo>
                                    <a:pt x="255" y="125"/>
                                  </a:lnTo>
                                  <a:lnTo>
                                    <a:pt x="250" y="149"/>
                                  </a:lnTo>
                                  <a:lnTo>
                                    <a:pt x="245" y="168"/>
                                  </a:lnTo>
                                  <a:lnTo>
                                    <a:pt x="255" y="192"/>
                                  </a:lnTo>
                                  <a:lnTo>
                                    <a:pt x="269" y="202"/>
                                  </a:lnTo>
                                  <a:lnTo>
                                    <a:pt x="284" y="207"/>
                                  </a:lnTo>
                                  <a:lnTo>
                                    <a:pt x="298" y="216"/>
                                  </a:lnTo>
                                  <a:lnTo>
                                    <a:pt x="312" y="216"/>
                                  </a:lnTo>
                                  <a:lnTo>
                                    <a:pt x="332" y="212"/>
                                  </a:lnTo>
                                  <a:lnTo>
                                    <a:pt x="346" y="202"/>
                                  </a:lnTo>
                                  <a:lnTo>
                                    <a:pt x="360" y="183"/>
                                  </a:lnTo>
                                  <a:lnTo>
                                    <a:pt x="370" y="159"/>
                                  </a:lnTo>
                                  <a:lnTo>
                                    <a:pt x="380" y="130"/>
                                  </a:lnTo>
                                  <a:lnTo>
                                    <a:pt x="380" y="101"/>
                                  </a:lnTo>
                                  <a:lnTo>
                                    <a:pt x="380" y="77"/>
                                  </a:lnTo>
                                  <a:lnTo>
                                    <a:pt x="375" y="53"/>
                                  </a:lnTo>
                                  <a:lnTo>
                                    <a:pt x="360" y="34"/>
                                  </a:lnTo>
                                  <a:lnTo>
                                    <a:pt x="346" y="20"/>
                                  </a:lnTo>
                                  <a:lnTo>
                                    <a:pt x="327" y="5"/>
                                  </a:lnTo>
                                  <a:lnTo>
                                    <a:pt x="303" y="0"/>
                                  </a:lnTo>
                                  <a:lnTo>
                                    <a:pt x="269" y="0"/>
                                  </a:lnTo>
                                  <a:lnTo>
                                    <a:pt x="245" y="5"/>
                                  </a:lnTo>
                                  <a:lnTo>
                                    <a:pt x="216" y="20"/>
                                  </a:lnTo>
                                  <a:lnTo>
                                    <a:pt x="192" y="44"/>
                                  </a:lnTo>
                                  <a:lnTo>
                                    <a:pt x="178" y="72"/>
                                  </a:lnTo>
                                  <a:lnTo>
                                    <a:pt x="164" y="116"/>
                                  </a:lnTo>
                                  <a:lnTo>
                                    <a:pt x="164" y="168"/>
                                  </a:lnTo>
                                  <a:lnTo>
                                    <a:pt x="168" y="226"/>
                                  </a:lnTo>
                                  <a:lnTo>
                                    <a:pt x="149" y="245"/>
                                  </a:lnTo>
                                  <a:lnTo>
                                    <a:pt x="135" y="269"/>
                                  </a:lnTo>
                                  <a:lnTo>
                                    <a:pt x="116" y="298"/>
                                  </a:lnTo>
                                  <a:lnTo>
                                    <a:pt x="106" y="332"/>
                                  </a:lnTo>
                                  <a:lnTo>
                                    <a:pt x="101" y="365"/>
                                  </a:lnTo>
                                  <a:lnTo>
                                    <a:pt x="101" y="394"/>
                                  </a:lnTo>
                                  <a:lnTo>
                                    <a:pt x="106" y="413"/>
                                  </a:lnTo>
                                  <a:lnTo>
                                    <a:pt x="125" y="432"/>
                                  </a:lnTo>
                                  <a:lnTo>
                                    <a:pt x="135" y="437"/>
                                  </a:lnTo>
                                  <a:lnTo>
                                    <a:pt x="144" y="442"/>
                                  </a:lnTo>
                                  <a:lnTo>
                                    <a:pt x="159" y="442"/>
                                  </a:lnTo>
                                  <a:lnTo>
                                    <a:pt x="168" y="442"/>
                                  </a:lnTo>
                                  <a:lnTo>
                                    <a:pt x="178" y="442"/>
                                  </a:lnTo>
                                  <a:lnTo>
                                    <a:pt x="188" y="437"/>
                                  </a:lnTo>
                                  <a:lnTo>
                                    <a:pt x="192" y="432"/>
                                  </a:lnTo>
                                  <a:lnTo>
                                    <a:pt x="197" y="423"/>
                                  </a:lnTo>
                                  <a:lnTo>
                                    <a:pt x="202" y="399"/>
                                  </a:lnTo>
                                  <a:lnTo>
                                    <a:pt x="197" y="370"/>
                                  </a:lnTo>
                                  <a:lnTo>
                                    <a:pt x="188" y="351"/>
                                  </a:lnTo>
                                  <a:lnTo>
                                    <a:pt x="178" y="341"/>
                                  </a:lnTo>
                                  <a:lnTo>
                                    <a:pt x="168" y="341"/>
                                  </a:lnTo>
                                  <a:lnTo>
                                    <a:pt x="164" y="346"/>
                                  </a:lnTo>
                                  <a:lnTo>
                                    <a:pt x="164" y="356"/>
                                  </a:lnTo>
                                  <a:lnTo>
                                    <a:pt x="173" y="365"/>
                                  </a:lnTo>
                                  <a:lnTo>
                                    <a:pt x="178" y="375"/>
                                  </a:lnTo>
                                  <a:lnTo>
                                    <a:pt x="178" y="384"/>
                                  </a:lnTo>
                                  <a:lnTo>
                                    <a:pt x="178" y="399"/>
                                  </a:lnTo>
                                  <a:lnTo>
                                    <a:pt x="173" y="413"/>
                                  </a:lnTo>
                                  <a:lnTo>
                                    <a:pt x="168" y="418"/>
                                  </a:lnTo>
                                  <a:lnTo>
                                    <a:pt x="159" y="418"/>
                                  </a:lnTo>
                                  <a:lnTo>
                                    <a:pt x="144" y="418"/>
                                  </a:lnTo>
                                  <a:lnTo>
                                    <a:pt x="135" y="413"/>
                                  </a:lnTo>
                                  <a:lnTo>
                                    <a:pt x="125" y="404"/>
                                  </a:lnTo>
                                  <a:lnTo>
                                    <a:pt x="120" y="389"/>
                                  </a:lnTo>
                                  <a:lnTo>
                                    <a:pt x="120" y="370"/>
                                  </a:lnTo>
                                  <a:lnTo>
                                    <a:pt x="120" y="346"/>
                                  </a:lnTo>
                                  <a:lnTo>
                                    <a:pt x="130" y="322"/>
                                  </a:lnTo>
                                  <a:lnTo>
                                    <a:pt x="140" y="298"/>
                                  </a:lnTo>
                                  <a:lnTo>
                                    <a:pt x="154" y="274"/>
                                  </a:lnTo>
                                  <a:lnTo>
                                    <a:pt x="173" y="260"/>
                                  </a:lnTo>
                                  <a:lnTo>
                                    <a:pt x="188" y="250"/>
                                  </a:lnTo>
                                  <a:lnTo>
                                    <a:pt x="202" y="245"/>
                                  </a:lnTo>
                                  <a:lnTo>
                                    <a:pt x="216" y="245"/>
                                  </a:lnTo>
                                  <a:lnTo>
                                    <a:pt x="231" y="245"/>
                                  </a:lnTo>
                                  <a:lnTo>
                                    <a:pt x="250" y="255"/>
                                  </a:lnTo>
                                  <a:lnTo>
                                    <a:pt x="264" y="274"/>
                                  </a:lnTo>
                                  <a:lnTo>
                                    <a:pt x="274" y="298"/>
                                  </a:lnTo>
                                  <a:lnTo>
                                    <a:pt x="288" y="336"/>
                                  </a:lnTo>
                                  <a:lnTo>
                                    <a:pt x="269" y="332"/>
                                  </a:lnTo>
                                  <a:lnTo>
                                    <a:pt x="260" y="327"/>
                                  </a:lnTo>
                                  <a:lnTo>
                                    <a:pt x="250" y="327"/>
                                  </a:lnTo>
                                  <a:lnTo>
                                    <a:pt x="245" y="327"/>
                                  </a:lnTo>
                                  <a:lnTo>
                                    <a:pt x="245" y="332"/>
                                  </a:lnTo>
                                  <a:lnTo>
                                    <a:pt x="250" y="336"/>
                                  </a:lnTo>
                                  <a:lnTo>
                                    <a:pt x="260" y="346"/>
                                  </a:lnTo>
                                  <a:lnTo>
                                    <a:pt x="269" y="365"/>
                                  </a:lnTo>
                                  <a:lnTo>
                                    <a:pt x="274" y="384"/>
                                  </a:lnTo>
                                  <a:lnTo>
                                    <a:pt x="274" y="408"/>
                                  </a:lnTo>
                                  <a:lnTo>
                                    <a:pt x="274" y="432"/>
                                  </a:lnTo>
                                  <a:lnTo>
                                    <a:pt x="274" y="456"/>
                                  </a:lnTo>
                                  <a:lnTo>
                                    <a:pt x="269" y="480"/>
                                  </a:lnTo>
                                  <a:lnTo>
                                    <a:pt x="260" y="504"/>
                                  </a:lnTo>
                                  <a:lnTo>
                                    <a:pt x="250" y="528"/>
                                  </a:lnTo>
                                  <a:lnTo>
                                    <a:pt x="231" y="548"/>
                                  </a:lnTo>
                                  <a:lnTo>
                                    <a:pt x="216" y="562"/>
                                  </a:lnTo>
                                  <a:lnTo>
                                    <a:pt x="197" y="576"/>
                                  </a:lnTo>
                                  <a:lnTo>
                                    <a:pt x="178" y="586"/>
                                  </a:lnTo>
                                  <a:lnTo>
                                    <a:pt x="159" y="591"/>
                                  </a:lnTo>
                                  <a:lnTo>
                                    <a:pt x="140" y="600"/>
                                  </a:lnTo>
                                  <a:lnTo>
                                    <a:pt x="120" y="605"/>
                                  </a:lnTo>
                                  <a:lnTo>
                                    <a:pt x="101" y="615"/>
                                  </a:lnTo>
                                  <a:lnTo>
                                    <a:pt x="82" y="620"/>
                                  </a:lnTo>
                                  <a:lnTo>
                                    <a:pt x="68" y="629"/>
                                  </a:lnTo>
                                  <a:lnTo>
                                    <a:pt x="48" y="639"/>
                                  </a:lnTo>
                                  <a:lnTo>
                                    <a:pt x="39" y="648"/>
                                  </a:lnTo>
                                  <a:lnTo>
                                    <a:pt x="24" y="663"/>
                                  </a:lnTo>
                                  <a:lnTo>
                                    <a:pt x="15" y="682"/>
                                  </a:lnTo>
                                  <a:lnTo>
                                    <a:pt x="5" y="706"/>
                                  </a:lnTo>
                                  <a:lnTo>
                                    <a:pt x="5" y="730"/>
                                  </a:lnTo>
                                  <a:lnTo>
                                    <a:pt x="0" y="764"/>
                                  </a:lnTo>
                                  <a:lnTo>
                                    <a:pt x="5" y="788"/>
                                  </a:lnTo>
                                  <a:lnTo>
                                    <a:pt x="5" y="807"/>
                                  </a:lnTo>
                                  <a:lnTo>
                                    <a:pt x="15" y="826"/>
                                  </a:lnTo>
                                  <a:lnTo>
                                    <a:pt x="20" y="845"/>
                                  </a:lnTo>
                                  <a:lnTo>
                                    <a:pt x="29" y="860"/>
                                  </a:lnTo>
                                  <a:lnTo>
                                    <a:pt x="44" y="879"/>
                                  </a:lnTo>
                                  <a:lnTo>
                                    <a:pt x="58" y="893"/>
                                  </a:lnTo>
                                  <a:lnTo>
                                    <a:pt x="72" y="903"/>
                                  </a:lnTo>
                                  <a:lnTo>
                                    <a:pt x="92" y="912"/>
                                  </a:lnTo>
                                  <a:lnTo>
                                    <a:pt x="111" y="922"/>
                                  </a:lnTo>
                                  <a:lnTo>
                                    <a:pt x="135" y="927"/>
                                  </a:lnTo>
                                  <a:lnTo>
                                    <a:pt x="154" y="936"/>
                                  </a:lnTo>
                                  <a:lnTo>
                                    <a:pt x="178" y="936"/>
                                  </a:lnTo>
                                  <a:lnTo>
                                    <a:pt x="207" y="941"/>
                                  </a:lnTo>
                                  <a:lnTo>
                                    <a:pt x="231" y="941"/>
                                  </a:lnTo>
                                  <a:lnTo>
                                    <a:pt x="260" y="941"/>
                                  </a:lnTo>
                                  <a:lnTo>
                                    <a:pt x="284" y="936"/>
                                  </a:lnTo>
                                  <a:lnTo>
                                    <a:pt x="308" y="927"/>
                                  </a:lnTo>
                                  <a:lnTo>
                                    <a:pt x="332" y="912"/>
                                  </a:lnTo>
                                  <a:lnTo>
                                    <a:pt x="360" y="898"/>
                                  </a:lnTo>
                                  <a:lnTo>
                                    <a:pt x="380" y="884"/>
                                  </a:lnTo>
                                  <a:lnTo>
                                    <a:pt x="404" y="864"/>
                                  </a:lnTo>
                                  <a:lnTo>
                                    <a:pt x="423" y="850"/>
                                  </a:lnTo>
                                  <a:lnTo>
                                    <a:pt x="437" y="831"/>
                                  </a:lnTo>
                                  <a:lnTo>
                                    <a:pt x="447" y="816"/>
                                  </a:lnTo>
                                  <a:lnTo>
                                    <a:pt x="461" y="807"/>
                                  </a:lnTo>
                                  <a:lnTo>
                                    <a:pt x="476" y="797"/>
                                  </a:lnTo>
                                  <a:lnTo>
                                    <a:pt x="495" y="792"/>
                                  </a:lnTo>
                                  <a:lnTo>
                                    <a:pt x="509" y="788"/>
                                  </a:lnTo>
                                  <a:lnTo>
                                    <a:pt x="524" y="783"/>
                                  </a:lnTo>
                                  <a:lnTo>
                                    <a:pt x="538" y="778"/>
                                  </a:lnTo>
                                  <a:lnTo>
                                    <a:pt x="552" y="778"/>
                                  </a:lnTo>
                                  <a:lnTo>
                                    <a:pt x="562" y="788"/>
                                  </a:lnTo>
                                  <a:lnTo>
                                    <a:pt x="543" y="792"/>
                                  </a:lnTo>
                                  <a:lnTo>
                                    <a:pt x="524" y="802"/>
                                  </a:lnTo>
                                  <a:lnTo>
                                    <a:pt x="504" y="807"/>
                                  </a:lnTo>
                                  <a:lnTo>
                                    <a:pt x="485" y="816"/>
                                  </a:lnTo>
                                  <a:lnTo>
                                    <a:pt x="466" y="831"/>
                                  </a:lnTo>
                                  <a:lnTo>
                                    <a:pt x="452" y="845"/>
                                  </a:lnTo>
                                  <a:lnTo>
                                    <a:pt x="432" y="855"/>
                                  </a:lnTo>
                                  <a:lnTo>
                                    <a:pt x="413" y="869"/>
                                  </a:lnTo>
                                  <a:lnTo>
                                    <a:pt x="399" y="884"/>
                                  </a:lnTo>
                                  <a:lnTo>
                                    <a:pt x="384" y="898"/>
                                  </a:lnTo>
                                  <a:lnTo>
                                    <a:pt x="370" y="908"/>
                                  </a:lnTo>
                                  <a:lnTo>
                                    <a:pt x="356" y="922"/>
                                  </a:lnTo>
                                  <a:lnTo>
                                    <a:pt x="346" y="927"/>
                                  </a:lnTo>
                                  <a:lnTo>
                                    <a:pt x="332" y="936"/>
                                  </a:lnTo>
                                  <a:lnTo>
                                    <a:pt x="322" y="941"/>
                                  </a:lnTo>
                                  <a:lnTo>
                                    <a:pt x="317" y="941"/>
                                  </a:lnTo>
                                  <a:lnTo>
                                    <a:pt x="332" y="956"/>
                                  </a:lnTo>
                                  <a:lnTo>
                                    <a:pt x="341" y="989"/>
                                  </a:lnTo>
                                  <a:lnTo>
                                    <a:pt x="351" y="1013"/>
                                  </a:lnTo>
                                  <a:lnTo>
                                    <a:pt x="365" y="1023"/>
                                  </a:lnTo>
                                  <a:lnTo>
                                    <a:pt x="384" y="1028"/>
                                  </a:lnTo>
                                  <a:lnTo>
                                    <a:pt x="399" y="1023"/>
                                  </a:lnTo>
                                  <a:lnTo>
                                    <a:pt x="418" y="1008"/>
                                  </a:lnTo>
                                  <a:lnTo>
                                    <a:pt x="432" y="989"/>
                                  </a:lnTo>
                                  <a:lnTo>
                                    <a:pt x="447" y="965"/>
                                  </a:lnTo>
                                  <a:lnTo>
                                    <a:pt x="456" y="946"/>
                                  </a:lnTo>
                                  <a:lnTo>
                                    <a:pt x="466" y="936"/>
                                  </a:lnTo>
                                  <a:lnTo>
                                    <a:pt x="476" y="936"/>
                                  </a:lnTo>
                                  <a:lnTo>
                                    <a:pt x="485" y="941"/>
                                  </a:lnTo>
                                  <a:lnTo>
                                    <a:pt x="490" y="946"/>
                                  </a:lnTo>
                                  <a:lnTo>
                                    <a:pt x="500" y="960"/>
                                  </a:lnTo>
                                  <a:lnTo>
                                    <a:pt x="504" y="975"/>
                                  </a:lnTo>
                                  <a:lnTo>
                                    <a:pt x="509" y="989"/>
                                  </a:lnTo>
                                  <a:lnTo>
                                    <a:pt x="514" y="999"/>
                                  </a:lnTo>
                                  <a:lnTo>
                                    <a:pt x="524" y="1008"/>
                                  </a:lnTo>
                                  <a:lnTo>
                                    <a:pt x="538" y="1013"/>
                                  </a:lnTo>
                                  <a:lnTo>
                                    <a:pt x="552" y="1013"/>
                                  </a:lnTo>
                                  <a:lnTo>
                                    <a:pt x="572" y="1013"/>
                                  </a:lnTo>
                                  <a:lnTo>
                                    <a:pt x="586" y="1004"/>
                                  </a:lnTo>
                                  <a:lnTo>
                                    <a:pt x="605" y="989"/>
                                  </a:lnTo>
                                  <a:lnTo>
                                    <a:pt x="615" y="970"/>
                                  </a:lnTo>
                                  <a:lnTo>
                                    <a:pt x="624" y="951"/>
                                  </a:lnTo>
                                  <a:lnTo>
                                    <a:pt x="624" y="927"/>
                                  </a:lnTo>
                                  <a:lnTo>
                                    <a:pt x="624" y="912"/>
                                  </a:lnTo>
                                  <a:lnTo>
                                    <a:pt x="620" y="898"/>
                                  </a:lnTo>
                                  <a:lnTo>
                                    <a:pt x="610" y="884"/>
                                  </a:lnTo>
                                  <a:lnTo>
                                    <a:pt x="596" y="874"/>
                                  </a:lnTo>
                                  <a:lnTo>
                                    <a:pt x="586" y="860"/>
                                  </a:lnTo>
                                  <a:lnTo>
                                    <a:pt x="581" y="855"/>
                                  </a:lnTo>
                                  <a:lnTo>
                                    <a:pt x="596" y="850"/>
                                  </a:lnTo>
                                  <a:lnTo>
                                    <a:pt x="605" y="845"/>
                                  </a:lnTo>
                                  <a:lnTo>
                                    <a:pt x="620" y="840"/>
                                  </a:lnTo>
                                  <a:lnTo>
                                    <a:pt x="624" y="836"/>
                                  </a:lnTo>
                                  <a:lnTo>
                                    <a:pt x="634" y="831"/>
                                  </a:lnTo>
                                  <a:lnTo>
                                    <a:pt x="639" y="821"/>
                                  </a:lnTo>
                                  <a:lnTo>
                                    <a:pt x="644" y="807"/>
                                  </a:lnTo>
                                  <a:lnTo>
                                    <a:pt x="644" y="797"/>
                                  </a:lnTo>
                                  <a:lnTo>
                                    <a:pt x="644" y="783"/>
                                  </a:lnTo>
                                  <a:lnTo>
                                    <a:pt x="639" y="768"/>
                                  </a:lnTo>
                                  <a:lnTo>
                                    <a:pt x="634" y="759"/>
                                  </a:lnTo>
                                  <a:lnTo>
                                    <a:pt x="624" y="744"/>
                                  </a:lnTo>
                                  <a:lnTo>
                                    <a:pt x="610" y="735"/>
                                  </a:lnTo>
                                  <a:lnTo>
                                    <a:pt x="600" y="725"/>
                                  </a:lnTo>
                                  <a:lnTo>
                                    <a:pt x="581" y="716"/>
                                  </a:lnTo>
                                  <a:lnTo>
                                    <a:pt x="567" y="711"/>
                                  </a:lnTo>
                                  <a:lnTo>
                                    <a:pt x="591" y="711"/>
                                  </a:lnTo>
                                  <a:lnTo>
                                    <a:pt x="610" y="706"/>
                                  </a:lnTo>
                                  <a:lnTo>
                                    <a:pt x="624" y="696"/>
                                  </a:lnTo>
                                  <a:lnTo>
                                    <a:pt x="639" y="692"/>
                                  </a:lnTo>
                                  <a:lnTo>
                                    <a:pt x="644" y="682"/>
                                  </a:lnTo>
                                  <a:lnTo>
                                    <a:pt x="648" y="672"/>
                                  </a:lnTo>
                                  <a:lnTo>
                                    <a:pt x="648" y="663"/>
                                  </a:lnTo>
                                  <a:lnTo>
                                    <a:pt x="648" y="653"/>
                                  </a:lnTo>
                                  <a:lnTo>
                                    <a:pt x="648" y="624"/>
                                  </a:lnTo>
                                  <a:lnTo>
                                    <a:pt x="653" y="600"/>
                                  </a:lnTo>
                                  <a:lnTo>
                                    <a:pt x="663" y="576"/>
                                  </a:lnTo>
                                  <a:lnTo>
                                    <a:pt x="687" y="557"/>
                                  </a:lnTo>
                                  <a:lnTo>
                                    <a:pt x="677" y="552"/>
                                  </a:lnTo>
                                  <a:lnTo>
                                    <a:pt x="668" y="548"/>
                                  </a:lnTo>
                                  <a:lnTo>
                                    <a:pt x="658" y="548"/>
                                  </a:lnTo>
                                  <a:lnTo>
                                    <a:pt x="644" y="548"/>
                                  </a:lnTo>
                                  <a:lnTo>
                                    <a:pt x="634" y="552"/>
                                  </a:lnTo>
                                  <a:lnTo>
                                    <a:pt x="624" y="557"/>
                                  </a:lnTo>
                                  <a:lnTo>
                                    <a:pt x="615" y="562"/>
                                  </a:lnTo>
                                  <a:lnTo>
                                    <a:pt x="605" y="572"/>
                                  </a:lnTo>
                                  <a:lnTo>
                                    <a:pt x="596" y="581"/>
                                  </a:lnTo>
                                  <a:lnTo>
                                    <a:pt x="586" y="596"/>
                                  </a:lnTo>
                                  <a:lnTo>
                                    <a:pt x="572" y="615"/>
                                  </a:lnTo>
                                  <a:lnTo>
                                    <a:pt x="562" y="629"/>
                                  </a:lnTo>
                                  <a:lnTo>
                                    <a:pt x="548" y="644"/>
                                  </a:lnTo>
                                  <a:lnTo>
                                    <a:pt x="533" y="658"/>
                                  </a:lnTo>
                                  <a:lnTo>
                                    <a:pt x="524" y="672"/>
                                  </a:lnTo>
                                  <a:lnTo>
                                    <a:pt x="519" y="682"/>
                                  </a:lnTo>
                                  <a:lnTo>
                                    <a:pt x="504" y="687"/>
                                  </a:lnTo>
                                  <a:lnTo>
                                    <a:pt x="504" y="682"/>
                                  </a:lnTo>
                                  <a:lnTo>
                                    <a:pt x="504" y="668"/>
                                  </a:lnTo>
                                  <a:lnTo>
                                    <a:pt x="509" y="653"/>
                                  </a:lnTo>
                                  <a:lnTo>
                                    <a:pt x="519" y="644"/>
                                  </a:lnTo>
                                  <a:lnTo>
                                    <a:pt x="533" y="634"/>
                                  </a:lnTo>
                                  <a:lnTo>
                                    <a:pt x="543" y="624"/>
                                  </a:lnTo>
                                  <a:lnTo>
                                    <a:pt x="557" y="610"/>
                                  </a:lnTo>
                                  <a:lnTo>
                                    <a:pt x="572" y="591"/>
                                  </a:lnTo>
                                  <a:lnTo>
                                    <a:pt x="581" y="581"/>
                                  </a:lnTo>
                                  <a:lnTo>
                                    <a:pt x="591" y="567"/>
                                  </a:lnTo>
                                  <a:lnTo>
                                    <a:pt x="596" y="552"/>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45" name="Freeform 16"/>
                          <wps:cNvSpPr>
                            <a:spLocks/>
                          </wps:cNvSpPr>
                          <wps:spPr bwMode="auto">
                            <a:xfrm>
                              <a:off x="10488" y="14275"/>
                              <a:ext cx="144" cy="91"/>
                            </a:xfrm>
                            <a:custGeom>
                              <a:avLst/>
                              <a:gdLst>
                                <a:gd name="T0" fmla="*/ 0 w 144"/>
                                <a:gd name="T1" fmla="*/ 43 h 96"/>
                                <a:gd name="T2" fmla="*/ 9 w 144"/>
                                <a:gd name="T3" fmla="*/ 62 h 96"/>
                                <a:gd name="T4" fmla="*/ 24 w 144"/>
                                <a:gd name="T5" fmla="*/ 72 h 96"/>
                                <a:gd name="T6" fmla="*/ 43 w 144"/>
                                <a:gd name="T7" fmla="*/ 86 h 96"/>
                                <a:gd name="T8" fmla="*/ 62 w 144"/>
                                <a:gd name="T9" fmla="*/ 91 h 96"/>
                                <a:gd name="T10" fmla="*/ 81 w 144"/>
                                <a:gd name="T11" fmla="*/ 96 h 96"/>
                                <a:gd name="T12" fmla="*/ 105 w 144"/>
                                <a:gd name="T13" fmla="*/ 96 h 96"/>
                                <a:gd name="T14" fmla="*/ 125 w 144"/>
                                <a:gd name="T15" fmla="*/ 96 h 96"/>
                                <a:gd name="T16" fmla="*/ 144 w 144"/>
                                <a:gd name="T17" fmla="*/ 91 h 96"/>
                                <a:gd name="T18" fmla="*/ 129 w 144"/>
                                <a:gd name="T19" fmla="*/ 82 h 96"/>
                                <a:gd name="T20" fmla="*/ 115 w 144"/>
                                <a:gd name="T21" fmla="*/ 77 h 96"/>
                                <a:gd name="T22" fmla="*/ 101 w 144"/>
                                <a:gd name="T23" fmla="*/ 67 h 96"/>
                                <a:gd name="T24" fmla="*/ 86 w 144"/>
                                <a:gd name="T25" fmla="*/ 62 h 96"/>
                                <a:gd name="T26" fmla="*/ 77 w 144"/>
                                <a:gd name="T27" fmla="*/ 53 h 96"/>
                                <a:gd name="T28" fmla="*/ 72 w 144"/>
                                <a:gd name="T29" fmla="*/ 38 h 96"/>
                                <a:gd name="T30" fmla="*/ 67 w 144"/>
                                <a:gd name="T31" fmla="*/ 24 h 96"/>
                                <a:gd name="T32" fmla="*/ 72 w 144"/>
                                <a:gd name="T33" fmla="*/ 0 h 96"/>
                                <a:gd name="T34" fmla="*/ 0 w 144"/>
                                <a:gd name="T35" fmla="*/ 43 h 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144" h="96">
                                  <a:moveTo>
                                    <a:pt x="0" y="43"/>
                                  </a:moveTo>
                                  <a:lnTo>
                                    <a:pt x="9" y="62"/>
                                  </a:lnTo>
                                  <a:lnTo>
                                    <a:pt x="24" y="72"/>
                                  </a:lnTo>
                                  <a:lnTo>
                                    <a:pt x="43" y="86"/>
                                  </a:lnTo>
                                  <a:lnTo>
                                    <a:pt x="62" y="91"/>
                                  </a:lnTo>
                                  <a:lnTo>
                                    <a:pt x="81" y="96"/>
                                  </a:lnTo>
                                  <a:lnTo>
                                    <a:pt x="105" y="96"/>
                                  </a:lnTo>
                                  <a:lnTo>
                                    <a:pt x="125" y="96"/>
                                  </a:lnTo>
                                  <a:lnTo>
                                    <a:pt x="144" y="91"/>
                                  </a:lnTo>
                                  <a:lnTo>
                                    <a:pt x="129" y="82"/>
                                  </a:lnTo>
                                  <a:lnTo>
                                    <a:pt x="115" y="77"/>
                                  </a:lnTo>
                                  <a:lnTo>
                                    <a:pt x="101" y="67"/>
                                  </a:lnTo>
                                  <a:lnTo>
                                    <a:pt x="86" y="62"/>
                                  </a:lnTo>
                                  <a:lnTo>
                                    <a:pt x="77" y="53"/>
                                  </a:lnTo>
                                  <a:lnTo>
                                    <a:pt x="72" y="38"/>
                                  </a:lnTo>
                                  <a:lnTo>
                                    <a:pt x="67" y="24"/>
                                  </a:lnTo>
                                  <a:lnTo>
                                    <a:pt x="72" y="0"/>
                                  </a:lnTo>
                                  <a:lnTo>
                                    <a:pt x="0" y="43"/>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46" name="Freeform 17"/>
                          <wps:cNvSpPr>
                            <a:spLocks/>
                          </wps:cNvSpPr>
                          <wps:spPr bwMode="auto">
                            <a:xfrm>
                              <a:off x="10425" y="14366"/>
                              <a:ext cx="68" cy="74"/>
                            </a:xfrm>
                            <a:custGeom>
                              <a:avLst/>
                              <a:gdLst>
                                <a:gd name="T0" fmla="*/ 5 w 68"/>
                                <a:gd name="T1" fmla="*/ 62 h 77"/>
                                <a:gd name="T2" fmla="*/ 15 w 68"/>
                                <a:gd name="T3" fmla="*/ 72 h 77"/>
                                <a:gd name="T4" fmla="*/ 24 w 68"/>
                                <a:gd name="T5" fmla="*/ 72 h 77"/>
                                <a:gd name="T6" fmla="*/ 34 w 68"/>
                                <a:gd name="T7" fmla="*/ 77 h 77"/>
                                <a:gd name="T8" fmla="*/ 39 w 68"/>
                                <a:gd name="T9" fmla="*/ 77 h 77"/>
                                <a:gd name="T10" fmla="*/ 44 w 68"/>
                                <a:gd name="T11" fmla="*/ 77 h 77"/>
                                <a:gd name="T12" fmla="*/ 53 w 68"/>
                                <a:gd name="T13" fmla="*/ 72 h 77"/>
                                <a:gd name="T14" fmla="*/ 58 w 68"/>
                                <a:gd name="T15" fmla="*/ 72 h 77"/>
                                <a:gd name="T16" fmla="*/ 63 w 68"/>
                                <a:gd name="T17" fmla="*/ 62 h 77"/>
                                <a:gd name="T18" fmla="*/ 68 w 68"/>
                                <a:gd name="T19" fmla="*/ 48 h 77"/>
                                <a:gd name="T20" fmla="*/ 68 w 68"/>
                                <a:gd name="T21" fmla="*/ 38 h 77"/>
                                <a:gd name="T22" fmla="*/ 58 w 68"/>
                                <a:gd name="T23" fmla="*/ 24 h 77"/>
                                <a:gd name="T24" fmla="*/ 53 w 68"/>
                                <a:gd name="T25" fmla="*/ 10 h 77"/>
                                <a:gd name="T26" fmla="*/ 48 w 68"/>
                                <a:gd name="T27" fmla="*/ 5 h 77"/>
                                <a:gd name="T28" fmla="*/ 44 w 68"/>
                                <a:gd name="T29" fmla="*/ 0 h 77"/>
                                <a:gd name="T30" fmla="*/ 34 w 68"/>
                                <a:gd name="T31" fmla="*/ 0 h 77"/>
                                <a:gd name="T32" fmla="*/ 29 w 68"/>
                                <a:gd name="T33" fmla="*/ 0 h 77"/>
                                <a:gd name="T34" fmla="*/ 20 w 68"/>
                                <a:gd name="T35" fmla="*/ 5 h 77"/>
                                <a:gd name="T36" fmla="*/ 15 w 68"/>
                                <a:gd name="T37" fmla="*/ 5 h 77"/>
                                <a:gd name="T38" fmla="*/ 10 w 68"/>
                                <a:gd name="T39" fmla="*/ 10 h 77"/>
                                <a:gd name="T40" fmla="*/ 5 w 68"/>
                                <a:gd name="T41" fmla="*/ 14 h 77"/>
                                <a:gd name="T42" fmla="*/ 0 w 68"/>
                                <a:gd name="T43" fmla="*/ 24 h 77"/>
                                <a:gd name="T44" fmla="*/ 0 w 68"/>
                                <a:gd name="T45" fmla="*/ 38 h 77"/>
                                <a:gd name="T46" fmla="*/ 0 w 68"/>
                                <a:gd name="T47" fmla="*/ 53 h 77"/>
                                <a:gd name="T48" fmla="*/ 5 w 68"/>
                                <a:gd name="T49" fmla="*/ 62 h 7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Lst>
                              <a:rect l="0" t="0" r="r" b="b"/>
                              <a:pathLst>
                                <a:path w="68" h="77">
                                  <a:moveTo>
                                    <a:pt x="5" y="62"/>
                                  </a:moveTo>
                                  <a:lnTo>
                                    <a:pt x="15" y="72"/>
                                  </a:lnTo>
                                  <a:lnTo>
                                    <a:pt x="24" y="72"/>
                                  </a:lnTo>
                                  <a:lnTo>
                                    <a:pt x="34" y="77"/>
                                  </a:lnTo>
                                  <a:lnTo>
                                    <a:pt x="39" y="77"/>
                                  </a:lnTo>
                                  <a:lnTo>
                                    <a:pt x="44" y="77"/>
                                  </a:lnTo>
                                  <a:lnTo>
                                    <a:pt x="53" y="72"/>
                                  </a:lnTo>
                                  <a:lnTo>
                                    <a:pt x="58" y="72"/>
                                  </a:lnTo>
                                  <a:lnTo>
                                    <a:pt x="63" y="62"/>
                                  </a:lnTo>
                                  <a:lnTo>
                                    <a:pt x="68" y="48"/>
                                  </a:lnTo>
                                  <a:lnTo>
                                    <a:pt x="68" y="38"/>
                                  </a:lnTo>
                                  <a:lnTo>
                                    <a:pt x="58" y="24"/>
                                  </a:lnTo>
                                  <a:lnTo>
                                    <a:pt x="53" y="10"/>
                                  </a:lnTo>
                                  <a:lnTo>
                                    <a:pt x="48" y="5"/>
                                  </a:lnTo>
                                  <a:lnTo>
                                    <a:pt x="44" y="0"/>
                                  </a:lnTo>
                                  <a:lnTo>
                                    <a:pt x="34" y="0"/>
                                  </a:lnTo>
                                  <a:lnTo>
                                    <a:pt x="29" y="0"/>
                                  </a:lnTo>
                                  <a:lnTo>
                                    <a:pt x="20" y="5"/>
                                  </a:lnTo>
                                  <a:lnTo>
                                    <a:pt x="15" y="5"/>
                                  </a:lnTo>
                                  <a:lnTo>
                                    <a:pt x="10" y="10"/>
                                  </a:lnTo>
                                  <a:lnTo>
                                    <a:pt x="5" y="14"/>
                                  </a:lnTo>
                                  <a:lnTo>
                                    <a:pt x="0" y="24"/>
                                  </a:lnTo>
                                  <a:lnTo>
                                    <a:pt x="0" y="38"/>
                                  </a:lnTo>
                                  <a:lnTo>
                                    <a:pt x="0" y="53"/>
                                  </a:lnTo>
                                  <a:lnTo>
                                    <a:pt x="5" y="62"/>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47" name="Freeform 18"/>
                          <wps:cNvSpPr>
                            <a:spLocks/>
                          </wps:cNvSpPr>
                          <wps:spPr bwMode="auto">
                            <a:xfrm>
                              <a:off x="10488" y="12761"/>
                              <a:ext cx="494" cy="1422"/>
                            </a:xfrm>
                            <a:custGeom>
                              <a:avLst/>
                              <a:gdLst>
                                <a:gd name="T0" fmla="*/ 417 w 494"/>
                                <a:gd name="T1" fmla="*/ 1339 h 1488"/>
                                <a:gd name="T2" fmla="*/ 417 w 494"/>
                                <a:gd name="T3" fmla="*/ 1210 h 1488"/>
                                <a:gd name="T4" fmla="*/ 393 w 494"/>
                                <a:gd name="T5" fmla="*/ 1075 h 1488"/>
                                <a:gd name="T6" fmla="*/ 341 w 494"/>
                                <a:gd name="T7" fmla="*/ 950 h 1488"/>
                                <a:gd name="T8" fmla="*/ 254 w 494"/>
                                <a:gd name="T9" fmla="*/ 859 h 1488"/>
                                <a:gd name="T10" fmla="*/ 187 w 494"/>
                                <a:gd name="T11" fmla="*/ 816 h 1488"/>
                                <a:gd name="T12" fmla="*/ 225 w 494"/>
                                <a:gd name="T13" fmla="*/ 816 h 1488"/>
                                <a:gd name="T14" fmla="*/ 269 w 494"/>
                                <a:gd name="T15" fmla="*/ 826 h 1488"/>
                                <a:gd name="T16" fmla="*/ 321 w 494"/>
                                <a:gd name="T17" fmla="*/ 816 h 1488"/>
                                <a:gd name="T18" fmla="*/ 360 w 494"/>
                                <a:gd name="T19" fmla="*/ 778 h 1488"/>
                                <a:gd name="T20" fmla="*/ 326 w 494"/>
                                <a:gd name="T21" fmla="*/ 720 h 1488"/>
                                <a:gd name="T22" fmla="*/ 365 w 494"/>
                                <a:gd name="T23" fmla="*/ 710 h 1488"/>
                                <a:gd name="T24" fmla="*/ 437 w 494"/>
                                <a:gd name="T25" fmla="*/ 662 h 1488"/>
                                <a:gd name="T26" fmla="*/ 475 w 494"/>
                                <a:gd name="T27" fmla="*/ 600 h 1488"/>
                                <a:gd name="T28" fmla="*/ 470 w 494"/>
                                <a:gd name="T29" fmla="*/ 566 h 1488"/>
                                <a:gd name="T30" fmla="*/ 403 w 494"/>
                                <a:gd name="T31" fmla="*/ 538 h 1488"/>
                                <a:gd name="T32" fmla="*/ 317 w 494"/>
                                <a:gd name="T33" fmla="*/ 586 h 1488"/>
                                <a:gd name="T34" fmla="*/ 341 w 494"/>
                                <a:gd name="T35" fmla="*/ 547 h 1488"/>
                                <a:gd name="T36" fmla="*/ 403 w 494"/>
                                <a:gd name="T37" fmla="*/ 427 h 1488"/>
                                <a:gd name="T38" fmla="*/ 417 w 494"/>
                                <a:gd name="T39" fmla="*/ 341 h 1488"/>
                                <a:gd name="T40" fmla="*/ 389 w 494"/>
                                <a:gd name="T41" fmla="*/ 331 h 1488"/>
                                <a:gd name="T42" fmla="*/ 317 w 494"/>
                                <a:gd name="T43" fmla="*/ 379 h 1488"/>
                                <a:gd name="T44" fmla="*/ 278 w 494"/>
                                <a:gd name="T45" fmla="*/ 461 h 1488"/>
                                <a:gd name="T46" fmla="*/ 259 w 494"/>
                                <a:gd name="T47" fmla="*/ 470 h 1488"/>
                                <a:gd name="T48" fmla="*/ 269 w 494"/>
                                <a:gd name="T49" fmla="*/ 336 h 1488"/>
                                <a:gd name="T50" fmla="*/ 312 w 494"/>
                                <a:gd name="T51" fmla="*/ 216 h 1488"/>
                                <a:gd name="T52" fmla="*/ 345 w 494"/>
                                <a:gd name="T53" fmla="*/ 125 h 1488"/>
                                <a:gd name="T54" fmla="*/ 360 w 494"/>
                                <a:gd name="T55" fmla="*/ 106 h 1488"/>
                                <a:gd name="T56" fmla="*/ 365 w 494"/>
                                <a:gd name="T57" fmla="*/ 168 h 1488"/>
                                <a:gd name="T58" fmla="*/ 413 w 494"/>
                                <a:gd name="T59" fmla="*/ 182 h 1488"/>
                                <a:gd name="T60" fmla="*/ 451 w 494"/>
                                <a:gd name="T61" fmla="*/ 168 h 1488"/>
                                <a:gd name="T62" fmla="*/ 475 w 494"/>
                                <a:gd name="T63" fmla="*/ 120 h 1488"/>
                                <a:gd name="T64" fmla="*/ 475 w 494"/>
                                <a:gd name="T65" fmla="*/ 58 h 1488"/>
                                <a:gd name="T66" fmla="*/ 432 w 494"/>
                                <a:gd name="T67" fmla="*/ 10 h 1488"/>
                                <a:gd name="T68" fmla="*/ 360 w 494"/>
                                <a:gd name="T69" fmla="*/ 14 h 1488"/>
                                <a:gd name="T70" fmla="*/ 283 w 494"/>
                                <a:gd name="T71" fmla="*/ 96 h 1488"/>
                                <a:gd name="T72" fmla="*/ 235 w 494"/>
                                <a:gd name="T73" fmla="*/ 187 h 1488"/>
                                <a:gd name="T74" fmla="*/ 216 w 494"/>
                                <a:gd name="T75" fmla="*/ 413 h 1488"/>
                                <a:gd name="T76" fmla="*/ 192 w 494"/>
                                <a:gd name="T77" fmla="*/ 614 h 1488"/>
                                <a:gd name="T78" fmla="*/ 125 w 494"/>
                                <a:gd name="T79" fmla="*/ 706 h 1488"/>
                                <a:gd name="T80" fmla="*/ 62 w 494"/>
                                <a:gd name="T81" fmla="*/ 706 h 1488"/>
                                <a:gd name="T82" fmla="*/ 33 w 494"/>
                                <a:gd name="T83" fmla="*/ 653 h 1488"/>
                                <a:gd name="T84" fmla="*/ 53 w 494"/>
                                <a:gd name="T85" fmla="*/ 595 h 1488"/>
                                <a:gd name="T86" fmla="*/ 91 w 494"/>
                                <a:gd name="T87" fmla="*/ 590 h 1488"/>
                                <a:gd name="T88" fmla="*/ 120 w 494"/>
                                <a:gd name="T89" fmla="*/ 629 h 1488"/>
                                <a:gd name="T90" fmla="*/ 120 w 494"/>
                                <a:gd name="T91" fmla="*/ 562 h 1488"/>
                                <a:gd name="T92" fmla="*/ 134 w 494"/>
                                <a:gd name="T93" fmla="*/ 528 h 1488"/>
                                <a:gd name="T94" fmla="*/ 120 w 494"/>
                                <a:gd name="T95" fmla="*/ 480 h 1488"/>
                                <a:gd name="T96" fmla="*/ 81 w 494"/>
                                <a:gd name="T97" fmla="*/ 494 h 1488"/>
                                <a:gd name="T98" fmla="*/ 38 w 494"/>
                                <a:gd name="T99" fmla="*/ 542 h 1488"/>
                                <a:gd name="T100" fmla="*/ 5 w 494"/>
                                <a:gd name="T101" fmla="*/ 648 h 1488"/>
                                <a:gd name="T102" fmla="*/ 29 w 494"/>
                                <a:gd name="T103" fmla="*/ 797 h 1488"/>
                                <a:gd name="T104" fmla="*/ 96 w 494"/>
                                <a:gd name="T105" fmla="*/ 878 h 1488"/>
                                <a:gd name="T106" fmla="*/ 163 w 494"/>
                                <a:gd name="T107" fmla="*/ 931 h 1488"/>
                                <a:gd name="T108" fmla="*/ 245 w 494"/>
                                <a:gd name="T109" fmla="*/ 1051 h 1488"/>
                                <a:gd name="T110" fmla="*/ 312 w 494"/>
                                <a:gd name="T111" fmla="*/ 1214 h 1488"/>
                                <a:gd name="T112" fmla="*/ 317 w 494"/>
                                <a:gd name="T113" fmla="*/ 1488 h 1488"/>
                                <a:gd name="T114" fmla="*/ 350 w 494"/>
                                <a:gd name="T115" fmla="*/ 1445 h 1488"/>
                                <a:gd name="T116" fmla="*/ 379 w 494"/>
                                <a:gd name="T117" fmla="*/ 1421 h 148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Lst>
                              <a:rect l="0" t="0" r="r" b="b"/>
                              <a:pathLst>
                                <a:path w="494" h="1488">
                                  <a:moveTo>
                                    <a:pt x="408" y="1406"/>
                                  </a:moveTo>
                                  <a:lnTo>
                                    <a:pt x="413" y="1378"/>
                                  </a:lnTo>
                                  <a:lnTo>
                                    <a:pt x="417" y="1339"/>
                                  </a:lnTo>
                                  <a:lnTo>
                                    <a:pt x="417" y="1296"/>
                                  </a:lnTo>
                                  <a:lnTo>
                                    <a:pt x="417" y="1258"/>
                                  </a:lnTo>
                                  <a:lnTo>
                                    <a:pt x="417" y="1210"/>
                                  </a:lnTo>
                                  <a:lnTo>
                                    <a:pt x="408" y="1166"/>
                                  </a:lnTo>
                                  <a:lnTo>
                                    <a:pt x="403" y="1118"/>
                                  </a:lnTo>
                                  <a:lnTo>
                                    <a:pt x="393" y="1075"/>
                                  </a:lnTo>
                                  <a:lnTo>
                                    <a:pt x="379" y="1032"/>
                                  </a:lnTo>
                                  <a:lnTo>
                                    <a:pt x="360" y="989"/>
                                  </a:lnTo>
                                  <a:lnTo>
                                    <a:pt x="341" y="950"/>
                                  </a:lnTo>
                                  <a:lnTo>
                                    <a:pt x="317" y="912"/>
                                  </a:lnTo>
                                  <a:lnTo>
                                    <a:pt x="288" y="883"/>
                                  </a:lnTo>
                                  <a:lnTo>
                                    <a:pt x="254" y="859"/>
                                  </a:lnTo>
                                  <a:lnTo>
                                    <a:pt x="221" y="835"/>
                                  </a:lnTo>
                                  <a:lnTo>
                                    <a:pt x="182" y="821"/>
                                  </a:lnTo>
                                  <a:lnTo>
                                    <a:pt x="187" y="816"/>
                                  </a:lnTo>
                                  <a:lnTo>
                                    <a:pt x="201" y="816"/>
                                  </a:lnTo>
                                  <a:lnTo>
                                    <a:pt x="211" y="816"/>
                                  </a:lnTo>
                                  <a:lnTo>
                                    <a:pt x="225" y="816"/>
                                  </a:lnTo>
                                  <a:lnTo>
                                    <a:pt x="240" y="821"/>
                                  </a:lnTo>
                                  <a:lnTo>
                                    <a:pt x="254" y="821"/>
                                  </a:lnTo>
                                  <a:lnTo>
                                    <a:pt x="269" y="826"/>
                                  </a:lnTo>
                                  <a:lnTo>
                                    <a:pt x="283" y="826"/>
                                  </a:lnTo>
                                  <a:lnTo>
                                    <a:pt x="302" y="826"/>
                                  </a:lnTo>
                                  <a:lnTo>
                                    <a:pt x="321" y="816"/>
                                  </a:lnTo>
                                  <a:lnTo>
                                    <a:pt x="336" y="806"/>
                                  </a:lnTo>
                                  <a:lnTo>
                                    <a:pt x="350" y="792"/>
                                  </a:lnTo>
                                  <a:lnTo>
                                    <a:pt x="360" y="778"/>
                                  </a:lnTo>
                                  <a:lnTo>
                                    <a:pt x="360" y="758"/>
                                  </a:lnTo>
                                  <a:lnTo>
                                    <a:pt x="345" y="739"/>
                                  </a:lnTo>
                                  <a:lnTo>
                                    <a:pt x="326" y="720"/>
                                  </a:lnTo>
                                  <a:lnTo>
                                    <a:pt x="307" y="715"/>
                                  </a:lnTo>
                                  <a:lnTo>
                                    <a:pt x="317" y="706"/>
                                  </a:lnTo>
                                  <a:lnTo>
                                    <a:pt x="365" y="710"/>
                                  </a:lnTo>
                                  <a:lnTo>
                                    <a:pt x="398" y="701"/>
                                  </a:lnTo>
                                  <a:lnTo>
                                    <a:pt x="422" y="682"/>
                                  </a:lnTo>
                                  <a:lnTo>
                                    <a:pt x="437" y="662"/>
                                  </a:lnTo>
                                  <a:lnTo>
                                    <a:pt x="451" y="638"/>
                                  </a:lnTo>
                                  <a:lnTo>
                                    <a:pt x="461" y="614"/>
                                  </a:lnTo>
                                  <a:lnTo>
                                    <a:pt x="475" y="600"/>
                                  </a:lnTo>
                                  <a:lnTo>
                                    <a:pt x="494" y="595"/>
                                  </a:lnTo>
                                  <a:lnTo>
                                    <a:pt x="485" y="581"/>
                                  </a:lnTo>
                                  <a:lnTo>
                                    <a:pt x="470" y="566"/>
                                  </a:lnTo>
                                  <a:lnTo>
                                    <a:pt x="451" y="552"/>
                                  </a:lnTo>
                                  <a:lnTo>
                                    <a:pt x="427" y="542"/>
                                  </a:lnTo>
                                  <a:lnTo>
                                    <a:pt x="403" y="538"/>
                                  </a:lnTo>
                                  <a:lnTo>
                                    <a:pt x="374" y="542"/>
                                  </a:lnTo>
                                  <a:lnTo>
                                    <a:pt x="345" y="557"/>
                                  </a:lnTo>
                                  <a:lnTo>
                                    <a:pt x="317" y="586"/>
                                  </a:lnTo>
                                  <a:lnTo>
                                    <a:pt x="297" y="605"/>
                                  </a:lnTo>
                                  <a:lnTo>
                                    <a:pt x="293" y="586"/>
                                  </a:lnTo>
                                  <a:lnTo>
                                    <a:pt x="341" y="547"/>
                                  </a:lnTo>
                                  <a:lnTo>
                                    <a:pt x="374" y="509"/>
                                  </a:lnTo>
                                  <a:lnTo>
                                    <a:pt x="393" y="470"/>
                                  </a:lnTo>
                                  <a:lnTo>
                                    <a:pt x="403" y="427"/>
                                  </a:lnTo>
                                  <a:lnTo>
                                    <a:pt x="408" y="389"/>
                                  </a:lnTo>
                                  <a:lnTo>
                                    <a:pt x="413" y="360"/>
                                  </a:lnTo>
                                  <a:lnTo>
                                    <a:pt x="417" y="341"/>
                                  </a:lnTo>
                                  <a:lnTo>
                                    <a:pt x="432" y="331"/>
                                  </a:lnTo>
                                  <a:lnTo>
                                    <a:pt x="413" y="326"/>
                                  </a:lnTo>
                                  <a:lnTo>
                                    <a:pt x="389" y="331"/>
                                  </a:lnTo>
                                  <a:lnTo>
                                    <a:pt x="365" y="341"/>
                                  </a:lnTo>
                                  <a:lnTo>
                                    <a:pt x="341" y="355"/>
                                  </a:lnTo>
                                  <a:lnTo>
                                    <a:pt x="317" y="379"/>
                                  </a:lnTo>
                                  <a:lnTo>
                                    <a:pt x="297" y="403"/>
                                  </a:lnTo>
                                  <a:lnTo>
                                    <a:pt x="283" y="432"/>
                                  </a:lnTo>
                                  <a:lnTo>
                                    <a:pt x="278" y="461"/>
                                  </a:lnTo>
                                  <a:lnTo>
                                    <a:pt x="269" y="528"/>
                                  </a:lnTo>
                                  <a:lnTo>
                                    <a:pt x="249" y="518"/>
                                  </a:lnTo>
                                  <a:lnTo>
                                    <a:pt x="259" y="470"/>
                                  </a:lnTo>
                                  <a:lnTo>
                                    <a:pt x="264" y="422"/>
                                  </a:lnTo>
                                  <a:lnTo>
                                    <a:pt x="269" y="379"/>
                                  </a:lnTo>
                                  <a:lnTo>
                                    <a:pt x="269" y="336"/>
                                  </a:lnTo>
                                  <a:lnTo>
                                    <a:pt x="278" y="298"/>
                                  </a:lnTo>
                                  <a:lnTo>
                                    <a:pt x="288" y="254"/>
                                  </a:lnTo>
                                  <a:lnTo>
                                    <a:pt x="312" y="216"/>
                                  </a:lnTo>
                                  <a:lnTo>
                                    <a:pt x="345" y="173"/>
                                  </a:lnTo>
                                  <a:lnTo>
                                    <a:pt x="345" y="149"/>
                                  </a:lnTo>
                                  <a:lnTo>
                                    <a:pt x="345" y="125"/>
                                  </a:lnTo>
                                  <a:lnTo>
                                    <a:pt x="350" y="101"/>
                                  </a:lnTo>
                                  <a:lnTo>
                                    <a:pt x="360" y="82"/>
                                  </a:lnTo>
                                  <a:lnTo>
                                    <a:pt x="360" y="106"/>
                                  </a:lnTo>
                                  <a:lnTo>
                                    <a:pt x="360" y="125"/>
                                  </a:lnTo>
                                  <a:lnTo>
                                    <a:pt x="360" y="144"/>
                                  </a:lnTo>
                                  <a:lnTo>
                                    <a:pt x="365" y="168"/>
                                  </a:lnTo>
                                  <a:lnTo>
                                    <a:pt x="384" y="178"/>
                                  </a:lnTo>
                                  <a:lnTo>
                                    <a:pt x="398" y="182"/>
                                  </a:lnTo>
                                  <a:lnTo>
                                    <a:pt x="413" y="182"/>
                                  </a:lnTo>
                                  <a:lnTo>
                                    <a:pt x="427" y="182"/>
                                  </a:lnTo>
                                  <a:lnTo>
                                    <a:pt x="437" y="178"/>
                                  </a:lnTo>
                                  <a:lnTo>
                                    <a:pt x="451" y="168"/>
                                  </a:lnTo>
                                  <a:lnTo>
                                    <a:pt x="461" y="154"/>
                                  </a:lnTo>
                                  <a:lnTo>
                                    <a:pt x="470" y="139"/>
                                  </a:lnTo>
                                  <a:lnTo>
                                    <a:pt x="475" y="120"/>
                                  </a:lnTo>
                                  <a:lnTo>
                                    <a:pt x="480" y="101"/>
                                  </a:lnTo>
                                  <a:lnTo>
                                    <a:pt x="480" y="77"/>
                                  </a:lnTo>
                                  <a:lnTo>
                                    <a:pt x="475" y="58"/>
                                  </a:lnTo>
                                  <a:lnTo>
                                    <a:pt x="465" y="38"/>
                                  </a:lnTo>
                                  <a:lnTo>
                                    <a:pt x="451" y="24"/>
                                  </a:lnTo>
                                  <a:lnTo>
                                    <a:pt x="432" y="10"/>
                                  </a:lnTo>
                                  <a:lnTo>
                                    <a:pt x="413" y="0"/>
                                  </a:lnTo>
                                  <a:lnTo>
                                    <a:pt x="389" y="0"/>
                                  </a:lnTo>
                                  <a:lnTo>
                                    <a:pt x="360" y="14"/>
                                  </a:lnTo>
                                  <a:lnTo>
                                    <a:pt x="336" y="34"/>
                                  </a:lnTo>
                                  <a:lnTo>
                                    <a:pt x="307" y="62"/>
                                  </a:lnTo>
                                  <a:lnTo>
                                    <a:pt x="283" y="96"/>
                                  </a:lnTo>
                                  <a:lnTo>
                                    <a:pt x="264" y="125"/>
                                  </a:lnTo>
                                  <a:lnTo>
                                    <a:pt x="245" y="158"/>
                                  </a:lnTo>
                                  <a:lnTo>
                                    <a:pt x="235" y="187"/>
                                  </a:lnTo>
                                  <a:lnTo>
                                    <a:pt x="225" y="259"/>
                                  </a:lnTo>
                                  <a:lnTo>
                                    <a:pt x="221" y="341"/>
                                  </a:lnTo>
                                  <a:lnTo>
                                    <a:pt x="216" y="413"/>
                                  </a:lnTo>
                                  <a:lnTo>
                                    <a:pt x="211" y="490"/>
                                  </a:lnTo>
                                  <a:lnTo>
                                    <a:pt x="201" y="557"/>
                                  </a:lnTo>
                                  <a:lnTo>
                                    <a:pt x="192" y="614"/>
                                  </a:lnTo>
                                  <a:lnTo>
                                    <a:pt x="177" y="658"/>
                                  </a:lnTo>
                                  <a:lnTo>
                                    <a:pt x="153" y="691"/>
                                  </a:lnTo>
                                  <a:lnTo>
                                    <a:pt x="125" y="706"/>
                                  </a:lnTo>
                                  <a:lnTo>
                                    <a:pt x="101" y="710"/>
                                  </a:lnTo>
                                  <a:lnTo>
                                    <a:pt x="81" y="710"/>
                                  </a:lnTo>
                                  <a:lnTo>
                                    <a:pt x="62" y="706"/>
                                  </a:lnTo>
                                  <a:lnTo>
                                    <a:pt x="48" y="696"/>
                                  </a:lnTo>
                                  <a:lnTo>
                                    <a:pt x="38" y="677"/>
                                  </a:lnTo>
                                  <a:lnTo>
                                    <a:pt x="33" y="653"/>
                                  </a:lnTo>
                                  <a:lnTo>
                                    <a:pt x="33" y="629"/>
                                  </a:lnTo>
                                  <a:lnTo>
                                    <a:pt x="43" y="605"/>
                                  </a:lnTo>
                                  <a:lnTo>
                                    <a:pt x="53" y="595"/>
                                  </a:lnTo>
                                  <a:lnTo>
                                    <a:pt x="62" y="586"/>
                                  </a:lnTo>
                                  <a:lnTo>
                                    <a:pt x="77" y="586"/>
                                  </a:lnTo>
                                  <a:lnTo>
                                    <a:pt x="91" y="590"/>
                                  </a:lnTo>
                                  <a:lnTo>
                                    <a:pt x="105" y="605"/>
                                  </a:lnTo>
                                  <a:lnTo>
                                    <a:pt x="110" y="614"/>
                                  </a:lnTo>
                                  <a:lnTo>
                                    <a:pt x="120" y="629"/>
                                  </a:lnTo>
                                  <a:lnTo>
                                    <a:pt x="129" y="600"/>
                                  </a:lnTo>
                                  <a:lnTo>
                                    <a:pt x="125" y="576"/>
                                  </a:lnTo>
                                  <a:lnTo>
                                    <a:pt x="120" y="562"/>
                                  </a:lnTo>
                                  <a:lnTo>
                                    <a:pt x="105" y="557"/>
                                  </a:lnTo>
                                  <a:lnTo>
                                    <a:pt x="125" y="538"/>
                                  </a:lnTo>
                                  <a:lnTo>
                                    <a:pt x="134" y="528"/>
                                  </a:lnTo>
                                  <a:lnTo>
                                    <a:pt x="134" y="509"/>
                                  </a:lnTo>
                                  <a:lnTo>
                                    <a:pt x="129" y="490"/>
                                  </a:lnTo>
                                  <a:lnTo>
                                    <a:pt x="120" y="480"/>
                                  </a:lnTo>
                                  <a:lnTo>
                                    <a:pt x="110" y="480"/>
                                  </a:lnTo>
                                  <a:lnTo>
                                    <a:pt x="96" y="485"/>
                                  </a:lnTo>
                                  <a:lnTo>
                                    <a:pt x="81" y="494"/>
                                  </a:lnTo>
                                  <a:lnTo>
                                    <a:pt x="67" y="509"/>
                                  </a:lnTo>
                                  <a:lnTo>
                                    <a:pt x="53" y="528"/>
                                  </a:lnTo>
                                  <a:lnTo>
                                    <a:pt x="38" y="542"/>
                                  </a:lnTo>
                                  <a:lnTo>
                                    <a:pt x="29" y="557"/>
                                  </a:lnTo>
                                  <a:lnTo>
                                    <a:pt x="14" y="595"/>
                                  </a:lnTo>
                                  <a:lnTo>
                                    <a:pt x="5" y="648"/>
                                  </a:lnTo>
                                  <a:lnTo>
                                    <a:pt x="0" y="706"/>
                                  </a:lnTo>
                                  <a:lnTo>
                                    <a:pt x="9" y="754"/>
                                  </a:lnTo>
                                  <a:lnTo>
                                    <a:pt x="29" y="797"/>
                                  </a:lnTo>
                                  <a:lnTo>
                                    <a:pt x="48" y="835"/>
                                  </a:lnTo>
                                  <a:lnTo>
                                    <a:pt x="72" y="859"/>
                                  </a:lnTo>
                                  <a:lnTo>
                                    <a:pt x="96" y="878"/>
                                  </a:lnTo>
                                  <a:lnTo>
                                    <a:pt x="120" y="898"/>
                                  </a:lnTo>
                                  <a:lnTo>
                                    <a:pt x="144" y="912"/>
                                  </a:lnTo>
                                  <a:lnTo>
                                    <a:pt x="163" y="931"/>
                                  </a:lnTo>
                                  <a:lnTo>
                                    <a:pt x="182" y="955"/>
                                  </a:lnTo>
                                  <a:lnTo>
                                    <a:pt x="216" y="1003"/>
                                  </a:lnTo>
                                  <a:lnTo>
                                    <a:pt x="245" y="1051"/>
                                  </a:lnTo>
                                  <a:lnTo>
                                    <a:pt x="273" y="1099"/>
                                  </a:lnTo>
                                  <a:lnTo>
                                    <a:pt x="297" y="1152"/>
                                  </a:lnTo>
                                  <a:lnTo>
                                    <a:pt x="312" y="1214"/>
                                  </a:lnTo>
                                  <a:lnTo>
                                    <a:pt x="326" y="1291"/>
                                  </a:lnTo>
                                  <a:lnTo>
                                    <a:pt x="326" y="1382"/>
                                  </a:lnTo>
                                  <a:lnTo>
                                    <a:pt x="317" y="1488"/>
                                  </a:lnTo>
                                  <a:lnTo>
                                    <a:pt x="331" y="1474"/>
                                  </a:lnTo>
                                  <a:lnTo>
                                    <a:pt x="341" y="1459"/>
                                  </a:lnTo>
                                  <a:lnTo>
                                    <a:pt x="350" y="1445"/>
                                  </a:lnTo>
                                  <a:lnTo>
                                    <a:pt x="360" y="1435"/>
                                  </a:lnTo>
                                  <a:lnTo>
                                    <a:pt x="369" y="1430"/>
                                  </a:lnTo>
                                  <a:lnTo>
                                    <a:pt x="379" y="1421"/>
                                  </a:lnTo>
                                  <a:lnTo>
                                    <a:pt x="393" y="1411"/>
                                  </a:lnTo>
                                  <a:lnTo>
                                    <a:pt x="408" y="1406"/>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48" name="Freeform 19"/>
                          <wps:cNvSpPr>
                            <a:spLocks/>
                          </wps:cNvSpPr>
                          <wps:spPr bwMode="auto">
                            <a:xfrm>
                              <a:off x="10752" y="14664"/>
                              <a:ext cx="254" cy="776"/>
                            </a:xfrm>
                            <a:custGeom>
                              <a:avLst/>
                              <a:gdLst>
                                <a:gd name="T0" fmla="*/ 0 w 254"/>
                                <a:gd name="T1" fmla="*/ 53 h 811"/>
                                <a:gd name="T2" fmla="*/ 48 w 254"/>
                                <a:gd name="T3" fmla="*/ 115 h 811"/>
                                <a:gd name="T4" fmla="*/ 81 w 254"/>
                                <a:gd name="T5" fmla="*/ 187 h 811"/>
                                <a:gd name="T6" fmla="*/ 115 w 254"/>
                                <a:gd name="T7" fmla="*/ 264 h 811"/>
                                <a:gd name="T8" fmla="*/ 139 w 254"/>
                                <a:gd name="T9" fmla="*/ 346 h 811"/>
                                <a:gd name="T10" fmla="*/ 158 w 254"/>
                                <a:gd name="T11" fmla="*/ 432 h 811"/>
                                <a:gd name="T12" fmla="*/ 163 w 254"/>
                                <a:gd name="T13" fmla="*/ 523 h 811"/>
                                <a:gd name="T14" fmla="*/ 163 w 254"/>
                                <a:gd name="T15" fmla="*/ 619 h 811"/>
                                <a:gd name="T16" fmla="*/ 153 w 254"/>
                                <a:gd name="T17" fmla="*/ 710 h 811"/>
                                <a:gd name="T18" fmla="*/ 235 w 254"/>
                                <a:gd name="T19" fmla="*/ 811 h 811"/>
                                <a:gd name="T20" fmla="*/ 249 w 254"/>
                                <a:gd name="T21" fmla="*/ 730 h 811"/>
                                <a:gd name="T22" fmla="*/ 254 w 254"/>
                                <a:gd name="T23" fmla="*/ 638 h 811"/>
                                <a:gd name="T24" fmla="*/ 254 w 254"/>
                                <a:gd name="T25" fmla="*/ 542 h 811"/>
                                <a:gd name="T26" fmla="*/ 249 w 254"/>
                                <a:gd name="T27" fmla="*/ 442 h 811"/>
                                <a:gd name="T28" fmla="*/ 235 w 254"/>
                                <a:gd name="T29" fmla="*/ 341 h 811"/>
                                <a:gd name="T30" fmla="*/ 211 w 254"/>
                                <a:gd name="T31" fmla="*/ 240 h 811"/>
                                <a:gd name="T32" fmla="*/ 182 w 254"/>
                                <a:gd name="T33" fmla="*/ 149 h 811"/>
                                <a:gd name="T34" fmla="*/ 144 w 254"/>
                                <a:gd name="T35" fmla="*/ 62 h 811"/>
                                <a:gd name="T36" fmla="*/ 139 w 254"/>
                                <a:gd name="T37" fmla="*/ 62 h 811"/>
                                <a:gd name="T38" fmla="*/ 129 w 254"/>
                                <a:gd name="T39" fmla="*/ 62 h 811"/>
                                <a:gd name="T40" fmla="*/ 115 w 254"/>
                                <a:gd name="T41" fmla="*/ 58 h 811"/>
                                <a:gd name="T42" fmla="*/ 105 w 254"/>
                                <a:gd name="T43" fmla="*/ 53 h 811"/>
                                <a:gd name="T44" fmla="*/ 96 w 254"/>
                                <a:gd name="T45" fmla="*/ 48 h 811"/>
                                <a:gd name="T46" fmla="*/ 86 w 254"/>
                                <a:gd name="T47" fmla="*/ 34 h 811"/>
                                <a:gd name="T48" fmla="*/ 77 w 254"/>
                                <a:gd name="T49" fmla="*/ 24 h 811"/>
                                <a:gd name="T50" fmla="*/ 62 w 254"/>
                                <a:gd name="T51" fmla="*/ 5 h 811"/>
                                <a:gd name="T52" fmla="*/ 57 w 254"/>
                                <a:gd name="T53" fmla="*/ 0 h 811"/>
                                <a:gd name="T54" fmla="*/ 48 w 254"/>
                                <a:gd name="T55" fmla="*/ 0 h 811"/>
                                <a:gd name="T56" fmla="*/ 43 w 254"/>
                                <a:gd name="T57" fmla="*/ 5 h 811"/>
                                <a:gd name="T58" fmla="*/ 33 w 254"/>
                                <a:gd name="T59" fmla="*/ 14 h 811"/>
                                <a:gd name="T60" fmla="*/ 29 w 254"/>
                                <a:gd name="T61" fmla="*/ 29 h 811"/>
                                <a:gd name="T62" fmla="*/ 19 w 254"/>
                                <a:gd name="T63" fmla="*/ 38 h 811"/>
                                <a:gd name="T64" fmla="*/ 9 w 254"/>
                                <a:gd name="T65" fmla="*/ 48 h 811"/>
                                <a:gd name="T66" fmla="*/ 0 w 254"/>
                                <a:gd name="T67" fmla="*/ 53 h 81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Lst>
                              <a:rect l="0" t="0" r="r" b="b"/>
                              <a:pathLst>
                                <a:path w="254" h="811">
                                  <a:moveTo>
                                    <a:pt x="0" y="53"/>
                                  </a:moveTo>
                                  <a:lnTo>
                                    <a:pt x="48" y="115"/>
                                  </a:lnTo>
                                  <a:lnTo>
                                    <a:pt x="81" y="187"/>
                                  </a:lnTo>
                                  <a:lnTo>
                                    <a:pt x="115" y="264"/>
                                  </a:lnTo>
                                  <a:lnTo>
                                    <a:pt x="139" y="346"/>
                                  </a:lnTo>
                                  <a:lnTo>
                                    <a:pt x="158" y="432"/>
                                  </a:lnTo>
                                  <a:lnTo>
                                    <a:pt x="163" y="523"/>
                                  </a:lnTo>
                                  <a:lnTo>
                                    <a:pt x="163" y="619"/>
                                  </a:lnTo>
                                  <a:lnTo>
                                    <a:pt x="153" y="710"/>
                                  </a:lnTo>
                                  <a:lnTo>
                                    <a:pt x="235" y="811"/>
                                  </a:lnTo>
                                  <a:lnTo>
                                    <a:pt x="249" y="730"/>
                                  </a:lnTo>
                                  <a:lnTo>
                                    <a:pt x="254" y="638"/>
                                  </a:lnTo>
                                  <a:lnTo>
                                    <a:pt x="254" y="542"/>
                                  </a:lnTo>
                                  <a:lnTo>
                                    <a:pt x="249" y="442"/>
                                  </a:lnTo>
                                  <a:lnTo>
                                    <a:pt x="235" y="341"/>
                                  </a:lnTo>
                                  <a:lnTo>
                                    <a:pt x="211" y="240"/>
                                  </a:lnTo>
                                  <a:lnTo>
                                    <a:pt x="182" y="149"/>
                                  </a:lnTo>
                                  <a:lnTo>
                                    <a:pt x="144" y="62"/>
                                  </a:lnTo>
                                  <a:lnTo>
                                    <a:pt x="139" y="62"/>
                                  </a:lnTo>
                                  <a:lnTo>
                                    <a:pt x="129" y="62"/>
                                  </a:lnTo>
                                  <a:lnTo>
                                    <a:pt x="115" y="58"/>
                                  </a:lnTo>
                                  <a:lnTo>
                                    <a:pt x="105" y="53"/>
                                  </a:lnTo>
                                  <a:lnTo>
                                    <a:pt x="96" y="48"/>
                                  </a:lnTo>
                                  <a:lnTo>
                                    <a:pt x="86" y="34"/>
                                  </a:lnTo>
                                  <a:lnTo>
                                    <a:pt x="77" y="24"/>
                                  </a:lnTo>
                                  <a:lnTo>
                                    <a:pt x="62" y="5"/>
                                  </a:lnTo>
                                  <a:lnTo>
                                    <a:pt x="57" y="0"/>
                                  </a:lnTo>
                                  <a:lnTo>
                                    <a:pt x="48" y="0"/>
                                  </a:lnTo>
                                  <a:lnTo>
                                    <a:pt x="43" y="5"/>
                                  </a:lnTo>
                                  <a:lnTo>
                                    <a:pt x="33" y="14"/>
                                  </a:lnTo>
                                  <a:lnTo>
                                    <a:pt x="29" y="29"/>
                                  </a:lnTo>
                                  <a:lnTo>
                                    <a:pt x="19" y="38"/>
                                  </a:lnTo>
                                  <a:lnTo>
                                    <a:pt x="9" y="48"/>
                                  </a:lnTo>
                                  <a:lnTo>
                                    <a:pt x="0" y="53"/>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249" name="Group 20"/>
                        <wpg:cNvGrpSpPr>
                          <a:grpSpLocks/>
                        </wpg:cNvGrpSpPr>
                        <wpg:grpSpPr bwMode="auto">
                          <a:xfrm>
                            <a:off x="1605" y="11124"/>
                            <a:ext cx="1053" cy="743"/>
                            <a:chOff x="1901" y="12761"/>
                            <a:chExt cx="2270" cy="2711"/>
                          </a:xfrm>
                        </wpg:grpSpPr>
                        <wps:wsp>
                          <wps:cNvPr id="250" name="Freeform 21"/>
                          <wps:cNvSpPr>
                            <a:spLocks/>
                          </wps:cNvSpPr>
                          <wps:spPr bwMode="auto">
                            <a:xfrm>
                              <a:off x="2573" y="14637"/>
                              <a:ext cx="144" cy="165"/>
                            </a:xfrm>
                            <a:custGeom>
                              <a:avLst/>
                              <a:gdLst>
                                <a:gd name="T0" fmla="*/ 0 w 144"/>
                                <a:gd name="T1" fmla="*/ 34 h 173"/>
                                <a:gd name="T2" fmla="*/ 14 w 144"/>
                                <a:gd name="T3" fmla="*/ 53 h 173"/>
                                <a:gd name="T4" fmla="*/ 33 w 144"/>
                                <a:gd name="T5" fmla="*/ 77 h 173"/>
                                <a:gd name="T6" fmla="*/ 48 w 144"/>
                                <a:gd name="T7" fmla="*/ 96 h 173"/>
                                <a:gd name="T8" fmla="*/ 62 w 144"/>
                                <a:gd name="T9" fmla="*/ 115 h 173"/>
                                <a:gd name="T10" fmla="*/ 76 w 144"/>
                                <a:gd name="T11" fmla="*/ 135 h 173"/>
                                <a:gd name="T12" fmla="*/ 91 w 144"/>
                                <a:gd name="T13" fmla="*/ 149 h 173"/>
                                <a:gd name="T14" fmla="*/ 100 w 144"/>
                                <a:gd name="T15" fmla="*/ 163 h 173"/>
                                <a:gd name="T16" fmla="*/ 105 w 144"/>
                                <a:gd name="T17" fmla="*/ 168 h 173"/>
                                <a:gd name="T18" fmla="*/ 115 w 144"/>
                                <a:gd name="T19" fmla="*/ 173 h 173"/>
                                <a:gd name="T20" fmla="*/ 120 w 144"/>
                                <a:gd name="T21" fmla="*/ 173 h 173"/>
                                <a:gd name="T22" fmla="*/ 129 w 144"/>
                                <a:gd name="T23" fmla="*/ 168 h 173"/>
                                <a:gd name="T24" fmla="*/ 134 w 144"/>
                                <a:gd name="T25" fmla="*/ 168 h 173"/>
                                <a:gd name="T26" fmla="*/ 144 w 144"/>
                                <a:gd name="T27" fmla="*/ 159 h 173"/>
                                <a:gd name="T28" fmla="*/ 144 w 144"/>
                                <a:gd name="T29" fmla="*/ 149 h 173"/>
                                <a:gd name="T30" fmla="*/ 144 w 144"/>
                                <a:gd name="T31" fmla="*/ 139 h 173"/>
                                <a:gd name="T32" fmla="*/ 134 w 144"/>
                                <a:gd name="T33" fmla="*/ 125 h 173"/>
                                <a:gd name="T34" fmla="*/ 124 w 144"/>
                                <a:gd name="T35" fmla="*/ 111 h 173"/>
                                <a:gd name="T36" fmla="*/ 110 w 144"/>
                                <a:gd name="T37" fmla="*/ 91 h 173"/>
                                <a:gd name="T38" fmla="*/ 91 w 144"/>
                                <a:gd name="T39" fmla="*/ 72 h 173"/>
                                <a:gd name="T40" fmla="*/ 72 w 144"/>
                                <a:gd name="T41" fmla="*/ 53 h 173"/>
                                <a:gd name="T42" fmla="*/ 52 w 144"/>
                                <a:gd name="T43" fmla="*/ 29 h 173"/>
                                <a:gd name="T44" fmla="*/ 38 w 144"/>
                                <a:gd name="T45" fmla="*/ 15 h 173"/>
                                <a:gd name="T46" fmla="*/ 28 w 144"/>
                                <a:gd name="T47" fmla="*/ 0 h 173"/>
                                <a:gd name="T48" fmla="*/ 24 w 144"/>
                                <a:gd name="T49" fmla="*/ 0 h 173"/>
                                <a:gd name="T50" fmla="*/ 0 w 144"/>
                                <a:gd name="T51" fmla="*/ 34 h 17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Lst>
                              <a:rect l="0" t="0" r="r" b="b"/>
                              <a:pathLst>
                                <a:path w="144" h="173">
                                  <a:moveTo>
                                    <a:pt x="0" y="34"/>
                                  </a:moveTo>
                                  <a:lnTo>
                                    <a:pt x="14" y="53"/>
                                  </a:lnTo>
                                  <a:lnTo>
                                    <a:pt x="33" y="77"/>
                                  </a:lnTo>
                                  <a:lnTo>
                                    <a:pt x="48" y="96"/>
                                  </a:lnTo>
                                  <a:lnTo>
                                    <a:pt x="62" y="115"/>
                                  </a:lnTo>
                                  <a:lnTo>
                                    <a:pt x="76" y="135"/>
                                  </a:lnTo>
                                  <a:lnTo>
                                    <a:pt x="91" y="149"/>
                                  </a:lnTo>
                                  <a:lnTo>
                                    <a:pt x="100" y="163"/>
                                  </a:lnTo>
                                  <a:lnTo>
                                    <a:pt x="105" y="168"/>
                                  </a:lnTo>
                                  <a:lnTo>
                                    <a:pt x="115" y="173"/>
                                  </a:lnTo>
                                  <a:lnTo>
                                    <a:pt x="120" y="173"/>
                                  </a:lnTo>
                                  <a:lnTo>
                                    <a:pt x="129" y="168"/>
                                  </a:lnTo>
                                  <a:lnTo>
                                    <a:pt x="134" y="168"/>
                                  </a:lnTo>
                                  <a:lnTo>
                                    <a:pt x="144" y="159"/>
                                  </a:lnTo>
                                  <a:lnTo>
                                    <a:pt x="144" y="149"/>
                                  </a:lnTo>
                                  <a:lnTo>
                                    <a:pt x="144" y="139"/>
                                  </a:lnTo>
                                  <a:lnTo>
                                    <a:pt x="134" y="125"/>
                                  </a:lnTo>
                                  <a:lnTo>
                                    <a:pt x="124" y="111"/>
                                  </a:lnTo>
                                  <a:lnTo>
                                    <a:pt x="110" y="91"/>
                                  </a:lnTo>
                                  <a:lnTo>
                                    <a:pt x="91" y="72"/>
                                  </a:lnTo>
                                  <a:lnTo>
                                    <a:pt x="72" y="53"/>
                                  </a:lnTo>
                                  <a:lnTo>
                                    <a:pt x="52" y="29"/>
                                  </a:lnTo>
                                  <a:lnTo>
                                    <a:pt x="38" y="15"/>
                                  </a:lnTo>
                                  <a:lnTo>
                                    <a:pt x="28" y="0"/>
                                  </a:lnTo>
                                  <a:lnTo>
                                    <a:pt x="24" y="0"/>
                                  </a:lnTo>
                                  <a:lnTo>
                                    <a:pt x="0" y="34"/>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51" name="Freeform 22"/>
                          <wps:cNvSpPr>
                            <a:spLocks/>
                          </wps:cNvSpPr>
                          <wps:spPr bwMode="auto">
                            <a:xfrm>
                              <a:off x="2534" y="14655"/>
                              <a:ext cx="816" cy="817"/>
                            </a:xfrm>
                            <a:custGeom>
                              <a:avLst/>
                              <a:gdLst>
                                <a:gd name="T0" fmla="*/ 456 w 816"/>
                                <a:gd name="T1" fmla="*/ 744 h 855"/>
                                <a:gd name="T2" fmla="*/ 480 w 816"/>
                                <a:gd name="T3" fmla="*/ 677 h 855"/>
                                <a:gd name="T4" fmla="*/ 327 w 816"/>
                                <a:gd name="T5" fmla="*/ 562 h 855"/>
                                <a:gd name="T6" fmla="*/ 187 w 816"/>
                                <a:gd name="T7" fmla="*/ 423 h 855"/>
                                <a:gd name="T8" fmla="*/ 130 w 816"/>
                                <a:gd name="T9" fmla="*/ 207 h 855"/>
                                <a:gd name="T10" fmla="*/ 163 w 816"/>
                                <a:gd name="T11" fmla="*/ 58 h 855"/>
                                <a:gd name="T12" fmla="*/ 216 w 816"/>
                                <a:gd name="T13" fmla="*/ 29 h 855"/>
                                <a:gd name="T14" fmla="*/ 307 w 816"/>
                                <a:gd name="T15" fmla="*/ 101 h 855"/>
                                <a:gd name="T16" fmla="*/ 375 w 816"/>
                                <a:gd name="T17" fmla="*/ 312 h 855"/>
                                <a:gd name="T18" fmla="*/ 519 w 816"/>
                                <a:gd name="T19" fmla="*/ 394 h 855"/>
                                <a:gd name="T20" fmla="*/ 643 w 816"/>
                                <a:gd name="T21" fmla="*/ 293 h 855"/>
                                <a:gd name="T22" fmla="*/ 720 w 816"/>
                                <a:gd name="T23" fmla="*/ 231 h 855"/>
                                <a:gd name="T24" fmla="*/ 792 w 816"/>
                                <a:gd name="T25" fmla="*/ 394 h 855"/>
                                <a:gd name="T26" fmla="*/ 711 w 816"/>
                                <a:gd name="T27" fmla="*/ 432 h 855"/>
                                <a:gd name="T28" fmla="*/ 682 w 816"/>
                                <a:gd name="T29" fmla="*/ 341 h 855"/>
                                <a:gd name="T30" fmla="*/ 720 w 816"/>
                                <a:gd name="T31" fmla="*/ 365 h 855"/>
                                <a:gd name="T32" fmla="*/ 701 w 816"/>
                                <a:gd name="T33" fmla="*/ 308 h 855"/>
                                <a:gd name="T34" fmla="*/ 653 w 816"/>
                                <a:gd name="T35" fmla="*/ 351 h 855"/>
                                <a:gd name="T36" fmla="*/ 691 w 816"/>
                                <a:gd name="T37" fmla="*/ 461 h 855"/>
                                <a:gd name="T38" fmla="*/ 802 w 816"/>
                                <a:gd name="T39" fmla="*/ 432 h 855"/>
                                <a:gd name="T40" fmla="*/ 783 w 816"/>
                                <a:gd name="T41" fmla="*/ 240 h 855"/>
                                <a:gd name="T42" fmla="*/ 600 w 816"/>
                                <a:gd name="T43" fmla="*/ 164 h 855"/>
                                <a:gd name="T44" fmla="*/ 471 w 816"/>
                                <a:gd name="T45" fmla="*/ 149 h 855"/>
                                <a:gd name="T46" fmla="*/ 499 w 816"/>
                                <a:gd name="T47" fmla="*/ 250 h 855"/>
                                <a:gd name="T48" fmla="*/ 543 w 816"/>
                                <a:gd name="T49" fmla="*/ 221 h 855"/>
                                <a:gd name="T50" fmla="*/ 509 w 816"/>
                                <a:gd name="T51" fmla="*/ 221 h 855"/>
                                <a:gd name="T52" fmla="*/ 490 w 816"/>
                                <a:gd name="T53" fmla="*/ 168 h 855"/>
                                <a:gd name="T54" fmla="*/ 581 w 816"/>
                                <a:gd name="T55" fmla="*/ 168 h 855"/>
                                <a:gd name="T56" fmla="*/ 619 w 816"/>
                                <a:gd name="T57" fmla="*/ 288 h 855"/>
                                <a:gd name="T58" fmla="*/ 557 w 816"/>
                                <a:gd name="T59" fmla="*/ 317 h 855"/>
                                <a:gd name="T60" fmla="*/ 523 w 816"/>
                                <a:gd name="T61" fmla="*/ 332 h 855"/>
                                <a:gd name="T62" fmla="*/ 413 w 816"/>
                                <a:gd name="T63" fmla="*/ 322 h 855"/>
                                <a:gd name="T64" fmla="*/ 322 w 816"/>
                                <a:gd name="T65" fmla="*/ 96 h 855"/>
                                <a:gd name="T66" fmla="*/ 144 w 816"/>
                                <a:gd name="T67" fmla="*/ 24 h 855"/>
                                <a:gd name="T68" fmla="*/ 67 w 816"/>
                                <a:gd name="T69" fmla="*/ 322 h 855"/>
                                <a:gd name="T70" fmla="*/ 125 w 816"/>
                                <a:gd name="T71" fmla="*/ 500 h 855"/>
                                <a:gd name="T72" fmla="*/ 183 w 816"/>
                                <a:gd name="T73" fmla="*/ 615 h 855"/>
                                <a:gd name="T74" fmla="*/ 178 w 816"/>
                                <a:gd name="T75" fmla="*/ 653 h 855"/>
                                <a:gd name="T76" fmla="*/ 67 w 816"/>
                                <a:gd name="T77" fmla="*/ 423 h 855"/>
                                <a:gd name="T78" fmla="*/ 0 w 816"/>
                                <a:gd name="T79" fmla="*/ 480 h 855"/>
                                <a:gd name="T80" fmla="*/ 67 w 816"/>
                                <a:gd name="T81" fmla="*/ 581 h 855"/>
                                <a:gd name="T82" fmla="*/ 29 w 816"/>
                                <a:gd name="T83" fmla="*/ 634 h 855"/>
                                <a:gd name="T84" fmla="*/ 15 w 816"/>
                                <a:gd name="T85" fmla="*/ 730 h 855"/>
                                <a:gd name="T86" fmla="*/ 101 w 816"/>
                                <a:gd name="T87" fmla="*/ 768 h 855"/>
                                <a:gd name="T88" fmla="*/ 139 w 816"/>
                                <a:gd name="T89" fmla="*/ 754 h 855"/>
                                <a:gd name="T90" fmla="*/ 178 w 816"/>
                                <a:gd name="T91" fmla="*/ 802 h 855"/>
                                <a:gd name="T92" fmla="*/ 240 w 816"/>
                                <a:gd name="T93" fmla="*/ 744 h 855"/>
                                <a:gd name="T94" fmla="*/ 264 w 816"/>
                                <a:gd name="T95" fmla="*/ 792 h 855"/>
                                <a:gd name="T96" fmla="*/ 317 w 816"/>
                                <a:gd name="T97" fmla="*/ 812 h 855"/>
                                <a:gd name="T98" fmla="*/ 370 w 816"/>
                                <a:gd name="T99" fmla="*/ 855 h 855"/>
                                <a:gd name="T100" fmla="*/ 341 w 816"/>
                                <a:gd name="T101" fmla="*/ 725 h 855"/>
                                <a:gd name="T102" fmla="*/ 274 w 816"/>
                                <a:gd name="T103" fmla="*/ 644 h 855"/>
                                <a:gd name="T104" fmla="*/ 307 w 816"/>
                                <a:gd name="T105" fmla="*/ 663 h 855"/>
                                <a:gd name="T106" fmla="*/ 375 w 816"/>
                                <a:gd name="T107" fmla="*/ 744 h 85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816" h="855">
                                  <a:moveTo>
                                    <a:pt x="375" y="744"/>
                                  </a:moveTo>
                                  <a:lnTo>
                                    <a:pt x="394" y="754"/>
                                  </a:lnTo>
                                  <a:lnTo>
                                    <a:pt x="413" y="759"/>
                                  </a:lnTo>
                                  <a:lnTo>
                                    <a:pt x="427" y="759"/>
                                  </a:lnTo>
                                  <a:lnTo>
                                    <a:pt x="442" y="749"/>
                                  </a:lnTo>
                                  <a:lnTo>
                                    <a:pt x="456" y="744"/>
                                  </a:lnTo>
                                  <a:lnTo>
                                    <a:pt x="466" y="740"/>
                                  </a:lnTo>
                                  <a:lnTo>
                                    <a:pt x="480" y="740"/>
                                  </a:lnTo>
                                  <a:lnTo>
                                    <a:pt x="499" y="744"/>
                                  </a:lnTo>
                                  <a:lnTo>
                                    <a:pt x="495" y="730"/>
                                  </a:lnTo>
                                  <a:lnTo>
                                    <a:pt x="490" y="706"/>
                                  </a:lnTo>
                                  <a:lnTo>
                                    <a:pt x="480" y="677"/>
                                  </a:lnTo>
                                  <a:lnTo>
                                    <a:pt x="461" y="648"/>
                                  </a:lnTo>
                                  <a:lnTo>
                                    <a:pt x="442" y="620"/>
                                  </a:lnTo>
                                  <a:lnTo>
                                    <a:pt x="418" y="596"/>
                                  </a:lnTo>
                                  <a:lnTo>
                                    <a:pt x="394" y="576"/>
                                  </a:lnTo>
                                  <a:lnTo>
                                    <a:pt x="360" y="567"/>
                                  </a:lnTo>
                                  <a:lnTo>
                                    <a:pt x="327" y="562"/>
                                  </a:lnTo>
                                  <a:lnTo>
                                    <a:pt x="298" y="548"/>
                                  </a:lnTo>
                                  <a:lnTo>
                                    <a:pt x="274" y="533"/>
                                  </a:lnTo>
                                  <a:lnTo>
                                    <a:pt x="245" y="509"/>
                                  </a:lnTo>
                                  <a:lnTo>
                                    <a:pt x="226" y="485"/>
                                  </a:lnTo>
                                  <a:lnTo>
                                    <a:pt x="207" y="456"/>
                                  </a:lnTo>
                                  <a:lnTo>
                                    <a:pt x="187" y="423"/>
                                  </a:lnTo>
                                  <a:lnTo>
                                    <a:pt x="168" y="389"/>
                                  </a:lnTo>
                                  <a:lnTo>
                                    <a:pt x="159" y="356"/>
                                  </a:lnTo>
                                  <a:lnTo>
                                    <a:pt x="144" y="317"/>
                                  </a:lnTo>
                                  <a:lnTo>
                                    <a:pt x="139" y="279"/>
                                  </a:lnTo>
                                  <a:lnTo>
                                    <a:pt x="135" y="245"/>
                                  </a:lnTo>
                                  <a:lnTo>
                                    <a:pt x="130" y="207"/>
                                  </a:lnTo>
                                  <a:lnTo>
                                    <a:pt x="135" y="173"/>
                                  </a:lnTo>
                                  <a:lnTo>
                                    <a:pt x="135" y="135"/>
                                  </a:lnTo>
                                  <a:lnTo>
                                    <a:pt x="144" y="106"/>
                                  </a:lnTo>
                                  <a:lnTo>
                                    <a:pt x="149" y="87"/>
                                  </a:lnTo>
                                  <a:lnTo>
                                    <a:pt x="159" y="72"/>
                                  </a:lnTo>
                                  <a:lnTo>
                                    <a:pt x="163" y="58"/>
                                  </a:lnTo>
                                  <a:lnTo>
                                    <a:pt x="178" y="48"/>
                                  </a:lnTo>
                                  <a:lnTo>
                                    <a:pt x="183" y="39"/>
                                  </a:lnTo>
                                  <a:lnTo>
                                    <a:pt x="192" y="34"/>
                                  </a:lnTo>
                                  <a:lnTo>
                                    <a:pt x="202" y="29"/>
                                  </a:lnTo>
                                  <a:lnTo>
                                    <a:pt x="207" y="29"/>
                                  </a:lnTo>
                                  <a:lnTo>
                                    <a:pt x="216" y="29"/>
                                  </a:lnTo>
                                  <a:lnTo>
                                    <a:pt x="231" y="29"/>
                                  </a:lnTo>
                                  <a:lnTo>
                                    <a:pt x="250" y="34"/>
                                  </a:lnTo>
                                  <a:lnTo>
                                    <a:pt x="264" y="44"/>
                                  </a:lnTo>
                                  <a:lnTo>
                                    <a:pt x="283" y="53"/>
                                  </a:lnTo>
                                  <a:lnTo>
                                    <a:pt x="298" y="77"/>
                                  </a:lnTo>
                                  <a:lnTo>
                                    <a:pt x="307" y="101"/>
                                  </a:lnTo>
                                  <a:lnTo>
                                    <a:pt x="312" y="140"/>
                                  </a:lnTo>
                                  <a:lnTo>
                                    <a:pt x="322" y="178"/>
                                  </a:lnTo>
                                  <a:lnTo>
                                    <a:pt x="331" y="216"/>
                                  </a:lnTo>
                                  <a:lnTo>
                                    <a:pt x="341" y="250"/>
                                  </a:lnTo>
                                  <a:lnTo>
                                    <a:pt x="355" y="284"/>
                                  </a:lnTo>
                                  <a:lnTo>
                                    <a:pt x="375" y="312"/>
                                  </a:lnTo>
                                  <a:lnTo>
                                    <a:pt x="399" y="336"/>
                                  </a:lnTo>
                                  <a:lnTo>
                                    <a:pt x="418" y="356"/>
                                  </a:lnTo>
                                  <a:lnTo>
                                    <a:pt x="442" y="370"/>
                                  </a:lnTo>
                                  <a:lnTo>
                                    <a:pt x="466" y="384"/>
                                  </a:lnTo>
                                  <a:lnTo>
                                    <a:pt x="490" y="389"/>
                                  </a:lnTo>
                                  <a:lnTo>
                                    <a:pt x="519" y="394"/>
                                  </a:lnTo>
                                  <a:lnTo>
                                    <a:pt x="543" y="389"/>
                                  </a:lnTo>
                                  <a:lnTo>
                                    <a:pt x="567" y="380"/>
                                  </a:lnTo>
                                  <a:lnTo>
                                    <a:pt x="591" y="365"/>
                                  </a:lnTo>
                                  <a:lnTo>
                                    <a:pt x="610" y="346"/>
                                  </a:lnTo>
                                  <a:lnTo>
                                    <a:pt x="629" y="322"/>
                                  </a:lnTo>
                                  <a:lnTo>
                                    <a:pt x="643" y="293"/>
                                  </a:lnTo>
                                  <a:lnTo>
                                    <a:pt x="648" y="269"/>
                                  </a:lnTo>
                                  <a:lnTo>
                                    <a:pt x="648" y="250"/>
                                  </a:lnTo>
                                  <a:lnTo>
                                    <a:pt x="643" y="236"/>
                                  </a:lnTo>
                                  <a:lnTo>
                                    <a:pt x="667" y="226"/>
                                  </a:lnTo>
                                  <a:lnTo>
                                    <a:pt x="696" y="226"/>
                                  </a:lnTo>
                                  <a:lnTo>
                                    <a:pt x="720" y="231"/>
                                  </a:lnTo>
                                  <a:lnTo>
                                    <a:pt x="749" y="245"/>
                                  </a:lnTo>
                                  <a:lnTo>
                                    <a:pt x="768" y="264"/>
                                  </a:lnTo>
                                  <a:lnTo>
                                    <a:pt x="787" y="293"/>
                                  </a:lnTo>
                                  <a:lnTo>
                                    <a:pt x="797" y="327"/>
                                  </a:lnTo>
                                  <a:lnTo>
                                    <a:pt x="797" y="365"/>
                                  </a:lnTo>
                                  <a:lnTo>
                                    <a:pt x="792" y="394"/>
                                  </a:lnTo>
                                  <a:lnTo>
                                    <a:pt x="783" y="413"/>
                                  </a:lnTo>
                                  <a:lnTo>
                                    <a:pt x="773" y="428"/>
                                  </a:lnTo>
                                  <a:lnTo>
                                    <a:pt x="754" y="432"/>
                                  </a:lnTo>
                                  <a:lnTo>
                                    <a:pt x="739" y="437"/>
                                  </a:lnTo>
                                  <a:lnTo>
                                    <a:pt x="725" y="437"/>
                                  </a:lnTo>
                                  <a:lnTo>
                                    <a:pt x="711" y="432"/>
                                  </a:lnTo>
                                  <a:lnTo>
                                    <a:pt x="696" y="432"/>
                                  </a:lnTo>
                                  <a:lnTo>
                                    <a:pt x="677" y="413"/>
                                  </a:lnTo>
                                  <a:lnTo>
                                    <a:pt x="667" y="394"/>
                                  </a:lnTo>
                                  <a:lnTo>
                                    <a:pt x="667" y="365"/>
                                  </a:lnTo>
                                  <a:lnTo>
                                    <a:pt x="672" y="351"/>
                                  </a:lnTo>
                                  <a:lnTo>
                                    <a:pt x="682" y="341"/>
                                  </a:lnTo>
                                  <a:lnTo>
                                    <a:pt x="696" y="341"/>
                                  </a:lnTo>
                                  <a:lnTo>
                                    <a:pt x="701" y="351"/>
                                  </a:lnTo>
                                  <a:lnTo>
                                    <a:pt x="696" y="365"/>
                                  </a:lnTo>
                                  <a:lnTo>
                                    <a:pt x="701" y="389"/>
                                  </a:lnTo>
                                  <a:lnTo>
                                    <a:pt x="711" y="375"/>
                                  </a:lnTo>
                                  <a:lnTo>
                                    <a:pt x="720" y="365"/>
                                  </a:lnTo>
                                  <a:lnTo>
                                    <a:pt x="725" y="351"/>
                                  </a:lnTo>
                                  <a:lnTo>
                                    <a:pt x="725" y="332"/>
                                  </a:lnTo>
                                  <a:lnTo>
                                    <a:pt x="720" y="327"/>
                                  </a:lnTo>
                                  <a:lnTo>
                                    <a:pt x="715" y="317"/>
                                  </a:lnTo>
                                  <a:lnTo>
                                    <a:pt x="706" y="312"/>
                                  </a:lnTo>
                                  <a:lnTo>
                                    <a:pt x="701" y="308"/>
                                  </a:lnTo>
                                  <a:lnTo>
                                    <a:pt x="691" y="303"/>
                                  </a:lnTo>
                                  <a:lnTo>
                                    <a:pt x="682" y="308"/>
                                  </a:lnTo>
                                  <a:lnTo>
                                    <a:pt x="672" y="308"/>
                                  </a:lnTo>
                                  <a:lnTo>
                                    <a:pt x="663" y="317"/>
                                  </a:lnTo>
                                  <a:lnTo>
                                    <a:pt x="658" y="332"/>
                                  </a:lnTo>
                                  <a:lnTo>
                                    <a:pt x="653" y="351"/>
                                  </a:lnTo>
                                  <a:lnTo>
                                    <a:pt x="648" y="365"/>
                                  </a:lnTo>
                                  <a:lnTo>
                                    <a:pt x="648" y="389"/>
                                  </a:lnTo>
                                  <a:lnTo>
                                    <a:pt x="648" y="408"/>
                                  </a:lnTo>
                                  <a:lnTo>
                                    <a:pt x="658" y="428"/>
                                  </a:lnTo>
                                  <a:lnTo>
                                    <a:pt x="672" y="447"/>
                                  </a:lnTo>
                                  <a:lnTo>
                                    <a:pt x="691" y="461"/>
                                  </a:lnTo>
                                  <a:lnTo>
                                    <a:pt x="715" y="471"/>
                                  </a:lnTo>
                                  <a:lnTo>
                                    <a:pt x="735" y="476"/>
                                  </a:lnTo>
                                  <a:lnTo>
                                    <a:pt x="759" y="471"/>
                                  </a:lnTo>
                                  <a:lnTo>
                                    <a:pt x="773" y="466"/>
                                  </a:lnTo>
                                  <a:lnTo>
                                    <a:pt x="792" y="452"/>
                                  </a:lnTo>
                                  <a:lnTo>
                                    <a:pt x="802" y="432"/>
                                  </a:lnTo>
                                  <a:lnTo>
                                    <a:pt x="811" y="404"/>
                                  </a:lnTo>
                                  <a:lnTo>
                                    <a:pt x="816" y="375"/>
                                  </a:lnTo>
                                  <a:lnTo>
                                    <a:pt x="816" y="336"/>
                                  </a:lnTo>
                                  <a:lnTo>
                                    <a:pt x="811" y="303"/>
                                  </a:lnTo>
                                  <a:lnTo>
                                    <a:pt x="802" y="269"/>
                                  </a:lnTo>
                                  <a:lnTo>
                                    <a:pt x="783" y="240"/>
                                  </a:lnTo>
                                  <a:lnTo>
                                    <a:pt x="759" y="216"/>
                                  </a:lnTo>
                                  <a:lnTo>
                                    <a:pt x="725" y="202"/>
                                  </a:lnTo>
                                  <a:lnTo>
                                    <a:pt x="687" y="197"/>
                                  </a:lnTo>
                                  <a:lnTo>
                                    <a:pt x="634" y="207"/>
                                  </a:lnTo>
                                  <a:lnTo>
                                    <a:pt x="619" y="183"/>
                                  </a:lnTo>
                                  <a:lnTo>
                                    <a:pt x="600" y="164"/>
                                  </a:lnTo>
                                  <a:lnTo>
                                    <a:pt x="576" y="144"/>
                                  </a:lnTo>
                                  <a:lnTo>
                                    <a:pt x="552" y="130"/>
                                  </a:lnTo>
                                  <a:lnTo>
                                    <a:pt x="528" y="120"/>
                                  </a:lnTo>
                                  <a:lnTo>
                                    <a:pt x="504" y="120"/>
                                  </a:lnTo>
                                  <a:lnTo>
                                    <a:pt x="485" y="130"/>
                                  </a:lnTo>
                                  <a:lnTo>
                                    <a:pt x="471" y="149"/>
                                  </a:lnTo>
                                  <a:lnTo>
                                    <a:pt x="461" y="183"/>
                                  </a:lnTo>
                                  <a:lnTo>
                                    <a:pt x="461" y="207"/>
                                  </a:lnTo>
                                  <a:lnTo>
                                    <a:pt x="471" y="231"/>
                                  </a:lnTo>
                                  <a:lnTo>
                                    <a:pt x="480" y="245"/>
                                  </a:lnTo>
                                  <a:lnTo>
                                    <a:pt x="490" y="250"/>
                                  </a:lnTo>
                                  <a:lnTo>
                                    <a:pt x="499" y="250"/>
                                  </a:lnTo>
                                  <a:lnTo>
                                    <a:pt x="509" y="245"/>
                                  </a:lnTo>
                                  <a:lnTo>
                                    <a:pt x="519" y="245"/>
                                  </a:lnTo>
                                  <a:lnTo>
                                    <a:pt x="528" y="240"/>
                                  </a:lnTo>
                                  <a:lnTo>
                                    <a:pt x="538" y="236"/>
                                  </a:lnTo>
                                  <a:lnTo>
                                    <a:pt x="543" y="226"/>
                                  </a:lnTo>
                                  <a:lnTo>
                                    <a:pt x="543" y="221"/>
                                  </a:lnTo>
                                  <a:lnTo>
                                    <a:pt x="543" y="207"/>
                                  </a:lnTo>
                                  <a:lnTo>
                                    <a:pt x="538" y="202"/>
                                  </a:lnTo>
                                  <a:lnTo>
                                    <a:pt x="533" y="202"/>
                                  </a:lnTo>
                                  <a:lnTo>
                                    <a:pt x="528" y="212"/>
                                  </a:lnTo>
                                  <a:lnTo>
                                    <a:pt x="519" y="221"/>
                                  </a:lnTo>
                                  <a:lnTo>
                                    <a:pt x="509" y="221"/>
                                  </a:lnTo>
                                  <a:lnTo>
                                    <a:pt x="499" y="221"/>
                                  </a:lnTo>
                                  <a:lnTo>
                                    <a:pt x="490" y="216"/>
                                  </a:lnTo>
                                  <a:lnTo>
                                    <a:pt x="485" y="207"/>
                                  </a:lnTo>
                                  <a:lnTo>
                                    <a:pt x="480" y="192"/>
                                  </a:lnTo>
                                  <a:lnTo>
                                    <a:pt x="485" y="178"/>
                                  </a:lnTo>
                                  <a:lnTo>
                                    <a:pt x="490" y="168"/>
                                  </a:lnTo>
                                  <a:lnTo>
                                    <a:pt x="495" y="154"/>
                                  </a:lnTo>
                                  <a:lnTo>
                                    <a:pt x="504" y="149"/>
                                  </a:lnTo>
                                  <a:lnTo>
                                    <a:pt x="523" y="144"/>
                                  </a:lnTo>
                                  <a:lnTo>
                                    <a:pt x="543" y="149"/>
                                  </a:lnTo>
                                  <a:lnTo>
                                    <a:pt x="562" y="159"/>
                                  </a:lnTo>
                                  <a:lnTo>
                                    <a:pt x="581" y="168"/>
                                  </a:lnTo>
                                  <a:lnTo>
                                    <a:pt x="595" y="188"/>
                                  </a:lnTo>
                                  <a:lnTo>
                                    <a:pt x="610" y="216"/>
                                  </a:lnTo>
                                  <a:lnTo>
                                    <a:pt x="615" y="231"/>
                                  </a:lnTo>
                                  <a:lnTo>
                                    <a:pt x="619" y="245"/>
                                  </a:lnTo>
                                  <a:lnTo>
                                    <a:pt x="619" y="264"/>
                                  </a:lnTo>
                                  <a:lnTo>
                                    <a:pt x="619" y="288"/>
                                  </a:lnTo>
                                  <a:lnTo>
                                    <a:pt x="615" y="308"/>
                                  </a:lnTo>
                                  <a:lnTo>
                                    <a:pt x="600" y="327"/>
                                  </a:lnTo>
                                  <a:lnTo>
                                    <a:pt x="581" y="341"/>
                                  </a:lnTo>
                                  <a:lnTo>
                                    <a:pt x="547" y="356"/>
                                  </a:lnTo>
                                  <a:lnTo>
                                    <a:pt x="552" y="332"/>
                                  </a:lnTo>
                                  <a:lnTo>
                                    <a:pt x="557" y="317"/>
                                  </a:lnTo>
                                  <a:lnTo>
                                    <a:pt x="557" y="308"/>
                                  </a:lnTo>
                                  <a:lnTo>
                                    <a:pt x="557" y="303"/>
                                  </a:lnTo>
                                  <a:lnTo>
                                    <a:pt x="552" y="303"/>
                                  </a:lnTo>
                                  <a:lnTo>
                                    <a:pt x="547" y="312"/>
                                  </a:lnTo>
                                  <a:lnTo>
                                    <a:pt x="543" y="322"/>
                                  </a:lnTo>
                                  <a:lnTo>
                                    <a:pt x="523" y="332"/>
                                  </a:lnTo>
                                  <a:lnTo>
                                    <a:pt x="509" y="336"/>
                                  </a:lnTo>
                                  <a:lnTo>
                                    <a:pt x="490" y="341"/>
                                  </a:lnTo>
                                  <a:lnTo>
                                    <a:pt x="471" y="341"/>
                                  </a:lnTo>
                                  <a:lnTo>
                                    <a:pt x="451" y="341"/>
                                  </a:lnTo>
                                  <a:lnTo>
                                    <a:pt x="432" y="332"/>
                                  </a:lnTo>
                                  <a:lnTo>
                                    <a:pt x="413" y="322"/>
                                  </a:lnTo>
                                  <a:lnTo>
                                    <a:pt x="399" y="308"/>
                                  </a:lnTo>
                                  <a:lnTo>
                                    <a:pt x="379" y="288"/>
                                  </a:lnTo>
                                  <a:lnTo>
                                    <a:pt x="360" y="240"/>
                                  </a:lnTo>
                                  <a:lnTo>
                                    <a:pt x="346" y="192"/>
                                  </a:lnTo>
                                  <a:lnTo>
                                    <a:pt x="331" y="144"/>
                                  </a:lnTo>
                                  <a:lnTo>
                                    <a:pt x="322" y="96"/>
                                  </a:lnTo>
                                  <a:lnTo>
                                    <a:pt x="307" y="58"/>
                                  </a:lnTo>
                                  <a:lnTo>
                                    <a:pt x="288" y="24"/>
                                  </a:lnTo>
                                  <a:lnTo>
                                    <a:pt x="255" y="5"/>
                                  </a:lnTo>
                                  <a:lnTo>
                                    <a:pt x="207" y="0"/>
                                  </a:lnTo>
                                  <a:lnTo>
                                    <a:pt x="173" y="5"/>
                                  </a:lnTo>
                                  <a:lnTo>
                                    <a:pt x="144" y="24"/>
                                  </a:lnTo>
                                  <a:lnTo>
                                    <a:pt x="115" y="53"/>
                                  </a:lnTo>
                                  <a:lnTo>
                                    <a:pt x="96" y="87"/>
                                  </a:lnTo>
                                  <a:lnTo>
                                    <a:pt x="82" y="135"/>
                                  </a:lnTo>
                                  <a:lnTo>
                                    <a:pt x="72" y="188"/>
                                  </a:lnTo>
                                  <a:lnTo>
                                    <a:pt x="67" y="255"/>
                                  </a:lnTo>
                                  <a:lnTo>
                                    <a:pt x="67" y="322"/>
                                  </a:lnTo>
                                  <a:lnTo>
                                    <a:pt x="67" y="351"/>
                                  </a:lnTo>
                                  <a:lnTo>
                                    <a:pt x="77" y="380"/>
                                  </a:lnTo>
                                  <a:lnTo>
                                    <a:pt x="87" y="413"/>
                                  </a:lnTo>
                                  <a:lnTo>
                                    <a:pt x="96" y="447"/>
                                  </a:lnTo>
                                  <a:lnTo>
                                    <a:pt x="111" y="476"/>
                                  </a:lnTo>
                                  <a:lnTo>
                                    <a:pt x="125" y="500"/>
                                  </a:lnTo>
                                  <a:lnTo>
                                    <a:pt x="139" y="524"/>
                                  </a:lnTo>
                                  <a:lnTo>
                                    <a:pt x="149" y="543"/>
                                  </a:lnTo>
                                  <a:lnTo>
                                    <a:pt x="163" y="557"/>
                                  </a:lnTo>
                                  <a:lnTo>
                                    <a:pt x="173" y="576"/>
                                  </a:lnTo>
                                  <a:lnTo>
                                    <a:pt x="178" y="596"/>
                                  </a:lnTo>
                                  <a:lnTo>
                                    <a:pt x="183" y="615"/>
                                  </a:lnTo>
                                  <a:lnTo>
                                    <a:pt x="187" y="634"/>
                                  </a:lnTo>
                                  <a:lnTo>
                                    <a:pt x="192" y="653"/>
                                  </a:lnTo>
                                  <a:lnTo>
                                    <a:pt x="192" y="672"/>
                                  </a:lnTo>
                                  <a:lnTo>
                                    <a:pt x="192" y="682"/>
                                  </a:lnTo>
                                  <a:lnTo>
                                    <a:pt x="187" y="701"/>
                                  </a:lnTo>
                                  <a:lnTo>
                                    <a:pt x="178" y="653"/>
                                  </a:lnTo>
                                  <a:lnTo>
                                    <a:pt x="163" y="610"/>
                                  </a:lnTo>
                                  <a:lnTo>
                                    <a:pt x="144" y="567"/>
                                  </a:lnTo>
                                  <a:lnTo>
                                    <a:pt x="125" y="528"/>
                                  </a:lnTo>
                                  <a:lnTo>
                                    <a:pt x="101" y="495"/>
                                  </a:lnTo>
                                  <a:lnTo>
                                    <a:pt x="82" y="456"/>
                                  </a:lnTo>
                                  <a:lnTo>
                                    <a:pt x="67" y="423"/>
                                  </a:lnTo>
                                  <a:lnTo>
                                    <a:pt x="63" y="389"/>
                                  </a:lnTo>
                                  <a:lnTo>
                                    <a:pt x="53" y="408"/>
                                  </a:lnTo>
                                  <a:lnTo>
                                    <a:pt x="29" y="428"/>
                                  </a:lnTo>
                                  <a:lnTo>
                                    <a:pt x="15" y="442"/>
                                  </a:lnTo>
                                  <a:lnTo>
                                    <a:pt x="5" y="461"/>
                                  </a:lnTo>
                                  <a:lnTo>
                                    <a:pt x="0" y="480"/>
                                  </a:lnTo>
                                  <a:lnTo>
                                    <a:pt x="5" y="500"/>
                                  </a:lnTo>
                                  <a:lnTo>
                                    <a:pt x="15" y="524"/>
                                  </a:lnTo>
                                  <a:lnTo>
                                    <a:pt x="29" y="538"/>
                                  </a:lnTo>
                                  <a:lnTo>
                                    <a:pt x="48" y="557"/>
                                  </a:lnTo>
                                  <a:lnTo>
                                    <a:pt x="58" y="567"/>
                                  </a:lnTo>
                                  <a:lnTo>
                                    <a:pt x="67" y="581"/>
                                  </a:lnTo>
                                  <a:lnTo>
                                    <a:pt x="67" y="591"/>
                                  </a:lnTo>
                                  <a:lnTo>
                                    <a:pt x="67" y="600"/>
                                  </a:lnTo>
                                  <a:lnTo>
                                    <a:pt x="58" y="610"/>
                                  </a:lnTo>
                                  <a:lnTo>
                                    <a:pt x="53" y="620"/>
                                  </a:lnTo>
                                  <a:lnTo>
                                    <a:pt x="39" y="624"/>
                                  </a:lnTo>
                                  <a:lnTo>
                                    <a:pt x="29" y="634"/>
                                  </a:lnTo>
                                  <a:lnTo>
                                    <a:pt x="19" y="639"/>
                                  </a:lnTo>
                                  <a:lnTo>
                                    <a:pt x="10" y="653"/>
                                  </a:lnTo>
                                  <a:lnTo>
                                    <a:pt x="5" y="672"/>
                                  </a:lnTo>
                                  <a:lnTo>
                                    <a:pt x="5" y="692"/>
                                  </a:lnTo>
                                  <a:lnTo>
                                    <a:pt x="10" y="711"/>
                                  </a:lnTo>
                                  <a:lnTo>
                                    <a:pt x="15" y="730"/>
                                  </a:lnTo>
                                  <a:lnTo>
                                    <a:pt x="24" y="749"/>
                                  </a:lnTo>
                                  <a:lnTo>
                                    <a:pt x="39" y="768"/>
                                  </a:lnTo>
                                  <a:lnTo>
                                    <a:pt x="58" y="778"/>
                                  </a:lnTo>
                                  <a:lnTo>
                                    <a:pt x="72" y="783"/>
                                  </a:lnTo>
                                  <a:lnTo>
                                    <a:pt x="87" y="778"/>
                                  </a:lnTo>
                                  <a:lnTo>
                                    <a:pt x="101" y="768"/>
                                  </a:lnTo>
                                  <a:lnTo>
                                    <a:pt x="111" y="759"/>
                                  </a:lnTo>
                                  <a:lnTo>
                                    <a:pt x="120" y="744"/>
                                  </a:lnTo>
                                  <a:lnTo>
                                    <a:pt x="130" y="730"/>
                                  </a:lnTo>
                                  <a:lnTo>
                                    <a:pt x="135" y="720"/>
                                  </a:lnTo>
                                  <a:lnTo>
                                    <a:pt x="139" y="740"/>
                                  </a:lnTo>
                                  <a:lnTo>
                                    <a:pt x="139" y="754"/>
                                  </a:lnTo>
                                  <a:lnTo>
                                    <a:pt x="144" y="768"/>
                                  </a:lnTo>
                                  <a:lnTo>
                                    <a:pt x="149" y="783"/>
                                  </a:lnTo>
                                  <a:lnTo>
                                    <a:pt x="154" y="788"/>
                                  </a:lnTo>
                                  <a:lnTo>
                                    <a:pt x="163" y="797"/>
                                  </a:lnTo>
                                  <a:lnTo>
                                    <a:pt x="168" y="802"/>
                                  </a:lnTo>
                                  <a:lnTo>
                                    <a:pt x="178" y="802"/>
                                  </a:lnTo>
                                  <a:lnTo>
                                    <a:pt x="192" y="802"/>
                                  </a:lnTo>
                                  <a:lnTo>
                                    <a:pt x="202" y="797"/>
                                  </a:lnTo>
                                  <a:lnTo>
                                    <a:pt x="211" y="788"/>
                                  </a:lnTo>
                                  <a:lnTo>
                                    <a:pt x="221" y="778"/>
                                  </a:lnTo>
                                  <a:lnTo>
                                    <a:pt x="231" y="764"/>
                                  </a:lnTo>
                                  <a:lnTo>
                                    <a:pt x="240" y="744"/>
                                  </a:lnTo>
                                  <a:lnTo>
                                    <a:pt x="245" y="725"/>
                                  </a:lnTo>
                                  <a:lnTo>
                                    <a:pt x="250" y="706"/>
                                  </a:lnTo>
                                  <a:lnTo>
                                    <a:pt x="250" y="735"/>
                                  </a:lnTo>
                                  <a:lnTo>
                                    <a:pt x="255" y="759"/>
                                  </a:lnTo>
                                  <a:lnTo>
                                    <a:pt x="259" y="778"/>
                                  </a:lnTo>
                                  <a:lnTo>
                                    <a:pt x="264" y="792"/>
                                  </a:lnTo>
                                  <a:lnTo>
                                    <a:pt x="274" y="802"/>
                                  </a:lnTo>
                                  <a:lnTo>
                                    <a:pt x="279" y="812"/>
                                  </a:lnTo>
                                  <a:lnTo>
                                    <a:pt x="288" y="812"/>
                                  </a:lnTo>
                                  <a:lnTo>
                                    <a:pt x="298" y="807"/>
                                  </a:lnTo>
                                  <a:lnTo>
                                    <a:pt x="307" y="812"/>
                                  </a:lnTo>
                                  <a:lnTo>
                                    <a:pt x="317" y="812"/>
                                  </a:lnTo>
                                  <a:lnTo>
                                    <a:pt x="327" y="812"/>
                                  </a:lnTo>
                                  <a:lnTo>
                                    <a:pt x="336" y="812"/>
                                  </a:lnTo>
                                  <a:lnTo>
                                    <a:pt x="351" y="816"/>
                                  </a:lnTo>
                                  <a:lnTo>
                                    <a:pt x="355" y="826"/>
                                  </a:lnTo>
                                  <a:lnTo>
                                    <a:pt x="365" y="840"/>
                                  </a:lnTo>
                                  <a:lnTo>
                                    <a:pt x="370" y="855"/>
                                  </a:lnTo>
                                  <a:lnTo>
                                    <a:pt x="379" y="831"/>
                                  </a:lnTo>
                                  <a:lnTo>
                                    <a:pt x="379" y="802"/>
                                  </a:lnTo>
                                  <a:lnTo>
                                    <a:pt x="375" y="778"/>
                                  </a:lnTo>
                                  <a:lnTo>
                                    <a:pt x="360" y="754"/>
                                  </a:lnTo>
                                  <a:lnTo>
                                    <a:pt x="351" y="740"/>
                                  </a:lnTo>
                                  <a:lnTo>
                                    <a:pt x="341" y="725"/>
                                  </a:lnTo>
                                  <a:lnTo>
                                    <a:pt x="327" y="711"/>
                                  </a:lnTo>
                                  <a:lnTo>
                                    <a:pt x="312" y="696"/>
                                  </a:lnTo>
                                  <a:lnTo>
                                    <a:pt x="303" y="682"/>
                                  </a:lnTo>
                                  <a:lnTo>
                                    <a:pt x="288" y="668"/>
                                  </a:lnTo>
                                  <a:lnTo>
                                    <a:pt x="279" y="653"/>
                                  </a:lnTo>
                                  <a:lnTo>
                                    <a:pt x="274" y="644"/>
                                  </a:lnTo>
                                  <a:lnTo>
                                    <a:pt x="269" y="629"/>
                                  </a:lnTo>
                                  <a:lnTo>
                                    <a:pt x="274" y="624"/>
                                  </a:lnTo>
                                  <a:lnTo>
                                    <a:pt x="283" y="624"/>
                                  </a:lnTo>
                                  <a:lnTo>
                                    <a:pt x="293" y="634"/>
                                  </a:lnTo>
                                  <a:lnTo>
                                    <a:pt x="303" y="648"/>
                                  </a:lnTo>
                                  <a:lnTo>
                                    <a:pt x="307" y="663"/>
                                  </a:lnTo>
                                  <a:lnTo>
                                    <a:pt x="322" y="677"/>
                                  </a:lnTo>
                                  <a:lnTo>
                                    <a:pt x="331" y="692"/>
                                  </a:lnTo>
                                  <a:lnTo>
                                    <a:pt x="346" y="711"/>
                                  </a:lnTo>
                                  <a:lnTo>
                                    <a:pt x="355" y="725"/>
                                  </a:lnTo>
                                  <a:lnTo>
                                    <a:pt x="365" y="740"/>
                                  </a:lnTo>
                                  <a:lnTo>
                                    <a:pt x="375" y="744"/>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52" name="Freeform 23"/>
                          <wps:cNvSpPr>
                            <a:spLocks/>
                          </wps:cNvSpPr>
                          <wps:spPr bwMode="auto">
                            <a:xfrm>
                              <a:off x="2822" y="14843"/>
                              <a:ext cx="77" cy="175"/>
                            </a:xfrm>
                            <a:custGeom>
                              <a:avLst/>
                              <a:gdLst>
                                <a:gd name="T0" fmla="*/ 43 w 77"/>
                                <a:gd name="T1" fmla="*/ 0 h 183"/>
                                <a:gd name="T2" fmla="*/ 29 w 77"/>
                                <a:gd name="T3" fmla="*/ 10 h 183"/>
                                <a:gd name="T4" fmla="*/ 19 w 77"/>
                                <a:gd name="T5" fmla="*/ 29 h 183"/>
                                <a:gd name="T6" fmla="*/ 10 w 77"/>
                                <a:gd name="T7" fmla="*/ 48 h 183"/>
                                <a:gd name="T8" fmla="*/ 5 w 77"/>
                                <a:gd name="T9" fmla="*/ 77 h 183"/>
                                <a:gd name="T10" fmla="*/ 0 w 77"/>
                                <a:gd name="T11" fmla="*/ 101 h 183"/>
                                <a:gd name="T12" fmla="*/ 0 w 77"/>
                                <a:gd name="T13" fmla="*/ 130 h 183"/>
                                <a:gd name="T14" fmla="*/ 5 w 77"/>
                                <a:gd name="T15" fmla="*/ 154 h 183"/>
                                <a:gd name="T16" fmla="*/ 5 w 77"/>
                                <a:gd name="T17" fmla="*/ 183 h 183"/>
                                <a:gd name="T18" fmla="*/ 15 w 77"/>
                                <a:gd name="T19" fmla="*/ 159 h 183"/>
                                <a:gd name="T20" fmla="*/ 19 w 77"/>
                                <a:gd name="T21" fmla="*/ 144 h 183"/>
                                <a:gd name="T22" fmla="*/ 24 w 77"/>
                                <a:gd name="T23" fmla="*/ 125 h 183"/>
                                <a:gd name="T24" fmla="*/ 29 w 77"/>
                                <a:gd name="T25" fmla="*/ 106 h 183"/>
                                <a:gd name="T26" fmla="*/ 39 w 77"/>
                                <a:gd name="T27" fmla="*/ 91 h 183"/>
                                <a:gd name="T28" fmla="*/ 48 w 77"/>
                                <a:gd name="T29" fmla="*/ 87 h 183"/>
                                <a:gd name="T30" fmla="*/ 58 w 77"/>
                                <a:gd name="T31" fmla="*/ 87 h 183"/>
                                <a:gd name="T32" fmla="*/ 77 w 77"/>
                                <a:gd name="T33" fmla="*/ 87 h 183"/>
                                <a:gd name="T34" fmla="*/ 43 w 77"/>
                                <a:gd name="T35" fmla="*/ 0 h 18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77" h="183">
                                  <a:moveTo>
                                    <a:pt x="43" y="0"/>
                                  </a:moveTo>
                                  <a:lnTo>
                                    <a:pt x="29" y="10"/>
                                  </a:lnTo>
                                  <a:lnTo>
                                    <a:pt x="19" y="29"/>
                                  </a:lnTo>
                                  <a:lnTo>
                                    <a:pt x="10" y="48"/>
                                  </a:lnTo>
                                  <a:lnTo>
                                    <a:pt x="5" y="77"/>
                                  </a:lnTo>
                                  <a:lnTo>
                                    <a:pt x="0" y="101"/>
                                  </a:lnTo>
                                  <a:lnTo>
                                    <a:pt x="0" y="130"/>
                                  </a:lnTo>
                                  <a:lnTo>
                                    <a:pt x="5" y="154"/>
                                  </a:lnTo>
                                  <a:lnTo>
                                    <a:pt x="5" y="183"/>
                                  </a:lnTo>
                                  <a:lnTo>
                                    <a:pt x="15" y="159"/>
                                  </a:lnTo>
                                  <a:lnTo>
                                    <a:pt x="19" y="144"/>
                                  </a:lnTo>
                                  <a:lnTo>
                                    <a:pt x="24" y="125"/>
                                  </a:lnTo>
                                  <a:lnTo>
                                    <a:pt x="29" y="106"/>
                                  </a:lnTo>
                                  <a:lnTo>
                                    <a:pt x="39" y="91"/>
                                  </a:lnTo>
                                  <a:lnTo>
                                    <a:pt x="48" y="87"/>
                                  </a:lnTo>
                                  <a:lnTo>
                                    <a:pt x="58" y="87"/>
                                  </a:lnTo>
                                  <a:lnTo>
                                    <a:pt x="77" y="87"/>
                                  </a:lnTo>
                                  <a:lnTo>
                                    <a:pt x="43"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53" name="Freeform 24"/>
                          <wps:cNvSpPr>
                            <a:spLocks/>
                          </wps:cNvSpPr>
                          <wps:spPr bwMode="auto">
                            <a:xfrm>
                              <a:off x="2765" y="14766"/>
                              <a:ext cx="57" cy="82"/>
                            </a:xfrm>
                            <a:custGeom>
                              <a:avLst/>
                              <a:gdLst>
                                <a:gd name="T0" fmla="*/ 9 w 57"/>
                                <a:gd name="T1" fmla="*/ 9 h 86"/>
                                <a:gd name="T2" fmla="*/ 0 w 57"/>
                                <a:gd name="T3" fmla="*/ 28 h 86"/>
                                <a:gd name="T4" fmla="*/ 0 w 57"/>
                                <a:gd name="T5" fmla="*/ 48 h 86"/>
                                <a:gd name="T6" fmla="*/ 0 w 57"/>
                                <a:gd name="T7" fmla="*/ 67 h 86"/>
                                <a:gd name="T8" fmla="*/ 9 w 57"/>
                                <a:gd name="T9" fmla="*/ 81 h 86"/>
                                <a:gd name="T10" fmla="*/ 19 w 57"/>
                                <a:gd name="T11" fmla="*/ 86 h 86"/>
                                <a:gd name="T12" fmla="*/ 33 w 57"/>
                                <a:gd name="T13" fmla="*/ 81 h 86"/>
                                <a:gd name="T14" fmla="*/ 43 w 57"/>
                                <a:gd name="T15" fmla="*/ 76 h 86"/>
                                <a:gd name="T16" fmla="*/ 52 w 57"/>
                                <a:gd name="T17" fmla="*/ 67 h 86"/>
                                <a:gd name="T18" fmla="*/ 57 w 57"/>
                                <a:gd name="T19" fmla="*/ 52 h 86"/>
                                <a:gd name="T20" fmla="*/ 57 w 57"/>
                                <a:gd name="T21" fmla="*/ 38 h 86"/>
                                <a:gd name="T22" fmla="*/ 52 w 57"/>
                                <a:gd name="T23" fmla="*/ 24 h 86"/>
                                <a:gd name="T24" fmla="*/ 48 w 57"/>
                                <a:gd name="T25" fmla="*/ 9 h 86"/>
                                <a:gd name="T26" fmla="*/ 43 w 57"/>
                                <a:gd name="T27" fmla="*/ 4 h 86"/>
                                <a:gd name="T28" fmla="*/ 28 w 57"/>
                                <a:gd name="T29" fmla="*/ 0 h 86"/>
                                <a:gd name="T30" fmla="*/ 19 w 57"/>
                                <a:gd name="T31" fmla="*/ 0 h 86"/>
                                <a:gd name="T32" fmla="*/ 9 w 57"/>
                                <a:gd name="T33" fmla="*/ 9 h 8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57" h="86">
                                  <a:moveTo>
                                    <a:pt x="9" y="9"/>
                                  </a:moveTo>
                                  <a:lnTo>
                                    <a:pt x="0" y="28"/>
                                  </a:lnTo>
                                  <a:lnTo>
                                    <a:pt x="0" y="48"/>
                                  </a:lnTo>
                                  <a:lnTo>
                                    <a:pt x="0" y="67"/>
                                  </a:lnTo>
                                  <a:lnTo>
                                    <a:pt x="9" y="81"/>
                                  </a:lnTo>
                                  <a:lnTo>
                                    <a:pt x="19" y="86"/>
                                  </a:lnTo>
                                  <a:lnTo>
                                    <a:pt x="33" y="81"/>
                                  </a:lnTo>
                                  <a:lnTo>
                                    <a:pt x="43" y="76"/>
                                  </a:lnTo>
                                  <a:lnTo>
                                    <a:pt x="52" y="67"/>
                                  </a:lnTo>
                                  <a:lnTo>
                                    <a:pt x="57" y="52"/>
                                  </a:lnTo>
                                  <a:lnTo>
                                    <a:pt x="57" y="38"/>
                                  </a:lnTo>
                                  <a:lnTo>
                                    <a:pt x="52" y="24"/>
                                  </a:lnTo>
                                  <a:lnTo>
                                    <a:pt x="48" y="9"/>
                                  </a:lnTo>
                                  <a:lnTo>
                                    <a:pt x="43" y="4"/>
                                  </a:lnTo>
                                  <a:lnTo>
                                    <a:pt x="28" y="0"/>
                                  </a:lnTo>
                                  <a:lnTo>
                                    <a:pt x="19" y="0"/>
                                  </a:lnTo>
                                  <a:lnTo>
                                    <a:pt x="9" y="9"/>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54" name="Freeform 25"/>
                          <wps:cNvSpPr>
                            <a:spLocks/>
                          </wps:cNvSpPr>
                          <wps:spPr bwMode="auto">
                            <a:xfrm>
                              <a:off x="2976" y="14843"/>
                              <a:ext cx="1195" cy="588"/>
                            </a:xfrm>
                            <a:custGeom>
                              <a:avLst/>
                              <a:gdLst>
                                <a:gd name="T0" fmla="*/ 153 w 1195"/>
                                <a:gd name="T1" fmla="*/ 523 h 615"/>
                                <a:gd name="T2" fmla="*/ 297 w 1195"/>
                                <a:gd name="T3" fmla="*/ 499 h 615"/>
                                <a:gd name="T4" fmla="*/ 432 w 1195"/>
                                <a:gd name="T5" fmla="*/ 423 h 615"/>
                                <a:gd name="T6" fmla="*/ 523 w 1195"/>
                                <a:gd name="T7" fmla="*/ 274 h 615"/>
                                <a:gd name="T8" fmla="*/ 537 w 1195"/>
                                <a:gd name="T9" fmla="*/ 317 h 615"/>
                                <a:gd name="T10" fmla="*/ 547 w 1195"/>
                                <a:gd name="T11" fmla="*/ 423 h 615"/>
                                <a:gd name="T12" fmla="*/ 600 w 1195"/>
                                <a:gd name="T13" fmla="*/ 432 h 615"/>
                                <a:gd name="T14" fmla="*/ 624 w 1195"/>
                                <a:gd name="T15" fmla="*/ 456 h 615"/>
                                <a:gd name="T16" fmla="*/ 681 w 1195"/>
                                <a:gd name="T17" fmla="*/ 562 h 615"/>
                                <a:gd name="T18" fmla="*/ 729 w 1195"/>
                                <a:gd name="T19" fmla="*/ 605 h 615"/>
                                <a:gd name="T20" fmla="*/ 763 w 1195"/>
                                <a:gd name="T21" fmla="*/ 499 h 615"/>
                                <a:gd name="T22" fmla="*/ 710 w 1195"/>
                                <a:gd name="T23" fmla="*/ 370 h 615"/>
                                <a:gd name="T24" fmla="*/ 816 w 1195"/>
                                <a:gd name="T25" fmla="*/ 490 h 615"/>
                                <a:gd name="T26" fmla="*/ 921 w 1195"/>
                                <a:gd name="T27" fmla="*/ 523 h 615"/>
                                <a:gd name="T28" fmla="*/ 921 w 1195"/>
                                <a:gd name="T29" fmla="*/ 451 h 615"/>
                                <a:gd name="T30" fmla="*/ 849 w 1195"/>
                                <a:gd name="T31" fmla="*/ 355 h 615"/>
                                <a:gd name="T32" fmla="*/ 801 w 1195"/>
                                <a:gd name="T33" fmla="*/ 317 h 615"/>
                                <a:gd name="T34" fmla="*/ 873 w 1195"/>
                                <a:gd name="T35" fmla="*/ 331 h 615"/>
                                <a:gd name="T36" fmla="*/ 941 w 1195"/>
                                <a:gd name="T37" fmla="*/ 341 h 615"/>
                                <a:gd name="T38" fmla="*/ 1003 w 1195"/>
                                <a:gd name="T39" fmla="*/ 375 h 615"/>
                                <a:gd name="T40" fmla="*/ 1065 w 1195"/>
                                <a:gd name="T41" fmla="*/ 432 h 615"/>
                                <a:gd name="T42" fmla="*/ 1104 w 1195"/>
                                <a:gd name="T43" fmla="*/ 432 h 615"/>
                                <a:gd name="T44" fmla="*/ 1118 w 1195"/>
                                <a:gd name="T45" fmla="*/ 451 h 615"/>
                                <a:gd name="T46" fmla="*/ 1085 w 1195"/>
                                <a:gd name="T47" fmla="*/ 447 h 615"/>
                                <a:gd name="T48" fmla="*/ 1051 w 1195"/>
                                <a:gd name="T49" fmla="*/ 475 h 615"/>
                                <a:gd name="T50" fmla="*/ 1051 w 1195"/>
                                <a:gd name="T51" fmla="*/ 547 h 615"/>
                                <a:gd name="T52" fmla="*/ 1099 w 1195"/>
                                <a:gd name="T53" fmla="*/ 595 h 615"/>
                                <a:gd name="T54" fmla="*/ 1161 w 1195"/>
                                <a:gd name="T55" fmla="*/ 576 h 615"/>
                                <a:gd name="T56" fmla="*/ 1195 w 1195"/>
                                <a:gd name="T57" fmla="*/ 485 h 615"/>
                                <a:gd name="T58" fmla="*/ 1118 w 1195"/>
                                <a:gd name="T59" fmla="*/ 355 h 615"/>
                                <a:gd name="T60" fmla="*/ 1013 w 1195"/>
                                <a:gd name="T61" fmla="*/ 288 h 615"/>
                                <a:gd name="T62" fmla="*/ 893 w 1195"/>
                                <a:gd name="T63" fmla="*/ 269 h 615"/>
                                <a:gd name="T64" fmla="*/ 773 w 1195"/>
                                <a:gd name="T65" fmla="*/ 259 h 615"/>
                                <a:gd name="T66" fmla="*/ 681 w 1195"/>
                                <a:gd name="T67" fmla="*/ 231 h 615"/>
                                <a:gd name="T68" fmla="*/ 629 w 1195"/>
                                <a:gd name="T69" fmla="*/ 154 h 615"/>
                                <a:gd name="T70" fmla="*/ 638 w 1195"/>
                                <a:gd name="T71" fmla="*/ 58 h 615"/>
                                <a:gd name="T72" fmla="*/ 705 w 1195"/>
                                <a:gd name="T73" fmla="*/ 53 h 615"/>
                                <a:gd name="T74" fmla="*/ 720 w 1195"/>
                                <a:gd name="T75" fmla="*/ 111 h 615"/>
                                <a:gd name="T76" fmla="*/ 701 w 1195"/>
                                <a:gd name="T77" fmla="*/ 154 h 615"/>
                                <a:gd name="T78" fmla="*/ 739 w 1195"/>
                                <a:gd name="T79" fmla="*/ 149 h 615"/>
                                <a:gd name="T80" fmla="*/ 758 w 1195"/>
                                <a:gd name="T81" fmla="*/ 144 h 615"/>
                                <a:gd name="T82" fmla="*/ 777 w 1195"/>
                                <a:gd name="T83" fmla="*/ 168 h 615"/>
                                <a:gd name="T84" fmla="*/ 811 w 1195"/>
                                <a:gd name="T85" fmla="*/ 154 h 615"/>
                                <a:gd name="T86" fmla="*/ 787 w 1195"/>
                                <a:gd name="T87" fmla="*/ 82 h 615"/>
                                <a:gd name="T88" fmla="*/ 734 w 1195"/>
                                <a:gd name="T89" fmla="*/ 24 h 615"/>
                                <a:gd name="T90" fmla="*/ 653 w 1195"/>
                                <a:gd name="T91" fmla="*/ 0 h 615"/>
                                <a:gd name="T92" fmla="*/ 552 w 1195"/>
                                <a:gd name="T93" fmla="*/ 34 h 615"/>
                                <a:gd name="T94" fmla="*/ 475 w 1195"/>
                                <a:gd name="T95" fmla="*/ 149 h 615"/>
                                <a:gd name="T96" fmla="*/ 408 w 1195"/>
                                <a:gd name="T97" fmla="*/ 250 h 615"/>
                                <a:gd name="T98" fmla="*/ 336 w 1195"/>
                                <a:gd name="T99" fmla="*/ 322 h 615"/>
                                <a:gd name="T100" fmla="*/ 245 w 1195"/>
                                <a:gd name="T101" fmla="*/ 379 h 615"/>
                                <a:gd name="T102" fmla="*/ 125 w 1195"/>
                                <a:gd name="T103" fmla="*/ 403 h 615"/>
                                <a:gd name="T104" fmla="*/ 14 w 1195"/>
                                <a:gd name="T105" fmla="*/ 413 h 615"/>
                                <a:gd name="T106" fmla="*/ 53 w 1195"/>
                                <a:gd name="T107" fmla="*/ 461 h 61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1195" h="615">
                                  <a:moveTo>
                                    <a:pt x="67" y="509"/>
                                  </a:moveTo>
                                  <a:lnTo>
                                    <a:pt x="91" y="514"/>
                                  </a:lnTo>
                                  <a:lnTo>
                                    <a:pt x="120" y="519"/>
                                  </a:lnTo>
                                  <a:lnTo>
                                    <a:pt x="153" y="523"/>
                                  </a:lnTo>
                                  <a:lnTo>
                                    <a:pt x="187" y="523"/>
                                  </a:lnTo>
                                  <a:lnTo>
                                    <a:pt x="225" y="519"/>
                                  </a:lnTo>
                                  <a:lnTo>
                                    <a:pt x="259" y="509"/>
                                  </a:lnTo>
                                  <a:lnTo>
                                    <a:pt x="297" y="499"/>
                                  </a:lnTo>
                                  <a:lnTo>
                                    <a:pt x="336" y="490"/>
                                  </a:lnTo>
                                  <a:lnTo>
                                    <a:pt x="369" y="471"/>
                                  </a:lnTo>
                                  <a:lnTo>
                                    <a:pt x="403" y="451"/>
                                  </a:lnTo>
                                  <a:lnTo>
                                    <a:pt x="432" y="423"/>
                                  </a:lnTo>
                                  <a:lnTo>
                                    <a:pt x="461" y="394"/>
                                  </a:lnTo>
                                  <a:lnTo>
                                    <a:pt x="489" y="360"/>
                                  </a:lnTo>
                                  <a:lnTo>
                                    <a:pt x="509" y="317"/>
                                  </a:lnTo>
                                  <a:lnTo>
                                    <a:pt x="523" y="274"/>
                                  </a:lnTo>
                                  <a:lnTo>
                                    <a:pt x="537" y="226"/>
                                  </a:lnTo>
                                  <a:lnTo>
                                    <a:pt x="542" y="250"/>
                                  </a:lnTo>
                                  <a:lnTo>
                                    <a:pt x="537" y="279"/>
                                  </a:lnTo>
                                  <a:lnTo>
                                    <a:pt x="537" y="317"/>
                                  </a:lnTo>
                                  <a:lnTo>
                                    <a:pt x="533" y="355"/>
                                  </a:lnTo>
                                  <a:lnTo>
                                    <a:pt x="533" y="379"/>
                                  </a:lnTo>
                                  <a:lnTo>
                                    <a:pt x="537" y="399"/>
                                  </a:lnTo>
                                  <a:lnTo>
                                    <a:pt x="547" y="423"/>
                                  </a:lnTo>
                                  <a:lnTo>
                                    <a:pt x="557" y="437"/>
                                  </a:lnTo>
                                  <a:lnTo>
                                    <a:pt x="571" y="447"/>
                                  </a:lnTo>
                                  <a:lnTo>
                                    <a:pt x="585" y="447"/>
                                  </a:lnTo>
                                  <a:lnTo>
                                    <a:pt x="600" y="432"/>
                                  </a:lnTo>
                                  <a:lnTo>
                                    <a:pt x="614" y="403"/>
                                  </a:lnTo>
                                  <a:lnTo>
                                    <a:pt x="624" y="384"/>
                                  </a:lnTo>
                                  <a:lnTo>
                                    <a:pt x="629" y="399"/>
                                  </a:lnTo>
                                  <a:lnTo>
                                    <a:pt x="624" y="456"/>
                                  </a:lnTo>
                                  <a:lnTo>
                                    <a:pt x="633" y="499"/>
                                  </a:lnTo>
                                  <a:lnTo>
                                    <a:pt x="648" y="528"/>
                                  </a:lnTo>
                                  <a:lnTo>
                                    <a:pt x="667" y="547"/>
                                  </a:lnTo>
                                  <a:lnTo>
                                    <a:pt x="681" y="562"/>
                                  </a:lnTo>
                                  <a:lnTo>
                                    <a:pt x="701" y="576"/>
                                  </a:lnTo>
                                  <a:lnTo>
                                    <a:pt x="710" y="591"/>
                                  </a:lnTo>
                                  <a:lnTo>
                                    <a:pt x="715" y="615"/>
                                  </a:lnTo>
                                  <a:lnTo>
                                    <a:pt x="729" y="605"/>
                                  </a:lnTo>
                                  <a:lnTo>
                                    <a:pt x="739" y="586"/>
                                  </a:lnTo>
                                  <a:lnTo>
                                    <a:pt x="753" y="562"/>
                                  </a:lnTo>
                                  <a:lnTo>
                                    <a:pt x="758" y="533"/>
                                  </a:lnTo>
                                  <a:lnTo>
                                    <a:pt x="763" y="499"/>
                                  </a:lnTo>
                                  <a:lnTo>
                                    <a:pt x="758" y="466"/>
                                  </a:lnTo>
                                  <a:lnTo>
                                    <a:pt x="749" y="427"/>
                                  </a:lnTo>
                                  <a:lnTo>
                                    <a:pt x="725" y="394"/>
                                  </a:lnTo>
                                  <a:lnTo>
                                    <a:pt x="710" y="370"/>
                                  </a:lnTo>
                                  <a:lnTo>
                                    <a:pt x="725" y="360"/>
                                  </a:lnTo>
                                  <a:lnTo>
                                    <a:pt x="753" y="423"/>
                                  </a:lnTo>
                                  <a:lnTo>
                                    <a:pt x="787" y="466"/>
                                  </a:lnTo>
                                  <a:lnTo>
                                    <a:pt x="816" y="490"/>
                                  </a:lnTo>
                                  <a:lnTo>
                                    <a:pt x="854" y="499"/>
                                  </a:lnTo>
                                  <a:lnTo>
                                    <a:pt x="883" y="509"/>
                                  </a:lnTo>
                                  <a:lnTo>
                                    <a:pt x="907" y="514"/>
                                  </a:lnTo>
                                  <a:lnTo>
                                    <a:pt x="921" y="523"/>
                                  </a:lnTo>
                                  <a:lnTo>
                                    <a:pt x="931" y="538"/>
                                  </a:lnTo>
                                  <a:lnTo>
                                    <a:pt x="931" y="514"/>
                                  </a:lnTo>
                                  <a:lnTo>
                                    <a:pt x="931" y="485"/>
                                  </a:lnTo>
                                  <a:lnTo>
                                    <a:pt x="921" y="451"/>
                                  </a:lnTo>
                                  <a:lnTo>
                                    <a:pt x="907" y="423"/>
                                  </a:lnTo>
                                  <a:lnTo>
                                    <a:pt x="893" y="399"/>
                                  </a:lnTo>
                                  <a:lnTo>
                                    <a:pt x="869" y="375"/>
                                  </a:lnTo>
                                  <a:lnTo>
                                    <a:pt x="849" y="355"/>
                                  </a:lnTo>
                                  <a:lnTo>
                                    <a:pt x="825" y="346"/>
                                  </a:lnTo>
                                  <a:lnTo>
                                    <a:pt x="773" y="331"/>
                                  </a:lnTo>
                                  <a:lnTo>
                                    <a:pt x="782" y="312"/>
                                  </a:lnTo>
                                  <a:lnTo>
                                    <a:pt x="801" y="317"/>
                                  </a:lnTo>
                                  <a:lnTo>
                                    <a:pt x="816" y="327"/>
                                  </a:lnTo>
                                  <a:lnTo>
                                    <a:pt x="835" y="327"/>
                                  </a:lnTo>
                                  <a:lnTo>
                                    <a:pt x="854" y="331"/>
                                  </a:lnTo>
                                  <a:lnTo>
                                    <a:pt x="873" y="331"/>
                                  </a:lnTo>
                                  <a:lnTo>
                                    <a:pt x="888" y="331"/>
                                  </a:lnTo>
                                  <a:lnTo>
                                    <a:pt x="907" y="336"/>
                                  </a:lnTo>
                                  <a:lnTo>
                                    <a:pt x="921" y="336"/>
                                  </a:lnTo>
                                  <a:lnTo>
                                    <a:pt x="941" y="341"/>
                                  </a:lnTo>
                                  <a:lnTo>
                                    <a:pt x="955" y="346"/>
                                  </a:lnTo>
                                  <a:lnTo>
                                    <a:pt x="974" y="351"/>
                                  </a:lnTo>
                                  <a:lnTo>
                                    <a:pt x="989" y="360"/>
                                  </a:lnTo>
                                  <a:lnTo>
                                    <a:pt x="1003" y="375"/>
                                  </a:lnTo>
                                  <a:lnTo>
                                    <a:pt x="1022" y="389"/>
                                  </a:lnTo>
                                  <a:lnTo>
                                    <a:pt x="1041" y="403"/>
                                  </a:lnTo>
                                  <a:lnTo>
                                    <a:pt x="1056" y="427"/>
                                  </a:lnTo>
                                  <a:lnTo>
                                    <a:pt x="1065" y="432"/>
                                  </a:lnTo>
                                  <a:lnTo>
                                    <a:pt x="1075" y="432"/>
                                  </a:lnTo>
                                  <a:lnTo>
                                    <a:pt x="1085" y="432"/>
                                  </a:lnTo>
                                  <a:lnTo>
                                    <a:pt x="1094" y="432"/>
                                  </a:lnTo>
                                  <a:lnTo>
                                    <a:pt x="1104" y="432"/>
                                  </a:lnTo>
                                  <a:lnTo>
                                    <a:pt x="1113" y="437"/>
                                  </a:lnTo>
                                  <a:lnTo>
                                    <a:pt x="1118" y="442"/>
                                  </a:lnTo>
                                  <a:lnTo>
                                    <a:pt x="1128" y="451"/>
                                  </a:lnTo>
                                  <a:lnTo>
                                    <a:pt x="1118" y="451"/>
                                  </a:lnTo>
                                  <a:lnTo>
                                    <a:pt x="1109" y="451"/>
                                  </a:lnTo>
                                  <a:lnTo>
                                    <a:pt x="1104" y="447"/>
                                  </a:lnTo>
                                  <a:lnTo>
                                    <a:pt x="1094" y="447"/>
                                  </a:lnTo>
                                  <a:lnTo>
                                    <a:pt x="1085" y="447"/>
                                  </a:lnTo>
                                  <a:lnTo>
                                    <a:pt x="1075" y="447"/>
                                  </a:lnTo>
                                  <a:lnTo>
                                    <a:pt x="1070" y="451"/>
                                  </a:lnTo>
                                  <a:lnTo>
                                    <a:pt x="1061" y="456"/>
                                  </a:lnTo>
                                  <a:lnTo>
                                    <a:pt x="1051" y="475"/>
                                  </a:lnTo>
                                  <a:lnTo>
                                    <a:pt x="1046" y="495"/>
                                  </a:lnTo>
                                  <a:lnTo>
                                    <a:pt x="1046" y="514"/>
                                  </a:lnTo>
                                  <a:lnTo>
                                    <a:pt x="1046" y="533"/>
                                  </a:lnTo>
                                  <a:lnTo>
                                    <a:pt x="1051" y="547"/>
                                  </a:lnTo>
                                  <a:lnTo>
                                    <a:pt x="1061" y="562"/>
                                  </a:lnTo>
                                  <a:lnTo>
                                    <a:pt x="1070" y="576"/>
                                  </a:lnTo>
                                  <a:lnTo>
                                    <a:pt x="1080" y="586"/>
                                  </a:lnTo>
                                  <a:lnTo>
                                    <a:pt x="1099" y="595"/>
                                  </a:lnTo>
                                  <a:lnTo>
                                    <a:pt x="1113" y="595"/>
                                  </a:lnTo>
                                  <a:lnTo>
                                    <a:pt x="1128" y="595"/>
                                  </a:lnTo>
                                  <a:lnTo>
                                    <a:pt x="1147" y="591"/>
                                  </a:lnTo>
                                  <a:lnTo>
                                    <a:pt x="1161" y="576"/>
                                  </a:lnTo>
                                  <a:lnTo>
                                    <a:pt x="1176" y="562"/>
                                  </a:lnTo>
                                  <a:lnTo>
                                    <a:pt x="1185" y="538"/>
                                  </a:lnTo>
                                  <a:lnTo>
                                    <a:pt x="1195" y="514"/>
                                  </a:lnTo>
                                  <a:lnTo>
                                    <a:pt x="1195" y="485"/>
                                  </a:lnTo>
                                  <a:lnTo>
                                    <a:pt x="1181" y="451"/>
                                  </a:lnTo>
                                  <a:lnTo>
                                    <a:pt x="1166" y="418"/>
                                  </a:lnTo>
                                  <a:lnTo>
                                    <a:pt x="1142" y="384"/>
                                  </a:lnTo>
                                  <a:lnTo>
                                    <a:pt x="1118" y="355"/>
                                  </a:lnTo>
                                  <a:lnTo>
                                    <a:pt x="1089" y="327"/>
                                  </a:lnTo>
                                  <a:lnTo>
                                    <a:pt x="1065" y="307"/>
                                  </a:lnTo>
                                  <a:lnTo>
                                    <a:pt x="1041" y="298"/>
                                  </a:lnTo>
                                  <a:lnTo>
                                    <a:pt x="1013" y="288"/>
                                  </a:lnTo>
                                  <a:lnTo>
                                    <a:pt x="984" y="283"/>
                                  </a:lnTo>
                                  <a:lnTo>
                                    <a:pt x="955" y="279"/>
                                  </a:lnTo>
                                  <a:lnTo>
                                    <a:pt x="921" y="274"/>
                                  </a:lnTo>
                                  <a:lnTo>
                                    <a:pt x="893" y="269"/>
                                  </a:lnTo>
                                  <a:lnTo>
                                    <a:pt x="859" y="269"/>
                                  </a:lnTo>
                                  <a:lnTo>
                                    <a:pt x="830" y="264"/>
                                  </a:lnTo>
                                  <a:lnTo>
                                    <a:pt x="801" y="264"/>
                                  </a:lnTo>
                                  <a:lnTo>
                                    <a:pt x="773" y="259"/>
                                  </a:lnTo>
                                  <a:lnTo>
                                    <a:pt x="749" y="255"/>
                                  </a:lnTo>
                                  <a:lnTo>
                                    <a:pt x="725" y="250"/>
                                  </a:lnTo>
                                  <a:lnTo>
                                    <a:pt x="701" y="240"/>
                                  </a:lnTo>
                                  <a:lnTo>
                                    <a:pt x="681" y="231"/>
                                  </a:lnTo>
                                  <a:lnTo>
                                    <a:pt x="667" y="221"/>
                                  </a:lnTo>
                                  <a:lnTo>
                                    <a:pt x="653" y="207"/>
                                  </a:lnTo>
                                  <a:lnTo>
                                    <a:pt x="643" y="192"/>
                                  </a:lnTo>
                                  <a:lnTo>
                                    <a:pt x="629" y="154"/>
                                  </a:lnTo>
                                  <a:lnTo>
                                    <a:pt x="624" y="125"/>
                                  </a:lnTo>
                                  <a:lnTo>
                                    <a:pt x="624" y="96"/>
                                  </a:lnTo>
                                  <a:lnTo>
                                    <a:pt x="629" y="77"/>
                                  </a:lnTo>
                                  <a:lnTo>
                                    <a:pt x="638" y="58"/>
                                  </a:lnTo>
                                  <a:lnTo>
                                    <a:pt x="653" y="43"/>
                                  </a:lnTo>
                                  <a:lnTo>
                                    <a:pt x="667" y="43"/>
                                  </a:lnTo>
                                  <a:lnTo>
                                    <a:pt x="691" y="43"/>
                                  </a:lnTo>
                                  <a:lnTo>
                                    <a:pt x="705" y="53"/>
                                  </a:lnTo>
                                  <a:lnTo>
                                    <a:pt x="720" y="67"/>
                                  </a:lnTo>
                                  <a:lnTo>
                                    <a:pt x="725" y="82"/>
                                  </a:lnTo>
                                  <a:lnTo>
                                    <a:pt x="725" y="96"/>
                                  </a:lnTo>
                                  <a:lnTo>
                                    <a:pt x="720" y="111"/>
                                  </a:lnTo>
                                  <a:lnTo>
                                    <a:pt x="710" y="130"/>
                                  </a:lnTo>
                                  <a:lnTo>
                                    <a:pt x="701" y="139"/>
                                  </a:lnTo>
                                  <a:lnTo>
                                    <a:pt x="691" y="149"/>
                                  </a:lnTo>
                                  <a:lnTo>
                                    <a:pt x="701" y="154"/>
                                  </a:lnTo>
                                  <a:lnTo>
                                    <a:pt x="710" y="154"/>
                                  </a:lnTo>
                                  <a:lnTo>
                                    <a:pt x="720" y="154"/>
                                  </a:lnTo>
                                  <a:lnTo>
                                    <a:pt x="729" y="154"/>
                                  </a:lnTo>
                                  <a:lnTo>
                                    <a:pt x="739" y="149"/>
                                  </a:lnTo>
                                  <a:lnTo>
                                    <a:pt x="744" y="144"/>
                                  </a:lnTo>
                                  <a:lnTo>
                                    <a:pt x="749" y="139"/>
                                  </a:lnTo>
                                  <a:lnTo>
                                    <a:pt x="749" y="135"/>
                                  </a:lnTo>
                                  <a:lnTo>
                                    <a:pt x="758" y="144"/>
                                  </a:lnTo>
                                  <a:lnTo>
                                    <a:pt x="763" y="154"/>
                                  </a:lnTo>
                                  <a:lnTo>
                                    <a:pt x="768" y="163"/>
                                  </a:lnTo>
                                  <a:lnTo>
                                    <a:pt x="773" y="168"/>
                                  </a:lnTo>
                                  <a:lnTo>
                                    <a:pt x="777" y="168"/>
                                  </a:lnTo>
                                  <a:lnTo>
                                    <a:pt x="787" y="168"/>
                                  </a:lnTo>
                                  <a:lnTo>
                                    <a:pt x="792" y="168"/>
                                  </a:lnTo>
                                  <a:lnTo>
                                    <a:pt x="806" y="163"/>
                                  </a:lnTo>
                                  <a:lnTo>
                                    <a:pt x="811" y="154"/>
                                  </a:lnTo>
                                  <a:lnTo>
                                    <a:pt x="811" y="139"/>
                                  </a:lnTo>
                                  <a:lnTo>
                                    <a:pt x="806" y="120"/>
                                  </a:lnTo>
                                  <a:lnTo>
                                    <a:pt x="797" y="101"/>
                                  </a:lnTo>
                                  <a:lnTo>
                                    <a:pt x="787" y="82"/>
                                  </a:lnTo>
                                  <a:lnTo>
                                    <a:pt x="773" y="67"/>
                                  </a:lnTo>
                                  <a:lnTo>
                                    <a:pt x="758" y="48"/>
                                  </a:lnTo>
                                  <a:lnTo>
                                    <a:pt x="749" y="39"/>
                                  </a:lnTo>
                                  <a:lnTo>
                                    <a:pt x="734" y="24"/>
                                  </a:lnTo>
                                  <a:lnTo>
                                    <a:pt x="715" y="15"/>
                                  </a:lnTo>
                                  <a:lnTo>
                                    <a:pt x="696" y="10"/>
                                  </a:lnTo>
                                  <a:lnTo>
                                    <a:pt x="677" y="5"/>
                                  </a:lnTo>
                                  <a:lnTo>
                                    <a:pt x="653" y="0"/>
                                  </a:lnTo>
                                  <a:lnTo>
                                    <a:pt x="629" y="0"/>
                                  </a:lnTo>
                                  <a:lnTo>
                                    <a:pt x="609" y="5"/>
                                  </a:lnTo>
                                  <a:lnTo>
                                    <a:pt x="590" y="10"/>
                                  </a:lnTo>
                                  <a:lnTo>
                                    <a:pt x="552" y="34"/>
                                  </a:lnTo>
                                  <a:lnTo>
                                    <a:pt x="528" y="58"/>
                                  </a:lnTo>
                                  <a:lnTo>
                                    <a:pt x="509" y="87"/>
                                  </a:lnTo>
                                  <a:lnTo>
                                    <a:pt x="489" y="115"/>
                                  </a:lnTo>
                                  <a:lnTo>
                                    <a:pt x="475" y="149"/>
                                  </a:lnTo>
                                  <a:lnTo>
                                    <a:pt x="461" y="178"/>
                                  </a:lnTo>
                                  <a:lnTo>
                                    <a:pt x="446" y="207"/>
                                  </a:lnTo>
                                  <a:lnTo>
                                    <a:pt x="427" y="231"/>
                                  </a:lnTo>
                                  <a:lnTo>
                                    <a:pt x="408" y="250"/>
                                  </a:lnTo>
                                  <a:lnTo>
                                    <a:pt x="389" y="269"/>
                                  </a:lnTo>
                                  <a:lnTo>
                                    <a:pt x="369" y="288"/>
                                  </a:lnTo>
                                  <a:lnTo>
                                    <a:pt x="350" y="303"/>
                                  </a:lnTo>
                                  <a:lnTo>
                                    <a:pt x="336" y="322"/>
                                  </a:lnTo>
                                  <a:lnTo>
                                    <a:pt x="312" y="341"/>
                                  </a:lnTo>
                                  <a:lnTo>
                                    <a:pt x="293" y="355"/>
                                  </a:lnTo>
                                  <a:lnTo>
                                    <a:pt x="269" y="370"/>
                                  </a:lnTo>
                                  <a:lnTo>
                                    <a:pt x="245" y="379"/>
                                  </a:lnTo>
                                  <a:lnTo>
                                    <a:pt x="221" y="389"/>
                                  </a:lnTo>
                                  <a:lnTo>
                                    <a:pt x="192" y="399"/>
                                  </a:lnTo>
                                  <a:lnTo>
                                    <a:pt x="158" y="403"/>
                                  </a:lnTo>
                                  <a:lnTo>
                                    <a:pt x="125" y="403"/>
                                  </a:lnTo>
                                  <a:lnTo>
                                    <a:pt x="86" y="403"/>
                                  </a:lnTo>
                                  <a:lnTo>
                                    <a:pt x="48" y="403"/>
                                  </a:lnTo>
                                  <a:lnTo>
                                    <a:pt x="0" y="399"/>
                                  </a:lnTo>
                                  <a:lnTo>
                                    <a:pt x="14" y="413"/>
                                  </a:lnTo>
                                  <a:lnTo>
                                    <a:pt x="24" y="423"/>
                                  </a:lnTo>
                                  <a:lnTo>
                                    <a:pt x="33" y="437"/>
                                  </a:lnTo>
                                  <a:lnTo>
                                    <a:pt x="43" y="451"/>
                                  </a:lnTo>
                                  <a:lnTo>
                                    <a:pt x="53" y="461"/>
                                  </a:lnTo>
                                  <a:lnTo>
                                    <a:pt x="57" y="475"/>
                                  </a:lnTo>
                                  <a:lnTo>
                                    <a:pt x="62" y="490"/>
                                  </a:lnTo>
                                  <a:lnTo>
                                    <a:pt x="67" y="509"/>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55" name="Freeform 26"/>
                          <wps:cNvSpPr>
                            <a:spLocks/>
                          </wps:cNvSpPr>
                          <wps:spPr bwMode="auto">
                            <a:xfrm>
                              <a:off x="1929" y="15159"/>
                              <a:ext cx="648" cy="303"/>
                            </a:xfrm>
                            <a:custGeom>
                              <a:avLst/>
                              <a:gdLst>
                                <a:gd name="T0" fmla="*/ 605 w 648"/>
                                <a:gd name="T1" fmla="*/ 0 h 317"/>
                                <a:gd name="T2" fmla="*/ 581 w 648"/>
                                <a:gd name="T3" fmla="*/ 29 h 317"/>
                                <a:gd name="T4" fmla="*/ 552 w 648"/>
                                <a:gd name="T5" fmla="*/ 53 h 317"/>
                                <a:gd name="T6" fmla="*/ 528 w 648"/>
                                <a:gd name="T7" fmla="*/ 82 h 317"/>
                                <a:gd name="T8" fmla="*/ 500 w 648"/>
                                <a:gd name="T9" fmla="*/ 101 h 317"/>
                                <a:gd name="T10" fmla="*/ 466 w 648"/>
                                <a:gd name="T11" fmla="*/ 125 h 317"/>
                                <a:gd name="T12" fmla="*/ 437 w 648"/>
                                <a:gd name="T13" fmla="*/ 144 h 317"/>
                                <a:gd name="T14" fmla="*/ 404 w 648"/>
                                <a:gd name="T15" fmla="*/ 159 h 317"/>
                                <a:gd name="T16" fmla="*/ 370 w 648"/>
                                <a:gd name="T17" fmla="*/ 173 h 317"/>
                                <a:gd name="T18" fmla="*/ 336 w 648"/>
                                <a:gd name="T19" fmla="*/ 183 h 317"/>
                                <a:gd name="T20" fmla="*/ 298 w 648"/>
                                <a:gd name="T21" fmla="*/ 192 h 317"/>
                                <a:gd name="T22" fmla="*/ 264 w 648"/>
                                <a:gd name="T23" fmla="*/ 202 h 317"/>
                                <a:gd name="T24" fmla="*/ 226 w 648"/>
                                <a:gd name="T25" fmla="*/ 202 h 317"/>
                                <a:gd name="T26" fmla="*/ 192 w 648"/>
                                <a:gd name="T27" fmla="*/ 207 h 317"/>
                                <a:gd name="T28" fmla="*/ 154 w 648"/>
                                <a:gd name="T29" fmla="*/ 202 h 317"/>
                                <a:gd name="T30" fmla="*/ 116 w 648"/>
                                <a:gd name="T31" fmla="*/ 197 h 317"/>
                                <a:gd name="T32" fmla="*/ 77 w 648"/>
                                <a:gd name="T33" fmla="*/ 192 h 317"/>
                                <a:gd name="T34" fmla="*/ 0 w 648"/>
                                <a:gd name="T35" fmla="*/ 288 h 317"/>
                                <a:gd name="T36" fmla="*/ 34 w 648"/>
                                <a:gd name="T37" fmla="*/ 298 h 317"/>
                                <a:gd name="T38" fmla="*/ 68 w 648"/>
                                <a:gd name="T39" fmla="*/ 308 h 317"/>
                                <a:gd name="T40" fmla="*/ 101 w 648"/>
                                <a:gd name="T41" fmla="*/ 312 h 317"/>
                                <a:gd name="T42" fmla="*/ 140 w 648"/>
                                <a:gd name="T43" fmla="*/ 317 h 317"/>
                                <a:gd name="T44" fmla="*/ 173 w 648"/>
                                <a:gd name="T45" fmla="*/ 317 h 317"/>
                                <a:gd name="T46" fmla="*/ 216 w 648"/>
                                <a:gd name="T47" fmla="*/ 317 h 317"/>
                                <a:gd name="T48" fmla="*/ 255 w 648"/>
                                <a:gd name="T49" fmla="*/ 312 h 317"/>
                                <a:gd name="T50" fmla="*/ 293 w 648"/>
                                <a:gd name="T51" fmla="*/ 308 h 317"/>
                                <a:gd name="T52" fmla="*/ 332 w 648"/>
                                <a:gd name="T53" fmla="*/ 298 h 317"/>
                                <a:gd name="T54" fmla="*/ 375 w 648"/>
                                <a:gd name="T55" fmla="*/ 288 h 317"/>
                                <a:gd name="T56" fmla="*/ 413 w 648"/>
                                <a:gd name="T57" fmla="*/ 279 h 317"/>
                                <a:gd name="T58" fmla="*/ 452 w 648"/>
                                <a:gd name="T59" fmla="*/ 264 h 317"/>
                                <a:gd name="T60" fmla="*/ 490 w 648"/>
                                <a:gd name="T61" fmla="*/ 245 h 317"/>
                                <a:gd name="T62" fmla="*/ 528 w 648"/>
                                <a:gd name="T63" fmla="*/ 226 h 317"/>
                                <a:gd name="T64" fmla="*/ 567 w 648"/>
                                <a:gd name="T65" fmla="*/ 202 h 317"/>
                                <a:gd name="T66" fmla="*/ 596 w 648"/>
                                <a:gd name="T67" fmla="*/ 178 h 317"/>
                                <a:gd name="T68" fmla="*/ 596 w 648"/>
                                <a:gd name="T69" fmla="*/ 168 h 317"/>
                                <a:gd name="T70" fmla="*/ 596 w 648"/>
                                <a:gd name="T71" fmla="*/ 159 h 317"/>
                                <a:gd name="T72" fmla="*/ 600 w 648"/>
                                <a:gd name="T73" fmla="*/ 144 h 317"/>
                                <a:gd name="T74" fmla="*/ 605 w 648"/>
                                <a:gd name="T75" fmla="*/ 130 h 317"/>
                                <a:gd name="T76" fmla="*/ 610 w 648"/>
                                <a:gd name="T77" fmla="*/ 120 h 317"/>
                                <a:gd name="T78" fmla="*/ 615 w 648"/>
                                <a:gd name="T79" fmla="*/ 106 h 317"/>
                                <a:gd name="T80" fmla="*/ 629 w 648"/>
                                <a:gd name="T81" fmla="*/ 92 h 317"/>
                                <a:gd name="T82" fmla="*/ 644 w 648"/>
                                <a:gd name="T83" fmla="*/ 77 h 317"/>
                                <a:gd name="T84" fmla="*/ 648 w 648"/>
                                <a:gd name="T85" fmla="*/ 68 h 317"/>
                                <a:gd name="T86" fmla="*/ 648 w 648"/>
                                <a:gd name="T87" fmla="*/ 58 h 317"/>
                                <a:gd name="T88" fmla="*/ 644 w 648"/>
                                <a:gd name="T89" fmla="*/ 48 h 317"/>
                                <a:gd name="T90" fmla="*/ 634 w 648"/>
                                <a:gd name="T91" fmla="*/ 39 h 317"/>
                                <a:gd name="T92" fmla="*/ 624 w 648"/>
                                <a:gd name="T93" fmla="*/ 29 h 317"/>
                                <a:gd name="T94" fmla="*/ 615 w 648"/>
                                <a:gd name="T95" fmla="*/ 24 h 317"/>
                                <a:gd name="T96" fmla="*/ 610 w 648"/>
                                <a:gd name="T97" fmla="*/ 10 h 317"/>
                                <a:gd name="T98" fmla="*/ 605 w 648"/>
                                <a:gd name="T99" fmla="*/ 0 h 31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Lst>
                              <a:rect l="0" t="0" r="r" b="b"/>
                              <a:pathLst>
                                <a:path w="648" h="317">
                                  <a:moveTo>
                                    <a:pt x="605" y="0"/>
                                  </a:moveTo>
                                  <a:lnTo>
                                    <a:pt x="581" y="29"/>
                                  </a:lnTo>
                                  <a:lnTo>
                                    <a:pt x="552" y="53"/>
                                  </a:lnTo>
                                  <a:lnTo>
                                    <a:pt x="528" y="82"/>
                                  </a:lnTo>
                                  <a:lnTo>
                                    <a:pt x="500" y="101"/>
                                  </a:lnTo>
                                  <a:lnTo>
                                    <a:pt x="466" y="125"/>
                                  </a:lnTo>
                                  <a:lnTo>
                                    <a:pt x="437" y="144"/>
                                  </a:lnTo>
                                  <a:lnTo>
                                    <a:pt x="404" y="159"/>
                                  </a:lnTo>
                                  <a:lnTo>
                                    <a:pt x="370" y="173"/>
                                  </a:lnTo>
                                  <a:lnTo>
                                    <a:pt x="336" y="183"/>
                                  </a:lnTo>
                                  <a:lnTo>
                                    <a:pt x="298" y="192"/>
                                  </a:lnTo>
                                  <a:lnTo>
                                    <a:pt x="264" y="202"/>
                                  </a:lnTo>
                                  <a:lnTo>
                                    <a:pt x="226" y="202"/>
                                  </a:lnTo>
                                  <a:lnTo>
                                    <a:pt x="192" y="207"/>
                                  </a:lnTo>
                                  <a:lnTo>
                                    <a:pt x="154" y="202"/>
                                  </a:lnTo>
                                  <a:lnTo>
                                    <a:pt x="116" y="197"/>
                                  </a:lnTo>
                                  <a:lnTo>
                                    <a:pt x="77" y="192"/>
                                  </a:lnTo>
                                  <a:lnTo>
                                    <a:pt x="0" y="288"/>
                                  </a:lnTo>
                                  <a:lnTo>
                                    <a:pt x="34" y="298"/>
                                  </a:lnTo>
                                  <a:lnTo>
                                    <a:pt x="68" y="308"/>
                                  </a:lnTo>
                                  <a:lnTo>
                                    <a:pt x="101" y="312"/>
                                  </a:lnTo>
                                  <a:lnTo>
                                    <a:pt x="140" y="317"/>
                                  </a:lnTo>
                                  <a:lnTo>
                                    <a:pt x="173" y="317"/>
                                  </a:lnTo>
                                  <a:lnTo>
                                    <a:pt x="216" y="317"/>
                                  </a:lnTo>
                                  <a:lnTo>
                                    <a:pt x="255" y="312"/>
                                  </a:lnTo>
                                  <a:lnTo>
                                    <a:pt x="293" y="308"/>
                                  </a:lnTo>
                                  <a:lnTo>
                                    <a:pt x="332" y="298"/>
                                  </a:lnTo>
                                  <a:lnTo>
                                    <a:pt x="375" y="288"/>
                                  </a:lnTo>
                                  <a:lnTo>
                                    <a:pt x="413" y="279"/>
                                  </a:lnTo>
                                  <a:lnTo>
                                    <a:pt x="452" y="264"/>
                                  </a:lnTo>
                                  <a:lnTo>
                                    <a:pt x="490" y="245"/>
                                  </a:lnTo>
                                  <a:lnTo>
                                    <a:pt x="528" y="226"/>
                                  </a:lnTo>
                                  <a:lnTo>
                                    <a:pt x="567" y="202"/>
                                  </a:lnTo>
                                  <a:lnTo>
                                    <a:pt x="596" y="178"/>
                                  </a:lnTo>
                                  <a:lnTo>
                                    <a:pt x="596" y="168"/>
                                  </a:lnTo>
                                  <a:lnTo>
                                    <a:pt x="596" y="159"/>
                                  </a:lnTo>
                                  <a:lnTo>
                                    <a:pt x="600" y="144"/>
                                  </a:lnTo>
                                  <a:lnTo>
                                    <a:pt x="605" y="130"/>
                                  </a:lnTo>
                                  <a:lnTo>
                                    <a:pt x="610" y="120"/>
                                  </a:lnTo>
                                  <a:lnTo>
                                    <a:pt x="615" y="106"/>
                                  </a:lnTo>
                                  <a:lnTo>
                                    <a:pt x="629" y="92"/>
                                  </a:lnTo>
                                  <a:lnTo>
                                    <a:pt x="644" y="77"/>
                                  </a:lnTo>
                                  <a:lnTo>
                                    <a:pt x="648" y="68"/>
                                  </a:lnTo>
                                  <a:lnTo>
                                    <a:pt x="648" y="58"/>
                                  </a:lnTo>
                                  <a:lnTo>
                                    <a:pt x="644" y="48"/>
                                  </a:lnTo>
                                  <a:lnTo>
                                    <a:pt x="634" y="39"/>
                                  </a:lnTo>
                                  <a:lnTo>
                                    <a:pt x="624" y="29"/>
                                  </a:lnTo>
                                  <a:lnTo>
                                    <a:pt x="615" y="24"/>
                                  </a:lnTo>
                                  <a:lnTo>
                                    <a:pt x="610" y="10"/>
                                  </a:lnTo>
                                  <a:lnTo>
                                    <a:pt x="605"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5" name="Freeform 27"/>
                          <wps:cNvSpPr>
                            <a:spLocks/>
                          </wps:cNvSpPr>
                          <wps:spPr bwMode="auto">
                            <a:xfrm>
                              <a:off x="2045" y="14687"/>
                              <a:ext cx="566" cy="624"/>
                            </a:xfrm>
                            <a:custGeom>
                              <a:avLst/>
                              <a:gdLst>
                                <a:gd name="T0" fmla="*/ 0 w 566"/>
                                <a:gd name="T1" fmla="*/ 638 h 653"/>
                                <a:gd name="T2" fmla="*/ 28 w 566"/>
                                <a:gd name="T3" fmla="*/ 648 h 653"/>
                                <a:gd name="T4" fmla="*/ 52 w 566"/>
                                <a:gd name="T5" fmla="*/ 653 h 653"/>
                                <a:gd name="T6" fmla="*/ 76 w 566"/>
                                <a:gd name="T7" fmla="*/ 653 h 653"/>
                                <a:gd name="T8" fmla="*/ 96 w 566"/>
                                <a:gd name="T9" fmla="*/ 643 h 653"/>
                                <a:gd name="T10" fmla="*/ 115 w 566"/>
                                <a:gd name="T11" fmla="*/ 629 h 653"/>
                                <a:gd name="T12" fmla="*/ 124 w 566"/>
                                <a:gd name="T13" fmla="*/ 619 h 653"/>
                                <a:gd name="T14" fmla="*/ 134 w 566"/>
                                <a:gd name="T15" fmla="*/ 605 h 653"/>
                                <a:gd name="T16" fmla="*/ 139 w 566"/>
                                <a:gd name="T17" fmla="*/ 595 h 653"/>
                                <a:gd name="T18" fmla="*/ 144 w 566"/>
                                <a:gd name="T19" fmla="*/ 576 h 653"/>
                                <a:gd name="T20" fmla="*/ 148 w 566"/>
                                <a:gd name="T21" fmla="*/ 571 h 653"/>
                                <a:gd name="T22" fmla="*/ 153 w 566"/>
                                <a:gd name="T23" fmla="*/ 586 h 653"/>
                                <a:gd name="T24" fmla="*/ 153 w 566"/>
                                <a:gd name="T25" fmla="*/ 610 h 653"/>
                                <a:gd name="T26" fmla="*/ 158 w 566"/>
                                <a:gd name="T27" fmla="*/ 619 h 653"/>
                                <a:gd name="T28" fmla="*/ 172 w 566"/>
                                <a:gd name="T29" fmla="*/ 619 h 653"/>
                                <a:gd name="T30" fmla="*/ 196 w 566"/>
                                <a:gd name="T31" fmla="*/ 610 h 653"/>
                                <a:gd name="T32" fmla="*/ 220 w 566"/>
                                <a:gd name="T33" fmla="*/ 595 h 653"/>
                                <a:gd name="T34" fmla="*/ 244 w 566"/>
                                <a:gd name="T35" fmla="*/ 576 h 653"/>
                                <a:gd name="T36" fmla="*/ 268 w 566"/>
                                <a:gd name="T37" fmla="*/ 552 h 653"/>
                                <a:gd name="T38" fmla="*/ 288 w 566"/>
                                <a:gd name="T39" fmla="*/ 518 h 653"/>
                                <a:gd name="T40" fmla="*/ 297 w 566"/>
                                <a:gd name="T41" fmla="*/ 485 h 653"/>
                                <a:gd name="T42" fmla="*/ 302 w 566"/>
                                <a:gd name="T43" fmla="*/ 461 h 653"/>
                                <a:gd name="T44" fmla="*/ 307 w 566"/>
                                <a:gd name="T45" fmla="*/ 446 h 653"/>
                                <a:gd name="T46" fmla="*/ 312 w 566"/>
                                <a:gd name="T47" fmla="*/ 446 h 653"/>
                                <a:gd name="T48" fmla="*/ 316 w 566"/>
                                <a:gd name="T49" fmla="*/ 461 h 653"/>
                                <a:gd name="T50" fmla="*/ 321 w 566"/>
                                <a:gd name="T51" fmla="*/ 475 h 653"/>
                                <a:gd name="T52" fmla="*/ 326 w 566"/>
                                <a:gd name="T53" fmla="*/ 485 h 653"/>
                                <a:gd name="T54" fmla="*/ 336 w 566"/>
                                <a:gd name="T55" fmla="*/ 499 h 653"/>
                                <a:gd name="T56" fmla="*/ 345 w 566"/>
                                <a:gd name="T57" fmla="*/ 504 h 653"/>
                                <a:gd name="T58" fmla="*/ 360 w 566"/>
                                <a:gd name="T59" fmla="*/ 504 h 653"/>
                                <a:gd name="T60" fmla="*/ 374 w 566"/>
                                <a:gd name="T61" fmla="*/ 494 h 653"/>
                                <a:gd name="T62" fmla="*/ 393 w 566"/>
                                <a:gd name="T63" fmla="*/ 475 h 653"/>
                                <a:gd name="T64" fmla="*/ 412 w 566"/>
                                <a:gd name="T65" fmla="*/ 442 h 653"/>
                                <a:gd name="T66" fmla="*/ 422 w 566"/>
                                <a:gd name="T67" fmla="*/ 422 h 653"/>
                                <a:gd name="T68" fmla="*/ 432 w 566"/>
                                <a:gd name="T69" fmla="*/ 389 h 653"/>
                                <a:gd name="T70" fmla="*/ 441 w 566"/>
                                <a:gd name="T71" fmla="*/ 350 h 653"/>
                                <a:gd name="T72" fmla="*/ 446 w 566"/>
                                <a:gd name="T73" fmla="*/ 312 h 653"/>
                                <a:gd name="T74" fmla="*/ 446 w 566"/>
                                <a:gd name="T75" fmla="*/ 269 h 653"/>
                                <a:gd name="T76" fmla="*/ 446 w 566"/>
                                <a:gd name="T77" fmla="*/ 226 h 653"/>
                                <a:gd name="T78" fmla="*/ 441 w 566"/>
                                <a:gd name="T79" fmla="*/ 192 h 653"/>
                                <a:gd name="T80" fmla="*/ 436 w 566"/>
                                <a:gd name="T81" fmla="*/ 163 h 653"/>
                                <a:gd name="T82" fmla="*/ 427 w 566"/>
                                <a:gd name="T83" fmla="*/ 139 h 653"/>
                                <a:gd name="T84" fmla="*/ 441 w 566"/>
                                <a:gd name="T85" fmla="*/ 120 h 653"/>
                                <a:gd name="T86" fmla="*/ 451 w 566"/>
                                <a:gd name="T87" fmla="*/ 139 h 653"/>
                                <a:gd name="T88" fmla="*/ 460 w 566"/>
                                <a:gd name="T89" fmla="*/ 154 h 653"/>
                                <a:gd name="T90" fmla="*/ 470 w 566"/>
                                <a:gd name="T91" fmla="*/ 163 h 653"/>
                                <a:gd name="T92" fmla="*/ 484 w 566"/>
                                <a:gd name="T93" fmla="*/ 173 h 653"/>
                                <a:gd name="T94" fmla="*/ 489 w 566"/>
                                <a:gd name="T95" fmla="*/ 158 h 653"/>
                                <a:gd name="T96" fmla="*/ 499 w 566"/>
                                <a:gd name="T97" fmla="*/ 139 h 653"/>
                                <a:gd name="T98" fmla="*/ 508 w 566"/>
                                <a:gd name="T99" fmla="*/ 120 h 653"/>
                                <a:gd name="T100" fmla="*/ 518 w 566"/>
                                <a:gd name="T101" fmla="*/ 106 h 653"/>
                                <a:gd name="T102" fmla="*/ 528 w 566"/>
                                <a:gd name="T103" fmla="*/ 86 h 653"/>
                                <a:gd name="T104" fmla="*/ 537 w 566"/>
                                <a:gd name="T105" fmla="*/ 77 h 653"/>
                                <a:gd name="T106" fmla="*/ 547 w 566"/>
                                <a:gd name="T107" fmla="*/ 67 h 653"/>
                                <a:gd name="T108" fmla="*/ 556 w 566"/>
                                <a:gd name="T109" fmla="*/ 58 h 653"/>
                                <a:gd name="T110" fmla="*/ 566 w 566"/>
                                <a:gd name="T111" fmla="*/ 58 h 653"/>
                                <a:gd name="T112" fmla="*/ 561 w 566"/>
                                <a:gd name="T113" fmla="*/ 53 h 653"/>
                                <a:gd name="T114" fmla="*/ 556 w 566"/>
                                <a:gd name="T115" fmla="*/ 53 h 653"/>
                                <a:gd name="T116" fmla="*/ 556 w 566"/>
                                <a:gd name="T117" fmla="*/ 53 h 653"/>
                                <a:gd name="T118" fmla="*/ 508 w 566"/>
                                <a:gd name="T119" fmla="*/ 0 h 653"/>
                                <a:gd name="T120" fmla="*/ 0 w 566"/>
                                <a:gd name="T121" fmla="*/ 638 h 65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Lst>
                              <a:rect l="0" t="0" r="r" b="b"/>
                              <a:pathLst>
                                <a:path w="566" h="653">
                                  <a:moveTo>
                                    <a:pt x="0" y="638"/>
                                  </a:moveTo>
                                  <a:lnTo>
                                    <a:pt x="28" y="648"/>
                                  </a:lnTo>
                                  <a:lnTo>
                                    <a:pt x="52" y="653"/>
                                  </a:lnTo>
                                  <a:lnTo>
                                    <a:pt x="76" y="653"/>
                                  </a:lnTo>
                                  <a:lnTo>
                                    <a:pt x="96" y="643"/>
                                  </a:lnTo>
                                  <a:lnTo>
                                    <a:pt x="115" y="629"/>
                                  </a:lnTo>
                                  <a:lnTo>
                                    <a:pt x="124" y="619"/>
                                  </a:lnTo>
                                  <a:lnTo>
                                    <a:pt x="134" y="605"/>
                                  </a:lnTo>
                                  <a:lnTo>
                                    <a:pt x="139" y="595"/>
                                  </a:lnTo>
                                  <a:lnTo>
                                    <a:pt x="144" y="576"/>
                                  </a:lnTo>
                                  <a:lnTo>
                                    <a:pt x="148" y="571"/>
                                  </a:lnTo>
                                  <a:lnTo>
                                    <a:pt x="153" y="586"/>
                                  </a:lnTo>
                                  <a:lnTo>
                                    <a:pt x="153" y="610"/>
                                  </a:lnTo>
                                  <a:lnTo>
                                    <a:pt x="158" y="619"/>
                                  </a:lnTo>
                                  <a:lnTo>
                                    <a:pt x="172" y="619"/>
                                  </a:lnTo>
                                  <a:lnTo>
                                    <a:pt x="196" y="610"/>
                                  </a:lnTo>
                                  <a:lnTo>
                                    <a:pt x="220" y="595"/>
                                  </a:lnTo>
                                  <a:lnTo>
                                    <a:pt x="244" y="576"/>
                                  </a:lnTo>
                                  <a:lnTo>
                                    <a:pt x="268" y="552"/>
                                  </a:lnTo>
                                  <a:lnTo>
                                    <a:pt x="288" y="518"/>
                                  </a:lnTo>
                                  <a:lnTo>
                                    <a:pt x="297" y="485"/>
                                  </a:lnTo>
                                  <a:lnTo>
                                    <a:pt x="302" y="461"/>
                                  </a:lnTo>
                                  <a:lnTo>
                                    <a:pt x="307" y="446"/>
                                  </a:lnTo>
                                  <a:lnTo>
                                    <a:pt x="312" y="446"/>
                                  </a:lnTo>
                                  <a:lnTo>
                                    <a:pt x="316" y="461"/>
                                  </a:lnTo>
                                  <a:lnTo>
                                    <a:pt x="321" y="475"/>
                                  </a:lnTo>
                                  <a:lnTo>
                                    <a:pt x="326" y="485"/>
                                  </a:lnTo>
                                  <a:lnTo>
                                    <a:pt x="336" y="499"/>
                                  </a:lnTo>
                                  <a:lnTo>
                                    <a:pt x="345" y="504"/>
                                  </a:lnTo>
                                  <a:lnTo>
                                    <a:pt x="360" y="504"/>
                                  </a:lnTo>
                                  <a:lnTo>
                                    <a:pt x="374" y="494"/>
                                  </a:lnTo>
                                  <a:lnTo>
                                    <a:pt x="393" y="475"/>
                                  </a:lnTo>
                                  <a:lnTo>
                                    <a:pt x="412" y="442"/>
                                  </a:lnTo>
                                  <a:lnTo>
                                    <a:pt x="422" y="422"/>
                                  </a:lnTo>
                                  <a:lnTo>
                                    <a:pt x="432" y="389"/>
                                  </a:lnTo>
                                  <a:lnTo>
                                    <a:pt x="441" y="350"/>
                                  </a:lnTo>
                                  <a:lnTo>
                                    <a:pt x="446" y="312"/>
                                  </a:lnTo>
                                  <a:lnTo>
                                    <a:pt x="446" y="269"/>
                                  </a:lnTo>
                                  <a:lnTo>
                                    <a:pt x="446" y="226"/>
                                  </a:lnTo>
                                  <a:lnTo>
                                    <a:pt x="441" y="192"/>
                                  </a:lnTo>
                                  <a:lnTo>
                                    <a:pt x="436" y="163"/>
                                  </a:lnTo>
                                  <a:lnTo>
                                    <a:pt x="427" y="139"/>
                                  </a:lnTo>
                                  <a:lnTo>
                                    <a:pt x="441" y="120"/>
                                  </a:lnTo>
                                  <a:lnTo>
                                    <a:pt x="451" y="139"/>
                                  </a:lnTo>
                                  <a:lnTo>
                                    <a:pt x="460" y="154"/>
                                  </a:lnTo>
                                  <a:lnTo>
                                    <a:pt x="470" y="163"/>
                                  </a:lnTo>
                                  <a:lnTo>
                                    <a:pt x="484" y="173"/>
                                  </a:lnTo>
                                  <a:lnTo>
                                    <a:pt x="489" y="158"/>
                                  </a:lnTo>
                                  <a:lnTo>
                                    <a:pt x="499" y="139"/>
                                  </a:lnTo>
                                  <a:lnTo>
                                    <a:pt x="508" y="120"/>
                                  </a:lnTo>
                                  <a:lnTo>
                                    <a:pt x="518" y="106"/>
                                  </a:lnTo>
                                  <a:lnTo>
                                    <a:pt x="528" y="86"/>
                                  </a:lnTo>
                                  <a:lnTo>
                                    <a:pt x="537" y="77"/>
                                  </a:lnTo>
                                  <a:lnTo>
                                    <a:pt x="547" y="67"/>
                                  </a:lnTo>
                                  <a:lnTo>
                                    <a:pt x="556" y="58"/>
                                  </a:lnTo>
                                  <a:lnTo>
                                    <a:pt x="566" y="58"/>
                                  </a:lnTo>
                                  <a:lnTo>
                                    <a:pt x="561" y="53"/>
                                  </a:lnTo>
                                  <a:lnTo>
                                    <a:pt x="556" y="53"/>
                                  </a:lnTo>
                                  <a:lnTo>
                                    <a:pt x="556" y="53"/>
                                  </a:lnTo>
                                  <a:lnTo>
                                    <a:pt x="508" y="0"/>
                                  </a:lnTo>
                                  <a:lnTo>
                                    <a:pt x="0" y="638"/>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6" name="Freeform 28"/>
                          <wps:cNvSpPr>
                            <a:spLocks/>
                          </wps:cNvSpPr>
                          <wps:spPr bwMode="auto">
                            <a:xfrm>
                              <a:off x="2035" y="14623"/>
                              <a:ext cx="518" cy="674"/>
                            </a:xfrm>
                            <a:custGeom>
                              <a:avLst/>
                              <a:gdLst>
                                <a:gd name="T0" fmla="*/ 0 w 518"/>
                                <a:gd name="T1" fmla="*/ 667 h 705"/>
                                <a:gd name="T2" fmla="*/ 0 w 518"/>
                                <a:gd name="T3" fmla="*/ 609 h 705"/>
                                <a:gd name="T4" fmla="*/ 14 w 518"/>
                                <a:gd name="T5" fmla="*/ 561 h 705"/>
                                <a:gd name="T6" fmla="*/ 38 w 518"/>
                                <a:gd name="T7" fmla="*/ 537 h 705"/>
                                <a:gd name="T8" fmla="*/ 62 w 518"/>
                                <a:gd name="T9" fmla="*/ 523 h 705"/>
                                <a:gd name="T10" fmla="*/ 53 w 518"/>
                                <a:gd name="T11" fmla="*/ 513 h 705"/>
                                <a:gd name="T12" fmla="*/ 24 w 518"/>
                                <a:gd name="T13" fmla="*/ 509 h 705"/>
                                <a:gd name="T14" fmla="*/ 34 w 518"/>
                                <a:gd name="T15" fmla="*/ 461 h 705"/>
                                <a:gd name="T16" fmla="*/ 62 w 518"/>
                                <a:gd name="T17" fmla="*/ 398 h 705"/>
                                <a:gd name="T18" fmla="*/ 106 w 518"/>
                                <a:gd name="T19" fmla="*/ 345 h 705"/>
                                <a:gd name="T20" fmla="*/ 154 w 518"/>
                                <a:gd name="T21" fmla="*/ 331 h 705"/>
                                <a:gd name="T22" fmla="*/ 163 w 518"/>
                                <a:gd name="T23" fmla="*/ 312 h 705"/>
                                <a:gd name="T24" fmla="*/ 139 w 518"/>
                                <a:gd name="T25" fmla="*/ 302 h 705"/>
                                <a:gd name="T26" fmla="*/ 125 w 518"/>
                                <a:gd name="T27" fmla="*/ 288 h 705"/>
                                <a:gd name="T28" fmla="*/ 120 w 518"/>
                                <a:gd name="T29" fmla="*/ 259 h 705"/>
                                <a:gd name="T30" fmla="*/ 139 w 518"/>
                                <a:gd name="T31" fmla="*/ 216 h 705"/>
                                <a:gd name="T32" fmla="*/ 187 w 518"/>
                                <a:gd name="T33" fmla="*/ 177 h 705"/>
                                <a:gd name="T34" fmla="*/ 240 w 518"/>
                                <a:gd name="T35" fmla="*/ 158 h 705"/>
                                <a:gd name="T36" fmla="*/ 307 w 518"/>
                                <a:gd name="T37" fmla="*/ 144 h 705"/>
                                <a:gd name="T38" fmla="*/ 370 w 518"/>
                                <a:gd name="T39" fmla="*/ 149 h 705"/>
                                <a:gd name="T40" fmla="*/ 408 w 518"/>
                                <a:gd name="T41" fmla="*/ 168 h 705"/>
                                <a:gd name="T42" fmla="*/ 418 w 518"/>
                                <a:gd name="T43" fmla="*/ 149 h 705"/>
                                <a:gd name="T44" fmla="*/ 403 w 518"/>
                                <a:gd name="T45" fmla="*/ 134 h 705"/>
                                <a:gd name="T46" fmla="*/ 394 w 518"/>
                                <a:gd name="T47" fmla="*/ 120 h 705"/>
                                <a:gd name="T48" fmla="*/ 384 w 518"/>
                                <a:gd name="T49" fmla="*/ 105 h 705"/>
                                <a:gd name="T50" fmla="*/ 394 w 518"/>
                                <a:gd name="T51" fmla="*/ 91 h 705"/>
                                <a:gd name="T52" fmla="*/ 422 w 518"/>
                                <a:gd name="T53" fmla="*/ 72 h 705"/>
                                <a:gd name="T54" fmla="*/ 451 w 518"/>
                                <a:gd name="T55" fmla="*/ 43 h 705"/>
                                <a:gd name="T56" fmla="*/ 470 w 518"/>
                                <a:gd name="T57" fmla="*/ 24 h 705"/>
                                <a:gd name="T58" fmla="*/ 475 w 518"/>
                                <a:gd name="T59" fmla="*/ 0 h 705"/>
                                <a:gd name="T60" fmla="*/ 480 w 518"/>
                                <a:gd name="T61" fmla="*/ 9 h 705"/>
                                <a:gd name="T62" fmla="*/ 518 w 518"/>
                                <a:gd name="T63" fmla="*/ 67 h 70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518" h="705">
                                  <a:moveTo>
                                    <a:pt x="10" y="705"/>
                                  </a:moveTo>
                                  <a:lnTo>
                                    <a:pt x="0" y="667"/>
                                  </a:lnTo>
                                  <a:lnTo>
                                    <a:pt x="0" y="638"/>
                                  </a:lnTo>
                                  <a:lnTo>
                                    <a:pt x="0" y="609"/>
                                  </a:lnTo>
                                  <a:lnTo>
                                    <a:pt x="5" y="585"/>
                                  </a:lnTo>
                                  <a:lnTo>
                                    <a:pt x="14" y="561"/>
                                  </a:lnTo>
                                  <a:lnTo>
                                    <a:pt x="24" y="547"/>
                                  </a:lnTo>
                                  <a:lnTo>
                                    <a:pt x="38" y="537"/>
                                  </a:lnTo>
                                  <a:lnTo>
                                    <a:pt x="48" y="533"/>
                                  </a:lnTo>
                                  <a:lnTo>
                                    <a:pt x="62" y="523"/>
                                  </a:lnTo>
                                  <a:lnTo>
                                    <a:pt x="62" y="518"/>
                                  </a:lnTo>
                                  <a:lnTo>
                                    <a:pt x="53" y="513"/>
                                  </a:lnTo>
                                  <a:lnTo>
                                    <a:pt x="34" y="513"/>
                                  </a:lnTo>
                                  <a:lnTo>
                                    <a:pt x="24" y="509"/>
                                  </a:lnTo>
                                  <a:lnTo>
                                    <a:pt x="24" y="489"/>
                                  </a:lnTo>
                                  <a:lnTo>
                                    <a:pt x="34" y="461"/>
                                  </a:lnTo>
                                  <a:lnTo>
                                    <a:pt x="43" y="427"/>
                                  </a:lnTo>
                                  <a:lnTo>
                                    <a:pt x="62" y="398"/>
                                  </a:lnTo>
                                  <a:lnTo>
                                    <a:pt x="82" y="369"/>
                                  </a:lnTo>
                                  <a:lnTo>
                                    <a:pt x="106" y="345"/>
                                  </a:lnTo>
                                  <a:lnTo>
                                    <a:pt x="134" y="336"/>
                                  </a:lnTo>
                                  <a:lnTo>
                                    <a:pt x="154" y="331"/>
                                  </a:lnTo>
                                  <a:lnTo>
                                    <a:pt x="163" y="321"/>
                                  </a:lnTo>
                                  <a:lnTo>
                                    <a:pt x="163" y="312"/>
                                  </a:lnTo>
                                  <a:lnTo>
                                    <a:pt x="149" y="307"/>
                                  </a:lnTo>
                                  <a:lnTo>
                                    <a:pt x="139" y="302"/>
                                  </a:lnTo>
                                  <a:lnTo>
                                    <a:pt x="130" y="297"/>
                                  </a:lnTo>
                                  <a:lnTo>
                                    <a:pt x="125" y="288"/>
                                  </a:lnTo>
                                  <a:lnTo>
                                    <a:pt x="120" y="273"/>
                                  </a:lnTo>
                                  <a:lnTo>
                                    <a:pt x="120" y="259"/>
                                  </a:lnTo>
                                  <a:lnTo>
                                    <a:pt x="125" y="240"/>
                                  </a:lnTo>
                                  <a:lnTo>
                                    <a:pt x="139" y="216"/>
                                  </a:lnTo>
                                  <a:lnTo>
                                    <a:pt x="168" y="187"/>
                                  </a:lnTo>
                                  <a:lnTo>
                                    <a:pt x="187" y="177"/>
                                  </a:lnTo>
                                  <a:lnTo>
                                    <a:pt x="211" y="168"/>
                                  </a:lnTo>
                                  <a:lnTo>
                                    <a:pt x="240" y="158"/>
                                  </a:lnTo>
                                  <a:lnTo>
                                    <a:pt x="274" y="149"/>
                                  </a:lnTo>
                                  <a:lnTo>
                                    <a:pt x="307" y="144"/>
                                  </a:lnTo>
                                  <a:lnTo>
                                    <a:pt x="341" y="144"/>
                                  </a:lnTo>
                                  <a:lnTo>
                                    <a:pt x="370" y="149"/>
                                  </a:lnTo>
                                  <a:lnTo>
                                    <a:pt x="394" y="163"/>
                                  </a:lnTo>
                                  <a:lnTo>
                                    <a:pt x="408" y="168"/>
                                  </a:lnTo>
                                  <a:lnTo>
                                    <a:pt x="422" y="153"/>
                                  </a:lnTo>
                                  <a:lnTo>
                                    <a:pt x="418" y="149"/>
                                  </a:lnTo>
                                  <a:lnTo>
                                    <a:pt x="413" y="139"/>
                                  </a:lnTo>
                                  <a:lnTo>
                                    <a:pt x="403" y="134"/>
                                  </a:lnTo>
                                  <a:lnTo>
                                    <a:pt x="398" y="125"/>
                                  </a:lnTo>
                                  <a:lnTo>
                                    <a:pt x="394" y="120"/>
                                  </a:lnTo>
                                  <a:lnTo>
                                    <a:pt x="389" y="115"/>
                                  </a:lnTo>
                                  <a:lnTo>
                                    <a:pt x="384" y="105"/>
                                  </a:lnTo>
                                  <a:lnTo>
                                    <a:pt x="379" y="101"/>
                                  </a:lnTo>
                                  <a:lnTo>
                                    <a:pt x="394" y="91"/>
                                  </a:lnTo>
                                  <a:lnTo>
                                    <a:pt x="408" y="81"/>
                                  </a:lnTo>
                                  <a:lnTo>
                                    <a:pt x="422" y="72"/>
                                  </a:lnTo>
                                  <a:lnTo>
                                    <a:pt x="437" y="57"/>
                                  </a:lnTo>
                                  <a:lnTo>
                                    <a:pt x="451" y="43"/>
                                  </a:lnTo>
                                  <a:lnTo>
                                    <a:pt x="461" y="33"/>
                                  </a:lnTo>
                                  <a:lnTo>
                                    <a:pt x="470" y="24"/>
                                  </a:lnTo>
                                  <a:lnTo>
                                    <a:pt x="470" y="9"/>
                                  </a:lnTo>
                                  <a:lnTo>
                                    <a:pt x="475" y="0"/>
                                  </a:lnTo>
                                  <a:lnTo>
                                    <a:pt x="480" y="0"/>
                                  </a:lnTo>
                                  <a:lnTo>
                                    <a:pt x="480" y="9"/>
                                  </a:lnTo>
                                  <a:lnTo>
                                    <a:pt x="480" y="9"/>
                                  </a:lnTo>
                                  <a:lnTo>
                                    <a:pt x="518" y="67"/>
                                  </a:lnTo>
                                  <a:lnTo>
                                    <a:pt x="10" y="705"/>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7" name="Freeform 29"/>
                          <wps:cNvSpPr>
                            <a:spLocks/>
                          </wps:cNvSpPr>
                          <wps:spPr bwMode="auto">
                            <a:xfrm>
                              <a:off x="2611" y="14486"/>
                              <a:ext cx="158" cy="178"/>
                            </a:xfrm>
                            <a:custGeom>
                              <a:avLst/>
                              <a:gdLst>
                                <a:gd name="T0" fmla="*/ 38 w 158"/>
                                <a:gd name="T1" fmla="*/ 187 h 187"/>
                                <a:gd name="T2" fmla="*/ 53 w 158"/>
                                <a:gd name="T3" fmla="*/ 177 h 187"/>
                                <a:gd name="T4" fmla="*/ 67 w 158"/>
                                <a:gd name="T5" fmla="*/ 163 h 187"/>
                                <a:gd name="T6" fmla="*/ 86 w 158"/>
                                <a:gd name="T7" fmla="*/ 158 h 187"/>
                                <a:gd name="T8" fmla="*/ 101 w 158"/>
                                <a:gd name="T9" fmla="*/ 149 h 187"/>
                                <a:gd name="T10" fmla="*/ 115 w 158"/>
                                <a:gd name="T11" fmla="*/ 144 h 187"/>
                                <a:gd name="T12" fmla="*/ 130 w 158"/>
                                <a:gd name="T13" fmla="*/ 144 h 187"/>
                                <a:gd name="T14" fmla="*/ 144 w 158"/>
                                <a:gd name="T15" fmla="*/ 139 h 187"/>
                                <a:gd name="T16" fmla="*/ 158 w 158"/>
                                <a:gd name="T17" fmla="*/ 144 h 187"/>
                                <a:gd name="T18" fmla="*/ 149 w 158"/>
                                <a:gd name="T19" fmla="*/ 129 h 187"/>
                                <a:gd name="T20" fmla="*/ 139 w 158"/>
                                <a:gd name="T21" fmla="*/ 120 h 187"/>
                                <a:gd name="T22" fmla="*/ 130 w 158"/>
                                <a:gd name="T23" fmla="*/ 110 h 187"/>
                                <a:gd name="T24" fmla="*/ 125 w 158"/>
                                <a:gd name="T25" fmla="*/ 101 h 187"/>
                                <a:gd name="T26" fmla="*/ 115 w 158"/>
                                <a:gd name="T27" fmla="*/ 91 h 187"/>
                                <a:gd name="T28" fmla="*/ 106 w 158"/>
                                <a:gd name="T29" fmla="*/ 86 h 187"/>
                                <a:gd name="T30" fmla="*/ 96 w 158"/>
                                <a:gd name="T31" fmla="*/ 77 h 187"/>
                                <a:gd name="T32" fmla="*/ 91 w 158"/>
                                <a:gd name="T33" fmla="*/ 77 h 187"/>
                                <a:gd name="T34" fmla="*/ 96 w 158"/>
                                <a:gd name="T35" fmla="*/ 72 h 187"/>
                                <a:gd name="T36" fmla="*/ 106 w 158"/>
                                <a:gd name="T37" fmla="*/ 62 h 187"/>
                                <a:gd name="T38" fmla="*/ 115 w 158"/>
                                <a:gd name="T39" fmla="*/ 57 h 187"/>
                                <a:gd name="T40" fmla="*/ 120 w 158"/>
                                <a:gd name="T41" fmla="*/ 48 h 187"/>
                                <a:gd name="T42" fmla="*/ 125 w 158"/>
                                <a:gd name="T43" fmla="*/ 33 h 187"/>
                                <a:gd name="T44" fmla="*/ 125 w 158"/>
                                <a:gd name="T45" fmla="*/ 24 h 187"/>
                                <a:gd name="T46" fmla="*/ 120 w 158"/>
                                <a:gd name="T47" fmla="*/ 9 h 187"/>
                                <a:gd name="T48" fmla="*/ 115 w 158"/>
                                <a:gd name="T49" fmla="*/ 0 h 187"/>
                                <a:gd name="T50" fmla="*/ 0 w 158"/>
                                <a:gd name="T51" fmla="*/ 144 h 187"/>
                                <a:gd name="T52" fmla="*/ 38 w 158"/>
                                <a:gd name="T53" fmla="*/ 187 h 18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Lst>
                              <a:rect l="0" t="0" r="r" b="b"/>
                              <a:pathLst>
                                <a:path w="158" h="187">
                                  <a:moveTo>
                                    <a:pt x="38" y="187"/>
                                  </a:moveTo>
                                  <a:lnTo>
                                    <a:pt x="53" y="177"/>
                                  </a:lnTo>
                                  <a:lnTo>
                                    <a:pt x="67" y="163"/>
                                  </a:lnTo>
                                  <a:lnTo>
                                    <a:pt x="86" y="158"/>
                                  </a:lnTo>
                                  <a:lnTo>
                                    <a:pt x="101" y="149"/>
                                  </a:lnTo>
                                  <a:lnTo>
                                    <a:pt x="115" y="144"/>
                                  </a:lnTo>
                                  <a:lnTo>
                                    <a:pt x="130" y="144"/>
                                  </a:lnTo>
                                  <a:lnTo>
                                    <a:pt x="144" y="139"/>
                                  </a:lnTo>
                                  <a:lnTo>
                                    <a:pt x="158" y="144"/>
                                  </a:lnTo>
                                  <a:lnTo>
                                    <a:pt x="149" y="129"/>
                                  </a:lnTo>
                                  <a:lnTo>
                                    <a:pt x="139" y="120"/>
                                  </a:lnTo>
                                  <a:lnTo>
                                    <a:pt x="130" y="110"/>
                                  </a:lnTo>
                                  <a:lnTo>
                                    <a:pt x="125" y="101"/>
                                  </a:lnTo>
                                  <a:lnTo>
                                    <a:pt x="115" y="91"/>
                                  </a:lnTo>
                                  <a:lnTo>
                                    <a:pt x="106" y="86"/>
                                  </a:lnTo>
                                  <a:lnTo>
                                    <a:pt x="96" y="77"/>
                                  </a:lnTo>
                                  <a:lnTo>
                                    <a:pt x="91" y="77"/>
                                  </a:lnTo>
                                  <a:lnTo>
                                    <a:pt x="96" y="72"/>
                                  </a:lnTo>
                                  <a:lnTo>
                                    <a:pt x="106" y="62"/>
                                  </a:lnTo>
                                  <a:lnTo>
                                    <a:pt x="115" y="57"/>
                                  </a:lnTo>
                                  <a:lnTo>
                                    <a:pt x="120" y="48"/>
                                  </a:lnTo>
                                  <a:lnTo>
                                    <a:pt x="125" y="33"/>
                                  </a:lnTo>
                                  <a:lnTo>
                                    <a:pt x="125" y="24"/>
                                  </a:lnTo>
                                  <a:lnTo>
                                    <a:pt x="120" y="9"/>
                                  </a:lnTo>
                                  <a:lnTo>
                                    <a:pt x="115" y="0"/>
                                  </a:lnTo>
                                  <a:lnTo>
                                    <a:pt x="0" y="144"/>
                                  </a:lnTo>
                                  <a:lnTo>
                                    <a:pt x="38" y="187"/>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8" name="Freeform 30"/>
                          <wps:cNvSpPr>
                            <a:spLocks/>
                          </wps:cNvSpPr>
                          <wps:spPr bwMode="auto">
                            <a:xfrm>
                              <a:off x="2573" y="14435"/>
                              <a:ext cx="153" cy="188"/>
                            </a:xfrm>
                            <a:custGeom>
                              <a:avLst/>
                              <a:gdLst>
                                <a:gd name="T0" fmla="*/ 0 w 153"/>
                                <a:gd name="T1" fmla="*/ 149 h 197"/>
                                <a:gd name="T2" fmla="*/ 9 w 153"/>
                                <a:gd name="T3" fmla="*/ 130 h 197"/>
                                <a:gd name="T4" fmla="*/ 19 w 153"/>
                                <a:gd name="T5" fmla="*/ 110 h 197"/>
                                <a:gd name="T6" fmla="*/ 24 w 153"/>
                                <a:gd name="T7" fmla="*/ 91 h 197"/>
                                <a:gd name="T8" fmla="*/ 33 w 153"/>
                                <a:gd name="T9" fmla="*/ 67 h 197"/>
                                <a:gd name="T10" fmla="*/ 38 w 153"/>
                                <a:gd name="T11" fmla="*/ 53 h 197"/>
                                <a:gd name="T12" fmla="*/ 38 w 153"/>
                                <a:gd name="T13" fmla="*/ 29 h 197"/>
                                <a:gd name="T14" fmla="*/ 38 w 153"/>
                                <a:gd name="T15" fmla="*/ 14 h 197"/>
                                <a:gd name="T16" fmla="*/ 38 w 153"/>
                                <a:gd name="T17" fmla="*/ 0 h 197"/>
                                <a:gd name="T18" fmla="*/ 48 w 153"/>
                                <a:gd name="T19" fmla="*/ 10 h 197"/>
                                <a:gd name="T20" fmla="*/ 52 w 153"/>
                                <a:gd name="T21" fmla="*/ 19 h 197"/>
                                <a:gd name="T22" fmla="*/ 62 w 153"/>
                                <a:gd name="T23" fmla="*/ 29 h 197"/>
                                <a:gd name="T24" fmla="*/ 72 w 153"/>
                                <a:gd name="T25" fmla="*/ 43 h 197"/>
                                <a:gd name="T26" fmla="*/ 81 w 153"/>
                                <a:gd name="T27" fmla="*/ 53 h 197"/>
                                <a:gd name="T28" fmla="*/ 86 w 153"/>
                                <a:gd name="T29" fmla="*/ 62 h 197"/>
                                <a:gd name="T30" fmla="*/ 91 w 153"/>
                                <a:gd name="T31" fmla="*/ 72 h 197"/>
                                <a:gd name="T32" fmla="*/ 91 w 153"/>
                                <a:gd name="T33" fmla="*/ 82 h 197"/>
                                <a:gd name="T34" fmla="*/ 96 w 153"/>
                                <a:gd name="T35" fmla="*/ 72 h 197"/>
                                <a:gd name="T36" fmla="*/ 100 w 153"/>
                                <a:gd name="T37" fmla="*/ 62 h 197"/>
                                <a:gd name="T38" fmla="*/ 105 w 153"/>
                                <a:gd name="T39" fmla="*/ 53 h 197"/>
                                <a:gd name="T40" fmla="*/ 115 w 153"/>
                                <a:gd name="T41" fmla="*/ 43 h 197"/>
                                <a:gd name="T42" fmla="*/ 124 w 153"/>
                                <a:gd name="T43" fmla="*/ 38 h 197"/>
                                <a:gd name="T44" fmla="*/ 134 w 153"/>
                                <a:gd name="T45" fmla="*/ 38 h 197"/>
                                <a:gd name="T46" fmla="*/ 144 w 153"/>
                                <a:gd name="T47" fmla="*/ 43 h 197"/>
                                <a:gd name="T48" fmla="*/ 153 w 153"/>
                                <a:gd name="T49" fmla="*/ 53 h 197"/>
                                <a:gd name="T50" fmla="*/ 38 w 153"/>
                                <a:gd name="T51" fmla="*/ 197 h 197"/>
                                <a:gd name="T52" fmla="*/ 0 w 153"/>
                                <a:gd name="T53" fmla="*/ 149 h 19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Lst>
                              <a:rect l="0" t="0" r="r" b="b"/>
                              <a:pathLst>
                                <a:path w="153" h="197">
                                  <a:moveTo>
                                    <a:pt x="0" y="149"/>
                                  </a:moveTo>
                                  <a:lnTo>
                                    <a:pt x="9" y="130"/>
                                  </a:lnTo>
                                  <a:lnTo>
                                    <a:pt x="19" y="110"/>
                                  </a:lnTo>
                                  <a:lnTo>
                                    <a:pt x="24" y="91"/>
                                  </a:lnTo>
                                  <a:lnTo>
                                    <a:pt x="33" y="67"/>
                                  </a:lnTo>
                                  <a:lnTo>
                                    <a:pt x="38" y="53"/>
                                  </a:lnTo>
                                  <a:lnTo>
                                    <a:pt x="38" y="29"/>
                                  </a:lnTo>
                                  <a:lnTo>
                                    <a:pt x="38" y="14"/>
                                  </a:lnTo>
                                  <a:lnTo>
                                    <a:pt x="38" y="0"/>
                                  </a:lnTo>
                                  <a:lnTo>
                                    <a:pt x="48" y="10"/>
                                  </a:lnTo>
                                  <a:lnTo>
                                    <a:pt x="52" y="19"/>
                                  </a:lnTo>
                                  <a:lnTo>
                                    <a:pt x="62" y="29"/>
                                  </a:lnTo>
                                  <a:lnTo>
                                    <a:pt x="72" y="43"/>
                                  </a:lnTo>
                                  <a:lnTo>
                                    <a:pt x="81" y="53"/>
                                  </a:lnTo>
                                  <a:lnTo>
                                    <a:pt x="86" y="62"/>
                                  </a:lnTo>
                                  <a:lnTo>
                                    <a:pt x="91" y="72"/>
                                  </a:lnTo>
                                  <a:lnTo>
                                    <a:pt x="91" y="82"/>
                                  </a:lnTo>
                                  <a:lnTo>
                                    <a:pt x="96" y="72"/>
                                  </a:lnTo>
                                  <a:lnTo>
                                    <a:pt x="100" y="62"/>
                                  </a:lnTo>
                                  <a:lnTo>
                                    <a:pt x="105" y="53"/>
                                  </a:lnTo>
                                  <a:lnTo>
                                    <a:pt x="115" y="43"/>
                                  </a:lnTo>
                                  <a:lnTo>
                                    <a:pt x="124" y="38"/>
                                  </a:lnTo>
                                  <a:lnTo>
                                    <a:pt x="134" y="38"/>
                                  </a:lnTo>
                                  <a:lnTo>
                                    <a:pt x="144" y="43"/>
                                  </a:lnTo>
                                  <a:lnTo>
                                    <a:pt x="153" y="53"/>
                                  </a:lnTo>
                                  <a:lnTo>
                                    <a:pt x="38" y="197"/>
                                  </a:lnTo>
                                  <a:lnTo>
                                    <a:pt x="0" y="149"/>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9" name="Freeform 31"/>
                          <wps:cNvSpPr>
                            <a:spLocks/>
                          </wps:cNvSpPr>
                          <wps:spPr bwMode="auto">
                            <a:xfrm>
                              <a:off x="2462" y="14494"/>
                              <a:ext cx="139" cy="175"/>
                            </a:xfrm>
                            <a:custGeom>
                              <a:avLst/>
                              <a:gdLst>
                                <a:gd name="T0" fmla="*/ 111 w 139"/>
                                <a:gd name="T1" fmla="*/ 183 h 183"/>
                                <a:gd name="T2" fmla="*/ 91 w 139"/>
                                <a:gd name="T3" fmla="*/ 164 h 183"/>
                                <a:gd name="T4" fmla="*/ 77 w 139"/>
                                <a:gd name="T5" fmla="*/ 144 h 183"/>
                                <a:gd name="T6" fmla="*/ 58 w 139"/>
                                <a:gd name="T7" fmla="*/ 120 h 183"/>
                                <a:gd name="T8" fmla="*/ 43 w 139"/>
                                <a:gd name="T9" fmla="*/ 101 h 183"/>
                                <a:gd name="T10" fmla="*/ 29 w 139"/>
                                <a:gd name="T11" fmla="*/ 82 h 183"/>
                                <a:gd name="T12" fmla="*/ 15 w 139"/>
                                <a:gd name="T13" fmla="*/ 68 h 183"/>
                                <a:gd name="T14" fmla="*/ 5 w 139"/>
                                <a:gd name="T15" fmla="*/ 53 h 183"/>
                                <a:gd name="T16" fmla="*/ 0 w 139"/>
                                <a:gd name="T17" fmla="*/ 48 h 183"/>
                                <a:gd name="T18" fmla="*/ 0 w 139"/>
                                <a:gd name="T19" fmla="*/ 39 h 183"/>
                                <a:gd name="T20" fmla="*/ 0 w 139"/>
                                <a:gd name="T21" fmla="*/ 29 h 183"/>
                                <a:gd name="T22" fmla="*/ 0 w 139"/>
                                <a:gd name="T23" fmla="*/ 20 h 183"/>
                                <a:gd name="T24" fmla="*/ 5 w 139"/>
                                <a:gd name="T25" fmla="*/ 10 h 183"/>
                                <a:gd name="T26" fmla="*/ 10 w 139"/>
                                <a:gd name="T27" fmla="*/ 5 h 183"/>
                                <a:gd name="T28" fmla="*/ 15 w 139"/>
                                <a:gd name="T29" fmla="*/ 0 h 183"/>
                                <a:gd name="T30" fmla="*/ 24 w 139"/>
                                <a:gd name="T31" fmla="*/ 0 h 183"/>
                                <a:gd name="T32" fmla="*/ 34 w 139"/>
                                <a:gd name="T33" fmla="*/ 10 h 183"/>
                                <a:gd name="T34" fmla="*/ 48 w 139"/>
                                <a:gd name="T35" fmla="*/ 24 h 183"/>
                                <a:gd name="T36" fmla="*/ 63 w 139"/>
                                <a:gd name="T37" fmla="*/ 44 h 183"/>
                                <a:gd name="T38" fmla="*/ 77 w 139"/>
                                <a:gd name="T39" fmla="*/ 68 h 183"/>
                                <a:gd name="T40" fmla="*/ 96 w 139"/>
                                <a:gd name="T41" fmla="*/ 92 h 183"/>
                                <a:gd name="T42" fmla="*/ 111 w 139"/>
                                <a:gd name="T43" fmla="*/ 111 h 183"/>
                                <a:gd name="T44" fmla="*/ 125 w 139"/>
                                <a:gd name="T45" fmla="*/ 130 h 183"/>
                                <a:gd name="T46" fmla="*/ 135 w 139"/>
                                <a:gd name="T47" fmla="*/ 144 h 183"/>
                                <a:gd name="T48" fmla="*/ 139 w 139"/>
                                <a:gd name="T49" fmla="*/ 149 h 183"/>
                                <a:gd name="T50" fmla="*/ 111 w 139"/>
                                <a:gd name="T51" fmla="*/ 183 h 18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Lst>
                              <a:rect l="0" t="0" r="r" b="b"/>
                              <a:pathLst>
                                <a:path w="139" h="183">
                                  <a:moveTo>
                                    <a:pt x="111" y="183"/>
                                  </a:moveTo>
                                  <a:lnTo>
                                    <a:pt x="91" y="164"/>
                                  </a:lnTo>
                                  <a:lnTo>
                                    <a:pt x="77" y="144"/>
                                  </a:lnTo>
                                  <a:lnTo>
                                    <a:pt x="58" y="120"/>
                                  </a:lnTo>
                                  <a:lnTo>
                                    <a:pt x="43" y="101"/>
                                  </a:lnTo>
                                  <a:lnTo>
                                    <a:pt x="29" y="82"/>
                                  </a:lnTo>
                                  <a:lnTo>
                                    <a:pt x="15" y="68"/>
                                  </a:lnTo>
                                  <a:lnTo>
                                    <a:pt x="5" y="53"/>
                                  </a:lnTo>
                                  <a:lnTo>
                                    <a:pt x="0" y="48"/>
                                  </a:lnTo>
                                  <a:lnTo>
                                    <a:pt x="0" y="39"/>
                                  </a:lnTo>
                                  <a:lnTo>
                                    <a:pt x="0" y="29"/>
                                  </a:lnTo>
                                  <a:lnTo>
                                    <a:pt x="0" y="20"/>
                                  </a:lnTo>
                                  <a:lnTo>
                                    <a:pt x="5" y="10"/>
                                  </a:lnTo>
                                  <a:lnTo>
                                    <a:pt x="10" y="5"/>
                                  </a:lnTo>
                                  <a:lnTo>
                                    <a:pt x="15" y="0"/>
                                  </a:lnTo>
                                  <a:lnTo>
                                    <a:pt x="24" y="0"/>
                                  </a:lnTo>
                                  <a:lnTo>
                                    <a:pt x="34" y="10"/>
                                  </a:lnTo>
                                  <a:lnTo>
                                    <a:pt x="48" y="24"/>
                                  </a:lnTo>
                                  <a:lnTo>
                                    <a:pt x="63" y="44"/>
                                  </a:lnTo>
                                  <a:lnTo>
                                    <a:pt x="77" y="68"/>
                                  </a:lnTo>
                                  <a:lnTo>
                                    <a:pt x="96" y="92"/>
                                  </a:lnTo>
                                  <a:lnTo>
                                    <a:pt x="111" y="111"/>
                                  </a:lnTo>
                                  <a:lnTo>
                                    <a:pt x="125" y="130"/>
                                  </a:lnTo>
                                  <a:lnTo>
                                    <a:pt x="135" y="144"/>
                                  </a:lnTo>
                                  <a:lnTo>
                                    <a:pt x="139" y="149"/>
                                  </a:lnTo>
                                  <a:lnTo>
                                    <a:pt x="111" y="183"/>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80" name="Freeform 32"/>
                          <wps:cNvSpPr>
                            <a:spLocks/>
                          </wps:cNvSpPr>
                          <wps:spPr bwMode="auto">
                            <a:xfrm>
                              <a:off x="1901" y="13737"/>
                              <a:ext cx="681" cy="983"/>
                            </a:xfrm>
                            <a:custGeom>
                              <a:avLst/>
                              <a:gdLst>
                                <a:gd name="T0" fmla="*/ 86 w 681"/>
                                <a:gd name="T1" fmla="*/ 452 h 1028"/>
                                <a:gd name="T2" fmla="*/ 139 w 681"/>
                                <a:gd name="T3" fmla="*/ 423 h 1028"/>
                                <a:gd name="T4" fmla="*/ 230 w 681"/>
                                <a:gd name="T5" fmla="*/ 610 h 1028"/>
                                <a:gd name="T6" fmla="*/ 345 w 681"/>
                                <a:gd name="T7" fmla="*/ 792 h 1028"/>
                                <a:gd name="T8" fmla="*/ 518 w 681"/>
                                <a:gd name="T9" fmla="*/ 860 h 1028"/>
                                <a:gd name="T10" fmla="*/ 638 w 681"/>
                                <a:gd name="T11" fmla="*/ 816 h 1028"/>
                                <a:gd name="T12" fmla="*/ 662 w 681"/>
                                <a:gd name="T13" fmla="*/ 749 h 1028"/>
                                <a:gd name="T14" fmla="*/ 600 w 681"/>
                                <a:gd name="T15" fmla="*/ 639 h 1028"/>
                                <a:gd name="T16" fmla="*/ 432 w 681"/>
                                <a:gd name="T17" fmla="*/ 552 h 1028"/>
                                <a:gd name="T18" fmla="*/ 369 w 681"/>
                                <a:gd name="T19" fmla="*/ 380 h 1028"/>
                                <a:gd name="T20" fmla="*/ 436 w 681"/>
                                <a:gd name="T21" fmla="*/ 226 h 1028"/>
                                <a:gd name="T22" fmla="*/ 489 w 681"/>
                                <a:gd name="T23" fmla="*/ 216 h 1028"/>
                                <a:gd name="T24" fmla="*/ 470 w 681"/>
                                <a:gd name="T25" fmla="*/ 58 h 1028"/>
                                <a:gd name="T26" fmla="*/ 340 w 681"/>
                                <a:gd name="T27" fmla="*/ 58 h 1028"/>
                                <a:gd name="T28" fmla="*/ 345 w 681"/>
                                <a:gd name="T29" fmla="*/ 164 h 1028"/>
                                <a:gd name="T30" fmla="*/ 398 w 681"/>
                                <a:gd name="T31" fmla="*/ 183 h 1028"/>
                                <a:gd name="T32" fmla="*/ 374 w 681"/>
                                <a:gd name="T33" fmla="*/ 149 h 1028"/>
                                <a:gd name="T34" fmla="*/ 403 w 681"/>
                                <a:gd name="T35" fmla="*/ 111 h 1028"/>
                                <a:gd name="T36" fmla="*/ 427 w 681"/>
                                <a:gd name="T37" fmla="*/ 192 h 1028"/>
                                <a:gd name="T38" fmla="*/ 340 w 681"/>
                                <a:gd name="T39" fmla="*/ 202 h 1028"/>
                                <a:gd name="T40" fmla="*/ 312 w 681"/>
                                <a:gd name="T41" fmla="*/ 53 h 1028"/>
                                <a:gd name="T42" fmla="*/ 441 w 681"/>
                                <a:gd name="T43" fmla="*/ 5 h 1028"/>
                                <a:gd name="T44" fmla="*/ 518 w 681"/>
                                <a:gd name="T45" fmla="*/ 226 h 1028"/>
                                <a:gd name="T46" fmla="*/ 585 w 681"/>
                                <a:gd name="T47" fmla="*/ 394 h 1028"/>
                                <a:gd name="T48" fmla="*/ 518 w 681"/>
                                <a:gd name="T49" fmla="*/ 442 h 1028"/>
                                <a:gd name="T50" fmla="*/ 484 w 681"/>
                                <a:gd name="T51" fmla="*/ 370 h 1028"/>
                                <a:gd name="T52" fmla="*/ 513 w 681"/>
                                <a:gd name="T53" fmla="*/ 365 h 1028"/>
                                <a:gd name="T54" fmla="*/ 528 w 681"/>
                                <a:gd name="T55" fmla="*/ 418 h 1028"/>
                                <a:gd name="T56" fmla="*/ 561 w 681"/>
                                <a:gd name="T57" fmla="*/ 346 h 1028"/>
                                <a:gd name="T58" fmla="*/ 484 w 681"/>
                                <a:gd name="T59" fmla="*/ 245 h 1028"/>
                                <a:gd name="T60" fmla="*/ 398 w 681"/>
                                <a:gd name="T61" fmla="*/ 336 h 1028"/>
                                <a:gd name="T62" fmla="*/ 432 w 681"/>
                                <a:gd name="T63" fmla="*/ 336 h 1028"/>
                                <a:gd name="T64" fmla="*/ 412 w 681"/>
                                <a:gd name="T65" fmla="*/ 456 h 1028"/>
                                <a:gd name="T66" fmla="*/ 489 w 681"/>
                                <a:gd name="T67" fmla="*/ 576 h 1028"/>
                                <a:gd name="T68" fmla="*/ 604 w 681"/>
                                <a:gd name="T69" fmla="*/ 620 h 1028"/>
                                <a:gd name="T70" fmla="*/ 676 w 681"/>
                                <a:gd name="T71" fmla="*/ 706 h 1028"/>
                                <a:gd name="T72" fmla="*/ 662 w 681"/>
                                <a:gd name="T73" fmla="*/ 845 h 1028"/>
                                <a:gd name="T74" fmla="*/ 576 w 681"/>
                                <a:gd name="T75" fmla="*/ 922 h 1028"/>
                                <a:gd name="T76" fmla="*/ 422 w 681"/>
                                <a:gd name="T77" fmla="*/ 941 h 1028"/>
                                <a:gd name="T78" fmla="*/ 278 w 681"/>
                                <a:gd name="T79" fmla="*/ 864 h 1028"/>
                                <a:gd name="T80" fmla="*/ 192 w 681"/>
                                <a:gd name="T81" fmla="*/ 792 h 1028"/>
                                <a:gd name="T82" fmla="*/ 144 w 681"/>
                                <a:gd name="T83" fmla="*/ 792 h 1028"/>
                                <a:gd name="T84" fmla="*/ 254 w 681"/>
                                <a:gd name="T85" fmla="*/ 855 h 1028"/>
                                <a:gd name="T86" fmla="*/ 340 w 681"/>
                                <a:gd name="T87" fmla="*/ 927 h 1028"/>
                                <a:gd name="T88" fmla="*/ 331 w 681"/>
                                <a:gd name="T89" fmla="*/ 1013 h 1028"/>
                                <a:gd name="T90" fmla="*/ 235 w 681"/>
                                <a:gd name="T91" fmla="*/ 965 h 1028"/>
                                <a:gd name="T92" fmla="*/ 187 w 681"/>
                                <a:gd name="T93" fmla="*/ 960 h 1028"/>
                                <a:gd name="T94" fmla="*/ 129 w 681"/>
                                <a:gd name="T95" fmla="*/ 1013 h 1028"/>
                                <a:gd name="T96" fmla="*/ 57 w 681"/>
                                <a:gd name="T97" fmla="*/ 927 h 1028"/>
                                <a:gd name="T98" fmla="*/ 105 w 681"/>
                                <a:gd name="T99" fmla="*/ 855 h 1028"/>
                                <a:gd name="T100" fmla="*/ 43 w 681"/>
                                <a:gd name="T101" fmla="*/ 821 h 1028"/>
                                <a:gd name="T102" fmla="*/ 62 w 681"/>
                                <a:gd name="T103" fmla="*/ 744 h 1028"/>
                                <a:gd name="T104" fmla="*/ 76 w 681"/>
                                <a:gd name="T105" fmla="*/ 706 h 1028"/>
                                <a:gd name="T106" fmla="*/ 33 w 681"/>
                                <a:gd name="T107" fmla="*/ 653 h 1028"/>
                                <a:gd name="T108" fmla="*/ 19 w 681"/>
                                <a:gd name="T109" fmla="*/ 548 h 1028"/>
                                <a:gd name="T110" fmla="*/ 81 w 681"/>
                                <a:gd name="T111" fmla="*/ 572 h 1028"/>
                                <a:gd name="T112" fmla="*/ 148 w 681"/>
                                <a:gd name="T113" fmla="*/ 658 h 1028"/>
                                <a:gd name="T114" fmla="*/ 172 w 681"/>
                                <a:gd name="T115" fmla="*/ 653 h 1028"/>
                                <a:gd name="T116" fmla="*/ 100 w 681"/>
                                <a:gd name="T117" fmla="*/ 581 h 102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Lst>
                              <a:rect l="0" t="0" r="r" b="b"/>
                              <a:pathLst>
                                <a:path w="681" h="1028">
                                  <a:moveTo>
                                    <a:pt x="86" y="552"/>
                                  </a:moveTo>
                                  <a:lnTo>
                                    <a:pt x="76" y="528"/>
                                  </a:lnTo>
                                  <a:lnTo>
                                    <a:pt x="76" y="504"/>
                                  </a:lnTo>
                                  <a:lnTo>
                                    <a:pt x="76" y="490"/>
                                  </a:lnTo>
                                  <a:lnTo>
                                    <a:pt x="81" y="471"/>
                                  </a:lnTo>
                                  <a:lnTo>
                                    <a:pt x="86" y="452"/>
                                  </a:lnTo>
                                  <a:lnTo>
                                    <a:pt x="91" y="437"/>
                                  </a:lnTo>
                                  <a:lnTo>
                                    <a:pt x="91" y="423"/>
                                  </a:lnTo>
                                  <a:lnTo>
                                    <a:pt x="91" y="399"/>
                                  </a:lnTo>
                                  <a:lnTo>
                                    <a:pt x="100" y="404"/>
                                  </a:lnTo>
                                  <a:lnTo>
                                    <a:pt x="120" y="413"/>
                                  </a:lnTo>
                                  <a:lnTo>
                                    <a:pt x="139" y="423"/>
                                  </a:lnTo>
                                  <a:lnTo>
                                    <a:pt x="163" y="442"/>
                                  </a:lnTo>
                                  <a:lnTo>
                                    <a:pt x="187" y="466"/>
                                  </a:lnTo>
                                  <a:lnTo>
                                    <a:pt x="201" y="500"/>
                                  </a:lnTo>
                                  <a:lnTo>
                                    <a:pt x="220" y="533"/>
                                  </a:lnTo>
                                  <a:lnTo>
                                    <a:pt x="225" y="572"/>
                                  </a:lnTo>
                                  <a:lnTo>
                                    <a:pt x="230" y="610"/>
                                  </a:lnTo>
                                  <a:lnTo>
                                    <a:pt x="244" y="648"/>
                                  </a:lnTo>
                                  <a:lnTo>
                                    <a:pt x="254" y="682"/>
                                  </a:lnTo>
                                  <a:lnTo>
                                    <a:pt x="273" y="711"/>
                                  </a:lnTo>
                                  <a:lnTo>
                                    <a:pt x="297" y="740"/>
                                  </a:lnTo>
                                  <a:lnTo>
                                    <a:pt x="316" y="768"/>
                                  </a:lnTo>
                                  <a:lnTo>
                                    <a:pt x="345" y="792"/>
                                  </a:lnTo>
                                  <a:lnTo>
                                    <a:pt x="369" y="807"/>
                                  </a:lnTo>
                                  <a:lnTo>
                                    <a:pt x="398" y="826"/>
                                  </a:lnTo>
                                  <a:lnTo>
                                    <a:pt x="427" y="840"/>
                                  </a:lnTo>
                                  <a:lnTo>
                                    <a:pt x="456" y="850"/>
                                  </a:lnTo>
                                  <a:lnTo>
                                    <a:pt x="489" y="855"/>
                                  </a:lnTo>
                                  <a:lnTo>
                                    <a:pt x="518" y="860"/>
                                  </a:lnTo>
                                  <a:lnTo>
                                    <a:pt x="542" y="860"/>
                                  </a:lnTo>
                                  <a:lnTo>
                                    <a:pt x="571" y="855"/>
                                  </a:lnTo>
                                  <a:lnTo>
                                    <a:pt x="595" y="845"/>
                                  </a:lnTo>
                                  <a:lnTo>
                                    <a:pt x="614" y="836"/>
                                  </a:lnTo>
                                  <a:lnTo>
                                    <a:pt x="624" y="826"/>
                                  </a:lnTo>
                                  <a:lnTo>
                                    <a:pt x="638" y="816"/>
                                  </a:lnTo>
                                  <a:lnTo>
                                    <a:pt x="643" y="802"/>
                                  </a:lnTo>
                                  <a:lnTo>
                                    <a:pt x="652" y="792"/>
                                  </a:lnTo>
                                  <a:lnTo>
                                    <a:pt x="657" y="778"/>
                                  </a:lnTo>
                                  <a:lnTo>
                                    <a:pt x="657" y="773"/>
                                  </a:lnTo>
                                  <a:lnTo>
                                    <a:pt x="662" y="764"/>
                                  </a:lnTo>
                                  <a:lnTo>
                                    <a:pt x="662" y="749"/>
                                  </a:lnTo>
                                  <a:lnTo>
                                    <a:pt x="657" y="735"/>
                                  </a:lnTo>
                                  <a:lnTo>
                                    <a:pt x="657" y="711"/>
                                  </a:lnTo>
                                  <a:lnTo>
                                    <a:pt x="648" y="687"/>
                                  </a:lnTo>
                                  <a:lnTo>
                                    <a:pt x="638" y="668"/>
                                  </a:lnTo>
                                  <a:lnTo>
                                    <a:pt x="624" y="653"/>
                                  </a:lnTo>
                                  <a:lnTo>
                                    <a:pt x="600" y="639"/>
                                  </a:lnTo>
                                  <a:lnTo>
                                    <a:pt x="571" y="629"/>
                                  </a:lnTo>
                                  <a:lnTo>
                                    <a:pt x="542" y="624"/>
                                  </a:lnTo>
                                  <a:lnTo>
                                    <a:pt x="508" y="610"/>
                                  </a:lnTo>
                                  <a:lnTo>
                                    <a:pt x="480" y="596"/>
                                  </a:lnTo>
                                  <a:lnTo>
                                    <a:pt x="456" y="576"/>
                                  </a:lnTo>
                                  <a:lnTo>
                                    <a:pt x="432" y="552"/>
                                  </a:lnTo>
                                  <a:lnTo>
                                    <a:pt x="412" y="528"/>
                                  </a:lnTo>
                                  <a:lnTo>
                                    <a:pt x="398" y="500"/>
                                  </a:lnTo>
                                  <a:lnTo>
                                    <a:pt x="384" y="471"/>
                                  </a:lnTo>
                                  <a:lnTo>
                                    <a:pt x="374" y="442"/>
                                  </a:lnTo>
                                  <a:lnTo>
                                    <a:pt x="369" y="408"/>
                                  </a:lnTo>
                                  <a:lnTo>
                                    <a:pt x="369" y="380"/>
                                  </a:lnTo>
                                  <a:lnTo>
                                    <a:pt x="369" y="346"/>
                                  </a:lnTo>
                                  <a:lnTo>
                                    <a:pt x="379" y="317"/>
                                  </a:lnTo>
                                  <a:lnTo>
                                    <a:pt x="388" y="288"/>
                                  </a:lnTo>
                                  <a:lnTo>
                                    <a:pt x="403" y="260"/>
                                  </a:lnTo>
                                  <a:lnTo>
                                    <a:pt x="427" y="236"/>
                                  </a:lnTo>
                                  <a:lnTo>
                                    <a:pt x="436" y="226"/>
                                  </a:lnTo>
                                  <a:lnTo>
                                    <a:pt x="446" y="221"/>
                                  </a:lnTo>
                                  <a:lnTo>
                                    <a:pt x="456" y="216"/>
                                  </a:lnTo>
                                  <a:lnTo>
                                    <a:pt x="465" y="212"/>
                                  </a:lnTo>
                                  <a:lnTo>
                                    <a:pt x="475" y="212"/>
                                  </a:lnTo>
                                  <a:lnTo>
                                    <a:pt x="480" y="212"/>
                                  </a:lnTo>
                                  <a:lnTo>
                                    <a:pt x="489" y="216"/>
                                  </a:lnTo>
                                  <a:lnTo>
                                    <a:pt x="494" y="216"/>
                                  </a:lnTo>
                                  <a:lnTo>
                                    <a:pt x="504" y="183"/>
                                  </a:lnTo>
                                  <a:lnTo>
                                    <a:pt x="504" y="154"/>
                                  </a:lnTo>
                                  <a:lnTo>
                                    <a:pt x="494" y="120"/>
                                  </a:lnTo>
                                  <a:lnTo>
                                    <a:pt x="484" y="87"/>
                                  </a:lnTo>
                                  <a:lnTo>
                                    <a:pt x="470" y="58"/>
                                  </a:lnTo>
                                  <a:lnTo>
                                    <a:pt x="451" y="39"/>
                                  </a:lnTo>
                                  <a:lnTo>
                                    <a:pt x="422" y="29"/>
                                  </a:lnTo>
                                  <a:lnTo>
                                    <a:pt x="388" y="24"/>
                                  </a:lnTo>
                                  <a:lnTo>
                                    <a:pt x="364" y="29"/>
                                  </a:lnTo>
                                  <a:lnTo>
                                    <a:pt x="350" y="44"/>
                                  </a:lnTo>
                                  <a:lnTo>
                                    <a:pt x="340" y="58"/>
                                  </a:lnTo>
                                  <a:lnTo>
                                    <a:pt x="336" y="77"/>
                                  </a:lnTo>
                                  <a:lnTo>
                                    <a:pt x="331" y="96"/>
                                  </a:lnTo>
                                  <a:lnTo>
                                    <a:pt x="331" y="116"/>
                                  </a:lnTo>
                                  <a:lnTo>
                                    <a:pt x="336" y="135"/>
                                  </a:lnTo>
                                  <a:lnTo>
                                    <a:pt x="336" y="154"/>
                                  </a:lnTo>
                                  <a:lnTo>
                                    <a:pt x="345" y="164"/>
                                  </a:lnTo>
                                  <a:lnTo>
                                    <a:pt x="350" y="178"/>
                                  </a:lnTo>
                                  <a:lnTo>
                                    <a:pt x="360" y="183"/>
                                  </a:lnTo>
                                  <a:lnTo>
                                    <a:pt x="369" y="183"/>
                                  </a:lnTo>
                                  <a:lnTo>
                                    <a:pt x="379" y="188"/>
                                  </a:lnTo>
                                  <a:lnTo>
                                    <a:pt x="388" y="188"/>
                                  </a:lnTo>
                                  <a:lnTo>
                                    <a:pt x="398" y="183"/>
                                  </a:lnTo>
                                  <a:lnTo>
                                    <a:pt x="403" y="178"/>
                                  </a:lnTo>
                                  <a:lnTo>
                                    <a:pt x="412" y="168"/>
                                  </a:lnTo>
                                  <a:lnTo>
                                    <a:pt x="412" y="154"/>
                                  </a:lnTo>
                                  <a:lnTo>
                                    <a:pt x="403" y="144"/>
                                  </a:lnTo>
                                  <a:lnTo>
                                    <a:pt x="388" y="154"/>
                                  </a:lnTo>
                                  <a:lnTo>
                                    <a:pt x="374" y="149"/>
                                  </a:lnTo>
                                  <a:lnTo>
                                    <a:pt x="374" y="140"/>
                                  </a:lnTo>
                                  <a:lnTo>
                                    <a:pt x="379" y="130"/>
                                  </a:lnTo>
                                  <a:lnTo>
                                    <a:pt x="384" y="125"/>
                                  </a:lnTo>
                                  <a:lnTo>
                                    <a:pt x="393" y="120"/>
                                  </a:lnTo>
                                  <a:lnTo>
                                    <a:pt x="398" y="116"/>
                                  </a:lnTo>
                                  <a:lnTo>
                                    <a:pt x="403" y="111"/>
                                  </a:lnTo>
                                  <a:lnTo>
                                    <a:pt x="408" y="111"/>
                                  </a:lnTo>
                                  <a:lnTo>
                                    <a:pt x="417" y="116"/>
                                  </a:lnTo>
                                  <a:lnTo>
                                    <a:pt x="427" y="125"/>
                                  </a:lnTo>
                                  <a:lnTo>
                                    <a:pt x="436" y="149"/>
                                  </a:lnTo>
                                  <a:lnTo>
                                    <a:pt x="436" y="168"/>
                                  </a:lnTo>
                                  <a:lnTo>
                                    <a:pt x="427" y="192"/>
                                  </a:lnTo>
                                  <a:lnTo>
                                    <a:pt x="417" y="202"/>
                                  </a:lnTo>
                                  <a:lnTo>
                                    <a:pt x="403" y="207"/>
                                  </a:lnTo>
                                  <a:lnTo>
                                    <a:pt x="388" y="216"/>
                                  </a:lnTo>
                                  <a:lnTo>
                                    <a:pt x="374" y="216"/>
                                  </a:lnTo>
                                  <a:lnTo>
                                    <a:pt x="355" y="212"/>
                                  </a:lnTo>
                                  <a:lnTo>
                                    <a:pt x="340" y="202"/>
                                  </a:lnTo>
                                  <a:lnTo>
                                    <a:pt x="326" y="183"/>
                                  </a:lnTo>
                                  <a:lnTo>
                                    <a:pt x="316" y="159"/>
                                  </a:lnTo>
                                  <a:lnTo>
                                    <a:pt x="307" y="130"/>
                                  </a:lnTo>
                                  <a:lnTo>
                                    <a:pt x="302" y="101"/>
                                  </a:lnTo>
                                  <a:lnTo>
                                    <a:pt x="307" y="77"/>
                                  </a:lnTo>
                                  <a:lnTo>
                                    <a:pt x="312" y="53"/>
                                  </a:lnTo>
                                  <a:lnTo>
                                    <a:pt x="321" y="34"/>
                                  </a:lnTo>
                                  <a:lnTo>
                                    <a:pt x="336" y="20"/>
                                  </a:lnTo>
                                  <a:lnTo>
                                    <a:pt x="355" y="5"/>
                                  </a:lnTo>
                                  <a:lnTo>
                                    <a:pt x="384" y="0"/>
                                  </a:lnTo>
                                  <a:lnTo>
                                    <a:pt x="412" y="0"/>
                                  </a:lnTo>
                                  <a:lnTo>
                                    <a:pt x="441" y="5"/>
                                  </a:lnTo>
                                  <a:lnTo>
                                    <a:pt x="465" y="20"/>
                                  </a:lnTo>
                                  <a:lnTo>
                                    <a:pt x="489" y="44"/>
                                  </a:lnTo>
                                  <a:lnTo>
                                    <a:pt x="508" y="72"/>
                                  </a:lnTo>
                                  <a:lnTo>
                                    <a:pt x="518" y="116"/>
                                  </a:lnTo>
                                  <a:lnTo>
                                    <a:pt x="523" y="168"/>
                                  </a:lnTo>
                                  <a:lnTo>
                                    <a:pt x="518" y="226"/>
                                  </a:lnTo>
                                  <a:lnTo>
                                    <a:pt x="537" y="245"/>
                                  </a:lnTo>
                                  <a:lnTo>
                                    <a:pt x="552" y="269"/>
                                  </a:lnTo>
                                  <a:lnTo>
                                    <a:pt x="566" y="298"/>
                                  </a:lnTo>
                                  <a:lnTo>
                                    <a:pt x="576" y="332"/>
                                  </a:lnTo>
                                  <a:lnTo>
                                    <a:pt x="585" y="365"/>
                                  </a:lnTo>
                                  <a:lnTo>
                                    <a:pt x="585" y="394"/>
                                  </a:lnTo>
                                  <a:lnTo>
                                    <a:pt x="576" y="413"/>
                                  </a:lnTo>
                                  <a:lnTo>
                                    <a:pt x="561" y="432"/>
                                  </a:lnTo>
                                  <a:lnTo>
                                    <a:pt x="552" y="437"/>
                                  </a:lnTo>
                                  <a:lnTo>
                                    <a:pt x="537" y="442"/>
                                  </a:lnTo>
                                  <a:lnTo>
                                    <a:pt x="528" y="442"/>
                                  </a:lnTo>
                                  <a:lnTo>
                                    <a:pt x="518" y="442"/>
                                  </a:lnTo>
                                  <a:lnTo>
                                    <a:pt x="508" y="442"/>
                                  </a:lnTo>
                                  <a:lnTo>
                                    <a:pt x="499" y="437"/>
                                  </a:lnTo>
                                  <a:lnTo>
                                    <a:pt x="489" y="432"/>
                                  </a:lnTo>
                                  <a:lnTo>
                                    <a:pt x="484" y="423"/>
                                  </a:lnTo>
                                  <a:lnTo>
                                    <a:pt x="484" y="399"/>
                                  </a:lnTo>
                                  <a:lnTo>
                                    <a:pt x="484" y="370"/>
                                  </a:lnTo>
                                  <a:lnTo>
                                    <a:pt x="494" y="351"/>
                                  </a:lnTo>
                                  <a:lnTo>
                                    <a:pt x="508" y="341"/>
                                  </a:lnTo>
                                  <a:lnTo>
                                    <a:pt x="513" y="341"/>
                                  </a:lnTo>
                                  <a:lnTo>
                                    <a:pt x="518" y="346"/>
                                  </a:lnTo>
                                  <a:lnTo>
                                    <a:pt x="518" y="356"/>
                                  </a:lnTo>
                                  <a:lnTo>
                                    <a:pt x="513" y="365"/>
                                  </a:lnTo>
                                  <a:lnTo>
                                    <a:pt x="504" y="375"/>
                                  </a:lnTo>
                                  <a:lnTo>
                                    <a:pt x="504" y="384"/>
                                  </a:lnTo>
                                  <a:lnTo>
                                    <a:pt x="504" y="399"/>
                                  </a:lnTo>
                                  <a:lnTo>
                                    <a:pt x="508" y="413"/>
                                  </a:lnTo>
                                  <a:lnTo>
                                    <a:pt x="518" y="418"/>
                                  </a:lnTo>
                                  <a:lnTo>
                                    <a:pt x="528" y="418"/>
                                  </a:lnTo>
                                  <a:lnTo>
                                    <a:pt x="542" y="418"/>
                                  </a:lnTo>
                                  <a:lnTo>
                                    <a:pt x="552" y="413"/>
                                  </a:lnTo>
                                  <a:lnTo>
                                    <a:pt x="561" y="404"/>
                                  </a:lnTo>
                                  <a:lnTo>
                                    <a:pt x="561" y="389"/>
                                  </a:lnTo>
                                  <a:lnTo>
                                    <a:pt x="566" y="370"/>
                                  </a:lnTo>
                                  <a:lnTo>
                                    <a:pt x="561" y="346"/>
                                  </a:lnTo>
                                  <a:lnTo>
                                    <a:pt x="556" y="322"/>
                                  </a:lnTo>
                                  <a:lnTo>
                                    <a:pt x="547" y="298"/>
                                  </a:lnTo>
                                  <a:lnTo>
                                    <a:pt x="532" y="274"/>
                                  </a:lnTo>
                                  <a:lnTo>
                                    <a:pt x="508" y="260"/>
                                  </a:lnTo>
                                  <a:lnTo>
                                    <a:pt x="499" y="250"/>
                                  </a:lnTo>
                                  <a:lnTo>
                                    <a:pt x="484" y="245"/>
                                  </a:lnTo>
                                  <a:lnTo>
                                    <a:pt x="470" y="245"/>
                                  </a:lnTo>
                                  <a:lnTo>
                                    <a:pt x="451" y="245"/>
                                  </a:lnTo>
                                  <a:lnTo>
                                    <a:pt x="436" y="255"/>
                                  </a:lnTo>
                                  <a:lnTo>
                                    <a:pt x="422" y="274"/>
                                  </a:lnTo>
                                  <a:lnTo>
                                    <a:pt x="408" y="298"/>
                                  </a:lnTo>
                                  <a:lnTo>
                                    <a:pt x="398" y="336"/>
                                  </a:lnTo>
                                  <a:lnTo>
                                    <a:pt x="417" y="332"/>
                                  </a:lnTo>
                                  <a:lnTo>
                                    <a:pt x="427" y="327"/>
                                  </a:lnTo>
                                  <a:lnTo>
                                    <a:pt x="432" y="327"/>
                                  </a:lnTo>
                                  <a:lnTo>
                                    <a:pt x="436" y="327"/>
                                  </a:lnTo>
                                  <a:lnTo>
                                    <a:pt x="436" y="332"/>
                                  </a:lnTo>
                                  <a:lnTo>
                                    <a:pt x="432" y="336"/>
                                  </a:lnTo>
                                  <a:lnTo>
                                    <a:pt x="427" y="346"/>
                                  </a:lnTo>
                                  <a:lnTo>
                                    <a:pt x="417" y="365"/>
                                  </a:lnTo>
                                  <a:lnTo>
                                    <a:pt x="412" y="384"/>
                                  </a:lnTo>
                                  <a:lnTo>
                                    <a:pt x="408" y="408"/>
                                  </a:lnTo>
                                  <a:lnTo>
                                    <a:pt x="408" y="432"/>
                                  </a:lnTo>
                                  <a:lnTo>
                                    <a:pt x="412" y="456"/>
                                  </a:lnTo>
                                  <a:lnTo>
                                    <a:pt x="417" y="480"/>
                                  </a:lnTo>
                                  <a:lnTo>
                                    <a:pt x="422" y="504"/>
                                  </a:lnTo>
                                  <a:lnTo>
                                    <a:pt x="436" y="528"/>
                                  </a:lnTo>
                                  <a:lnTo>
                                    <a:pt x="451" y="548"/>
                                  </a:lnTo>
                                  <a:lnTo>
                                    <a:pt x="470" y="562"/>
                                  </a:lnTo>
                                  <a:lnTo>
                                    <a:pt x="489" y="576"/>
                                  </a:lnTo>
                                  <a:lnTo>
                                    <a:pt x="508" y="586"/>
                                  </a:lnTo>
                                  <a:lnTo>
                                    <a:pt x="528" y="591"/>
                                  </a:lnTo>
                                  <a:lnTo>
                                    <a:pt x="547" y="600"/>
                                  </a:lnTo>
                                  <a:lnTo>
                                    <a:pt x="566" y="605"/>
                                  </a:lnTo>
                                  <a:lnTo>
                                    <a:pt x="585" y="615"/>
                                  </a:lnTo>
                                  <a:lnTo>
                                    <a:pt x="604" y="620"/>
                                  </a:lnTo>
                                  <a:lnTo>
                                    <a:pt x="619" y="629"/>
                                  </a:lnTo>
                                  <a:lnTo>
                                    <a:pt x="633" y="639"/>
                                  </a:lnTo>
                                  <a:lnTo>
                                    <a:pt x="648" y="648"/>
                                  </a:lnTo>
                                  <a:lnTo>
                                    <a:pt x="662" y="663"/>
                                  </a:lnTo>
                                  <a:lnTo>
                                    <a:pt x="672" y="682"/>
                                  </a:lnTo>
                                  <a:lnTo>
                                    <a:pt x="676" y="706"/>
                                  </a:lnTo>
                                  <a:lnTo>
                                    <a:pt x="681" y="730"/>
                                  </a:lnTo>
                                  <a:lnTo>
                                    <a:pt x="681" y="764"/>
                                  </a:lnTo>
                                  <a:lnTo>
                                    <a:pt x="681" y="788"/>
                                  </a:lnTo>
                                  <a:lnTo>
                                    <a:pt x="676" y="807"/>
                                  </a:lnTo>
                                  <a:lnTo>
                                    <a:pt x="672" y="826"/>
                                  </a:lnTo>
                                  <a:lnTo>
                                    <a:pt x="662" y="845"/>
                                  </a:lnTo>
                                  <a:lnTo>
                                    <a:pt x="652" y="860"/>
                                  </a:lnTo>
                                  <a:lnTo>
                                    <a:pt x="643" y="879"/>
                                  </a:lnTo>
                                  <a:lnTo>
                                    <a:pt x="628" y="893"/>
                                  </a:lnTo>
                                  <a:lnTo>
                                    <a:pt x="609" y="903"/>
                                  </a:lnTo>
                                  <a:lnTo>
                                    <a:pt x="595" y="912"/>
                                  </a:lnTo>
                                  <a:lnTo>
                                    <a:pt x="576" y="922"/>
                                  </a:lnTo>
                                  <a:lnTo>
                                    <a:pt x="552" y="927"/>
                                  </a:lnTo>
                                  <a:lnTo>
                                    <a:pt x="528" y="936"/>
                                  </a:lnTo>
                                  <a:lnTo>
                                    <a:pt x="504" y="936"/>
                                  </a:lnTo>
                                  <a:lnTo>
                                    <a:pt x="480" y="941"/>
                                  </a:lnTo>
                                  <a:lnTo>
                                    <a:pt x="451" y="941"/>
                                  </a:lnTo>
                                  <a:lnTo>
                                    <a:pt x="422" y="941"/>
                                  </a:lnTo>
                                  <a:lnTo>
                                    <a:pt x="403" y="936"/>
                                  </a:lnTo>
                                  <a:lnTo>
                                    <a:pt x="374" y="927"/>
                                  </a:lnTo>
                                  <a:lnTo>
                                    <a:pt x="350" y="912"/>
                                  </a:lnTo>
                                  <a:lnTo>
                                    <a:pt x="326" y="898"/>
                                  </a:lnTo>
                                  <a:lnTo>
                                    <a:pt x="302" y="884"/>
                                  </a:lnTo>
                                  <a:lnTo>
                                    <a:pt x="278" y="864"/>
                                  </a:lnTo>
                                  <a:lnTo>
                                    <a:pt x="264" y="850"/>
                                  </a:lnTo>
                                  <a:lnTo>
                                    <a:pt x="249" y="831"/>
                                  </a:lnTo>
                                  <a:lnTo>
                                    <a:pt x="240" y="816"/>
                                  </a:lnTo>
                                  <a:lnTo>
                                    <a:pt x="225" y="807"/>
                                  </a:lnTo>
                                  <a:lnTo>
                                    <a:pt x="206" y="797"/>
                                  </a:lnTo>
                                  <a:lnTo>
                                    <a:pt x="192" y="792"/>
                                  </a:lnTo>
                                  <a:lnTo>
                                    <a:pt x="172" y="788"/>
                                  </a:lnTo>
                                  <a:lnTo>
                                    <a:pt x="158" y="783"/>
                                  </a:lnTo>
                                  <a:lnTo>
                                    <a:pt x="144" y="778"/>
                                  </a:lnTo>
                                  <a:lnTo>
                                    <a:pt x="134" y="778"/>
                                  </a:lnTo>
                                  <a:lnTo>
                                    <a:pt x="124" y="788"/>
                                  </a:lnTo>
                                  <a:lnTo>
                                    <a:pt x="144" y="792"/>
                                  </a:lnTo>
                                  <a:lnTo>
                                    <a:pt x="163" y="802"/>
                                  </a:lnTo>
                                  <a:lnTo>
                                    <a:pt x="182" y="807"/>
                                  </a:lnTo>
                                  <a:lnTo>
                                    <a:pt x="201" y="816"/>
                                  </a:lnTo>
                                  <a:lnTo>
                                    <a:pt x="216" y="831"/>
                                  </a:lnTo>
                                  <a:lnTo>
                                    <a:pt x="235" y="845"/>
                                  </a:lnTo>
                                  <a:lnTo>
                                    <a:pt x="254" y="855"/>
                                  </a:lnTo>
                                  <a:lnTo>
                                    <a:pt x="268" y="869"/>
                                  </a:lnTo>
                                  <a:lnTo>
                                    <a:pt x="288" y="884"/>
                                  </a:lnTo>
                                  <a:lnTo>
                                    <a:pt x="302" y="898"/>
                                  </a:lnTo>
                                  <a:lnTo>
                                    <a:pt x="316" y="908"/>
                                  </a:lnTo>
                                  <a:lnTo>
                                    <a:pt x="326" y="922"/>
                                  </a:lnTo>
                                  <a:lnTo>
                                    <a:pt x="340" y="927"/>
                                  </a:lnTo>
                                  <a:lnTo>
                                    <a:pt x="350" y="936"/>
                                  </a:lnTo>
                                  <a:lnTo>
                                    <a:pt x="360" y="941"/>
                                  </a:lnTo>
                                  <a:lnTo>
                                    <a:pt x="369" y="941"/>
                                  </a:lnTo>
                                  <a:lnTo>
                                    <a:pt x="355" y="956"/>
                                  </a:lnTo>
                                  <a:lnTo>
                                    <a:pt x="345" y="989"/>
                                  </a:lnTo>
                                  <a:lnTo>
                                    <a:pt x="331" y="1013"/>
                                  </a:lnTo>
                                  <a:lnTo>
                                    <a:pt x="316" y="1023"/>
                                  </a:lnTo>
                                  <a:lnTo>
                                    <a:pt x="302" y="1028"/>
                                  </a:lnTo>
                                  <a:lnTo>
                                    <a:pt x="283" y="1023"/>
                                  </a:lnTo>
                                  <a:lnTo>
                                    <a:pt x="268" y="1008"/>
                                  </a:lnTo>
                                  <a:lnTo>
                                    <a:pt x="249" y="989"/>
                                  </a:lnTo>
                                  <a:lnTo>
                                    <a:pt x="235" y="965"/>
                                  </a:lnTo>
                                  <a:lnTo>
                                    <a:pt x="225" y="946"/>
                                  </a:lnTo>
                                  <a:lnTo>
                                    <a:pt x="216" y="936"/>
                                  </a:lnTo>
                                  <a:lnTo>
                                    <a:pt x="206" y="936"/>
                                  </a:lnTo>
                                  <a:lnTo>
                                    <a:pt x="201" y="941"/>
                                  </a:lnTo>
                                  <a:lnTo>
                                    <a:pt x="192" y="946"/>
                                  </a:lnTo>
                                  <a:lnTo>
                                    <a:pt x="187" y="960"/>
                                  </a:lnTo>
                                  <a:lnTo>
                                    <a:pt x="182" y="975"/>
                                  </a:lnTo>
                                  <a:lnTo>
                                    <a:pt x="177" y="989"/>
                                  </a:lnTo>
                                  <a:lnTo>
                                    <a:pt x="168" y="999"/>
                                  </a:lnTo>
                                  <a:lnTo>
                                    <a:pt x="158" y="1008"/>
                                  </a:lnTo>
                                  <a:lnTo>
                                    <a:pt x="144" y="1013"/>
                                  </a:lnTo>
                                  <a:lnTo>
                                    <a:pt x="129" y="1013"/>
                                  </a:lnTo>
                                  <a:lnTo>
                                    <a:pt x="115" y="1013"/>
                                  </a:lnTo>
                                  <a:lnTo>
                                    <a:pt x="96" y="1004"/>
                                  </a:lnTo>
                                  <a:lnTo>
                                    <a:pt x="81" y="989"/>
                                  </a:lnTo>
                                  <a:lnTo>
                                    <a:pt x="67" y="970"/>
                                  </a:lnTo>
                                  <a:lnTo>
                                    <a:pt x="62" y="951"/>
                                  </a:lnTo>
                                  <a:lnTo>
                                    <a:pt x="57" y="927"/>
                                  </a:lnTo>
                                  <a:lnTo>
                                    <a:pt x="62" y="912"/>
                                  </a:lnTo>
                                  <a:lnTo>
                                    <a:pt x="67" y="898"/>
                                  </a:lnTo>
                                  <a:lnTo>
                                    <a:pt x="76" y="884"/>
                                  </a:lnTo>
                                  <a:lnTo>
                                    <a:pt x="86" y="874"/>
                                  </a:lnTo>
                                  <a:lnTo>
                                    <a:pt x="96" y="860"/>
                                  </a:lnTo>
                                  <a:lnTo>
                                    <a:pt x="105" y="855"/>
                                  </a:lnTo>
                                  <a:lnTo>
                                    <a:pt x="91" y="850"/>
                                  </a:lnTo>
                                  <a:lnTo>
                                    <a:pt x="76" y="845"/>
                                  </a:lnTo>
                                  <a:lnTo>
                                    <a:pt x="67" y="840"/>
                                  </a:lnTo>
                                  <a:lnTo>
                                    <a:pt x="57" y="836"/>
                                  </a:lnTo>
                                  <a:lnTo>
                                    <a:pt x="52" y="831"/>
                                  </a:lnTo>
                                  <a:lnTo>
                                    <a:pt x="43" y="821"/>
                                  </a:lnTo>
                                  <a:lnTo>
                                    <a:pt x="43" y="807"/>
                                  </a:lnTo>
                                  <a:lnTo>
                                    <a:pt x="43" y="797"/>
                                  </a:lnTo>
                                  <a:lnTo>
                                    <a:pt x="43" y="783"/>
                                  </a:lnTo>
                                  <a:lnTo>
                                    <a:pt x="48" y="768"/>
                                  </a:lnTo>
                                  <a:lnTo>
                                    <a:pt x="52" y="759"/>
                                  </a:lnTo>
                                  <a:lnTo>
                                    <a:pt x="62" y="744"/>
                                  </a:lnTo>
                                  <a:lnTo>
                                    <a:pt x="72" y="735"/>
                                  </a:lnTo>
                                  <a:lnTo>
                                    <a:pt x="86" y="725"/>
                                  </a:lnTo>
                                  <a:lnTo>
                                    <a:pt x="100" y="716"/>
                                  </a:lnTo>
                                  <a:lnTo>
                                    <a:pt x="120" y="711"/>
                                  </a:lnTo>
                                  <a:lnTo>
                                    <a:pt x="96" y="711"/>
                                  </a:lnTo>
                                  <a:lnTo>
                                    <a:pt x="76" y="706"/>
                                  </a:lnTo>
                                  <a:lnTo>
                                    <a:pt x="57" y="696"/>
                                  </a:lnTo>
                                  <a:lnTo>
                                    <a:pt x="48" y="692"/>
                                  </a:lnTo>
                                  <a:lnTo>
                                    <a:pt x="38" y="682"/>
                                  </a:lnTo>
                                  <a:lnTo>
                                    <a:pt x="33" y="672"/>
                                  </a:lnTo>
                                  <a:lnTo>
                                    <a:pt x="33" y="663"/>
                                  </a:lnTo>
                                  <a:lnTo>
                                    <a:pt x="33" y="653"/>
                                  </a:lnTo>
                                  <a:lnTo>
                                    <a:pt x="33" y="624"/>
                                  </a:lnTo>
                                  <a:lnTo>
                                    <a:pt x="28" y="600"/>
                                  </a:lnTo>
                                  <a:lnTo>
                                    <a:pt x="19" y="576"/>
                                  </a:lnTo>
                                  <a:lnTo>
                                    <a:pt x="0" y="557"/>
                                  </a:lnTo>
                                  <a:lnTo>
                                    <a:pt x="9" y="552"/>
                                  </a:lnTo>
                                  <a:lnTo>
                                    <a:pt x="19" y="548"/>
                                  </a:lnTo>
                                  <a:lnTo>
                                    <a:pt x="28" y="548"/>
                                  </a:lnTo>
                                  <a:lnTo>
                                    <a:pt x="38" y="548"/>
                                  </a:lnTo>
                                  <a:lnTo>
                                    <a:pt x="48" y="552"/>
                                  </a:lnTo>
                                  <a:lnTo>
                                    <a:pt x="62" y="557"/>
                                  </a:lnTo>
                                  <a:lnTo>
                                    <a:pt x="72" y="562"/>
                                  </a:lnTo>
                                  <a:lnTo>
                                    <a:pt x="81" y="572"/>
                                  </a:lnTo>
                                  <a:lnTo>
                                    <a:pt x="91" y="581"/>
                                  </a:lnTo>
                                  <a:lnTo>
                                    <a:pt x="100" y="596"/>
                                  </a:lnTo>
                                  <a:lnTo>
                                    <a:pt x="115" y="615"/>
                                  </a:lnTo>
                                  <a:lnTo>
                                    <a:pt x="124" y="629"/>
                                  </a:lnTo>
                                  <a:lnTo>
                                    <a:pt x="139" y="644"/>
                                  </a:lnTo>
                                  <a:lnTo>
                                    <a:pt x="148" y="658"/>
                                  </a:lnTo>
                                  <a:lnTo>
                                    <a:pt x="158" y="672"/>
                                  </a:lnTo>
                                  <a:lnTo>
                                    <a:pt x="168" y="682"/>
                                  </a:lnTo>
                                  <a:lnTo>
                                    <a:pt x="177" y="687"/>
                                  </a:lnTo>
                                  <a:lnTo>
                                    <a:pt x="182" y="682"/>
                                  </a:lnTo>
                                  <a:lnTo>
                                    <a:pt x="182" y="668"/>
                                  </a:lnTo>
                                  <a:lnTo>
                                    <a:pt x="172" y="653"/>
                                  </a:lnTo>
                                  <a:lnTo>
                                    <a:pt x="168" y="644"/>
                                  </a:lnTo>
                                  <a:lnTo>
                                    <a:pt x="153" y="634"/>
                                  </a:lnTo>
                                  <a:lnTo>
                                    <a:pt x="139" y="624"/>
                                  </a:lnTo>
                                  <a:lnTo>
                                    <a:pt x="124" y="610"/>
                                  </a:lnTo>
                                  <a:lnTo>
                                    <a:pt x="115" y="591"/>
                                  </a:lnTo>
                                  <a:lnTo>
                                    <a:pt x="100" y="581"/>
                                  </a:lnTo>
                                  <a:lnTo>
                                    <a:pt x="91" y="567"/>
                                  </a:lnTo>
                                  <a:lnTo>
                                    <a:pt x="86" y="552"/>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81" name="Freeform 33"/>
                          <wps:cNvSpPr>
                            <a:spLocks/>
                          </wps:cNvSpPr>
                          <wps:spPr bwMode="auto">
                            <a:xfrm>
                              <a:off x="2280" y="14275"/>
                              <a:ext cx="149" cy="91"/>
                            </a:xfrm>
                            <a:custGeom>
                              <a:avLst/>
                              <a:gdLst>
                                <a:gd name="T0" fmla="*/ 149 w 149"/>
                                <a:gd name="T1" fmla="*/ 43 h 96"/>
                                <a:gd name="T2" fmla="*/ 139 w 149"/>
                                <a:gd name="T3" fmla="*/ 62 h 96"/>
                                <a:gd name="T4" fmla="*/ 125 w 149"/>
                                <a:gd name="T5" fmla="*/ 72 h 96"/>
                                <a:gd name="T6" fmla="*/ 105 w 149"/>
                                <a:gd name="T7" fmla="*/ 86 h 96"/>
                                <a:gd name="T8" fmla="*/ 86 w 149"/>
                                <a:gd name="T9" fmla="*/ 91 h 96"/>
                                <a:gd name="T10" fmla="*/ 67 w 149"/>
                                <a:gd name="T11" fmla="*/ 96 h 96"/>
                                <a:gd name="T12" fmla="*/ 43 w 149"/>
                                <a:gd name="T13" fmla="*/ 96 h 96"/>
                                <a:gd name="T14" fmla="*/ 19 w 149"/>
                                <a:gd name="T15" fmla="*/ 96 h 96"/>
                                <a:gd name="T16" fmla="*/ 0 w 149"/>
                                <a:gd name="T17" fmla="*/ 91 h 96"/>
                                <a:gd name="T18" fmla="*/ 19 w 149"/>
                                <a:gd name="T19" fmla="*/ 82 h 96"/>
                                <a:gd name="T20" fmla="*/ 33 w 149"/>
                                <a:gd name="T21" fmla="*/ 77 h 96"/>
                                <a:gd name="T22" fmla="*/ 48 w 149"/>
                                <a:gd name="T23" fmla="*/ 67 h 96"/>
                                <a:gd name="T24" fmla="*/ 57 w 149"/>
                                <a:gd name="T25" fmla="*/ 62 h 96"/>
                                <a:gd name="T26" fmla="*/ 72 w 149"/>
                                <a:gd name="T27" fmla="*/ 53 h 96"/>
                                <a:gd name="T28" fmla="*/ 77 w 149"/>
                                <a:gd name="T29" fmla="*/ 38 h 96"/>
                                <a:gd name="T30" fmla="*/ 77 w 149"/>
                                <a:gd name="T31" fmla="*/ 24 h 96"/>
                                <a:gd name="T32" fmla="*/ 72 w 149"/>
                                <a:gd name="T33" fmla="*/ 0 h 96"/>
                                <a:gd name="T34" fmla="*/ 149 w 149"/>
                                <a:gd name="T35" fmla="*/ 43 h 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149" h="96">
                                  <a:moveTo>
                                    <a:pt x="149" y="43"/>
                                  </a:moveTo>
                                  <a:lnTo>
                                    <a:pt x="139" y="62"/>
                                  </a:lnTo>
                                  <a:lnTo>
                                    <a:pt x="125" y="72"/>
                                  </a:lnTo>
                                  <a:lnTo>
                                    <a:pt x="105" y="86"/>
                                  </a:lnTo>
                                  <a:lnTo>
                                    <a:pt x="86" y="91"/>
                                  </a:lnTo>
                                  <a:lnTo>
                                    <a:pt x="67" y="96"/>
                                  </a:lnTo>
                                  <a:lnTo>
                                    <a:pt x="43" y="96"/>
                                  </a:lnTo>
                                  <a:lnTo>
                                    <a:pt x="19" y="96"/>
                                  </a:lnTo>
                                  <a:lnTo>
                                    <a:pt x="0" y="91"/>
                                  </a:lnTo>
                                  <a:lnTo>
                                    <a:pt x="19" y="82"/>
                                  </a:lnTo>
                                  <a:lnTo>
                                    <a:pt x="33" y="77"/>
                                  </a:lnTo>
                                  <a:lnTo>
                                    <a:pt x="48" y="67"/>
                                  </a:lnTo>
                                  <a:lnTo>
                                    <a:pt x="57" y="62"/>
                                  </a:lnTo>
                                  <a:lnTo>
                                    <a:pt x="72" y="53"/>
                                  </a:lnTo>
                                  <a:lnTo>
                                    <a:pt x="77" y="38"/>
                                  </a:lnTo>
                                  <a:lnTo>
                                    <a:pt x="77" y="24"/>
                                  </a:lnTo>
                                  <a:lnTo>
                                    <a:pt x="72" y="0"/>
                                  </a:lnTo>
                                  <a:lnTo>
                                    <a:pt x="149" y="43"/>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82" name="Freeform 34"/>
                          <wps:cNvSpPr>
                            <a:spLocks/>
                          </wps:cNvSpPr>
                          <wps:spPr bwMode="auto">
                            <a:xfrm>
                              <a:off x="2424" y="14366"/>
                              <a:ext cx="67" cy="74"/>
                            </a:xfrm>
                            <a:custGeom>
                              <a:avLst/>
                              <a:gdLst>
                                <a:gd name="T0" fmla="*/ 57 w 67"/>
                                <a:gd name="T1" fmla="*/ 62 h 77"/>
                                <a:gd name="T2" fmla="*/ 48 w 67"/>
                                <a:gd name="T3" fmla="*/ 72 h 77"/>
                                <a:gd name="T4" fmla="*/ 43 w 67"/>
                                <a:gd name="T5" fmla="*/ 72 h 77"/>
                                <a:gd name="T6" fmla="*/ 33 w 67"/>
                                <a:gd name="T7" fmla="*/ 77 h 77"/>
                                <a:gd name="T8" fmla="*/ 29 w 67"/>
                                <a:gd name="T9" fmla="*/ 77 h 77"/>
                                <a:gd name="T10" fmla="*/ 19 w 67"/>
                                <a:gd name="T11" fmla="*/ 77 h 77"/>
                                <a:gd name="T12" fmla="*/ 14 w 67"/>
                                <a:gd name="T13" fmla="*/ 72 h 77"/>
                                <a:gd name="T14" fmla="*/ 9 w 67"/>
                                <a:gd name="T15" fmla="*/ 72 h 77"/>
                                <a:gd name="T16" fmla="*/ 5 w 67"/>
                                <a:gd name="T17" fmla="*/ 62 h 77"/>
                                <a:gd name="T18" fmla="*/ 0 w 67"/>
                                <a:gd name="T19" fmla="*/ 48 h 77"/>
                                <a:gd name="T20" fmla="*/ 0 w 67"/>
                                <a:gd name="T21" fmla="*/ 38 h 77"/>
                                <a:gd name="T22" fmla="*/ 5 w 67"/>
                                <a:gd name="T23" fmla="*/ 24 h 77"/>
                                <a:gd name="T24" fmla="*/ 14 w 67"/>
                                <a:gd name="T25" fmla="*/ 10 h 77"/>
                                <a:gd name="T26" fmla="*/ 19 w 67"/>
                                <a:gd name="T27" fmla="*/ 5 h 77"/>
                                <a:gd name="T28" fmla="*/ 24 w 67"/>
                                <a:gd name="T29" fmla="*/ 0 h 77"/>
                                <a:gd name="T30" fmla="*/ 33 w 67"/>
                                <a:gd name="T31" fmla="*/ 0 h 77"/>
                                <a:gd name="T32" fmla="*/ 38 w 67"/>
                                <a:gd name="T33" fmla="*/ 0 h 77"/>
                                <a:gd name="T34" fmla="*/ 43 w 67"/>
                                <a:gd name="T35" fmla="*/ 5 h 77"/>
                                <a:gd name="T36" fmla="*/ 48 w 67"/>
                                <a:gd name="T37" fmla="*/ 5 h 77"/>
                                <a:gd name="T38" fmla="*/ 57 w 67"/>
                                <a:gd name="T39" fmla="*/ 10 h 77"/>
                                <a:gd name="T40" fmla="*/ 57 w 67"/>
                                <a:gd name="T41" fmla="*/ 14 h 77"/>
                                <a:gd name="T42" fmla="*/ 62 w 67"/>
                                <a:gd name="T43" fmla="*/ 24 h 77"/>
                                <a:gd name="T44" fmla="*/ 67 w 67"/>
                                <a:gd name="T45" fmla="*/ 38 h 77"/>
                                <a:gd name="T46" fmla="*/ 67 w 67"/>
                                <a:gd name="T47" fmla="*/ 53 h 77"/>
                                <a:gd name="T48" fmla="*/ 57 w 67"/>
                                <a:gd name="T49" fmla="*/ 62 h 7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Lst>
                              <a:rect l="0" t="0" r="r" b="b"/>
                              <a:pathLst>
                                <a:path w="67" h="77">
                                  <a:moveTo>
                                    <a:pt x="57" y="62"/>
                                  </a:moveTo>
                                  <a:lnTo>
                                    <a:pt x="48" y="72"/>
                                  </a:lnTo>
                                  <a:lnTo>
                                    <a:pt x="43" y="72"/>
                                  </a:lnTo>
                                  <a:lnTo>
                                    <a:pt x="33" y="77"/>
                                  </a:lnTo>
                                  <a:lnTo>
                                    <a:pt x="29" y="77"/>
                                  </a:lnTo>
                                  <a:lnTo>
                                    <a:pt x="19" y="77"/>
                                  </a:lnTo>
                                  <a:lnTo>
                                    <a:pt x="14" y="72"/>
                                  </a:lnTo>
                                  <a:lnTo>
                                    <a:pt x="9" y="72"/>
                                  </a:lnTo>
                                  <a:lnTo>
                                    <a:pt x="5" y="62"/>
                                  </a:lnTo>
                                  <a:lnTo>
                                    <a:pt x="0" y="48"/>
                                  </a:lnTo>
                                  <a:lnTo>
                                    <a:pt x="0" y="38"/>
                                  </a:lnTo>
                                  <a:lnTo>
                                    <a:pt x="5" y="24"/>
                                  </a:lnTo>
                                  <a:lnTo>
                                    <a:pt x="14" y="10"/>
                                  </a:lnTo>
                                  <a:lnTo>
                                    <a:pt x="19" y="5"/>
                                  </a:lnTo>
                                  <a:lnTo>
                                    <a:pt x="24" y="0"/>
                                  </a:lnTo>
                                  <a:lnTo>
                                    <a:pt x="33" y="0"/>
                                  </a:lnTo>
                                  <a:lnTo>
                                    <a:pt x="38" y="0"/>
                                  </a:lnTo>
                                  <a:lnTo>
                                    <a:pt x="43" y="5"/>
                                  </a:lnTo>
                                  <a:lnTo>
                                    <a:pt x="48" y="5"/>
                                  </a:lnTo>
                                  <a:lnTo>
                                    <a:pt x="57" y="10"/>
                                  </a:lnTo>
                                  <a:lnTo>
                                    <a:pt x="57" y="14"/>
                                  </a:lnTo>
                                  <a:lnTo>
                                    <a:pt x="62" y="24"/>
                                  </a:lnTo>
                                  <a:lnTo>
                                    <a:pt x="67" y="38"/>
                                  </a:lnTo>
                                  <a:lnTo>
                                    <a:pt x="67" y="53"/>
                                  </a:lnTo>
                                  <a:lnTo>
                                    <a:pt x="57" y="62"/>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83" name="Freeform 35"/>
                          <wps:cNvSpPr>
                            <a:spLocks/>
                          </wps:cNvSpPr>
                          <wps:spPr bwMode="auto">
                            <a:xfrm>
                              <a:off x="1934" y="12761"/>
                              <a:ext cx="490" cy="1422"/>
                            </a:xfrm>
                            <a:custGeom>
                              <a:avLst/>
                              <a:gdLst>
                                <a:gd name="T0" fmla="*/ 77 w 490"/>
                                <a:gd name="T1" fmla="*/ 1339 h 1488"/>
                                <a:gd name="T2" fmla="*/ 77 w 490"/>
                                <a:gd name="T3" fmla="*/ 1210 h 1488"/>
                                <a:gd name="T4" fmla="*/ 101 w 490"/>
                                <a:gd name="T5" fmla="*/ 1075 h 1488"/>
                                <a:gd name="T6" fmla="*/ 154 w 490"/>
                                <a:gd name="T7" fmla="*/ 950 h 1488"/>
                                <a:gd name="T8" fmla="*/ 235 w 490"/>
                                <a:gd name="T9" fmla="*/ 859 h 1488"/>
                                <a:gd name="T10" fmla="*/ 303 w 490"/>
                                <a:gd name="T11" fmla="*/ 816 h 1488"/>
                                <a:gd name="T12" fmla="*/ 269 w 490"/>
                                <a:gd name="T13" fmla="*/ 816 h 1488"/>
                                <a:gd name="T14" fmla="*/ 226 w 490"/>
                                <a:gd name="T15" fmla="*/ 826 h 1488"/>
                                <a:gd name="T16" fmla="*/ 173 w 490"/>
                                <a:gd name="T17" fmla="*/ 816 h 1488"/>
                                <a:gd name="T18" fmla="*/ 135 w 490"/>
                                <a:gd name="T19" fmla="*/ 778 h 1488"/>
                                <a:gd name="T20" fmla="*/ 168 w 490"/>
                                <a:gd name="T21" fmla="*/ 720 h 1488"/>
                                <a:gd name="T22" fmla="*/ 125 w 490"/>
                                <a:gd name="T23" fmla="*/ 710 h 1488"/>
                                <a:gd name="T24" fmla="*/ 53 w 490"/>
                                <a:gd name="T25" fmla="*/ 662 h 1488"/>
                                <a:gd name="T26" fmla="*/ 19 w 490"/>
                                <a:gd name="T27" fmla="*/ 600 h 1488"/>
                                <a:gd name="T28" fmla="*/ 24 w 490"/>
                                <a:gd name="T29" fmla="*/ 566 h 1488"/>
                                <a:gd name="T30" fmla="*/ 91 w 490"/>
                                <a:gd name="T31" fmla="*/ 538 h 1488"/>
                                <a:gd name="T32" fmla="*/ 178 w 490"/>
                                <a:gd name="T33" fmla="*/ 586 h 1488"/>
                                <a:gd name="T34" fmla="*/ 154 w 490"/>
                                <a:gd name="T35" fmla="*/ 547 h 1488"/>
                                <a:gd name="T36" fmla="*/ 91 w 490"/>
                                <a:gd name="T37" fmla="*/ 427 h 1488"/>
                                <a:gd name="T38" fmla="*/ 77 w 490"/>
                                <a:gd name="T39" fmla="*/ 341 h 1488"/>
                                <a:gd name="T40" fmla="*/ 106 w 490"/>
                                <a:gd name="T41" fmla="*/ 331 h 1488"/>
                                <a:gd name="T42" fmla="*/ 173 w 490"/>
                                <a:gd name="T43" fmla="*/ 379 h 1488"/>
                                <a:gd name="T44" fmla="*/ 216 w 490"/>
                                <a:gd name="T45" fmla="*/ 461 h 1488"/>
                                <a:gd name="T46" fmla="*/ 231 w 490"/>
                                <a:gd name="T47" fmla="*/ 470 h 1488"/>
                                <a:gd name="T48" fmla="*/ 221 w 490"/>
                                <a:gd name="T49" fmla="*/ 336 h 1488"/>
                                <a:gd name="T50" fmla="*/ 183 w 490"/>
                                <a:gd name="T51" fmla="*/ 216 h 1488"/>
                                <a:gd name="T52" fmla="*/ 149 w 490"/>
                                <a:gd name="T53" fmla="*/ 125 h 1488"/>
                                <a:gd name="T54" fmla="*/ 135 w 490"/>
                                <a:gd name="T55" fmla="*/ 106 h 1488"/>
                                <a:gd name="T56" fmla="*/ 125 w 490"/>
                                <a:gd name="T57" fmla="*/ 168 h 1488"/>
                                <a:gd name="T58" fmla="*/ 82 w 490"/>
                                <a:gd name="T59" fmla="*/ 182 h 1488"/>
                                <a:gd name="T60" fmla="*/ 43 w 490"/>
                                <a:gd name="T61" fmla="*/ 168 h 1488"/>
                                <a:gd name="T62" fmla="*/ 15 w 490"/>
                                <a:gd name="T63" fmla="*/ 120 h 1488"/>
                                <a:gd name="T64" fmla="*/ 19 w 490"/>
                                <a:gd name="T65" fmla="*/ 58 h 1488"/>
                                <a:gd name="T66" fmla="*/ 58 w 490"/>
                                <a:gd name="T67" fmla="*/ 10 h 1488"/>
                                <a:gd name="T68" fmla="*/ 130 w 490"/>
                                <a:gd name="T69" fmla="*/ 14 h 1488"/>
                                <a:gd name="T70" fmla="*/ 211 w 490"/>
                                <a:gd name="T71" fmla="*/ 96 h 1488"/>
                                <a:gd name="T72" fmla="*/ 255 w 490"/>
                                <a:gd name="T73" fmla="*/ 187 h 1488"/>
                                <a:gd name="T74" fmla="*/ 279 w 490"/>
                                <a:gd name="T75" fmla="*/ 413 h 1488"/>
                                <a:gd name="T76" fmla="*/ 298 w 490"/>
                                <a:gd name="T77" fmla="*/ 614 h 1488"/>
                                <a:gd name="T78" fmla="*/ 365 w 490"/>
                                <a:gd name="T79" fmla="*/ 706 h 1488"/>
                                <a:gd name="T80" fmla="*/ 432 w 490"/>
                                <a:gd name="T81" fmla="*/ 706 h 1488"/>
                                <a:gd name="T82" fmla="*/ 456 w 490"/>
                                <a:gd name="T83" fmla="*/ 653 h 1488"/>
                                <a:gd name="T84" fmla="*/ 442 w 490"/>
                                <a:gd name="T85" fmla="*/ 595 h 1488"/>
                                <a:gd name="T86" fmla="*/ 403 w 490"/>
                                <a:gd name="T87" fmla="*/ 590 h 1488"/>
                                <a:gd name="T88" fmla="*/ 370 w 490"/>
                                <a:gd name="T89" fmla="*/ 629 h 1488"/>
                                <a:gd name="T90" fmla="*/ 375 w 490"/>
                                <a:gd name="T91" fmla="*/ 562 h 1488"/>
                                <a:gd name="T92" fmla="*/ 355 w 490"/>
                                <a:gd name="T93" fmla="*/ 528 h 1488"/>
                                <a:gd name="T94" fmla="*/ 370 w 490"/>
                                <a:gd name="T95" fmla="*/ 480 h 1488"/>
                                <a:gd name="T96" fmla="*/ 408 w 490"/>
                                <a:gd name="T97" fmla="*/ 494 h 1488"/>
                                <a:gd name="T98" fmla="*/ 451 w 490"/>
                                <a:gd name="T99" fmla="*/ 542 h 1488"/>
                                <a:gd name="T100" fmla="*/ 490 w 490"/>
                                <a:gd name="T101" fmla="*/ 648 h 1488"/>
                                <a:gd name="T102" fmla="*/ 466 w 490"/>
                                <a:gd name="T103" fmla="*/ 797 h 1488"/>
                                <a:gd name="T104" fmla="*/ 399 w 490"/>
                                <a:gd name="T105" fmla="*/ 878 h 1488"/>
                                <a:gd name="T106" fmla="*/ 327 w 490"/>
                                <a:gd name="T107" fmla="*/ 931 h 1488"/>
                                <a:gd name="T108" fmla="*/ 245 w 490"/>
                                <a:gd name="T109" fmla="*/ 1051 h 1488"/>
                                <a:gd name="T110" fmla="*/ 178 w 490"/>
                                <a:gd name="T111" fmla="*/ 1214 h 1488"/>
                                <a:gd name="T112" fmla="*/ 173 w 490"/>
                                <a:gd name="T113" fmla="*/ 1488 h 1488"/>
                                <a:gd name="T114" fmla="*/ 139 w 490"/>
                                <a:gd name="T115" fmla="*/ 1445 h 1488"/>
                                <a:gd name="T116" fmla="*/ 111 w 490"/>
                                <a:gd name="T117" fmla="*/ 1421 h 148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Lst>
                              <a:rect l="0" t="0" r="r" b="b"/>
                              <a:pathLst>
                                <a:path w="490" h="1488">
                                  <a:moveTo>
                                    <a:pt x="87" y="1406"/>
                                  </a:moveTo>
                                  <a:lnTo>
                                    <a:pt x="77" y="1378"/>
                                  </a:lnTo>
                                  <a:lnTo>
                                    <a:pt x="77" y="1339"/>
                                  </a:lnTo>
                                  <a:lnTo>
                                    <a:pt x="72" y="1296"/>
                                  </a:lnTo>
                                  <a:lnTo>
                                    <a:pt x="77" y="1258"/>
                                  </a:lnTo>
                                  <a:lnTo>
                                    <a:pt x="77" y="1210"/>
                                  </a:lnTo>
                                  <a:lnTo>
                                    <a:pt x="82" y="1166"/>
                                  </a:lnTo>
                                  <a:lnTo>
                                    <a:pt x="91" y="1118"/>
                                  </a:lnTo>
                                  <a:lnTo>
                                    <a:pt x="101" y="1075"/>
                                  </a:lnTo>
                                  <a:lnTo>
                                    <a:pt x="115" y="1032"/>
                                  </a:lnTo>
                                  <a:lnTo>
                                    <a:pt x="135" y="989"/>
                                  </a:lnTo>
                                  <a:lnTo>
                                    <a:pt x="154" y="950"/>
                                  </a:lnTo>
                                  <a:lnTo>
                                    <a:pt x="178" y="912"/>
                                  </a:lnTo>
                                  <a:lnTo>
                                    <a:pt x="207" y="883"/>
                                  </a:lnTo>
                                  <a:lnTo>
                                    <a:pt x="235" y="859"/>
                                  </a:lnTo>
                                  <a:lnTo>
                                    <a:pt x="274" y="835"/>
                                  </a:lnTo>
                                  <a:lnTo>
                                    <a:pt x="312" y="821"/>
                                  </a:lnTo>
                                  <a:lnTo>
                                    <a:pt x="303" y="816"/>
                                  </a:lnTo>
                                  <a:lnTo>
                                    <a:pt x="293" y="816"/>
                                  </a:lnTo>
                                  <a:lnTo>
                                    <a:pt x="283" y="816"/>
                                  </a:lnTo>
                                  <a:lnTo>
                                    <a:pt x="269" y="816"/>
                                  </a:lnTo>
                                  <a:lnTo>
                                    <a:pt x="255" y="821"/>
                                  </a:lnTo>
                                  <a:lnTo>
                                    <a:pt x="240" y="821"/>
                                  </a:lnTo>
                                  <a:lnTo>
                                    <a:pt x="226" y="826"/>
                                  </a:lnTo>
                                  <a:lnTo>
                                    <a:pt x="207" y="826"/>
                                  </a:lnTo>
                                  <a:lnTo>
                                    <a:pt x="192" y="826"/>
                                  </a:lnTo>
                                  <a:lnTo>
                                    <a:pt x="173" y="816"/>
                                  </a:lnTo>
                                  <a:lnTo>
                                    <a:pt x="154" y="806"/>
                                  </a:lnTo>
                                  <a:lnTo>
                                    <a:pt x="139" y="792"/>
                                  </a:lnTo>
                                  <a:lnTo>
                                    <a:pt x="135" y="778"/>
                                  </a:lnTo>
                                  <a:lnTo>
                                    <a:pt x="135" y="758"/>
                                  </a:lnTo>
                                  <a:lnTo>
                                    <a:pt x="144" y="739"/>
                                  </a:lnTo>
                                  <a:lnTo>
                                    <a:pt x="168" y="720"/>
                                  </a:lnTo>
                                  <a:lnTo>
                                    <a:pt x="183" y="715"/>
                                  </a:lnTo>
                                  <a:lnTo>
                                    <a:pt x="173" y="706"/>
                                  </a:lnTo>
                                  <a:lnTo>
                                    <a:pt x="125" y="710"/>
                                  </a:lnTo>
                                  <a:lnTo>
                                    <a:pt x="91" y="701"/>
                                  </a:lnTo>
                                  <a:lnTo>
                                    <a:pt x="72" y="682"/>
                                  </a:lnTo>
                                  <a:lnTo>
                                    <a:pt x="53" y="662"/>
                                  </a:lnTo>
                                  <a:lnTo>
                                    <a:pt x="43" y="638"/>
                                  </a:lnTo>
                                  <a:lnTo>
                                    <a:pt x="29" y="614"/>
                                  </a:lnTo>
                                  <a:lnTo>
                                    <a:pt x="19" y="600"/>
                                  </a:lnTo>
                                  <a:lnTo>
                                    <a:pt x="0" y="595"/>
                                  </a:lnTo>
                                  <a:lnTo>
                                    <a:pt x="10" y="581"/>
                                  </a:lnTo>
                                  <a:lnTo>
                                    <a:pt x="24" y="566"/>
                                  </a:lnTo>
                                  <a:lnTo>
                                    <a:pt x="43" y="552"/>
                                  </a:lnTo>
                                  <a:lnTo>
                                    <a:pt x="63" y="542"/>
                                  </a:lnTo>
                                  <a:lnTo>
                                    <a:pt x="91" y="538"/>
                                  </a:lnTo>
                                  <a:lnTo>
                                    <a:pt x="120" y="542"/>
                                  </a:lnTo>
                                  <a:lnTo>
                                    <a:pt x="149" y="557"/>
                                  </a:lnTo>
                                  <a:lnTo>
                                    <a:pt x="178" y="586"/>
                                  </a:lnTo>
                                  <a:lnTo>
                                    <a:pt x="197" y="605"/>
                                  </a:lnTo>
                                  <a:lnTo>
                                    <a:pt x="202" y="586"/>
                                  </a:lnTo>
                                  <a:lnTo>
                                    <a:pt x="154" y="547"/>
                                  </a:lnTo>
                                  <a:lnTo>
                                    <a:pt x="120" y="509"/>
                                  </a:lnTo>
                                  <a:lnTo>
                                    <a:pt x="101" y="470"/>
                                  </a:lnTo>
                                  <a:lnTo>
                                    <a:pt x="91" y="427"/>
                                  </a:lnTo>
                                  <a:lnTo>
                                    <a:pt x="87" y="389"/>
                                  </a:lnTo>
                                  <a:lnTo>
                                    <a:pt x="82" y="360"/>
                                  </a:lnTo>
                                  <a:lnTo>
                                    <a:pt x="77" y="341"/>
                                  </a:lnTo>
                                  <a:lnTo>
                                    <a:pt x="58" y="331"/>
                                  </a:lnTo>
                                  <a:lnTo>
                                    <a:pt x="82" y="326"/>
                                  </a:lnTo>
                                  <a:lnTo>
                                    <a:pt x="106" y="331"/>
                                  </a:lnTo>
                                  <a:lnTo>
                                    <a:pt x="130" y="341"/>
                                  </a:lnTo>
                                  <a:lnTo>
                                    <a:pt x="154" y="355"/>
                                  </a:lnTo>
                                  <a:lnTo>
                                    <a:pt x="173" y="379"/>
                                  </a:lnTo>
                                  <a:lnTo>
                                    <a:pt x="192" y="403"/>
                                  </a:lnTo>
                                  <a:lnTo>
                                    <a:pt x="207" y="432"/>
                                  </a:lnTo>
                                  <a:lnTo>
                                    <a:pt x="216" y="461"/>
                                  </a:lnTo>
                                  <a:lnTo>
                                    <a:pt x="226" y="528"/>
                                  </a:lnTo>
                                  <a:lnTo>
                                    <a:pt x="240" y="518"/>
                                  </a:lnTo>
                                  <a:lnTo>
                                    <a:pt x="231" y="470"/>
                                  </a:lnTo>
                                  <a:lnTo>
                                    <a:pt x="231" y="422"/>
                                  </a:lnTo>
                                  <a:lnTo>
                                    <a:pt x="226" y="379"/>
                                  </a:lnTo>
                                  <a:lnTo>
                                    <a:pt x="221" y="336"/>
                                  </a:lnTo>
                                  <a:lnTo>
                                    <a:pt x="216" y="298"/>
                                  </a:lnTo>
                                  <a:lnTo>
                                    <a:pt x="202" y="254"/>
                                  </a:lnTo>
                                  <a:lnTo>
                                    <a:pt x="183" y="216"/>
                                  </a:lnTo>
                                  <a:lnTo>
                                    <a:pt x="149" y="173"/>
                                  </a:lnTo>
                                  <a:lnTo>
                                    <a:pt x="149" y="149"/>
                                  </a:lnTo>
                                  <a:lnTo>
                                    <a:pt x="149" y="125"/>
                                  </a:lnTo>
                                  <a:lnTo>
                                    <a:pt x="144" y="101"/>
                                  </a:lnTo>
                                  <a:lnTo>
                                    <a:pt x="130" y="82"/>
                                  </a:lnTo>
                                  <a:lnTo>
                                    <a:pt x="135" y="106"/>
                                  </a:lnTo>
                                  <a:lnTo>
                                    <a:pt x="135" y="125"/>
                                  </a:lnTo>
                                  <a:lnTo>
                                    <a:pt x="135" y="144"/>
                                  </a:lnTo>
                                  <a:lnTo>
                                    <a:pt x="125" y="168"/>
                                  </a:lnTo>
                                  <a:lnTo>
                                    <a:pt x="111" y="178"/>
                                  </a:lnTo>
                                  <a:lnTo>
                                    <a:pt x="96" y="182"/>
                                  </a:lnTo>
                                  <a:lnTo>
                                    <a:pt x="82" y="182"/>
                                  </a:lnTo>
                                  <a:lnTo>
                                    <a:pt x="67" y="182"/>
                                  </a:lnTo>
                                  <a:lnTo>
                                    <a:pt x="53" y="178"/>
                                  </a:lnTo>
                                  <a:lnTo>
                                    <a:pt x="43" y="168"/>
                                  </a:lnTo>
                                  <a:lnTo>
                                    <a:pt x="34" y="154"/>
                                  </a:lnTo>
                                  <a:lnTo>
                                    <a:pt x="24" y="139"/>
                                  </a:lnTo>
                                  <a:lnTo>
                                    <a:pt x="15" y="120"/>
                                  </a:lnTo>
                                  <a:lnTo>
                                    <a:pt x="15" y="101"/>
                                  </a:lnTo>
                                  <a:lnTo>
                                    <a:pt x="15" y="77"/>
                                  </a:lnTo>
                                  <a:lnTo>
                                    <a:pt x="19" y="58"/>
                                  </a:lnTo>
                                  <a:lnTo>
                                    <a:pt x="29" y="38"/>
                                  </a:lnTo>
                                  <a:lnTo>
                                    <a:pt x="43" y="24"/>
                                  </a:lnTo>
                                  <a:lnTo>
                                    <a:pt x="58" y="10"/>
                                  </a:lnTo>
                                  <a:lnTo>
                                    <a:pt x="82" y="0"/>
                                  </a:lnTo>
                                  <a:lnTo>
                                    <a:pt x="106" y="0"/>
                                  </a:lnTo>
                                  <a:lnTo>
                                    <a:pt x="130" y="14"/>
                                  </a:lnTo>
                                  <a:lnTo>
                                    <a:pt x="159" y="34"/>
                                  </a:lnTo>
                                  <a:lnTo>
                                    <a:pt x="183" y="62"/>
                                  </a:lnTo>
                                  <a:lnTo>
                                    <a:pt x="211" y="96"/>
                                  </a:lnTo>
                                  <a:lnTo>
                                    <a:pt x="231" y="125"/>
                                  </a:lnTo>
                                  <a:lnTo>
                                    <a:pt x="245" y="158"/>
                                  </a:lnTo>
                                  <a:lnTo>
                                    <a:pt x="255" y="187"/>
                                  </a:lnTo>
                                  <a:lnTo>
                                    <a:pt x="264" y="259"/>
                                  </a:lnTo>
                                  <a:lnTo>
                                    <a:pt x="274" y="341"/>
                                  </a:lnTo>
                                  <a:lnTo>
                                    <a:pt x="279" y="413"/>
                                  </a:lnTo>
                                  <a:lnTo>
                                    <a:pt x="283" y="490"/>
                                  </a:lnTo>
                                  <a:lnTo>
                                    <a:pt x="288" y="557"/>
                                  </a:lnTo>
                                  <a:lnTo>
                                    <a:pt x="298" y="614"/>
                                  </a:lnTo>
                                  <a:lnTo>
                                    <a:pt x="312" y="658"/>
                                  </a:lnTo>
                                  <a:lnTo>
                                    <a:pt x="341" y="691"/>
                                  </a:lnTo>
                                  <a:lnTo>
                                    <a:pt x="365" y="706"/>
                                  </a:lnTo>
                                  <a:lnTo>
                                    <a:pt x="389" y="710"/>
                                  </a:lnTo>
                                  <a:lnTo>
                                    <a:pt x="413" y="710"/>
                                  </a:lnTo>
                                  <a:lnTo>
                                    <a:pt x="432" y="706"/>
                                  </a:lnTo>
                                  <a:lnTo>
                                    <a:pt x="447" y="696"/>
                                  </a:lnTo>
                                  <a:lnTo>
                                    <a:pt x="456" y="677"/>
                                  </a:lnTo>
                                  <a:lnTo>
                                    <a:pt x="456" y="653"/>
                                  </a:lnTo>
                                  <a:lnTo>
                                    <a:pt x="456" y="629"/>
                                  </a:lnTo>
                                  <a:lnTo>
                                    <a:pt x="451" y="605"/>
                                  </a:lnTo>
                                  <a:lnTo>
                                    <a:pt x="442" y="595"/>
                                  </a:lnTo>
                                  <a:lnTo>
                                    <a:pt x="427" y="586"/>
                                  </a:lnTo>
                                  <a:lnTo>
                                    <a:pt x="413" y="586"/>
                                  </a:lnTo>
                                  <a:lnTo>
                                    <a:pt x="403" y="590"/>
                                  </a:lnTo>
                                  <a:lnTo>
                                    <a:pt x="389" y="605"/>
                                  </a:lnTo>
                                  <a:lnTo>
                                    <a:pt x="379" y="614"/>
                                  </a:lnTo>
                                  <a:lnTo>
                                    <a:pt x="370" y="629"/>
                                  </a:lnTo>
                                  <a:lnTo>
                                    <a:pt x="365" y="600"/>
                                  </a:lnTo>
                                  <a:lnTo>
                                    <a:pt x="370" y="576"/>
                                  </a:lnTo>
                                  <a:lnTo>
                                    <a:pt x="375" y="562"/>
                                  </a:lnTo>
                                  <a:lnTo>
                                    <a:pt x="389" y="557"/>
                                  </a:lnTo>
                                  <a:lnTo>
                                    <a:pt x="370" y="538"/>
                                  </a:lnTo>
                                  <a:lnTo>
                                    <a:pt x="355" y="528"/>
                                  </a:lnTo>
                                  <a:lnTo>
                                    <a:pt x="355" y="509"/>
                                  </a:lnTo>
                                  <a:lnTo>
                                    <a:pt x="360" y="490"/>
                                  </a:lnTo>
                                  <a:lnTo>
                                    <a:pt x="370" y="480"/>
                                  </a:lnTo>
                                  <a:lnTo>
                                    <a:pt x="379" y="480"/>
                                  </a:lnTo>
                                  <a:lnTo>
                                    <a:pt x="394" y="485"/>
                                  </a:lnTo>
                                  <a:lnTo>
                                    <a:pt x="408" y="494"/>
                                  </a:lnTo>
                                  <a:lnTo>
                                    <a:pt x="423" y="509"/>
                                  </a:lnTo>
                                  <a:lnTo>
                                    <a:pt x="442" y="528"/>
                                  </a:lnTo>
                                  <a:lnTo>
                                    <a:pt x="451" y="542"/>
                                  </a:lnTo>
                                  <a:lnTo>
                                    <a:pt x="461" y="557"/>
                                  </a:lnTo>
                                  <a:lnTo>
                                    <a:pt x="480" y="595"/>
                                  </a:lnTo>
                                  <a:lnTo>
                                    <a:pt x="490" y="648"/>
                                  </a:lnTo>
                                  <a:lnTo>
                                    <a:pt x="490" y="706"/>
                                  </a:lnTo>
                                  <a:lnTo>
                                    <a:pt x="485" y="754"/>
                                  </a:lnTo>
                                  <a:lnTo>
                                    <a:pt x="466" y="797"/>
                                  </a:lnTo>
                                  <a:lnTo>
                                    <a:pt x="447" y="835"/>
                                  </a:lnTo>
                                  <a:lnTo>
                                    <a:pt x="423" y="859"/>
                                  </a:lnTo>
                                  <a:lnTo>
                                    <a:pt x="399" y="878"/>
                                  </a:lnTo>
                                  <a:lnTo>
                                    <a:pt x="375" y="898"/>
                                  </a:lnTo>
                                  <a:lnTo>
                                    <a:pt x="351" y="912"/>
                                  </a:lnTo>
                                  <a:lnTo>
                                    <a:pt x="327" y="931"/>
                                  </a:lnTo>
                                  <a:lnTo>
                                    <a:pt x="307" y="955"/>
                                  </a:lnTo>
                                  <a:lnTo>
                                    <a:pt x="274" y="1003"/>
                                  </a:lnTo>
                                  <a:lnTo>
                                    <a:pt x="245" y="1051"/>
                                  </a:lnTo>
                                  <a:lnTo>
                                    <a:pt x="221" y="1099"/>
                                  </a:lnTo>
                                  <a:lnTo>
                                    <a:pt x="197" y="1152"/>
                                  </a:lnTo>
                                  <a:lnTo>
                                    <a:pt x="178" y="1214"/>
                                  </a:lnTo>
                                  <a:lnTo>
                                    <a:pt x="168" y="1291"/>
                                  </a:lnTo>
                                  <a:lnTo>
                                    <a:pt x="168" y="1382"/>
                                  </a:lnTo>
                                  <a:lnTo>
                                    <a:pt x="173" y="1488"/>
                                  </a:lnTo>
                                  <a:lnTo>
                                    <a:pt x="163" y="1474"/>
                                  </a:lnTo>
                                  <a:lnTo>
                                    <a:pt x="154" y="1459"/>
                                  </a:lnTo>
                                  <a:lnTo>
                                    <a:pt x="139" y="1445"/>
                                  </a:lnTo>
                                  <a:lnTo>
                                    <a:pt x="130" y="1435"/>
                                  </a:lnTo>
                                  <a:lnTo>
                                    <a:pt x="120" y="1430"/>
                                  </a:lnTo>
                                  <a:lnTo>
                                    <a:pt x="111" y="1421"/>
                                  </a:lnTo>
                                  <a:lnTo>
                                    <a:pt x="96" y="1411"/>
                                  </a:lnTo>
                                  <a:lnTo>
                                    <a:pt x="87" y="1406"/>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84" name="Freeform 36"/>
                          <wps:cNvSpPr>
                            <a:spLocks/>
                          </wps:cNvSpPr>
                          <wps:spPr bwMode="auto">
                            <a:xfrm>
                              <a:off x="1910" y="14664"/>
                              <a:ext cx="250" cy="776"/>
                            </a:xfrm>
                            <a:custGeom>
                              <a:avLst/>
                              <a:gdLst>
                                <a:gd name="T0" fmla="*/ 250 w 250"/>
                                <a:gd name="T1" fmla="*/ 53 h 811"/>
                                <a:gd name="T2" fmla="*/ 207 w 250"/>
                                <a:gd name="T3" fmla="*/ 115 h 811"/>
                                <a:gd name="T4" fmla="*/ 168 w 250"/>
                                <a:gd name="T5" fmla="*/ 187 h 811"/>
                                <a:gd name="T6" fmla="*/ 139 w 250"/>
                                <a:gd name="T7" fmla="*/ 264 h 811"/>
                                <a:gd name="T8" fmla="*/ 111 w 250"/>
                                <a:gd name="T9" fmla="*/ 346 h 811"/>
                                <a:gd name="T10" fmla="*/ 96 w 250"/>
                                <a:gd name="T11" fmla="*/ 432 h 811"/>
                                <a:gd name="T12" fmla="*/ 87 w 250"/>
                                <a:gd name="T13" fmla="*/ 523 h 811"/>
                                <a:gd name="T14" fmla="*/ 87 w 250"/>
                                <a:gd name="T15" fmla="*/ 619 h 811"/>
                                <a:gd name="T16" fmla="*/ 96 w 250"/>
                                <a:gd name="T17" fmla="*/ 710 h 811"/>
                                <a:gd name="T18" fmla="*/ 19 w 250"/>
                                <a:gd name="T19" fmla="*/ 811 h 811"/>
                                <a:gd name="T20" fmla="*/ 5 w 250"/>
                                <a:gd name="T21" fmla="*/ 730 h 811"/>
                                <a:gd name="T22" fmla="*/ 0 w 250"/>
                                <a:gd name="T23" fmla="*/ 638 h 811"/>
                                <a:gd name="T24" fmla="*/ 0 w 250"/>
                                <a:gd name="T25" fmla="*/ 542 h 811"/>
                                <a:gd name="T26" fmla="*/ 5 w 250"/>
                                <a:gd name="T27" fmla="*/ 442 h 811"/>
                                <a:gd name="T28" fmla="*/ 19 w 250"/>
                                <a:gd name="T29" fmla="*/ 341 h 811"/>
                                <a:gd name="T30" fmla="*/ 39 w 250"/>
                                <a:gd name="T31" fmla="*/ 240 h 811"/>
                                <a:gd name="T32" fmla="*/ 72 w 250"/>
                                <a:gd name="T33" fmla="*/ 149 h 811"/>
                                <a:gd name="T34" fmla="*/ 106 w 250"/>
                                <a:gd name="T35" fmla="*/ 62 h 811"/>
                                <a:gd name="T36" fmla="*/ 115 w 250"/>
                                <a:gd name="T37" fmla="*/ 62 h 811"/>
                                <a:gd name="T38" fmla="*/ 125 w 250"/>
                                <a:gd name="T39" fmla="*/ 62 h 811"/>
                                <a:gd name="T40" fmla="*/ 135 w 250"/>
                                <a:gd name="T41" fmla="*/ 58 h 811"/>
                                <a:gd name="T42" fmla="*/ 144 w 250"/>
                                <a:gd name="T43" fmla="*/ 53 h 811"/>
                                <a:gd name="T44" fmla="*/ 159 w 250"/>
                                <a:gd name="T45" fmla="*/ 48 h 811"/>
                                <a:gd name="T46" fmla="*/ 168 w 250"/>
                                <a:gd name="T47" fmla="*/ 34 h 811"/>
                                <a:gd name="T48" fmla="*/ 178 w 250"/>
                                <a:gd name="T49" fmla="*/ 24 h 811"/>
                                <a:gd name="T50" fmla="*/ 192 w 250"/>
                                <a:gd name="T51" fmla="*/ 5 h 811"/>
                                <a:gd name="T52" fmla="*/ 197 w 250"/>
                                <a:gd name="T53" fmla="*/ 0 h 811"/>
                                <a:gd name="T54" fmla="*/ 207 w 250"/>
                                <a:gd name="T55" fmla="*/ 0 h 811"/>
                                <a:gd name="T56" fmla="*/ 211 w 250"/>
                                <a:gd name="T57" fmla="*/ 5 h 811"/>
                                <a:gd name="T58" fmla="*/ 221 w 250"/>
                                <a:gd name="T59" fmla="*/ 14 h 811"/>
                                <a:gd name="T60" fmla="*/ 226 w 250"/>
                                <a:gd name="T61" fmla="*/ 29 h 811"/>
                                <a:gd name="T62" fmla="*/ 235 w 250"/>
                                <a:gd name="T63" fmla="*/ 38 h 811"/>
                                <a:gd name="T64" fmla="*/ 240 w 250"/>
                                <a:gd name="T65" fmla="*/ 48 h 811"/>
                                <a:gd name="T66" fmla="*/ 250 w 250"/>
                                <a:gd name="T67" fmla="*/ 53 h 81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Lst>
                              <a:rect l="0" t="0" r="r" b="b"/>
                              <a:pathLst>
                                <a:path w="250" h="811">
                                  <a:moveTo>
                                    <a:pt x="250" y="53"/>
                                  </a:moveTo>
                                  <a:lnTo>
                                    <a:pt x="207" y="115"/>
                                  </a:lnTo>
                                  <a:lnTo>
                                    <a:pt x="168" y="187"/>
                                  </a:lnTo>
                                  <a:lnTo>
                                    <a:pt x="139" y="264"/>
                                  </a:lnTo>
                                  <a:lnTo>
                                    <a:pt x="111" y="346"/>
                                  </a:lnTo>
                                  <a:lnTo>
                                    <a:pt x="96" y="432"/>
                                  </a:lnTo>
                                  <a:lnTo>
                                    <a:pt x="87" y="523"/>
                                  </a:lnTo>
                                  <a:lnTo>
                                    <a:pt x="87" y="619"/>
                                  </a:lnTo>
                                  <a:lnTo>
                                    <a:pt x="96" y="710"/>
                                  </a:lnTo>
                                  <a:lnTo>
                                    <a:pt x="19" y="811"/>
                                  </a:lnTo>
                                  <a:lnTo>
                                    <a:pt x="5" y="730"/>
                                  </a:lnTo>
                                  <a:lnTo>
                                    <a:pt x="0" y="638"/>
                                  </a:lnTo>
                                  <a:lnTo>
                                    <a:pt x="0" y="542"/>
                                  </a:lnTo>
                                  <a:lnTo>
                                    <a:pt x="5" y="442"/>
                                  </a:lnTo>
                                  <a:lnTo>
                                    <a:pt x="19" y="341"/>
                                  </a:lnTo>
                                  <a:lnTo>
                                    <a:pt x="39" y="240"/>
                                  </a:lnTo>
                                  <a:lnTo>
                                    <a:pt x="72" y="149"/>
                                  </a:lnTo>
                                  <a:lnTo>
                                    <a:pt x="106" y="62"/>
                                  </a:lnTo>
                                  <a:lnTo>
                                    <a:pt x="115" y="62"/>
                                  </a:lnTo>
                                  <a:lnTo>
                                    <a:pt x="125" y="62"/>
                                  </a:lnTo>
                                  <a:lnTo>
                                    <a:pt x="135" y="58"/>
                                  </a:lnTo>
                                  <a:lnTo>
                                    <a:pt x="144" y="53"/>
                                  </a:lnTo>
                                  <a:lnTo>
                                    <a:pt x="159" y="48"/>
                                  </a:lnTo>
                                  <a:lnTo>
                                    <a:pt x="168" y="34"/>
                                  </a:lnTo>
                                  <a:lnTo>
                                    <a:pt x="178" y="24"/>
                                  </a:lnTo>
                                  <a:lnTo>
                                    <a:pt x="192" y="5"/>
                                  </a:lnTo>
                                  <a:lnTo>
                                    <a:pt x="197" y="0"/>
                                  </a:lnTo>
                                  <a:lnTo>
                                    <a:pt x="207" y="0"/>
                                  </a:lnTo>
                                  <a:lnTo>
                                    <a:pt x="211" y="5"/>
                                  </a:lnTo>
                                  <a:lnTo>
                                    <a:pt x="221" y="14"/>
                                  </a:lnTo>
                                  <a:lnTo>
                                    <a:pt x="226" y="29"/>
                                  </a:lnTo>
                                  <a:lnTo>
                                    <a:pt x="235" y="38"/>
                                  </a:lnTo>
                                  <a:lnTo>
                                    <a:pt x="240" y="48"/>
                                  </a:lnTo>
                                  <a:lnTo>
                                    <a:pt x="250" y="53"/>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85" name="Group 37"/>
                        <wpg:cNvGrpSpPr>
                          <a:grpSpLocks/>
                        </wpg:cNvGrpSpPr>
                        <wpg:grpSpPr bwMode="auto">
                          <a:xfrm>
                            <a:off x="1614" y="2665"/>
                            <a:ext cx="1053" cy="743"/>
                            <a:chOff x="1872" y="1440"/>
                            <a:chExt cx="2265" cy="2710"/>
                          </a:xfrm>
                        </wpg:grpSpPr>
                        <wps:wsp>
                          <wps:cNvPr id="86" name="Freeform 38"/>
                          <wps:cNvSpPr>
                            <a:spLocks/>
                          </wps:cNvSpPr>
                          <wps:spPr bwMode="auto">
                            <a:xfrm>
                              <a:off x="2539" y="2109"/>
                              <a:ext cx="149" cy="165"/>
                            </a:xfrm>
                            <a:custGeom>
                              <a:avLst/>
                              <a:gdLst>
                                <a:gd name="T0" fmla="*/ 0 w 149"/>
                                <a:gd name="T1" fmla="*/ 140 h 173"/>
                                <a:gd name="T2" fmla="*/ 19 w 149"/>
                                <a:gd name="T3" fmla="*/ 120 h 173"/>
                                <a:gd name="T4" fmla="*/ 34 w 149"/>
                                <a:gd name="T5" fmla="*/ 96 h 173"/>
                                <a:gd name="T6" fmla="*/ 53 w 149"/>
                                <a:gd name="T7" fmla="*/ 77 h 173"/>
                                <a:gd name="T8" fmla="*/ 67 w 149"/>
                                <a:gd name="T9" fmla="*/ 58 h 173"/>
                                <a:gd name="T10" fmla="*/ 82 w 149"/>
                                <a:gd name="T11" fmla="*/ 39 h 173"/>
                                <a:gd name="T12" fmla="*/ 96 w 149"/>
                                <a:gd name="T13" fmla="*/ 24 h 173"/>
                                <a:gd name="T14" fmla="*/ 106 w 149"/>
                                <a:gd name="T15" fmla="*/ 10 h 173"/>
                                <a:gd name="T16" fmla="*/ 110 w 149"/>
                                <a:gd name="T17" fmla="*/ 5 h 173"/>
                                <a:gd name="T18" fmla="*/ 115 w 149"/>
                                <a:gd name="T19" fmla="*/ 0 h 173"/>
                                <a:gd name="T20" fmla="*/ 125 w 149"/>
                                <a:gd name="T21" fmla="*/ 0 h 173"/>
                                <a:gd name="T22" fmla="*/ 134 w 149"/>
                                <a:gd name="T23" fmla="*/ 0 h 173"/>
                                <a:gd name="T24" fmla="*/ 139 w 149"/>
                                <a:gd name="T25" fmla="*/ 5 h 173"/>
                                <a:gd name="T26" fmla="*/ 149 w 149"/>
                                <a:gd name="T27" fmla="*/ 15 h 173"/>
                                <a:gd name="T28" fmla="*/ 149 w 149"/>
                                <a:gd name="T29" fmla="*/ 24 h 173"/>
                                <a:gd name="T30" fmla="*/ 149 w 149"/>
                                <a:gd name="T31" fmla="*/ 34 h 173"/>
                                <a:gd name="T32" fmla="*/ 139 w 149"/>
                                <a:gd name="T33" fmla="*/ 44 h 173"/>
                                <a:gd name="T34" fmla="*/ 130 w 149"/>
                                <a:gd name="T35" fmla="*/ 63 h 173"/>
                                <a:gd name="T36" fmla="*/ 110 w 149"/>
                                <a:gd name="T37" fmla="*/ 82 h 173"/>
                                <a:gd name="T38" fmla="*/ 96 w 149"/>
                                <a:gd name="T39" fmla="*/ 101 h 173"/>
                                <a:gd name="T40" fmla="*/ 77 w 149"/>
                                <a:gd name="T41" fmla="*/ 125 h 173"/>
                                <a:gd name="T42" fmla="*/ 58 w 149"/>
                                <a:gd name="T43" fmla="*/ 144 h 173"/>
                                <a:gd name="T44" fmla="*/ 43 w 149"/>
                                <a:gd name="T45" fmla="*/ 159 h 173"/>
                                <a:gd name="T46" fmla="*/ 34 w 149"/>
                                <a:gd name="T47" fmla="*/ 173 h 173"/>
                                <a:gd name="T48" fmla="*/ 29 w 149"/>
                                <a:gd name="T49" fmla="*/ 173 h 173"/>
                                <a:gd name="T50" fmla="*/ 0 w 149"/>
                                <a:gd name="T51" fmla="*/ 140 h 17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Lst>
                              <a:rect l="0" t="0" r="r" b="b"/>
                              <a:pathLst>
                                <a:path w="149" h="173">
                                  <a:moveTo>
                                    <a:pt x="0" y="140"/>
                                  </a:moveTo>
                                  <a:lnTo>
                                    <a:pt x="19" y="120"/>
                                  </a:lnTo>
                                  <a:lnTo>
                                    <a:pt x="34" y="96"/>
                                  </a:lnTo>
                                  <a:lnTo>
                                    <a:pt x="53" y="77"/>
                                  </a:lnTo>
                                  <a:lnTo>
                                    <a:pt x="67" y="58"/>
                                  </a:lnTo>
                                  <a:lnTo>
                                    <a:pt x="82" y="39"/>
                                  </a:lnTo>
                                  <a:lnTo>
                                    <a:pt x="96" y="24"/>
                                  </a:lnTo>
                                  <a:lnTo>
                                    <a:pt x="106" y="10"/>
                                  </a:lnTo>
                                  <a:lnTo>
                                    <a:pt x="110" y="5"/>
                                  </a:lnTo>
                                  <a:lnTo>
                                    <a:pt x="115" y="0"/>
                                  </a:lnTo>
                                  <a:lnTo>
                                    <a:pt x="125" y="0"/>
                                  </a:lnTo>
                                  <a:lnTo>
                                    <a:pt x="134" y="0"/>
                                  </a:lnTo>
                                  <a:lnTo>
                                    <a:pt x="139" y="5"/>
                                  </a:lnTo>
                                  <a:lnTo>
                                    <a:pt x="149" y="15"/>
                                  </a:lnTo>
                                  <a:lnTo>
                                    <a:pt x="149" y="24"/>
                                  </a:lnTo>
                                  <a:lnTo>
                                    <a:pt x="149" y="34"/>
                                  </a:lnTo>
                                  <a:lnTo>
                                    <a:pt x="139" y="44"/>
                                  </a:lnTo>
                                  <a:lnTo>
                                    <a:pt x="130" y="63"/>
                                  </a:lnTo>
                                  <a:lnTo>
                                    <a:pt x="110" y="82"/>
                                  </a:lnTo>
                                  <a:lnTo>
                                    <a:pt x="96" y="101"/>
                                  </a:lnTo>
                                  <a:lnTo>
                                    <a:pt x="77" y="125"/>
                                  </a:lnTo>
                                  <a:lnTo>
                                    <a:pt x="58" y="144"/>
                                  </a:lnTo>
                                  <a:lnTo>
                                    <a:pt x="43" y="159"/>
                                  </a:lnTo>
                                  <a:lnTo>
                                    <a:pt x="34" y="173"/>
                                  </a:lnTo>
                                  <a:lnTo>
                                    <a:pt x="29" y="173"/>
                                  </a:lnTo>
                                  <a:lnTo>
                                    <a:pt x="0" y="14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87" name="Freeform 39"/>
                          <wps:cNvSpPr>
                            <a:spLocks/>
                          </wps:cNvSpPr>
                          <wps:spPr bwMode="auto">
                            <a:xfrm>
                              <a:off x="2505" y="1440"/>
                              <a:ext cx="816" cy="816"/>
                            </a:xfrm>
                            <a:custGeom>
                              <a:avLst/>
                              <a:gdLst>
                                <a:gd name="T0" fmla="*/ 452 w 816"/>
                                <a:gd name="T1" fmla="*/ 105 h 854"/>
                                <a:gd name="T2" fmla="*/ 476 w 816"/>
                                <a:gd name="T3" fmla="*/ 177 h 854"/>
                                <a:gd name="T4" fmla="*/ 327 w 816"/>
                                <a:gd name="T5" fmla="*/ 292 h 854"/>
                                <a:gd name="T6" fmla="*/ 183 w 816"/>
                                <a:gd name="T7" fmla="*/ 432 h 854"/>
                                <a:gd name="T8" fmla="*/ 130 w 816"/>
                                <a:gd name="T9" fmla="*/ 648 h 854"/>
                                <a:gd name="T10" fmla="*/ 164 w 816"/>
                                <a:gd name="T11" fmla="*/ 796 h 854"/>
                                <a:gd name="T12" fmla="*/ 216 w 816"/>
                                <a:gd name="T13" fmla="*/ 825 h 854"/>
                                <a:gd name="T14" fmla="*/ 308 w 816"/>
                                <a:gd name="T15" fmla="*/ 753 h 854"/>
                                <a:gd name="T16" fmla="*/ 375 w 816"/>
                                <a:gd name="T17" fmla="*/ 542 h 854"/>
                                <a:gd name="T18" fmla="*/ 514 w 816"/>
                                <a:gd name="T19" fmla="*/ 460 h 854"/>
                                <a:gd name="T20" fmla="*/ 644 w 816"/>
                                <a:gd name="T21" fmla="*/ 556 h 854"/>
                                <a:gd name="T22" fmla="*/ 720 w 816"/>
                                <a:gd name="T23" fmla="*/ 624 h 854"/>
                                <a:gd name="T24" fmla="*/ 792 w 816"/>
                                <a:gd name="T25" fmla="*/ 460 h 854"/>
                                <a:gd name="T26" fmla="*/ 711 w 816"/>
                                <a:gd name="T27" fmla="*/ 417 h 854"/>
                                <a:gd name="T28" fmla="*/ 682 w 816"/>
                                <a:gd name="T29" fmla="*/ 513 h 854"/>
                                <a:gd name="T30" fmla="*/ 720 w 816"/>
                                <a:gd name="T31" fmla="*/ 489 h 854"/>
                                <a:gd name="T32" fmla="*/ 696 w 816"/>
                                <a:gd name="T33" fmla="*/ 547 h 854"/>
                                <a:gd name="T34" fmla="*/ 648 w 816"/>
                                <a:gd name="T35" fmla="*/ 504 h 854"/>
                                <a:gd name="T36" fmla="*/ 692 w 816"/>
                                <a:gd name="T37" fmla="*/ 393 h 854"/>
                                <a:gd name="T38" fmla="*/ 802 w 816"/>
                                <a:gd name="T39" fmla="*/ 422 h 854"/>
                                <a:gd name="T40" fmla="*/ 783 w 816"/>
                                <a:gd name="T41" fmla="*/ 614 h 854"/>
                                <a:gd name="T42" fmla="*/ 600 w 816"/>
                                <a:gd name="T43" fmla="*/ 691 h 854"/>
                                <a:gd name="T44" fmla="*/ 471 w 816"/>
                                <a:gd name="T45" fmla="*/ 705 h 854"/>
                                <a:gd name="T46" fmla="*/ 500 w 816"/>
                                <a:gd name="T47" fmla="*/ 604 h 854"/>
                                <a:gd name="T48" fmla="*/ 543 w 816"/>
                                <a:gd name="T49" fmla="*/ 633 h 854"/>
                                <a:gd name="T50" fmla="*/ 509 w 816"/>
                                <a:gd name="T51" fmla="*/ 628 h 854"/>
                                <a:gd name="T52" fmla="*/ 485 w 816"/>
                                <a:gd name="T53" fmla="*/ 691 h 854"/>
                                <a:gd name="T54" fmla="*/ 581 w 816"/>
                                <a:gd name="T55" fmla="*/ 681 h 854"/>
                                <a:gd name="T56" fmla="*/ 620 w 816"/>
                                <a:gd name="T57" fmla="*/ 566 h 854"/>
                                <a:gd name="T58" fmla="*/ 557 w 816"/>
                                <a:gd name="T59" fmla="*/ 532 h 854"/>
                                <a:gd name="T60" fmla="*/ 524 w 816"/>
                                <a:gd name="T61" fmla="*/ 523 h 854"/>
                                <a:gd name="T62" fmla="*/ 413 w 816"/>
                                <a:gd name="T63" fmla="*/ 532 h 854"/>
                                <a:gd name="T64" fmla="*/ 322 w 816"/>
                                <a:gd name="T65" fmla="*/ 753 h 854"/>
                                <a:gd name="T66" fmla="*/ 140 w 816"/>
                                <a:gd name="T67" fmla="*/ 830 h 854"/>
                                <a:gd name="T68" fmla="*/ 68 w 816"/>
                                <a:gd name="T69" fmla="*/ 528 h 854"/>
                                <a:gd name="T70" fmla="*/ 125 w 816"/>
                                <a:gd name="T71" fmla="*/ 350 h 854"/>
                                <a:gd name="T72" fmla="*/ 183 w 816"/>
                                <a:gd name="T73" fmla="*/ 240 h 854"/>
                                <a:gd name="T74" fmla="*/ 178 w 816"/>
                                <a:gd name="T75" fmla="*/ 201 h 854"/>
                                <a:gd name="T76" fmla="*/ 68 w 816"/>
                                <a:gd name="T77" fmla="*/ 432 h 854"/>
                                <a:gd name="T78" fmla="*/ 0 w 816"/>
                                <a:gd name="T79" fmla="*/ 369 h 854"/>
                                <a:gd name="T80" fmla="*/ 68 w 816"/>
                                <a:gd name="T81" fmla="*/ 273 h 854"/>
                                <a:gd name="T82" fmla="*/ 29 w 816"/>
                                <a:gd name="T83" fmla="*/ 220 h 854"/>
                                <a:gd name="T84" fmla="*/ 15 w 816"/>
                                <a:gd name="T85" fmla="*/ 120 h 854"/>
                                <a:gd name="T86" fmla="*/ 101 w 816"/>
                                <a:gd name="T87" fmla="*/ 86 h 854"/>
                                <a:gd name="T88" fmla="*/ 140 w 816"/>
                                <a:gd name="T89" fmla="*/ 100 h 854"/>
                                <a:gd name="T90" fmla="*/ 178 w 816"/>
                                <a:gd name="T91" fmla="*/ 52 h 854"/>
                                <a:gd name="T92" fmla="*/ 240 w 816"/>
                                <a:gd name="T93" fmla="*/ 105 h 854"/>
                                <a:gd name="T94" fmla="*/ 264 w 816"/>
                                <a:gd name="T95" fmla="*/ 57 h 854"/>
                                <a:gd name="T96" fmla="*/ 317 w 816"/>
                                <a:gd name="T97" fmla="*/ 43 h 854"/>
                                <a:gd name="T98" fmla="*/ 370 w 816"/>
                                <a:gd name="T99" fmla="*/ 0 h 854"/>
                                <a:gd name="T100" fmla="*/ 336 w 816"/>
                                <a:gd name="T101" fmla="*/ 124 h 854"/>
                                <a:gd name="T102" fmla="*/ 274 w 816"/>
                                <a:gd name="T103" fmla="*/ 211 h 854"/>
                                <a:gd name="T104" fmla="*/ 308 w 816"/>
                                <a:gd name="T105" fmla="*/ 192 h 854"/>
                                <a:gd name="T106" fmla="*/ 375 w 816"/>
                                <a:gd name="T107" fmla="*/ 110 h 85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816" h="854">
                                  <a:moveTo>
                                    <a:pt x="375" y="110"/>
                                  </a:moveTo>
                                  <a:lnTo>
                                    <a:pt x="394" y="100"/>
                                  </a:lnTo>
                                  <a:lnTo>
                                    <a:pt x="408" y="96"/>
                                  </a:lnTo>
                                  <a:lnTo>
                                    <a:pt x="428" y="100"/>
                                  </a:lnTo>
                                  <a:lnTo>
                                    <a:pt x="442" y="100"/>
                                  </a:lnTo>
                                  <a:lnTo>
                                    <a:pt x="452" y="105"/>
                                  </a:lnTo>
                                  <a:lnTo>
                                    <a:pt x="466" y="110"/>
                                  </a:lnTo>
                                  <a:lnTo>
                                    <a:pt x="480" y="115"/>
                                  </a:lnTo>
                                  <a:lnTo>
                                    <a:pt x="495" y="110"/>
                                  </a:lnTo>
                                  <a:lnTo>
                                    <a:pt x="495" y="124"/>
                                  </a:lnTo>
                                  <a:lnTo>
                                    <a:pt x="490" y="148"/>
                                  </a:lnTo>
                                  <a:lnTo>
                                    <a:pt x="476" y="177"/>
                                  </a:lnTo>
                                  <a:lnTo>
                                    <a:pt x="461" y="201"/>
                                  </a:lnTo>
                                  <a:lnTo>
                                    <a:pt x="442" y="230"/>
                                  </a:lnTo>
                                  <a:lnTo>
                                    <a:pt x="418" y="254"/>
                                  </a:lnTo>
                                  <a:lnTo>
                                    <a:pt x="389" y="273"/>
                                  </a:lnTo>
                                  <a:lnTo>
                                    <a:pt x="356" y="283"/>
                                  </a:lnTo>
                                  <a:lnTo>
                                    <a:pt x="327" y="292"/>
                                  </a:lnTo>
                                  <a:lnTo>
                                    <a:pt x="298" y="307"/>
                                  </a:lnTo>
                                  <a:lnTo>
                                    <a:pt x="274" y="321"/>
                                  </a:lnTo>
                                  <a:lnTo>
                                    <a:pt x="245" y="340"/>
                                  </a:lnTo>
                                  <a:lnTo>
                                    <a:pt x="226" y="369"/>
                                  </a:lnTo>
                                  <a:lnTo>
                                    <a:pt x="202" y="398"/>
                                  </a:lnTo>
                                  <a:lnTo>
                                    <a:pt x="183" y="432"/>
                                  </a:lnTo>
                                  <a:lnTo>
                                    <a:pt x="168" y="465"/>
                                  </a:lnTo>
                                  <a:lnTo>
                                    <a:pt x="154" y="499"/>
                                  </a:lnTo>
                                  <a:lnTo>
                                    <a:pt x="144" y="532"/>
                                  </a:lnTo>
                                  <a:lnTo>
                                    <a:pt x="135" y="571"/>
                                  </a:lnTo>
                                  <a:lnTo>
                                    <a:pt x="135" y="609"/>
                                  </a:lnTo>
                                  <a:lnTo>
                                    <a:pt x="130" y="648"/>
                                  </a:lnTo>
                                  <a:lnTo>
                                    <a:pt x="130" y="681"/>
                                  </a:lnTo>
                                  <a:lnTo>
                                    <a:pt x="135" y="715"/>
                                  </a:lnTo>
                                  <a:lnTo>
                                    <a:pt x="140" y="748"/>
                                  </a:lnTo>
                                  <a:lnTo>
                                    <a:pt x="144" y="768"/>
                                  </a:lnTo>
                                  <a:lnTo>
                                    <a:pt x="154" y="782"/>
                                  </a:lnTo>
                                  <a:lnTo>
                                    <a:pt x="164" y="796"/>
                                  </a:lnTo>
                                  <a:lnTo>
                                    <a:pt x="173" y="806"/>
                                  </a:lnTo>
                                  <a:lnTo>
                                    <a:pt x="183" y="816"/>
                                  </a:lnTo>
                                  <a:lnTo>
                                    <a:pt x="192" y="820"/>
                                  </a:lnTo>
                                  <a:lnTo>
                                    <a:pt x="197" y="825"/>
                                  </a:lnTo>
                                  <a:lnTo>
                                    <a:pt x="202" y="825"/>
                                  </a:lnTo>
                                  <a:lnTo>
                                    <a:pt x="216" y="825"/>
                                  </a:lnTo>
                                  <a:lnTo>
                                    <a:pt x="231" y="825"/>
                                  </a:lnTo>
                                  <a:lnTo>
                                    <a:pt x="245" y="820"/>
                                  </a:lnTo>
                                  <a:lnTo>
                                    <a:pt x="264" y="811"/>
                                  </a:lnTo>
                                  <a:lnTo>
                                    <a:pt x="279" y="796"/>
                                  </a:lnTo>
                                  <a:lnTo>
                                    <a:pt x="293" y="777"/>
                                  </a:lnTo>
                                  <a:lnTo>
                                    <a:pt x="308" y="753"/>
                                  </a:lnTo>
                                  <a:lnTo>
                                    <a:pt x="312" y="715"/>
                                  </a:lnTo>
                                  <a:lnTo>
                                    <a:pt x="317" y="676"/>
                                  </a:lnTo>
                                  <a:lnTo>
                                    <a:pt x="327" y="638"/>
                                  </a:lnTo>
                                  <a:lnTo>
                                    <a:pt x="341" y="604"/>
                                  </a:lnTo>
                                  <a:lnTo>
                                    <a:pt x="356" y="571"/>
                                  </a:lnTo>
                                  <a:lnTo>
                                    <a:pt x="375" y="542"/>
                                  </a:lnTo>
                                  <a:lnTo>
                                    <a:pt x="394" y="518"/>
                                  </a:lnTo>
                                  <a:lnTo>
                                    <a:pt x="418" y="499"/>
                                  </a:lnTo>
                                  <a:lnTo>
                                    <a:pt x="442" y="484"/>
                                  </a:lnTo>
                                  <a:lnTo>
                                    <a:pt x="466" y="470"/>
                                  </a:lnTo>
                                  <a:lnTo>
                                    <a:pt x="490" y="460"/>
                                  </a:lnTo>
                                  <a:lnTo>
                                    <a:pt x="514" y="460"/>
                                  </a:lnTo>
                                  <a:lnTo>
                                    <a:pt x="538" y="465"/>
                                  </a:lnTo>
                                  <a:lnTo>
                                    <a:pt x="567" y="470"/>
                                  </a:lnTo>
                                  <a:lnTo>
                                    <a:pt x="586" y="484"/>
                                  </a:lnTo>
                                  <a:lnTo>
                                    <a:pt x="610" y="504"/>
                                  </a:lnTo>
                                  <a:lnTo>
                                    <a:pt x="629" y="532"/>
                                  </a:lnTo>
                                  <a:lnTo>
                                    <a:pt x="644" y="556"/>
                                  </a:lnTo>
                                  <a:lnTo>
                                    <a:pt x="644" y="580"/>
                                  </a:lnTo>
                                  <a:lnTo>
                                    <a:pt x="644" y="604"/>
                                  </a:lnTo>
                                  <a:lnTo>
                                    <a:pt x="644" y="624"/>
                                  </a:lnTo>
                                  <a:lnTo>
                                    <a:pt x="668" y="628"/>
                                  </a:lnTo>
                                  <a:lnTo>
                                    <a:pt x="692" y="628"/>
                                  </a:lnTo>
                                  <a:lnTo>
                                    <a:pt x="720" y="624"/>
                                  </a:lnTo>
                                  <a:lnTo>
                                    <a:pt x="744" y="609"/>
                                  </a:lnTo>
                                  <a:lnTo>
                                    <a:pt x="768" y="590"/>
                                  </a:lnTo>
                                  <a:lnTo>
                                    <a:pt x="788" y="561"/>
                                  </a:lnTo>
                                  <a:lnTo>
                                    <a:pt x="792" y="528"/>
                                  </a:lnTo>
                                  <a:lnTo>
                                    <a:pt x="797" y="484"/>
                                  </a:lnTo>
                                  <a:lnTo>
                                    <a:pt x="792" y="460"/>
                                  </a:lnTo>
                                  <a:lnTo>
                                    <a:pt x="783" y="441"/>
                                  </a:lnTo>
                                  <a:lnTo>
                                    <a:pt x="768" y="427"/>
                                  </a:lnTo>
                                  <a:lnTo>
                                    <a:pt x="754" y="417"/>
                                  </a:lnTo>
                                  <a:lnTo>
                                    <a:pt x="740" y="417"/>
                                  </a:lnTo>
                                  <a:lnTo>
                                    <a:pt x="725" y="417"/>
                                  </a:lnTo>
                                  <a:lnTo>
                                    <a:pt x="711" y="417"/>
                                  </a:lnTo>
                                  <a:lnTo>
                                    <a:pt x="696" y="422"/>
                                  </a:lnTo>
                                  <a:lnTo>
                                    <a:pt x="677" y="436"/>
                                  </a:lnTo>
                                  <a:lnTo>
                                    <a:pt x="668" y="460"/>
                                  </a:lnTo>
                                  <a:lnTo>
                                    <a:pt x="668" y="484"/>
                                  </a:lnTo>
                                  <a:lnTo>
                                    <a:pt x="672" y="504"/>
                                  </a:lnTo>
                                  <a:lnTo>
                                    <a:pt x="682" y="513"/>
                                  </a:lnTo>
                                  <a:lnTo>
                                    <a:pt x="692" y="513"/>
                                  </a:lnTo>
                                  <a:lnTo>
                                    <a:pt x="701" y="504"/>
                                  </a:lnTo>
                                  <a:lnTo>
                                    <a:pt x="696" y="484"/>
                                  </a:lnTo>
                                  <a:lnTo>
                                    <a:pt x="696" y="465"/>
                                  </a:lnTo>
                                  <a:lnTo>
                                    <a:pt x="711" y="475"/>
                                  </a:lnTo>
                                  <a:lnTo>
                                    <a:pt x="720" y="489"/>
                                  </a:lnTo>
                                  <a:lnTo>
                                    <a:pt x="725" y="504"/>
                                  </a:lnTo>
                                  <a:lnTo>
                                    <a:pt x="725" y="518"/>
                                  </a:lnTo>
                                  <a:lnTo>
                                    <a:pt x="720" y="528"/>
                                  </a:lnTo>
                                  <a:lnTo>
                                    <a:pt x="716" y="537"/>
                                  </a:lnTo>
                                  <a:lnTo>
                                    <a:pt x="706" y="542"/>
                                  </a:lnTo>
                                  <a:lnTo>
                                    <a:pt x="696" y="547"/>
                                  </a:lnTo>
                                  <a:lnTo>
                                    <a:pt x="687" y="552"/>
                                  </a:lnTo>
                                  <a:lnTo>
                                    <a:pt x="682" y="552"/>
                                  </a:lnTo>
                                  <a:lnTo>
                                    <a:pt x="668" y="542"/>
                                  </a:lnTo>
                                  <a:lnTo>
                                    <a:pt x="663" y="532"/>
                                  </a:lnTo>
                                  <a:lnTo>
                                    <a:pt x="658" y="523"/>
                                  </a:lnTo>
                                  <a:lnTo>
                                    <a:pt x="648" y="504"/>
                                  </a:lnTo>
                                  <a:lnTo>
                                    <a:pt x="644" y="484"/>
                                  </a:lnTo>
                                  <a:lnTo>
                                    <a:pt x="644" y="465"/>
                                  </a:lnTo>
                                  <a:lnTo>
                                    <a:pt x="648" y="446"/>
                                  </a:lnTo>
                                  <a:lnTo>
                                    <a:pt x="658" y="427"/>
                                  </a:lnTo>
                                  <a:lnTo>
                                    <a:pt x="668" y="408"/>
                                  </a:lnTo>
                                  <a:lnTo>
                                    <a:pt x="692" y="393"/>
                                  </a:lnTo>
                                  <a:lnTo>
                                    <a:pt x="711" y="384"/>
                                  </a:lnTo>
                                  <a:lnTo>
                                    <a:pt x="735" y="379"/>
                                  </a:lnTo>
                                  <a:lnTo>
                                    <a:pt x="754" y="384"/>
                                  </a:lnTo>
                                  <a:lnTo>
                                    <a:pt x="773" y="388"/>
                                  </a:lnTo>
                                  <a:lnTo>
                                    <a:pt x="788" y="403"/>
                                  </a:lnTo>
                                  <a:lnTo>
                                    <a:pt x="802" y="422"/>
                                  </a:lnTo>
                                  <a:lnTo>
                                    <a:pt x="812" y="446"/>
                                  </a:lnTo>
                                  <a:lnTo>
                                    <a:pt x="816" y="480"/>
                                  </a:lnTo>
                                  <a:lnTo>
                                    <a:pt x="816" y="518"/>
                                  </a:lnTo>
                                  <a:lnTo>
                                    <a:pt x="812" y="552"/>
                                  </a:lnTo>
                                  <a:lnTo>
                                    <a:pt x="802" y="585"/>
                                  </a:lnTo>
                                  <a:lnTo>
                                    <a:pt x="783" y="614"/>
                                  </a:lnTo>
                                  <a:lnTo>
                                    <a:pt x="759" y="633"/>
                                  </a:lnTo>
                                  <a:lnTo>
                                    <a:pt x="725" y="652"/>
                                  </a:lnTo>
                                  <a:lnTo>
                                    <a:pt x="682" y="652"/>
                                  </a:lnTo>
                                  <a:lnTo>
                                    <a:pt x="634" y="648"/>
                                  </a:lnTo>
                                  <a:lnTo>
                                    <a:pt x="620" y="672"/>
                                  </a:lnTo>
                                  <a:lnTo>
                                    <a:pt x="600" y="691"/>
                                  </a:lnTo>
                                  <a:lnTo>
                                    <a:pt x="576" y="710"/>
                                  </a:lnTo>
                                  <a:lnTo>
                                    <a:pt x="552" y="724"/>
                                  </a:lnTo>
                                  <a:lnTo>
                                    <a:pt x="528" y="729"/>
                                  </a:lnTo>
                                  <a:lnTo>
                                    <a:pt x="504" y="734"/>
                                  </a:lnTo>
                                  <a:lnTo>
                                    <a:pt x="485" y="724"/>
                                  </a:lnTo>
                                  <a:lnTo>
                                    <a:pt x="471" y="705"/>
                                  </a:lnTo>
                                  <a:lnTo>
                                    <a:pt x="461" y="676"/>
                                  </a:lnTo>
                                  <a:lnTo>
                                    <a:pt x="461" y="648"/>
                                  </a:lnTo>
                                  <a:lnTo>
                                    <a:pt x="466" y="624"/>
                                  </a:lnTo>
                                  <a:lnTo>
                                    <a:pt x="480" y="609"/>
                                  </a:lnTo>
                                  <a:lnTo>
                                    <a:pt x="490" y="604"/>
                                  </a:lnTo>
                                  <a:lnTo>
                                    <a:pt x="500" y="604"/>
                                  </a:lnTo>
                                  <a:lnTo>
                                    <a:pt x="509" y="604"/>
                                  </a:lnTo>
                                  <a:lnTo>
                                    <a:pt x="519" y="609"/>
                                  </a:lnTo>
                                  <a:lnTo>
                                    <a:pt x="528" y="614"/>
                                  </a:lnTo>
                                  <a:lnTo>
                                    <a:pt x="538" y="619"/>
                                  </a:lnTo>
                                  <a:lnTo>
                                    <a:pt x="538" y="628"/>
                                  </a:lnTo>
                                  <a:lnTo>
                                    <a:pt x="543" y="633"/>
                                  </a:lnTo>
                                  <a:lnTo>
                                    <a:pt x="543" y="648"/>
                                  </a:lnTo>
                                  <a:lnTo>
                                    <a:pt x="538" y="652"/>
                                  </a:lnTo>
                                  <a:lnTo>
                                    <a:pt x="533" y="648"/>
                                  </a:lnTo>
                                  <a:lnTo>
                                    <a:pt x="528" y="643"/>
                                  </a:lnTo>
                                  <a:lnTo>
                                    <a:pt x="519" y="633"/>
                                  </a:lnTo>
                                  <a:lnTo>
                                    <a:pt x="509" y="628"/>
                                  </a:lnTo>
                                  <a:lnTo>
                                    <a:pt x="495" y="633"/>
                                  </a:lnTo>
                                  <a:lnTo>
                                    <a:pt x="490" y="638"/>
                                  </a:lnTo>
                                  <a:lnTo>
                                    <a:pt x="480" y="648"/>
                                  </a:lnTo>
                                  <a:lnTo>
                                    <a:pt x="480" y="662"/>
                                  </a:lnTo>
                                  <a:lnTo>
                                    <a:pt x="480" y="676"/>
                                  </a:lnTo>
                                  <a:lnTo>
                                    <a:pt x="485" y="691"/>
                                  </a:lnTo>
                                  <a:lnTo>
                                    <a:pt x="495" y="700"/>
                                  </a:lnTo>
                                  <a:lnTo>
                                    <a:pt x="504" y="705"/>
                                  </a:lnTo>
                                  <a:lnTo>
                                    <a:pt x="524" y="705"/>
                                  </a:lnTo>
                                  <a:lnTo>
                                    <a:pt x="538" y="705"/>
                                  </a:lnTo>
                                  <a:lnTo>
                                    <a:pt x="562" y="700"/>
                                  </a:lnTo>
                                  <a:lnTo>
                                    <a:pt x="581" y="681"/>
                                  </a:lnTo>
                                  <a:lnTo>
                                    <a:pt x="596" y="662"/>
                                  </a:lnTo>
                                  <a:lnTo>
                                    <a:pt x="610" y="638"/>
                                  </a:lnTo>
                                  <a:lnTo>
                                    <a:pt x="615" y="624"/>
                                  </a:lnTo>
                                  <a:lnTo>
                                    <a:pt x="620" y="604"/>
                                  </a:lnTo>
                                  <a:lnTo>
                                    <a:pt x="620" y="585"/>
                                  </a:lnTo>
                                  <a:lnTo>
                                    <a:pt x="620" y="566"/>
                                  </a:lnTo>
                                  <a:lnTo>
                                    <a:pt x="610" y="547"/>
                                  </a:lnTo>
                                  <a:lnTo>
                                    <a:pt x="600" y="528"/>
                                  </a:lnTo>
                                  <a:lnTo>
                                    <a:pt x="576" y="513"/>
                                  </a:lnTo>
                                  <a:lnTo>
                                    <a:pt x="548" y="499"/>
                                  </a:lnTo>
                                  <a:lnTo>
                                    <a:pt x="552" y="518"/>
                                  </a:lnTo>
                                  <a:lnTo>
                                    <a:pt x="557" y="532"/>
                                  </a:lnTo>
                                  <a:lnTo>
                                    <a:pt x="557" y="542"/>
                                  </a:lnTo>
                                  <a:lnTo>
                                    <a:pt x="552" y="552"/>
                                  </a:lnTo>
                                  <a:lnTo>
                                    <a:pt x="552" y="552"/>
                                  </a:lnTo>
                                  <a:lnTo>
                                    <a:pt x="548" y="542"/>
                                  </a:lnTo>
                                  <a:lnTo>
                                    <a:pt x="538" y="532"/>
                                  </a:lnTo>
                                  <a:lnTo>
                                    <a:pt x="524" y="523"/>
                                  </a:lnTo>
                                  <a:lnTo>
                                    <a:pt x="504" y="518"/>
                                  </a:lnTo>
                                  <a:lnTo>
                                    <a:pt x="490" y="513"/>
                                  </a:lnTo>
                                  <a:lnTo>
                                    <a:pt x="471" y="513"/>
                                  </a:lnTo>
                                  <a:lnTo>
                                    <a:pt x="452" y="513"/>
                                  </a:lnTo>
                                  <a:lnTo>
                                    <a:pt x="432" y="518"/>
                                  </a:lnTo>
                                  <a:lnTo>
                                    <a:pt x="413" y="532"/>
                                  </a:lnTo>
                                  <a:lnTo>
                                    <a:pt x="399" y="547"/>
                                  </a:lnTo>
                                  <a:lnTo>
                                    <a:pt x="380" y="566"/>
                                  </a:lnTo>
                                  <a:lnTo>
                                    <a:pt x="356" y="609"/>
                                  </a:lnTo>
                                  <a:lnTo>
                                    <a:pt x="341" y="657"/>
                                  </a:lnTo>
                                  <a:lnTo>
                                    <a:pt x="332" y="705"/>
                                  </a:lnTo>
                                  <a:lnTo>
                                    <a:pt x="322" y="753"/>
                                  </a:lnTo>
                                  <a:lnTo>
                                    <a:pt x="308" y="796"/>
                                  </a:lnTo>
                                  <a:lnTo>
                                    <a:pt x="288" y="825"/>
                                  </a:lnTo>
                                  <a:lnTo>
                                    <a:pt x="255" y="844"/>
                                  </a:lnTo>
                                  <a:lnTo>
                                    <a:pt x="207" y="854"/>
                                  </a:lnTo>
                                  <a:lnTo>
                                    <a:pt x="173" y="844"/>
                                  </a:lnTo>
                                  <a:lnTo>
                                    <a:pt x="140" y="830"/>
                                  </a:lnTo>
                                  <a:lnTo>
                                    <a:pt x="116" y="801"/>
                                  </a:lnTo>
                                  <a:lnTo>
                                    <a:pt x="96" y="768"/>
                                  </a:lnTo>
                                  <a:lnTo>
                                    <a:pt x="82" y="720"/>
                                  </a:lnTo>
                                  <a:lnTo>
                                    <a:pt x="72" y="662"/>
                                  </a:lnTo>
                                  <a:lnTo>
                                    <a:pt x="68" y="600"/>
                                  </a:lnTo>
                                  <a:lnTo>
                                    <a:pt x="68" y="528"/>
                                  </a:lnTo>
                                  <a:lnTo>
                                    <a:pt x="68" y="504"/>
                                  </a:lnTo>
                                  <a:lnTo>
                                    <a:pt x="77" y="470"/>
                                  </a:lnTo>
                                  <a:lnTo>
                                    <a:pt x="87" y="441"/>
                                  </a:lnTo>
                                  <a:lnTo>
                                    <a:pt x="96" y="408"/>
                                  </a:lnTo>
                                  <a:lnTo>
                                    <a:pt x="111" y="379"/>
                                  </a:lnTo>
                                  <a:lnTo>
                                    <a:pt x="125" y="350"/>
                                  </a:lnTo>
                                  <a:lnTo>
                                    <a:pt x="135" y="326"/>
                                  </a:lnTo>
                                  <a:lnTo>
                                    <a:pt x="149" y="312"/>
                                  </a:lnTo>
                                  <a:lnTo>
                                    <a:pt x="164" y="297"/>
                                  </a:lnTo>
                                  <a:lnTo>
                                    <a:pt x="168" y="278"/>
                                  </a:lnTo>
                                  <a:lnTo>
                                    <a:pt x="178" y="259"/>
                                  </a:lnTo>
                                  <a:lnTo>
                                    <a:pt x="183" y="240"/>
                                  </a:lnTo>
                                  <a:lnTo>
                                    <a:pt x="188" y="220"/>
                                  </a:lnTo>
                                  <a:lnTo>
                                    <a:pt x="192" y="201"/>
                                  </a:lnTo>
                                  <a:lnTo>
                                    <a:pt x="192" y="182"/>
                                  </a:lnTo>
                                  <a:lnTo>
                                    <a:pt x="192" y="172"/>
                                  </a:lnTo>
                                  <a:lnTo>
                                    <a:pt x="188" y="158"/>
                                  </a:lnTo>
                                  <a:lnTo>
                                    <a:pt x="178" y="201"/>
                                  </a:lnTo>
                                  <a:lnTo>
                                    <a:pt x="164" y="244"/>
                                  </a:lnTo>
                                  <a:lnTo>
                                    <a:pt x="144" y="283"/>
                                  </a:lnTo>
                                  <a:lnTo>
                                    <a:pt x="120" y="326"/>
                                  </a:lnTo>
                                  <a:lnTo>
                                    <a:pt x="101" y="360"/>
                                  </a:lnTo>
                                  <a:lnTo>
                                    <a:pt x="82" y="398"/>
                                  </a:lnTo>
                                  <a:lnTo>
                                    <a:pt x="68" y="432"/>
                                  </a:lnTo>
                                  <a:lnTo>
                                    <a:pt x="63" y="465"/>
                                  </a:lnTo>
                                  <a:lnTo>
                                    <a:pt x="53" y="446"/>
                                  </a:lnTo>
                                  <a:lnTo>
                                    <a:pt x="29" y="427"/>
                                  </a:lnTo>
                                  <a:lnTo>
                                    <a:pt x="10" y="408"/>
                                  </a:lnTo>
                                  <a:lnTo>
                                    <a:pt x="0" y="388"/>
                                  </a:lnTo>
                                  <a:lnTo>
                                    <a:pt x="0" y="369"/>
                                  </a:lnTo>
                                  <a:lnTo>
                                    <a:pt x="5" y="350"/>
                                  </a:lnTo>
                                  <a:lnTo>
                                    <a:pt x="10" y="331"/>
                                  </a:lnTo>
                                  <a:lnTo>
                                    <a:pt x="24" y="312"/>
                                  </a:lnTo>
                                  <a:lnTo>
                                    <a:pt x="44" y="297"/>
                                  </a:lnTo>
                                  <a:lnTo>
                                    <a:pt x="58" y="283"/>
                                  </a:lnTo>
                                  <a:lnTo>
                                    <a:pt x="68" y="273"/>
                                  </a:lnTo>
                                  <a:lnTo>
                                    <a:pt x="68" y="259"/>
                                  </a:lnTo>
                                  <a:lnTo>
                                    <a:pt x="68" y="249"/>
                                  </a:lnTo>
                                  <a:lnTo>
                                    <a:pt x="58" y="240"/>
                                  </a:lnTo>
                                  <a:lnTo>
                                    <a:pt x="48" y="235"/>
                                  </a:lnTo>
                                  <a:lnTo>
                                    <a:pt x="39" y="225"/>
                                  </a:lnTo>
                                  <a:lnTo>
                                    <a:pt x="29" y="220"/>
                                  </a:lnTo>
                                  <a:lnTo>
                                    <a:pt x="20" y="216"/>
                                  </a:lnTo>
                                  <a:lnTo>
                                    <a:pt x="10" y="201"/>
                                  </a:lnTo>
                                  <a:lnTo>
                                    <a:pt x="5" y="182"/>
                                  </a:lnTo>
                                  <a:lnTo>
                                    <a:pt x="5" y="163"/>
                                  </a:lnTo>
                                  <a:lnTo>
                                    <a:pt x="10" y="144"/>
                                  </a:lnTo>
                                  <a:lnTo>
                                    <a:pt x="15" y="120"/>
                                  </a:lnTo>
                                  <a:lnTo>
                                    <a:pt x="24" y="100"/>
                                  </a:lnTo>
                                  <a:lnTo>
                                    <a:pt x="39" y="86"/>
                                  </a:lnTo>
                                  <a:lnTo>
                                    <a:pt x="58" y="76"/>
                                  </a:lnTo>
                                  <a:lnTo>
                                    <a:pt x="72" y="76"/>
                                  </a:lnTo>
                                  <a:lnTo>
                                    <a:pt x="87" y="76"/>
                                  </a:lnTo>
                                  <a:lnTo>
                                    <a:pt x="101" y="86"/>
                                  </a:lnTo>
                                  <a:lnTo>
                                    <a:pt x="111" y="96"/>
                                  </a:lnTo>
                                  <a:lnTo>
                                    <a:pt x="120" y="110"/>
                                  </a:lnTo>
                                  <a:lnTo>
                                    <a:pt x="125" y="120"/>
                                  </a:lnTo>
                                  <a:lnTo>
                                    <a:pt x="135" y="134"/>
                                  </a:lnTo>
                                  <a:lnTo>
                                    <a:pt x="135" y="115"/>
                                  </a:lnTo>
                                  <a:lnTo>
                                    <a:pt x="140" y="100"/>
                                  </a:lnTo>
                                  <a:lnTo>
                                    <a:pt x="144" y="86"/>
                                  </a:lnTo>
                                  <a:lnTo>
                                    <a:pt x="149" y="72"/>
                                  </a:lnTo>
                                  <a:lnTo>
                                    <a:pt x="154" y="62"/>
                                  </a:lnTo>
                                  <a:lnTo>
                                    <a:pt x="164" y="57"/>
                                  </a:lnTo>
                                  <a:lnTo>
                                    <a:pt x="168" y="52"/>
                                  </a:lnTo>
                                  <a:lnTo>
                                    <a:pt x="178" y="52"/>
                                  </a:lnTo>
                                  <a:lnTo>
                                    <a:pt x="188" y="52"/>
                                  </a:lnTo>
                                  <a:lnTo>
                                    <a:pt x="202" y="57"/>
                                  </a:lnTo>
                                  <a:lnTo>
                                    <a:pt x="212" y="67"/>
                                  </a:lnTo>
                                  <a:lnTo>
                                    <a:pt x="221" y="76"/>
                                  </a:lnTo>
                                  <a:lnTo>
                                    <a:pt x="231" y="91"/>
                                  </a:lnTo>
                                  <a:lnTo>
                                    <a:pt x="240" y="105"/>
                                  </a:lnTo>
                                  <a:lnTo>
                                    <a:pt x="245" y="124"/>
                                  </a:lnTo>
                                  <a:lnTo>
                                    <a:pt x="245" y="148"/>
                                  </a:lnTo>
                                  <a:lnTo>
                                    <a:pt x="250" y="120"/>
                                  </a:lnTo>
                                  <a:lnTo>
                                    <a:pt x="255" y="96"/>
                                  </a:lnTo>
                                  <a:lnTo>
                                    <a:pt x="260" y="76"/>
                                  </a:lnTo>
                                  <a:lnTo>
                                    <a:pt x="264" y="57"/>
                                  </a:lnTo>
                                  <a:lnTo>
                                    <a:pt x="269" y="52"/>
                                  </a:lnTo>
                                  <a:lnTo>
                                    <a:pt x="279" y="48"/>
                                  </a:lnTo>
                                  <a:lnTo>
                                    <a:pt x="288" y="43"/>
                                  </a:lnTo>
                                  <a:lnTo>
                                    <a:pt x="293" y="48"/>
                                  </a:lnTo>
                                  <a:lnTo>
                                    <a:pt x="303" y="43"/>
                                  </a:lnTo>
                                  <a:lnTo>
                                    <a:pt x="317" y="43"/>
                                  </a:lnTo>
                                  <a:lnTo>
                                    <a:pt x="327" y="43"/>
                                  </a:lnTo>
                                  <a:lnTo>
                                    <a:pt x="336" y="38"/>
                                  </a:lnTo>
                                  <a:lnTo>
                                    <a:pt x="346" y="33"/>
                                  </a:lnTo>
                                  <a:lnTo>
                                    <a:pt x="356" y="28"/>
                                  </a:lnTo>
                                  <a:lnTo>
                                    <a:pt x="365" y="14"/>
                                  </a:lnTo>
                                  <a:lnTo>
                                    <a:pt x="370" y="0"/>
                                  </a:lnTo>
                                  <a:lnTo>
                                    <a:pt x="380" y="24"/>
                                  </a:lnTo>
                                  <a:lnTo>
                                    <a:pt x="380" y="52"/>
                                  </a:lnTo>
                                  <a:lnTo>
                                    <a:pt x="375" y="76"/>
                                  </a:lnTo>
                                  <a:lnTo>
                                    <a:pt x="360" y="100"/>
                                  </a:lnTo>
                                  <a:lnTo>
                                    <a:pt x="351" y="115"/>
                                  </a:lnTo>
                                  <a:lnTo>
                                    <a:pt x="336" y="124"/>
                                  </a:lnTo>
                                  <a:lnTo>
                                    <a:pt x="327" y="144"/>
                                  </a:lnTo>
                                  <a:lnTo>
                                    <a:pt x="312" y="158"/>
                                  </a:lnTo>
                                  <a:lnTo>
                                    <a:pt x="298" y="172"/>
                                  </a:lnTo>
                                  <a:lnTo>
                                    <a:pt x="288" y="187"/>
                                  </a:lnTo>
                                  <a:lnTo>
                                    <a:pt x="279" y="201"/>
                                  </a:lnTo>
                                  <a:lnTo>
                                    <a:pt x="274" y="211"/>
                                  </a:lnTo>
                                  <a:lnTo>
                                    <a:pt x="269" y="220"/>
                                  </a:lnTo>
                                  <a:lnTo>
                                    <a:pt x="274" y="230"/>
                                  </a:lnTo>
                                  <a:lnTo>
                                    <a:pt x="279" y="230"/>
                                  </a:lnTo>
                                  <a:lnTo>
                                    <a:pt x="293" y="216"/>
                                  </a:lnTo>
                                  <a:lnTo>
                                    <a:pt x="298" y="206"/>
                                  </a:lnTo>
                                  <a:lnTo>
                                    <a:pt x="308" y="192"/>
                                  </a:lnTo>
                                  <a:lnTo>
                                    <a:pt x="322" y="177"/>
                                  </a:lnTo>
                                  <a:lnTo>
                                    <a:pt x="332" y="158"/>
                                  </a:lnTo>
                                  <a:lnTo>
                                    <a:pt x="341" y="144"/>
                                  </a:lnTo>
                                  <a:lnTo>
                                    <a:pt x="351" y="124"/>
                                  </a:lnTo>
                                  <a:lnTo>
                                    <a:pt x="365" y="115"/>
                                  </a:lnTo>
                                  <a:lnTo>
                                    <a:pt x="375" y="11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88" name="Freeform 40"/>
                          <wps:cNvSpPr>
                            <a:spLocks/>
                          </wps:cNvSpPr>
                          <wps:spPr bwMode="auto">
                            <a:xfrm>
                              <a:off x="2793" y="1894"/>
                              <a:ext cx="77" cy="174"/>
                            </a:xfrm>
                            <a:custGeom>
                              <a:avLst/>
                              <a:gdLst>
                                <a:gd name="T0" fmla="*/ 39 w 77"/>
                                <a:gd name="T1" fmla="*/ 182 h 182"/>
                                <a:gd name="T2" fmla="*/ 29 w 77"/>
                                <a:gd name="T3" fmla="*/ 173 h 182"/>
                                <a:gd name="T4" fmla="*/ 20 w 77"/>
                                <a:gd name="T5" fmla="*/ 153 h 182"/>
                                <a:gd name="T6" fmla="*/ 10 w 77"/>
                                <a:gd name="T7" fmla="*/ 134 h 182"/>
                                <a:gd name="T8" fmla="*/ 5 w 77"/>
                                <a:gd name="T9" fmla="*/ 105 h 182"/>
                                <a:gd name="T10" fmla="*/ 0 w 77"/>
                                <a:gd name="T11" fmla="*/ 81 h 182"/>
                                <a:gd name="T12" fmla="*/ 0 w 77"/>
                                <a:gd name="T13" fmla="*/ 53 h 182"/>
                                <a:gd name="T14" fmla="*/ 0 w 77"/>
                                <a:gd name="T15" fmla="*/ 29 h 182"/>
                                <a:gd name="T16" fmla="*/ 5 w 77"/>
                                <a:gd name="T17" fmla="*/ 0 h 182"/>
                                <a:gd name="T18" fmla="*/ 10 w 77"/>
                                <a:gd name="T19" fmla="*/ 19 h 182"/>
                                <a:gd name="T20" fmla="*/ 20 w 77"/>
                                <a:gd name="T21" fmla="*/ 43 h 182"/>
                                <a:gd name="T22" fmla="*/ 24 w 77"/>
                                <a:gd name="T23" fmla="*/ 57 h 182"/>
                                <a:gd name="T24" fmla="*/ 29 w 77"/>
                                <a:gd name="T25" fmla="*/ 77 h 182"/>
                                <a:gd name="T26" fmla="*/ 34 w 77"/>
                                <a:gd name="T27" fmla="*/ 86 h 182"/>
                                <a:gd name="T28" fmla="*/ 44 w 77"/>
                                <a:gd name="T29" fmla="*/ 96 h 182"/>
                                <a:gd name="T30" fmla="*/ 58 w 77"/>
                                <a:gd name="T31" fmla="*/ 96 h 182"/>
                                <a:gd name="T32" fmla="*/ 77 w 77"/>
                                <a:gd name="T33" fmla="*/ 91 h 182"/>
                                <a:gd name="T34" fmla="*/ 39 w 77"/>
                                <a:gd name="T35" fmla="*/ 182 h 1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77" h="182">
                                  <a:moveTo>
                                    <a:pt x="39" y="182"/>
                                  </a:moveTo>
                                  <a:lnTo>
                                    <a:pt x="29" y="173"/>
                                  </a:lnTo>
                                  <a:lnTo>
                                    <a:pt x="20" y="153"/>
                                  </a:lnTo>
                                  <a:lnTo>
                                    <a:pt x="10" y="134"/>
                                  </a:lnTo>
                                  <a:lnTo>
                                    <a:pt x="5" y="105"/>
                                  </a:lnTo>
                                  <a:lnTo>
                                    <a:pt x="0" y="81"/>
                                  </a:lnTo>
                                  <a:lnTo>
                                    <a:pt x="0" y="53"/>
                                  </a:lnTo>
                                  <a:lnTo>
                                    <a:pt x="0" y="29"/>
                                  </a:lnTo>
                                  <a:lnTo>
                                    <a:pt x="5" y="0"/>
                                  </a:lnTo>
                                  <a:lnTo>
                                    <a:pt x="10" y="19"/>
                                  </a:lnTo>
                                  <a:lnTo>
                                    <a:pt x="20" y="43"/>
                                  </a:lnTo>
                                  <a:lnTo>
                                    <a:pt x="24" y="57"/>
                                  </a:lnTo>
                                  <a:lnTo>
                                    <a:pt x="29" y="77"/>
                                  </a:lnTo>
                                  <a:lnTo>
                                    <a:pt x="34" y="86"/>
                                  </a:lnTo>
                                  <a:lnTo>
                                    <a:pt x="44" y="96"/>
                                  </a:lnTo>
                                  <a:lnTo>
                                    <a:pt x="58" y="96"/>
                                  </a:lnTo>
                                  <a:lnTo>
                                    <a:pt x="77" y="91"/>
                                  </a:lnTo>
                                  <a:lnTo>
                                    <a:pt x="39" y="182"/>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89" name="Freeform 41"/>
                          <wps:cNvSpPr>
                            <a:spLocks/>
                          </wps:cNvSpPr>
                          <wps:spPr bwMode="auto">
                            <a:xfrm>
                              <a:off x="2731" y="2063"/>
                              <a:ext cx="62" cy="83"/>
                            </a:xfrm>
                            <a:custGeom>
                              <a:avLst/>
                              <a:gdLst>
                                <a:gd name="T0" fmla="*/ 14 w 62"/>
                                <a:gd name="T1" fmla="*/ 77 h 87"/>
                                <a:gd name="T2" fmla="*/ 5 w 62"/>
                                <a:gd name="T3" fmla="*/ 53 h 87"/>
                                <a:gd name="T4" fmla="*/ 0 w 62"/>
                                <a:gd name="T5" fmla="*/ 39 h 87"/>
                                <a:gd name="T6" fmla="*/ 5 w 62"/>
                                <a:gd name="T7" fmla="*/ 20 h 87"/>
                                <a:gd name="T8" fmla="*/ 14 w 62"/>
                                <a:gd name="T9" fmla="*/ 5 h 87"/>
                                <a:gd name="T10" fmla="*/ 24 w 62"/>
                                <a:gd name="T11" fmla="*/ 0 h 87"/>
                                <a:gd name="T12" fmla="*/ 34 w 62"/>
                                <a:gd name="T13" fmla="*/ 5 h 87"/>
                                <a:gd name="T14" fmla="*/ 48 w 62"/>
                                <a:gd name="T15" fmla="*/ 10 h 87"/>
                                <a:gd name="T16" fmla="*/ 58 w 62"/>
                                <a:gd name="T17" fmla="*/ 20 h 87"/>
                                <a:gd name="T18" fmla="*/ 62 w 62"/>
                                <a:gd name="T19" fmla="*/ 29 h 87"/>
                                <a:gd name="T20" fmla="*/ 62 w 62"/>
                                <a:gd name="T21" fmla="*/ 48 h 87"/>
                                <a:gd name="T22" fmla="*/ 58 w 62"/>
                                <a:gd name="T23" fmla="*/ 63 h 87"/>
                                <a:gd name="T24" fmla="*/ 53 w 62"/>
                                <a:gd name="T25" fmla="*/ 77 h 87"/>
                                <a:gd name="T26" fmla="*/ 43 w 62"/>
                                <a:gd name="T27" fmla="*/ 82 h 87"/>
                                <a:gd name="T28" fmla="*/ 34 w 62"/>
                                <a:gd name="T29" fmla="*/ 87 h 87"/>
                                <a:gd name="T30" fmla="*/ 24 w 62"/>
                                <a:gd name="T31" fmla="*/ 82 h 87"/>
                                <a:gd name="T32" fmla="*/ 14 w 62"/>
                                <a:gd name="T33" fmla="*/ 77 h 8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62" h="87">
                                  <a:moveTo>
                                    <a:pt x="14" y="77"/>
                                  </a:moveTo>
                                  <a:lnTo>
                                    <a:pt x="5" y="53"/>
                                  </a:lnTo>
                                  <a:lnTo>
                                    <a:pt x="0" y="39"/>
                                  </a:lnTo>
                                  <a:lnTo>
                                    <a:pt x="5" y="20"/>
                                  </a:lnTo>
                                  <a:lnTo>
                                    <a:pt x="14" y="5"/>
                                  </a:lnTo>
                                  <a:lnTo>
                                    <a:pt x="24" y="0"/>
                                  </a:lnTo>
                                  <a:lnTo>
                                    <a:pt x="34" y="5"/>
                                  </a:lnTo>
                                  <a:lnTo>
                                    <a:pt x="48" y="10"/>
                                  </a:lnTo>
                                  <a:lnTo>
                                    <a:pt x="58" y="20"/>
                                  </a:lnTo>
                                  <a:lnTo>
                                    <a:pt x="62" y="29"/>
                                  </a:lnTo>
                                  <a:lnTo>
                                    <a:pt x="62" y="48"/>
                                  </a:lnTo>
                                  <a:lnTo>
                                    <a:pt x="58" y="63"/>
                                  </a:lnTo>
                                  <a:lnTo>
                                    <a:pt x="53" y="77"/>
                                  </a:lnTo>
                                  <a:lnTo>
                                    <a:pt x="43" y="82"/>
                                  </a:lnTo>
                                  <a:lnTo>
                                    <a:pt x="34" y="87"/>
                                  </a:lnTo>
                                  <a:lnTo>
                                    <a:pt x="24" y="82"/>
                                  </a:lnTo>
                                  <a:lnTo>
                                    <a:pt x="14" y="77"/>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90" name="Freeform 42"/>
                          <wps:cNvSpPr>
                            <a:spLocks/>
                          </wps:cNvSpPr>
                          <wps:spPr bwMode="auto">
                            <a:xfrm>
                              <a:off x="2947" y="1481"/>
                              <a:ext cx="1190" cy="587"/>
                            </a:xfrm>
                            <a:custGeom>
                              <a:avLst/>
                              <a:gdLst>
                                <a:gd name="T0" fmla="*/ 154 w 1190"/>
                                <a:gd name="T1" fmla="*/ 91 h 614"/>
                                <a:gd name="T2" fmla="*/ 298 w 1190"/>
                                <a:gd name="T3" fmla="*/ 110 h 614"/>
                                <a:gd name="T4" fmla="*/ 432 w 1190"/>
                                <a:gd name="T5" fmla="*/ 187 h 614"/>
                                <a:gd name="T6" fmla="*/ 523 w 1190"/>
                                <a:gd name="T7" fmla="*/ 336 h 614"/>
                                <a:gd name="T8" fmla="*/ 533 w 1190"/>
                                <a:gd name="T9" fmla="*/ 302 h 614"/>
                                <a:gd name="T10" fmla="*/ 547 w 1190"/>
                                <a:gd name="T11" fmla="*/ 192 h 614"/>
                                <a:gd name="T12" fmla="*/ 600 w 1190"/>
                                <a:gd name="T13" fmla="*/ 182 h 614"/>
                                <a:gd name="T14" fmla="*/ 624 w 1190"/>
                                <a:gd name="T15" fmla="*/ 158 h 614"/>
                                <a:gd name="T16" fmla="*/ 682 w 1190"/>
                                <a:gd name="T17" fmla="*/ 53 h 614"/>
                                <a:gd name="T18" fmla="*/ 730 w 1190"/>
                                <a:gd name="T19" fmla="*/ 9 h 614"/>
                                <a:gd name="T20" fmla="*/ 758 w 1190"/>
                                <a:gd name="T21" fmla="*/ 115 h 614"/>
                                <a:gd name="T22" fmla="*/ 710 w 1190"/>
                                <a:gd name="T23" fmla="*/ 249 h 614"/>
                                <a:gd name="T24" fmla="*/ 816 w 1190"/>
                                <a:gd name="T25" fmla="*/ 125 h 614"/>
                                <a:gd name="T26" fmla="*/ 922 w 1190"/>
                                <a:gd name="T27" fmla="*/ 91 h 614"/>
                                <a:gd name="T28" fmla="*/ 922 w 1190"/>
                                <a:gd name="T29" fmla="*/ 158 h 614"/>
                                <a:gd name="T30" fmla="*/ 845 w 1190"/>
                                <a:gd name="T31" fmla="*/ 259 h 614"/>
                                <a:gd name="T32" fmla="*/ 797 w 1190"/>
                                <a:gd name="T33" fmla="*/ 293 h 614"/>
                                <a:gd name="T34" fmla="*/ 874 w 1190"/>
                                <a:gd name="T35" fmla="*/ 283 h 614"/>
                                <a:gd name="T36" fmla="*/ 936 w 1190"/>
                                <a:gd name="T37" fmla="*/ 273 h 614"/>
                                <a:gd name="T38" fmla="*/ 1003 w 1190"/>
                                <a:gd name="T39" fmla="*/ 240 h 614"/>
                                <a:gd name="T40" fmla="*/ 1066 w 1190"/>
                                <a:gd name="T41" fmla="*/ 182 h 614"/>
                                <a:gd name="T42" fmla="*/ 1104 w 1190"/>
                                <a:gd name="T43" fmla="*/ 182 h 614"/>
                                <a:gd name="T44" fmla="*/ 1118 w 1190"/>
                                <a:gd name="T45" fmla="*/ 163 h 614"/>
                                <a:gd name="T46" fmla="*/ 1085 w 1190"/>
                                <a:gd name="T47" fmla="*/ 168 h 614"/>
                                <a:gd name="T48" fmla="*/ 1051 w 1190"/>
                                <a:gd name="T49" fmla="*/ 139 h 614"/>
                                <a:gd name="T50" fmla="*/ 1051 w 1190"/>
                                <a:gd name="T51" fmla="*/ 67 h 614"/>
                                <a:gd name="T52" fmla="*/ 1094 w 1190"/>
                                <a:gd name="T53" fmla="*/ 19 h 614"/>
                                <a:gd name="T54" fmla="*/ 1162 w 1190"/>
                                <a:gd name="T55" fmla="*/ 38 h 614"/>
                                <a:gd name="T56" fmla="*/ 1190 w 1190"/>
                                <a:gd name="T57" fmla="*/ 129 h 614"/>
                                <a:gd name="T58" fmla="*/ 1118 w 1190"/>
                                <a:gd name="T59" fmla="*/ 264 h 614"/>
                                <a:gd name="T60" fmla="*/ 1013 w 1190"/>
                                <a:gd name="T61" fmla="*/ 326 h 614"/>
                                <a:gd name="T62" fmla="*/ 888 w 1190"/>
                                <a:gd name="T63" fmla="*/ 345 h 614"/>
                                <a:gd name="T64" fmla="*/ 773 w 1190"/>
                                <a:gd name="T65" fmla="*/ 355 h 614"/>
                                <a:gd name="T66" fmla="*/ 682 w 1190"/>
                                <a:gd name="T67" fmla="*/ 379 h 614"/>
                                <a:gd name="T68" fmla="*/ 629 w 1190"/>
                                <a:gd name="T69" fmla="*/ 456 h 614"/>
                                <a:gd name="T70" fmla="*/ 638 w 1190"/>
                                <a:gd name="T71" fmla="*/ 557 h 614"/>
                                <a:gd name="T72" fmla="*/ 706 w 1190"/>
                                <a:gd name="T73" fmla="*/ 561 h 614"/>
                                <a:gd name="T74" fmla="*/ 715 w 1190"/>
                                <a:gd name="T75" fmla="*/ 499 h 614"/>
                                <a:gd name="T76" fmla="*/ 701 w 1190"/>
                                <a:gd name="T77" fmla="*/ 461 h 614"/>
                                <a:gd name="T78" fmla="*/ 734 w 1190"/>
                                <a:gd name="T79" fmla="*/ 465 h 614"/>
                                <a:gd name="T80" fmla="*/ 754 w 1190"/>
                                <a:gd name="T81" fmla="*/ 470 h 614"/>
                                <a:gd name="T82" fmla="*/ 778 w 1190"/>
                                <a:gd name="T83" fmla="*/ 446 h 614"/>
                                <a:gd name="T84" fmla="*/ 806 w 1190"/>
                                <a:gd name="T85" fmla="*/ 461 h 614"/>
                                <a:gd name="T86" fmla="*/ 782 w 1190"/>
                                <a:gd name="T87" fmla="*/ 528 h 614"/>
                                <a:gd name="T88" fmla="*/ 734 w 1190"/>
                                <a:gd name="T89" fmla="*/ 590 h 614"/>
                                <a:gd name="T90" fmla="*/ 648 w 1190"/>
                                <a:gd name="T91" fmla="*/ 614 h 614"/>
                                <a:gd name="T92" fmla="*/ 552 w 1190"/>
                                <a:gd name="T93" fmla="*/ 581 h 614"/>
                                <a:gd name="T94" fmla="*/ 475 w 1190"/>
                                <a:gd name="T95" fmla="*/ 465 h 614"/>
                                <a:gd name="T96" fmla="*/ 408 w 1190"/>
                                <a:gd name="T97" fmla="*/ 365 h 614"/>
                                <a:gd name="T98" fmla="*/ 331 w 1190"/>
                                <a:gd name="T99" fmla="*/ 293 h 614"/>
                                <a:gd name="T100" fmla="*/ 245 w 1190"/>
                                <a:gd name="T101" fmla="*/ 235 h 614"/>
                                <a:gd name="T102" fmla="*/ 125 w 1190"/>
                                <a:gd name="T103" fmla="*/ 206 h 614"/>
                                <a:gd name="T104" fmla="*/ 14 w 1190"/>
                                <a:gd name="T105" fmla="*/ 201 h 614"/>
                                <a:gd name="T106" fmla="*/ 48 w 1190"/>
                                <a:gd name="T107" fmla="*/ 153 h 61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1190" h="614">
                                  <a:moveTo>
                                    <a:pt x="67" y="105"/>
                                  </a:moveTo>
                                  <a:lnTo>
                                    <a:pt x="91" y="101"/>
                                  </a:lnTo>
                                  <a:lnTo>
                                    <a:pt x="120" y="91"/>
                                  </a:lnTo>
                                  <a:lnTo>
                                    <a:pt x="154" y="91"/>
                                  </a:lnTo>
                                  <a:lnTo>
                                    <a:pt x="187" y="91"/>
                                  </a:lnTo>
                                  <a:lnTo>
                                    <a:pt x="226" y="96"/>
                                  </a:lnTo>
                                  <a:lnTo>
                                    <a:pt x="259" y="101"/>
                                  </a:lnTo>
                                  <a:lnTo>
                                    <a:pt x="298" y="110"/>
                                  </a:lnTo>
                                  <a:lnTo>
                                    <a:pt x="331" y="125"/>
                                  </a:lnTo>
                                  <a:lnTo>
                                    <a:pt x="370" y="144"/>
                                  </a:lnTo>
                                  <a:lnTo>
                                    <a:pt x="403" y="163"/>
                                  </a:lnTo>
                                  <a:lnTo>
                                    <a:pt x="432" y="187"/>
                                  </a:lnTo>
                                  <a:lnTo>
                                    <a:pt x="461" y="221"/>
                                  </a:lnTo>
                                  <a:lnTo>
                                    <a:pt x="485" y="254"/>
                                  </a:lnTo>
                                  <a:lnTo>
                                    <a:pt x="509" y="293"/>
                                  </a:lnTo>
                                  <a:lnTo>
                                    <a:pt x="523" y="336"/>
                                  </a:lnTo>
                                  <a:lnTo>
                                    <a:pt x="533" y="389"/>
                                  </a:lnTo>
                                  <a:lnTo>
                                    <a:pt x="538" y="369"/>
                                  </a:lnTo>
                                  <a:lnTo>
                                    <a:pt x="538" y="336"/>
                                  </a:lnTo>
                                  <a:lnTo>
                                    <a:pt x="533" y="302"/>
                                  </a:lnTo>
                                  <a:lnTo>
                                    <a:pt x="528" y="259"/>
                                  </a:lnTo>
                                  <a:lnTo>
                                    <a:pt x="533" y="240"/>
                                  </a:lnTo>
                                  <a:lnTo>
                                    <a:pt x="538" y="216"/>
                                  </a:lnTo>
                                  <a:lnTo>
                                    <a:pt x="547" y="192"/>
                                  </a:lnTo>
                                  <a:lnTo>
                                    <a:pt x="557" y="177"/>
                                  </a:lnTo>
                                  <a:lnTo>
                                    <a:pt x="571" y="168"/>
                                  </a:lnTo>
                                  <a:lnTo>
                                    <a:pt x="586" y="168"/>
                                  </a:lnTo>
                                  <a:lnTo>
                                    <a:pt x="600" y="182"/>
                                  </a:lnTo>
                                  <a:lnTo>
                                    <a:pt x="614" y="211"/>
                                  </a:lnTo>
                                  <a:lnTo>
                                    <a:pt x="619" y="230"/>
                                  </a:lnTo>
                                  <a:lnTo>
                                    <a:pt x="629" y="216"/>
                                  </a:lnTo>
                                  <a:lnTo>
                                    <a:pt x="624" y="158"/>
                                  </a:lnTo>
                                  <a:lnTo>
                                    <a:pt x="634" y="115"/>
                                  </a:lnTo>
                                  <a:lnTo>
                                    <a:pt x="643" y="86"/>
                                  </a:lnTo>
                                  <a:lnTo>
                                    <a:pt x="662" y="67"/>
                                  </a:lnTo>
                                  <a:lnTo>
                                    <a:pt x="682" y="53"/>
                                  </a:lnTo>
                                  <a:lnTo>
                                    <a:pt x="701" y="38"/>
                                  </a:lnTo>
                                  <a:lnTo>
                                    <a:pt x="710" y="24"/>
                                  </a:lnTo>
                                  <a:lnTo>
                                    <a:pt x="715" y="0"/>
                                  </a:lnTo>
                                  <a:lnTo>
                                    <a:pt x="730" y="9"/>
                                  </a:lnTo>
                                  <a:lnTo>
                                    <a:pt x="739" y="29"/>
                                  </a:lnTo>
                                  <a:lnTo>
                                    <a:pt x="749" y="53"/>
                                  </a:lnTo>
                                  <a:lnTo>
                                    <a:pt x="758" y="81"/>
                                  </a:lnTo>
                                  <a:lnTo>
                                    <a:pt x="758" y="115"/>
                                  </a:lnTo>
                                  <a:lnTo>
                                    <a:pt x="758" y="149"/>
                                  </a:lnTo>
                                  <a:lnTo>
                                    <a:pt x="744" y="182"/>
                                  </a:lnTo>
                                  <a:lnTo>
                                    <a:pt x="725" y="221"/>
                                  </a:lnTo>
                                  <a:lnTo>
                                    <a:pt x="710" y="249"/>
                                  </a:lnTo>
                                  <a:lnTo>
                                    <a:pt x="725" y="249"/>
                                  </a:lnTo>
                                  <a:lnTo>
                                    <a:pt x="754" y="187"/>
                                  </a:lnTo>
                                  <a:lnTo>
                                    <a:pt x="782" y="149"/>
                                  </a:lnTo>
                                  <a:lnTo>
                                    <a:pt x="816" y="125"/>
                                  </a:lnTo>
                                  <a:lnTo>
                                    <a:pt x="850" y="115"/>
                                  </a:lnTo>
                                  <a:lnTo>
                                    <a:pt x="883" y="105"/>
                                  </a:lnTo>
                                  <a:lnTo>
                                    <a:pt x="902" y="101"/>
                                  </a:lnTo>
                                  <a:lnTo>
                                    <a:pt x="922" y="91"/>
                                  </a:lnTo>
                                  <a:lnTo>
                                    <a:pt x="926" y="77"/>
                                  </a:lnTo>
                                  <a:lnTo>
                                    <a:pt x="931" y="101"/>
                                  </a:lnTo>
                                  <a:lnTo>
                                    <a:pt x="926" y="129"/>
                                  </a:lnTo>
                                  <a:lnTo>
                                    <a:pt x="922" y="158"/>
                                  </a:lnTo>
                                  <a:lnTo>
                                    <a:pt x="907" y="187"/>
                                  </a:lnTo>
                                  <a:lnTo>
                                    <a:pt x="888" y="216"/>
                                  </a:lnTo>
                                  <a:lnTo>
                                    <a:pt x="869" y="240"/>
                                  </a:lnTo>
                                  <a:lnTo>
                                    <a:pt x="845" y="259"/>
                                  </a:lnTo>
                                  <a:lnTo>
                                    <a:pt x="821" y="269"/>
                                  </a:lnTo>
                                  <a:lnTo>
                                    <a:pt x="768" y="278"/>
                                  </a:lnTo>
                                  <a:lnTo>
                                    <a:pt x="778" y="302"/>
                                  </a:lnTo>
                                  <a:lnTo>
                                    <a:pt x="797" y="293"/>
                                  </a:lnTo>
                                  <a:lnTo>
                                    <a:pt x="816" y="293"/>
                                  </a:lnTo>
                                  <a:lnTo>
                                    <a:pt x="835" y="288"/>
                                  </a:lnTo>
                                  <a:lnTo>
                                    <a:pt x="854" y="283"/>
                                  </a:lnTo>
                                  <a:lnTo>
                                    <a:pt x="874" y="283"/>
                                  </a:lnTo>
                                  <a:lnTo>
                                    <a:pt x="888" y="283"/>
                                  </a:lnTo>
                                  <a:lnTo>
                                    <a:pt x="902" y="278"/>
                                  </a:lnTo>
                                  <a:lnTo>
                                    <a:pt x="922" y="278"/>
                                  </a:lnTo>
                                  <a:lnTo>
                                    <a:pt x="936" y="273"/>
                                  </a:lnTo>
                                  <a:lnTo>
                                    <a:pt x="955" y="269"/>
                                  </a:lnTo>
                                  <a:lnTo>
                                    <a:pt x="970" y="264"/>
                                  </a:lnTo>
                                  <a:lnTo>
                                    <a:pt x="989" y="254"/>
                                  </a:lnTo>
                                  <a:lnTo>
                                    <a:pt x="1003" y="240"/>
                                  </a:lnTo>
                                  <a:lnTo>
                                    <a:pt x="1022" y="225"/>
                                  </a:lnTo>
                                  <a:lnTo>
                                    <a:pt x="1037" y="206"/>
                                  </a:lnTo>
                                  <a:lnTo>
                                    <a:pt x="1056" y="182"/>
                                  </a:lnTo>
                                  <a:lnTo>
                                    <a:pt x="1066" y="182"/>
                                  </a:lnTo>
                                  <a:lnTo>
                                    <a:pt x="1075" y="182"/>
                                  </a:lnTo>
                                  <a:lnTo>
                                    <a:pt x="1085" y="182"/>
                                  </a:lnTo>
                                  <a:lnTo>
                                    <a:pt x="1094" y="182"/>
                                  </a:lnTo>
                                  <a:lnTo>
                                    <a:pt x="1104" y="182"/>
                                  </a:lnTo>
                                  <a:lnTo>
                                    <a:pt x="1109" y="177"/>
                                  </a:lnTo>
                                  <a:lnTo>
                                    <a:pt x="1118" y="173"/>
                                  </a:lnTo>
                                  <a:lnTo>
                                    <a:pt x="1123" y="163"/>
                                  </a:lnTo>
                                  <a:lnTo>
                                    <a:pt x="1118" y="163"/>
                                  </a:lnTo>
                                  <a:lnTo>
                                    <a:pt x="1109" y="163"/>
                                  </a:lnTo>
                                  <a:lnTo>
                                    <a:pt x="1099" y="168"/>
                                  </a:lnTo>
                                  <a:lnTo>
                                    <a:pt x="1094" y="168"/>
                                  </a:lnTo>
                                  <a:lnTo>
                                    <a:pt x="1085" y="168"/>
                                  </a:lnTo>
                                  <a:lnTo>
                                    <a:pt x="1075" y="168"/>
                                  </a:lnTo>
                                  <a:lnTo>
                                    <a:pt x="1066" y="168"/>
                                  </a:lnTo>
                                  <a:lnTo>
                                    <a:pt x="1056" y="158"/>
                                  </a:lnTo>
                                  <a:lnTo>
                                    <a:pt x="1051" y="139"/>
                                  </a:lnTo>
                                  <a:lnTo>
                                    <a:pt x="1046" y="120"/>
                                  </a:lnTo>
                                  <a:lnTo>
                                    <a:pt x="1042" y="101"/>
                                  </a:lnTo>
                                  <a:lnTo>
                                    <a:pt x="1046" y="81"/>
                                  </a:lnTo>
                                  <a:lnTo>
                                    <a:pt x="1051" y="67"/>
                                  </a:lnTo>
                                  <a:lnTo>
                                    <a:pt x="1056" y="53"/>
                                  </a:lnTo>
                                  <a:lnTo>
                                    <a:pt x="1070" y="43"/>
                                  </a:lnTo>
                                  <a:lnTo>
                                    <a:pt x="1080" y="29"/>
                                  </a:lnTo>
                                  <a:lnTo>
                                    <a:pt x="1094" y="19"/>
                                  </a:lnTo>
                                  <a:lnTo>
                                    <a:pt x="1114" y="19"/>
                                  </a:lnTo>
                                  <a:lnTo>
                                    <a:pt x="1128" y="19"/>
                                  </a:lnTo>
                                  <a:lnTo>
                                    <a:pt x="1147" y="24"/>
                                  </a:lnTo>
                                  <a:lnTo>
                                    <a:pt x="1162" y="38"/>
                                  </a:lnTo>
                                  <a:lnTo>
                                    <a:pt x="1176" y="53"/>
                                  </a:lnTo>
                                  <a:lnTo>
                                    <a:pt x="1186" y="77"/>
                                  </a:lnTo>
                                  <a:lnTo>
                                    <a:pt x="1190" y="101"/>
                                  </a:lnTo>
                                  <a:lnTo>
                                    <a:pt x="1190" y="129"/>
                                  </a:lnTo>
                                  <a:lnTo>
                                    <a:pt x="1181" y="163"/>
                                  </a:lnTo>
                                  <a:lnTo>
                                    <a:pt x="1166" y="197"/>
                                  </a:lnTo>
                                  <a:lnTo>
                                    <a:pt x="1142" y="230"/>
                                  </a:lnTo>
                                  <a:lnTo>
                                    <a:pt x="1118" y="264"/>
                                  </a:lnTo>
                                  <a:lnTo>
                                    <a:pt x="1090" y="288"/>
                                  </a:lnTo>
                                  <a:lnTo>
                                    <a:pt x="1066" y="307"/>
                                  </a:lnTo>
                                  <a:lnTo>
                                    <a:pt x="1042" y="317"/>
                                  </a:lnTo>
                                  <a:lnTo>
                                    <a:pt x="1013" y="326"/>
                                  </a:lnTo>
                                  <a:lnTo>
                                    <a:pt x="984" y="331"/>
                                  </a:lnTo>
                                  <a:lnTo>
                                    <a:pt x="950" y="336"/>
                                  </a:lnTo>
                                  <a:lnTo>
                                    <a:pt x="922" y="341"/>
                                  </a:lnTo>
                                  <a:lnTo>
                                    <a:pt x="888" y="345"/>
                                  </a:lnTo>
                                  <a:lnTo>
                                    <a:pt x="859" y="345"/>
                                  </a:lnTo>
                                  <a:lnTo>
                                    <a:pt x="830" y="350"/>
                                  </a:lnTo>
                                  <a:lnTo>
                                    <a:pt x="802" y="355"/>
                                  </a:lnTo>
                                  <a:lnTo>
                                    <a:pt x="773" y="355"/>
                                  </a:lnTo>
                                  <a:lnTo>
                                    <a:pt x="749" y="360"/>
                                  </a:lnTo>
                                  <a:lnTo>
                                    <a:pt x="725" y="365"/>
                                  </a:lnTo>
                                  <a:lnTo>
                                    <a:pt x="701" y="374"/>
                                  </a:lnTo>
                                  <a:lnTo>
                                    <a:pt x="682" y="379"/>
                                  </a:lnTo>
                                  <a:lnTo>
                                    <a:pt x="667" y="393"/>
                                  </a:lnTo>
                                  <a:lnTo>
                                    <a:pt x="653" y="408"/>
                                  </a:lnTo>
                                  <a:lnTo>
                                    <a:pt x="643" y="422"/>
                                  </a:lnTo>
                                  <a:lnTo>
                                    <a:pt x="629" y="456"/>
                                  </a:lnTo>
                                  <a:lnTo>
                                    <a:pt x="624" y="489"/>
                                  </a:lnTo>
                                  <a:lnTo>
                                    <a:pt x="624" y="518"/>
                                  </a:lnTo>
                                  <a:lnTo>
                                    <a:pt x="629" y="537"/>
                                  </a:lnTo>
                                  <a:lnTo>
                                    <a:pt x="638" y="557"/>
                                  </a:lnTo>
                                  <a:lnTo>
                                    <a:pt x="648" y="566"/>
                                  </a:lnTo>
                                  <a:lnTo>
                                    <a:pt x="667" y="571"/>
                                  </a:lnTo>
                                  <a:lnTo>
                                    <a:pt x="686" y="571"/>
                                  </a:lnTo>
                                  <a:lnTo>
                                    <a:pt x="706" y="561"/>
                                  </a:lnTo>
                                  <a:lnTo>
                                    <a:pt x="715" y="547"/>
                                  </a:lnTo>
                                  <a:lnTo>
                                    <a:pt x="720" y="533"/>
                                  </a:lnTo>
                                  <a:lnTo>
                                    <a:pt x="720" y="518"/>
                                  </a:lnTo>
                                  <a:lnTo>
                                    <a:pt x="715" y="499"/>
                                  </a:lnTo>
                                  <a:lnTo>
                                    <a:pt x="710" y="485"/>
                                  </a:lnTo>
                                  <a:lnTo>
                                    <a:pt x="701" y="475"/>
                                  </a:lnTo>
                                  <a:lnTo>
                                    <a:pt x="686" y="465"/>
                                  </a:lnTo>
                                  <a:lnTo>
                                    <a:pt x="701" y="461"/>
                                  </a:lnTo>
                                  <a:lnTo>
                                    <a:pt x="710" y="456"/>
                                  </a:lnTo>
                                  <a:lnTo>
                                    <a:pt x="720" y="456"/>
                                  </a:lnTo>
                                  <a:lnTo>
                                    <a:pt x="730" y="461"/>
                                  </a:lnTo>
                                  <a:lnTo>
                                    <a:pt x="734" y="465"/>
                                  </a:lnTo>
                                  <a:lnTo>
                                    <a:pt x="744" y="470"/>
                                  </a:lnTo>
                                  <a:lnTo>
                                    <a:pt x="744" y="475"/>
                                  </a:lnTo>
                                  <a:lnTo>
                                    <a:pt x="749" y="480"/>
                                  </a:lnTo>
                                  <a:lnTo>
                                    <a:pt x="754" y="470"/>
                                  </a:lnTo>
                                  <a:lnTo>
                                    <a:pt x="758" y="461"/>
                                  </a:lnTo>
                                  <a:lnTo>
                                    <a:pt x="768" y="451"/>
                                  </a:lnTo>
                                  <a:lnTo>
                                    <a:pt x="773" y="446"/>
                                  </a:lnTo>
                                  <a:lnTo>
                                    <a:pt x="778" y="446"/>
                                  </a:lnTo>
                                  <a:lnTo>
                                    <a:pt x="787" y="446"/>
                                  </a:lnTo>
                                  <a:lnTo>
                                    <a:pt x="792" y="446"/>
                                  </a:lnTo>
                                  <a:lnTo>
                                    <a:pt x="802" y="451"/>
                                  </a:lnTo>
                                  <a:lnTo>
                                    <a:pt x="806" y="461"/>
                                  </a:lnTo>
                                  <a:lnTo>
                                    <a:pt x="806" y="475"/>
                                  </a:lnTo>
                                  <a:lnTo>
                                    <a:pt x="806" y="494"/>
                                  </a:lnTo>
                                  <a:lnTo>
                                    <a:pt x="797" y="509"/>
                                  </a:lnTo>
                                  <a:lnTo>
                                    <a:pt x="782" y="528"/>
                                  </a:lnTo>
                                  <a:lnTo>
                                    <a:pt x="773" y="547"/>
                                  </a:lnTo>
                                  <a:lnTo>
                                    <a:pt x="758" y="566"/>
                                  </a:lnTo>
                                  <a:lnTo>
                                    <a:pt x="744" y="581"/>
                                  </a:lnTo>
                                  <a:lnTo>
                                    <a:pt x="734" y="590"/>
                                  </a:lnTo>
                                  <a:lnTo>
                                    <a:pt x="715" y="595"/>
                                  </a:lnTo>
                                  <a:lnTo>
                                    <a:pt x="696" y="605"/>
                                  </a:lnTo>
                                  <a:lnTo>
                                    <a:pt x="672" y="609"/>
                                  </a:lnTo>
                                  <a:lnTo>
                                    <a:pt x="648" y="614"/>
                                  </a:lnTo>
                                  <a:lnTo>
                                    <a:pt x="629" y="614"/>
                                  </a:lnTo>
                                  <a:lnTo>
                                    <a:pt x="605" y="609"/>
                                  </a:lnTo>
                                  <a:lnTo>
                                    <a:pt x="586" y="605"/>
                                  </a:lnTo>
                                  <a:lnTo>
                                    <a:pt x="552" y="581"/>
                                  </a:lnTo>
                                  <a:lnTo>
                                    <a:pt x="528" y="557"/>
                                  </a:lnTo>
                                  <a:lnTo>
                                    <a:pt x="504" y="528"/>
                                  </a:lnTo>
                                  <a:lnTo>
                                    <a:pt x="490" y="499"/>
                                  </a:lnTo>
                                  <a:lnTo>
                                    <a:pt x="475" y="465"/>
                                  </a:lnTo>
                                  <a:lnTo>
                                    <a:pt x="461" y="437"/>
                                  </a:lnTo>
                                  <a:lnTo>
                                    <a:pt x="446" y="408"/>
                                  </a:lnTo>
                                  <a:lnTo>
                                    <a:pt x="427" y="384"/>
                                  </a:lnTo>
                                  <a:lnTo>
                                    <a:pt x="408" y="365"/>
                                  </a:lnTo>
                                  <a:lnTo>
                                    <a:pt x="389" y="345"/>
                                  </a:lnTo>
                                  <a:lnTo>
                                    <a:pt x="370" y="326"/>
                                  </a:lnTo>
                                  <a:lnTo>
                                    <a:pt x="350" y="307"/>
                                  </a:lnTo>
                                  <a:lnTo>
                                    <a:pt x="331" y="293"/>
                                  </a:lnTo>
                                  <a:lnTo>
                                    <a:pt x="312" y="273"/>
                                  </a:lnTo>
                                  <a:lnTo>
                                    <a:pt x="293" y="259"/>
                                  </a:lnTo>
                                  <a:lnTo>
                                    <a:pt x="269" y="245"/>
                                  </a:lnTo>
                                  <a:lnTo>
                                    <a:pt x="245" y="235"/>
                                  </a:lnTo>
                                  <a:lnTo>
                                    <a:pt x="221" y="225"/>
                                  </a:lnTo>
                                  <a:lnTo>
                                    <a:pt x="192" y="216"/>
                                  </a:lnTo>
                                  <a:lnTo>
                                    <a:pt x="158" y="211"/>
                                  </a:lnTo>
                                  <a:lnTo>
                                    <a:pt x="125" y="206"/>
                                  </a:lnTo>
                                  <a:lnTo>
                                    <a:pt x="86" y="206"/>
                                  </a:lnTo>
                                  <a:lnTo>
                                    <a:pt x="43" y="211"/>
                                  </a:lnTo>
                                  <a:lnTo>
                                    <a:pt x="0" y="216"/>
                                  </a:lnTo>
                                  <a:lnTo>
                                    <a:pt x="14" y="201"/>
                                  </a:lnTo>
                                  <a:lnTo>
                                    <a:pt x="24" y="187"/>
                                  </a:lnTo>
                                  <a:lnTo>
                                    <a:pt x="34" y="177"/>
                                  </a:lnTo>
                                  <a:lnTo>
                                    <a:pt x="43" y="163"/>
                                  </a:lnTo>
                                  <a:lnTo>
                                    <a:pt x="48" y="153"/>
                                  </a:lnTo>
                                  <a:lnTo>
                                    <a:pt x="58" y="139"/>
                                  </a:lnTo>
                                  <a:lnTo>
                                    <a:pt x="62" y="120"/>
                                  </a:lnTo>
                                  <a:lnTo>
                                    <a:pt x="67" y="105"/>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91" name="Freeform 43"/>
                          <wps:cNvSpPr>
                            <a:spLocks/>
                          </wps:cNvSpPr>
                          <wps:spPr bwMode="auto">
                            <a:xfrm>
                              <a:off x="1901" y="1449"/>
                              <a:ext cx="643" cy="303"/>
                            </a:xfrm>
                            <a:custGeom>
                              <a:avLst/>
                              <a:gdLst>
                                <a:gd name="T0" fmla="*/ 604 w 643"/>
                                <a:gd name="T1" fmla="*/ 317 h 317"/>
                                <a:gd name="T2" fmla="*/ 580 w 643"/>
                                <a:gd name="T3" fmla="*/ 288 h 317"/>
                                <a:gd name="T4" fmla="*/ 552 w 643"/>
                                <a:gd name="T5" fmla="*/ 264 h 317"/>
                                <a:gd name="T6" fmla="*/ 523 w 643"/>
                                <a:gd name="T7" fmla="*/ 235 h 317"/>
                                <a:gd name="T8" fmla="*/ 494 w 643"/>
                                <a:gd name="T9" fmla="*/ 216 h 317"/>
                                <a:gd name="T10" fmla="*/ 465 w 643"/>
                                <a:gd name="T11" fmla="*/ 192 h 317"/>
                                <a:gd name="T12" fmla="*/ 432 w 643"/>
                                <a:gd name="T13" fmla="*/ 178 h 317"/>
                                <a:gd name="T14" fmla="*/ 398 w 643"/>
                                <a:gd name="T15" fmla="*/ 159 h 317"/>
                                <a:gd name="T16" fmla="*/ 364 w 643"/>
                                <a:gd name="T17" fmla="*/ 144 h 317"/>
                                <a:gd name="T18" fmla="*/ 336 w 643"/>
                                <a:gd name="T19" fmla="*/ 135 h 317"/>
                                <a:gd name="T20" fmla="*/ 297 w 643"/>
                                <a:gd name="T21" fmla="*/ 125 h 317"/>
                                <a:gd name="T22" fmla="*/ 264 w 643"/>
                                <a:gd name="T23" fmla="*/ 115 h 317"/>
                                <a:gd name="T24" fmla="*/ 225 w 643"/>
                                <a:gd name="T25" fmla="*/ 111 h 317"/>
                                <a:gd name="T26" fmla="*/ 187 w 643"/>
                                <a:gd name="T27" fmla="*/ 111 h 317"/>
                                <a:gd name="T28" fmla="*/ 153 w 643"/>
                                <a:gd name="T29" fmla="*/ 111 h 317"/>
                                <a:gd name="T30" fmla="*/ 115 w 643"/>
                                <a:gd name="T31" fmla="*/ 120 h 317"/>
                                <a:gd name="T32" fmla="*/ 76 w 643"/>
                                <a:gd name="T33" fmla="*/ 125 h 317"/>
                                <a:gd name="T34" fmla="*/ 0 w 643"/>
                                <a:gd name="T35" fmla="*/ 29 h 317"/>
                                <a:gd name="T36" fmla="*/ 28 w 643"/>
                                <a:gd name="T37" fmla="*/ 19 h 317"/>
                                <a:gd name="T38" fmla="*/ 62 w 643"/>
                                <a:gd name="T39" fmla="*/ 10 h 317"/>
                                <a:gd name="T40" fmla="*/ 100 w 643"/>
                                <a:gd name="T41" fmla="*/ 5 h 317"/>
                                <a:gd name="T42" fmla="*/ 134 w 643"/>
                                <a:gd name="T43" fmla="*/ 0 h 317"/>
                                <a:gd name="T44" fmla="*/ 172 w 643"/>
                                <a:gd name="T45" fmla="*/ 0 h 317"/>
                                <a:gd name="T46" fmla="*/ 211 w 643"/>
                                <a:gd name="T47" fmla="*/ 0 h 317"/>
                                <a:gd name="T48" fmla="*/ 254 w 643"/>
                                <a:gd name="T49" fmla="*/ 5 h 317"/>
                                <a:gd name="T50" fmla="*/ 292 w 643"/>
                                <a:gd name="T51" fmla="*/ 10 h 317"/>
                                <a:gd name="T52" fmla="*/ 331 w 643"/>
                                <a:gd name="T53" fmla="*/ 19 h 317"/>
                                <a:gd name="T54" fmla="*/ 374 w 643"/>
                                <a:gd name="T55" fmla="*/ 29 h 317"/>
                                <a:gd name="T56" fmla="*/ 412 w 643"/>
                                <a:gd name="T57" fmla="*/ 39 h 317"/>
                                <a:gd name="T58" fmla="*/ 451 w 643"/>
                                <a:gd name="T59" fmla="*/ 53 h 317"/>
                                <a:gd name="T60" fmla="*/ 489 w 643"/>
                                <a:gd name="T61" fmla="*/ 72 h 317"/>
                                <a:gd name="T62" fmla="*/ 528 w 643"/>
                                <a:gd name="T63" fmla="*/ 91 h 317"/>
                                <a:gd name="T64" fmla="*/ 561 w 643"/>
                                <a:gd name="T65" fmla="*/ 115 h 317"/>
                                <a:gd name="T66" fmla="*/ 595 w 643"/>
                                <a:gd name="T67" fmla="*/ 139 h 317"/>
                                <a:gd name="T68" fmla="*/ 595 w 643"/>
                                <a:gd name="T69" fmla="*/ 149 h 317"/>
                                <a:gd name="T70" fmla="*/ 595 w 643"/>
                                <a:gd name="T71" fmla="*/ 159 h 317"/>
                                <a:gd name="T72" fmla="*/ 600 w 643"/>
                                <a:gd name="T73" fmla="*/ 173 h 317"/>
                                <a:gd name="T74" fmla="*/ 600 w 643"/>
                                <a:gd name="T75" fmla="*/ 187 h 317"/>
                                <a:gd name="T76" fmla="*/ 609 w 643"/>
                                <a:gd name="T77" fmla="*/ 202 h 317"/>
                                <a:gd name="T78" fmla="*/ 614 w 643"/>
                                <a:gd name="T79" fmla="*/ 211 h 317"/>
                                <a:gd name="T80" fmla="*/ 628 w 643"/>
                                <a:gd name="T81" fmla="*/ 226 h 317"/>
                                <a:gd name="T82" fmla="*/ 638 w 643"/>
                                <a:gd name="T83" fmla="*/ 240 h 317"/>
                                <a:gd name="T84" fmla="*/ 643 w 643"/>
                                <a:gd name="T85" fmla="*/ 250 h 317"/>
                                <a:gd name="T86" fmla="*/ 643 w 643"/>
                                <a:gd name="T87" fmla="*/ 259 h 317"/>
                                <a:gd name="T88" fmla="*/ 638 w 643"/>
                                <a:gd name="T89" fmla="*/ 269 h 317"/>
                                <a:gd name="T90" fmla="*/ 633 w 643"/>
                                <a:gd name="T91" fmla="*/ 274 h 317"/>
                                <a:gd name="T92" fmla="*/ 624 w 643"/>
                                <a:gd name="T93" fmla="*/ 283 h 317"/>
                                <a:gd name="T94" fmla="*/ 614 w 643"/>
                                <a:gd name="T95" fmla="*/ 298 h 317"/>
                                <a:gd name="T96" fmla="*/ 604 w 643"/>
                                <a:gd name="T97" fmla="*/ 307 h 317"/>
                                <a:gd name="T98" fmla="*/ 604 w 643"/>
                                <a:gd name="T99" fmla="*/ 317 h 31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Lst>
                              <a:rect l="0" t="0" r="r" b="b"/>
                              <a:pathLst>
                                <a:path w="643" h="317">
                                  <a:moveTo>
                                    <a:pt x="604" y="317"/>
                                  </a:moveTo>
                                  <a:lnTo>
                                    <a:pt x="580" y="288"/>
                                  </a:lnTo>
                                  <a:lnTo>
                                    <a:pt x="552" y="264"/>
                                  </a:lnTo>
                                  <a:lnTo>
                                    <a:pt x="523" y="235"/>
                                  </a:lnTo>
                                  <a:lnTo>
                                    <a:pt x="494" y="216"/>
                                  </a:lnTo>
                                  <a:lnTo>
                                    <a:pt x="465" y="192"/>
                                  </a:lnTo>
                                  <a:lnTo>
                                    <a:pt x="432" y="178"/>
                                  </a:lnTo>
                                  <a:lnTo>
                                    <a:pt x="398" y="159"/>
                                  </a:lnTo>
                                  <a:lnTo>
                                    <a:pt x="364" y="144"/>
                                  </a:lnTo>
                                  <a:lnTo>
                                    <a:pt x="336" y="135"/>
                                  </a:lnTo>
                                  <a:lnTo>
                                    <a:pt x="297" y="125"/>
                                  </a:lnTo>
                                  <a:lnTo>
                                    <a:pt x="264" y="115"/>
                                  </a:lnTo>
                                  <a:lnTo>
                                    <a:pt x="225" y="111"/>
                                  </a:lnTo>
                                  <a:lnTo>
                                    <a:pt x="187" y="111"/>
                                  </a:lnTo>
                                  <a:lnTo>
                                    <a:pt x="153" y="111"/>
                                  </a:lnTo>
                                  <a:lnTo>
                                    <a:pt x="115" y="120"/>
                                  </a:lnTo>
                                  <a:lnTo>
                                    <a:pt x="76" y="125"/>
                                  </a:lnTo>
                                  <a:lnTo>
                                    <a:pt x="0" y="29"/>
                                  </a:lnTo>
                                  <a:lnTo>
                                    <a:pt x="28" y="19"/>
                                  </a:lnTo>
                                  <a:lnTo>
                                    <a:pt x="62" y="10"/>
                                  </a:lnTo>
                                  <a:lnTo>
                                    <a:pt x="100" y="5"/>
                                  </a:lnTo>
                                  <a:lnTo>
                                    <a:pt x="134" y="0"/>
                                  </a:lnTo>
                                  <a:lnTo>
                                    <a:pt x="172" y="0"/>
                                  </a:lnTo>
                                  <a:lnTo>
                                    <a:pt x="211" y="0"/>
                                  </a:lnTo>
                                  <a:lnTo>
                                    <a:pt x="254" y="5"/>
                                  </a:lnTo>
                                  <a:lnTo>
                                    <a:pt x="292" y="10"/>
                                  </a:lnTo>
                                  <a:lnTo>
                                    <a:pt x="331" y="19"/>
                                  </a:lnTo>
                                  <a:lnTo>
                                    <a:pt x="374" y="29"/>
                                  </a:lnTo>
                                  <a:lnTo>
                                    <a:pt x="412" y="39"/>
                                  </a:lnTo>
                                  <a:lnTo>
                                    <a:pt x="451" y="53"/>
                                  </a:lnTo>
                                  <a:lnTo>
                                    <a:pt x="489" y="72"/>
                                  </a:lnTo>
                                  <a:lnTo>
                                    <a:pt x="528" y="91"/>
                                  </a:lnTo>
                                  <a:lnTo>
                                    <a:pt x="561" y="115"/>
                                  </a:lnTo>
                                  <a:lnTo>
                                    <a:pt x="595" y="139"/>
                                  </a:lnTo>
                                  <a:lnTo>
                                    <a:pt x="595" y="149"/>
                                  </a:lnTo>
                                  <a:lnTo>
                                    <a:pt x="595" y="159"/>
                                  </a:lnTo>
                                  <a:lnTo>
                                    <a:pt x="600" y="173"/>
                                  </a:lnTo>
                                  <a:lnTo>
                                    <a:pt x="600" y="187"/>
                                  </a:lnTo>
                                  <a:lnTo>
                                    <a:pt x="609" y="202"/>
                                  </a:lnTo>
                                  <a:lnTo>
                                    <a:pt x="614" y="211"/>
                                  </a:lnTo>
                                  <a:lnTo>
                                    <a:pt x="628" y="226"/>
                                  </a:lnTo>
                                  <a:lnTo>
                                    <a:pt x="638" y="240"/>
                                  </a:lnTo>
                                  <a:lnTo>
                                    <a:pt x="643" y="250"/>
                                  </a:lnTo>
                                  <a:lnTo>
                                    <a:pt x="643" y="259"/>
                                  </a:lnTo>
                                  <a:lnTo>
                                    <a:pt x="638" y="269"/>
                                  </a:lnTo>
                                  <a:lnTo>
                                    <a:pt x="633" y="274"/>
                                  </a:lnTo>
                                  <a:lnTo>
                                    <a:pt x="624" y="283"/>
                                  </a:lnTo>
                                  <a:lnTo>
                                    <a:pt x="614" y="298"/>
                                  </a:lnTo>
                                  <a:lnTo>
                                    <a:pt x="604" y="307"/>
                                  </a:lnTo>
                                  <a:lnTo>
                                    <a:pt x="604" y="317"/>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92" name="Freeform 44"/>
                          <wps:cNvSpPr>
                            <a:spLocks/>
                          </wps:cNvSpPr>
                          <wps:spPr bwMode="auto">
                            <a:xfrm>
                              <a:off x="2016" y="1601"/>
                              <a:ext cx="561" cy="623"/>
                            </a:xfrm>
                            <a:custGeom>
                              <a:avLst/>
                              <a:gdLst>
                                <a:gd name="T0" fmla="*/ 0 w 561"/>
                                <a:gd name="T1" fmla="*/ 14 h 652"/>
                                <a:gd name="T2" fmla="*/ 29 w 561"/>
                                <a:gd name="T3" fmla="*/ 4 h 652"/>
                                <a:gd name="T4" fmla="*/ 53 w 561"/>
                                <a:gd name="T5" fmla="*/ 0 h 652"/>
                                <a:gd name="T6" fmla="*/ 77 w 561"/>
                                <a:gd name="T7" fmla="*/ 0 h 652"/>
                                <a:gd name="T8" fmla="*/ 96 w 561"/>
                                <a:gd name="T9" fmla="*/ 9 h 652"/>
                                <a:gd name="T10" fmla="*/ 110 w 561"/>
                                <a:gd name="T11" fmla="*/ 19 h 652"/>
                                <a:gd name="T12" fmla="*/ 125 w 561"/>
                                <a:gd name="T13" fmla="*/ 33 h 652"/>
                                <a:gd name="T14" fmla="*/ 134 w 561"/>
                                <a:gd name="T15" fmla="*/ 48 h 652"/>
                                <a:gd name="T16" fmla="*/ 139 w 561"/>
                                <a:gd name="T17" fmla="*/ 62 h 652"/>
                                <a:gd name="T18" fmla="*/ 144 w 561"/>
                                <a:gd name="T19" fmla="*/ 76 h 652"/>
                                <a:gd name="T20" fmla="*/ 149 w 561"/>
                                <a:gd name="T21" fmla="*/ 81 h 652"/>
                                <a:gd name="T22" fmla="*/ 149 w 561"/>
                                <a:gd name="T23" fmla="*/ 67 h 652"/>
                                <a:gd name="T24" fmla="*/ 149 w 561"/>
                                <a:gd name="T25" fmla="*/ 43 h 652"/>
                                <a:gd name="T26" fmla="*/ 158 w 561"/>
                                <a:gd name="T27" fmla="*/ 33 h 652"/>
                                <a:gd name="T28" fmla="*/ 173 w 561"/>
                                <a:gd name="T29" fmla="*/ 33 h 652"/>
                                <a:gd name="T30" fmla="*/ 192 w 561"/>
                                <a:gd name="T31" fmla="*/ 43 h 652"/>
                                <a:gd name="T32" fmla="*/ 221 w 561"/>
                                <a:gd name="T33" fmla="*/ 57 h 652"/>
                                <a:gd name="T34" fmla="*/ 245 w 561"/>
                                <a:gd name="T35" fmla="*/ 76 h 652"/>
                                <a:gd name="T36" fmla="*/ 269 w 561"/>
                                <a:gd name="T37" fmla="*/ 105 h 652"/>
                                <a:gd name="T38" fmla="*/ 288 w 561"/>
                                <a:gd name="T39" fmla="*/ 134 h 652"/>
                                <a:gd name="T40" fmla="*/ 293 w 561"/>
                                <a:gd name="T41" fmla="*/ 168 h 652"/>
                                <a:gd name="T42" fmla="*/ 297 w 561"/>
                                <a:gd name="T43" fmla="*/ 192 h 652"/>
                                <a:gd name="T44" fmla="*/ 307 w 561"/>
                                <a:gd name="T45" fmla="*/ 206 h 652"/>
                                <a:gd name="T46" fmla="*/ 312 w 561"/>
                                <a:gd name="T47" fmla="*/ 206 h 652"/>
                                <a:gd name="T48" fmla="*/ 317 w 561"/>
                                <a:gd name="T49" fmla="*/ 192 h 652"/>
                                <a:gd name="T50" fmla="*/ 321 w 561"/>
                                <a:gd name="T51" fmla="*/ 177 h 652"/>
                                <a:gd name="T52" fmla="*/ 326 w 561"/>
                                <a:gd name="T53" fmla="*/ 168 h 652"/>
                                <a:gd name="T54" fmla="*/ 336 w 561"/>
                                <a:gd name="T55" fmla="*/ 153 h 652"/>
                                <a:gd name="T56" fmla="*/ 345 w 561"/>
                                <a:gd name="T57" fmla="*/ 148 h 652"/>
                                <a:gd name="T58" fmla="*/ 355 w 561"/>
                                <a:gd name="T59" fmla="*/ 148 h 652"/>
                                <a:gd name="T60" fmla="*/ 374 w 561"/>
                                <a:gd name="T61" fmla="*/ 158 h 652"/>
                                <a:gd name="T62" fmla="*/ 393 w 561"/>
                                <a:gd name="T63" fmla="*/ 177 h 652"/>
                                <a:gd name="T64" fmla="*/ 413 w 561"/>
                                <a:gd name="T65" fmla="*/ 211 h 652"/>
                                <a:gd name="T66" fmla="*/ 422 w 561"/>
                                <a:gd name="T67" fmla="*/ 235 h 652"/>
                                <a:gd name="T68" fmla="*/ 432 w 561"/>
                                <a:gd name="T69" fmla="*/ 264 h 652"/>
                                <a:gd name="T70" fmla="*/ 437 w 561"/>
                                <a:gd name="T71" fmla="*/ 302 h 652"/>
                                <a:gd name="T72" fmla="*/ 441 w 561"/>
                                <a:gd name="T73" fmla="*/ 340 h 652"/>
                                <a:gd name="T74" fmla="*/ 446 w 561"/>
                                <a:gd name="T75" fmla="*/ 384 h 652"/>
                                <a:gd name="T76" fmla="*/ 446 w 561"/>
                                <a:gd name="T77" fmla="*/ 427 h 652"/>
                                <a:gd name="T78" fmla="*/ 441 w 561"/>
                                <a:gd name="T79" fmla="*/ 465 h 652"/>
                                <a:gd name="T80" fmla="*/ 432 w 561"/>
                                <a:gd name="T81" fmla="*/ 489 h 652"/>
                                <a:gd name="T82" fmla="*/ 427 w 561"/>
                                <a:gd name="T83" fmla="*/ 513 h 652"/>
                                <a:gd name="T84" fmla="*/ 441 w 561"/>
                                <a:gd name="T85" fmla="*/ 532 h 652"/>
                                <a:gd name="T86" fmla="*/ 451 w 561"/>
                                <a:gd name="T87" fmla="*/ 518 h 652"/>
                                <a:gd name="T88" fmla="*/ 461 w 561"/>
                                <a:gd name="T89" fmla="*/ 499 h 652"/>
                                <a:gd name="T90" fmla="*/ 470 w 561"/>
                                <a:gd name="T91" fmla="*/ 489 h 652"/>
                                <a:gd name="T92" fmla="*/ 485 w 561"/>
                                <a:gd name="T93" fmla="*/ 480 h 652"/>
                                <a:gd name="T94" fmla="*/ 489 w 561"/>
                                <a:gd name="T95" fmla="*/ 494 h 652"/>
                                <a:gd name="T96" fmla="*/ 499 w 561"/>
                                <a:gd name="T97" fmla="*/ 513 h 652"/>
                                <a:gd name="T98" fmla="*/ 509 w 561"/>
                                <a:gd name="T99" fmla="*/ 532 h 652"/>
                                <a:gd name="T100" fmla="*/ 518 w 561"/>
                                <a:gd name="T101" fmla="*/ 547 h 652"/>
                                <a:gd name="T102" fmla="*/ 528 w 561"/>
                                <a:gd name="T103" fmla="*/ 566 h 652"/>
                                <a:gd name="T104" fmla="*/ 537 w 561"/>
                                <a:gd name="T105" fmla="*/ 576 h 652"/>
                                <a:gd name="T106" fmla="*/ 547 w 561"/>
                                <a:gd name="T107" fmla="*/ 585 h 652"/>
                                <a:gd name="T108" fmla="*/ 552 w 561"/>
                                <a:gd name="T109" fmla="*/ 590 h 652"/>
                                <a:gd name="T110" fmla="*/ 561 w 561"/>
                                <a:gd name="T111" fmla="*/ 595 h 652"/>
                                <a:gd name="T112" fmla="*/ 561 w 561"/>
                                <a:gd name="T113" fmla="*/ 600 h 652"/>
                                <a:gd name="T114" fmla="*/ 557 w 561"/>
                                <a:gd name="T115" fmla="*/ 600 h 652"/>
                                <a:gd name="T116" fmla="*/ 552 w 561"/>
                                <a:gd name="T117" fmla="*/ 600 h 652"/>
                                <a:gd name="T118" fmla="*/ 509 w 561"/>
                                <a:gd name="T119" fmla="*/ 652 h 652"/>
                                <a:gd name="T120" fmla="*/ 0 w 561"/>
                                <a:gd name="T121" fmla="*/ 14 h 65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Lst>
                              <a:rect l="0" t="0" r="r" b="b"/>
                              <a:pathLst>
                                <a:path w="561" h="652">
                                  <a:moveTo>
                                    <a:pt x="0" y="14"/>
                                  </a:moveTo>
                                  <a:lnTo>
                                    <a:pt x="29" y="4"/>
                                  </a:lnTo>
                                  <a:lnTo>
                                    <a:pt x="53" y="0"/>
                                  </a:lnTo>
                                  <a:lnTo>
                                    <a:pt x="77" y="0"/>
                                  </a:lnTo>
                                  <a:lnTo>
                                    <a:pt x="96" y="9"/>
                                  </a:lnTo>
                                  <a:lnTo>
                                    <a:pt x="110" y="19"/>
                                  </a:lnTo>
                                  <a:lnTo>
                                    <a:pt x="125" y="33"/>
                                  </a:lnTo>
                                  <a:lnTo>
                                    <a:pt x="134" y="48"/>
                                  </a:lnTo>
                                  <a:lnTo>
                                    <a:pt x="139" y="62"/>
                                  </a:lnTo>
                                  <a:lnTo>
                                    <a:pt x="144" y="76"/>
                                  </a:lnTo>
                                  <a:lnTo>
                                    <a:pt x="149" y="81"/>
                                  </a:lnTo>
                                  <a:lnTo>
                                    <a:pt x="149" y="67"/>
                                  </a:lnTo>
                                  <a:lnTo>
                                    <a:pt x="149" y="43"/>
                                  </a:lnTo>
                                  <a:lnTo>
                                    <a:pt x="158" y="33"/>
                                  </a:lnTo>
                                  <a:lnTo>
                                    <a:pt x="173" y="33"/>
                                  </a:lnTo>
                                  <a:lnTo>
                                    <a:pt x="192" y="43"/>
                                  </a:lnTo>
                                  <a:lnTo>
                                    <a:pt x="221" y="57"/>
                                  </a:lnTo>
                                  <a:lnTo>
                                    <a:pt x="245" y="76"/>
                                  </a:lnTo>
                                  <a:lnTo>
                                    <a:pt x="269" y="105"/>
                                  </a:lnTo>
                                  <a:lnTo>
                                    <a:pt x="288" y="134"/>
                                  </a:lnTo>
                                  <a:lnTo>
                                    <a:pt x="293" y="168"/>
                                  </a:lnTo>
                                  <a:lnTo>
                                    <a:pt x="297" y="192"/>
                                  </a:lnTo>
                                  <a:lnTo>
                                    <a:pt x="307" y="206"/>
                                  </a:lnTo>
                                  <a:lnTo>
                                    <a:pt x="312" y="206"/>
                                  </a:lnTo>
                                  <a:lnTo>
                                    <a:pt x="317" y="192"/>
                                  </a:lnTo>
                                  <a:lnTo>
                                    <a:pt x="321" y="177"/>
                                  </a:lnTo>
                                  <a:lnTo>
                                    <a:pt x="326" y="168"/>
                                  </a:lnTo>
                                  <a:lnTo>
                                    <a:pt x="336" y="153"/>
                                  </a:lnTo>
                                  <a:lnTo>
                                    <a:pt x="345" y="148"/>
                                  </a:lnTo>
                                  <a:lnTo>
                                    <a:pt x="355" y="148"/>
                                  </a:lnTo>
                                  <a:lnTo>
                                    <a:pt x="374" y="158"/>
                                  </a:lnTo>
                                  <a:lnTo>
                                    <a:pt x="393" y="177"/>
                                  </a:lnTo>
                                  <a:lnTo>
                                    <a:pt x="413" y="211"/>
                                  </a:lnTo>
                                  <a:lnTo>
                                    <a:pt x="422" y="235"/>
                                  </a:lnTo>
                                  <a:lnTo>
                                    <a:pt x="432" y="264"/>
                                  </a:lnTo>
                                  <a:lnTo>
                                    <a:pt x="437" y="302"/>
                                  </a:lnTo>
                                  <a:lnTo>
                                    <a:pt x="441" y="340"/>
                                  </a:lnTo>
                                  <a:lnTo>
                                    <a:pt x="446" y="384"/>
                                  </a:lnTo>
                                  <a:lnTo>
                                    <a:pt x="446" y="427"/>
                                  </a:lnTo>
                                  <a:lnTo>
                                    <a:pt x="441" y="465"/>
                                  </a:lnTo>
                                  <a:lnTo>
                                    <a:pt x="432" y="489"/>
                                  </a:lnTo>
                                  <a:lnTo>
                                    <a:pt x="427" y="513"/>
                                  </a:lnTo>
                                  <a:lnTo>
                                    <a:pt x="441" y="532"/>
                                  </a:lnTo>
                                  <a:lnTo>
                                    <a:pt x="451" y="518"/>
                                  </a:lnTo>
                                  <a:lnTo>
                                    <a:pt x="461" y="499"/>
                                  </a:lnTo>
                                  <a:lnTo>
                                    <a:pt x="470" y="489"/>
                                  </a:lnTo>
                                  <a:lnTo>
                                    <a:pt x="485" y="480"/>
                                  </a:lnTo>
                                  <a:lnTo>
                                    <a:pt x="489" y="494"/>
                                  </a:lnTo>
                                  <a:lnTo>
                                    <a:pt x="499" y="513"/>
                                  </a:lnTo>
                                  <a:lnTo>
                                    <a:pt x="509" y="532"/>
                                  </a:lnTo>
                                  <a:lnTo>
                                    <a:pt x="518" y="547"/>
                                  </a:lnTo>
                                  <a:lnTo>
                                    <a:pt x="528" y="566"/>
                                  </a:lnTo>
                                  <a:lnTo>
                                    <a:pt x="537" y="576"/>
                                  </a:lnTo>
                                  <a:lnTo>
                                    <a:pt x="547" y="585"/>
                                  </a:lnTo>
                                  <a:lnTo>
                                    <a:pt x="552" y="590"/>
                                  </a:lnTo>
                                  <a:lnTo>
                                    <a:pt x="561" y="595"/>
                                  </a:lnTo>
                                  <a:lnTo>
                                    <a:pt x="561" y="600"/>
                                  </a:lnTo>
                                  <a:lnTo>
                                    <a:pt x="557" y="600"/>
                                  </a:lnTo>
                                  <a:lnTo>
                                    <a:pt x="552" y="600"/>
                                  </a:lnTo>
                                  <a:lnTo>
                                    <a:pt x="509" y="652"/>
                                  </a:lnTo>
                                  <a:lnTo>
                                    <a:pt x="0" y="14"/>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93" name="Freeform 45"/>
                          <wps:cNvSpPr>
                            <a:spLocks/>
                          </wps:cNvSpPr>
                          <wps:spPr bwMode="auto">
                            <a:xfrm>
                              <a:off x="2001" y="1614"/>
                              <a:ext cx="524" cy="675"/>
                            </a:xfrm>
                            <a:custGeom>
                              <a:avLst/>
                              <a:gdLst>
                                <a:gd name="T0" fmla="*/ 5 w 524"/>
                                <a:gd name="T1" fmla="*/ 34 h 706"/>
                                <a:gd name="T2" fmla="*/ 5 w 524"/>
                                <a:gd name="T3" fmla="*/ 96 h 706"/>
                                <a:gd name="T4" fmla="*/ 20 w 524"/>
                                <a:gd name="T5" fmla="*/ 139 h 706"/>
                                <a:gd name="T6" fmla="*/ 39 w 524"/>
                                <a:gd name="T7" fmla="*/ 168 h 706"/>
                                <a:gd name="T8" fmla="*/ 63 w 524"/>
                                <a:gd name="T9" fmla="*/ 182 h 706"/>
                                <a:gd name="T10" fmla="*/ 58 w 524"/>
                                <a:gd name="T11" fmla="*/ 187 h 706"/>
                                <a:gd name="T12" fmla="*/ 29 w 524"/>
                                <a:gd name="T13" fmla="*/ 197 h 706"/>
                                <a:gd name="T14" fmla="*/ 34 w 524"/>
                                <a:gd name="T15" fmla="*/ 240 h 706"/>
                                <a:gd name="T16" fmla="*/ 63 w 524"/>
                                <a:gd name="T17" fmla="*/ 307 h 706"/>
                                <a:gd name="T18" fmla="*/ 111 w 524"/>
                                <a:gd name="T19" fmla="*/ 360 h 706"/>
                                <a:gd name="T20" fmla="*/ 159 w 524"/>
                                <a:gd name="T21" fmla="*/ 374 h 706"/>
                                <a:gd name="T22" fmla="*/ 164 w 524"/>
                                <a:gd name="T23" fmla="*/ 389 h 706"/>
                                <a:gd name="T24" fmla="*/ 144 w 524"/>
                                <a:gd name="T25" fmla="*/ 403 h 706"/>
                                <a:gd name="T26" fmla="*/ 125 w 524"/>
                                <a:gd name="T27" fmla="*/ 418 h 706"/>
                                <a:gd name="T28" fmla="*/ 120 w 524"/>
                                <a:gd name="T29" fmla="*/ 446 h 706"/>
                                <a:gd name="T30" fmla="*/ 144 w 524"/>
                                <a:gd name="T31" fmla="*/ 490 h 706"/>
                                <a:gd name="T32" fmla="*/ 188 w 524"/>
                                <a:gd name="T33" fmla="*/ 528 h 706"/>
                                <a:gd name="T34" fmla="*/ 240 w 524"/>
                                <a:gd name="T35" fmla="*/ 547 h 706"/>
                                <a:gd name="T36" fmla="*/ 312 w 524"/>
                                <a:gd name="T37" fmla="*/ 562 h 706"/>
                                <a:gd name="T38" fmla="*/ 375 w 524"/>
                                <a:gd name="T39" fmla="*/ 552 h 706"/>
                                <a:gd name="T40" fmla="*/ 413 w 524"/>
                                <a:gd name="T41" fmla="*/ 538 h 706"/>
                                <a:gd name="T42" fmla="*/ 423 w 524"/>
                                <a:gd name="T43" fmla="*/ 562 h 706"/>
                                <a:gd name="T44" fmla="*/ 408 w 524"/>
                                <a:gd name="T45" fmla="*/ 571 h 706"/>
                                <a:gd name="T46" fmla="*/ 399 w 524"/>
                                <a:gd name="T47" fmla="*/ 586 h 706"/>
                                <a:gd name="T48" fmla="*/ 389 w 524"/>
                                <a:gd name="T49" fmla="*/ 600 h 706"/>
                                <a:gd name="T50" fmla="*/ 399 w 524"/>
                                <a:gd name="T51" fmla="*/ 614 h 706"/>
                                <a:gd name="T52" fmla="*/ 428 w 524"/>
                                <a:gd name="T53" fmla="*/ 634 h 706"/>
                                <a:gd name="T54" fmla="*/ 456 w 524"/>
                                <a:gd name="T55" fmla="*/ 658 h 706"/>
                                <a:gd name="T56" fmla="*/ 471 w 524"/>
                                <a:gd name="T57" fmla="*/ 682 h 706"/>
                                <a:gd name="T58" fmla="*/ 480 w 524"/>
                                <a:gd name="T59" fmla="*/ 706 h 706"/>
                                <a:gd name="T60" fmla="*/ 485 w 524"/>
                                <a:gd name="T61" fmla="*/ 696 h 706"/>
                                <a:gd name="T62" fmla="*/ 524 w 524"/>
                                <a:gd name="T63" fmla="*/ 638 h 70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524" h="706">
                                  <a:moveTo>
                                    <a:pt x="15" y="0"/>
                                  </a:moveTo>
                                  <a:lnTo>
                                    <a:pt x="5" y="34"/>
                                  </a:lnTo>
                                  <a:lnTo>
                                    <a:pt x="0" y="67"/>
                                  </a:lnTo>
                                  <a:lnTo>
                                    <a:pt x="5" y="96"/>
                                  </a:lnTo>
                                  <a:lnTo>
                                    <a:pt x="10" y="120"/>
                                  </a:lnTo>
                                  <a:lnTo>
                                    <a:pt x="20" y="139"/>
                                  </a:lnTo>
                                  <a:lnTo>
                                    <a:pt x="29" y="154"/>
                                  </a:lnTo>
                                  <a:lnTo>
                                    <a:pt x="39" y="168"/>
                                  </a:lnTo>
                                  <a:lnTo>
                                    <a:pt x="53" y="173"/>
                                  </a:lnTo>
                                  <a:lnTo>
                                    <a:pt x="63" y="182"/>
                                  </a:lnTo>
                                  <a:lnTo>
                                    <a:pt x="68" y="187"/>
                                  </a:lnTo>
                                  <a:lnTo>
                                    <a:pt x="58" y="187"/>
                                  </a:lnTo>
                                  <a:lnTo>
                                    <a:pt x="39" y="187"/>
                                  </a:lnTo>
                                  <a:lnTo>
                                    <a:pt x="29" y="197"/>
                                  </a:lnTo>
                                  <a:lnTo>
                                    <a:pt x="29" y="216"/>
                                  </a:lnTo>
                                  <a:lnTo>
                                    <a:pt x="34" y="240"/>
                                  </a:lnTo>
                                  <a:lnTo>
                                    <a:pt x="48" y="274"/>
                                  </a:lnTo>
                                  <a:lnTo>
                                    <a:pt x="63" y="307"/>
                                  </a:lnTo>
                                  <a:lnTo>
                                    <a:pt x="87" y="336"/>
                                  </a:lnTo>
                                  <a:lnTo>
                                    <a:pt x="111" y="360"/>
                                  </a:lnTo>
                                  <a:lnTo>
                                    <a:pt x="135" y="370"/>
                                  </a:lnTo>
                                  <a:lnTo>
                                    <a:pt x="159" y="374"/>
                                  </a:lnTo>
                                  <a:lnTo>
                                    <a:pt x="168" y="384"/>
                                  </a:lnTo>
                                  <a:lnTo>
                                    <a:pt x="164" y="389"/>
                                  </a:lnTo>
                                  <a:lnTo>
                                    <a:pt x="154" y="398"/>
                                  </a:lnTo>
                                  <a:lnTo>
                                    <a:pt x="144" y="403"/>
                                  </a:lnTo>
                                  <a:lnTo>
                                    <a:pt x="135" y="408"/>
                                  </a:lnTo>
                                  <a:lnTo>
                                    <a:pt x="125" y="418"/>
                                  </a:lnTo>
                                  <a:lnTo>
                                    <a:pt x="120" y="432"/>
                                  </a:lnTo>
                                  <a:lnTo>
                                    <a:pt x="120" y="446"/>
                                  </a:lnTo>
                                  <a:lnTo>
                                    <a:pt x="130" y="466"/>
                                  </a:lnTo>
                                  <a:lnTo>
                                    <a:pt x="144" y="490"/>
                                  </a:lnTo>
                                  <a:lnTo>
                                    <a:pt x="173" y="518"/>
                                  </a:lnTo>
                                  <a:lnTo>
                                    <a:pt x="188" y="528"/>
                                  </a:lnTo>
                                  <a:lnTo>
                                    <a:pt x="212" y="538"/>
                                  </a:lnTo>
                                  <a:lnTo>
                                    <a:pt x="240" y="547"/>
                                  </a:lnTo>
                                  <a:lnTo>
                                    <a:pt x="279" y="557"/>
                                  </a:lnTo>
                                  <a:lnTo>
                                    <a:pt x="312" y="562"/>
                                  </a:lnTo>
                                  <a:lnTo>
                                    <a:pt x="346" y="562"/>
                                  </a:lnTo>
                                  <a:lnTo>
                                    <a:pt x="375" y="552"/>
                                  </a:lnTo>
                                  <a:lnTo>
                                    <a:pt x="394" y="542"/>
                                  </a:lnTo>
                                  <a:lnTo>
                                    <a:pt x="413" y="538"/>
                                  </a:lnTo>
                                  <a:lnTo>
                                    <a:pt x="428" y="552"/>
                                  </a:lnTo>
                                  <a:lnTo>
                                    <a:pt x="423" y="562"/>
                                  </a:lnTo>
                                  <a:lnTo>
                                    <a:pt x="418" y="566"/>
                                  </a:lnTo>
                                  <a:lnTo>
                                    <a:pt x="408" y="571"/>
                                  </a:lnTo>
                                  <a:lnTo>
                                    <a:pt x="404" y="576"/>
                                  </a:lnTo>
                                  <a:lnTo>
                                    <a:pt x="399" y="586"/>
                                  </a:lnTo>
                                  <a:lnTo>
                                    <a:pt x="394" y="590"/>
                                  </a:lnTo>
                                  <a:lnTo>
                                    <a:pt x="389" y="600"/>
                                  </a:lnTo>
                                  <a:lnTo>
                                    <a:pt x="384" y="605"/>
                                  </a:lnTo>
                                  <a:lnTo>
                                    <a:pt x="399" y="614"/>
                                  </a:lnTo>
                                  <a:lnTo>
                                    <a:pt x="413" y="624"/>
                                  </a:lnTo>
                                  <a:lnTo>
                                    <a:pt x="428" y="634"/>
                                  </a:lnTo>
                                  <a:lnTo>
                                    <a:pt x="442" y="648"/>
                                  </a:lnTo>
                                  <a:lnTo>
                                    <a:pt x="456" y="658"/>
                                  </a:lnTo>
                                  <a:lnTo>
                                    <a:pt x="466" y="672"/>
                                  </a:lnTo>
                                  <a:lnTo>
                                    <a:pt x="471" y="682"/>
                                  </a:lnTo>
                                  <a:lnTo>
                                    <a:pt x="476" y="696"/>
                                  </a:lnTo>
                                  <a:lnTo>
                                    <a:pt x="480" y="706"/>
                                  </a:lnTo>
                                  <a:lnTo>
                                    <a:pt x="480" y="701"/>
                                  </a:lnTo>
                                  <a:lnTo>
                                    <a:pt x="485" y="696"/>
                                  </a:lnTo>
                                  <a:lnTo>
                                    <a:pt x="485" y="696"/>
                                  </a:lnTo>
                                  <a:lnTo>
                                    <a:pt x="524" y="638"/>
                                  </a:lnTo>
                                  <a:lnTo>
                                    <a:pt x="15"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94" name="Freeform 46"/>
                          <wps:cNvSpPr>
                            <a:spLocks/>
                          </wps:cNvSpPr>
                          <wps:spPr bwMode="auto">
                            <a:xfrm>
                              <a:off x="2577" y="2243"/>
                              <a:ext cx="164" cy="183"/>
                            </a:xfrm>
                            <a:custGeom>
                              <a:avLst/>
                              <a:gdLst>
                                <a:gd name="T0" fmla="*/ 44 w 164"/>
                                <a:gd name="T1" fmla="*/ 0 h 192"/>
                                <a:gd name="T2" fmla="*/ 58 w 164"/>
                                <a:gd name="T3" fmla="*/ 14 h 192"/>
                                <a:gd name="T4" fmla="*/ 72 w 164"/>
                                <a:gd name="T5" fmla="*/ 24 h 192"/>
                                <a:gd name="T6" fmla="*/ 87 w 164"/>
                                <a:gd name="T7" fmla="*/ 33 h 192"/>
                                <a:gd name="T8" fmla="*/ 106 w 164"/>
                                <a:gd name="T9" fmla="*/ 43 h 192"/>
                                <a:gd name="T10" fmla="*/ 120 w 164"/>
                                <a:gd name="T11" fmla="*/ 48 h 192"/>
                                <a:gd name="T12" fmla="*/ 135 w 164"/>
                                <a:gd name="T13" fmla="*/ 48 h 192"/>
                                <a:gd name="T14" fmla="*/ 149 w 164"/>
                                <a:gd name="T15" fmla="*/ 52 h 192"/>
                                <a:gd name="T16" fmla="*/ 164 w 164"/>
                                <a:gd name="T17" fmla="*/ 48 h 192"/>
                                <a:gd name="T18" fmla="*/ 154 w 164"/>
                                <a:gd name="T19" fmla="*/ 62 h 192"/>
                                <a:gd name="T20" fmla="*/ 144 w 164"/>
                                <a:gd name="T21" fmla="*/ 72 h 192"/>
                                <a:gd name="T22" fmla="*/ 135 w 164"/>
                                <a:gd name="T23" fmla="*/ 81 h 192"/>
                                <a:gd name="T24" fmla="*/ 125 w 164"/>
                                <a:gd name="T25" fmla="*/ 91 h 192"/>
                                <a:gd name="T26" fmla="*/ 116 w 164"/>
                                <a:gd name="T27" fmla="*/ 100 h 192"/>
                                <a:gd name="T28" fmla="*/ 106 w 164"/>
                                <a:gd name="T29" fmla="*/ 110 h 192"/>
                                <a:gd name="T30" fmla="*/ 101 w 164"/>
                                <a:gd name="T31" fmla="*/ 115 h 192"/>
                                <a:gd name="T32" fmla="*/ 92 w 164"/>
                                <a:gd name="T33" fmla="*/ 115 h 192"/>
                                <a:gd name="T34" fmla="*/ 101 w 164"/>
                                <a:gd name="T35" fmla="*/ 120 h 192"/>
                                <a:gd name="T36" fmla="*/ 111 w 164"/>
                                <a:gd name="T37" fmla="*/ 129 h 192"/>
                                <a:gd name="T38" fmla="*/ 120 w 164"/>
                                <a:gd name="T39" fmla="*/ 134 h 192"/>
                                <a:gd name="T40" fmla="*/ 125 w 164"/>
                                <a:gd name="T41" fmla="*/ 144 h 192"/>
                                <a:gd name="T42" fmla="*/ 130 w 164"/>
                                <a:gd name="T43" fmla="*/ 158 h 192"/>
                                <a:gd name="T44" fmla="*/ 130 w 164"/>
                                <a:gd name="T45" fmla="*/ 168 h 192"/>
                                <a:gd name="T46" fmla="*/ 125 w 164"/>
                                <a:gd name="T47" fmla="*/ 182 h 192"/>
                                <a:gd name="T48" fmla="*/ 120 w 164"/>
                                <a:gd name="T49" fmla="*/ 192 h 192"/>
                                <a:gd name="T50" fmla="*/ 0 w 164"/>
                                <a:gd name="T51" fmla="*/ 48 h 192"/>
                                <a:gd name="T52" fmla="*/ 44 w 164"/>
                                <a:gd name="T53" fmla="*/ 0 h 19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Lst>
                              <a:rect l="0" t="0" r="r" b="b"/>
                              <a:pathLst>
                                <a:path w="164" h="192">
                                  <a:moveTo>
                                    <a:pt x="44" y="0"/>
                                  </a:moveTo>
                                  <a:lnTo>
                                    <a:pt x="58" y="14"/>
                                  </a:lnTo>
                                  <a:lnTo>
                                    <a:pt x="72" y="24"/>
                                  </a:lnTo>
                                  <a:lnTo>
                                    <a:pt x="87" y="33"/>
                                  </a:lnTo>
                                  <a:lnTo>
                                    <a:pt x="106" y="43"/>
                                  </a:lnTo>
                                  <a:lnTo>
                                    <a:pt x="120" y="48"/>
                                  </a:lnTo>
                                  <a:lnTo>
                                    <a:pt x="135" y="48"/>
                                  </a:lnTo>
                                  <a:lnTo>
                                    <a:pt x="149" y="52"/>
                                  </a:lnTo>
                                  <a:lnTo>
                                    <a:pt x="164" y="48"/>
                                  </a:lnTo>
                                  <a:lnTo>
                                    <a:pt x="154" y="62"/>
                                  </a:lnTo>
                                  <a:lnTo>
                                    <a:pt x="144" y="72"/>
                                  </a:lnTo>
                                  <a:lnTo>
                                    <a:pt x="135" y="81"/>
                                  </a:lnTo>
                                  <a:lnTo>
                                    <a:pt x="125" y="91"/>
                                  </a:lnTo>
                                  <a:lnTo>
                                    <a:pt x="116" y="100"/>
                                  </a:lnTo>
                                  <a:lnTo>
                                    <a:pt x="106" y="110"/>
                                  </a:lnTo>
                                  <a:lnTo>
                                    <a:pt x="101" y="115"/>
                                  </a:lnTo>
                                  <a:lnTo>
                                    <a:pt x="92" y="115"/>
                                  </a:lnTo>
                                  <a:lnTo>
                                    <a:pt x="101" y="120"/>
                                  </a:lnTo>
                                  <a:lnTo>
                                    <a:pt x="111" y="129"/>
                                  </a:lnTo>
                                  <a:lnTo>
                                    <a:pt x="120" y="134"/>
                                  </a:lnTo>
                                  <a:lnTo>
                                    <a:pt x="125" y="144"/>
                                  </a:lnTo>
                                  <a:lnTo>
                                    <a:pt x="130" y="158"/>
                                  </a:lnTo>
                                  <a:lnTo>
                                    <a:pt x="130" y="168"/>
                                  </a:lnTo>
                                  <a:lnTo>
                                    <a:pt x="125" y="182"/>
                                  </a:lnTo>
                                  <a:lnTo>
                                    <a:pt x="120" y="192"/>
                                  </a:lnTo>
                                  <a:lnTo>
                                    <a:pt x="0" y="48"/>
                                  </a:lnTo>
                                  <a:lnTo>
                                    <a:pt x="44"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95" name="Freeform 47"/>
                          <wps:cNvSpPr>
                            <a:spLocks/>
                          </wps:cNvSpPr>
                          <wps:spPr bwMode="auto">
                            <a:xfrm>
                              <a:off x="2544" y="2289"/>
                              <a:ext cx="149" cy="187"/>
                            </a:xfrm>
                            <a:custGeom>
                              <a:avLst/>
                              <a:gdLst>
                                <a:gd name="T0" fmla="*/ 0 w 149"/>
                                <a:gd name="T1" fmla="*/ 52 h 196"/>
                                <a:gd name="T2" fmla="*/ 9 w 149"/>
                                <a:gd name="T3" fmla="*/ 72 h 196"/>
                                <a:gd name="T4" fmla="*/ 19 w 149"/>
                                <a:gd name="T5" fmla="*/ 86 h 196"/>
                                <a:gd name="T6" fmla="*/ 24 w 149"/>
                                <a:gd name="T7" fmla="*/ 110 h 196"/>
                                <a:gd name="T8" fmla="*/ 29 w 149"/>
                                <a:gd name="T9" fmla="*/ 129 h 196"/>
                                <a:gd name="T10" fmla="*/ 33 w 149"/>
                                <a:gd name="T11" fmla="*/ 144 h 196"/>
                                <a:gd name="T12" fmla="*/ 38 w 149"/>
                                <a:gd name="T13" fmla="*/ 168 h 196"/>
                                <a:gd name="T14" fmla="*/ 38 w 149"/>
                                <a:gd name="T15" fmla="*/ 182 h 196"/>
                                <a:gd name="T16" fmla="*/ 38 w 149"/>
                                <a:gd name="T17" fmla="*/ 196 h 196"/>
                                <a:gd name="T18" fmla="*/ 43 w 149"/>
                                <a:gd name="T19" fmla="*/ 187 h 196"/>
                                <a:gd name="T20" fmla="*/ 53 w 149"/>
                                <a:gd name="T21" fmla="*/ 177 h 196"/>
                                <a:gd name="T22" fmla="*/ 62 w 149"/>
                                <a:gd name="T23" fmla="*/ 168 h 196"/>
                                <a:gd name="T24" fmla="*/ 72 w 149"/>
                                <a:gd name="T25" fmla="*/ 153 h 196"/>
                                <a:gd name="T26" fmla="*/ 77 w 149"/>
                                <a:gd name="T27" fmla="*/ 144 h 196"/>
                                <a:gd name="T28" fmla="*/ 86 w 149"/>
                                <a:gd name="T29" fmla="*/ 134 h 196"/>
                                <a:gd name="T30" fmla="*/ 91 w 149"/>
                                <a:gd name="T31" fmla="*/ 124 h 196"/>
                                <a:gd name="T32" fmla="*/ 91 w 149"/>
                                <a:gd name="T33" fmla="*/ 115 h 196"/>
                                <a:gd name="T34" fmla="*/ 91 w 149"/>
                                <a:gd name="T35" fmla="*/ 124 h 196"/>
                                <a:gd name="T36" fmla="*/ 101 w 149"/>
                                <a:gd name="T37" fmla="*/ 134 h 196"/>
                                <a:gd name="T38" fmla="*/ 105 w 149"/>
                                <a:gd name="T39" fmla="*/ 144 h 196"/>
                                <a:gd name="T40" fmla="*/ 115 w 149"/>
                                <a:gd name="T41" fmla="*/ 153 h 196"/>
                                <a:gd name="T42" fmla="*/ 120 w 149"/>
                                <a:gd name="T43" fmla="*/ 158 h 196"/>
                                <a:gd name="T44" fmla="*/ 129 w 149"/>
                                <a:gd name="T45" fmla="*/ 158 h 196"/>
                                <a:gd name="T46" fmla="*/ 139 w 149"/>
                                <a:gd name="T47" fmla="*/ 153 h 196"/>
                                <a:gd name="T48" fmla="*/ 149 w 149"/>
                                <a:gd name="T49" fmla="*/ 144 h 196"/>
                                <a:gd name="T50" fmla="*/ 33 w 149"/>
                                <a:gd name="T51" fmla="*/ 0 h 196"/>
                                <a:gd name="T52" fmla="*/ 0 w 149"/>
                                <a:gd name="T53" fmla="*/ 52 h 1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Lst>
                              <a:rect l="0" t="0" r="r" b="b"/>
                              <a:pathLst>
                                <a:path w="149" h="196">
                                  <a:moveTo>
                                    <a:pt x="0" y="52"/>
                                  </a:moveTo>
                                  <a:lnTo>
                                    <a:pt x="9" y="72"/>
                                  </a:lnTo>
                                  <a:lnTo>
                                    <a:pt x="19" y="86"/>
                                  </a:lnTo>
                                  <a:lnTo>
                                    <a:pt x="24" y="110"/>
                                  </a:lnTo>
                                  <a:lnTo>
                                    <a:pt x="29" y="129"/>
                                  </a:lnTo>
                                  <a:lnTo>
                                    <a:pt x="33" y="144"/>
                                  </a:lnTo>
                                  <a:lnTo>
                                    <a:pt x="38" y="168"/>
                                  </a:lnTo>
                                  <a:lnTo>
                                    <a:pt x="38" y="182"/>
                                  </a:lnTo>
                                  <a:lnTo>
                                    <a:pt x="38" y="196"/>
                                  </a:lnTo>
                                  <a:lnTo>
                                    <a:pt x="43" y="187"/>
                                  </a:lnTo>
                                  <a:lnTo>
                                    <a:pt x="53" y="177"/>
                                  </a:lnTo>
                                  <a:lnTo>
                                    <a:pt x="62" y="168"/>
                                  </a:lnTo>
                                  <a:lnTo>
                                    <a:pt x="72" y="153"/>
                                  </a:lnTo>
                                  <a:lnTo>
                                    <a:pt x="77" y="144"/>
                                  </a:lnTo>
                                  <a:lnTo>
                                    <a:pt x="86" y="134"/>
                                  </a:lnTo>
                                  <a:lnTo>
                                    <a:pt x="91" y="124"/>
                                  </a:lnTo>
                                  <a:lnTo>
                                    <a:pt x="91" y="115"/>
                                  </a:lnTo>
                                  <a:lnTo>
                                    <a:pt x="91" y="124"/>
                                  </a:lnTo>
                                  <a:lnTo>
                                    <a:pt x="101" y="134"/>
                                  </a:lnTo>
                                  <a:lnTo>
                                    <a:pt x="105" y="144"/>
                                  </a:lnTo>
                                  <a:lnTo>
                                    <a:pt x="115" y="153"/>
                                  </a:lnTo>
                                  <a:lnTo>
                                    <a:pt x="120" y="158"/>
                                  </a:lnTo>
                                  <a:lnTo>
                                    <a:pt x="129" y="158"/>
                                  </a:lnTo>
                                  <a:lnTo>
                                    <a:pt x="139" y="153"/>
                                  </a:lnTo>
                                  <a:lnTo>
                                    <a:pt x="149" y="144"/>
                                  </a:lnTo>
                                  <a:lnTo>
                                    <a:pt x="33" y="0"/>
                                  </a:lnTo>
                                  <a:lnTo>
                                    <a:pt x="0" y="52"/>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56" name="Freeform 48"/>
                          <wps:cNvSpPr>
                            <a:spLocks/>
                          </wps:cNvSpPr>
                          <wps:spPr bwMode="auto">
                            <a:xfrm>
                              <a:off x="2429" y="2243"/>
                              <a:ext cx="139" cy="174"/>
                            </a:xfrm>
                            <a:custGeom>
                              <a:avLst/>
                              <a:gdLst>
                                <a:gd name="T0" fmla="*/ 110 w 139"/>
                                <a:gd name="T1" fmla="*/ 0 h 182"/>
                                <a:gd name="T2" fmla="*/ 96 w 139"/>
                                <a:gd name="T3" fmla="*/ 19 h 182"/>
                                <a:gd name="T4" fmla="*/ 81 w 139"/>
                                <a:gd name="T5" fmla="*/ 43 h 182"/>
                                <a:gd name="T6" fmla="*/ 62 w 139"/>
                                <a:gd name="T7" fmla="*/ 62 h 182"/>
                                <a:gd name="T8" fmla="*/ 48 w 139"/>
                                <a:gd name="T9" fmla="*/ 81 h 182"/>
                                <a:gd name="T10" fmla="*/ 33 w 139"/>
                                <a:gd name="T11" fmla="*/ 100 h 182"/>
                                <a:gd name="T12" fmla="*/ 19 w 139"/>
                                <a:gd name="T13" fmla="*/ 115 h 182"/>
                                <a:gd name="T14" fmla="*/ 9 w 139"/>
                                <a:gd name="T15" fmla="*/ 129 h 182"/>
                                <a:gd name="T16" fmla="*/ 4 w 139"/>
                                <a:gd name="T17" fmla="*/ 134 h 182"/>
                                <a:gd name="T18" fmla="*/ 0 w 139"/>
                                <a:gd name="T19" fmla="*/ 139 h 182"/>
                                <a:gd name="T20" fmla="*/ 0 w 139"/>
                                <a:gd name="T21" fmla="*/ 148 h 182"/>
                                <a:gd name="T22" fmla="*/ 4 w 139"/>
                                <a:gd name="T23" fmla="*/ 163 h 182"/>
                                <a:gd name="T24" fmla="*/ 4 w 139"/>
                                <a:gd name="T25" fmla="*/ 172 h 182"/>
                                <a:gd name="T26" fmla="*/ 14 w 139"/>
                                <a:gd name="T27" fmla="*/ 177 h 182"/>
                                <a:gd name="T28" fmla="*/ 19 w 139"/>
                                <a:gd name="T29" fmla="*/ 182 h 182"/>
                                <a:gd name="T30" fmla="*/ 28 w 139"/>
                                <a:gd name="T31" fmla="*/ 182 h 182"/>
                                <a:gd name="T32" fmla="*/ 38 w 139"/>
                                <a:gd name="T33" fmla="*/ 172 h 182"/>
                                <a:gd name="T34" fmla="*/ 52 w 139"/>
                                <a:gd name="T35" fmla="*/ 158 h 182"/>
                                <a:gd name="T36" fmla="*/ 67 w 139"/>
                                <a:gd name="T37" fmla="*/ 139 h 182"/>
                                <a:gd name="T38" fmla="*/ 81 w 139"/>
                                <a:gd name="T39" fmla="*/ 115 h 182"/>
                                <a:gd name="T40" fmla="*/ 100 w 139"/>
                                <a:gd name="T41" fmla="*/ 91 h 182"/>
                                <a:gd name="T42" fmla="*/ 115 w 139"/>
                                <a:gd name="T43" fmla="*/ 67 h 182"/>
                                <a:gd name="T44" fmla="*/ 129 w 139"/>
                                <a:gd name="T45" fmla="*/ 52 h 182"/>
                                <a:gd name="T46" fmla="*/ 139 w 139"/>
                                <a:gd name="T47" fmla="*/ 38 h 182"/>
                                <a:gd name="T48" fmla="*/ 139 w 139"/>
                                <a:gd name="T49" fmla="*/ 33 h 182"/>
                                <a:gd name="T50" fmla="*/ 110 w 139"/>
                                <a:gd name="T51" fmla="*/ 0 h 1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Lst>
                              <a:rect l="0" t="0" r="r" b="b"/>
                              <a:pathLst>
                                <a:path w="139" h="182">
                                  <a:moveTo>
                                    <a:pt x="110" y="0"/>
                                  </a:moveTo>
                                  <a:lnTo>
                                    <a:pt x="96" y="19"/>
                                  </a:lnTo>
                                  <a:lnTo>
                                    <a:pt x="81" y="43"/>
                                  </a:lnTo>
                                  <a:lnTo>
                                    <a:pt x="62" y="62"/>
                                  </a:lnTo>
                                  <a:lnTo>
                                    <a:pt x="48" y="81"/>
                                  </a:lnTo>
                                  <a:lnTo>
                                    <a:pt x="33" y="100"/>
                                  </a:lnTo>
                                  <a:lnTo>
                                    <a:pt x="19" y="115"/>
                                  </a:lnTo>
                                  <a:lnTo>
                                    <a:pt x="9" y="129"/>
                                  </a:lnTo>
                                  <a:lnTo>
                                    <a:pt x="4" y="134"/>
                                  </a:lnTo>
                                  <a:lnTo>
                                    <a:pt x="0" y="139"/>
                                  </a:lnTo>
                                  <a:lnTo>
                                    <a:pt x="0" y="148"/>
                                  </a:lnTo>
                                  <a:lnTo>
                                    <a:pt x="4" y="163"/>
                                  </a:lnTo>
                                  <a:lnTo>
                                    <a:pt x="4" y="172"/>
                                  </a:lnTo>
                                  <a:lnTo>
                                    <a:pt x="14" y="177"/>
                                  </a:lnTo>
                                  <a:lnTo>
                                    <a:pt x="19" y="182"/>
                                  </a:lnTo>
                                  <a:lnTo>
                                    <a:pt x="28" y="182"/>
                                  </a:lnTo>
                                  <a:lnTo>
                                    <a:pt x="38" y="172"/>
                                  </a:lnTo>
                                  <a:lnTo>
                                    <a:pt x="52" y="158"/>
                                  </a:lnTo>
                                  <a:lnTo>
                                    <a:pt x="67" y="139"/>
                                  </a:lnTo>
                                  <a:lnTo>
                                    <a:pt x="81" y="115"/>
                                  </a:lnTo>
                                  <a:lnTo>
                                    <a:pt x="100" y="91"/>
                                  </a:lnTo>
                                  <a:lnTo>
                                    <a:pt x="115" y="67"/>
                                  </a:lnTo>
                                  <a:lnTo>
                                    <a:pt x="129" y="52"/>
                                  </a:lnTo>
                                  <a:lnTo>
                                    <a:pt x="139" y="38"/>
                                  </a:lnTo>
                                  <a:lnTo>
                                    <a:pt x="139" y="33"/>
                                  </a:lnTo>
                                  <a:lnTo>
                                    <a:pt x="110"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57" name="Freeform 49"/>
                          <wps:cNvSpPr>
                            <a:spLocks/>
                          </wps:cNvSpPr>
                          <wps:spPr bwMode="auto">
                            <a:xfrm>
                              <a:off x="1872" y="2192"/>
                              <a:ext cx="681" cy="982"/>
                            </a:xfrm>
                            <a:custGeom>
                              <a:avLst/>
                              <a:gdLst>
                                <a:gd name="T0" fmla="*/ 86 w 681"/>
                                <a:gd name="T1" fmla="*/ 576 h 1027"/>
                                <a:gd name="T2" fmla="*/ 139 w 681"/>
                                <a:gd name="T3" fmla="*/ 605 h 1027"/>
                                <a:gd name="T4" fmla="*/ 230 w 681"/>
                                <a:gd name="T5" fmla="*/ 417 h 1027"/>
                                <a:gd name="T6" fmla="*/ 341 w 681"/>
                                <a:gd name="T7" fmla="*/ 240 h 1027"/>
                                <a:gd name="T8" fmla="*/ 513 w 681"/>
                                <a:gd name="T9" fmla="*/ 168 h 1027"/>
                                <a:gd name="T10" fmla="*/ 633 w 681"/>
                                <a:gd name="T11" fmla="*/ 211 h 1027"/>
                                <a:gd name="T12" fmla="*/ 657 w 681"/>
                                <a:gd name="T13" fmla="*/ 278 h 1027"/>
                                <a:gd name="T14" fmla="*/ 600 w 681"/>
                                <a:gd name="T15" fmla="*/ 389 h 1027"/>
                                <a:gd name="T16" fmla="*/ 432 w 681"/>
                                <a:gd name="T17" fmla="*/ 475 h 1027"/>
                                <a:gd name="T18" fmla="*/ 369 w 681"/>
                                <a:gd name="T19" fmla="*/ 653 h 1027"/>
                                <a:gd name="T20" fmla="*/ 432 w 681"/>
                                <a:gd name="T21" fmla="*/ 801 h 1027"/>
                                <a:gd name="T22" fmla="*/ 489 w 681"/>
                                <a:gd name="T23" fmla="*/ 811 h 1027"/>
                                <a:gd name="T24" fmla="*/ 470 w 681"/>
                                <a:gd name="T25" fmla="*/ 969 h 1027"/>
                                <a:gd name="T26" fmla="*/ 341 w 681"/>
                                <a:gd name="T27" fmla="*/ 969 h 1027"/>
                                <a:gd name="T28" fmla="*/ 341 w 681"/>
                                <a:gd name="T29" fmla="*/ 864 h 1027"/>
                                <a:gd name="T30" fmla="*/ 393 w 681"/>
                                <a:gd name="T31" fmla="*/ 845 h 1027"/>
                                <a:gd name="T32" fmla="*/ 369 w 681"/>
                                <a:gd name="T33" fmla="*/ 878 h 1027"/>
                                <a:gd name="T34" fmla="*/ 403 w 681"/>
                                <a:gd name="T35" fmla="*/ 917 h 1027"/>
                                <a:gd name="T36" fmla="*/ 427 w 681"/>
                                <a:gd name="T37" fmla="*/ 835 h 1027"/>
                                <a:gd name="T38" fmla="*/ 341 w 681"/>
                                <a:gd name="T39" fmla="*/ 825 h 1027"/>
                                <a:gd name="T40" fmla="*/ 312 w 681"/>
                                <a:gd name="T41" fmla="*/ 974 h 1027"/>
                                <a:gd name="T42" fmla="*/ 441 w 681"/>
                                <a:gd name="T43" fmla="*/ 1022 h 1027"/>
                                <a:gd name="T44" fmla="*/ 518 w 681"/>
                                <a:gd name="T45" fmla="*/ 797 h 1027"/>
                                <a:gd name="T46" fmla="*/ 585 w 681"/>
                                <a:gd name="T47" fmla="*/ 633 h 1027"/>
                                <a:gd name="T48" fmla="*/ 513 w 681"/>
                                <a:gd name="T49" fmla="*/ 581 h 1027"/>
                                <a:gd name="T50" fmla="*/ 485 w 681"/>
                                <a:gd name="T51" fmla="*/ 657 h 1027"/>
                                <a:gd name="T52" fmla="*/ 513 w 681"/>
                                <a:gd name="T53" fmla="*/ 662 h 1027"/>
                                <a:gd name="T54" fmla="*/ 528 w 681"/>
                                <a:gd name="T55" fmla="*/ 609 h 1027"/>
                                <a:gd name="T56" fmla="*/ 561 w 681"/>
                                <a:gd name="T57" fmla="*/ 681 h 1027"/>
                                <a:gd name="T58" fmla="*/ 485 w 681"/>
                                <a:gd name="T59" fmla="*/ 782 h 1027"/>
                                <a:gd name="T60" fmla="*/ 398 w 681"/>
                                <a:gd name="T61" fmla="*/ 691 h 1027"/>
                                <a:gd name="T62" fmla="*/ 432 w 681"/>
                                <a:gd name="T63" fmla="*/ 691 h 1027"/>
                                <a:gd name="T64" fmla="*/ 408 w 681"/>
                                <a:gd name="T65" fmla="*/ 571 h 1027"/>
                                <a:gd name="T66" fmla="*/ 485 w 681"/>
                                <a:gd name="T67" fmla="*/ 456 h 1027"/>
                                <a:gd name="T68" fmla="*/ 600 w 681"/>
                                <a:gd name="T69" fmla="*/ 408 h 1027"/>
                                <a:gd name="T70" fmla="*/ 677 w 681"/>
                                <a:gd name="T71" fmla="*/ 321 h 1027"/>
                                <a:gd name="T72" fmla="*/ 662 w 681"/>
                                <a:gd name="T73" fmla="*/ 182 h 1027"/>
                                <a:gd name="T74" fmla="*/ 576 w 681"/>
                                <a:gd name="T75" fmla="*/ 105 h 1027"/>
                                <a:gd name="T76" fmla="*/ 422 w 681"/>
                                <a:gd name="T77" fmla="*/ 91 h 1027"/>
                                <a:gd name="T78" fmla="*/ 278 w 681"/>
                                <a:gd name="T79" fmla="*/ 163 h 1027"/>
                                <a:gd name="T80" fmla="*/ 187 w 681"/>
                                <a:gd name="T81" fmla="*/ 235 h 1027"/>
                                <a:gd name="T82" fmla="*/ 139 w 681"/>
                                <a:gd name="T83" fmla="*/ 235 h 1027"/>
                                <a:gd name="T84" fmla="*/ 249 w 681"/>
                                <a:gd name="T85" fmla="*/ 173 h 1027"/>
                                <a:gd name="T86" fmla="*/ 341 w 681"/>
                                <a:gd name="T87" fmla="*/ 96 h 1027"/>
                                <a:gd name="T88" fmla="*/ 331 w 681"/>
                                <a:gd name="T89" fmla="*/ 19 h 1027"/>
                                <a:gd name="T90" fmla="*/ 235 w 681"/>
                                <a:gd name="T91" fmla="*/ 62 h 1027"/>
                                <a:gd name="T92" fmla="*/ 187 w 681"/>
                                <a:gd name="T93" fmla="*/ 67 h 1027"/>
                                <a:gd name="T94" fmla="*/ 129 w 681"/>
                                <a:gd name="T95" fmla="*/ 14 h 1027"/>
                                <a:gd name="T96" fmla="*/ 57 w 681"/>
                                <a:gd name="T97" fmla="*/ 96 h 1027"/>
                                <a:gd name="T98" fmla="*/ 105 w 681"/>
                                <a:gd name="T99" fmla="*/ 173 h 1027"/>
                                <a:gd name="T100" fmla="*/ 43 w 681"/>
                                <a:gd name="T101" fmla="*/ 211 h 1027"/>
                                <a:gd name="T102" fmla="*/ 62 w 681"/>
                                <a:gd name="T103" fmla="*/ 283 h 1027"/>
                                <a:gd name="T104" fmla="*/ 72 w 681"/>
                                <a:gd name="T105" fmla="*/ 326 h 1027"/>
                                <a:gd name="T106" fmla="*/ 33 w 681"/>
                                <a:gd name="T107" fmla="*/ 374 h 1027"/>
                                <a:gd name="T108" fmla="*/ 19 w 681"/>
                                <a:gd name="T109" fmla="*/ 480 h 1027"/>
                                <a:gd name="T110" fmla="*/ 81 w 681"/>
                                <a:gd name="T111" fmla="*/ 461 h 1027"/>
                                <a:gd name="T112" fmla="*/ 149 w 681"/>
                                <a:gd name="T113" fmla="*/ 365 h 1027"/>
                                <a:gd name="T114" fmla="*/ 173 w 681"/>
                                <a:gd name="T115" fmla="*/ 374 h 1027"/>
                                <a:gd name="T116" fmla="*/ 101 w 681"/>
                                <a:gd name="T117" fmla="*/ 446 h 102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Lst>
                              <a:rect l="0" t="0" r="r" b="b"/>
                              <a:pathLst>
                                <a:path w="681" h="1027">
                                  <a:moveTo>
                                    <a:pt x="86" y="475"/>
                                  </a:moveTo>
                                  <a:lnTo>
                                    <a:pt x="77" y="499"/>
                                  </a:lnTo>
                                  <a:lnTo>
                                    <a:pt x="77" y="523"/>
                                  </a:lnTo>
                                  <a:lnTo>
                                    <a:pt x="77" y="537"/>
                                  </a:lnTo>
                                  <a:lnTo>
                                    <a:pt x="81" y="557"/>
                                  </a:lnTo>
                                  <a:lnTo>
                                    <a:pt x="86" y="576"/>
                                  </a:lnTo>
                                  <a:lnTo>
                                    <a:pt x="91" y="590"/>
                                  </a:lnTo>
                                  <a:lnTo>
                                    <a:pt x="91" y="609"/>
                                  </a:lnTo>
                                  <a:lnTo>
                                    <a:pt x="86" y="629"/>
                                  </a:lnTo>
                                  <a:lnTo>
                                    <a:pt x="101" y="624"/>
                                  </a:lnTo>
                                  <a:lnTo>
                                    <a:pt x="115" y="619"/>
                                  </a:lnTo>
                                  <a:lnTo>
                                    <a:pt x="139" y="605"/>
                                  </a:lnTo>
                                  <a:lnTo>
                                    <a:pt x="163" y="585"/>
                                  </a:lnTo>
                                  <a:lnTo>
                                    <a:pt x="182" y="557"/>
                                  </a:lnTo>
                                  <a:lnTo>
                                    <a:pt x="201" y="528"/>
                                  </a:lnTo>
                                  <a:lnTo>
                                    <a:pt x="216" y="494"/>
                                  </a:lnTo>
                                  <a:lnTo>
                                    <a:pt x="225" y="456"/>
                                  </a:lnTo>
                                  <a:lnTo>
                                    <a:pt x="230" y="417"/>
                                  </a:lnTo>
                                  <a:lnTo>
                                    <a:pt x="240" y="379"/>
                                  </a:lnTo>
                                  <a:lnTo>
                                    <a:pt x="254" y="345"/>
                                  </a:lnTo>
                                  <a:lnTo>
                                    <a:pt x="273" y="312"/>
                                  </a:lnTo>
                                  <a:lnTo>
                                    <a:pt x="293" y="288"/>
                                  </a:lnTo>
                                  <a:lnTo>
                                    <a:pt x="317" y="259"/>
                                  </a:lnTo>
                                  <a:lnTo>
                                    <a:pt x="341" y="240"/>
                                  </a:lnTo>
                                  <a:lnTo>
                                    <a:pt x="369" y="216"/>
                                  </a:lnTo>
                                  <a:lnTo>
                                    <a:pt x="398" y="201"/>
                                  </a:lnTo>
                                  <a:lnTo>
                                    <a:pt x="427" y="187"/>
                                  </a:lnTo>
                                  <a:lnTo>
                                    <a:pt x="456" y="177"/>
                                  </a:lnTo>
                                  <a:lnTo>
                                    <a:pt x="485" y="173"/>
                                  </a:lnTo>
                                  <a:lnTo>
                                    <a:pt x="513" y="168"/>
                                  </a:lnTo>
                                  <a:lnTo>
                                    <a:pt x="542" y="168"/>
                                  </a:lnTo>
                                  <a:lnTo>
                                    <a:pt x="571" y="173"/>
                                  </a:lnTo>
                                  <a:lnTo>
                                    <a:pt x="595" y="182"/>
                                  </a:lnTo>
                                  <a:lnTo>
                                    <a:pt x="609" y="192"/>
                                  </a:lnTo>
                                  <a:lnTo>
                                    <a:pt x="624" y="201"/>
                                  </a:lnTo>
                                  <a:lnTo>
                                    <a:pt x="633" y="211"/>
                                  </a:lnTo>
                                  <a:lnTo>
                                    <a:pt x="643" y="225"/>
                                  </a:lnTo>
                                  <a:lnTo>
                                    <a:pt x="653" y="235"/>
                                  </a:lnTo>
                                  <a:lnTo>
                                    <a:pt x="657" y="245"/>
                                  </a:lnTo>
                                  <a:lnTo>
                                    <a:pt x="657" y="254"/>
                                  </a:lnTo>
                                  <a:lnTo>
                                    <a:pt x="657" y="264"/>
                                  </a:lnTo>
                                  <a:lnTo>
                                    <a:pt x="657" y="278"/>
                                  </a:lnTo>
                                  <a:lnTo>
                                    <a:pt x="657" y="297"/>
                                  </a:lnTo>
                                  <a:lnTo>
                                    <a:pt x="657" y="317"/>
                                  </a:lnTo>
                                  <a:lnTo>
                                    <a:pt x="648" y="336"/>
                                  </a:lnTo>
                                  <a:lnTo>
                                    <a:pt x="638" y="360"/>
                                  </a:lnTo>
                                  <a:lnTo>
                                    <a:pt x="624" y="374"/>
                                  </a:lnTo>
                                  <a:lnTo>
                                    <a:pt x="600" y="389"/>
                                  </a:lnTo>
                                  <a:lnTo>
                                    <a:pt x="571" y="398"/>
                                  </a:lnTo>
                                  <a:lnTo>
                                    <a:pt x="537" y="403"/>
                                  </a:lnTo>
                                  <a:lnTo>
                                    <a:pt x="509" y="417"/>
                                  </a:lnTo>
                                  <a:lnTo>
                                    <a:pt x="480" y="432"/>
                                  </a:lnTo>
                                  <a:lnTo>
                                    <a:pt x="456" y="451"/>
                                  </a:lnTo>
                                  <a:lnTo>
                                    <a:pt x="432" y="475"/>
                                  </a:lnTo>
                                  <a:lnTo>
                                    <a:pt x="413" y="499"/>
                                  </a:lnTo>
                                  <a:lnTo>
                                    <a:pt x="398" y="528"/>
                                  </a:lnTo>
                                  <a:lnTo>
                                    <a:pt x="384" y="557"/>
                                  </a:lnTo>
                                  <a:lnTo>
                                    <a:pt x="374" y="590"/>
                                  </a:lnTo>
                                  <a:lnTo>
                                    <a:pt x="369" y="619"/>
                                  </a:lnTo>
                                  <a:lnTo>
                                    <a:pt x="369" y="653"/>
                                  </a:lnTo>
                                  <a:lnTo>
                                    <a:pt x="369" y="681"/>
                                  </a:lnTo>
                                  <a:lnTo>
                                    <a:pt x="374" y="715"/>
                                  </a:lnTo>
                                  <a:lnTo>
                                    <a:pt x="389" y="744"/>
                                  </a:lnTo>
                                  <a:lnTo>
                                    <a:pt x="403" y="768"/>
                                  </a:lnTo>
                                  <a:lnTo>
                                    <a:pt x="422" y="797"/>
                                  </a:lnTo>
                                  <a:lnTo>
                                    <a:pt x="432" y="801"/>
                                  </a:lnTo>
                                  <a:lnTo>
                                    <a:pt x="446" y="811"/>
                                  </a:lnTo>
                                  <a:lnTo>
                                    <a:pt x="456" y="811"/>
                                  </a:lnTo>
                                  <a:lnTo>
                                    <a:pt x="465" y="816"/>
                                  </a:lnTo>
                                  <a:lnTo>
                                    <a:pt x="470" y="816"/>
                                  </a:lnTo>
                                  <a:lnTo>
                                    <a:pt x="480" y="816"/>
                                  </a:lnTo>
                                  <a:lnTo>
                                    <a:pt x="489" y="811"/>
                                  </a:lnTo>
                                  <a:lnTo>
                                    <a:pt x="494" y="811"/>
                                  </a:lnTo>
                                  <a:lnTo>
                                    <a:pt x="499" y="845"/>
                                  </a:lnTo>
                                  <a:lnTo>
                                    <a:pt x="499" y="873"/>
                                  </a:lnTo>
                                  <a:lnTo>
                                    <a:pt x="494" y="907"/>
                                  </a:lnTo>
                                  <a:lnTo>
                                    <a:pt x="485" y="941"/>
                                  </a:lnTo>
                                  <a:lnTo>
                                    <a:pt x="470" y="969"/>
                                  </a:lnTo>
                                  <a:lnTo>
                                    <a:pt x="446" y="989"/>
                                  </a:lnTo>
                                  <a:lnTo>
                                    <a:pt x="422" y="998"/>
                                  </a:lnTo>
                                  <a:lnTo>
                                    <a:pt x="389" y="1003"/>
                                  </a:lnTo>
                                  <a:lnTo>
                                    <a:pt x="365" y="998"/>
                                  </a:lnTo>
                                  <a:lnTo>
                                    <a:pt x="350" y="984"/>
                                  </a:lnTo>
                                  <a:lnTo>
                                    <a:pt x="341" y="969"/>
                                  </a:lnTo>
                                  <a:lnTo>
                                    <a:pt x="331" y="950"/>
                                  </a:lnTo>
                                  <a:lnTo>
                                    <a:pt x="331" y="931"/>
                                  </a:lnTo>
                                  <a:lnTo>
                                    <a:pt x="331" y="912"/>
                                  </a:lnTo>
                                  <a:lnTo>
                                    <a:pt x="331" y="893"/>
                                  </a:lnTo>
                                  <a:lnTo>
                                    <a:pt x="336" y="878"/>
                                  </a:lnTo>
                                  <a:lnTo>
                                    <a:pt x="341" y="864"/>
                                  </a:lnTo>
                                  <a:lnTo>
                                    <a:pt x="350" y="854"/>
                                  </a:lnTo>
                                  <a:lnTo>
                                    <a:pt x="360" y="845"/>
                                  </a:lnTo>
                                  <a:lnTo>
                                    <a:pt x="369" y="845"/>
                                  </a:lnTo>
                                  <a:lnTo>
                                    <a:pt x="374" y="840"/>
                                  </a:lnTo>
                                  <a:lnTo>
                                    <a:pt x="389" y="840"/>
                                  </a:lnTo>
                                  <a:lnTo>
                                    <a:pt x="393" y="845"/>
                                  </a:lnTo>
                                  <a:lnTo>
                                    <a:pt x="403" y="849"/>
                                  </a:lnTo>
                                  <a:lnTo>
                                    <a:pt x="408" y="859"/>
                                  </a:lnTo>
                                  <a:lnTo>
                                    <a:pt x="408" y="873"/>
                                  </a:lnTo>
                                  <a:lnTo>
                                    <a:pt x="403" y="883"/>
                                  </a:lnTo>
                                  <a:lnTo>
                                    <a:pt x="389" y="878"/>
                                  </a:lnTo>
                                  <a:lnTo>
                                    <a:pt x="369" y="878"/>
                                  </a:lnTo>
                                  <a:lnTo>
                                    <a:pt x="374" y="888"/>
                                  </a:lnTo>
                                  <a:lnTo>
                                    <a:pt x="379" y="897"/>
                                  </a:lnTo>
                                  <a:lnTo>
                                    <a:pt x="384" y="902"/>
                                  </a:lnTo>
                                  <a:lnTo>
                                    <a:pt x="393" y="907"/>
                                  </a:lnTo>
                                  <a:lnTo>
                                    <a:pt x="398" y="912"/>
                                  </a:lnTo>
                                  <a:lnTo>
                                    <a:pt x="403" y="917"/>
                                  </a:lnTo>
                                  <a:lnTo>
                                    <a:pt x="408" y="917"/>
                                  </a:lnTo>
                                  <a:lnTo>
                                    <a:pt x="413" y="912"/>
                                  </a:lnTo>
                                  <a:lnTo>
                                    <a:pt x="427" y="902"/>
                                  </a:lnTo>
                                  <a:lnTo>
                                    <a:pt x="437" y="878"/>
                                  </a:lnTo>
                                  <a:lnTo>
                                    <a:pt x="437" y="854"/>
                                  </a:lnTo>
                                  <a:lnTo>
                                    <a:pt x="427" y="835"/>
                                  </a:lnTo>
                                  <a:lnTo>
                                    <a:pt x="417" y="825"/>
                                  </a:lnTo>
                                  <a:lnTo>
                                    <a:pt x="403" y="821"/>
                                  </a:lnTo>
                                  <a:lnTo>
                                    <a:pt x="389" y="816"/>
                                  </a:lnTo>
                                  <a:lnTo>
                                    <a:pt x="369" y="811"/>
                                  </a:lnTo>
                                  <a:lnTo>
                                    <a:pt x="355" y="816"/>
                                  </a:lnTo>
                                  <a:lnTo>
                                    <a:pt x="341" y="825"/>
                                  </a:lnTo>
                                  <a:lnTo>
                                    <a:pt x="326" y="845"/>
                                  </a:lnTo>
                                  <a:lnTo>
                                    <a:pt x="312" y="869"/>
                                  </a:lnTo>
                                  <a:lnTo>
                                    <a:pt x="307" y="897"/>
                                  </a:lnTo>
                                  <a:lnTo>
                                    <a:pt x="302" y="926"/>
                                  </a:lnTo>
                                  <a:lnTo>
                                    <a:pt x="302" y="955"/>
                                  </a:lnTo>
                                  <a:lnTo>
                                    <a:pt x="312" y="974"/>
                                  </a:lnTo>
                                  <a:lnTo>
                                    <a:pt x="321" y="993"/>
                                  </a:lnTo>
                                  <a:lnTo>
                                    <a:pt x="336" y="1013"/>
                                  </a:lnTo>
                                  <a:lnTo>
                                    <a:pt x="355" y="1022"/>
                                  </a:lnTo>
                                  <a:lnTo>
                                    <a:pt x="384" y="1027"/>
                                  </a:lnTo>
                                  <a:lnTo>
                                    <a:pt x="413" y="1027"/>
                                  </a:lnTo>
                                  <a:lnTo>
                                    <a:pt x="441" y="1022"/>
                                  </a:lnTo>
                                  <a:lnTo>
                                    <a:pt x="465" y="1008"/>
                                  </a:lnTo>
                                  <a:lnTo>
                                    <a:pt x="489" y="984"/>
                                  </a:lnTo>
                                  <a:lnTo>
                                    <a:pt x="509" y="955"/>
                                  </a:lnTo>
                                  <a:lnTo>
                                    <a:pt x="518" y="912"/>
                                  </a:lnTo>
                                  <a:lnTo>
                                    <a:pt x="523" y="859"/>
                                  </a:lnTo>
                                  <a:lnTo>
                                    <a:pt x="518" y="797"/>
                                  </a:lnTo>
                                  <a:lnTo>
                                    <a:pt x="533" y="782"/>
                                  </a:lnTo>
                                  <a:lnTo>
                                    <a:pt x="552" y="758"/>
                                  </a:lnTo>
                                  <a:lnTo>
                                    <a:pt x="566" y="729"/>
                                  </a:lnTo>
                                  <a:lnTo>
                                    <a:pt x="576" y="696"/>
                                  </a:lnTo>
                                  <a:lnTo>
                                    <a:pt x="581" y="667"/>
                                  </a:lnTo>
                                  <a:lnTo>
                                    <a:pt x="585" y="633"/>
                                  </a:lnTo>
                                  <a:lnTo>
                                    <a:pt x="576" y="609"/>
                                  </a:lnTo>
                                  <a:lnTo>
                                    <a:pt x="561" y="595"/>
                                  </a:lnTo>
                                  <a:lnTo>
                                    <a:pt x="547" y="590"/>
                                  </a:lnTo>
                                  <a:lnTo>
                                    <a:pt x="537" y="581"/>
                                  </a:lnTo>
                                  <a:lnTo>
                                    <a:pt x="528" y="581"/>
                                  </a:lnTo>
                                  <a:lnTo>
                                    <a:pt x="513" y="581"/>
                                  </a:lnTo>
                                  <a:lnTo>
                                    <a:pt x="504" y="585"/>
                                  </a:lnTo>
                                  <a:lnTo>
                                    <a:pt x="499" y="590"/>
                                  </a:lnTo>
                                  <a:lnTo>
                                    <a:pt x="489" y="595"/>
                                  </a:lnTo>
                                  <a:lnTo>
                                    <a:pt x="485" y="605"/>
                                  </a:lnTo>
                                  <a:lnTo>
                                    <a:pt x="480" y="629"/>
                                  </a:lnTo>
                                  <a:lnTo>
                                    <a:pt x="485" y="657"/>
                                  </a:lnTo>
                                  <a:lnTo>
                                    <a:pt x="494" y="677"/>
                                  </a:lnTo>
                                  <a:lnTo>
                                    <a:pt x="504" y="686"/>
                                  </a:lnTo>
                                  <a:lnTo>
                                    <a:pt x="513" y="686"/>
                                  </a:lnTo>
                                  <a:lnTo>
                                    <a:pt x="518" y="681"/>
                                  </a:lnTo>
                                  <a:lnTo>
                                    <a:pt x="518" y="672"/>
                                  </a:lnTo>
                                  <a:lnTo>
                                    <a:pt x="513" y="662"/>
                                  </a:lnTo>
                                  <a:lnTo>
                                    <a:pt x="504" y="657"/>
                                  </a:lnTo>
                                  <a:lnTo>
                                    <a:pt x="504" y="643"/>
                                  </a:lnTo>
                                  <a:lnTo>
                                    <a:pt x="504" y="629"/>
                                  </a:lnTo>
                                  <a:lnTo>
                                    <a:pt x="509" y="619"/>
                                  </a:lnTo>
                                  <a:lnTo>
                                    <a:pt x="518" y="609"/>
                                  </a:lnTo>
                                  <a:lnTo>
                                    <a:pt x="528" y="609"/>
                                  </a:lnTo>
                                  <a:lnTo>
                                    <a:pt x="537" y="609"/>
                                  </a:lnTo>
                                  <a:lnTo>
                                    <a:pt x="547" y="614"/>
                                  </a:lnTo>
                                  <a:lnTo>
                                    <a:pt x="557" y="624"/>
                                  </a:lnTo>
                                  <a:lnTo>
                                    <a:pt x="561" y="638"/>
                                  </a:lnTo>
                                  <a:lnTo>
                                    <a:pt x="566" y="657"/>
                                  </a:lnTo>
                                  <a:lnTo>
                                    <a:pt x="561" y="681"/>
                                  </a:lnTo>
                                  <a:lnTo>
                                    <a:pt x="557" y="705"/>
                                  </a:lnTo>
                                  <a:lnTo>
                                    <a:pt x="547" y="729"/>
                                  </a:lnTo>
                                  <a:lnTo>
                                    <a:pt x="528" y="753"/>
                                  </a:lnTo>
                                  <a:lnTo>
                                    <a:pt x="509" y="768"/>
                                  </a:lnTo>
                                  <a:lnTo>
                                    <a:pt x="499" y="777"/>
                                  </a:lnTo>
                                  <a:lnTo>
                                    <a:pt x="485" y="782"/>
                                  </a:lnTo>
                                  <a:lnTo>
                                    <a:pt x="470" y="782"/>
                                  </a:lnTo>
                                  <a:lnTo>
                                    <a:pt x="451" y="777"/>
                                  </a:lnTo>
                                  <a:lnTo>
                                    <a:pt x="437" y="773"/>
                                  </a:lnTo>
                                  <a:lnTo>
                                    <a:pt x="422" y="753"/>
                                  </a:lnTo>
                                  <a:lnTo>
                                    <a:pt x="408" y="729"/>
                                  </a:lnTo>
                                  <a:lnTo>
                                    <a:pt x="398" y="691"/>
                                  </a:lnTo>
                                  <a:lnTo>
                                    <a:pt x="413" y="696"/>
                                  </a:lnTo>
                                  <a:lnTo>
                                    <a:pt x="427" y="701"/>
                                  </a:lnTo>
                                  <a:lnTo>
                                    <a:pt x="432" y="701"/>
                                  </a:lnTo>
                                  <a:lnTo>
                                    <a:pt x="437" y="701"/>
                                  </a:lnTo>
                                  <a:lnTo>
                                    <a:pt x="437" y="696"/>
                                  </a:lnTo>
                                  <a:lnTo>
                                    <a:pt x="432" y="691"/>
                                  </a:lnTo>
                                  <a:lnTo>
                                    <a:pt x="422" y="681"/>
                                  </a:lnTo>
                                  <a:lnTo>
                                    <a:pt x="417" y="662"/>
                                  </a:lnTo>
                                  <a:lnTo>
                                    <a:pt x="413" y="643"/>
                                  </a:lnTo>
                                  <a:lnTo>
                                    <a:pt x="408" y="619"/>
                                  </a:lnTo>
                                  <a:lnTo>
                                    <a:pt x="408" y="595"/>
                                  </a:lnTo>
                                  <a:lnTo>
                                    <a:pt x="408" y="571"/>
                                  </a:lnTo>
                                  <a:lnTo>
                                    <a:pt x="413" y="547"/>
                                  </a:lnTo>
                                  <a:lnTo>
                                    <a:pt x="422" y="523"/>
                                  </a:lnTo>
                                  <a:lnTo>
                                    <a:pt x="437" y="504"/>
                                  </a:lnTo>
                                  <a:lnTo>
                                    <a:pt x="451" y="485"/>
                                  </a:lnTo>
                                  <a:lnTo>
                                    <a:pt x="470" y="465"/>
                                  </a:lnTo>
                                  <a:lnTo>
                                    <a:pt x="485" y="456"/>
                                  </a:lnTo>
                                  <a:lnTo>
                                    <a:pt x="504" y="446"/>
                                  </a:lnTo>
                                  <a:lnTo>
                                    <a:pt x="528" y="437"/>
                                  </a:lnTo>
                                  <a:lnTo>
                                    <a:pt x="547" y="427"/>
                                  </a:lnTo>
                                  <a:lnTo>
                                    <a:pt x="566" y="422"/>
                                  </a:lnTo>
                                  <a:lnTo>
                                    <a:pt x="585" y="417"/>
                                  </a:lnTo>
                                  <a:lnTo>
                                    <a:pt x="600" y="408"/>
                                  </a:lnTo>
                                  <a:lnTo>
                                    <a:pt x="619" y="403"/>
                                  </a:lnTo>
                                  <a:lnTo>
                                    <a:pt x="633" y="389"/>
                                  </a:lnTo>
                                  <a:lnTo>
                                    <a:pt x="648" y="379"/>
                                  </a:lnTo>
                                  <a:lnTo>
                                    <a:pt x="657" y="365"/>
                                  </a:lnTo>
                                  <a:lnTo>
                                    <a:pt x="667" y="345"/>
                                  </a:lnTo>
                                  <a:lnTo>
                                    <a:pt x="677" y="321"/>
                                  </a:lnTo>
                                  <a:lnTo>
                                    <a:pt x="681" y="297"/>
                                  </a:lnTo>
                                  <a:lnTo>
                                    <a:pt x="681" y="264"/>
                                  </a:lnTo>
                                  <a:lnTo>
                                    <a:pt x="681" y="240"/>
                                  </a:lnTo>
                                  <a:lnTo>
                                    <a:pt x="677" y="221"/>
                                  </a:lnTo>
                                  <a:lnTo>
                                    <a:pt x="672" y="201"/>
                                  </a:lnTo>
                                  <a:lnTo>
                                    <a:pt x="662" y="182"/>
                                  </a:lnTo>
                                  <a:lnTo>
                                    <a:pt x="653" y="168"/>
                                  </a:lnTo>
                                  <a:lnTo>
                                    <a:pt x="638" y="149"/>
                                  </a:lnTo>
                                  <a:lnTo>
                                    <a:pt x="629" y="139"/>
                                  </a:lnTo>
                                  <a:lnTo>
                                    <a:pt x="609" y="125"/>
                                  </a:lnTo>
                                  <a:lnTo>
                                    <a:pt x="590" y="115"/>
                                  </a:lnTo>
                                  <a:lnTo>
                                    <a:pt x="576" y="105"/>
                                  </a:lnTo>
                                  <a:lnTo>
                                    <a:pt x="552" y="101"/>
                                  </a:lnTo>
                                  <a:lnTo>
                                    <a:pt x="528" y="96"/>
                                  </a:lnTo>
                                  <a:lnTo>
                                    <a:pt x="504" y="91"/>
                                  </a:lnTo>
                                  <a:lnTo>
                                    <a:pt x="480" y="91"/>
                                  </a:lnTo>
                                  <a:lnTo>
                                    <a:pt x="451" y="86"/>
                                  </a:lnTo>
                                  <a:lnTo>
                                    <a:pt x="422" y="91"/>
                                  </a:lnTo>
                                  <a:lnTo>
                                    <a:pt x="398" y="91"/>
                                  </a:lnTo>
                                  <a:lnTo>
                                    <a:pt x="374" y="101"/>
                                  </a:lnTo>
                                  <a:lnTo>
                                    <a:pt x="350" y="115"/>
                                  </a:lnTo>
                                  <a:lnTo>
                                    <a:pt x="326" y="129"/>
                                  </a:lnTo>
                                  <a:lnTo>
                                    <a:pt x="302" y="144"/>
                                  </a:lnTo>
                                  <a:lnTo>
                                    <a:pt x="278" y="163"/>
                                  </a:lnTo>
                                  <a:lnTo>
                                    <a:pt x="264" y="177"/>
                                  </a:lnTo>
                                  <a:lnTo>
                                    <a:pt x="249" y="192"/>
                                  </a:lnTo>
                                  <a:lnTo>
                                    <a:pt x="235" y="211"/>
                                  </a:lnTo>
                                  <a:lnTo>
                                    <a:pt x="221" y="221"/>
                                  </a:lnTo>
                                  <a:lnTo>
                                    <a:pt x="206" y="230"/>
                                  </a:lnTo>
                                  <a:lnTo>
                                    <a:pt x="187" y="235"/>
                                  </a:lnTo>
                                  <a:lnTo>
                                    <a:pt x="173" y="240"/>
                                  </a:lnTo>
                                  <a:lnTo>
                                    <a:pt x="158" y="245"/>
                                  </a:lnTo>
                                  <a:lnTo>
                                    <a:pt x="144" y="249"/>
                                  </a:lnTo>
                                  <a:lnTo>
                                    <a:pt x="134" y="249"/>
                                  </a:lnTo>
                                  <a:lnTo>
                                    <a:pt x="125" y="240"/>
                                  </a:lnTo>
                                  <a:lnTo>
                                    <a:pt x="139" y="235"/>
                                  </a:lnTo>
                                  <a:lnTo>
                                    <a:pt x="158" y="225"/>
                                  </a:lnTo>
                                  <a:lnTo>
                                    <a:pt x="177" y="216"/>
                                  </a:lnTo>
                                  <a:lnTo>
                                    <a:pt x="197" y="211"/>
                                  </a:lnTo>
                                  <a:lnTo>
                                    <a:pt x="216" y="197"/>
                                  </a:lnTo>
                                  <a:lnTo>
                                    <a:pt x="235" y="182"/>
                                  </a:lnTo>
                                  <a:lnTo>
                                    <a:pt x="249" y="173"/>
                                  </a:lnTo>
                                  <a:lnTo>
                                    <a:pt x="269" y="158"/>
                                  </a:lnTo>
                                  <a:lnTo>
                                    <a:pt x="283" y="144"/>
                                  </a:lnTo>
                                  <a:lnTo>
                                    <a:pt x="297" y="129"/>
                                  </a:lnTo>
                                  <a:lnTo>
                                    <a:pt x="312" y="120"/>
                                  </a:lnTo>
                                  <a:lnTo>
                                    <a:pt x="326" y="105"/>
                                  </a:lnTo>
                                  <a:lnTo>
                                    <a:pt x="341" y="96"/>
                                  </a:lnTo>
                                  <a:lnTo>
                                    <a:pt x="350" y="91"/>
                                  </a:lnTo>
                                  <a:lnTo>
                                    <a:pt x="360" y="86"/>
                                  </a:lnTo>
                                  <a:lnTo>
                                    <a:pt x="369" y="86"/>
                                  </a:lnTo>
                                  <a:lnTo>
                                    <a:pt x="355" y="72"/>
                                  </a:lnTo>
                                  <a:lnTo>
                                    <a:pt x="345" y="38"/>
                                  </a:lnTo>
                                  <a:lnTo>
                                    <a:pt x="331" y="19"/>
                                  </a:lnTo>
                                  <a:lnTo>
                                    <a:pt x="317" y="5"/>
                                  </a:lnTo>
                                  <a:lnTo>
                                    <a:pt x="297" y="0"/>
                                  </a:lnTo>
                                  <a:lnTo>
                                    <a:pt x="283" y="9"/>
                                  </a:lnTo>
                                  <a:lnTo>
                                    <a:pt x="264" y="19"/>
                                  </a:lnTo>
                                  <a:lnTo>
                                    <a:pt x="249" y="38"/>
                                  </a:lnTo>
                                  <a:lnTo>
                                    <a:pt x="235" y="62"/>
                                  </a:lnTo>
                                  <a:lnTo>
                                    <a:pt x="225" y="81"/>
                                  </a:lnTo>
                                  <a:lnTo>
                                    <a:pt x="216" y="91"/>
                                  </a:lnTo>
                                  <a:lnTo>
                                    <a:pt x="206" y="91"/>
                                  </a:lnTo>
                                  <a:lnTo>
                                    <a:pt x="201" y="86"/>
                                  </a:lnTo>
                                  <a:lnTo>
                                    <a:pt x="192" y="81"/>
                                  </a:lnTo>
                                  <a:lnTo>
                                    <a:pt x="187" y="67"/>
                                  </a:lnTo>
                                  <a:lnTo>
                                    <a:pt x="177" y="57"/>
                                  </a:lnTo>
                                  <a:lnTo>
                                    <a:pt x="177" y="43"/>
                                  </a:lnTo>
                                  <a:lnTo>
                                    <a:pt x="168" y="29"/>
                                  </a:lnTo>
                                  <a:lnTo>
                                    <a:pt x="158" y="19"/>
                                  </a:lnTo>
                                  <a:lnTo>
                                    <a:pt x="144" y="14"/>
                                  </a:lnTo>
                                  <a:lnTo>
                                    <a:pt x="129" y="14"/>
                                  </a:lnTo>
                                  <a:lnTo>
                                    <a:pt x="110" y="14"/>
                                  </a:lnTo>
                                  <a:lnTo>
                                    <a:pt x="96" y="24"/>
                                  </a:lnTo>
                                  <a:lnTo>
                                    <a:pt x="81" y="38"/>
                                  </a:lnTo>
                                  <a:lnTo>
                                    <a:pt x="67" y="57"/>
                                  </a:lnTo>
                                  <a:lnTo>
                                    <a:pt x="57" y="77"/>
                                  </a:lnTo>
                                  <a:lnTo>
                                    <a:pt x="57" y="96"/>
                                  </a:lnTo>
                                  <a:lnTo>
                                    <a:pt x="62" y="115"/>
                                  </a:lnTo>
                                  <a:lnTo>
                                    <a:pt x="67" y="129"/>
                                  </a:lnTo>
                                  <a:lnTo>
                                    <a:pt x="77" y="144"/>
                                  </a:lnTo>
                                  <a:lnTo>
                                    <a:pt x="86" y="158"/>
                                  </a:lnTo>
                                  <a:lnTo>
                                    <a:pt x="96" y="168"/>
                                  </a:lnTo>
                                  <a:lnTo>
                                    <a:pt x="105" y="173"/>
                                  </a:lnTo>
                                  <a:lnTo>
                                    <a:pt x="91" y="177"/>
                                  </a:lnTo>
                                  <a:lnTo>
                                    <a:pt x="77" y="182"/>
                                  </a:lnTo>
                                  <a:lnTo>
                                    <a:pt x="67" y="187"/>
                                  </a:lnTo>
                                  <a:lnTo>
                                    <a:pt x="57" y="192"/>
                                  </a:lnTo>
                                  <a:lnTo>
                                    <a:pt x="48" y="201"/>
                                  </a:lnTo>
                                  <a:lnTo>
                                    <a:pt x="43" y="211"/>
                                  </a:lnTo>
                                  <a:lnTo>
                                    <a:pt x="43" y="216"/>
                                  </a:lnTo>
                                  <a:lnTo>
                                    <a:pt x="38" y="230"/>
                                  </a:lnTo>
                                  <a:lnTo>
                                    <a:pt x="43" y="245"/>
                                  </a:lnTo>
                                  <a:lnTo>
                                    <a:pt x="48" y="259"/>
                                  </a:lnTo>
                                  <a:lnTo>
                                    <a:pt x="53" y="269"/>
                                  </a:lnTo>
                                  <a:lnTo>
                                    <a:pt x="62" y="283"/>
                                  </a:lnTo>
                                  <a:lnTo>
                                    <a:pt x="72" y="293"/>
                                  </a:lnTo>
                                  <a:lnTo>
                                    <a:pt x="81" y="307"/>
                                  </a:lnTo>
                                  <a:lnTo>
                                    <a:pt x="101" y="312"/>
                                  </a:lnTo>
                                  <a:lnTo>
                                    <a:pt x="115" y="317"/>
                                  </a:lnTo>
                                  <a:lnTo>
                                    <a:pt x="96" y="321"/>
                                  </a:lnTo>
                                  <a:lnTo>
                                    <a:pt x="72" y="326"/>
                                  </a:lnTo>
                                  <a:lnTo>
                                    <a:pt x="57" y="331"/>
                                  </a:lnTo>
                                  <a:lnTo>
                                    <a:pt x="48" y="336"/>
                                  </a:lnTo>
                                  <a:lnTo>
                                    <a:pt x="38" y="345"/>
                                  </a:lnTo>
                                  <a:lnTo>
                                    <a:pt x="33" y="355"/>
                                  </a:lnTo>
                                  <a:lnTo>
                                    <a:pt x="33" y="365"/>
                                  </a:lnTo>
                                  <a:lnTo>
                                    <a:pt x="33" y="374"/>
                                  </a:lnTo>
                                  <a:lnTo>
                                    <a:pt x="33" y="403"/>
                                  </a:lnTo>
                                  <a:lnTo>
                                    <a:pt x="29" y="427"/>
                                  </a:lnTo>
                                  <a:lnTo>
                                    <a:pt x="19" y="451"/>
                                  </a:lnTo>
                                  <a:lnTo>
                                    <a:pt x="0" y="470"/>
                                  </a:lnTo>
                                  <a:lnTo>
                                    <a:pt x="9" y="480"/>
                                  </a:lnTo>
                                  <a:lnTo>
                                    <a:pt x="19" y="480"/>
                                  </a:lnTo>
                                  <a:lnTo>
                                    <a:pt x="29" y="485"/>
                                  </a:lnTo>
                                  <a:lnTo>
                                    <a:pt x="38" y="480"/>
                                  </a:lnTo>
                                  <a:lnTo>
                                    <a:pt x="48" y="480"/>
                                  </a:lnTo>
                                  <a:lnTo>
                                    <a:pt x="57" y="470"/>
                                  </a:lnTo>
                                  <a:lnTo>
                                    <a:pt x="67" y="465"/>
                                  </a:lnTo>
                                  <a:lnTo>
                                    <a:pt x="81" y="461"/>
                                  </a:lnTo>
                                  <a:lnTo>
                                    <a:pt x="91" y="446"/>
                                  </a:lnTo>
                                  <a:lnTo>
                                    <a:pt x="101" y="432"/>
                                  </a:lnTo>
                                  <a:lnTo>
                                    <a:pt x="110" y="413"/>
                                  </a:lnTo>
                                  <a:lnTo>
                                    <a:pt x="125" y="398"/>
                                  </a:lnTo>
                                  <a:lnTo>
                                    <a:pt x="134" y="384"/>
                                  </a:lnTo>
                                  <a:lnTo>
                                    <a:pt x="149" y="365"/>
                                  </a:lnTo>
                                  <a:lnTo>
                                    <a:pt x="158" y="355"/>
                                  </a:lnTo>
                                  <a:lnTo>
                                    <a:pt x="163" y="345"/>
                                  </a:lnTo>
                                  <a:lnTo>
                                    <a:pt x="177" y="341"/>
                                  </a:lnTo>
                                  <a:lnTo>
                                    <a:pt x="182" y="345"/>
                                  </a:lnTo>
                                  <a:lnTo>
                                    <a:pt x="182" y="360"/>
                                  </a:lnTo>
                                  <a:lnTo>
                                    <a:pt x="173" y="374"/>
                                  </a:lnTo>
                                  <a:lnTo>
                                    <a:pt x="163" y="384"/>
                                  </a:lnTo>
                                  <a:lnTo>
                                    <a:pt x="153" y="393"/>
                                  </a:lnTo>
                                  <a:lnTo>
                                    <a:pt x="139" y="403"/>
                                  </a:lnTo>
                                  <a:lnTo>
                                    <a:pt x="125" y="417"/>
                                  </a:lnTo>
                                  <a:lnTo>
                                    <a:pt x="110" y="432"/>
                                  </a:lnTo>
                                  <a:lnTo>
                                    <a:pt x="101" y="446"/>
                                  </a:lnTo>
                                  <a:lnTo>
                                    <a:pt x="91" y="461"/>
                                  </a:lnTo>
                                  <a:lnTo>
                                    <a:pt x="86" y="475"/>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58" name="Freeform 50"/>
                          <wps:cNvSpPr>
                            <a:spLocks/>
                          </wps:cNvSpPr>
                          <wps:spPr bwMode="auto">
                            <a:xfrm>
                              <a:off x="2251" y="2541"/>
                              <a:ext cx="149" cy="92"/>
                            </a:xfrm>
                            <a:custGeom>
                              <a:avLst/>
                              <a:gdLst>
                                <a:gd name="T0" fmla="*/ 149 w 149"/>
                                <a:gd name="T1" fmla="*/ 52 h 96"/>
                                <a:gd name="T2" fmla="*/ 134 w 149"/>
                                <a:gd name="T3" fmla="*/ 38 h 96"/>
                                <a:gd name="T4" fmla="*/ 120 w 149"/>
                                <a:gd name="T5" fmla="*/ 24 h 96"/>
                                <a:gd name="T6" fmla="*/ 106 w 149"/>
                                <a:gd name="T7" fmla="*/ 14 h 96"/>
                                <a:gd name="T8" fmla="*/ 86 w 149"/>
                                <a:gd name="T9" fmla="*/ 9 h 96"/>
                                <a:gd name="T10" fmla="*/ 62 w 149"/>
                                <a:gd name="T11" fmla="*/ 4 h 96"/>
                                <a:gd name="T12" fmla="*/ 43 w 149"/>
                                <a:gd name="T13" fmla="*/ 0 h 96"/>
                                <a:gd name="T14" fmla="*/ 19 w 149"/>
                                <a:gd name="T15" fmla="*/ 4 h 96"/>
                                <a:gd name="T16" fmla="*/ 0 w 149"/>
                                <a:gd name="T17" fmla="*/ 9 h 96"/>
                                <a:gd name="T18" fmla="*/ 14 w 149"/>
                                <a:gd name="T19" fmla="*/ 19 h 96"/>
                                <a:gd name="T20" fmla="*/ 29 w 149"/>
                                <a:gd name="T21" fmla="*/ 24 h 96"/>
                                <a:gd name="T22" fmla="*/ 43 w 149"/>
                                <a:gd name="T23" fmla="*/ 28 h 96"/>
                                <a:gd name="T24" fmla="*/ 58 w 149"/>
                                <a:gd name="T25" fmla="*/ 38 h 96"/>
                                <a:gd name="T26" fmla="*/ 67 w 149"/>
                                <a:gd name="T27" fmla="*/ 48 h 96"/>
                                <a:gd name="T28" fmla="*/ 72 w 149"/>
                                <a:gd name="T29" fmla="*/ 62 h 96"/>
                                <a:gd name="T30" fmla="*/ 77 w 149"/>
                                <a:gd name="T31" fmla="*/ 76 h 96"/>
                                <a:gd name="T32" fmla="*/ 72 w 149"/>
                                <a:gd name="T33" fmla="*/ 96 h 96"/>
                                <a:gd name="T34" fmla="*/ 149 w 149"/>
                                <a:gd name="T35" fmla="*/ 52 h 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149" h="96">
                                  <a:moveTo>
                                    <a:pt x="149" y="52"/>
                                  </a:moveTo>
                                  <a:lnTo>
                                    <a:pt x="134" y="38"/>
                                  </a:lnTo>
                                  <a:lnTo>
                                    <a:pt x="120" y="24"/>
                                  </a:lnTo>
                                  <a:lnTo>
                                    <a:pt x="106" y="14"/>
                                  </a:lnTo>
                                  <a:lnTo>
                                    <a:pt x="86" y="9"/>
                                  </a:lnTo>
                                  <a:lnTo>
                                    <a:pt x="62" y="4"/>
                                  </a:lnTo>
                                  <a:lnTo>
                                    <a:pt x="43" y="0"/>
                                  </a:lnTo>
                                  <a:lnTo>
                                    <a:pt x="19" y="4"/>
                                  </a:lnTo>
                                  <a:lnTo>
                                    <a:pt x="0" y="9"/>
                                  </a:lnTo>
                                  <a:lnTo>
                                    <a:pt x="14" y="19"/>
                                  </a:lnTo>
                                  <a:lnTo>
                                    <a:pt x="29" y="24"/>
                                  </a:lnTo>
                                  <a:lnTo>
                                    <a:pt x="43" y="28"/>
                                  </a:lnTo>
                                  <a:lnTo>
                                    <a:pt x="58" y="38"/>
                                  </a:lnTo>
                                  <a:lnTo>
                                    <a:pt x="67" y="48"/>
                                  </a:lnTo>
                                  <a:lnTo>
                                    <a:pt x="72" y="62"/>
                                  </a:lnTo>
                                  <a:lnTo>
                                    <a:pt x="77" y="76"/>
                                  </a:lnTo>
                                  <a:lnTo>
                                    <a:pt x="72" y="96"/>
                                  </a:lnTo>
                                  <a:lnTo>
                                    <a:pt x="149" y="52"/>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59" name="Freeform 51"/>
                          <wps:cNvSpPr>
                            <a:spLocks/>
                          </wps:cNvSpPr>
                          <wps:spPr bwMode="auto">
                            <a:xfrm>
                              <a:off x="2390" y="2472"/>
                              <a:ext cx="72" cy="73"/>
                            </a:xfrm>
                            <a:custGeom>
                              <a:avLst/>
                              <a:gdLst>
                                <a:gd name="T0" fmla="*/ 63 w 72"/>
                                <a:gd name="T1" fmla="*/ 14 h 76"/>
                                <a:gd name="T2" fmla="*/ 53 w 72"/>
                                <a:gd name="T3" fmla="*/ 4 h 76"/>
                                <a:gd name="T4" fmla="*/ 43 w 72"/>
                                <a:gd name="T5" fmla="*/ 4 h 76"/>
                                <a:gd name="T6" fmla="*/ 39 w 72"/>
                                <a:gd name="T7" fmla="*/ 0 h 76"/>
                                <a:gd name="T8" fmla="*/ 29 w 72"/>
                                <a:gd name="T9" fmla="*/ 0 h 76"/>
                                <a:gd name="T10" fmla="*/ 24 w 72"/>
                                <a:gd name="T11" fmla="*/ 0 h 76"/>
                                <a:gd name="T12" fmla="*/ 19 w 72"/>
                                <a:gd name="T13" fmla="*/ 4 h 76"/>
                                <a:gd name="T14" fmla="*/ 10 w 72"/>
                                <a:gd name="T15" fmla="*/ 4 h 76"/>
                                <a:gd name="T16" fmla="*/ 10 w 72"/>
                                <a:gd name="T17" fmla="*/ 14 h 76"/>
                                <a:gd name="T18" fmla="*/ 0 w 72"/>
                                <a:gd name="T19" fmla="*/ 28 h 76"/>
                                <a:gd name="T20" fmla="*/ 5 w 72"/>
                                <a:gd name="T21" fmla="*/ 38 h 76"/>
                                <a:gd name="T22" fmla="*/ 10 w 72"/>
                                <a:gd name="T23" fmla="*/ 52 h 76"/>
                                <a:gd name="T24" fmla="*/ 19 w 72"/>
                                <a:gd name="T25" fmla="*/ 67 h 76"/>
                                <a:gd name="T26" fmla="*/ 24 w 72"/>
                                <a:gd name="T27" fmla="*/ 72 h 76"/>
                                <a:gd name="T28" fmla="*/ 29 w 72"/>
                                <a:gd name="T29" fmla="*/ 76 h 76"/>
                                <a:gd name="T30" fmla="*/ 34 w 72"/>
                                <a:gd name="T31" fmla="*/ 76 h 76"/>
                                <a:gd name="T32" fmla="*/ 39 w 72"/>
                                <a:gd name="T33" fmla="*/ 76 h 76"/>
                                <a:gd name="T34" fmla="*/ 48 w 72"/>
                                <a:gd name="T35" fmla="*/ 72 h 76"/>
                                <a:gd name="T36" fmla="*/ 53 w 72"/>
                                <a:gd name="T37" fmla="*/ 72 h 76"/>
                                <a:gd name="T38" fmla="*/ 58 w 72"/>
                                <a:gd name="T39" fmla="*/ 67 h 76"/>
                                <a:gd name="T40" fmla="*/ 63 w 72"/>
                                <a:gd name="T41" fmla="*/ 62 h 76"/>
                                <a:gd name="T42" fmla="*/ 67 w 72"/>
                                <a:gd name="T43" fmla="*/ 52 h 76"/>
                                <a:gd name="T44" fmla="*/ 72 w 72"/>
                                <a:gd name="T45" fmla="*/ 38 h 76"/>
                                <a:gd name="T46" fmla="*/ 72 w 72"/>
                                <a:gd name="T47" fmla="*/ 24 h 76"/>
                                <a:gd name="T48" fmla="*/ 63 w 72"/>
                                <a:gd name="T49" fmla="*/ 14 h 7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Lst>
                              <a:rect l="0" t="0" r="r" b="b"/>
                              <a:pathLst>
                                <a:path w="72" h="76">
                                  <a:moveTo>
                                    <a:pt x="63" y="14"/>
                                  </a:moveTo>
                                  <a:lnTo>
                                    <a:pt x="53" y="4"/>
                                  </a:lnTo>
                                  <a:lnTo>
                                    <a:pt x="43" y="4"/>
                                  </a:lnTo>
                                  <a:lnTo>
                                    <a:pt x="39" y="0"/>
                                  </a:lnTo>
                                  <a:lnTo>
                                    <a:pt x="29" y="0"/>
                                  </a:lnTo>
                                  <a:lnTo>
                                    <a:pt x="24" y="0"/>
                                  </a:lnTo>
                                  <a:lnTo>
                                    <a:pt x="19" y="4"/>
                                  </a:lnTo>
                                  <a:lnTo>
                                    <a:pt x="10" y="4"/>
                                  </a:lnTo>
                                  <a:lnTo>
                                    <a:pt x="10" y="14"/>
                                  </a:lnTo>
                                  <a:lnTo>
                                    <a:pt x="0" y="28"/>
                                  </a:lnTo>
                                  <a:lnTo>
                                    <a:pt x="5" y="38"/>
                                  </a:lnTo>
                                  <a:lnTo>
                                    <a:pt x="10" y="52"/>
                                  </a:lnTo>
                                  <a:lnTo>
                                    <a:pt x="19" y="67"/>
                                  </a:lnTo>
                                  <a:lnTo>
                                    <a:pt x="24" y="72"/>
                                  </a:lnTo>
                                  <a:lnTo>
                                    <a:pt x="29" y="76"/>
                                  </a:lnTo>
                                  <a:lnTo>
                                    <a:pt x="34" y="76"/>
                                  </a:lnTo>
                                  <a:lnTo>
                                    <a:pt x="39" y="76"/>
                                  </a:lnTo>
                                  <a:lnTo>
                                    <a:pt x="48" y="72"/>
                                  </a:lnTo>
                                  <a:lnTo>
                                    <a:pt x="53" y="72"/>
                                  </a:lnTo>
                                  <a:lnTo>
                                    <a:pt x="58" y="67"/>
                                  </a:lnTo>
                                  <a:lnTo>
                                    <a:pt x="63" y="62"/>
                                  </a:lnTo>
                                  <a:lnTo>
                                    <a:pt x="67" y="52"/>
                                  </a:lnTo>
                                  <a:lnTo>
                                    <a:pt x="72" y="38"/>
                                  </a:lnTo>
                                  <a:lnTo>
                                    <a:pt x="72" y="24"/>
                                  </a:lnTo>
                                  <a:lnTo>
                                    <a:pt x="63" y="14"/>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60" name="Freeform 52"/>
                          <wps:cNvSpPr>
                            <a:spLocks/>
                          </wps:cNvSpPr>
                          <wps:spPr bwMode="auto">
                            <a:xfrm>
                              <a:off x="1901" y="2728"/>
                              <a:ext cx="494" cy="1422"/>
                            </a:xfrm>
                            <a:custGeom>
                              <a:avLst/>
                              <a:gdLst>
                                <a:gd name="T0" fmla="*/ 76 w 494"/>
                                <a:gd name="T1" fmla="*/ 149 h 1488"/>
                                <a:gd name="T2" fmla="*/ 81 w 494"/>
                                <a:gd name="T3" fmla="*/ 279 h 1488"/>
                                <a:gd name="T4" fmla="*/ 105 w 494"/>
                                <a:gd name="T5" fmla="*/ 413 h 1488"/>
                                <a:gd name="T6" fmla="*/ 158 w 494"/>
                                <a:gd name="T7" fmla="*/ 538 h 1488"/>
                                <a:gd name="T8" fmla="*/ 240 w 494"/>
                                <a:gd name="T9" fmla="*/ 634 h 1488"/>
                                <a:gd name="T10" fmla="*/ 307 w 494"/>
                                <a:gd name="T11" fmla="*/ 672 h 1488"/>
                                <a:gd name="T12" fmla="*/ 273 w 494"/>
                                <a:gd name="T13" fmla="*/ 672 h 1488"/>
                                <a:gd name="T14" fmla="*/ 225 w 494"/>
                                <a:gd name="T15" fmla="*/ 663 h 1488"/>
                                <a:gd name="T16" fmla="*/ 177 w 494"/>
                                <a:gd name="T17" fmla="*/ 672 h 1488"/>
                                <a:gd name="T18" fmla="*/ 139 w 494"/>
                                <a:gd name="T19" fmla="*/ 711 h 1488"/>
                                <a:gd name="T20" fmla="*/ 172 w 494"/>
                                <a:gd name="T21" fmla="*/ 768 h 1488"/>
                                <a:gd name="T22" fmla="*/ 129 w 494"/>
                                <a:gd name="T23" fmla="*/ 778 h 1488"/>
                                <a:gd name="T24" fmla="*/ 57 w 494"/>
                                <a:gd name="T25" fmla="*/ 826 h 1488"/>
                                <a:gd name="T26" fmla="*/ 19 w 494"/>
                                <a:gd name="T27" fmla="*/ 888 h 1488"/>
                                <a:gd name="T28" fmla="*/ 24 w 494"/>
                                <a:gd name="T29" fmla="*/ 927 h 1488"/>
                                <a:gd name="T30" fmla="*/ 96 w 494"/>
                                <a:gd name="T31" fmla="*/ 951 h 1488"/>
                                <a:gd name="T32" fmla="*/ 182 w 494"/>
                                <a:gd name="T33" fmla="*/ 903 h 1488"/>
                                <a:gd name="T34" fmla="*/ 153 w 494"/>
                                <a:gd name="T35" fmla="*/ 941 h 1488"/>
                                <a:gd name="T36" fmla="*/ 96 w 494"/>
                                <a:gd name="T37" fmla="*/ 1061 h 1488"/>
                                <a:gd name="T38" fmla="*/ 76 w 494"/>
                                <a:gd name="T39" fmla="*/ 1152 h 1488"/>
                                <a:gd name="T40" fmla="*/ 110 w 494"/>
                                <a:gd name="T41" fmla="*/ 1157 h 1488"/>
                                <a:gd name="T42" fmla="*/ 177 w 494"/>
                                <a:gd name="T43" fmla="*/ 1109 h 1488"/>
                                <a:gd name="T44" fmla="*/ 220 w 494"/>
                                <a:gd name="T45" fmla="*/ 1028 h 1488"/>
                                <a:gd name="T46" fmla="*/ 235 w 494"/>
                                <a:gd name="T47" fmla="*/ 1023 h 1488"/>
                                <a:gd name="T48" fmla="*/ 225 w 494"/>
                                <a:gd name="T49" fmla="*/ 1152 h 1488"/>
                                <a:gd name="T50" fmla="*/ 182 w 494"/>
                                <a:gd name="T51" fmla="*/ 1277 h 1488"/>
                                <a:gd name="T52" fmla="*/ 148 w 494"/>
                                <a:gd name="T53" fmla="*/ 1364 h 1488"/>
                                <a:gd name="T54" fmla="*/ 134 w 494"/>
                                <a:gd name="T55" fmla="*/ 1388 h 1488"/>
                                <a:gd name="T56" fmla="*/ 129 w 494"/>
                                <a:gd name="T57" fmla="*/ 1320 h 1488"/>
                                <a:gd name="T58" fmla="*/ 81 w 494"/>
                                <a:gd name="T59" fmla="*/ 1306 h 1488"/>
                                <a:gd name="T60" fmla="*/ 48 w 494"/>
                                <a:gd name="T61" fmla="*/ 1320 h 1488"/>
                                <a:gd name="T62" fmla="*/ 19 w 494"/>
                                <a:gd name="T63" fmla="*/ 1368 h 1488"/>
                                <a:gd name="T64" fmla="*/ 24 w 494"/>
                                <a:gd name="T65" fmla="*/ 1431 h 1488"/>
                                <a:gd name="T66" fmla="*/ 62 w 494"/>
                                <a:gd name="T67" fmla="*/ 1479 h 1488"/>
                                <a:gd name="T68" fmla="*/ 134 w 494"/>
                                <a:gd name="T69" fmla="*/ 1474 h 1488"/>
                                <a:gd name="T70" fmla="*/ 211 w 494"/>
                                <a:gd name="T71" fmla="*/ 1392 h 1488"/>
                                <a:gd name="T72" fmla="*/ 259 w 494"/>
                                <a:gd name="T73" fmla="*/ 1301 h 1488"/>
                                <a:gd name="T74" fmla="*/ 283 w 494"/>
                                <a:gd name="T75" fmla="*/ 1076 h 1488"/>
                                <a:gd name="T76" fmla="*/ 302 w 494"/>
                                <a:gd name="T77" fmla="*/ 874 h 1488"/>
                                <a:gd name="T78" fmla="*/ 369 w 494"/>
                                <a:gd name="T79" fmla="*/ 788 h 1488"/>
                                <a:gd name="T80" fmla="*/ 436 w 494"/>
                                <a:gd name="T81" fmla="*/ 783 h 1488"/>
                                <a:gd name="T82" fmla="*/ 460 w 494"/>
                                <a:gd name="T83" fmla="*/ 836 h 1488"/>
                                <a:gd name="T84" fmla="*/ 441 w 494"/>
                                <a:gd name="T85" fmla="*/ 893 h 1488"/>
                                <a:gd name="T86" fmla="*/ 403 w 494"/>
                                <a:gd name="T87" fmla="*/ 898 h 1488"/>
                                <a:gd name="T88" fmla="*/ 374 w 494"/>
                                <a:gd name="T89" fmla="*/ 860 h 1488"/>
                                <a:gd name="T90" fmla="*/ 379 w 494"/>
                                <a:gd name="T91" fmla="*/ 927 h 1488"/>
                                <a:gd name="T92" fmla="*/ 360 w 494"/>
                                <a:gd name="T93" fmla="*/ 965 h 1488"/>
                                <a:gd name="T94" fmla="*/ 374 w 494"/>
                                <a:gd name="T95" fmla="*/ 1008 h 1488"/>
                                <a:gd name="T96" fmla="*/ 412 w 494"/>
                                <a:gd name="T97" fmla="*/ 994 h 1488"/>
                                <a:gd name="T98" fmla="*/ 456 w 494"/>
                                <a:gd name="T99" fmla="*/ 946 h 1488"/>
                                <a:gd name="T100" fmla="*/ 489 w 494"/>
                                <a:gd name="T101" fmla="*/ 840 h 1488"/>
                                <a:gd name="T102" fmla="*/ 470 w 494"/>
                                <a:gd name="T103" fmla="*/ 692 h 1488"/>
                                <a:gd name="T104" fmla="*/ 403 w 494"/>
                                <a:gd name="T105" fmla="*/ 610 h 1488"/>
                                <a:gd name="T106" fmla="*/ 331 w 494"/>
                                <a:gd name="T107" fmla="*/ 557 h 1488"/>
                                <a:gd name="T108" fmla="*/ 249 w 494"/>
                                <a:gd name="T109" fmla="*/ 437 h 1488"/>
                                <a:gd name="T110" fmla="*/ 182 w 494"/>
                                <a:gd name="T111" fmla="*/ 274 h 1488"/>
                                <a:gd name="T112" fmla="*/ 177 w 494"/>
                                <a:gd name="T113" fmla="*/ 0 h 1488"/>
                                <a:gd name="T114" fmla="*/ 144 w 494"/>
                                <a:gd name="T115" fmla="*/ 44 h 1488"/>
                                <a:gd name="T116" fmla="*/ 115 w 494"/>
                                <a:gd name="T117" fmla="*/ 68 h 148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Lst>
                              <a:rect l="0" t="0" r="r" b="b"/>
                              <a:pathLst>
                                <a:path w="494" h="1488">
                                  <a:moveTo>
                                    <a:pt x="86" y="82"/>
                                  </a:moveTo>
                                  <a:lnTo>
                                    <a:pt x="81" y="111"/>
                                  </a:lnTo>
                                  <a:lnTo>
                                    <a:pt x="76" y="149"/>
                                  </a:lnTo>
                                  <a:lnTo>
                                    <a:pt x="76" y="192"/>
                                  </a:lnTo>
                                  <a:lnTo>
                                    <a:pt x="76" y="236"/>
                                  </a:lnTo>
                                  <a:lnTo>
                                    <a:pt x="81" y="279"/>
                                  </a:lnTo>
                                  <a:lnTo>
                                    <a:pt x="86" y="322"/>
                                  </a:lnTo>
                                  <a:lnTo>
                                    <a:pt x="96" y="370"/>
                                  </a:lnTo>
                                  <a:lnTo>
                                    <a:pt x="105" y="413"/>
                                  </a:lnTo>
                                  <a:lnTo>
                                    <a:pt x="120" y="461"/>
                                  </a:lnTo>
                                  <a:lnTo>
                                    <a:pt x="134" y="500"/>
                                  </a:lnTo>
                                  <a:lnTo>
                                    <a:pt x="158" y="538"/>
                                  </a:lnTo>
                                  <a:lnTo>
                                    <a:pt x="182" y="576"/>
                                  </a:lnTo>
                                  <a:lnTo>
                                    <a:pt x="206" y="605"/>
                                  </a:lnTo>
                                  <a:lnTo>
                                    <a:pt x="240" y="634"/>
                                  </a:lnTo>
                                  <a:lnTo>
                                    <a:pt x="273" y="653"/>
                                  </a:lnTo>
                                  <a:lnTo>
                                    <a:pt x="316" y="668"/>
                                  </a:lnTo>
                                  <a:lnTo>
                                    <a:pt x="307" y="672"/>
                                  </a:lnTo>
                                  <a:lnTo>
                                    <a:pt x="297" y="672"/>
                                  </a:lnTo>
                                  <a:lnTo>
                                    <a:pt x="288" y="672"/>
                                  </a:lnTo>
                                  <a:lnTo>
                                    <a:pt x="273" y="672"/>
                                  </a:lnTo>
                                  <a:lnTo>
                                    <a:pt x="259" y="672"/>
                                  </a:lnTo>
                                  <a:lnTo>
                                    <a:pt x="244" y="668"/>
                                  </a:lnTo>
                                  <a:lnTo>
                                    <a:pt x="225" y="663"/>
                                  </a:lnTo>
                                  <a:lnTo>
                                    <a:pt x="211" y="663"/>
                                  </a:lnTo>
                                  <a:lnTo>
                                    <a:pt x="192" y="663"/>
                                  </a:lnTo>
                                  <a:lnTo>
                                    <a:pt x="177" y="672"/>
                                  </a:lnTo>
                                  <a:lnTo>
                                    <a:pt x="158" y="682"/>
                                  </a:lnTo>
                                  <a:lnTo>
                                    <a:pt x="144" y="696"/>
                                  </a:lnTo>
                                  <a:lnTo>
                                    <a:pt x="139" y="711"/>
                                  </a:lnTo>
                                  <a:lnTo>
                                    <a:pt x="139" y="730"/>
                                  </a:lnTo>
                                  <a:lnTo>
                                    <a:pt x="148" y="749"/>
                                  </a:lnTo>
                                  <a:lnTo>
                                    <a:pt x="172" y="768"/>
                                  </a:lnTo>
                                  <a:lnTo>
                                    <a:pt x="187" y="778"/>
                                  </a:lnTo>
                                  <a:lnTo>
                                    <a:pt x="177" y="783"/>
                                  </a:lnTo>
                                  <a:lnTo>
                                    <a:pt x="129" y="778"/>
                                  </a:lnTo>
                                  <a:lnTo>
                                    <a:pt x="96" y="788"/>
                                  </a:lnTo>
                                  <a:lnTo>
                                    <a:pt x="72" y="807"/>
                                  </a:lnTo>
                                  <a:lnTo>
                                    <a:pt x="57" y="826"/>
                                  </a:lnTo>
                                  <a:lnTo>
                                    <a:pt x="48" y="850"/>
                                  </a:lnTo>
                                  <a:lnTo>
                                    <a:pt x="33" y="874"/>
                                  </a:lnTo>
                                  <a:lnTo>
                                    <a:pt x="19" y="888"/>
                                  </a:lnTo>
                                  <a:lnTo>
                                    <a:pt x="0" y="893"/>
                                  </a:lnTo>
                                  <a:lnTo>
                                    <a:pt x="9" y="912"/>
                                  </a:lnTo>
                                  <a:lnTo>
                                    <a:pt x="24" y="927"/>
                                  </a:lnTo>
                                  <a:lnTo>
                                    <a:pt x="43" y="936"/>
                                  </a:lnTo>
                                  <a:lnTo>
                                    <a:pt x="67" y="946"/>
                                  </a:lnTo>
                                  <a:lnTo>
                                    <a:pt x="96" y="951"/>
                                  </a:lnTo>
                                  <a:lnTo>
                                    <a:pt x="120" y="946"/>
                                  </a:lnTo>
                                  <a:lnTo>
                                    <a:pt x="148" y="932"/>
                                  </a:lnTo>
                                  <a:lnTo>
                                    <a:pt x="182" y="903"/>
                                  </a:lnTo>
                                  <a:lnTo>
                                    <a:pt x="201" y="884"/>
                                  </a:lnTo>
                                  <a:lnTo>
                                    <a:pt x="206" y="903"/>
                                  </a:lnTo>
                                  <a:lnTo>
                                    <a:pt x="153" y="941"/>
                                  </a:lnTo>
                                  <a:lnTo>
                                    <a:pt x="124" y="980"/>
                                  </a:lnTo>
                                  <a:lnTo>
                                    <a:pt x="105" y="1018"/>
                                  </a:lnTo>
                                  <a:lnTo>
                                    <a:pt x="96" y="1061"/>
                                  </a:lnTo>
                                  <a:lnTo>
                                    <a:pt x="86" y="1100"/>
                                  </a:lnTo>
                                  <a:lnTo>
                                    <a:pt x="86" y="1128"/>
                                  </a:lnTo>
                                  <a:lnTo>
                                    <a:pt x="76" y="1152"/>
                                  </a:lnTo>
                                  <a:lnTo>
                                    <a:pt x="62" y="1157"/>
                                  </a:lnTo>
                                  <a:lnTo>
                                    <a:pt x="81" y="1162"/>
                                  </a:lnTo>
                                  <a:lnTo>
                                    <a:pt x="110" y="1157"/>
                                  </a:lnTo>
                                  <a:lnTo>
                                    <a:pt x="129" y="1148"/>
                                  </a:lnTo>
                                  <a:lnTo>
                                    <a:pt x="158" y="1133"/>
                                  </a:lnTo>
                                  <a:lnTo>
                                    <a:pt x="177" y="1109"/>
                                  </a:lnTo>
                                  <a:lnTo>
                                    <a:pt x="196" y="1085"/>
                                  </a:lnTo>
                                  <a:lnTo>
                                    <a:pt x="211" y="1056"/>
                                  </a:lnTo>
                                  <a:lnTo>
                                    <a:pt x="220" y="1028"/>
                                  </a:lnTo>
                                  <a:lnTo>
                                    <a:pt x="225" y="960"/>
                                  </a:lnTo>
                                  <a:lnTo>
                                    <a:pt x="244" y="975"/>
                                  </a:lnTo>
                                  <a:lnTo>
                                    <a:pt x="235" y="1023"/>
                                  </a:lnTo>
                                  <a:lnTo>
                                    <a:pt x="230" y="1066"/>
                                  </a:lnTo>
                                  <a:lnTo>
                                    <a:pt x="230" y="1109"/>
                                  </a:lnTo>
                                  <a:lnTo>
                                    <a:pt x="225" y="1152"/>
                                  </a:lnTo>
                                  <a:lnTo>
                                    <a:pt x="220" y="1196"/>
                                  </a:lnTo>
                                  <a:lnTo>
                                    <a:pt x="206" y="1234"/>
                                  </a:lnTo>
                                  <a:lnTo>
                                    <a:pt x="182" y="1277"/>
                                  </a:lnTo>
                                  <a:lnTo>
                                    <a:pt x="148" y="1316"/>
                                  </a:lnTo>
                                  <a:lnTo>
                                    <a:pt x="148" y="1344"/>
                                  </a:lnTo>
                                  <a:lnTo>
                                    <a:pt x="148" y="1364"/>
                                  </a:lnTo>
                                  <a:lnTo>
                                    <a:pt x="148" y="1388"/>
                                  </a:lnTo>
                                  <a:lnTo>
                                    <a:pt x="134" y="1407"/>
                                  </a:lnTo>
                                  <a:lnTo>
                                    <a:pt x="134" y="1388"/>
                                  </a:lnTo>
                                  <a:lnTo>
                                    <a:pt x="139" y="1364"/>
                                  </a:lnTo>
                                  <a:lnTo>
                                    <a:pt x="139" y="1344"/>
                                  </a:lnTo>
                                  <a:lnTo>
                                    <a:pt x="129" y="1320"/>
                                  </a:lnTo>
                                  <a:lnTo>
                                    <a:pt x="110" y="1311"/>
                                  </a:lnTo>
                                  <a:lnTo>
                                    <a:pt x="100" y="1306"/>
                                  </a:lnTo>
                                  <a:lnTo>
                                    <a:pt x="81" y="1306"/>
                                  </a:lnTo>
                                  <a:lnTo>
                                    <a:pt x="72" y="1306"/>
                                  </a:lnTo>
                                  <a:lnTo>
                                    <a:pt x="57" y="1311"/>
                                  </a:lnTo>
                                  <a:lnTo>
                                    <a:pt x="48" y="1320"/>
                                  </a:lnTo>
                                  <a:lnTo>
                                    <a:pt x="33" y="1335"/>
                                  </a:lnTo>
                                  <a:lnTo>
                                    <a:pt x="28" y="1349"/>
                                  </a:lnTo>
                                  <a:lnTo>
                                    <a:pt x="19" y="1368"/>
                                  </a:lnTo>
                                  <a:lnTo>
                                    <a:pt x="19" y="1388"/>
                                  </a:lnTo>
                                  <a:lnTo>
                                    <a:pt x="19" y="1412"/>
                                  </a:lnTo>
                                  <a:lnTo>
                                    <a:pt x="24" y="1431"/>
                                  </a:lnTo>
                                  <a:lnTo>
                                    <a:pt x="33" y="1450"/>
                                  </a:lnTo>
                                  <a:lnTo>
                                    <a:pt x="48" y="1469"/>
                                  </a:lnTo>
                                  <a:lnTo>
                                    <a:pt x="62" y="1479"/>
                                  </a:lnTo>
                                  <a:lnTo>
                                    <a:pt x="81" y="1488"/>
                                  </a:lnTo>
                                  <a:lnTo>
                                    <a:pt x="110" y="1488"/>
                                  </a:lnTo>
                                  <a:lnTo>
                                    <a:pt x="134" y="1474"/>
                                  </a:lnTo>
                                  <a:lnTo>
                                    <a:pt x="163" y="1455"/>
                                  </a:lnTo>
                                  <a:lnTo>
                                    <a:pt x="187" y="1426"/>
                                  </a:lnTo>
                                  <a:lnTo>
                                    <a:pt x="211" y="1392"/>
                                  </a:lnTo>
                                  <a:lnTo>
                                    <a:pt x="235" y="1364"/>
                                  </a:lnTo>
                                  <a:lnTo>
                                    <a:pt x="249" y="1330"/>
                                  </a:lnTo>
                                  <a:lnTo>
                                    <a:pt x="259" y="1301"/>
                                  </a:lnTo>
                                  <a:lnTo>
                                    <a:pt x="268" y="1229"/>
                                  </a:lnTo>
                                  <a:lnTo>
                                    <a:pt x="278" y="1152"/>
                                  </a:lnTo>
                                  <a:lnTo>
                                    <a:pt x="283" y="1076"/>
                                  </a:lnTo>
                                  <a:lnTo>
                                    <a:pt x="288" y="1004"/>
                                  </a:lnTo>
                                  <a:lnTo>
                                    <a:pt x="292" y="936"/>
                                  </a:lnTo>
                                  <a:lnTo>
                                    <a:pt x="302" y="874"/>
                                  </a:lnTo>
                                  <a:lnTo>
                                    <a:pt x="316" y="831"/>
                                  </a:lnTo>
                                  <a:lnTo>
                                    <a:pt x="340" y="802"/>
                                  </a:lnTo>
                                  <a:lnTo>
                                    <a:pt x="369" y="788"/>
                                  </a:lnTo>
                                  <a:lnTo>
                                    <a:pt x="393" y="778"/>
                                  </a:lnTo>
                                  <a:lnTo>
                                    <a:pt x="417" y="778"/>
                                  </a:lnTo>
                                  <a:lnTo>
                                    <a:pt x="436" y="783"/>
                                  </a:lnTo>
                                  <a:lnTo>
                                    <a:pt x="446" y="797"/>
                                  </a:lnTo>
                                  <a:lnTo>
                                    <a:pt x="456" y="812"/>
                                  </a:lnTo>
                                  <a:lnTo>
                                    <a:pt x="460" y="836"/>
                                  </a:lnTo>
                                  <a:lnTo>
                                    <a:pt x="460" y="860"/>
                                  </a:lnTo>
                                  <a:lnTo>
                                    <a:pt x="451" y="884"/>
                                  </a:lnTo>
                                  <a:lnTo>
                                    <a:pt x="441" y="893"/>
                                  </a:lnTo>
                                  <a:lnTo>
                                    <a:pt x="432" y="903"/>
                                  </a:lnTo>
                                  <a:lnTo>
                                    <a:pt x="417" y="898"/>
                                  </a:lnTo>
                                  <a:lnTo>
                                    <a:pt x="403" y="898"/>
                                  </a:lnTo>
                                  <a:lnTo>
                                    <a:pt x="393" y="884"/>
                                  </a:lnTo>
                                  <a:lnTo>
                                    <a:pt x="384" y="874"/>
                                  </a:lnTo>
                                  <a:lnTo>
                                    <a:pt x="374" y="860"/>
                                  </a:lnTo>
                                  <a:lnTo>
                                    <a:pt x="369" y="888"/>
                                  </a:lnTo>
                                  <a:lnTo>
                                    <a:pt x="369" y="912"/>
                                  </a:lnTo>
                                  <a:lnTo>
                                    <a:pt x="379" y="927"/>
                                  </a:lnTo>
                                  <a:lnTo>
                                    <a:pt x="388" y="936"/>
                                  </a:lnTo>
                                  <a:lnTo>
                                    <a:pt x="369" y="951"/>
                                  </a:lnTo>
                                  <a:lnTo>
                                    <a:pt x="360" y="965"/>
                                  </a:lnTo>
                                  <a:lnTo>
                                    <a:pt x="360" y="980"/>
                                  </a:lnTo>
                                  <a:lnTo>
                                    <a:pt x="364" y="1004"/>
                                  </a:lnTo>
                                  <a:lnTo>
                                    <a:pt x="374" y="1008"/>
                                  </a:lnTo>
                                  <a:lnTo>
                                    <a:pt x="384" y="1008"/>
                                  </a:lnTo>
                                  <a:lnTo>
                                    <a:pt x="398" y="1004"/>
                                  </a:lnTo>
                                  <a:lnTo>
                                    <a:pt x="412" y="994"/>
                                  </a:lnTo>
                                  <a:lnTo>
                                    <a:pt x="427" y="980"/>
                                  </a:lnTo>
                                  <a:lnTo>
                                    <a:pt x="441" y="965"/>
                                  </a:lnTo>
                                  <a:lnTo>
                                    <a:pt x="456" y="946"/>
                                  </a:lnTo>
                                  <a:lnTo>
                                    <a:pt x="465" y="932"/>
                                  </a:lnTo>
                                  <a:lnTo>
                                    <a:pt x="480" y="893"/>
                                  </a:lnTo>
                                  <a:lnTo>
                                    <a:pt x="489" y="840"/>
                                  </a:lnTo>
                                  <a:lnTo>
                                    <a:pt x="494" y="788"/>
                                  </a:lnTo>
                                  <a:lnTo>
                                    <a:pt x="484" y="735"/>
                                  </a:lnTo>
                                  <a:lnTo>
                                    <a:pt x="470" y="692"/>
                                  </a:lnTo>
                                  <a:lnTo>
                                    <a:pt x="451" y="653"/>
                                  </a:lnTo>
                                  <a:lnTo>
                                    <a:pt x="427" y="629"/>
                                  </a:lnTo>
                                  <a:lnTo>
                                    <a:pt x="403" y="610"/>
                                  </a:lnTo>
                                  <a:lnTo>
                                    <a:pt x="374" y="591"/>
                                  </a:lnTo>
                                  <a:lnTo>
                                    <a:pt x="350" y="576"/>
                                  </a:lnTo>
                                  <a:lnTo>
                                    <a:pt x="331" y="557"/>
                                  </a:lnTo>
                                  <a:lnTo>
                                    <a:pt x="312" y="533"/>
                                  </a:lnTo>
                                  <a:lnTo>
                                    <a:pt x="278" y="485"/>
                                  </a:lnTo>
                                  <a:lnTo>
                                    <a:pt x="249" y="437"/>
                                  </a:lnTo>
                                  <a:lnTo>
                                    <a:pt x="220" y="389"/>
                                  </a:lnTo>
                                  <a:lnTo>
                                    <a:pt x="201" y="336"/>
                                  </a:lnTo>
                                  <a:lnTo>
                                    <a:pt x="182" y="274"/>
                                  </a:lnTo>
                                  <a:lnTo>
                                    <a:pt x="172" y="197"/>
                                  </a:lnTo>
                                  <a:lnTo>
                                    <a:pt x="168" y="111"/>
                                  </a:lnTo>
                                  <a:lnTo>
                                    <a:pt x="177" y="0"/>
                                  </a:lnTo>
                                  <a:lnTo>
                                    <a:pt x="163" y="15"/>
                                  </a:lnTo>
                                  <a:lnTo>
                                    <a:pt x="153" y="29"/>
                                  </a:lnTo>
                                  <a:lnTo>
                                    <a:pt x="144" y="44"/>
                                  </a:lnTo>
                                  <a:lnTo>
                                    <a:pt x="134" y="48"/>
                                  </a:lnTo>
                                  <a:lnTo>
                                    <a:pt x="124" y="58"/>
                                  </a:lnTo>
                                  <a:lnTo>
                                    <a:pt x="115" y="68"/>
                                  </a:lnTo>
                                  <a:lnTo>
                                    <a:pt x="100" y="72"/>
                                  </a:lnTo>
                                  <a:lnTo>
                                    <a:pt x="86" y="82"/>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61" name="Freeform 53"/>
                          <wps:cNvSpPr>
                            <a:spLocks/>
                          </wps:cNvSpPr>
                          <wps:spPr bwMode="auto">
                            <a:xfrm>
                              <a:off x="1877" y="1476"/>
                              <a:ext cx="254" cy="771"/>
                            </a:xfrm>
                            <a:custGeom>
                              <a:avLst/>
                              <a:gdLst>
                                <a:gd name="T0" fmla="*/ 254 w 254"/>
                                <a:gd name="T1" fmla="*/ 754 h 806"/>
                                <a:gd name="T2" fmla="*/ 211 w 254"/>
                                <a:gd name="T3" fmla="*/ 691 h 806"/>
                                <a:gd name="T4" fmla="*/ 172 w 254"/>
                                <a:gd name="T5" fmla="*/ 619 h 806"/>
                                <a:gd name="T6" fmla="*/ 139 w 254"/>
                                <a:gd name="T7" fmla="*/ 542 h 806"/>
                                <a:gd name="T8" fmla="*/ 115 w 254"/>
                                <a:gd name="T9" fmla="*/ 461 h 806"/>
                                <a:gd name="T10" fmla="*/ 100 w 254"/>
                                <a:gd name="T11" fmla="*/ 370 h 806"/>
                                <a:gd name="T12" fmla="*/ 91 w 254"/>
                                <a:gd name="T13" fmla="*/ 278 h 806"/>
                                <a:gd name="T14" fmla="*/ 91 w 254"/>
                                <a:gd name="T15" fmla="*/ 187 h 806"/>
                                <a:gd name="T16" fmla="*/ 100 w 254"/>
                                <a:gd name="T17" fmla="*/ 96 h 806"/>
                                <a:gd name="T18" fmla="*/ 24 w 254"/>
                                <a:gd name="T19" fmla="*/ 0 h 806"/>
                                <a:gd name="T20" fmla="*/ 9 w 254"/>
                                <a:gd name="T21" fmla="*/ 82 h 806"/>
                                <a:gd name="T22" fmla="*/ 0 w 254"/>
                                <a:gd name="T23" fmla="*/ 173 h 806"/>
                                <a:gd name="T24" fmla="*/ 0 w 254"/>
                                <a:gd name="T25" fmla="*/ 269 h 806"/>
                                <a:gd name="T26" fmla="*/ 9 w 254"/>
                                <a:gd name="T27" fmla="*/ 365 h 806"/>
                                <a:gd name="T28" fmla="*/ 24 w 254"/>
                                <a:gd name="T29" fmla="*/ 466 h 806"/>
                                <a:gd name="T30" fmla="*/ 43 w 254"/>
                                <a:gd name="T31" fmla="*/ 566 h 806"/>
                                <a:gd name="T32" fmla="*/ 72 w 254"/>
                                <a:gd name="T33" fmla="*/ 658 h 806"/>
                                <a:gd name="T34" fmla="*/ 110 w 254"/>
                                <a:gd name="T35" fmla="*/ 744 h 806"/>
                                <a:gd name="T36" fmla="*/ 120 w 254"/>
                                <a:gd name="T37" fmla="*/ 744 h 806"/>
                                <a:gd name="T38" fmla="*/ 129 w 254"/>
                                <a:gd name="T39" fmla="*/ 744 h 806"/>
                                <a:gd name="T40" fmla="*/ 139 w 254"/>
                                <a:gd name="T41" fmla="*/ 749 h 806"/>
                                <a:gd name="T42" fmla="*/ 148 w 254"/>
                                <a:gd name="T43" fmla="*/ 754 h 806"/>
                                <a:gd name="T44" fmla="*/ 158 w 254"/>
                                <a:gd name="T45" fmla="*/ 758 h 806"/>
                                <a:gd name="T46" fmla="*/ 172 w 254"/>
                                <a:gd name="T47" fmla="*/ 768 h 806"/>
                                <a:gd name="T48" fmla="*/ 182 w 254"/>
                                <a:gd name="T49" fmla="*/ 782 h 806"/>
                                <a:gd name="T50" fmla="*/ 192 w 254"/>
                                <a:gd name="T51" fmla="*/ 802 h 806"/>
                                <a:gd name="T52" fmla="*/ 201 w 254"/>
                                <a:gd name="T53" fmla="*/ 806 h 806"/>
                                <a:gd name="T54" fmla="*/ 206 w 254"/>
                                <a:gd name="T55" fmla="*/ 806 h 806"/>
                                <a:gd name="T56" fmla="*/ 216 w 254"/>
                                <a:gd name="T57" fmla="*/ 802 h 806"/>
                                <a:gd name="T58" fmla="*/ 220 w 254"/>
                                <a:gd name="T59" fmla="*/ 792 h 806"/>
                                <a:gd name="T60" fmla="*/ 230 w 254"/>
                                <a:gd name="T61" fmla="*/ 778 h 806"/>
                                <a:gd name="T62" fmla="*/ 235 w 254"/>
                                <a:gd name="T63" fmla="*/ 768 h 806"/>
                                <a:gd name="T64" fmla="*/ 244 w 254"/>
                                <a:gd name="T65" fmla="*/ 758 h 806"/>
                                <a:gd name="T66" fmla="*/ 254 w 254"/>
                                <a:gd name="T67" fmla="*/ 754 h 80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Lst>
                              <a:rect l="0" t="0" r="r" b="b"/>
                              <a:pathLst>
                                <a:path w="254" h="806">
                                  <a:moveTo>
                                    <a:pt x="254" y="754"/>
                                  </a:moveTo>
                                  <a:lnTo>
                                    <a:pt x="211" y="691"/>
                                  </a:lnTo>
                                  <a:lnTo>
                                    <a:pt x="172" y="619"/>
                                  </a:lnTo>
                                  <a:lnTo>
                                    <a:pt x="139" y="542"/>
                                  </a:lnTo>
                                  <a:lnTo>
                                    <a:pt x="115" y="461"/>
                                  </a:lnTo>
                                  <a:lnTo>
                                    <a:pt x="100" y="370"/>
                                  </a:lnTo>
                                  <a:lnTo>
                                    <a:pt x="91" y="278"/>
                                  </a:lnTo>
                                  <a:lnTo>
                                    <a:pt x="91" y="187"/>
                                  </a:lnTo>
                                  <a:lnTo>
                                    <a:pt x="100" y="96"/>
                                  </a:lnTo>
                                  <a:lnTo>
                                    <a:pt x="24" y="0"/>
                                  </a:lnTo>
                                  <a:lnTo>
                                    <a:pt x="9" y="82"/>
                                  </a:lnTo>
                                  <a:lnTo>
                                    <a:pt x="0" y="173"/>
                                  </a:lnTo>
                                  <a:lnTo>
                                    <a:pt x="0" y="269"/>
                                  </a:lnTo>
                                  <a:lnTo>
                                    <a:pt x="9" y="365"/>
                                  </a:lnTo>
                                  <a:lnTo>
                                    <a:pt x="24" y="466"/>
                                  </a:lnTo>
                                  <a:lnTo>
                                    <a:pt x="43" y="566"/>
                                  </a:lnTo>
                                  <a:lnTo>
                                    <a:pt x="72" y="658"/>
                                  </a:lnTo>
                                  <a:lnTo>
                                    <a:pt x="110" y="744"/>
                                  </a:lnTo>
                                  <a:lnTo>
                                    <a:pt x="120" y="744"/>
                                  </a:lnTo>
                                  <a:lnTo>
                                    <a:pt x="129" y="744"/>
                                  </a:lnTo>
                                  <a:lnTo>
                                    <a:pt x="139" y="749"/>
                                  </a:lnTo>
                                  <a:lnTo>
                                    <a:pt x="148" y="754"/>
                                  </a:lnTo>
                                  <a:lnTo>
                                    <a:pt x="158" y="758"/>
                                  </a:lnTo>
                                  <a:lnTo>
                                    <a:pt x="172" y="768"/>
                                  </a:lnTo>
                                  <a:lnTo>
                                    <a:pt x="182" y="782"/>
                                  </a:lnTo>
                                  <a:lnTo>
                                    <a:pt x="192" y="802"/>
                                  </a:lnTo>
                                  <a:lnTo>
                                    <a:pt x="201" y="806"/>
                                  </a:lnTo>
                                  <a:lnTo>
                                    <a:pt x="206" y="806"/>
                                  </a:lnTo>
                                  <a:lnTo>
                                    <a:pt x="216" y="802"/>
                                  </a:lnTo>
                                  <a:lnTo>
                                    <a:pt x="220" y="792"/>
                                  </a:lnTo>
                                  <a:lnTo>
                                    <a:pt x="230" y="778"/>
                                  </a:lnTo>
                                  <a:lnTo>
                                    <a:pt x="235" y="768"/>
                                  </a:lnTo>
                                  <a:lnTo>
                                    <a:pt x="244" y="758"/>
                                  </a:lnTo>
                                  <a:lnTo>
                                    <a:pt x="254" y="754"/>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262" name="Group 54"/>
                        <wpg:cNvGrpSpPr>
                          <a:grpSpLocks/>
                        </wpg:cNvGrpSpPr>
                        <wpg:grpSpPr bwMode="auto">
                          <a:xfrm>
                            <a:off x="9171" y="2652"/>
                            <a:ext cx="1053" cy="743"/>
                            <a:chOff x="8760" y="1440"/>
                            <a:chExt cx="2270" cy="2710"/>
                          </a:xfrm>
                        </wpg:grpSpPr>
                        <wps:wsp>
                          <wps:cNvPr id="263" name="Freeform 55"/>
                          <wps:cNvSpPr>
                            <a:spLocks/>
                          </wps:cNvSpPr>
                          <wps:spPr bwMode="auto">
                            <a:xfrm>
                              <a:off x="9576" y="1440"/>
                              <a:ext cx="821" cy="816"/>
                            </a:xfrm>
                            <a:custGeom>
                              <a:avLst/>
                              <a:gdLst>
                                <a:gd name="T0" fmla="*/ 365 w 821"/>
                                <a:gd name="T1" fmla="*/ 105 h 854"/>
                                <a:gd name="T2" fmla="*/ 341 w 821"/>
                                <a:gd name="T3" fmla="*/ 177 h 854"/>
                                <a:gd name="T4" fmla="*/ 489 w 821"/>
                                <a:gd name="T5" fmla="*/ 292 h 854"/>
                                <a:gd name="T6" fmla="*/ 633 w 821"/>
                                <a:gd name="T7" fmla="*/ 432 h 854"/>
                                <a:gd name="T8" fmla="*/ 691 w 821"/>
                                <a:gd name="T9" fmla="*/ 648 h 854"/>
                                <a:gd name="T10" fmla="*/ 653 w 821"/>
                                <a:gd name="T11" fmla="*/ 796 h 854"/>
                                <a:gd name="T12" fmla="*/ 600 w 821"/>
                                <a:gd name="T13" fmla="*/ 825 h 854"/>
                                <a:gd name="T14" fmla="*/ 513 w 821"/>
                                <a:gd name="T15" fmla="*/ 753 h 854"/>
                                <a:gd name="T16" fmla="*/ 446 w 821"/>
                                <a:gd name="T17" fmla="*/ 542 h 854"/>
                                <a:gd name="T18" fmla="*/ 302 w 821"/>
                                <a:gd name="T19" fmla="*/ 460 h 854"/>
                                <a:gd name="T20" fmla="*/ 177 w 821"/>
                                <a:gd name="T21" fmla="*/ 556 h 854"/>
                                <a:gd name="T22" fmla="*/ 96 w 821"/>
                                <a:gd name="T23" fmla="*/ 624 h 854"/>
                                <a:gd name="T24" fmla="*/ 29 w 821"/>
                                <a:gd name="T25" fmla="*/ 460 h 854"/>
                                <a:gd name="T26" fmla="*/ 110 w 821"/>
                                <a:gd name="T27" fmla="*/ 417 h 854"/>
                                <a:gd name="T28" fmla="*/ 134 w 821"/>
                                <a:gd name="T29" fmla="*/ 513 h 854"/>
                                <a:gd name="T30" fmla="*/ 96 w 821"/>
                                <a:gd name="T31" fmla="*/ 489 h 854"/>
                                <a:gd name="T32" fmla="*/ 120 w 821"/>
                                <a:gd name="T33" fmla="*/ 547 h 854"/>
                                <a:gd name="T34" fmla="*/ 168 w 821"/>
                                <a:gd name="T35" fmla="*/ 504 h 854"/>
                                <a:gd name="T36" fmla="*/ 129 w 821"/>
                                <a:gd name="T37" fmla="*/ 393 h 854"/>
                                <a:gd name="T38" fmla="*/ 14 w 821"/>
                                <a:gd name="T39" fmla="*/ 422 h 854"/>
                                <a:gd name="T40" fmla="*/ 38 w 821"/>
                                <a:gd name="T41" fmla="*/ 614 h 854"/>
                                <a:gd name="T42" fmla="*/ 216 w 821"/>
                                <a:gd name="T43" fmla="*/ 691 h 854"/>
                                <a:gd name="T44" fmla="*/ 350 w 821"/>
                                <a:gd name="T45" fmla="*/ 705 h 854"/>
                                <a:gd name="T46" fmla="*/ 321 w 821"/>
                                <a:gd name="T47" fmla="*/ 604 h 854"/>
                                <a:gd name="T48" fmla="*/ 273 w 821"/>
                                <a:gd name="T49" fmla="*/ 633 h 854"/>
                                <a:gd name="T50" fmla="*/ 312 w 821"/>
                                <a:gd name="T51" fmla="*/ 628 h 854"/>
                                <a:gd name="T52" fmla="*/ 331 w 821"/>
                                <a:gd name="T53" fmla="*/ 691 h 854"/>
                                <a:gd name="T54" fmla="*/ 240 w 821"/>
                                <a:gd name="T55" fmla="*/ 681 h 854"/>
                                <a:gd name="T56" fmla="*/ 201 w 821"/>
                                <a:gd name="T57" fmla="*/ 566 h 854"/>
                                <a:gd name="T58" fmla="*/ 264 w 821"/>
                                <a:gd name="T59" fmla="*/ 532 h 854"/>
                                <a:gd name="T60" fmla="*/ 293 w 821"/>
                                <a:gd name="T61" fmla="*/ 523 h 854"/>
                                <a:gd name="T62" fmla="*/ 403 w 821"/>
                                <a:gd name="T63" fmla="*/ 532 h 854"/>
                                <a:gd name="T64" fmla="*/ 494 w 821"/>
                                <a:gd name="T65" fmla="*/ 753 h 854"/>
                                <a:gd name="T66" fmla="*/ 677 w 821"/>
                                <a:gd name="T67" fmla="*/ 830 h 854"/>
                                <a:gd name="T68" fmla="*/ 753 w 821"/>
                                <a:gd name="T69" fmla="*/ 528 h 854"/>
                                <a:gd name="T70" fmla="*/ 696 w 821"/>
                                <a:gd name="T71" fmla="*/ 350 h 854"/>
                                <a:gd name="T72" fmla="*/ 633 w 821"/>
                                <a:gd name="T73" fmla="*/ 240 h 854"/>
                                <a:gd name="T74" fmla="*/ 643 w 821"/>
                                <a:gd name="T75" fmla="*/ 201 h 854"/>
                                <a:gd name="T76" fmla="*/ 749 w 821"/>
                                <a:gd name="T77" fmla="*/ 432 h 854"/>
                                <a:gd name="T78" fmla="*/ 821 w 821"/>
                                <a:gd name="T79" fmla="*/ 369 h 854"/>
                                <a:gd name="T80" fmla="*/ 753 w 821"/>
                                <a:gd name="T81" fmla="*/ 273 h 854"/>
                                <a:gd name="T82" fmla="*/ 792 w 821"/>
                                <a:gd name="T83" fmla="*/ 220 h 854"/>
                                <a:gd name="T84" fmla="*/ 806 w 821"/>
                                <a:gd name="T85" fmla="*/ 120 h 854"/>
                                <a:gd name="T86" fmla="*/ 720 w 821"/>
                                <a:gd name="T87" fmla="*/ 86 h 854"/>
                                <a:gd name="T88" fmla="*/ 681 w 821"/>
                                <a:gd name="T89" fmla="*/ 100 h 854"/>
                                <a:gd name="T90" fmla="*/ 638 w 821"/>
                                <a:gd name="T91" fmla="*/ 52 h 854"/>
                                <a:gd name="T92" fmla="*/ 581 w 821"/>
                                <a:gd name="T93" fmla="*/ 105 h 854"/>
                                <a:gd name="T94" fmla="*/ 557 w 821"/>
                                <a:gd name="T95" fmla="*/ 57 h 854"/>
                                <a:gd name="T96" fmla="*/ 504 w 821"/>
                                <a:gd name="T97" fmla="*/ 43 h 854"/>
                                <a:gd name="T98" fmla="*/ 451 w 821"/>
                                <a:gd name="T99" fmla="*/ 0 h 854"/>
                                <a:gd name="T100" fmla="*/ 480 w 821"/>
                                <a:gd name="T101" fmla="*/ 124 h 854"/>
                                <a:gd name="T102" fmla="*/ 547 w 821"/>
                                <a:gd name="T103" fmla="*/ 211 h 854"/>
                                <a:gd name="T104" fmla="*/ 509 w 821"/>
                                <a:gd name="T105" fmla="*/ 192 h 854"/>
                                <a:gd name="T106" fmla="*/ 446 w 821"/>
                                <a:gd name="T107" fmla="*/ 110 h 85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821" h="854">
                                  <a:moveTo>
                                    <a:pt x="446" y="110"/>
                                  </a:moveTo>
                                  <a:lnTo>
                                    <a:pt x="427" y="100"/>
                                  </a:lnTo>
                                  <a:lnTo>
                                    <a:pt x="408" y="96"/>
                                  </a:lnTo>
                                  <a:lnTo>
                                    <a:pt x="393" y="100"/>
                                  </a:lnTo>
                                  <a:lnTo>
                                    <a:pt x="379" y="100"/>
                                  </a:lnTo>
                                  <a:lnTo>
                                    <a:pt x="365" y="105"/>
                                  </a:lnTo>
                                  <a:lnTo>
                                    <a:pt x="350" y="110"/>
                                  </a:lnTo>
                                  <a:lnTo>
                                    <a:pt x="336" y="115"/>
                                  </a:lnTo>
                                  <a:lnTo>
                                    <a:pt x="321" y="110"/>
                                  </a:lnTo>
                                  <a:lnTo>
                                    <a:pt x="326" y="124"/>
                                  </a:lnTo>
                                  <a:lnTo>
                                    <a:pt x="331" y="148"/>
                                  </a:lnTo>
                                  <a:lnTo>
                                    <a:pt x="341" y="177"/>
                                  </a:lnTo>
                                  <a:lnTo>
                                    <a:pt x="355" y="201"/>
                                  </a:lnTo>
                                  <a:lnTo>
                                    <a:pt x="374" y="230"/>
                                  </a:lnTo>
                                  <a:lnTo>
                                    <a:pt x="403" y="254"/>
                                  </a:lnTo>
                                  <a:lnTo>
                                    <a:pt x="427" y="273"/>
                                  </a:lnTo>
                                  <a:lnTo>
                                    <a:pt x="461" y="283"/>
                                  </a:lnTo>
                                  <a:lnTo>
                                    <a:pt x="489" y="292"/>
                                  </a:lnTo>
                                  <a:lnTo>
                                    <a:pt x="518" y="307"/>
                                  </a:lnTo>
                                  <a:lnTo>
                                    <a:pt x="547" y="321"/>
                                  </a:lnTo>
                                  <a:lnTo>
                                    <a:pt x="571" y="340"/>
                                  </a:lnTo>
                                  <a:lnTo>
                                    <a:pt x="595" y="369"/>
                                  </a:lnTo>
                                  <a:lnTo>
                                    <a:pt x="614" y="398"/>
                                  </a:lnTo>
                                  <a:lnTo>
                                    <a:pt x="633" y="432"/>
                                  </a:lnTo>
                                  <a:lnTo>
                                    <a:pt x="648" y="465"/>
                                  </a:lnTo>
                                  <a:lnTo>
                                    <a:pt x="662" y="499"/>
                                  </a:lnTo>
                                  <a:lnTo>
                                    <a:pt x="672" y="532"/>
                                  </a:lnTo>
                                  <a:lnTo>
                                    <a:pt x="681" y="571"/>
                                  </a:lnTo>
                                  <a:lnTo>
                                    <a:pt x="686" y="609"/>
                                  </a:lnTo>
                                  <a:lnTo>
                                    <a:pt x="691" y="648"/>
                                  </a:lnTo>
                                  <a:lnTo>
                                    <a:pt x="686" y="681"/>
                                  </a:lnTo>
                                  <a:lnTo>
                                    <a:pt x="686" y="715"/>
                                  </a:lnTo>
                                  <a:lnTo>
                                    <a:pt x="677" y="748"/>
                                  </a:lnTo>
                                  <a:lnTo>
                                    <a:pt x="672" y="768"/>
                                  </a:lnTo>
                                  <a:lnTo>
                                    <a:pt x="662" y="782"/>
                                  </a:lnTo>
                                  <a:lnTo>
                                    <a:pt x="653" y="796"/>
                                  </a:lnTo>
                                  <a:lnTo>
                                    <a:pt x="643" y="806"/>
                                  </a:lnTo>
                                  <a:lnTo>
                                    <a:pt x="633" y="816"/>
                                  </a:lnTo>
                                  <a:lnTo>
                                    <a:pt x="624" y="820"/>
                                  </a:lnTo>
                                  <a:lnTo>
                                    <a:pt x="619" y="825"/>
                                  </a:lnTo>
                                  <a:lnTo>
                                    <a:pt x="614" y="825"/>
                                  </a:lnTo>
                                  <a:lnTo>
                                    <a:pt x="600" y="825"/>
                                  </a:lnTo>
                                  <a:lnTo>
                                    <a:pt x="590" y="825"/>
                                  </a:lnTo>
                                  <a:lnTo>
                                    <a:pt x="571" y="820"/>
                                  </a:lnTo>
                                  <a:lnTo>
                                    <a:pt x="557" y="811"/>
                                  </a:lnTo>
                                  <a:lnTo>
                                    <a:pt x="537" y="796"/>
                                  </a:lnTo>
                                  <a:lnTo>
                                    <a:pt x="523" y="777"/>
                                  </a:lnTo>
                                  <a:lnTo>
                                    <a:pt x="513" y="753"/>
                                  </a:lnTo>
                                  <a:lnTo>
                                    <a:pt x="509" y="715"/>
                                  </a:lnTo>
                                  <a:lnTo>
                                    <a:pt x="499" y="676"/>
                                  </a:lnTo>
                                  <a:lnTo>
                                    <a:pt x="489" y="638"/>
                                  </a:lnTo>
                                  <a:lnTo>
                                    <a:pt x="480" y="604"/>
                                  </a:lnTo>
                                  <a:lnTo>
                                    <a:pt x="461" y="571"/>
                                  </a:lnTo>
                                  <a:lnTo>
                                    <a:pt x="446" y="542"/>
                                  </a:lnTo>
                                  <a:lnTo>
                                    <a:pt x="422" y="518"/>
                                  </a:lnTo>
                                  <a:lnTo>
                                    <a:pt x="403" y="499"/>
                                  </a:lnTo>
                                  <a:lnTo>
                                    <a:pt x="379" y="484"/>
                                  </a:lnTo>
                                  <a:lnTo>
                                    <a:pt x="355" y="470"/>
                                  </a:lnTo>
                                  <a:lnTo>
                                    <a:pt x="331" y="460"/>
                                  </a:lnTo>
                                  <a:lnTo>
                                    <a:pt x="302" y="460"/>
                                  </a:lnTo>
                                  <a:lnTo>
                                    <a:pt x="278" y="465"/>
                                  </a:lnTo>
                                  <a:lnTo>
                                    <a:pt x="254" y="470"/>
                                  </a:lnTo>
                                  <a:lnTo>
                                    <a:pt x="230" y="484"/>
                                  </a:lnTo>
                                  <a:lnTo>
                                    <a:pt x="211" y="504"/>
                                  </a:lnTo>
                                  <a:lnTo>
                                    <a:pt x="187" y="532"/>
                                  </a:lnTo>
                                  <a:lnTo>
                                    <a:pt x="177" y="556"/>
                                  </a:lnTo>
                                  <a:lnTo>
                                    <a:pt x="173" y="580"/>
                                  </a:lnTo>
                                  <a:lnTo>
                                    <a:pt x="173" y="604"/>
                                  </a:lnTo>
                                  <a:lnTo>
                                    <a:pt x="173" y="624"/>
                                  </a:lnTo>
                                  <a:lnTo>
                                    <a:pt x="149" y="628"/>
                                  </a:lnTo>
                                  <a:lnTo>
                                    <a:pt x="125" y="628"/>
                                  </a:lnTo>
                                  <a:lnTo>
                                    <a:pt x="96" y="624"/>
                                  </a:lnTo>
                                  <a:lnTo>
                                    <a:pt x="72" y="609"/>
                                  </a:lnTo>
                                  <a:lnTo>
                                    <a:pt x="48" y="590"/>
                                  </a:lnTo>
                                  <a:lnTo>
                                    <a:pt x="33" y="561"/>
                                  </a:lnTo>
                                  <a:lnTo>
                                    <a:pt x="24" y="528"/>
                                  </a:lnTo>
                                  <a:lnTo>
                                    <a:pt x="24" y="484"/>
                                  </a:lnTo>
                                  <a:lnTo>
                                    <a:pt x="29" y="460"/>
                                  </a:lnTo>
                                  <a:lnTo>
                                    <a:pt x="38" y="441"/>
                                  </a:lnTo>
                                  <a:lnTo>
                                    <a:pt x="48" y="427"/>
                                  </a:lnTo>
                                  <a:lnTo>
                                    <a:pt x="62" y="417"/>
                                  </a:lnTo>
                                  <a:lnTo>
                                    <a:pt x="77" y="417"/>
                                  </a:lnTo>
                                  <a:lnTo>
                                    <a:pt x="96" y="417"/>
                                  </a:lnTo>
                                  <a:lnTo>
                                    <a:pt x="110" y="417"/>
                                  </a:lnTo>
                                  <a:lnTo>
                                    <a:pt x="125" y="422"/>
                                  </a:lnTo>
                                  <a:lnTo>
                                    <a:pt x="144" y="436"/>
                                  </a:lnTo>
                                  <a:lnTo>
                                    <a:pt x="149" y="460"/>
                                  </a:lnTo>
                                  <a:lnTo>
                                    <a:pt x="149" y="484"/>
                                  </a:lnTo>
                                  <a:lnTo>
                                    <a:pt x="144" y="504"/>
                                  </a:lnTo>
                                  <a:lnTo>
                                    <a:pt x="134" y="513"/>
                                  </a:lnTo>
                                  <a:lnTo>
                                    <a:pt x="125" y="513"/>
                                  </a:lnTo>
                                  <a:lnTo>
                                    <a:pt x="120" y="504"/>
                                  </a:lnTo>
                                  <a:lnTo>
                                    <a:pt x="125" y="484"/>
                                  </a:lnTo>
                                  <a:lnTo>
                                    <a:pt x="120" y="465"/>
                                  </a:lnTo>
                                  <a:lnTo>
                                    <a:pt x="110" y="475"/>
                                  </a:lnTo>
                                  <a:lnTo>
                                    <a:pt x="96" y="489"/>
                                  </a:lnTo>
                                  <a:lnTo>
                                    <a:pt x="91" y="504"/>
                                  </a:lnTo>
                                  <a:lnTo>
                                    <a:pt x="91" y="518"/>
                                  </a:lnTo>
                                  <a:lnTo>
                                    <a:pt x="96" y="528"/>
                                  </a:lnTo>
                                  <a:lnTo>
                                    <a:pt x="105" y="537"/>
                                  </a:lnTo>
                                  <a:lnTo>
                                    <a:pt x="110" y="542"/>
                                  </a:lnTo>
                                  <a:lnTo>
                                    <a:pt x="120" y="547"/>
                                  </a:lnTo>
                                  <a:lnTo>
                                    <a:pt x="129" y="552"/>
                                  </a:lnTo>
                                  <a:lnTo>
                                    <a:pt x="139" y="552"/>
                                  </a:lnTo>
                                  <a:lnTo>
                                    <a:pt x="149" y="542"/>
                                  </a:lnTo>
                                  <a:lnTo>
                                    <a:pt x="153" y="532"/>
                                  </a:lnTo>
                                  <a:lnTo>
                                    <a:pt x="163" y="523"/>
                                  </a:lnTo>
                                  <a:lnTo>
                                    <a:pt x="168" y="504"/>
                                  </a:lnTo>
                                  <a:lnTo>
                                    <a:pt x="173" y="484"/>
                                  </a:lnTo>
                                  <a:lnTo>
                                    <a:pt x="173" y="465"/>
                                  </a:lnTo>
                                  <a:lnTo>
                                    <a:pt x="168" y="446"/>
                                  </a:lnTo>
                                  <a:lnTo>
                                    <a:pt x="163" y="427"/>
                                  </a:lnTo>
                                  <a:lnTo>
                                    <a:pt x="149" y="408"/>
                                  </a:lnTo>
                                  <a:lnTo>
                                    <a:pt x="129" y="393"/>
                                  </a:lnTo>
                                  <a:lnTo>
                                    <a:pt x="105" y="384"/>
                                  </a:lnTo>
                                  <a:lnTo>
                                    <a:pt x="86" y="379"/>
                                  </a:lnTo>
                                  <a:lnTo>
                                    <a:pt x="62" y="384"/>
                                  </a:lnTo>
                                  <a:lnTo>
                                    <a:pt x="43" y="388"/>
                                  </a:lnTo>
                                  <a:lnTo>
                                    <a:pt x="29" y="403"/>
                                  </a:lnTo>
                                  <a:lnTo>
                                    <a:pt x="14" y="422"/>
                                  </a:lnTo>
                                  <a:lnTo>
                                    <a:pt x="9" y="446"/>
                                  </a:lnTo>
                                  <a:lnTo>
                                    <a:pt x="0" y="480"/>
                                  </a:lnTo>
                                  <a:lnTo>
                                    <a:pt x="0" y="518"/>
                                  </a:lnTo>
                                  <a:lnTo>
                                    <a:pt x="5" y="552"/>
                                  </a:lnTo>
                                  <a:lnTo>
                                    <a:pt x="19" y="585"/>
                                  </a:lnTo>
                                  <a:lnTo>
                                    <a:pt x="38" y="614"/>
                                  </a:lnTo>
                                  <a:lnTo>
                                    <a:pt x="62" y="633"/>
                                  </a:lnTo>
                                  <a:lnTo>
                                    <a:pt x="96" y="652"/>
                                  </a:lnTo>
                                  <a:lnTo>
                                    <a:pt x="134" y="652"/>
                                  </a:lnTo>
                                  <a:lnTo>
                                    <a:pt x="187" y="648"/>
                                  </a:lnTo>
                                  <a:lnTo>
                                    <a:pt x="197" y="672"/>
                                  </a:lnTo>
                                  <a:lnTo>
                                    <a:pt x="216" y="691"/>
                                  </a:lnTo>
                                  <a:lnTo>
                                    <a:pt x="245" y="710"/>
                                  </a:lnTo>
                                  <a:lnTo>
                                    <a:pt x="269" y="724"/>
                                  </a:lnTo>
                                  <a:lnTo>
                                    <a:pt x="293" y="729"/>
                                  </a:lnTo>
                                  <a:lnTo>
                                    <a:pt x="317" y="734"/>
                                  </a:lnTo>
                                  <a:lnTo>
                                    <a:pt x="336" y="724"/>
                                  </a:lnTo>
                                  <a:lnTo>
                                    <a:pt x="350" y="705"/>
                                  </a:lnTo>
                                  <a:lnTo>
                                    <a:pt x="355" y="676"/>
                                  </a:lnTo>
                                  <a:lnTo>
                                    <a:pt x="355" y="648"/>
                                  </a:lnTo>
                                  <a:lnTo>
                                    <a:pt x="350" y="624"/>
                                  </a:lnTo>
                                  <a:lnTo>
                                    <a:pt x="336" y="609"/>
                                  </a:lnTo>
                                  <a:lnTo>
                                    <a:pt x="331" y="604"/>
                                  </a:lnTo>
                                  <a:lnTo>
                                    <a:pt x="321" y="604"/>
                                  </a:lnTo>
                                  <a:lnTo>
                                    <a:pt x="312" y="604"/>
                                  </a:lnTo>
                                  <a:lnTo>
                                    <a:pt x="302" y="609"/>
                                  </a:lnTo>
                                  <a:lnTo>
                                    <a:pt x="293" y="614"/>
                                  </a:lnTo>
                                  <a:lnTo>
                                    <a:pt x="283" y="619"/>
                                  </a:lnTo>
                                  <a:lnTo>
                                    <a:pt x="278" y="628"/>
                                  </a:lnTo>
                                  <a:lnTo>
                                    <a:pt x="273" y="633"/>
                                  </a:lnTo>
                                  <a:lnTo>
                                    <a:pt x="278" y="648"/>
                                  </a:lnTo>
                                  <a:lnTo>
                                    <a:pt x="278" y="652"/>
                                  </a:lnTo>
                                  <a:lnTo>
                                    <a:pt x="283" y="648"/>
                                  </a:lnTo>
                                  <a:lnTo>
                                    <a:pt x="293" y="643"/>
                                  </a:lnTo>
                                  <a:lnTo>
                                    <a:pt x="302" y="633"/>
                                  </a:lnTo>
                                  <a:lnTo>
                                    <a:pt x="312" y="628"/>
                                  </a:lnTo>
                                  <a:lnTo>
                                    <a:pt x="321" y="633"/>
                                  </a:lnTo>
                                  <a:lnTo>
                                    <a:pt x="331" y="638"/>
                                  </a:lnTo>
                                  <a:lnTo>
                                    <a:pt x="336" y="648"/>
                                  </a:lnTo>
                                  <a:lnTo>
                                    <a:pt x="336" y="662"/>
                                  </a:lnTo>
                                  <a:lnTo>
                                    <a:pt x="336" y="676"/>
                                  </a:lnTo>
                                  <a:lnTo>
                                    <a:pt x="331" y="691"/>
                                  </a:lnTo>
                                  <a:lnTo>
                                    <a:pt x="326" y="700"/>
                                  </a:lnTo>
                                  <a:lnTo>
                                    <a:pt x="312" y="705"/>
                                  </a:lnTo>
                                  <a:lnTo>
                                    <a:pt x="297" y="705"/>
                                  </a:lnTo>
                                  <a:lnTo>
                                    <a:pt x="278" y="705"/>
                                  </a:lnTo>
                                  <a:lnTo>
                                    <a:pt x="259" y="700"/>
                                  </a:lnTo>
                                  <a:lnTo>
                                    <a:pt x="240" y="681"/>
                                  </a:lnTo>
                                  <a:lnTo>
                                    <a:pt x="221" y="662"/>
                                  </a:lnTo>
                                  <a:lnTo>
                                    <a:pt x="206" y="638"/>
                                  </a:lnTo>
                                  <a:lnTo>
                                    <a:pt x="201" y="624"/>
                                  </a:lnTo>
                                  <a:lnTo>
                                    <a:pt x="197" y="604"/>
                                  </a:lnTo>
                                  <a:lnTo>
                                    <a:pt x="197" y="585"/>
                                  </a:lnTo>
                                  <a:lnTo>
                                    <a:pt x="201" y="566"/>
                                  </a:lnTo>
                                  <a:lnTo>
                                    <a:pt x="206" y="547"/>
                                  </a:lnTo>
                                  <a:lnTo>
                                    <a:pt x="221" y="528"/>
                                  </a:lnTo>
                                  <a:lnTo>
                                    <a:pt x="240" y="513"/>
                                  </a:lnTo>
                                  <a:lnTo>
                                    <a:pt x="269" y="499"/>
                                  </a:lnTo>
                                  <a:lnTo>
                                    <a:pt x="264" y="518"/>
                                  </a:lnTo>
                                  <a:lnTo>
                                    <a:pt x="264" y="532"/>
                                  </a:lnTo>
                                  <a:lnTo>
                                    <a:pt x="264" y="542"/>
                                  </a:lnTo>
                                  <a:lnTo>
                                    <a:pt x="264" y="552"/>
                                  </a:lnTo>
                                  <a:lnTo>
                                    <a:pt x="264" y="552"/>
                                  </a:lnTo>
                                  <a:lnTo>
                                    <a:pt x="269" y="542"/>
                                  </a:lnTo>
                                  <a:lnTo>
                                    <a:pt x="278" y="532"/>
                                  </a:lnTo>
                                  <a:lnTo>
                                    <a:pt x="293" y="523"/>
                                  </a:lnTo>
                                  <a:lnTo>
                                    <a:pt x="312" y="518"/>
                                  </a:lnTo>
                                  <a:lnTo>
                                    <a:pt x="331" y="513"/>
                                  </a:lnTo>
                                  <a:lnTo>
                                    <a:pt x="350" y="513"/>
                                  </a:lnTo>
                                  <a:lnTo>
                                    <a:pt x="369" y="513"/>
                                  </a:lnTo>
                                  <a:lnTo>
                                    <a:pt x="384" y="518"/>
                                  </a:lnTo>
                                  <a:lnTo>
                                    <a:pt x="403" y="532"/>
                                  </a:lnTo>
                                  <a:lnTo>
                                    <a:pt x="422" y="547"/>
                                  </a:lnTo>
                                  <a:lnTo>
                                    <a:pt x="437" y="566"/>
                                  </a:lnTo>
                                  <a:lnTo>
                                    <a:pt x="461" y="609"/>
                                  </a:lnTo>
                                  <a:lnTo>
                                    <a:pt x="475" y="657"/>
                                  </a:lnTo>
                                  <a:lnTo>
                                    <a:pt x="485" y="705"/>
                                  </a:lnTo>
                                  <a:lnTo>
                                    <a:pt x="494" y="753"/>
                                  </a:lnTo>
                                  <a:lnTo>
                                    <a:pt x="513" y="796"/>
                                  </a:lnTo>
                                  <a:lnTo>
                                    <a:pt x="533" y="825"/>
                                  </a:lnTo>
                                  <a:lnTo>
                                    <a:pt x="566" y="844"/>
                                  </a:lnTo>
                                  <a:lnTo>
                                    <a:pt x="609" y="854"/>
                                  </a:lnTo>
                                  <a:lnTo>
                                    <a:pt x="648" y="844"/>
                                  </a:lnTo>
                                  <a:lnTo>
                                    <a:pt x="677" y="830"/>
                                  </a:lnTo>
                                  <a:lnTo>
                                    <a:pt x="701" y="801"/>
                                  </a:lnTo>
                                  <a:lnTo>
                                    <a:pt x="725" y="768"/>
                                  </a:lnTo>
                                  <a:lnTo>
                                    <a:pt x="739" y="720"/>
                                  </a:lnTo>
                                  <a:lnTo>
                                    <a:pt x="749" y="662"/>
                                  </a:lnTo>
                                  <a:lnTo>
                                    <a:pt x="753" y="600"/>
                                  </a:lnTo>
                                  <a:lnTo>
                                    <a:pt x="753" y="528"/>
                                  </a:lnTo>
                                  <a:lnTo>
                                    <a:pt x="749" y="504"/>
                                  </a:lnTo>
                                  <a:lnTo>
                                    <a:pt x="744" y="470"/>
                                  </a:lnTo>
                                  <a:lnTo>
                                    <a:pt x="734" y="441"/>
                                  </a:lnTo>
                                  <a:lnTo>
                                    <a:pt x="720" y="408"/>
                                  </a:lnTo>
                                  <a:lnTo>
                                    <a:pt x="710" y="379"/>
                                  </a:lnTo>
                                  <a:lnTo>
                                    <a:pt x="696" y="350"/>
                                  </a:lnTo>
                                  <a:lnTo>
                                    <a:pt x="681" y="326"/>
                                  </a:lnTo>
                                  <a:lnTo>
                                    <a:pt x="667" y="312"/>
                                  </a:lnTo>
                                  <a:lnTo>
                                    <a:pt x="657" y="297"/>
                                  </a:lnTo>
                                  <a:lnTo>
                                    <a:pt x="648" y="278"/>
                                  </a:lnTo>
                                  <a:lnTo>
                                    <a:pt x="638" y="259"/>
                                  </a:lnTo>
                                  <a:lnTo>
                                    <a:pt x="633" y="240"/>
                                  </a:lnTo>
                                  <a:lnTo>
                                    <a:pt x="629" y="220"/>
                                  </a:lnTo>
                                  <a:lnTo>
                                    <a:pt x="629" y="201"/>
                                  </a:lnTo>
                                  <a:lnTo>
                                    <a:pt x="624" y="182"/>
                                  </a:lnTo>
                                  <a:lnTo>
                                    <a:pt x="624" y="172"/>
                                  </a:lnTo>
                                  <a:lnTo>
                                    <a:pt x="633" y="158"/>
                                  </a:lnTo>
                                  <a:lnTo>
                                    <a:pt x="643" y="201"/>
                                  </a:lnTo>
                                  <a:lnTo>
                                    <a:pt x="657" y="244"/>
                                  </a:lnTo>
                                  <a:lnTo>
                                    <a:pt x="677" y="283"/>
                                  </a:lnTo>
                                  <a:lnTo>
                                    <a:pt x="696" y="326"/>
                                  </a:lnTo>
                                  <a:lnTo>
                                    <a:pt x="715" y="360"/>
                                  </a:lnTo>
                                  <a:lnTo>
                                    <a:pt x="734" y="398"/>
                                  </a:lnTo>
                                  <a:lnTo>
                                    <a:pt x="749" y="432"/>
                                  </a:lnTo>
                                  <a:lnTo>
                                    <a:pt x="758" y="465"/>
                                  </a:lnTo>
                                  <a:lnTo>
                                    <a:pt x="768" y="446"/>
                                  </a:lnTo>
                                  <a:lnTo>
                                    <a:pt x="792" y="427"/>
                                  </a:lnTo>
                                  <a:lnTo>
                                    <a:pt x="806" y="408"/>
                                  </a:lnTo>
                                  <a:lnTo>
                                    <a:pt x="816" y="388"/>
                                  </a:lnTo>
                                  <a:lnTo>
                                    <a:pt x="821" y="369"/>
                                  </a:lnTo>
                                  <a:lnTo>
                                    <a:pt x="816" y="350"/>
                                  </a:lnTo>
                                  <a:lnTo>
                                    <a:pt x="806" y="331"/>
                                  </a:lnTo>
                                  <a:lnTo>
                                    <a:pt x="792" y="312"/>
                                  </a:lnTo>
                                  <a:lnTo>
                                    <a:pt x="773" y="297"/>
                                  </a:lnTo>
                                  <a:lnTo>
                                    <a:pt x="758" y="283"/>
                                  </a:lnTo>
                                  <a:lnTo>
                                    <a:pt x="753" y="273"/>
                                  </a:lnTo>
                                  <a:lnTo>
                                    <a:pt x="749" y="259"/>
                                  </a:lnTo>
                                  <a:lnTo>
                                    <a:pt x="753" y="249"/>
                                  </a:lnTo>
                                  <a:lnTo>
                                    <a:pt x="758" y="240"/>
                                  </a:lnTo>
                                  <a:lnTo>
                                    <a:pt x="768" y="235"/>
                                  </a:lnTo>
                                  <a:lnTo>
                                    <a:pt x="777" y="225"/>
                                  </a:lnTo>
                                  <a:lnTo>
                                    <a:pt x="792" y="220"/>
                                  </a:lnTo>
                                  <a:lnTo>
                                    <a:pt x="801" y="216"/>
                                  </a:lnTo>
                                  <a:lnTo>
                                    <a:pt x="806" y="201"/>
                                  </a:lnTo>
                                  <a:lnTo>
                                    <a:pt x="811" y="182"/>
                                  </a:lnTo>
                                  <a:lnTo>
                                    <a:pt x="816" y="163"/>
                                  </a:lnTo>
                                  <a:lnTo>
                                    <a:pt x="811" y="144"/>
                                  </a:lnTo>
                                  <a:lnTo>
                                    <a:pt x="806" y="120"/>
                                  </a:lnTo>
                                  <a:lnTo>
                                    <a:pt x="792" y="100"/>
                                  </a:lnTo>
                                  <a:lnTo>
                                    <a:pt x="777" y="86"/>
                                  </a:lnTo>
                                  <a:lnTo>
                                    <a:pt x="758" y="76"/>
                                  </a:lnTo>
                                  <a:lnTo>
                                    <a:pt x="744" y="76"/>
                                  </a:lnTo>
                                  <a:lnTo>
                                    <a:pt x="729" y="76"/>
                                  </a:lnTo>
                                  <a:lnTo>
                                    <a:pt x="720" y="86"/>
                                  </a:lnTo>
                                  <a:lnTo>
                                    <a:pt x="710" y="96"/>
                                  </a:lnTo>
                                  <a:lnTo>
                                    <a:pt x="701" y="110"/>
                                  </a:lnTo>
                                  <a:lnTo>
                                    <a:pt x="691" y="120"/>
                                  </a:lnTo>
                                  <a:lnTo>
                                    <a:pt x="686" y="134"/>
                                  </a:lnTo>
                                  <a:lnTo>
                                    <a:pt x="681" y="115"/>
                                  </a:lnTo>
                                  <a:lnTo>
                                    <a:pt x="681" y="100"/>
                                  </a:lnTo>
                                  <a:lnTo>
                                    <a:pt x="677" y="86"/>
                                  </a:lnTo>
                                  <a:lnTo>
                                    <a:pt x="672" y="72"/>
                                  </a:lnTo>
                                  <a:lnTo>
                                    <a:pt x="667" y="62"/>
                                  </a:lnTo>
                                  <a:lnTo>
                                    <a:pt x="657" y="57"/>
                                  </a:lnTo>
                                  <a:lnTo>
                                    <a:pt x="648" y="52"/>
                                  </a:lnTo>
                                  <a:lnTo>
                                    <a:pt x="638" y="52"/>
                                  </a:lnTo>
                                  <a:lnTo>
                                    <a:pt x="629" y="52"/>
                                  </a:lnTo>
                                  <a:lnTo>
                                    <a:pt x="619" y="57"/>
                                  </a:lnTo>
                                  <a:lnTo>
                                    <a:pt x="609" y="67"/>
                                  </a:lnTo>
                                  <a:lnTo>
                                    <a:pt x="595" y="76"/>
                                  </a:lnTo>
                                  <a:lnTo>
                                    <a:pt x="590" y="91"/>
                                  </a:lnTo>
                                  <a:lnTo>
                                    <a:pt x="581" y="105"/>
                                  </a:lnTo>
                                  <a:lnTo>
                                    <a:pt x="576" y="124"/>
                                  </a:lnTo>
                                  <a:lnTo>
                                    <a:pt x="571" y="148"/>
                                  </a:lnTo>
                                  <a:lnTo>
                                    <a:pt x="571" y="120"/>
                                  </a:lnTo>
                                  <a:lnTo>
                                    <a:pt x="566" y="96"/>
                                  </a:lnTo>
                                  <a:lnTo>
                                    <a:pt x="561" y="76"/>
                                  </a:lnTo>
                                  <a:lnTo>
                                    <a:pt x="557" y="57"/>
                                  </a:lnTo>
                                  <a:lnTo>
                                    <a:pt x="547" y="52"/>
                                  </a:lnTo>
                                  <a:lnTo>
                                    <a:pt x="542" y="48"/>
                                  </a:lnTo>
                                  <a:lnTo>
                                    <a:pt x="533" y="43"/>
                                  </a:lnTo>
                                  <a:lnTo>
                                    <a:pt x="523" y="48"/>
                                  </a:lnTo>
                                  <a:lnTo>
                                    <a:pt x="513" y="43"/>
                                  </a:lnTo>
                                  <a:lnTo>
                                    <a:pt x="504" y="43"/>
                                  </a:lnTo>
                                  <a:lnTo>
                                    <a:pt x="494" y="43"/>
                                  </a:lnTo>
                                  <a:lnTo>
                                    <a:pt x="480" y="38"/>
                                  </a:lnTo>
                                  <a:lnTo>
                                    <a:pt x="470" y="33"/>
                                  </a:lnTo>
                                  <a:lnTo>
                                    <a:pt x="461" y="28"/>
                                  </a:lnTo>
                                  <a:lnTo>
                                    <a:pt x="456" y="14"/>
                                  </a:lnTo>
                                  <a:lnTo>
                                    <a:pt x="451" y="0"/>
                                  </a:lnTo>
                                  <a:lnTo>
                                    <a:pt x="437" y="24"/>
                                  </a:lnTo>
                                  <a:lnTo>
                                    <a:pt x="441" y="52"/>
                                  </a:lnTo>
                                  <a:lnTo>
                                    <a:pt x="446" y="76"/>
                                  </a:lnTo>
                                  <a:lnTo>
                                    <a:pt x="456" y="100"/>
                                  </a:lnTo>
                                  <a:lnTo>
                                    <a:pt x="465" y="115"/>
                                  </a:lnTo>
                                  <a:lnTo>
                                    <a:pt x="480" y="124"/>
                                  </a:lnTo>
                                  <a:lnTo>
                                    <a:pt x="494" y="144"/>
                                  </a:lnTo>
                                  <a:lnTo>
                                    <a:pt x="509" y="158"/>
                                  </a:lnTo>
                                  <a:lnTo>
                                    <a:pt x="518" y="172"/>
                                  </a:lnTo>
                                  <a:lnTo>
                                    <a:pt x="528" y="187"/>
                                  </a:lnTo>
                                  <a:lnTo>
                                    <a:pt x="542" y="201"/>
                                  </a:lnTo>
                                  <a:lnTo>
                                    <a:pt x="547" y="211"/>
                                  </a:lnTo>
                                  <a:lnTo>
                                    <a:pt x="552" y="220"/>
                                  </a:lnTo>
                                  <a:lnTo>
                                    <a:pt x="547" y="230"/>
                                  </a:lnTo>
                                  <a:lnTo>
                                    <a:pt x="537" y="230"/>
                                  </a:lnTo>
                                  <a:lnTo>
                                    <a:pt x="528" y="216"/>
                                  </a:lnTo>
                                  <a:lnTo>
                                    <a:pt x="518" y="206"/>
                                  </a:lnTo>
                                  <a:lnTo>
                                    <a:pt x="509" y="192"/>
                                  </a:lnTo>
                                  <a:lnTo>
                                    <a:pt x="499" y="177"/>
                                  </a:lnTo>
                                  <a:lnTo>
                                    <a:pt x="489" y="158"/>
                                  </a:lnTo>
                                  <a:lnTo>
                                    <a:pt x="475" y="144"/>
                                  </a:lnTo>
                                  <a:lnTo>
                                    <a:pt x="465" y="124"/>
                                  </a:lnTo>
                                  <a:lnTo>
                                    <a:pt x="456" y="115"/>
                                  </a:lnTo>
                                  <a:lnTo>
                                    <a:pt x="446" y="11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64" name="Freeform 56"/>
                          <wps:cNvSpPr>
                            <a:spLocks/>
                          </wps:cNvSpPr>
                          <wps:spPr bwMode="auto">
                            <a:xfrm>
                              <a:off x="10027" y="1894"/>
                              <a:ext cx="77" cy="174"/>
                            </a:xfrm>
                            <a:custGeom>
                              <a:avLst/>
                              <a:gdLst>
                                <a:gd name="T0" fmla="*/ 38 w 77"/>
                                <a:gd name="T1" fmla="*/ 182 h 182"/>
                                <a:gd name="T2" fmla="*/ 48 w 77"/>
                                <a:gd name="T3" fmla="*/ 173 h 182"/>
                                <a:gd name="T4" fmla="*/ 58 w 77"/>
                                <a:gd name="T5" fmla="*/ 153 h 182"/>
                                <a:gd name="T6" fmla="*/ 67 w 77"/>
                                <a:gd name="T7" fmla="*/ 134 h 182"/>
                                <a:gd name="T8" fmla="*/ 77 w 77"/>
                                <a:gd name="T9" fmla="*/ 105 h 182"/>
                                <a:gd name="T10" fmla="*/ 77 w 77"/>
                                <a:gd name="T11" fmla="*/ 81 h 182"/>
                                <a:gd name="T12" fmla="*/ 77 w 77"/>
                                <a:gd name="T13" fmla="*/ 53 h 182"/>
                                <a:gd name="T14" fmla="*/ 77 w 77"/>
                                <a:gd name="T15" fmla="*/ 29 h 182"/>
                                <a:gd name="T16" fmla="*/ 72 w 77"/>
                                <a:gd name="T17" fmla="*/ 0 h 182"/>
                                <a:gd name="T18" fmla="*/ 67 w 77"/>
                                <a:gd name="T19" fmla="*/ 19 h 182"/>
                                <a:gd name="T20" fmla="*/ 62 w 77"/>
                                <a:gd name="T21" fmla="*/ 43 h 182"/>
                                <a:gd name="T22" fmla="*/ 58 w 77"/>
                                <a:gd name="T23" fmla="*/ 57 h 182"/>
                                <a:gd name="T24" fmla="*/ 53 w 77"/>
                                <a:gd name="T25" fmla="*/ 77 h 182"/>
                                <a:gd name="T26" fmla="*/ 43 w 77"/>
                                <a:gd name="T27" fmla="*/ 86 h 182"/>
                                <a:gd name="T28" fmla="*/ 34 w 77"/>
                                <a:gd name="T29" fmla="*/ 96 h 182"/>
                                <a:gd name="T30" fmla="*/ 19 w 77"/>
                                <a:gd name="T31" fmla="*/ 96 h 182"/>
                                <a:gd name="T32" fmla="*/ 0 w 77"/>
                                <a:gd name="T33" fmla="*/ 91 h 182"/>
                                <a:gd name="T34" fmla="*/ 38 w 77"/>
                                <a:gd name="T35" fmla="*/ 182 h 1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77" h="182">
                                  <a:moveTo>
                                    <a:pt x="38" y="182"/>
                                  </a:moveTo>
                                  <a:lnTo>
                                    <a:pt x="48" y="173"/>
                                  </a:lnTo>
                                  <a:lnTo>
                                    <a:pt x="58" y="153"/>
                                  </a:lnTo>
                                  <a:lnTo>
                                    <a:pt x="67" y="134"/>
                                  </a:lnTo>
                                  <a:lnTo>
                                    <a:pt x="77" y="105"/>
                                  </a:lnTo>
                                  <a:lnTo>
                                    <a:pt x="77" y="81"/>
                                  </a:lnTo>
                                  <a:lnTo>
                                    <a:pt x="77" y="53"/>
                                  </a:lnTo>
                                  <a:lnTo>
                                    <a:pt x="77" y="29"/>
                                  </a:lnTo>
                                  <a:lnTo>
                                    <a:pt x="72" y="0"/>
                                  </a:lnTo>
                                  <a:lnTo>
                                    <a:pt x="67" y="19"/>
                                  </a:lnTo>
                                  <a:lnTo>
                                    <a:pt x="62" y="43"/>
                                  </a:lnTo>
                                  <a:lnTo>
                                    <a:pt x="58" y="57"/>
                                  </a:lnTo>
                                  <a:lnTo>
                                    <a:pt x="53" y="77"/>
                                  </a:lnTo>
                                  <a:lnTo>
                                    <a:pt x="43" y="86"/>
                                  </a:lnTo>
                                  <a:lnTo>
                                    <a:pt x="34" y="96"/>
                                  </a:lnTo>
                                  <a:lnTo>
                                    <a:pt x="19" y="96"/>
                                  </a:lnTo>
                                  <a:lnTo>
                                    <a:pt x="0" y="91"/>
                                  </a:lnTo>
                                  <a:lnTo>
                                    <a:pt x="38" y="182"/>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65" name="Freeform 57"/>
                          <wps:cNvSpPr>
                            <a:spLocks/>
                          </wps:cNvSpPr>
                          <wps:spPr bwMode="auto">
                            <a:xfrm>
                              <a:off x="10104" y="2063"/>
                              <a:ext cx="62" cy="83"/>
                            </a:xfrm>
                            <a:custGeom>
                              <a:avLst/>
                              <a:gdLst>
                                <a:gd name="T0" fmla="*/ 53 w 62"/>
                                <a:gd name="T1" fmla="*/ 77 h 87"/>
                                <a:gd name="T2" fmla="*/ 57 w 62"/>
                                <a:gd name="T3" fmla="*/ 53 h 87"/>
                                <a:gd name="T4" fmla="*/ 62 w 62"/>
                                <a:gd name="T5" fmla="*/ 39 h 87"/>
                                <a:gd name="T6" fmla="*/ 57 w 62"/>
                                <a:gd name="T7" fmla="*/ 20 h 87"/>
                                <a:gd name="T8" fmla="*/ 53 w 62"/>
                                <a:gd name="T9" fmla="*/ 5 h 87"/>
                                <a:gd name="T10" fmla="*/ 43 w 62"/>
                                <a:gd name="T11" fmla="*/ 5 h 87"/>
                                <a:gd name="T12" fmla="*/ 38 w 62"/>
                                <a:gd name="T13" fmla="*/ 0 h 87"/>
                                <a:gd name="T14" fmla="*/ 33 w 62"/>
                                <a:gd name="T15" fmla="*/ 0 h 87"/>
                                <a:gd name="T16" fmla="*/ 29 w 62"/>
                                <a:gd name="T17" fmla="*/ 5 h 87"/>
                                <a:gd name="T18" fmla="*/ 24 w 62"/>
                                <a:gd name="T19" fmla="*/ 5 h 87"/>
                                <a:gd name="T20" fmla="*/ 19 w 62"/>
                                <a:gd name="T21" fmla="*/ 10 h 87"/>
                                <a:gd name="T22" fmla="*/ 14 w 62"/>
                                <a:gd name="T23" fmla="*/ 15 h 87"/>
                                <a:gd name="T24" fmla="*/ 9 w 62"/>
                                <a:gd name="T25" fmla="*/ 20 h 87"/>
                                <a:gd name="T26" fmla="*/ 0 w 62"/>
                                <a:gd name="T27" fmla="*/ 29 h 87"/>
                                <a:gd name="T28" fmla="*/ 0 w 62"/>
                                <a:gd name="T29" fmla="*/ 48 h 87"/>
                                <a:gd name="T30" fmla="*/ 5 w 62"/>
                                <a:gd name="T31" fmla="*/ 63 h 87"/>
                                <a:gd name="T32" fmla="*/ 9 w 62"/>
                                <a:gd name="T33" fmla="*/ 77 h 87"/>
                                <a:gd name="T34" fmla="*/ 19 w 62"/>
                                <a:gd name="T35" fmla="*/ 82 h 87"/>
                                <a:gd name="T36" fmla="*/ 29 w 62"/>
                                <a:gd name="T37" fmla="*/ 87 h 87"/>
                                <a:gd name="T38" fmla="*/ 43 w 62"/>
                                <a:gd name="T39" fmla="*/ 82 h 87"/>
                                <a:gd name="T40" fmla="*/ 53 w 62"/>
                                <a:gd name="T41" fmla="*/ 77 h 8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Lst>
                              <a:rect l="0" t="0" r="r" b="b"/>
                              <a:pathLst>
                                <a:path w="62" h="87">
                                  <a:moveTo>
                                    <a:pt x="53" y="77"/>
                                  </a:moveTo>
                                  <a:lnTo>
                                    <a:pt x="57" y="53"/>
                                  </a:lnTo>
                                  <a:lnTo>
                                    <a:pt x="62" y="39"/>
                                  </a:lnTo>
                                  <a:lnTo>
                                    <a:pt x="57" y="20"/>
                                  </a:lnTo>
                                  <a:lnTo>
                                    <a:pt x="53" y="5"/>
                                  </a:lnTo>
                                  <a:lnTo>
                                    <a:pt x="43" y="5"/>
                                  </a:lnTo>
                                  <a:lnTo>
                                    <a:pt x="38" y="0"/>
                                  </a:lnTo>
                                  <a:lnTo>
                                    <a:pt x="33" y="0"/>
                                  </a:lnTo>
                                  <a:lnTo>
                                    <a:pt x="29" y="5"/>
                                  </a:lnTo>
                                  <a:lnTo>
                                    <a:pt x="24" y="5"/>
                                  </a:lnTo>
                                  <a:lnTo>
                                    <a:pt x="19" y="10"/>
                                  </a:lnTo>
                                  <a:lnTo>
                                    <a:pt x="14" y="15"/>
                                  </a:lnTo>
                                  <a:lnTo>
                                    <a:pt x="9" y="20"/>
                                  </a:lnTo>
                                  <a:lnTo>
                                    <a:pt x="0" y="29"/>
                                  </a:lnTo>
                                  <a:lnTo>
                                    <a:pt x="0" y="48"/>
                                  </a:lnTo>
                                  <a:lnTo>
                                    <a:pt x="5" y="63"/>
                                  </a:lnTo>
                                  <a:lnTo>
                                    <a:pt x="9" y="77"/>
                                  </a:lnTo>
                                  <a:lnTo>
                                    <a:pt x="19" y="82"/>
                                  </a:lnTo>
                                  <a:lnTo>
                                    <a:pt x="29" y="87"/>
                                  </a:lnTo>
                                  <a:lnTo>
                                    <a:pt x="43" y="82"/>
                                  </a:lnTo>
                                  <a:lnTo>
                                    <a:pt x="53" y="77"/>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66" name="Freeform 58"/>
                          <wps:cNvSpPr>
                            <a:spLocks/>
                          </wps:cNvSpPr>
                          <wps:spPr bwMode="auto">
                            <a:xfrm>
                              <a:off x="8760" y="1481"/>
                              <a:ext cx="1190" cy="587"/>
                            </a:xfrm>
                            <a:custGeom>
                              <a:avLst/>
                              <a:gdLst>
                                <a:gd name="T0" fmla="*/ 1037 w 1190"/>
                                <a:gd name="T1" fmla="*/ 91 h 614"/>
                                <a:gd name="T2" fmla="*/ 897 w 1190"/>
                                <a:gd name="T3" fmla="*/ 110 h 614"/>
                                <a:gd name="T4" fmla="*/ 758 w 1190"/>
                                <a:gd name="T5" fmla="*/ 187 h 614"/>
                                <a:gd name="T6" fmla="*/ 667 w 1190"/>
                                <a:gd name="T7" fmla="*/ 336 h 614"/>
                                <a:gd name="T8" fmla="*/ 657 w 1190"/>
                                <a:gd name="T9" fmla="*/ 302 h 614"/>
                                <a:gd name="T10" fmla="*/ 643 w 1190"/>
                                <a:gd name="T11" fmla="*/ 192 h 614"/>
                                <a:gd name="T12" fmla="*/ 590 w 1190"/>
                                <a:gd name="T13" fmla="*/ 182 h 614"/>
                                <a:gd name="T14" fmla="*/ 566 w 1190"/>
                                <a:gd name="T15" fmla="*/ 158 h 614"/>
                                <a:gd name="T16" fmla="*/ 509 w 1190"/>
                                <a:gd name="T17" fmla="*/ 53 h 614"/>
                                <a:gd name="T18" fmla="*/ 465 w 1190"/>
                                <a:gd name="T19" fmla="*/ 9 h 614"/>
                                <a:gd name="T20" fmla="*/ 432 w 1190"/>
                                <a:gd name="T21" fmla="*/ 115 h 614"/>
                                <a:gd name="T22" fmla="*/ 485 w 1190"/>
                                <a:gd name="T23" fmla="*/ 249 h 614"/>
                                <a:gd name="T24" fmla="*/ 374 w 1190"/>
                                <a:gd name="T25" fmla="*/ 125 h 614"/>
                                <a:gd name="T26" fmla="*/ 273 w 1190"/>
                                <a:gd name="T27" fmla="*/ 91 h 614"/>
                                <a:gd name="T28" fmla="*/ 273 w 1190"/>
                                <a:gd name="T29" fmla="*/ 158 h 614"/>
                                <a:gd name="T30" fmla="*/ 345 w 1190"/>
                                <a:gd name="T31" fmla="*/ 259 h 614"/>
                                <a:gd name="T32" fmla="*/ 393 w 1190"/>
                                <a:gd name="T33" fmla="*/ 293 h 614"/>
                                <a:gd name="T34" fmla="*/ 321 w 1190"/>
                                <a:gd name="T35" fmla="*/ 283 h 614"/>
                                <a:gd name="T36" fmla="*/ 254 w 1190"/>
                                <a:gd name="T37" fmla="*/ 273 h 614"/>
                                <a:gd name="T38" fmla="*/ 187 w 1190"/>
                                <a:gd name="T39" fmla="*/ 240 h 614"/>
                                <a:gd name="T40" fmla="*/ 129 w 1190"/>
                                <a:gd name="T41" fmla="*/ 182 h 614"/>
                                <a:gd name="T42" fmla="*/ 91 w 1190"/>
                                <a:gd name="T43" fmla="*/ 182 h 614"/>
                                <a:gd name="T44" fmla="*/ 77 w 1190"/>
                                <a:gd name="T45" fmla="*/ 163 h 614"/>
                                <a:gd name="T46" fmla="*/ 110 w 1190"/>
                                <a:gd name="T47" fmla="*/ 168 h 614"/>
                                <a:gd name="T48" fmla="*/ 144 w 1190"/>
                                <a:gd name="T49" fmla="*/ 139 h 614"/>
                                <a:gd name="T50" fmla="*/ 144 w 1190"/>
                                <a:gd name="T51" fmla="*/ 67 h 614"/>
                                <a:gd name="T52" fmla="*/ 96 w 1190"/>
                                <a:gd name="T53" fmla="*/ 19 h 614"/>
                                <a:gd name="T54" fmla="*/ 33 w 1190"/>
                                <a:gd name="T55" fmla="*/ 38 h 614"/>
                                <a:gd name="T56" fmla="*/ 0 w 1190"/>
                                <a:gd name="T57" fmla="*/ 129 h 614"/>
                                <a:gd name="T58" fmla="*/ 77 w 1190"/>
                                <a:gd name="T59" fmla="*/ 264 h 614"/>
                                <a:gd name="T60" fmla="*/ 182 w 1190"/>
                                <a:gd name="T61" fmla="*/ 326 h 614"/>
                                <a:gd name="T62" fmla="*/ 302 w 1190"/>
                                <a:gd name="T63" fmla="*/ 345 h 614"/>
                                <a:gd name="T64" fmla="*/ 417 w 1190"/>
                                <a:gd name="T65" fmla="*/ 355 h 614"/>
                                <a:gd name="T66" fmla="*/ 509 w 1190"/>
                                <a:gd name="T67" fmla="*/ 379 h 614"/>
                                <a:gd name="T68" fmla="*/ 561 w 1190"/>
                                <a:gd name="T69" fmla="*/ 456 h 614"/>
                                <a:gd name="T70" fmla="*/ 557 w 1190"/>
                                <a:gd name="T71" fmla="*/ 557 h 614"/>
                                <a:gd name="T72" fmla="*/ 485 w 1190"/>
                                <a:gd name="T73" fmla="*/ 561 h 614"/>
                                <a:gd name="T74" fmla="*/ 475 w 1190"/>
                                <a:gd name="T75" fmla="*/ 499 h 614"/>
                                <a:gd name="T76" fmla="*/ 494 w 1190"/>
                                <a:gd name="T77" fmla="*/ 461 h 614"/>
                                <a:gd name="T78" fmla="*/ 456 w 1190"/>
                                <a:gd name="T79" fmla="*/ 465 h 614"/>
                                <a:gd name="T80" fmla="*/ 437 w 1190"/>
                                <a:gd name="T81" fmla="*/ 470 h 614"/>
                                <a:gd name="T82" fmla="*/ 413 w 1190"/>
                                <a:gd name="T83" fmla="*/ 446 h 614"/>
                                <a:gd name="T84" fmla="*/ 384 w 1190"/>
                                <a:gd name="T85" fmla="*/ 461 h 614"/>
                                <a:gd name="T86" fmla="*/ 408 w 1190"/>
                                <a:gd name="T87" fmla="*/ 528 h 614"/>
                                <a:gd name="T88" fmla="*/ 461 w 1190"/>
                                <a:gd name="T89" fmla="*/ 590 h 614"/>
                                <a:gd name="T90" fmla="*/ 542 w 1190"/>
                                <a:gd name="T91" fmla="*/ 614 h 614"/>
                                <a:gd name="T92" fmla="*/ 638 w 1190"/>
                                <a:gd name="T93" fmla="*/ 581 h 614"/>
                                <a:gd name="T94" fmla="*/ 715 w 1190"/>
                                <a:gd name="T95" fmla="*/ 465 h 614"/>
                                <a:gd name="T96" fmla="*/ 782 w 1190"/>
                                <a:gd name="T97" fmla="*/ 365 h 614"/>
                                <a:gd name="T98" fmla="*/ 859 w 1190"/>
                                <a:gd name="T99" fmla="*/ 293 h 614"/>
                                <a:gd name="T100" fmla="*/ 945 w 1190"/>
                                <a:gd name="T101" fmla="*/ 235 h 614"/>
                                <a:gd name="T102" fmla="*/ 1065 w 1190"/>
                                <a:gd name="T103" fmla="*/ 206 h 614"/>
                                <a:gd name="T104" fmla="*/ 1181 w 1190"/>
                                <a:gd name="T105" fmla="*/ 201 h 614"/>
                                <a:gd name="T106" fmla="*/ 1142 w 1190"/>
                                <a:gd name="T107" fmla="*/ 153 h 61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1190" h="614">
                                  <a:moveTo>
                                    <a:pt x="1128" y="105"/>
                                  </a:moveTo>
                                  <a:lnTo>
                                    <a:pt x="1099" y="101"/>
                                  </a:lnTo>
                                  <a:lnTo>
                                    <a:pt x="1070" y="91"/>
                                  </a:lnTo>
                                  <a:lnTo>
                                    <a:pt x="1037" y="91"/>
                                  </a:lnTo>
                                  <a:lnTo>
                                    <a:pt x="1003" y="91"/>
                                  </a:lnTo>
                                  <a:lnTo>
                                    <a:pt x="969" y="96"/>
                                  </a:lnTo>
                                  <a:lnTo>
                                    <a:pt x="931" y="101"/>
                                  </a:lnTo>
                                  <a:lnTo>
                                    <a:pt x="897" y="110"/>
                                  </a:lnTo>
                                  <a:lnTo>
                                    <a:pt x="859" y="125"/>
                                  </a:lnTo>
                                  <a:lnTo>
                                    <a:pt x="825" y="144"/>
                                  </a:lnTo>
                                  <a:lnTo>
                                    <a:pt x="792" y="163"/>
                                  </a:lnTo>
                                  <a:lnTo>
                                    <a:pt x="758" y="187"/>
                                  </a:lnTo>
                                  <a:lnTo>
                                    <a:pt x="729" y="221"/>
                                  </a:lnTo>
                                  <a:lnTo>
                                    <a:pt x="705" y="254"/>
                                  </a:lnTo>
                                  <a:lnTo>
                                    <a:pt x="686" y="293"/>
                                  </a:lnTo>
                                  <a:lnTo>
                                    <a:pt x="667" y="336"/>
                                  </a:lnTo>
                                  <a:lnTo>
                                    <a:pt x="657" y="389"/>
                                  </a:lnTo>
                                  <a:lnTo>
                                    <a:pt x="653" y="369"/>
                                  </a:lnTo>
                                  <a:lnTo>
                                    <a:pt x="653" y="336"/>
                                  </a:lnTo>
                                  <a:lnTo>
                                    <a:pt x="657" y="302"/>
                                  </a:lnTo>
                                  <a:lnTo>
                                    <a:pt x="662" y="259"/>
                                  </a:lnTo>
                                  <a:lnTo>
                                    <a:pt x="657" y="240"/>
                                  </a:lnTo>
                                  <a:lnTo>
                                    <a:pt x="653" y="216"/>
                                  </a:lnTo>
                                  <a:lnTo>
                                    <a:pt x="643" y="192"/>
                                  </a:lnTo>
                                  <a:lnTo>
                                    <a:pt x="633" y="177"/>
                                  </a:lnTo>
                                  <a:lnTo>
                                    <a:pt x="619" y="168"/>
                                  </a:lnTo>
                                  <a:lnTo>
                                    <a:pt x="605" y="168"/>
                                  </a:lnTo>
                                  <a:lnTo>
                                    <a:pt x="590" y="182"/>
                                  </a:lnTo>
                                  <a:lnTo>
                                    <a:pt x="576" y="211"/>
                                  </a:lnTo>
                                  <a:lnTo>
                                    <a:pt x="571" y="230"/>
                                  </a:lnTo>
                                  <a:lnTo>
                                    <a:pt x="561" y="216"/>
                                  </a:lnTo>
                                  <a:lnTo>
                                    <a:pt x="566" y="158"/>
                                  </a:lnTo>
                                  <a:lnTo>
                                    <a:pt x="561" y="115"/>
                                  </a:lnTo>
                                  <a:lnTo>
                                    <a:pt x="547" y="86"/>
                                  </a:lnTo>
                                  <a:lnTo>
                                    <a:pt x="533" y="67"/>
                                  </a:lnTo>
                                  <a:lnTo>
                                    <a:pt x="509" y="53"/>
                                  </a:lnTo>
                                  <a:lnTo>
                                    <a:pt x="494" y="38"/>
                                  </a:lnTo>
                                  <a:lnTo>
                                    <a:pt x="480" y="24"/>
                                  </a:lnTo>
                                  <a:lnTo>
                                    <a:pt x="480" y="0"/>
                                  </a:lnTo>
                                  <a:lnTo>
                                    <a:pt x="465" y="9"/>
                                  </a:lnTo>
                                  <a:lnTo>
                                    <a:pt x="451" y="29"/>
                                  </a:lnTo>
                                  <a:lnTo>
                                    <a:pt x="441" y="53"/>
                                  </a:lnTo>
                                  <a:lnTo>
                                    <a:pt x="437" y="81"/>
                                  </a:lnTo>
                                  <a:lnTo>
                                    <a:pt x="432" y="115"/>
                                  </a:lnTo>
                                  <a:lnTo>
                                    <a:pt x="437" y="149"/>
                                  </a:lnTo>
                                  <a:lnTo>
                                    <a:pt x="446" y="182"/>
                                  </a:lnTo>
                                  <a:lnTo>
                                    <a:pt x="470" y="221"/>
                                  </a:lnTo>
                                  <a:lnTo>
                                    <a:pt x="485" y="249"/>
                                  </a:lnTo>
                                  <a:lnTo>
                                    <a:pt x="470" y="249"/>
                                  </a:lnTo>
                                  <a:lnTo>
                                    <a:pt x="441" y="187"/>
                                  </a:lnTo>
                                  <a:lnTo>
                                    <a:pt x="408" y="149"/>
                                  </a:lnTo>
                                  <a:lnTo>
                                    <a:pt x="374" y="125"/>
                                  </a:lnTo>
                                  <a:lnTo>
                                    <a:pt x="345" y="115"/>
                                  </a:lnTo>
                                  <a:lnTo>
                                    <a:pt x="312" y="105"/>
                                  </a:lnTo>
                                  <a:lnTo>
                                    <a:pt x="288" y="101"/>
                                  </a:lnTo>
                                  <a:lnTo>
                                    <a:pt x="273" y="91"/>
                                  </a:lnTo>
                                  <a:lnTo>
                                    <a:pt x="269" y="77"/>
                                  </a:lnTo>
                                  <a:lnTo>
                                    <a:pt x="264" y="101"/>
                                  </a:lnTo>
                                  <a:lnTo>
                                    <a:pt x="264" y="129"/>
                                  </a:lnTo>
                                  <a:lnTo>
                                    <a:pt x="273" y="158"/>
                                  </a:lnTo>
                                  <a:lnTo>
                                    <a:pt x="288" y="187"/>
                                  </a:lnTo>
                                  <a:lnTo>
                                    <a:pt x="302" y="216"/>
                                  </a:lnTo>
                                  <a:lnTo>
                                    <a:pt x="326" y="240"/>
                                  </a:lnTo>
                                  <a:lnTo>
                                    <a:pt x="345" y="259"/>
                                  </a:lnTo>
                                  <a:lnTo>
                                    <a:pt x="369" y="269"/>
                                  </a:lnTo>
                                  <a:lnTo>
                                    <a:pt x="422" y="278"/>
                                  </a:lnTo>
                                  <a:lnTo>
                                    <a:pt x="413" y="302"/>
                                  </a:lnTo>
                                  <a:lnTo>
                                    <a:pt x="393" y="293"/>
                                  </a:lnTo>
                                  <a:lnTo>
                                    <a:pt x="374" y="293"/>
                                  </a:lnTo>
                                  <a:lnTo>
                                    <a:pt x="355" y="288"/>
                                  </a:lnTo>
                                  <a:lnTo>
                                    <a:pt x="341" y="283"/>
                                  </a:lnTo>
                                  <a:lnTo>
                                    <a:pt x="321" y="283"/>
                                  </a:lnTo>
                                  <a:lnTo>
                                    <a:pt x="307" y="283"/>
                                  </a:lnTo>
                                  <a:lnTo>
                                    <a:pt x="288" y="278"/>
                                  </a:lnTo>
                                  <a:lnTo>
                                    <a:pt x="273" y="278"/>
                                  </a:lnTo>
                                  <a:lnTo>
                                    <a:pt x="254" y="273"/>
                                  </a:lnTo>
                                  <a:lnTo>
                                    <a:pt x="240" y="269"/>
                                  </a:lnTo>
                                  <a:lnTo>
                                    <a:pt x="221" y="264"/>
                                  </a:lnTo>
                                  <a:lnTo>
                                    <a:pt x="206" y="254"/>
                                  </a:lnTo>
                                  <a:lnTo>
                                    <a:pt x="187" y="240"/>
                                  </a:lnTo>
                                  <a:lnTo>
                                    <a:pt x="173" y="225"/>
                                  </a:lnTo>
                                  <a:lnTo>
                                    <a:pt x="158" y="206"/>
                                  </a:lnTo>
                                  <a:lnTo>
                                    <a:pt x="139" y="182"/>
                                  </a:lnTo>
                                  <a:lnTo>
                                    <a:pt x="129" y="182"/>
                                  </a:lnTo>
                                  <a:lnTo>
                                    <a:pt x="120" y="182"/>
                                  </a:lnTo>
                                  <a:lnTo>
                                    <a:pt x="110" y="182"/>
                                  </a:lnTo>
                                  <a:lnTo>
                                    <a:pt x="101" y="182"/>
                                  </a:lnTo>
                                  <a:lnTo>
                                    <a:pt x="91" y="182"/>
                                  </a:lnTo>
                                  <a:lnTo>
                                    <a:pt x="81" y="177"/>
                                  </a:lnTo>
                                  <a:lnTo>
                                    <a:pt x="77" y="173"/>
                                  </a:lnTo>
                                  <a:lnTo>
                                    <a:pt x="67" y="163"/>
                                  </a:lnTo>
                                  <a:lnTo>
                                    <a:pt x="77" y="163"/>
                                  </a:lnTo>
                                  <a:lnTo>
                                    <a:pt x="81" y="163"/>
                                  </a:lnTo>
                                  <a:lnTo>
                                    <a:pt x="91" y="168"/>
                                  </a:lnTo>
                                  <a:lnTo>
                                    <a:pt x="101" y="168"/>
                                  </a:lnTo>
                                  <a:lnTo>
                                    <a:pt x="110" y="168"/>
                                  </a:lnTo>
                                  <a:lnTo>
                                    <a:pt x="115" y="168"/>
                                  </a:lnTo>
                                  <a:lnTo>
                                    <a:pt x="129" y="168"/>
                                  </a:lnTo>
                                  <a:lnTo>
                                    <a:pt x="134" y="158"/>
                                  </a:lnTo>
                                  <a:lnTo>
                                    <a:pt x="144" y="139"/>
                                  </a:lnTo>
                                  <a:lnTo>
                                    <a:pt x="149" y="120"/>
                                  </a:lnTo>
                                  <a:lnTo>
                                    <a:pt x="149" y="101"/>
                                  </a:lnTo>
                                  <a:lnTo>
                                    <a:pt x="149" y="81"/>
                                  </a:lnTo>
                                  <a:lnTo>
                                    <a:pt x="144" y="67"/>
                                  </a:lnTo>
                                  <a:lnTo>
                                    <a:pt x="134" y="53"/>
                                  </a:lnTo>
                                  <a:lnTo>
                                    <a:pt x="125" y="43"/>
                                  </a:lnTo>
                                  <a:lnTo>
                                    <a:pt x="110" y="29"/>
                                  </a:lnTo>
                                  <a:lnTo>
                                    <a:pt x="96" y="19"/>
                                  </a:lnTo>
                                  <a:lnTo>
                                    <a:pt x="81" y="19"/>
                                  </a:lnTo>
                                  <a:lnTo>
                                    <a:pt x="62" y="19"/>
                                  </a:lnTo>
                                  <a:lnTo>
                                    <a:pt x="48" y="24"/>
                                  </a:lnTo>
                                  <a:lnTo>
                                    <a:pt x="33" y="38"/>
                                  </a:lnTo>
                                  <a:lnTo>
                                    <a:pt x="19" y="53"/>
                                  </a:lnTo>
                                  <a:lnTo>
                                    <a:pt x="9" y="77"/>
                                  </a:lnTo>
                                  <a:lnTo>
                                    <a:pt x="0" y="101"/>
                                  </a:lnTo>
                                  <a:lnTo>
                                    <a:pt x="0" y="129"/>
                                  </a:lnTo>
                                  <a:lnTo>
                                    <a:pt x="9" y="163"/>
                                  </a:lnTo>
                                  <a:lnTo>
                                    <a:pt x="29" y="197"/>
                                  </a:lnTo>
                                  <a:lnTo>
                                    <a:pt x="53" y="230"/>
                                  </a:lnTo>
                                  <a:lnTo>
                                    <a:pt x="77" y="264"/>
                                  </a:lnTo>
                                  <a:lnTo>
                                    <a:pt x="101" y="288"/>
                                  </a:lnTo>
                                  <a:lnTo>
                                    <a:pt x="129" y="307"/>
                                  </a:lnTo>
                                  <a:lnTo>
                                    <a:pt x="153" y="317"/>
                                  </a:lnTo>
                                  <a:lnTo>
                                    <a:pt x="182" y="326"/>
                                  </a:lnTo>
                                  <a:lnTo>
                                    <a:pt x="211" y="331"/>
                                  </a:lnTo>
                                  <a:lnTo>
                                    <a:pt x="240" y="336"/>
                                  </a:lnTo>
                                  <a:lnTo>
                                    <a:pt x="273" y="341"/>
                                  </a:lnTo>
                                  <a:lnTo>
                                    <a:pt x="302" y="345"/>
                                  </a:lnTo>
                                  <a:lnTo>
                                    <a:pt x="331" y="345"/>
                                  </a:lnTo>
                                  <a:lnTo>
                                    <a:pt x="360" y="350"/>
                                  </a:lnTo>
                                  <a:lnTo>
                                    <a:pt x="393" y="355"/>
                                  </a:lnTo>
                                  <a:lnTo>
                                    <a:pt x="417" y="355"/>
                                  </a:lnTo>
                                  <a:lnTo>
                                    <a:pt x="446" y="360"/>
                                  </a:lnTo>
                                  <a:lnTo>
                                    <a:pt x="470" y="365"/>
                                  </a:lnTo>
                                  <a:lnTo>
                                    <a:pt x="489" y="374"/>
                                  </a:lnTo>
                                  <a:lnTo>
                                    <a:pt x="509" y="379"/>
                                  </a:lnTo>
                                  <a:lnTo>
                                    <a:pt x="528" y="393"/>
                                  </a:lnTo>
                                  <a:lnTo>
                                    <a:pt x="542" y="408"/>
                                  </a:lnTo>
                                  <a:lnTo>
                                    <a:pt x="552" y="422"/>
                                  </a:lnTo>
                                  <a:lnTo>
                                    <a:pt x="561" y="456"/>
                                  </a:lnTo>
                                  <a:lnTo>
                                    <a:pt x="571" y="489"/>
                                  </a:lnTo>
                                  <a:lnTo>
                                    <a:pt x="571" y="518"/>
                                  </a:lnTo>
                                  <a:lnTo>
                                    <a:pt x="566" y="537"/>
                                  </a:lnTo>
                                  <a:lnTo>
                                    <a:pt x="557" y="557"/>
                                  </a:lnTo>
                                  <a:lnTo>
                                    <a:pt x="542" y="566"/>
                                  </a:lnTo>
                                  <a:lnTo>
                                    <a:pt x="523" y="571"/>
                                  </a:lnTo>
                                  <a:lnTo>
                                    <a:pt x="504" y="571"/>
                                  </a:lnTo>
                                  <a:lnTo>
                                    <a:pt x="485" y="561"/>
                                  </a:lnTo>
                                  <a:lnTo>
                                    <a:pt x="475" y="547"/>
                                  </a:lnTo>
                                  <a:lnTo>
                                    <a:pt x="470" y="533"/>
                                  </a:lnTo>
                                  <a:lnTo>
                                    <a:pt x="470" y="518"/>
                                  </a:lnTo>
                                  <a:lnTo>
                                    <a:pt x="475" y="499"/>
                                  </a:lnTo>
                                  <a:lnTo>
                                    <a:pt x="485" y="485"/>
                                  </a:lnTo>
                                  <a:lnTo>
                                    <a:pt x="494" y="475"/>
                                  </a:lnTo>
                                  <a:lnTo>
                                    <a:pt x="504" y="465"/>
                                  </a:lnTo>
                                  <a:lnTo>
                                    <a:pt x="494" y="461"/>
                                  </a:lnTo>
                                  <a:lnTo>
                                    <a:pt x="485" y="456"/>
                                  </a:lnTo>
                                  <a:lnTo>
                                    <a:pt x="470" y="456"/>
                                  </a:lnTo>
                                  <a:lnTo>
                                    <a:pt x="465" y="461"/>
                                  </a:lnTo>
                                  <a:lnTo>
                                    <a:pt x="456" y="465"/>
                                  </a:lnTo>
                                  <a:lnTo>
                                    <a:pt x="451" y="470"/>
                                  </a:lnTo>
                                  <a:lnTo>
                                    <a:pt x="446" y="475"/>
                                  </a:lnTo>
                                  <a:lnTo>
                                    <a:pt x="446" y="480"/>
                                  </a:lnTo>
                                  <a:lnTo>
                                    <a:pt x="437" y="470"/>
                                  </a:lnTo>
                                  <a:lnTo>
                                    <a:pt x="432" y="461"/>
                                  </a:lnTo>
                                  <a:lnTo>
                                    <a:pt x="427" y="451"/>
                                  </a:lnTo>
                                  <a:lnTo>
                                    <a:pt x="422" y="446"/>
                                  </a:lnTo>
                                  <a:lnTo>
                                    <a:pt x="413" y="446"/>
                                  </a:lnTo>
                                  <a:lnTo>
                                    <a:pt x="408" y="446"/>
                                  </a:lnTo>
                                  <a:lnTo>
                                    <a:pt x="398" y="446"/>
                                  </a:lnTo>
                                  <a:lnTo>
                                    <a:pt x="393" y="451"/>
                                  </a:lnTo>
                                  <a:lnTo>
                                    <a:pt x="384" y="461"/>
                                  </a:lnTo>
                                  <a:lnTo>
                                    <a:pt x="384" y="475"/>
                                  </a:lnTo>
                                  <a:lnTo>
                                    <a:pt x="389" y="494"/>
                                  </a:lnTo>
                                  <a:lnTo>
                                    <a:pt x="398" y="509"/>
                                  </a:lnTo>
                                  <a:lnTo>
                                    <a:pt x="408" y="528"/>
                                  </a:lnTo>
                                  <a:lnTo>
                                    <a:pt x="422" y="547"/>
                                  </a:lnTo>
                                  <a:lnTo>
                                    <a:pt x="437" y="566"/>
                                  </a:lnTo>
                                  <a:lnTo>
                                    <a:pt x="446" y="581"/>
                                  </a:lnTo>
                                  <a:lnTo>
                                    <a:pt x="461" y="590"/>
                                  </a:lnTo>
                                  <a:lnTo>
                                    <a:pt x="480" y="595"/>
                                  </a:lnTo>
                                  <a:lnTo>
                                    <a:pt x="499" y="605"/>
                                  </a:lnTo>
                                  <a:lnTo>
                                    <a:pt x="518" y="609"/>
                                  </a:lnTo>
                                  <a:lnTo>
                                    <a:pt x="542" y="614"/>
                                  </a:lnTo>
                                  <a:lnTo>
                                    <a:pt x="561" y="614"/>
                                  </a:lnTo>
                                  <a:lnTo>
                                    <a:pt x="585" y="609"/>
                                  </a:lnTo>
                                  <a:lnTo>
                                    <a:pt x="605" y="605"/>
                                  </a:lnTo>
                                  <a:lnTo>
                                    <a:pt x="638" y="581"/>
                                  </a:lnTo>
                                  <a:lnTo>
                                    <a:pt x="667" y="557"/>
                                  </a:lnTo>
                                  <a:lnTo>
                                    <a:pt x="686" y="528"/>
                                  </a:lnTo>
                                  <a:lnTo>
                                    <a:pt x="701" y="499"/>
                                  </a:lnTo>
                                  <a:lnTo>
                                    <a:pt x="715" y="465"/>
                                  </a:lnTo>
                                  <a:lnTo>
                                    <a:pt x="729" y="437"/>
                                  </a:lnTo>
                                  <a:lnTo>
                                    <a:pt x="749" y="408"/>
                                  </a:lnTo>
                                  <a:lnTo>
                                    <a:pt x="763" y="384"/>
                                  </a:lnTo>
                                  <a:lnTo>
                                    <a:pt x="782" y="365"/>
                                  </a:lnTo>
                                  <a:lnTo>
                                    <a:pt x="801" y="345"/>
                                  </a:lnTo>
                                  <a:lnTo>
                                    <a:pt x="821" y="326"/>
                                  </a:lnTo>
                                  <a:lnTo>
                                    <a:pt x="840" y="307"/>
                                  </a:lnTo>
                                  <a:lnTo>
                                    <a:pt x="859" y="293"/>
                                  </a:lnTo>
                                  <a:lnTo>
                                    <a:pt x="878" y="273"/>
                                  </a:lnTo>
                                  <a:lnTo>
                                    <a:pt x="902" y="259"/>
                                  </a:lnTo>
                                  <a:lnTo>
                                    <a:pt x="921" y="245"/>
                                  </a:lnTo>
                                  <a:lnTo>
                                    <a:pt x="945" y="235"/>
                                  </a:lnTo>
                                  <a:lnTo>
                                    <a:pt x="974" y="225"/>
                                  </a:lnTo>
                                  <a:lnTo>
                                    <a:pt x="1003" y="216"/>
                                  </a:lnTo>
                                  <a:lnTo>
                                    <a:pt x="1032" y="211"/>
                                  </a:lnTo>
                                  <a:lnTo>
                                    <a:pt x="1065" y="206"/>
                                  </a:lnTo>
                                  <a:lnTo>
                                    <a:pt x="1104" y="206"/>
                                  </a:lnTo>
                                  <a:lnTo>
                                    <a:pt x="1147" y="211"/>
                                  </a:lnTo>
                                  <a:lnTo>
                                    <a:pt x="1190" y="216"/>
                                  </a:lnTo>
                                  <a:lnTo>
                                    <a:pt x="1181" y="201"/>
                                  </a:lnTo>
                                  <a:lnTo>
                                    <a:pt x="1166" y="187"/>
                                  </a:lnTo>
                                  <a:lnTo>
                                    <a:pt x="1157" y="177"/>
                                  </a:lnTo>
                                  <a:lnTo>
                                    <a:pt x="1147" y="163"/>
                                  </a:lnTo>
                                  <a:lnTo>
                                    <a:pt x="1142" y="153"/>
                                  </a:lnTo>
                                  <a:lnTo>
                                    <a:pt x="1137" y="139"/>
                                  </a:lnTo>
                                  <a:lnTo>
                                    <a:pt x="1133" y="120"/>
                                  </a:lnTo>
                                  <a:lnTo>
                                    <a:pt x="1128" y="105"/>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67" name="Freeform 59"/>
                          <wps:cNvSpPr>
                            <a:spLocks/>
                          </wps:cNvSpPr>
                          <wps:spPr bwMode="auto">
                            <a:xfrm>
                              <a:off x="10353" y="1449"/>
                              <a:ext cx="648" cy="303"/>
                            </a:xfrm>
                            <a:custGeom>
                              <a:avLst/>
                              <a:gdLst>
                                <a:gd name="T0" fmla="*/ 44 w 648"/>
                                <a:gd name="T1" fmla="*/ 317 h 317"/>
                                <a:gd name="T2" fmla="*/ 68 w 648"/>
                                <a:gd name="T3" fmla="*/ 288 h 317"/>
                                <a:gd name="T4" fmla="*/ 92 w 648"/>
                                <a:gd name="T5" fmla="*/ 264 h 317"/>
                                <a:gd name="T6" fmla="*/ 120 w 648"/>
                                <a:gd name="T7" fmla="*/ 235 h 317"/>
                                <a:gd name="T8" fmla="*/ 149 w 648"/>
                                <a:gd name="T9" fmla="*/ 216 h 317"/>
                                <a:gd name="T10" fmla="*/ 183 w 648"/>
                                <a:gd name="T11" fmla="*/ 192 h 317"/>
                                <a:gd name="T12" fmla="*/ 212 w 648"/>
                                <a:gd name="T13" fmla="*/ 178 h 317"/>
                                <a:gd name="T14" fmla="*/ 245 w 648"/>
                                <a:gd name="T15" fmla="*/ 159 h 317"/>
                                <a:gd name="T16" fmla="*/ 279 w 648"/>
                                <a:gd name="T17" fmla="*/ 144 h 317"/>
                                <a:gd name="T18" fmla="*/ 312 w 648"/>
                                <a:gd name="T19" fmla="*/ 135 h 317"/>
                                <a:gd name="T20" fmla="*/ 346 w 648"/>
                                <a:gd name="T21" fmla="*/ 125 h 317"/>
                                <a:gd name="T22" fmla="*/ 384 w 648"/>
                                <a:gd name="T23" fmla="*/ 115 h 317"/>
                                <a:gd name="T24" fmla="*/ 418 w 648"/>
                                <a:gd name="T25" fmla="*/ 111 h 317"/>
                                <a:gd name="T26" fmla="*/ 456 w 648"/>
                                <a:gd name="T27" fmla="*/ 111 h 317"/>
                                <a:gd name="T28" fmla="*/ 495 w 648"/>
                                <a:gd name="T29" fmla="*/ 111 h 317"/>
                                <a:gd name="T30" fmla="*/ 533 w 648"/>
                                <a:gd name="T31" fmla="*/ 120 h 317"/>
                                <a:gd name="T32" fmla="*/ 572 w 648"/>
                                <a:gd name="T33" fmla="*/ 125 h 317"/>
                                <a:gd name="T34" fmla="*/ 648 w 648"/>
                                <a:gd name="T35" fmla="*/ 29 h 317"/>
                                <a:gd name="T36" fmla="*/ 615 w 648"/>
                                <a:gd name="T37" fmla="*/ 19 h 317"/>
                                <a:gd name="T38" fmla="*/ 581 w 648"/>
                                <a:gd name="T39" fmla="*/ 10 h 317"/>
                                <a:gd name="T40" fmla="*/ 548 w 648"/>
                                <a:gd name="T41" fmla="*/ 5 h 317"/>
                                <a:gd name="T42" fmla="*/ 509 w 648"/>
                                <a:gd name="T43" fmla="*/ 0 h 317"/>
                                <a:gd name="T44" fmla="*/ 471 w 648"/>
                                <a:gd name="T45" fmla="*/ 0 h 317"/>
                                <a:gd name="T46" fmla="*/ 432 w 648"/>
                                <a:gd name="T47" fmla="*/ 0 h 317"/>
                                <a:gd name="T48" fmla="*/ 394 w 648"/>
                                <a:gd name="T49" fmla="*/ 5 h 317"/>
                                <a:gd name="T50" fmla="*/ 351 w 648"/>
                                <a:gd name="T51" fmla="*/ 10 h 317"/>
                                <a:gd name="T52" fmla="*/ 312 w 648"/>
                                <a:gd name="T53" fmla="*/ 19 h 317"/>
                                <a:gd name="T54" fmla="*/ 274 w 648"/>
                                <a:gd name="T55" fmla="*/ 29 h 317"/>
                                <a:gd name="T56" fmla="*/ 231 w 648"/>
                                <a:gd name="T57" fmla="*/ 39 h 317"/>
                                <a:gd name="T58" fmla="*/ 192 w 648"/>
                                <a:gd name="T59" fmla="*/ 53 h 317"/>
                                <a:gd name="T60" fmla="*/ 154 w 648"/>
                                <a:gd name="T61" fmla="*/ 72 h 317"/>
                                <a:gd name="T62" fmla="*/ 120 w 648"/>
                                <a:gd name="T63" fmla="*/ 91 h 317"/>
                                <a:gd name="T64" fmla="*/ 82 w 648"/>
                                <a:gd name="T65" fmla="*/ 115 h 317"/>
                                <a:gd name="T66" fmla="*/ 48 w 648"/>
                                <a:gd name="T67" fmla="*/ 139 h 317"/>
                                <a:gd name="T68" fmla="*/ 48 w 648"/>
                                <a:gd name="T69" fmla="*/ 149 h 317"/>
                                <a:gd name="T70" fmla="*/ 48 w 648"/>
                                <a:gd name="T71" fmla="*/ 159 h 317"/>
                                <a:gd name="T72" fmla="*/ 48 w 648"/>
                                <a:gd name="T73" fmla="*/ 173 h 317"/>
                                <a:gd name="T74" fmla="*/ 44 w 648"/>
                                <a:gd name="T75" fmla="*/ 187 h 317"/>
                                <a:gd name="T76" fmla="*/ 39 w 648"/>
                                <a:gd name="T77" fmla="*/ 202 h 317"/>
                                <a:gd name="T78" fmla="*/ 29 w 648"/>
                                <a:gd name="T79" fmla="*/ 211 h 317"/>
                                <a:gd name="T80" fmla="*/ 20 w 648"/>
                                <a:gd name="T81" fmla="*/ 226 h 317"/>
                                <a:gd name="T82" fmla="*/ 5 w 648"/>
                                <a:gd name="T83" fmla="*/ 240 h 317"/>
                                <a:gd name="T84" fmla="*/ 0 w 648"/>
                                <a:gd name="T85" fmla="*/ 250 h 317"/>
                                <a:gd name="T86" fmla="*/ 0 w 648"/>
                                <a:gd name="T87" fmla="*/ 259 h 317"/>
                                <a:gd name="T88" fmla="*/ 5 w 648"/>
                                <a:gd name="T89" fmla="*/ 269 h 317"/>
                                <a:gd name="T90" fmla="*/ 15 w 648"/>
                                <a:gd name="T91" fmla="*/ 274 h 317"/>
                                <a:gd name="T92" fmla="*/ 24 w 648"/>
                                <a:gd name="T93" fmla="*/ 283 h 317"/>
                                <a:gd name="T94" fmla="*/ 29 w 648"/>
                                <a:gd name="T95" fmla="*/ 298 h 317"/>
                                <a:gd name="T96" fmla="*/ 39 w 648"/>
                                <a:gd name="T97" fmla="*/ 307 h 317"/>
                                <a:gd name="T98" fmla="*/ 44 w 648"/>
                                <a:gd name="T99" fmla="*/ 317 h 31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Lst>
                              <a:rect l="0" t="0" r="r" b="b"/>
                              <a:pathLst>
                                <a:path w="648" h="317">
                                  <a:moveTo>
                                    <a:pt x="44" y="317"/>
                                  </a:moveTo>
                                  <a:lnTo>
                                    <a:pt x="68" y="288"/>
                                  </a:lnTo>
                                  <a:lnTo>
                                    <a:pt x="92" y="264"/>
                                  </a:lnTo>
                                  <a:lnTo>
                                    <a:pt x="120" y="235"/>
                                  </a:lnTo>
                                  <a:lnTo>
                                    <a:pt x="149" y="216"/>
                                  </a:lnTo>
                                  <a:lnTo>
                                    <a:pt x="183" y="192"/>
                                  </a:lnTo>
                                  <a:lnTo>
                                    <a:pt x="212" y="178"/>
                                  </a:lnTo>
                                  <a:lnTo>
                                    <a:pt x="245" y="159"/>
                                  </a:lnTo>
                                  <a:lnTo>
                                    <a:pt x="279" y="144"/>
                                  </a:lnTo>
                                  <a:lnTo>
                                    <a:pt x="312" y="135"/>
                                  </a:lnTo>
                                  <a:lnTo>
                                    <a:pt x="346" y="125"/>
                                  </a:lnTo>
                                  <a:lnTo>
                                    <a:pt x="384" y="115"/>
                                  </a:lnTo>
                                  <a:lnTo>
                                    <a:pt x="418" y="111"/>
                                  </a:lnTo>
                                  <a:lnTo>
                                    <a:pt x="456" y="111"/>
                                  </a:lnTo>
                                  <a:lnTo>
                                    <a:pt x="495" y="111"/>
                                  </a:lnTo>
                                  <a:lnTo>
                                    <a:pt x="533" y="120"/>
                                  </a:lnTo>
                                  <a:lnTo>
                                    <a:pt x="572" y="125"/>
                                  </a:lnTo>
                                  <a:lnTo>
                                    <a:pt x="648" y="29"/>
                                  </a:lnTo>
                                  <a:lnTo>
                                    <a:pt x="615" y="19"/>
                                  </a:lnTo>
                                  <a:lnTo>
                                    <a:pt x="581" y="10"/>
                                  </a:lnTo>
                                  <a:lnTo>
                                    <a:pt x="548" y="5"/>
                                  </a:lnTo>
                                  <a:lnTo>
                                    <a:pt x="509" y="0"/>
                                  </a:lnTo>
                                  <a:lnTo>
                                    <a:pt x="471" y="0"/>
                                  </a:lnTo>
                                  <a:lnTo>
                                    <a:pt x="432" y="0"/>
                                  </a:lnTo>
                                  <a:lnTo>
                                    <a:pt x="394" y="5"/>
                                  </a:lnTo>
                                  <a:lnTo>
                                    <a:pt x="351" y="10"/>
                                  </a:lnTo>
                                  <a:lnTo>
                                    <a:pt x="312" y="19"/>
                                  </a:lnTo>
                                  <a:lnTo>
                                    <a:pt x="274" y="29"/>
                                  </a:lnTo>
                                  <a:lnTo>
                                    <a:pt x="231" y="39"/>
                                  </a:lnTo>
                                  <a:lnTo>
                                    <a:pt x="192" y="53"/>
                                  </a:lnTo>
                                  <a:lnTo>
                                    <a:pt x="154" y="72"/>
                                  </a:lnTo>
                                  <a:lnTo>
                                    <a:pt x="120" y="91"/>
                                  </a:lnTo>
                                  <a:lnTo>
                                    <a:pt x="82" y="115"/>
                                  </a:lnTo>
                                  <a:lnTo>
                                    <a:pt x="48" y="139"/>
                                  </a:lnTo>
                                  <a:lnTo>
                                    <a:pt x="48" y="149"/>
                                  </a:lnTo>
                                  <a:lnTo>
                                    <a:pt x="48" y="159"/>
                                  </a:lnTo>
                                  <a:lnTo>
                                    <a:pt x="48" y="173"/>
                                  </a:lnTo>
                                  <a:lnTo>
                                    <a:pt x="44" y="187"/>
                                  </a:lnTo>
                                  <a:lnTo>
                                    <a:pt x="39" y="202"/>
                                  </a:lnTo>
                                  <a:lnTo>
                                    <a:pt x="29" y="211"/>
                                  </a:lnTo>
                                  <a:lnTo>
                                    <a:pt x="20" y="226"/>
                                  </a:lnTo>
                                  <a:lnTo>
                                    <a:pt x="5" y="240"/>
                                  </a:lnTo>
                                  <a:lnTo>
                                    <a:pt x="0" y="250"/>
                                  </a:lnTo>
                                  <a:lnTo>
                                    <a:pt x="0" y="259"/>
                                  </a:lnTo>
                                  <a:lnTo>
                                    <a:pt x="5" y="269"/>
                                  </a:lnTo>
                                  <a:lnTo>
                                    <a:pt x="15" y="274"/>
                                  </a:lnTo>
                                  <a:lnTo>
                                    <a:pt x="24" y="283"/>
                                  </a:lnTo>
                                  <a:lnTo>
                                    <a:pt x="29" y="298"/>
                                  </a:lnTo>
                                  <a:lnTo>
                                    <a:pt x="39" y="307"/>
                                  </a:lnTo>
                                  <a:lnTo>
                                    <a:pt x="44" y="317"/>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68" name="Freeform 60"/>
                          <wps:cNvSpPr>
                            <a:spLocks/>
                          </wps:cNvSpPr>
                          <wps:spPr bwMode="auto">
                            <a:xfrm>
                              <a:off x="10320" y="1601"/>
                              <a:ext cx="566" cy="623"/>
                            </a:xfrm>
                            <a:custGeom>
                              <a:avLst/>
                              <a:gdLst>
                                <a:gd name="T0" fmla="*/ 537 w 566"/>
                                <a:gd name="T1" fmla="*/ 4 h 652"/>
                                <a:gd name="T2" fmla="*/ 485 w 566"/>
                                <a:gd name="T3" fmla="*/ 0 h 652"/>
                                <a:gd name="T4" fmla="*/ 451 w 566"/>
                                <a:gd name="T5" fmla="*/ 19 h 652"/>
                                <a:gd name="T6" fmla="*/ 432 w 566"/>
                                <a:gd name="T7" fmla="*/ 48 h 652"/>
                                <a:gd name="T8" fmla="*/ 417 w 566"/>
                                <a:gd name="T9" fmla="*/ 76 h 652"/>
                                <a:gd name="T10" fmla="*/ 413 w 566"/>
                                <a:gd name="T11" fmla="*/ 67 h 652"/>
                                <a:gd name="T12" fmla="*/ 408 w 566"/>
                                <a:gd name="T13" fmla="*/ 33 h 652"/>
                                <a:gd name="T14" fmla="*/ 369 w 566"/>
                                <a:gd name="T15" fmla="*/ 43 h 652"/>
                                <a:gd name="T16" fmla="*/ 317 w 566"/>
                                <a:gd name="T17" fmla="*/ 76 h 652"/>
                                <a:gd name="T18" fmla="*/ 278 w 566"/>
                                <a:gd name="T19" fmla="*/ 134 h 652"/>
                                <a:gd name="T20" fmla="*/ 264 w 566"/>
                                <a:gd name="T21" fmla="*/ 192 h 652"/>
                                <a:gd name="T22" fmla="*/ 249 w 566"/>
                                <a:gd name="T23" fmla="*/ 206 h 652"/>
                                <a:gd name="T24" fmla="*/ 245 w 566"/>
                                <a:gd name="T25" fmla="*/ 177 h 652"/>
                                <a:gd name="T26" fmla="*/ 230 w 566"/>
                                <a:gd name="T27" fmla="*/ 153 h 652"/>
                                <a:gd name="T28" fmla="*/ 206 w 566"/>
                                <a:gd name="T29" fmla="*/ 148 h 652"/>
                                <a:gd name="T30" fmla="*/ 173 w 566"/>
                                <a:gd name="T31" fmla="*/ 177 h 652"/>
                                <a:gd name="T32" fmla="*/ 139 w 566"/>
                                <a:gd name="T33" fmla="*/ 235 h 652"/>
                                <a:gd name="T34" fmla="*/ 125 w 566"/>
                                <a:gd name="T35" fmla="*/ 302 h 652"/>
                                <a:gd name="T36" fmla="*/ 115 w 566"/>
                                <a:gd name="T37" fmla="*/ 384 h 652"/>
                                <a:gd name="T38" fmla="*/ 120 w 566"/>
                                <a:gd name="T39" fmla="*/ 465 h 652"/>
                                <a:gd name="T40" fmla="*/ 134 w 566"/>
                                <a:gd name="T41" fmla="*/ 513 h 652"/>
                                <a:gd name="T42" fmla="*/ 115 w 566"/>
                                <a:gd name="T43" fmla="*/ 523 h 652"/>
                                <a:gd name="T44" fmla="*/ 105 w 566"/>
                                <a:gd name="T45" fmla="*/ 508 h 652"/>
                                <a:gd name="T46" fmla="*/ 96 w 566"/>
                                <a:gd name="T47" fmla="*/ 494 h 652"/>
                                <a:gd name="T48" fmla="*/ 86 w 566"/>
                                <a:gd name="T49" fmla="*/ 480 h 652"/>
                                <a:gd name="T50" fmla="*/ 72 w 566"/>
                                <a:gd name="T51" fmla="*/ 494 h 652"/>
                                <a:gd name="T52" fmla="*/ 57 w 566"/>
                                <a:gd name="T53" fmla="*/ 532 h 652"/>
                                <a:gd name="T54" fmla="*/ 38 w 566"/>
                                <a:gd name="T55" fmla="*/ 566 h 652"/>
                                <a:gd name="T56" fmla="*/ 19 w 566"/>
                                <a:gd name="T57" fmla="*/ 585 h 652"/>
                                <a:gd name="T58" fmla="*/ 0 w 566"/>
                                <a:gd name="T59" fmla="*/ 595 h 652"/>
                                <a:gd name="T60" fmla="*/ 5 w 566"/>
                                <a:gd name="T61" fmla="*/ 600 h 652"/>
                                <a:gd name="T62" fmla="*/ 53 w 566"/>
                                <a:gd name="T63" fmla="*/ 652 h 65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566" h="652">
                                  <a:moveTo>
                                    <a:pt x="566" y="14"/>
                                  </a:moveTo>
                                  <a:lnTo>
                                    <a:pt x="537" y="4"/>
                                  </a:lnTo>
                                  <a:lnTo>
                                    <a:pt x="509" y="0"/>
                                  </a:lnTo>
                                  <a:lnTo>
                                    <a:pt x="485" y="0"/>
                                  </a:lnTo>
                                  <a:lnTo>
                                    <a:pt x="465" y="9"/>
                                  </a:lnTo>
                                  <a:lnTo>
                                    <a:pt x="451" y="19"/>
                                  </a:lnTo>
                                  <a:lnTo>
                                    <a:pt x="437" y="33"/>
                                  </a:lnTo>
                                  <a:lnTo>
                                    <a:pt x="432" y="48"/>
                                  </a:lnTo>
                                  <a:lnTo>
                                    <a:pt x="422" y="62"/>
                                  </a:lnTo>
                                  <a:lnTo>
                                    <a:pt x="417" y="76"/>
                                  </a:lnTo>
                                  <a:lnTo>
                                    <a:pt x="413" y="81"/>
                                  </a:lnTo>
                                  <a:lnTo>
                                    <a:pt x="413" y="67"/>
                                  </a:lnTo>
                                  <a:lnTo>
                                    <a:pt x="413" y="43"/>
                                  </a:lnTo>
                                  <a:lnTo>
                                    <a:pt x="408" y="33"/>
                                  </a:lnTo>
                                  <a:lnTo>
                                    <a:pt x="393" y="33"/>
                                  </a:lnTo>
                                  <a:lnTo>
                                    <a:pt x="369" y="43"/>
                                  </a:lnTo>
                                  <a:lnTo>
                                    <a:pt x="345" y="57"/>
                                  </a:lnTo>
                                  <a:lnTo>
                                    <a:pt x="317" y="76"/>
                                  </a:lnTo>
                                  <a:lnTo>
                                    <a:pt x="297" y="105"/>
                                  </a:lnTo>
                                  <a:lnTo>
                                    <a:pt x="278" y="134"/>
                                  </a:lnTo>
                                  <a:lnTo>
                                    <a:pt x="269" y="168"/>
                                  </a:lnTo>
                                  <a:lnTo>
                                    <a:pt x="264" y="192"/>
                                  </a:lnTo>
                                  <a:lnTo>
                                    <a:pt x="259" y="206"/>
                                  </a:lnTo>
                                  <a:lnTo>
                                    <a:pt x="249" y="206"/>
                                  </a:lnTo>
                                  <a:lnTo>
                                    <a:pt x="245" y="192"/>
                                  </a:lnTo>
                                  <a:lnTo>
                                    <a:pt x="245" y="177"/>
                                  </a:lnTo>
                                  <a:lnTo>
                                    <a:pt x="235" y="168"/>
                                  </a:lnTo>
                                  <a:lnTo>
                                    <a:pt x="230" y="153"/>
                                  </a:lnTo>
                                  <a:lnTo>
                                    <a:pt x="221" y="148"/>
                                  </a:lnTo>
                                  <a:lnTo>
                                    <a:pt x="206" y="148"/>
                                  </a:lnTo>
                                  <a:lnTo>
                                    <a:pt x="192" y="158"/>
                                  </a:lnTo>
                                  <a:lnTo>
                                    <a:pt x="173" y="177"/>
                                  </a:lnTo>
                                  <a:lnTo>
                                    <a:pt x="149" y="211"/>
                                  </a:lnTo>
                                  <a:lnTo>
                                    <a:pt x="139" y="235"/>
                                  </a:lnTo>
                                  <a:lnTo>
                                    <a:pt x="134" y="264"/>
                                  </a:lnTo>
                                  <a:lnTo>
                                    <a:pt x="125" y="302"/>
                                  </a:lnTo>
                                  <a:lnTo>
                                    <a:pt x="120" y="340"/>
                                  </a:lnTo>
                                  <a:lnTo>
                                    <a:pt x="115" y="384"/>
                                  </a:lnTo>
                                  <a:lnTo>
                                    <a:pt x="115" y="427"/>
                                  </a:lnTo>
                                  <a:lnTo>
                                    <a:pt x="120" y="465"/>
                                  </a:lnTo>
                                  <a:lnTo>
                                    <a:pt x="129" y="489"/>
                                  </a:lnTo>
                                  <a:lnTo>
                                    <a:pt x="134" y="513"/>
                                  </a:lnTo>
                                  <a:lnTo>
                                    <a:pt x="120" y="532"/>
                                  </a:lnTo>
                                  <a:lnTo>
                                    <a:pt x="115" y="523"/>
                                  </a:lnTo>
                                  <a:lnTo>
                                    <a:pt x="110" y="518"/>
                                  </a:lnTo>
                                  <a:lnTo>
                                    <a:pt x="105" y="508"/>
                                  </a:lnTo>
                                  <a:lnTo>
                                    <a:pt x="101" y="499"/>
                                  </a:lnTo>
                                  <a:lnTo>
                                    <a:pt x="96" y="494"/>
                                  </a:lnTo>
                                  <a:lnTo>
                                    <a:pt x="91" y="489"/>
                                  </a:lnTo>
                                  <a:lnTo>
                                    <a:pt x="86" y="480"/>
                                  </a:lnTo>
                                  <a:lnTo>
                                    <a:pt x="77" y="480"/>
                                  </a:lnTo>
                                  <a:lnTo>
                                    <a:pt x="72" y="494"/>
                                  </a:lnTo>
                                  <a:lnTo>
                                    <a:pt x="67" y="513"/>
                                  </a:lnTo>
                                  <a:lnTo>
                                    <a:pt x="57" y="532"/>
                                  </a:lnTo>
                                  <a:lnTo>
                                    <a:pt x="48" y="547"/>
                                  </a:lnTo>
                                  <a:lnTo>
                                    <a:pt x="38" y="566"/>
                                  </a:lnTo>
                                  <a:lnTo>
                                    <a:pt x="29" y="576"/>
                                  </a:lnTo>
                                  <a:lnTo>
                                    <a:pt x="19" y="585"/>
                                  </a:lnTo>
                                  <a:lnTo>
                                    <a:pt x="9" y="590"/>
                                  </a:lnTo>
                                  <a:lnTo>
                                    <a:pt x="0" y="595"/>
                                  </a:lnTo>
                                  <a:lnTo>
                                    <a:pt x="0" y="600"/>
                                  </a:lnTo>
                                  <a:lnTo>
                                    <a:pt x="5" y="600"/>
                                  </a:lnTo>
                                  <a:lnTo>
                                    <a:pt x="9" y="600"/>
                                  </a:lnTo>
                                  <a:lnTo>
                                    <a:pt x="53" y="652"/>
                                  </a:lnTo>
                                  <a:lnTo>
                                    <a:pt x="566" y="14"/>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69" name="Freeform 61"/>
                          <wps:cNvSpPr>
                            <a:spLocks/>
                          </wps:cNvSpPr>
                          <wps:spPr bwMode="auto">
                            <a:xfrm>
                              <a:off x="10373" y="1614"/>
                              <a:ext cx="523" cy="675"/>
                            </a:xfrm>
                            <a:custGeom>
                              <a:avLst/>
                              <a:gdLst>
                                <a:gd name="T0" fmla="*/ 523 w 523"/>
                                <a:gd name="T1" fmla="*/ 34 h 706"/>
                                <a:gd name="T2" fmla="*/ 523 w 523"/>
                                <a:gd name="T3" fmla="*/ 96 h 706"/>
                                <a:gd name="T4" fmla="*/ 504 w 523"/>
                                <a:gd name="T5" fmla="*/ 139 h 706"/>
                                <a:gd name="T6" fmla="*/ 484 w 523"/>
                                <a:gd name="T7" fmla="*/ 168 h 706"/>
                                <a:gd name="T8" fmla="*/ 460 w 523"/>
                                <a:gd name="T9" fmla="*/ 182 h 706"/>
                                <a:gd name="T10" fmla="*/ 470 w 523"/>
                                <a:gd name="T11" fmla="*/ 187 h 706"/>
                                <a:gd name="T12" fmla="*/ 494 w 523"/>
                                <a:gd name="T13" fmla="*/ 197 h 706"/>
                                <a:gd name="T14" fmla="*/ 489 w 523"/>
                                <a:gd name="T15" fmla="*/ 240 h 706"/>
                                <a:gd name="T16" fmla="*/ 460 w 523"/>
                                <a:gd name="T17" fmla="*/ 307 h 706"/>
                                <a:gd name="T18" fmla="*/ 417 w 523"/>
                                <a:gd name="T19" fmla="*/ 360 h 706"/>
                                <a:gd name="T20" fmla="*/ 369 w 523"/>
                                <a:gd name="T21" fmla="*/ 374 h 706"/>
                                <a:gd name="T22" fmla="*/ 360 w 523"/>
                                <a:gd name="T23" fmla="*/ 389 h 706"/>
                                <a:gd name="T24" fmla="*/ 379 w 523"/>
                                <a:gd name="T25" fmla="*/ 403 h 706"/>
                                <a:gd name="T26" fmla="*/ 398 w 523"/>
                                <a:gd name="T27" fmla="*/ 418 h 706"/>
                                <a:gd name="T28" fmla="*/ 403 w 523"/>
                                <a:gd name="T29" fmla="*/ 446 h 706"/>
                                <a:gd name="T30" fmla="*/ 379 w 523"/>
                                <a:gd name="T31" fmla="*/ 490 h 706"/>
                                <a:gd name="T32" fmla="*/ 336 w 523"/>
                                <a:gd name="T33" fmla="*/ 528 h 706"/>
                                <a:gd name="T34" fmla="*/ 283 w 523"/>
                                <a:gd name="T35" fmla="*/ 547 h 706"/>
                                <a:gd name="T36" fmla="*/ 216 w 523"/>
                                <a:gd name="T37" fmla="*/ 562 h 706"/>
                                <a:gd name="T38" fmla="*/ 153 w 523"/>
                                <a:gd name="T39" fmla="*/ 552 h 706"/>
                                <a:gd name="T40" fmla="*/ 115 w 523"/>
                                <a:gd name="T41" fmla="*/ 538 h 706"/>
                                <a:gd name="T42" fmla="*/ 105 w 523"/>
                                <a:gd name="T43" fmla="*/ 562 h 706"/>
                                <a:gd name="T44" fmla="*/ 120 w 523"/>
                                <a:gd name="T45" fmla="*/ 571 h 706"/>
                                <a:gd name="T46" fmla="*/ 129 w 523"/>
                                <a:gd name="T47" fmla="*/ 586 h 706"/>
                                <a:gd name="T48" fmla="*/ 139 w 523"/>
                                <a:gd name="T49" fmla="*/ 600 h 706"/>
                                <a:gd name="T50" fmla="*/ 124 w 523"/>
                                <a:gd name="T51" fmla="*/ 614 h 706"/>
                                <a:gd name="T52" fmla="*/ 96 w 523"/>
                                <a:gd name="T53" fmla="*/ 634 h 706"/>
                                <a:gd name="T54" fmla="*/ 72 w 523"/>
                                <a:gd name="T55" fmla="*/ 658 h 706"/>
                                <a:gd name="T56" fmla="*/ 52 w 523"/>
                                <a:gd name="T57" fmla="*/ 682 h 706"/>
                                <a:gd name="T58" fmla="*/ 43 w 523"/>
                                <a:gd name="T59" fmla="*/ 706 h 706"/>
                                <a:gd name="T60" fmla="*/ 43 w 523"/>
                                <a:gd name="T61" fmla="*/ 696 h 706"/>
                                <a:gd name="T62" fmla="*/ 0 w 523"/>
                                <a:gd name="T63" fmla="*/ 638 h 70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523" h="706">
                                  <a:moveTo>
                                    <a:pt x="513" y="0"/>
                                  </a:moveTo>
                                  <a:lnTo>
                                    <a:pt x="523" y="34"/>
                                  </a:lnTo>
                                  <a:lnTo>
                                    <a:pt x="523" y="67"/>
                                  </a:lnTo>
                                  <a:lnTo>
                                    <a:pt x="523" y="96"/>
                                  </a:lnTo>
                                  <a:lnTo>
                                    <a:pt x="513" y="120"/>
                                  </a:lnTo>
                                  <a:lnTo>
                                    <a:pt x="504" y="139"/>
                                  </a:lnTo>
                                  <a:lnTo>
                                    <a:pt x="494" y="154"/>
                                  </a:lnTo>
                                  <a:lnTo>
                                    <a:pt x="484" y="168"/>
                                  </a:lnTo>
                                  <a:lnTo>
                                    <a:pt x="475" y="173"/>
                                  </a:lnTo>
                                  <a:lnTo>
                                    <a:pt x="460" y="182"/>
                                  </a:lnTo>
                                  <a:lnTo>
                                    <a:pt x="460" y="187"/>
                                  </a:lnTo>
                                  <a:lnTo>
                                    <a:pt x="470" y="187"/>
                                  </a:lnTo>
                                  <a:lnTo>
                                    <a:pt x="489" y="187"/>
                                  </a:lnTo>
                                  <a:lnTo>
                                    <a:pt x="494" y="197"/>
                                  </a:lnTo>
                                  <a:lnTo>
                                    <a:pt x="494" y="216"/>
                                  </a:lnTo>
                                  <a:lnTo>
                                    <a:pt x="489" y="240"/>
                                  </a:lnTo>
                                  <a:lnTo>
                                    <a:pt x="480" y="274"/>
                                  </a:lnTo>
                                  <a:lnTo>
                                    <a:pt x="460" y="307"/>
                                  </a:lnTo>
                                  <a:lnTo>
                                    <a:pt x="441" y="336"/>
                                  </a:lnTo>
                                  <a:lnTo>
                                    <a:pt x="417" y="360"/>
                                  </a:lnTo>
                                  <a:lnTo>
                                    <a:pt x="388" y="370"/>
                                  </a:lnTo>
                                  <a:lnTo>
                                    <a:pt x="369" y="374"/>
                                  </a:lnTo>
                                  <a:lnTo>
                                    <a:pt x="360" y="384"/>
                                  </a:lnTo>
                                  <a:lnTo>
                                    <a:pt x="360" y="389"/>
                                  </a:lnTo>
                                  <a:lnTo>
                                    <a:pt x="374" y="398"/>
                                  </a:lnTo>
                                  <a:lnTo>
                                    <a:pt x="379" y="403"/>
                                  </a:lnTo>
                                  <a:lnTo>
                                    <a:pt x="388" y="408"/>
                                  </a:lnTo>
                                  <a:lnTo>
                                    <a:pt x="398" y="418"/>
                                  </a:lnTo>
                                  <a:lnTo>
                                    <a:pt x="403" y="432"/>
                                  </a:lnTo>
                                  <a:lnTo>
                                    <a:pt x="403" y="446"/>
                                  </a:lnTo>
                                  <a:lnTo>
                                    <a:pt x="398" y="466"/>
                                  </a:lnTo>
                                  <a:lnTo>
                                    <a:pt x="379" y="490"/>
                                  </a:lnTo>
                                  <a:lnTo>
                                    <a:pt x="355" y="518"/>
                                  </a:lnTo>
                                  <a:lnTo>
                                    <a:pt x="336" y="528"/>
                                  </a:lnTo>
                                  <a:lnTo>
                                    <a:pt x="312" y="538"/>
                                  </a:lnTo>
                                  <a:lnTo>
                                    <a:pt x="283" y="547"/>
                                  </a:lnTo>
                                  <a:lnTo>
                                    <a:pt x="249" y="557"/>
                                  </a:lnTo>
                                  <a:lnTo>
                                    <a:pt x="216" y="562"/>
                                  </a:lnTo>
                                  <a:lnTo>
                                    <a:pt x="182" y="562"/>
                                  </a:lnTo>
                                  <a:lnTo>
                                    <a:pt x="153" y="552"/>
                                  </a:lnTo>
                                  <a:lnTo>
                                    <a:pt x="129" y="542"/>
                                  </a:lnTo>
                                  <a:lnTo>
                                    <a:pt x="115" y="538"/>
                                  </a:lnTo>
                                  <a:lnTo>
                                    <a:pt x="96" y="552"/>
                                  </a:lnTo>
                                  <a:lnTo>
                                    <a:pt x="105" y="562"/>
                                  </a:lnTo>
                                  <a:lnTo>
                                    <a:pt x="110" y="566"/>
                                  </a:lnTo>
                                  <a:lnTo>
                                    <a:pt x="120" y="571"/>
                                  </a:lnTo>
                                  <a:lnTo>
                                    <a:pt x="124" y="576"/>
                                  </a:lnTo>
                                  <a:lnTo>
                                    <a:pt x="129" y="586"/>
                                  </a:lnTo>
                                  <a:lnTo>
                                    <a:pt x="134" y="590"/>
                                  </a:lnTo>
                                  <a:lnTo>
                                    <a:pt x="139" y="600"/>
                                  </a:lnTo>
                                  <a:lnTo>
                                    <a:pt x="139" y="605"/>
                                  </a:lnTo>
                                  <a:lnTo>
                                    <a:pt x="124" y="614"/>
                                  </a:lnTo>
                                  <a:lnTo>
                                    <a:pt x="110" y="624"/>
                                  </a:lnTo>
                                  <a:lnTo>
                                    <a:pt x="96" y="634"/>
                                  </a:lnTo>
                                  <a:lnTo>
                                    <a:pt x="86" y="648"/>
                                  </a:lnTo>
                                  <a:lnTo>
                                    <a:pt x="72" y="658"/>
                                  </a:lnTo>
                                  <a:lnTo>
                                    <a:pt x="62" y="672"/>
                                  </a:lnTo>
                                  <a:lnTo>
                                    <a:pt x="52" y="682"/>
                                  </a:lnTo>
                                  <a:lnTo>
                                    <a:pt x="48" y="696"/>
                                  </a:lnTo>
                                  <a:lnTo>
                                    <a:pt x="43" y="706"/>
                                  </a:lnTo>
                                  <a:lnTo>
                                    <a:pt x="43" y="701"/>
                                  </a:lnTo>
                                  <a:lnTo>
                                    <a:pt x="43" y="696"/>
                                  </a:lnTo>
                                  <a:lnTo>
                                    <a:pt x="43" y="696"/>
                                  </a:lnTo>
                                  <a:lnTo>
                                    <a:pt x="0" y="638"/>
                                  </a:lnTo>
                                  <a:lnTo>
                                    <a:pt x="513"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70" name="Freeform 62"/>
                          <wps:cNvSpPr>
                            <a:spLocks/>
                          </wps:cNvSpPr>
                          <wps:spPr bwMode="auto">
                            <a:xfrm>
                              <a:off x="10161" y="2243"/>
                              <a:ext cx="159" cy="183"/>
                            </a:xfrm>
                            <a:custGeom>
                              <a:avLst/>
                              <a:gdLst>
                                <a:gd name="T0" fmla="*/ 116 w 159"/>
                                <a:gd name="T1" fmla="*/ 0 h 192"/>
                                <a:gd name="T2" fmla="*/ 101 w 159"/>
                                <a:gd name="T3" fmla="*/ 14 h 192"/>
                                <a:gd name="T4" fmla="*/ 87 w 159"/>
                                <a:gd name="T5" fmla="*/ 24 h 192"/>
                                <a:gd name="T6" fmla="*/ 72 w 159"/>
                                <a:gd name="T7" fmla="*/ 33 h 192"/>
                                <a:gd name="T8" fmla="*/ 58 w 159"/>
                                <a:gd name="T9" fmla="*/ 43 h 192"/>
                                <a:gd name="T10" fmla="*/ 39 w 159"/>
                                <a:gd name="T11" fmla="*/ 48 h 192"/>
                                <a:gd name="T12" fmla="*/ 24 w 159"/>
                                <a:gd name="T13" fmla="*/ 48 h 192"/>
                                <a:gd name="T14" fmla="*/ 10 w 159"/>
                                <a:gd name="T15" fmla="*/ 52 h 192"/>
                                <a:gd name="T16" fmla="*/ 0 w 159"/>
                                <a:gd name="T17" fmla="*/ 48 h 192"/>
                                <a:gd name="T18" fmla="*/ 5 w 159"/>
                                <a:gd name="T19" fmla="*/ 62 h 192"/>
                                <a:gd name="T20" fmla="*/ 15 w 159"/>
                                <a:gd name="T21" fmla="*/ 72 h 192"/>
                                <a:gd name="T22" fmla="*/ 24 w 159"/>
                                <a:gd name="T23" fmla="*/ 81 h 192"/>
                                <a:gd name="T24" fmla="*/ 34 w 159"/>
                                <a:gd name="T25" fmla="*/ 91 h 192"/>
                                <a:gd name="T26" fmla="*/ 44 w 159"/>
                                <a:gd name="T27" fmla="*/ 100 h 192"/>
                                <a:gd name="T28" fmla="*/ 53 w 159"/>
                                <a:gd name="T29" fmla="*/ 110 h 192"/>
                                <a:gd name="T30" fmla="*/ 58 w 159"/>
                                <a:gd name="T31" fmla="*/ 115 h 192"/>
                                <a:gd name="T32" fmla="*/ 68 w 159"/>
                                <a:gd name="T33" fmla="*/ 115 h 192"/>
                                <a:gd name="T34" fmla="*/ 58 w 159"/>
                                <a:gd name="T35" fmla="*/ 120 h 192"/>
                                <a:gd name="T36" fmla="*/ 53 w 159"/>
                                <a:gd name="T37" fmla="*/ 129 h 192"/>
                                <a:gd name="T38" fmla="*/ 44 w 159"/>
                                <a:gd name="T39" fmla="*/ 134 h 192"/>
                                <a:gd name="T40" fmla="*/ 39 w 159"/>
                                <a:gd name="T41" fmla="*/ 144 h 192"/>
                                <a:gd name="T42" fmla="*/ 34 w 159"/>
                                <a:gd name="T43" fmla="*/ 158 h 192"/>
                                <a:gd name="T44" fmla="*/ 34 w 159"/>
                                <a:gd name="T45" fmla="*/ 168 h 192"/>
                                <a:gd name="T46" fmla="*/ 34 w 159"/>
                                <a:gd name="T47" fmla="*/ 182 h 192"/>
                                <a:gd name="T48" fmla="*/ 44 w 159"/>
                                <a:gd name="T49" fmla="*/ 192 h 192"/>
                                <a:gd name="T50" fmla="*/ 159 w 159"/>
                                <a:gd name="T51" fmla="*/ 48 h 192"/>
                                <a:gd name="T52" fmla="*/ 116 w 159"/>
                                <a:gd name="T53" fmla="*/ 0 h 19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Lst>
                              <a:rect l="0" t="0" r="r" b="b"/>
                              <a:pathLst>
                                <a:path w="159" h="192">
                                  <a:moveTo>
                                    <a:pt x="116" y="0"/>
                                  </a:moveTo>
                                  <a:lnTo>
                                    <a:pt x="101" y="14"/>
                                  </a:lnTo>
                                  <a:lnTo>
                                    <a:pt x="87" y="24"/>
                                  </a:lnTo>
                                  <a:lnTo>
                                    <a:pt x="72" y="33"/>
                                  </a:lnTo>
                                  <a:lnTo>
                                    <a:pt x="58" y="43"/>
                                  </a:lnTo>
                                  <a:lnTo>
                                    <a:pt x="39" y="48"/>
                                  </a:lnTo>
                                  <a:lnTo>
                                    <a:pt x="24" y="48"/>
                                  </a:lnTo>
                                  <a:lnTo>
                                    <a:pt x="10" y="52"/>
                                  </a:lnTo>
                                  <a:lnTo>
                                    <a:pt x="0" y="48"/>
                                  </a:lnTo>
                                  <a:lnTo>
                                    <a:pt x="5" y="62"/>
                                  </a:lnTo>
                                  <a:lnTo>
                                    <a:pt x="15" y="72"/>
                                  </a:lnTo>
                                  <a:lnTo>
                                    <a:pt x="24" y="81"/>
                                  </a:lnTo>
                                  <a:lnTo>
                                    <a:pt x="34" y="91"/>
                                  </a:lnTo>
                                  <a:lnTo>
                                    <a:pt x="44" y="100"/>
                                  </a:lnTo>
                                  <a:lnTo>
                                    <a:pt x="53" y="110"/>
                                  </a:lnTo>
                                  <a:lnTo>
                                    <a:pt x="58" y="115"/>
                                  </a:lnTo>
                                  <a:lnTo>
                                    <a:pt x="68" y="115"/>
                                  </a:lnTo>
                                  <a:lnTo>
                                    <a:pt x="58" y="120"/>
                                  </a:lnTo>
                                  <a:lnTo>
                                    <a:pt x="53" y="129"/>
                                  </a:lnTo>
                                  <a:lnTo>
                                    <a:pt x="44" y="134"/>
                                  </a:lnTo>
                                  <a:lnTo>
                                    <a:pt x="39" y="144"/>
                                  </a:lnTo>
                                  <a:lnTo>
                                    <a:pt x="34" y="158"/>
                                  </a:lnTo>
                                  <a:lnTo>
                                    <a:pt x="34" y="168"/>
                                  </a:lnTo>
                                  <a:lnTo>
                                    <a:pt x="34" y="182"/>
                                  </a:lnTo>
                                  <a:lnTo>
                                    <a:pt x="44" y="192"/>
                                  </a:lnTo>
                                  <a:lnTo>
                                    <a:pt x="159" y="48"/>
                                  </a:lnTo>
                                  <a:lnTo>
                                    <a:pt x="116"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71" name="Freeform 63"/>
                          <wps:cNvSpPr>
                            <a:spLocks/>
                          </wps:cNvSpPr>
                          <wps:spPr bwMode="auto">
                            <a:xfrm>
                              <a:off x="10205" y="2289"/>
                              <a:ext cx="153" cy="187"/>
                            </a:xfrm>
                            <a:custGeom>
                              <a:avLst/>
                              <a:gdLst>
                                <a:gd name="T0" fmla="*/ 153 w 153"/>
                                <a:gd name="T1" fmla="*/ 52 h 196"/>
                                <a:gd name="T2" fmla="*/ 144 w 153"/>
                                <a:gd name="T3" fmla="*/ 72 h 196"/>
                                <a:gd name="T4" fmla="*/ 134 w 153"/>
                                <a:gd name="T5" fmla="*/ 86 h 196"/>
                                <a:gd name="T6" fmla="*/ 124 w 153"/>
                                <a:gd name="T7" fmla="*/ 110 h 196"/>
                                <a:gd name="T8" fmla="*/ 120 w 153"/>
                                <a:gd name="T9" fmla="*/ 129 h 196"/>
                                <a:gd name="T10" fmla="*/ 115 w 153"/>
                                <a:gd name="T11" fmla="*/ 144 h 196"/>
                                <a:gd name="T12" fmla="*/ 115 w 153"/>
                                <a:gd name="T13" fmla="*/ 168 h 196"/>
                                <a:gd name="T14" fmla="*/ 110 w 153"/>
                                <a:gd name="T15" fmla="*/ 182 h 196"/>
                                <a:gd name="T16" fmla="*/ 115 w 153"/>
                                <a:gd name="T17" fmla="*/ 196 h 196"/>
                                <a:gd name="T18" fmla="*/ 105 w 153"/>
                                <a:gd name="T19" fmla="*/ 187 h 196"/>
                                <a:gd name="T20" fmla="*/ 96 w 153"/>
                                <a:gd name="T21" fmla="*/ 177 h 196"/>
                                <a:gd name="T22" fmla="*/ 86 w 153"/>
                                <a:gd name="T23" fmla="*/ 168 h 196"/>
                                <a:gd name="T24" fmla="*/ 81 w 153"/>
                                <a:gd name="T25" fmla="*/ 153 h 196"/>
                                <a:gd name="T26" fmla="*/ 72 w 153"/>
                                <a:gd name="T27" fmla="*/ 144 h 196"/>
                                <a:gd name="T28" fmla="*/ 67 w 153"/>
                                <a:gd name="T29" fmla="*/ 134 h 196"/>
                                <a:gd name="T30" fmla="*/ 62 w 153"/>
                                <a:gd name="T31" fmla="*/ 124 h 196"/>
                                <a:gd name="T32" fmla="*/ 62 w 153"/>
                                <a:gd name="T33" fmla="*/ 115 h 196"/>
                                <a:gd name="T34" fmla="*/ 57 w 153"/>
                                <a:gd name="T35" fmla="*/ 124 h 196"/>
                                <a:gd name="T36" fmla="*/ 52 w 153"/>
                                <a:gd name="T37" fmla="*/ 134 h 196"/>
                                <a:gd name="T38" fmla="*/ 43 w 153"/>
                                <a:gd name="T39" fmla="*/ 144 h 196"/>
                                <a:gd name="T40" fmla="*/ 38 w 153"/>
                                <a:gd name="T41" fmla="*/ 153 h 196"/>
                                <a:gd name="T42" fmla="*/ 28 w 153"/>
                                <a:gd name="T43" fmla="*/ 158 h 196"/>
                                <a:gd name="T44" fmla="*/ 19 w 153"/>
                                <a:gd name="T45" fmla="*/ 158 h 196"/>
                                <a:gd name="T46" fmla="*/ 9 w 153"/>
                                <a:gd name="T47" fmla="*/ 153 h 196"/>
                                <a:gd name="T48" fmla="*/ 0 w 153"/>
                                <a:gd name="T49" fmla="*/ 144 h 196"/>
                                <a:gd name="T50" fmla="*/ 115 w 153"/>
                                <a:gd name="T51" fmla="*/ 0 h 196"/>
                                <a:gd name="T52" fmla="*/ 153 w 153"/>
                                <a:gd name="T53" fmla="*/ 52 h 1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Lst>
                              <a:rect l="0" t="0" r="r" b="b"/>
                              <a:pathLst>
                                <a:path w="153" h="196">
                                  <a:moveTo>
                                    <a:pt x="153" y="52"/>
                                  </a:moveTo>
                                  <a:lnTo>
                                    <a:pt x="144" y="72"/>
                                  </a:lnTo>
                                  <a:lnTo>
                                    <a:pt x="134" y="86"/>
                                  </a:lnTo>
                                  <a:lnTo>
                                    <a:pt x="124" y="110"/>
                                  </a:lnTo>
                                  <a:lnTo>
                                    <a:pt x="120" y="129"/>
                                  </a:lnTo>
                                  <a:lnTo>
                                    <a:pt x="115" y="144"/>
                                  </a:lnTo>
                                  <a:lnTo>
                                    <a:pt x="115" y="168"/>
                                  </a:lnTo>
                                  <a:lnTo>
                                    <a:pt x="110" y="182"/>
                                  </a:lnTo>
                                  <a:lnTo>
                                    <a:pt x="115" y="196"/>
                                  </a:lnTo>
                                  <a:lnTo>
                                    <a:pt x="105" y="187"/>
                                  </a:lnTo>
                                  <a:lnTo>
                                    <a:pt x="96" y="177"/>
                                  </a:lnTo>
                                  <a:lnTo>
                                    <a:pt x="86" y="168"/>
                                  </a:lnTo>
                                  <a:lnTo>
                                    <a:pt x="81" y="153"/>
                                  </a:lnTo>
                                  <a:lnTo>
                                    <a:pt x="72" y="144"/>
                                  </a:lnTo>
                                  <a:lnTo>
                                    <a:pt x="67" y="134"/>
                                  </a:lnTo>
                                  <a:lnTo>
                                    <a:pt x="62" y="124"/>
                                  </a:lnTo>
                                  <a:lnTo>
                                    <a:pt x="62" y="115"/>
                                  </a:lnTo>
                                  <a:lnTo>
                                    <a:pt x="57" y="124"/>
                                  </a:lnTo>
                                  <a:lnTo>
                                    <a:pt x="52" y="134"/>
                                  </a:lnTo>
                                  <a:lnTo>
                                    <a:pt x="43" y="144"/>
                                  </a:lnTo>
                                  <a:lnTo>
                                    <a:pt x="38" y="153"/>
                                  </a:lnTo>
                                  <a:lnTo>
                                    <a:pt x="28" y="158"/>
                                  </a:lnTo>
                                  <a:lnTo>
                                    <a:pt x="19" y="158"/>
                                  </a:lnTo>
                                  <a:lnTo>
                                    <a:pt x="9" y="153"/>
                                  </a:lnTo>
                                  <a:lnTo>
                                    <a:pt x="0" y="144"/>
                                  </a:lnTo>
                                  <a:lnTo>
                                    <a:pt x="115" y="0"/>
                                  </a:lnTo>
                                  <a:lnTo>
                                    <a:pt x="153" y="52"/>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72" name="Freeform 64"/>
                          <wps:cNvSpPr>
                            <a:spLocks/>
                          </wps:cNvSpPr>
                          <wps:spPr bwMode="auto">
                            <a:xfrm>
                              <a:off x="10329" y="2243"/>
                              <a:ext cx="140" cy="174"/>
                            </a:xfrm>
                            <a:custGeom>
                              <a:avLst/>
                              <a:gdLst>
                                <a:gd name="T0" fmla="*/ 29 w 140"/>
                                <a:gd name="T1" fmla="*/ 0 h 182"/>
                                <a:gd name="T2" fmla="*/ 44 w 140"/>
                                <a:gd name="T3" fmla="*/ 19 h 182"/>
                                <a:gd name="T4" fmla="*/ 63 w 140"/>
                                <a:gd name="T5" fmla="*/ 43 h 182"/>
                                <a:gd name="T6" fmla="*/ 77 w 140"/>
                                <a:gd name="T7" fmla="*/ 62 h 182"/>
                                <a:gd name="T8" fmla="*/ 96 w 140"/>
                                <a:gd name="T9" fmla="*/ 81 h 182"/>
                                <a:gd name="T10" fmla="*/ 111 w 140"/>
                                <a:gd name="T11" fmla="*/ 100 h 182"/>
                                <a:gd name="T12" fmla="*/ 120 w 140"/>
                                <a:gd name="T13" fmla="*/ 115 h 182"/>
                                <a:gd name="T14" fmla="*/ 130 w 140"/>
                                <a:gd name="T15" fmla="*/ 129 h 182"/>
                                <a:gd name="T16" fmla="*/ 135 w 140"/>
                                <a:gd name="T17" fmla="*/ 134 h 182"/>
                                <a:gd name="T18" fmla="*/ 140 w 140"/>
                                <a:gd name="T19" fmla="*/ 139 h 182"/>
                                <a:gd name="T20" fmla="*/ 140 w 140"/>
                                <a:gd name="T21" fmla="*/ 148 h 182"/>
                                <a:gd name="T22" fmla="*/ 140 w 140"/>
                                <a:gd name="T23" fmla="*/ 163 h 182"/>
                                <a:gd name="T24" fmla="*/ 135 w 140"/>
                                <a:gd name="T25" fmla="*/ 172 h 182"/>
                                <a:gd name="T26" fmla="*/ 130 w 140"/>
                                <a:gd name="T27" fmla="*/ 177 h 182"/>
                                <a:gd name="T28" fmla="*/ 120 w 140"/>
                                <a:gd name="T29" fmla="*/ 182 h 182"/>
                                <a:gd name="T30" fmla="*/ 116 w 140"/>
                                <a:gd name="T31" fmla="*/ 182 h 182"/>
                                <a:gd name="T32" fmla="*/ 106 w 140"/>
                                <a:gd name="T33" fmla="*/ 172 h 182"/>
                                <a:gd name="T34" fmla="*/ 92 w 140"/>
                                <a:gd name="T35" fmla="*/ 158 h 182"/>
                                <a:gd name="T36" fmla="*/ 77 w 140"/>
                                <a:gd name="T37" fmla="*/ 139 h 182"/>
                                <a:gd name="T38" fmla="*/ 58 w 140"/>
                                <a:gd name="T39" fmla="*/ 115 h 182"/>
                                <a:gd name="T40" fmla="*/ 44 w 140"/>
                                <a:gd name="T41" fmla="*/ 91 h 182"/>
                                <a:gd name="T42" fmla="*/ 29 w 140"/>
                                <a:gd name="T43" fmla="*/ 67 h 182"/>
                                <a:gd name="T44" fmla="*/ 15 w 140"/>
                                <a:gd name="T45" fmla="*/ 52 h 182"/>
                                <a:gd name="T46" fmla="*/ 5 w 140"/>
                                <a:gd name="T47" fmla="*/ 38 h 182"/>
                                <a:gd name="T48" fmla="*/ 0 w 140"/>
                                <a:gd name="T49" fmla="*/ 33 h 182"/>
                                <a:gd name="T50" fmla="*/ 29 w 140"/>
                                <a:gd name="T51" fmla="*/ 0 h 1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Lst>
                              <a:rect l="0" t="0" r="r" b="b"/>
                              <a:pathLst>
                                <a:path w="140" h="182">
                                  <a:moveTo>
                                    <a:pt x="29" y="0"/>
                                  </a:moveTo>
                                  <a:lnTo>
                                    <a:pt x="44" y="19"/>
                                  </a:lnTo>
                                  <a:lnTo>
                                    <a:pt x="63" y="43"/>
                                  </a:lnTo>
                                  <a:lnTo>
                                    <a:pt x="77" y="62"/>
                                  </a:lnTo>
                                  <a:lnTo>
                                    <a:pt x="96" y="81"/>
                                  </a:lnTo>
                                  <a:lnTo>
                                    <a:pt x="111" y="100"/>
                                  </a:lnTo>
                                  <a:lnTo>
                                    <a:pt x="120" y="115"/>
                                  </a:lnTo>
                                  <a:lnTo>
                                    <a:pt x="130" y="129"/>
                                  </a:lnTo>
                                  <a:lnTo>
                                    <a:pt x="135" y="134"/>
                                  </a:lnTo>
                                  <a:lnTo>
                                    <a:pt x="140" y="139"/>
                                  </a:lnTo>
                                  <a:lnTo>
                                    <a:pt x="140" y="148"/>
                                  </a:lnTo>
                                  <a:lnTo>
                                    <a:pt x="140" y="163"/>
                                  </a:lnTo>
                                  <a:lnTo>
                                    <a:pt x="135" y="172"/>
                                  </a:lnTo>
                                  <a:lnTo>
                                    <a:pt x="130" y="177"/>
                                  </a:lnTo>
                                  <a:lnTo>
                                    <a:pt x="120" y="182"/>
                                  </a:lnTo>
                                  <a:lnTo>
                                    <a:pt x="116" y="182"/>
                                  </a:lnTo>
                                  <a:lnTo>
                                    <a:pt x="106" y="172"/>
                                  </a:lnTo>
                                  <a:lnTo>
                                    <a:pt x="92" y="158"/>
                                  </a:lnTo>
                                  <a:lnTo>
                                    <a:pt x="77" y="139"/>
                                  </a:lnTo>
                                  <a:lnTo>
                                    <a:pt x="58" y="115"/>
                                  </a:lnTo>
                                  <a:lnTo>
                                    <a:pt x="44" y="91"/>
                                  </a:lnTo>
                                  <a:lnTo>
                                    <a:pt x="29" y="67"/>
                                  </a:lnTo>
                                  <a:lnTo>
                                    <a:pt x="15" y="52"/>
                                  </a:lnTo>
                                  <a:lnTo>
                                    <a:pt x="5" y="38"/>
                                  </a:lnTo>
                                  <a:lnTo>
                                    <a:pt x="0" y="33"/>
                                  </a:lnTo>
                                  <a:lnTo>
                                    <a:pt x="29"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73" name="Freeform 65"/>
                          <wps:cNvSpPr>
                            <a:spLocks/>
                          </wps:cNvSpPr>
                          <wps:spPr bwMode="auto">
                            <a:xfrm>
                              <a:off x="10344" y="2192"/>
                              <a:ext cx="686" cy="982"/>
                            </a:xfrm>
                            <a:custGeom>
                              <a:avLst/>
                              <a:gdLst>
                                <a:gd name="T0" fmla="*/ 600 w 686"/>
                                <a:gd name="T1" fmla="*/ 576 h 1027"/>
                                <a:gd name="T2" fmla="*/ 542 w 686"/>
                                <a:gd name="T3" fmla="*/ 605 h 1027"/>
                                <a:gd name="T4" fmla="*/ 451 w 686"/>
                                <a:gd name="T5" fmla="*/ 417 h 1027"/>
                                <a:gd name="T6" fmla="*/ 341 w 686"/>
                                <a:gd name="T7" fmla="*/ 240 h 1027"/>
                                <a:gd name="T8" fmla="*/ 168 w 686"/>
                                <a:gd name="T9" fmla="*/ 168 h 1027"/>
                                <a:gd name="T10" fmla="*/ 48 w 686"/>
                                <a:gd name="T11" fmla="*/ 211 h 1027"/>
                                <a:gd name="T12" fmla="*/ 24 w 686"/>
                                <a:gd name="T13" fmla="*/ 278 h 1027"/>
                                <a:gd name="T14" fmla="*/ 86 w 686"/>
                                <a:gd name="T15" fmla="*/ 389 h 1027"/>
                                <a:gd name="T16" fmla="*/ 249 w 686"/>
                                <a:gd name="T17" fmla="*/ 475 h 1027"/>
                                <a:gd name="T18" fmla="*/ 317 w 686"/>
                                <a:gd name="T19" fmla="*/ 653 h 1027"/>
                                <a:gd name="T20" fmla="*/ 249 w 686"/>
                                <a:gd name="T21" fmla="*/ 801 h 1027"/>
                                <a:gd name="T22" fmla="*/ 197 w 686"/>
                                <a:gd name="T23" fmla="*/ 811 h 1027"/>
                                <a:gd name="T24" fmla="*/ 216 w 686"/>
                                <a:gd name="T25" fmla="*/ 969 h 1027"/>
                                <a:gd name="T26" fmla="*/ 345 w 686"/>
                                <a:gd name="T27" fmla="*/ 969 h 1027"/>
                                <a:gd name="T28" fmla="*/ 341 w 686"/>
                                <a:gd name="T29" fmla="*/ 864 h 1027"/>
                                <a:gd name="T30" fmla="*/ 288 w 686"/>
                                <a:gd name="T31" fmla="*/ 845 h 1027"/>
                                <a:gd name="T32" fmla="*/ 312 w 686"/>
                                <a:gd name="T33" fmla="*/ 878 h 1027"/>
                                <a:gd name="T34" fmla="*/ 283 w 686"/>
                                <a:gd name="T35" fmla="*/ 917 h 1027"/>
                                <a:gd name="T36" fmla="*/ 259 w 686"/>
                                <a:gd name="T37" fmla="*/ 835 h 1027"/>
                                <a:gd name="T38" fmla="*/ 345 w 686"/>
                                <a:gd name="T39" fmla="*/ 825 h 1027"/>
                                <a:gd name="T40" fmla="*/ 374 w 686"/>
                                <a:gd name="T41" fmla="*/ 974 h 1027"/>
                                <a:gd name="T42" fmla="*/ 245 w 686"/>
                                <a:gd name="T43" fmla="*/ 1022 h 1027"/>
                                <a:gd name="T44" fmla="*/ 168 w 686"/>
                                <a:gd name="T45" fmla="*/ 797 h 1027"/>
                                <a:gd name="T46" fmla="*/ 101 w 686"/>
                                <a:gd name="T47" fmla="*/ 633 h 1027"/>
                                <a:gd name="T48" fmla="*/ 168 w 686"/>
                                <a:gd name="T49" fmla="*/ 581 h 1027"/>
                                <a:gd name="T50" fmla="*/ 197 w 686"/>
                                <a:gd name="T51" fmla="*/ 657 h 1027"/>
                                <a:gd name="T52" fmla="*/ 173 w 686"/>
                                <a:gd name="T53" fmla="*/ 662 h 1027"/>
                                <a:gd name="T54" fmla="*/ 158 w 686"/>
                                <a:gd name="T55" fmla="*/ 609 h 1027"/>
                                <a:gd name="T56" fmla="*/ 120 w 686"/>
                                <a:gd name="T57" fmla="*/ 681 h 1027"/>
                                <a:gd name="T58" fmla="*/ 201 w 686"/>
                                <a:gd name="T59" fmla="*/ 782 h 1027"/>
                                <a:gd name="T60" fmla="*/ 288 w 686"/>
                                <a:gd name="T61" fmla="*/ 691 h 1027"/>
                                <a:gd name="T62" fmla="*/ 249 w 686"/>
                                <a:gd name="T63" fmla="*/ 691 h 1027"/>
                                <a:gd name="T64" fmla="*/ 273 w 686"/>
                                <a:gd name="T65" fmla="*/ 571 h 1027"/>
                                <a:gd name="T66" fmla="*/ 197 w 686"/>
                                <a:gd name="T67" fmla="*/ 456 h 1027"/>
                                <a:gd name="T68" fmla="*/ 81 w 686"/>
                                <a:gd name="T69" fmla="*/ 408 h 1027"/>
                                <a:gd name="T70" fmla="*/ 9 w 686"/>
                                <a:gd name="T71" fmla="*/ 321 h 1027"/>
                                <a:gd name="T72" fmla="*/ 19 w 686"/>
                                <a:gd name="T73" fmla="*/ 182 h 1027"/>
                                <a:gd name="T74" fmla="*/ 110 w 686"/>
                                <a:gd name="T75" fmla="*/ 105 h 1027"/>
                                <a:gd name="T76" fmla="*/ 259 w 686"/>
                                <a:gd name="T77" fmla="*/ 91 h 1027"/>
                                <a:gd name="T78" fmla="*/ 403 w 686"/>
                                <a:gd name="T79" fmla="*/ 163 h 1027"/>
                                <a:gd name="T80" fmla="*/ 494 w 686"/>
                                <a:gd name="T81" fmla="*/ 235 h 1027"/>
                                <a:gd name="T82" fmla="*/ 542 w 686"/>
                                <a:gd name="T83" fmla="*/ 235 h 1027"/>
                                <a:gd name="T84" fmla="*/ 432 w 686"/>
                                <a:gd name="T85" fmla="*/ 173 h 1027"/>
                                <a:gd name="T86" fmla="*/ 345 w 686"/>
                                <a:gd name="T87" fmla="*/ 96 h 1027"/>
                                <a:gd name="T88" fmla="*/ 355 w 686"/>
                                <a:gd name="T89" fmla="*/ 19 h 1027"/>
                                <a:gd name="T90" fmla="*/ 451 w 686"/>
                                <a:gd name="T91" fmla="*/ 62 h 1027"/>
                                <a:gd name="T92" fmla="*/ 499 w 686"/>
                                <a:gd name="T93" fmla="*/ 67 h 1027"/>
                                <a:gd name="T94" fmla="*/ 557 w 686"/>
                                <a:gd name="T95" fmla="*/ 14 h 1027"/>
                                <a:gd name="T96" fmla="*/ 629 w 686"/>
                                <a:gd name="T97" fmla="*/ 96 h 1027"/>
                                <a:gd name="T98" fmla="*/ 581 w 686"/>
                                <a:gd name="T99" fmla="*/ 173 h 1027"/>
                                <a:gd name="T100" fmla="*/ 638 w 686"/>
                                <a:gd name="T101" fmla="*/ 211 h 1027"/>
                                <a:gd name="T102" fmla="*/ 624 w 686"/>
                                <a:gd name="T103" fmla="*/ 283 h 1027"/>
                                <a:gd name="T104" fmla="*/ 609 w 686"/>
                                <a:gd name="T105" fmla="*/ 326 h 1027"/>
                                <a:gd name="T106" fmla="*/ 648 w 686"/>
                                <a:gd name="T107" fmla="*/ 374 h 1027"/>
                                <a:gd name="T108" fmla="*/ 667 w 686"/>
                                <a:gd name="T109" fmla="*/ 480 h 1027"/>
                                <a:gd name="T110" fmla="*/ 605 w 686"/>
                                <a:gd name="T111" fmla="*/ 461 h 1027"/>
                                <a:gd name="T112" fmla="*/ 537 w 686"/>
                                <a:gd name="T113" fmla="*/ 365 h 1027"/>
                                <a:gd name="T114" fmla="*/ 509 w 686"/>
                                <a:gd name="T115" fmla="*/ 374 h 1027"/>
                                <a:gd name="T116" fmla="*/ 585 w 686"/>
                                <a:gd name="T117" fmla="*/ 446 h 102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Lst>
                              <a:rect l="0" t="0" r="r" b="b"/>
                              <a:pathLst>
                                <a:path w="686" h="1027">
                                  <a:moveTo>
                                    <a:pt x="600" y="475"/>
                                  </a:moveTo>
                                  <a:lnTo>
                                    <a:pt x="605" y="499"/>
                                  </a:lnTo>
                                  <a:lnTo>
                                    <a:pt x="609" y="523"/>
                                  </a:lnTo>
                                  <a:lnTo>
                                    <a:pt x="609" y="537"/>
                                  </a:lnTo>
                                  <a:lnTo>
                                    <a:pt x="605" y="557"/>
                                  </a:lnTo>
                                  <a:lnTo>
                                    <a:pt x="600" y="576"/>
                                  </a:lnTo>
                                  <a:lnTo>
                                    <a:pt x="595" y="590"/>
                                  </a:lnTo>
                                  <a:lnTo>
                                    <a:pt x="595" y="609"/>
                                  </a:lnTo>
                                  <a:lnTo>
                                    <a:pt x="595" y="629"/>
                                  </a:lnTo>
                                  <a:lnTo>
                                    <a:pt x="585" y="624"/>
                                  </a:lnTo>
                                  <a:lnTo>
                                    <a:pt x="566" y="619"/>
                                  </a:lnTo>
                                  <a:lnTo>
                                    <a:pt x="542" y="605"/>
                                  </a:lnTo>
                                  <a:lnTo>
                                    <a:pt x="523" y="585"/>
                                  </a:lnTo>
                                  <a:lnTo>
                                    <a:pt x="499" y="557"/>
                                  </a:lnTo>
                                  <a:lnTo>
                                    <a:pt x="480" y="528"/>
                                  </a:lnTo>
                                  <a:lnTo>
                                    <a:pt x="465" y="494"/>
                                  </a:lnTo>
                                  <a:lnTo>
                                    <a:pt x="461" y="456"/>
                                  </a:lnTo>
                                  <a:lnTo>
                                    <a:pt x="451" y="417"/>
                                  </a:lnTo>
                                  <a:lnTo>
                                    <a:pt x="441" y="379"/>
                                  </a:lnTo>
                                  <a:lnTo>
                                    <a:pt x="427" y="345"/>
                                  </a:lnTo>
                                  <a:lnTo>
                                    <a:pt x="413" y="312"/>
                                  </a:lnTo>
                                  <a:lnTo>
                                    <a:pt x="389" y="288"/>
                                  </a:lnTo>
                                  <a:lnTo>
                                    <a:pt x="369" y="259"/>
                                  </a:lnTo>
                                  <a:lnTo>
                                    <a:pt x="341" y="240"/>
                                  </a:lnTo>
                                  <a:lnTo>
                                    <a:pt x="317" y="216"/>
                                  </a:lnTo>
                                  <a:lnTo>
                                    <a:pt x="288" y="201"/>
                                  </a:lnTo>
                                  <a:lnTo>
                                    <a:pt x="259" y="187"/>
                                  </a:lnTo>
                                  <a:lnTo>
                                    <a:pt x="225" y="177"/>
                                  </a:lnTo>
                                  <a:lnTo>
                                    <a:pt x="197" y="173"/>
                                  </a:lnTo>
                                  <a:lnTo>
                                    <a:pt x="168" y="168"/>
                                  </a:lnTo>
                                  <a:lnTo>
                                    <a:pt x="139" y="168"/>
                                  </a:lnTo>
                                  <a:lnTo>
                                    <a:pt x="110" y="173"/>
                                  </a:lnTo>
                                  <a:lnTo>
                                    <a:pt x="86" y="182"/>
                                  </a:lnTo>
                                  <a:lnTo>
                                    <a:pt x="72" y="192"/>
                                  </a:lnTo>
                                  <a:lnTo>
                                    <a:pt x="62" y="201"/>
                                  </a:lnTo>
                                  <a:lnTo>
                                    <a:pt x="48" y="211"/>
                                  </a:lnTo>
                                  <a:lnTo>
                                    <a:pt x="43" y="225"/>
                                  </a:lnTo>
                                  <a:lnTo>
                                    <a:pt x="33" y="235"/>
                                  </a:lnTo>
                                  <a:lnTo>
                                    <a:pt x="29" y="245"/>
                                  </a:lnTo>
                                  <a:lnTo>
                                    <a:pt x="29" y="254"/>
                                  </a:lnTo>
                                  <a:lnTo>
                                    <a:pt x="24" y="264"/>
                                  </a:lnTo>
                                  <a:lnTo>
                                    <a:pt x="24" y="278"/>
                                  </a:lnTo>
                                  <a:lnTo>
                                    <a:pt x="24" y="297"/>
                                  </a:lnTo>
                                  <a:lnTo>
                                    <a:pt x="29" y="317"/>
                                  </a:lnTo>
                                  <a:lnTo>
                                    <a:pt x="38" y="336"/>
                                  </a:lnTo>
                                  <a:lnTo>
                                    <a:pt x="48" y="360"/>
                                  </a:lnTo>
                                  <a:lnTo>
                                    <a:pt x="62" y="374"/>
                                  </a:lnTo>
                                  <a:lnTo>
                                    <a:pt x="86" y="389"/>
                                  </a:lnTo>
                                  <a:lnTo>
                                    <a:pt x="115" y="398"/>
                                  </a:lnTo>
                                  <a:lnTo>
                                    <a:pt x="144" y="403"/>
                                  </a:lnTo>
                                  <a:lnTo>
                                    <a:pt x="177" y="417"/>
                                  </a:lnTo>
                                  <a:lnTo>
                                    <a:pt x="201" y="432"/>
                                  </a:lnTo>
                                  <a:lnTo>
                                    <a:pt x="230" y="451"/>
                                  </a:lnTo>
                                  <a:lnTo>
                                    <a:pt x="249" y="475"/>
                                  </a:lnTo>
                                  <a:lnTo>
                                    <a:pt x="273" y="499"/>
                                  </a:lnTo>
                                  <a:lnTo>
                                    <a:pt x="288" y="528"/>
                                  </a:lnTo>
                                  <a:lnTo>
                                    <a:pt x="302" y="557"/>
                                  </a:lnTo>
                                  <a:lnTo>
                                    <a:pt x="307" y="590"/>
                                  </a:lnTo>
                                  <a:lnTo>
                                    <a:pt x="317" y="619"/>
                                  </a:lnTo>
                                  <a:lnTo>
                                    <a:pt x="317" y="653"/>
                                  </a:lnTo>
                                  <a:lnTo>
                                    <a:pt x="312" y="681"/>
                                  </a:lnTo>
                                  <a:lnTo>
                                    <a:pt x="307" y="715"/>
                                  </a:lnTo>
                                  <a:lnTo>
                                    <a:pt x="297" y="744"/>
                                  </a:lnTo>
                                  <a:lnTo>
                                    <a:pt x="278" y="768"/>
                                  </a:lnTo>
                                  <a:lnTo>
                                    <a:pt x="259" y="797"/>
                                  </a:lnTo>
                                  <a:lnTo>
                                    <a:pt x="249" y="801"/>
                                  </a:lnTo>
                                  <a:lnTo>
                                    <a:pt x="240" y="811"/>
                                  </a:lnTo>
                                  <a:lnTo>
                                    <a:pt x="230" y="811"/>
                                  </a:lnTo>
                                  <a:lnTo>
                                    <a:pt x="221" y="816"/>
                                  </a:lnTo>
                                  <a:lnTo>
                                    <a:pt x="211" y="816"/>
                                  </a:lnTo>
                                  <a:lnTo>
                                    <a:pt x="201" y="816"/>
                                  </a:lnTo>
                                  <a:lnTo>
                                    <a:pt x="197" y="811"/>
                                  </a:lnTo>
                                  <a:lnTo>
                                    <a:pt x="187" y="811"/>
                                  </a:lnTo>
                                  <a:lnTo>
                                    <a:pt x="182" y="845"/>
                                  </a:lnTo>
                                  <a:lnTo>
                                    <a:pt x="182" y="873"/>
                                  </a:lnTo>
                                  <a:lnTo>
                                    <a:pt x="187" y="907"/>
                                  </a:lnTo>
                                  <a:lnTo>
                                    <a:pt x="197" y="941"/>
                                  </a:lnTo>
                                  <a:lnTo>
                                    <a:pt x="216" y="969"/>
                                  </a:lnTo>
                                  <a:lnTo>
                                    <a:pt x="235" y="989"/>
                                  </a:lnTo>
                                  <a:lnTo>
                                    <a:pt x="264" y="998"/>
                                  </a:lnTo>
                                  <a:lnTo>
                                    <a:pt x="297" y="1003"/>
                                  </a:lnTo>
                                  <a:lnTo>
                                    <a:pt x="317" y="998"/>
                                  </a:lnTo>
                                  <a:lnTo>
                                    <a:pt x="336" y="984"/>
                                  </a:lnTo>
                                  <a:lnTo>
                                    <a:pt x="345" y="969"/>
                                  </a:lnTo>
                                  <a:lnTo>
                                    <a:pt x="350" y="950"/>
                                  </a:lnTo>
                                  <a:lnTo>
                                    <a:pt x="355" y="931"/>
                                  </a:lnTo>
                                  <a:lnTo>
                                    <a:pt x="355" y="912"/>
                                  </a:lnTo>
                                  <a:lnTo>
                                    <a:pt x="350" y="893"/>
                                  </a:lnTo>
                                  <a:lnTo>
                                    <a:pt x="345" y="878"/>
                                  </a:lnTo>
                                  <a:lnTo>
                                    <a:pt x="341" y="864"/>
                                  </a:lnTo>
                                  <a:lnTo>
                                    <a:pt x="336" y="854"/>
                                  </a:lnTo>
                                  <a:lnTo>
                                    <a:pt x="326" y="845"/>
                                  </a:lnTo>
                                  <a:lnTo>
                                    <a:pt x="317" y="845"/>
                                  </a:lnTo>
                                  <a:lnTo>
                                    <a:pt x="307" y="840"/>
                                  </a:lnTo>
                                  <a:lnTo>
                                    <a:pt x="297" y="840"/>
                                  </a:lnTo>
                                  <a:lnTo>
                                    <a:pt x="288" y="845"/>
                                  </a:lnTo>
                                  <a:lnTo>
                                    <a:pt x="283" y="849"/>
                                  </a:lnTo>
                                  <a:lnTo>
                                    <a:pt x="273" y="859"/>
                                  </a:lnTo>
                                  <a:lnTo>
                                    <a:pt x="273" y="873"/>
                                  </a:lnTo>
                                  <a:lnTo>
                                    <a:pt x="283" y="883"/>
                                  </a:lnTo>
                                  <a:lnTo>
                                    <a:pt x="297" y="878"/>
                                  </a:lnTo>
                                  <a:lnTo>
                                    <a:pt x="312" y="878"/>
                                  </a:lnTo>
                                  <a:lnTo>
                                    <a:pt x="307" y="888"/>
                                  </a:lnTo>
                                  <a:lnTo>
                                    <a:pt x="302" y="897"/>
                                  </a:lnTo>
                                  <a:lnTo>
                                    <a:pt x="297" y="902"/>
                                  </a:lnTo>
                                  <a:lnTo>
                                    <a:pt x="293" y="907"/>
                                  </a:lnTo>
                                  <a:lnTo>
                                    <a:pt x="288" y="912"/>
                                  </a:lnTo>
                                  <a:lnTo>
                                    <a:pt x="283" y="917"/>
                                  </a:lnTo>
                                  <a:lnTo>
                                    <a:pt x="273" y="917"/>
                                  </a:lnTo>
                                  <a:lnTo>
                                    <a:pt x="269" y="912"/>
                                  </a:lnTo>
                                  <a:lnTo>
                                    <a:pt x="259" y="902"/>
                                  </a:lnTo>
                                  <a:lnTo>
                                    <a:pt x="249" y="878"/>
                                  </a:lnTo>
                                  <a:lnTo>
                                    <a:pt x="245" y="854"/>
                                  </a:lnTo>
                                  <a:lnTo>
                                    <a:pt x="259" y="835"/>
                                  </a:lnTo>
                                  <a:lnTo>
                                    <a:pt x="269" y="825"/>
                                  </a:lnTo>
                                  <a:lnTo>
                                    <a:pt x="283" y="821"/>
                                  </a:lnTo>
                                  <a:lnTo>
                                    <a:pt x="297" y="816"/>
                                  </a:lnTo>
                                  <a:lnTo>
                                    <a:pt x="312" y="811"/>
                                  </a:lnTo>
                                  <a:lnTo>
                                    <a:pt x="331" y="816"/>
                                  </a:lnTo>
                                  <a:lnTo>
                                    <a:pt x="345" y="825"/>
                                  </a:lnTo>
                                  <a:lnTo>
                                    <a:pt x="360" y="845"/>
                                  </a:lnTo>
                                  <a:lnTo>
                                    <a:pt x="369" y="869"/>
                                  </a:lnTo>
                                  <a:lnTo>
                                    <a:pt x="379" y="897"/>
                                  </a:lnTo>
                                  <a:lnTo>
                                    <a:pt x="384" y="926"/>
                                  </a:lnTo>
                                  <a:lnTo>
                                    <a:pt x="379" y="955"/>
                                  </a:lnTo>
                                  <a:lnTo>
                                    <a:pt x="374" y="974"/>
                                  </a:lnTo>
                                  <a:lnTo>
                                    <a:pt x="365" y="993"/>
                                  </a:lnTo>
                                  <a:lnTo>
                                    <a:pt x="345" y="1013"/>
                                  </a:lnTo>
                                  <a:lnTo>
                                    <a:pt x="326" y="1022"/>
                                  </a:lnTo>
                                  <a:lnTo>
                                    <a:pt x="302" y="1027"/>
                                  </a:lnTo>
                                  <a:lnTo>
                                    <a:pt x="273" y="1027"/>
                                  </a:lnTo>
                                  <a:lnTo>
                                    <a:pt x="245" y="1022"/>
                                  </a:lnTo>
                                  <a:lnTo>
                                    <a:pt x="216" y="1008"/>
                                  </a:lnTo>
                                  <a:lnTo>
                                    <a:pt x="197" y="984"/>
                                  </a:lnTo>
                                  <a:lnTo>
                                    <a:pt x="177" y="955"/>
                                  </a:lnTo>
                                  <a:lnTo>
                                    <a:pt x="168" y="912"/>
                                  </a:lnTo>
                                  <a:lnTo>
                                    <a:pt x="163" y="859"/>
                                  </a:lnTo>
                                  <a:lnTo>
                                    <a:pt x="168" y="797"/>
                                  </a:lnTo>
                                  <a:lnTo>
                                    <a:pt x="149" y="782"/>
                                  </a:lnTo>
                                  <a:lnTo>
                                    <a:pt x="134" y="758"/>
                                  </a:lnTo>
                                  <a:lnTo>
                                    <a:pt x="120" y="729"/>
                                  </a:lnTo>
                                  <a:lnTo>
                                    <a:pt x="105" y="696"/>
                                  </a:lnTo>
                                  <a:lnTo>
                                    <a:pt x="101" y="667"/>
                                  </a:lnTo>
                                  <a:lnTo>
                                    <a:pt x="101" y="633"/>
                                  </a:lnTo>
                                  <a:lnTo>
                                    <a:pt x="110" y="609"/>
                                  </a:lnTo>
                                  <a:lnTo>
                                    <a:pt x="125" y="595"/>
                                  </a:lnTo>
                                  <a:lnTo>
                                    <a:pt x="134" y="590"/>
                                  </a:lnTo>
                                  <a:lnTo>
                                    <a:pt x="149" y="581"/>
                                  </a:lnTo>
                                  <a:lnTo>
                                    <a:pt x="158" y="581"/>
                                  </a:lnTo>
                                  <a:lnTo>
                                    <a:pt x="168" y="581"/>
                                  </a:lnTo>
                                  <a:lnTo>
                                    <a:pt x="177" y="585"/>
                                  </a:lnTo>
                                  <a:lnTo>
                                    <a:pt x="187" y="590"/>
                                  </a:lnTo>
                                  <a:lnTo>
                                    <a:pt x="197" y="595"/>
                                  </a:lnTo>
                                  <a:lnTo>
                                    <a:pt x="197" y="605"/>
                                  </a:lnTo>
                                  <a:lnTo>
                                    <a:pt x="201" y="629"/>
                                  </a:lnTo>
                                  <a:lnTo>
                                    <a:pt x="197" y="657"/>
                                  </a:lnTo>
                                  <a:lnTo>
                                    <a:pt x="187" y="677"/>
                                  </a:lnTo>
                                  <a:lnTo>
                                    <a:pt x="177" y="686"/>
                                  </a:lnTo>
                                  <a:lnTo>
                                    <a:pt x="168" y="686"/>
                                  </a:lnTo>
                                  <a:lnTo>
                                    <a:pt x="163" y="681"/>
                                  </a:lnTo>
                                  <a:lnTo>
                                    <a:pt x="168" y="672"/>
                                  </a:lnTo>
                                  <a:lnTo>
                                    <a:pt x="173" y="662"/>
                                  </a:lnTo>
                                  <a:lnTo>
                                    <a:pt x="177" y="657"/>
                                  </a:lnTo>
                                  <a:lnTo>
                                    <a:pt x="182" y="643"/>
                                  </a:lnTo>
                                  <a:lnTo>
                                    <a:pt x="177" y="629"/>
                                  </a:lnTo>
                                  <a:lnTo>
                                    <a:pt x="173" y="619"/>
                                  </a:lnTo>
                                  <a:lnTo>
                                    <a:pt x="168" y="609"/>
                                  </a:lnTo>
                                  <a:lnTo>
                                    <a:pt x="158" y="609"/>
                                  </a:lnTo>
                                  <a:lnTo>
                                    <a:pt x="144" y="609"/>
                                  </a:lnTo>
                                  <a:lnTo>
                                    <a:pt x="134" y="614"/>
                                  </a:lnTo>
                                  <a:lnTo>
                                    <a:pt x="125" y="624"/>
                                  </a:lnTo>
                                  <a:lnTo>
                                    <a:pt x="120" y="638"/>
                                  </a:lnTo>
                                  <a:lnTo>
                                    <a:pt x="120" y="657"/>
                                  </a:lnTo>
                                  <a:lnTo>
                                    <a:pt x="120" y="681"/>
                                  </a:lnTo>
                                  <a:lnTo>
                                    <a:pt x="129" y="705"/>
                                  </a:lnTo>
                                  <a:lnTo>
                                    <a:pt x="139" y="729"/>
                                  </a:lnTo>
                                  <a:lnTo>
                                    <a:pt x="153" y="753"/>
                                  </a:lnTo>
                                  <a:lnTo>
                                    <a:pt x="173" y="768"/>
                                  </a:lnTo>
                                  <a:lnTo>
                                    <a:pt x="187" y="777"/>
                                  </a:lnTo>
                                  <a:lnTo>
                                    <a:pt x="201" y="782"/>
                                  </a:lnTo>
                                  <a:lnTo>
                                    <a:pt x="216" y="782"/>
                                  </a:lnTo>
                                  <a:lnTo>
                                    <a:pt x="230" y="777"/>
                                  </a:lnTo>
                                  <a:lnTo>
                                    <a:pt x="249" y="773"/>
                                  </a:lnTo>
                                  <a:lnTo>
                                    <a:pt x="264" y="753"/>
                                  </a:lnTo>
                                  <a:lnTo>
                                    <a:pt x="278" y="729"/>
                                  </a:lnTo>
                                  <a:lnTo>
                                    <a:pt x="288" y="691"/>
                                  </a:lnTo>
                                  <a:lnTo>
                                    <a:pt x="269" y="696"/>
                                  </a:lnTo>
                                  <a:lnTo>
                                    <a:pt x="259" y="701"/>
                                  </a:lnTo>
                                  <a:lnTo>
                                    <a:pt x="249" y="701"/>
                                  </a:lnTo>
                                  <a:lnTo>
                                    <a:pt x="245" y="701"/>
                                  </a:lnTo>
                                  <a:lnTo>
                                    <a:pt x="245" y="696"/>
                                  </a:lnTo>
                                  <a:lnTo>
                                    <a:pt x="249" y="691"/>
                                  </a:lnTo>
                                  <a:lnTo>
                                    <a:pt x="259" y="681"/>
                                  </a:lnTo>
                                  <a:lnTo>
                                    <a:pt x="269" y="662"/>
                                  </a:lnTo>
                                  <a:lnTo>
                                    <a:pt x="273" y="643"/>
                                  </a:lnTo>
                                  <a:lnTo>
                                    <a:pt x="278" y="619"/>
                                  </a:lnTo>
                                  <a:lnTo>
                                    <a:pt x="278" y="595"/>
                                  </a:lnTo>
                                  <a:lnTo>
                                    <a:pt x="273" y="571"/>
                                  </a:lnTo>
                                  <a:lnTo>
                                    <a:pt x="269" y="547"/>
                                  </a:lnTo>
                                  <a:lnTo>
                                    <a:pt x="259" y="523"/>
                                  </a:lnTo>
                                  <a:lnTo>
                                    <a:pt x="249" y="504"/>
                                  </a:lnTo>
                                  <a:lnTo>
                                    <a:pt x="230" y="485"/>
                                  </a:lnTo>
                                  <a:lnTo>
                                    <a:pt x="216" y="465"/>
                                  </a:lnTo>
                                  <a:lnTo>
                                    <a:pt x="197" y="456"/>
                                  </a:lnTo>
                                  <a:lnTo>
                                    <a:pt x="177" y="446"/>
                                  </a:lnTo>
                                  <a:lnTo>
                                    <a:pt x="158" y="437"/>
                                  </a:lnTo>
                                  <a:lnTo>
                                    <a:pt x="139" y="427"/>
                                  </a:lnTo>
                                  <a:lnTo>
                                    <a:pt x="120" y="422"/>
                                  </a:lnTo>
                                  <a:lnTo>
                                    <a:pt x="101" y="417"/>
                                  </a:lnTo>
                                  <a:lnTo>
                                    <a:pt x="81" y="408"/>
                                  </a:lnTo>
                                  <a:lnTo>
                                    <a:pt x="67" y="403"/>
                                  </a:lnTo>
                                  <a:lnTo>
                                    <a:pt x="48" y="389"/>
                                  </a:lnTo>
                                  <a:lnTo>
                                    <a:pt x="38" y="379"/>
                                  </a:lnTo>
                                  <a:lnTo>
                                    <a:pt x="24" y="365"/>
                                  </a:lnTo>
                                  <a:lnTo>
                                    <a:pt x="14" y="345"/>
                                  </a:lnTo>
                                  <a:lnTo>
                                    <a:pt x="9" y="321"/>
                                  </a:lnTo>
                                  <a:lnTo>
                                    <a:pt x="5" y="297"/>
                                  </a:lnTo>
                                  <a:lnTo>
                                    <a:pt x="0" y="264"/>
                                  </a:lnTo>
                                  <a:lnTo>
                                    <a:pt x="5" y="240"/>
                                  </a:lnTo>
                                  <a:lnTo>
                                    <a:pt x="9" y="221"/>
                                  </a:lnTo>
                                  <a:lnTo>
                                    <a:pt x="14" y="201"/>
                                  </a:lnTo>
                                  <a:lnTo>
                                    <a:pt x="19" y="182"/>
                                  </a:lnTo>
                                  <a:lnTo>
                                    <a:pt x="29" y="168"/>
                                  </a:lnTo>
                                  <a:lnTo>
                                    <a:pt x="43" y="149"/>
                                  </a:lnTo>
                                  <a:lnTo>
                                    <a:pt x="57" y="139"/>
                                  </a:lnTo>
                                  <a:lnTo>
                                    <a:pt x="72" y="125"/>
                                  </a:lnTo>
                                  <a:lnTo>
                                    <a:pt x="91" y="115"/>
                                  </a:lnTo>
                                  <a:lnTo>
                                    <a:pt x="110" y="105"/>
                                  </a:lnTo>
                                  <a:lnTo>
                                    <a:pt x="134" y="101"/>
                                  </a:lnTo>
                                  <a:lnTo>
                                    <a:pt x="153" y="96"/>
                                  </a:lnTo>
                                  <a:lnTo>
                                    <a:pt x="177" y="91"/>
                                  </a:lnTo>
                                  <a:lnTo>
                                    <a:pt x="206" y="91"/>
                                  </a:lnTo>
                                  <a:lnTo>
                                    <a:pt x="230" y="86"/>
                                  </a:lnTo>
                                  <a:lnTo>
                                    <a:pt x="259" y="91"/>
                                  </a:lnTo>
                                  <a:lnTo>
                                    <a:pt x="283" y="91"/>
                                  </a:lnTo>
                                  <a:lnTo>
                                    <a:pt x="307" y="101"/>
                                  </a:lnTo>
                                  <a:lnTo>
                                    <a:pt x="331" y="115"/>
                                  </a:lnTo>
                                  <a:lnTo>
                                    <a:pt x="360" y="129"/>
                                  </a:lnTo>
                                  <a:lnTo>
                                    <a:pt x="384" y="144"/>
                                  </a:lnTo>
                                  <a:lnTo>
                                    <a:pt x="403" y="163"/>
                                  </a:lnTo>
                                  <a:lnTo>
                                    <a:pt x="422" y="177"/>
                                  </a:lnTo>
                                  <a:lnTo>
                                    <a:pt x="437" y="192"/>
                                  </a:lnTo>
                                  <a:lnTo>
                                    <a:pt x="446" y="211"/>
                                  </a:lnTo>
                                  <a:lnTo>
                                    <a:pt x="461" y="221"/>
                                  </a:lnTo>
                                  <a:lnTo>
                                    <a:pt x="480" y="230"/>
                                  </a:lnTo>
                                  <a:lnTo>
                                    <a:pt x="494" y="235"/>
                                  </a:lnTo>
                                  <a:lnTo>
                                    <a:pt x="509" y="240"/>
                                  </a:lnTo>
                                  <a:lnTo>
                                    <a:pt x="523" y="245"/>
                                  </a:lnTo>
                                  <a:lnTo>
                                    <a:pt x="537" y="249"/>
                                  </a:lnTo>
                                  <a:lnTo>
                                    <a:pt x="552" y="249"/>
                                  </a:lnTo>
                                  <a:lnTo>
                                    <a:pt x="561" y="240"/>
                                  </a:lnTo>
                                  <a:lnTo>
                                    <a:pt x="542" y="235"/>
                                  </a:lnTo>
                                  <a:lnTo>
                                    <a:pt x="523" y="225"/>
                                  </a:lnTo>
                                  <a:lnTo>
                                    <a:pt x="504" y="216"/>
                                  </a:lnTo>
                                  <a:lnTo>
                                    <a:pt x="485" y="211"/>
                                  </a:lnTo>
                                  <a:lnTo>
                                    <a:pt x="465" y="197"/>
                                  </a:lnTo>
                                  <a:lnTo>
                                    <a:pt x="451" y="182"/>
                                  </a:lnTo>
                                  <a:lnTo>
                                    <a:pt x="432" y="173"/>
                                  </a:lnTo>
                                  <a:lnTo>
                                    <a:pt x="413" y="158"/>
                                  </a:lnTo>
                                  <a:lnTo>
                                    <a:pt x="398" y="144"/>
                                  </a:lnTo>
                                  <a:lnTo>
                                    <a:pt x="384" y="129"/>
                                  </a:lnTo>
                                  <a:lnTo>
                                    <a:pt x="369" y="120"/>
                                  </a:lnTo>
                                  <a:lnTo>
                                    <a:pt x="355" y="105"/>
                                  </a:lnTo>
                                  <a:lnTo>
                                    <a:pt x="345" y="96"/>
                                  </a:lnTo>
                                  <a:lnTo>
                                    <a:pt x="331" y="91"/>
                                  </a:lnTo>
                                  <a:lnTo>
                                    <a:pt x="326" y="86"/>
                                  </a:lnTo>
                                  <a:lnTo>
                                    <a:pt x="317" y="86"/>
                                  </a:lnTo>
                                  <a:lnTo>
                                    <a:pt x="331" y="72"/>
                                  </a:lnTo>
                                  <a:lnTo>
                                    <a:pt x="341" y="38"/>
                                  </a:lnTo>
                                  <a:lnTo>
                                    <a:pt x="355" y="19"/>
                                  </a:lnTo>
                                  <a:lnTo>
                                    <a:pt x="369" y="5"/>
                                  </a:lnTo>
                                  <a:lnTo>
                                    <a:pt x="384" y="0"/>
                                  </a:lnTo>
                                  <a:lnTo>
                                    <a:pt x="403" y="9"/>
                                  </a:lnTo>
                                  <a:lnTo>
                                    <a:pt x="417" y="19"/>
                                  </a:lnTo>
                                  <a:lnTo>
                                    <a:pt x="432" y="38"/>
                                  </a:lnTo>
                                  <a:lnTo>
                                    <a:pt x="451" y="62"/>
                                  </a:lnTo>
                                  <a:lnTo>
                                    <a:pt x="461" y="81"/>
                                  </a:lnTo>
                                  <a:lnTo>
                                    <a:pt x="465" y="91"/>
                                  </a:lnTo>
                                  <a:lnTo>
                                    <a:pt x="475" y="91"/>
                                  </a:lnTo>
                                  <a:lnTo>
                                    <a:pt x="485" y="86"/>
                                  </a:lnTo>
                                  <a:lnTo>
                                    <a:pt x="489" y="81"/>
                                  </a:lnTo>
                                  <a:lnTo>
                                    <a:pt x="499" y="67"/>
                                  </a:lnTo>
                                  <a:lnTo>
                                    <a:pt x="504" y="57"/>
                                  </a:lnTo>
                                  <a:lnTo>
                                    <a:pt x="509" y="43"/>
                                  </a:lnTo>
                                  <a:lnTo>
                                    <a:pt x="513" y="29"/>
                                  </a:lnTo>
                                  <a:lnTo>
                                    <a:pt x="523" y="19"/>
                                  </a:lnTo>
                                  <a:lnTo>
                                    <a:pt x="537" y="14"/>
                                  </a:lnTo>
                                  <a:lnTo>
                                    <a:pt x="557" y="14"/>
                                  </a:lnTo>
                                  <a:lnTo>
                                    <a:pt x="571" y="14"/>
                                  </a:lnTo>
                                  <a:lnTo>
                                    <a:pt x="585" y="24"/>
                                  </a:lnTo>
                                  <a:lnTo>
                                    <a:pt x="605" y="38"/>
                                  </a:lnTo>
                                  <a:lnTo>
                                    <a:pt x="619" y="57"/>
                                  </a:lnTo>
                                  <a:lnTo>
                                    <a:pt x="624" y="77"/>
                                  </a:lnTo>
                                  <a:lnTo>
                                    <a:pt x="629" y="96"/>
                                  </a:lnTo>
                                  <a:lnTo>
                                    <a:pt x="624" y="115"/>
                                  </a:lnTo>
                                  <a:lnTo>
                                    <a:pt x="619" y="129"/>
                                  </a:lnTo>
                                  <a:lnTo>
                                    <a:pt x="609" y="144"/>
                                  </a:lnTo>
                                  <a:lnTo>
                                    <a:pt x="600" y="158"/>
                                  </a:lnTo>
                                  <a:lnTo>
                                    <a:pt x="585" y="168"/>
                                  </a:lnTo>
                                  <a:lnTo>
                                    <a:pt x="581" y="173"/>
                                  </a:lnTo>
                                  <a:lnTo>
                                    <a:pt x="595" y="177"/>
                                  </a:lnTo>
                                  <a:lnTo>
                                    <a:pt x="605" y="182"/>
                                  </a:lnTo>
                                  <a:lnTo>
                                    <a:pt x="619" y="187"/>
                                  </a:lnTo>
                                  <a:lnTo>
                                    <a:pt x="629" y="192"/>
                                  </a:lnTo>
                                  <a:lnTo>
                                    <a:pt x="633" y="201"/>
                                  </a:lnTo>
                                  <a:lnTo>
                                    <a:pt x="638" y="211"/>
                                  </a:lnTo>
                                  <a:lnTo>
                                    <a:pt x="643" y="216"/>
                                  </a:lnTo>
                                  <a:lnTo>
                                    <a:pt x="643" y="230"/>
                                  </a:lnTo>
                                  <a:lnTo>
                                    <a:pt x="643" y="245"/>
                                  </a:lnTo>
                                  <a:lnTo>
                                    <a:pt x="638" y="259"/>
                                  </a:lnTo>
                                  <a:lnTo>
                                    <a:pt x="633" y="269"/>
                                  </a:lnTo>
                                  <a:lnTo>
                                    <a:pt x="624" y="283"/>
                                  </a:lnTo>
                                  <a:lnTo>
                                    <a:pt x="614" y="293"/>
                                  </a:lnTo>
                                  <a:lnTo>
                                    <a:pt x="600" y="307"/>
                                  </a:lnTo>
                                  <a:lnTo>
                                    <a:pt x="585" y="312"/>
                                  </a:lnTo>
                                  <a:lnTo>
                                    <a:pt x="566" y="317"/>
                                  </a:lnTo>
                                  <a:lnTo>
                                    <a:pt x="590" y="321"/>
                                  </a:lnTo>
                                  <a:lnTo>
                                    <a:pt x="609" y="326"/>
                                  </a:lnTo>
                                  <a:lnTo>
                                    <a:pt x="624" y="331"/>
                                  </a:lnTo>
                                  <a:lnTo>
                                    <a:pt x="638" y="336"/>
                                  </a:lnTo>
                                  <a:lnTo>
                                    <a:pt x="648" y="345"/>
                                  </a:lnTo>
                                  <a:lnTo>
                                    <a:pt x="648" y="355"/>
                                  </a:lnTo>
                                  <a:lnTo>
                                    <a:pt x="648" y="365"/>
                                  </a:lnTo>
                                  <a:lnTo>
                                    <a:pt x="648" y="374"/>
                                  </a:lnTo>
                                  <a:lnTo>
                                    <a:pt x="648" y="403"/>
                                  </a:lnTo>
                                  <a:lnTo>
                                    <a:pt x="653" y="427"/>
                                  </a:lnTo>
                                  <a:lnTo>
                                    <a:pt x="662" y="451"/>
                                  </a:lnTo>
                                  <a:lnTo>
                                    <a:pt x="686" y="470"/>
                                  </a:lnTo>
                                  <a:lnTo>
                                    <a:pt x="677" y="480"/>
                                  </a:lnTo>
                                  <a:lnTo>
                                    <a:pt x="667" y="480"/>
                                  </a:lnTo>
                                  <a:lnTo>
                                    <a:pt x="657" y="485"/>
                                  </a:lnTo>
                                  <a:lnTo>
                                    <a:pt x="648" y="480"/>
                                  </a:lnTo>
                                  <a:lnTo>
                                    <a:pt x="633" y="480"/>
                                  </a:lnTo>
                                  <a:lnTo>
                                    <a:pt x="624" y="470"/>
                                  </a:lnTo>
                                  <a:lnTo>
                                    <a:pt x="614" y="465"/>
                                  </a:lnTo>
                                  <a:lnTo>
                                    <a:pt x="605" y="461"/>
                                  </a:lnTo>
                                  <a:lnTo>
                                    <a:pt x="595" y="446"/>
                                  </a:lnTo>
                                  <a:lnTo>
                                    <a:pt x="585" y="432"/>
                                  </a:lnTo>
                                  <a:lnTo>
                                    <a:pt x="571" y="413"/>
                                  </a:lnTo>
                                  <a:lnTo>
                                    <a:pt x="561" y="398"/>
                                  </a:lnTo>
                                  <a:lnTo>
                                    <a:pt x="547" y="384"/>
                                  </a:lnTo>
                                  <a:lnTo>
                                    <a:pt x="537" y="365"/>
                                  </a:lnTo>
                                  <a:lnTo>
                                    <a:pt x="523" y="355"/>
                                  </a:lnTo>
                                  <a:lnTo>
                                    <a:pt x="518" y="345"/>
                                  </a:lnTo>
                                  <a:lnTo>
                                    <a:pt x="509" y="341"/>
                                  </a:lnTo>
                                  <a:lnTo>
                                    <a:pt x="504" y="345"/>
                                  </a:lnTo>
                                  <a:lnTo>
                                    <a:pt x="504" y="360"/>
                                  </a:lnTo>
                                  <a:lnTo>
                                    <a:pt x="509" y="374"/>
                                  </a:lnTo>
                                  <a:lnTo>
                                    <a:pt x="518" y="384"/>
                                  </a:lnTo>
                                  <a:lnTo>
                                    <a:pt x="533" y="393"/>
                                  </a:lnTo>
                                  <a:lnTo>
                                    <a:pt x="542" y="403"/>
                                  </a:lnTo>
                                  <a:lnTo>
                                    <a:pt x="557" y="417"/>
                                  </a:lnTo>
                                  <a:lnTo>
                                    <a:pt x="571" y="432"/>
                                  </a:lnTo>
                                  <a:lnTo>
                                    <a:pt x="585" y="446"/>
                                  </a:lnTo>
                                  <a:lnTo>
                                    <a:pt x="590" y="461"/>
                                  </a:lnTo>
                                  <a:lnTo>
                                    <a:pt x="600" y="475"/>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74" name="Freeform 66"/>
                          <wps:cNvSpPr>
                            <a:spLocks/>
                          </wps:cNvSpPr>
                          <wps:spPr bwMode="auto">
                            <a:xfrm>
                              <a:off x="10502" y="2541"/>
                              <a:ext cx="149" cy="92"/>
                            </a:xfrm>
                            <a:custGeom>
                              <a:avLst/>
                              <a:gdLst>
                                <a:gd name="T0" fmla="*/ 0 w 149"/>
                                <a:gd name="T1" fmla="*/ 52 h 96"/>
                                <a:gd name="T2" fmla="*/ 10 w 149"/>
                                <a:gd name="T3" fmla="*/ 38 h 96"/>
                                <a:gd name="T4" fmla="*/ 24 w 149"/>
                                <a:gd name="T5" fmla="*/ 24 h 96"/>
                                <a:gd name="T6" fmla="*/ 43 w 149"/>
                                <a:gd name="T7" fmla="*/ 14 h 96"/>
                                <a:gd name="T8" fmla="*/ 63 w 149"/>
                                <a:gd name="T9" fmla="*/ 9 h 96"/>
                                <a:gd name="T10" fmla="*/ 82 w 149"/>
                                <a:gd name="T11" fmla="*/ 4 h 96"/>
                                <a:gd name="T12" fmla="*/ 106 w 149"/>
                                <a:gd name="T13" fmla="*/ 0 h 96"/>
                                <a:gd name="T14" fmla="*/ 125 w 149"/>
                                <a:gd name="T15" fmla="*/ 4 h 96"/>
                                <a:gd name="T16" fmla="*/ 149 w 149"/>
                                <a:gd name="T17" fmla="*/ 9 h 96"/>
                                <a:gd name="T18" fmla="*/ 130 w 149"/>
                                <a:gd name="T19" fmla="*/ 19 h 96"/>
                                <a:gd name="T20" fmla="*/ 115 w 149"/>
                                <a:gd name="T21" fmla="*/ 24 h 96"/>
                                <a:gd name="T22" fmla="*/ 101 w 149"/>
                                <a:gd name="T23" fmla="*/ 28 h 96"/>
                                <a:gd name="T24" fmla="*/ 87 w 149"/>
                                <a:gd name="T25" fmla="*/ 38 h 96"/>
                                <a:gd name="T26" fmla="*/ 77 w 149"/>
                                <a:gd name="T27" fmla="*/ 48 h 96"/>
                                <a:gd name="T28" fmla="*/ 72 w 149"/>
                                <a:gd name="T29" fmla="*/ 62 h 96"/>
                                <a:gd name="T30" fmla="*/ 67 w 149"/>
                                <a:gd name="T31" fmla="*/ 76 h 96"/>
                                <a:gd name="T32" fmla="*/ 72 w 149"/>
                                <a:gd name="T33" fmla="*/ 96 h 96"/>
                                <a:gd name="T34" fmla="*/ 0 w 149"/>
                                <a:gd name="T35" fmla="*/ 52 h 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149" h="96">
                                  <a:moveTo>
                                    <a:pt x="0" y="52"/>
                                  </a:moveTo>
                                  <a:lnTo>
                                    <a:pt x="10" y="38"/>
                                  </a:lnTo>
                                  <a:lnTo>
                                    <a:pt x="24" y="24"/>
                                  </a:lnTo>
                                  <a:lnTo>
                                    <a:pt x="43" y="14"/>
                                  </a:lnTo>
                                  <a:lnTo>
                                    <a:pt x="63" y="9"/>
                                  </a:lnTo>
                                  <a:lnTo>
                                    <a:pt x="82" y="4"/>
                                  </a:lnTo>
                                  <a:lnTo>
                                    <a:pt x="106" y="0"/>
                                  </a:lnTo>
                                  <a:lnTo>
                                    <a:pt x="125" y="4"/>
                                  </a:lnTo>
                                  <a:lnTo>
                                    <a:pt x="149" y="9"/>
                                  </a:lnTo>
                                  <a:lnTo>
                                    <a:pt x="130" y="19"/>
                                  </a:lnTo>
                                  <a:lnTo>
                                    <a:pt x="115" y="24"/>
                                  </a:lnTo>
                                  <a:lnTo>
                                    <a:pt x="101" y="28"/>
                                  </a:lnTo>
                                  <a:lnTo>
                                    <a:pt x="87" y="38"/>
                                  </a:lnTo>
                                  <a:lnTo>
                                    <a:pt x="77" y="48"/>
                                  </a:lnTo>
                                  <a:lnTo>
                                    <a:pt x="72" y="62"/>
                                  </a:lnTo>
                                  <a:lnTo>
                                    <a:pt x="67" y="76"/>
                                  </a:lnTo>
                                  <a:lnTo>
                                    <a:pt x="72" y="96"/>
                                  </a:lnTo>
                                  <a:lnTo>
                                    <a:pt x="0" y="52"/>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75" name="Freeform 67"/>
                          <wps:cNvSpPr>
                            <a:spLocks/>
                          </wps:cNvSpPr>
                          <wps:spPr bwMode="auto">
                            <a:xfrm>
                              <a:off x="10440" y="2472"/>
                              <a:ext cx="67" cy="73"/>
                            </a:xfrm>
                            <a:custGeom>
                              <a:avLst/>
                              <a:gdLst>
                                <a:gd name="T0" fmla="*/ 9 w 67"/>
                                <a:gd name="T1" fmla="*/ 14 h 76"/>
                                <a:gd name="T2" fmla="*/ 14 w 67"/>
                                <a:gd name="T3" fmla="*/ 4 h 76"/>
                                <a:gd name="T4" fmla="*/ 24 w 67"/>
                                <a:gd name="T5" fmla="*/ 4 h 76"/>
                                <a:gd name="T6" fmla="*/ 33 w 67"/>
                                <a:gd name="T7" fmla="*/ 0 h 76"/>
                                <a:gd name="T8" fmla="*/ 38 w 67"/>
                                <a:gd name="T9" fmla="*/ 0 h 76"/>
                                <a:gd name="T10" fmla="*/ 43 w 67"/>
                                <a:gd name="T11" fmla="*/ 0 h 76"/>
                                <a:gd name="T12" fmla="*/ 53 w 67"/>
                                <a:gd name="T13" fmla="*/ 4 h 76"/>
                                <a:gd name="T14" fmla="*/ 57 w 67"/>
                                <a:gd name="T15" fmla="*/ 4 h 76"/>
                                <a:gd name="T16" fmla="*/ 62 w 67"/>
                                <a:gd name="T17" fmla="*/ 14 h 76"/>
                                <a:gd name="T18" fmla="*/ 67 w 67"/>
                                <a:gd name="T19" fmla="*/ 28 h 76"/>
                                <a:gd name="T20" fmla="*/ 67 w 67"/>
                                <a:gd name="T21" fmla="*/ 38 h 76"/>
                                <a:gd name="T22" fmla="*/ 57 w 67"/>
                                <a:gd name="T23" fmla="*/ 52 h 76"/>
                                <a:gd name="T24" fmla="*/ 53 w 67"/>
                                <a:gd name="T25" fmla="*/ 67 h 76"/>
                                <a:gd name="T26" fmla="*/ 48 w 67"/>
                                <a:gd name="T27" fmla="*/ 72 h 76"/>
                                <a:gd name="T28" fmla="*/ 43 w 67"/>
                                <a:gd name="T29" fmla="*/ 76 h 76"/>
                                <a:gd name="T30" fmla="*/ 33 w 67"/>
                                <a:gd name="T31" fmla="*/ 76 h 76"/>
                                <a:gd name="T32" fmla="*/ 29 w 67"/>
                                <a:gd name="T33" fmla="*/ 76 h 76"/>
                                <a:gd name="T34" fmla="*/ 24 w 67"/>
                                <a:gd name="T35" fmla="*/ 72 h 76"/>
                                <a:gd name="T36" fmla="*/ 14 w 67"/>
                                <a:gd name="T37" fmla="*/ 72 h 76"/>
                                <a:gd name="T38" fmla="*/ 9 w 67"/>
                                <a:gd name="T39" fmla="*/ 67 h 76"/>
                                <a:gd name="T40" fmla="*/ 9 w 67"/>
                                <a:gd name="T41" fmla="*/ 62 h 76"/>
                                <a:gd name="T42" fmla="*/ 5 w 67"/>
                                <a:gd name="T43" fmla="*/ 52 h 76"/>
                                <a:gd name="T44" fmla="*/ 0 w 67"/>
                                <a:gd name="T45" fmla="*/ 38 h 76"/>
                                <a:gd name="T46" fmla="*/ 0 w 67"/>
                                <a:gd name="T47" fmla="*/ 24 h 76"/>
                                <a:gd name="T48" fmla="*/ 9 w 67"/>
                                <a:gd name="T49" fmla="*/ 14 h 7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Lst>
                              <a:rect l="0" t="0" r="r" b="b"/>
                              <a:pathLst>
                                <a:path w="67" h="76">
                                  <a:moveTo>
                                    <a:pt x="9" y="14"/>
                                  </a:moveTo>
                                  <a:lnTo>
                                    <a:pt x="14" y="4"/>
                                  </a:lnTo>
                                  <a:lnTo>
                                    <a:pt x="24" y="4"/>
                                  </a:lnTo>
                                  <a:lnTo>
                                    <a:pt x="33" y="0"/>
                                  </a:lnTo>
                                  <a:lnTo>
                                    <a:pt x="38" y="0"/>
                                  </a:lnTo>
                                  <a:lnTo>
                                    <a:pt x="43" y="0"/>
                                  </a:lnTo>
                                  <a:lnTo>
                                    <a:pt x="53" y="4"/>
                                  </a:lnTo>
                                  <a:lnTo>
                                    <a:pt x="57" y="4"/>
                                  </a:lnTo>
                                  <a:lnTo>
                                    <a:pt x="62" y="14"/>
                                  </a:lnTo>
                                  <a:lnTo>
                                    <a:pt x="67" y="28"/>
                                  </a:lnTo>
                                  <a:lnTo>
                                    <a:pt x="67" y="38"/>
                                  </a:lnTo>
                                  <a:lnTo>
                                    <a:pt x="57" y="52"/>
                                  </a:lnTo>
                                  <a:lnTo>
                                    <a:pt x="53" y="67"/>
                                  </a:lnTo>
                                  <a:lnTo>
                                    <a:pt x="48" y="72"/>
                                  </a:lnTo>
                                  <a:lnTo>
                                    <a:pt x="43" y="76"/>
                                  </a:lnTo>
                                  <a:lnTo>
                                    <a:pt x="33" y="76"/>
                                  </a:lnTo>
                                  <a:lnTo>
                                    <a:pt x="29" y="76"/>
                                  </a:lnTo>
                                  <a:lnTo>
                                    <a:pt x="24" y="72"/>
                                  </a:lnTo>
                                  <a:lnTo>
                                    <a:pt x="14" y="72"/>
                                  </a:lnTo>
                                  <a:lnTo>
                                    <a:pt x="9" y="67"/>
                                  </a:lnTo>
                                  <a:lnTo>
                                    <a:pt x="9" y="62"/>
                                  </a:lnTo>
                                  <a:lnTo>
                                    <a:pt x="5" y="52"/>
                                  </a:lnTo>
                                  <a:lnTo>
                                    <a:pt x="0" y="38"/>
                                  </a:lnTo>
                                  <a:lnTo>
                                    <a:pt x="0" y="24"/>
                                  </a:lnTo>
                                  <a:lnTo>
                                    <a:pt x="9" y="14"/>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76" name="Freeform 68"/>
                          <wps:cNvSpPr>
                            <a:spLocks/>
                          </wps:cNvSpPr>
                          <wps:spPr bwMode="auto">
                            <a:xfrm>
                              <a:off x="10507" y="2728"/>
                              <a:ext cx="490" cy="1422"/>
                            </a:xfrm>
                            <a:custGeom>
                              <a:avLst/>
                              <a:gdLst>
                                <a:gd name="T0" fmla="*/ 413 w 490"/>
                                <a:gd name="T1" fmla="*/ 149 h 1488"/>
                                <a:gd name="T2" fmla="*/ 413 w 490"/>
                                <a:gd name="T3" fmla="*/ 279 h 1488"/>
                                <a:gd name="T4" fmla="*/ 389 w 490"/>
                                <a:gd name="T5" fmla="*/ 413 h 1488"/>
                                <a:gd name="T6" fmla="*/ 336 w 490"/>
                                <a:gd name="T7" fmla="*/ 538 h 1488"/>
                                <a:gd name="T8" fmla="*/ 250 w 490"/>
                                <a:gd name="T9" fmla="*/ 634 h 1488"/>
                                <a:gd name="T10" fmla="*/ 187 w 490"/>
                                <a:gd name="T11" fmla="*/ 672 h 1488"/>
                                <a:gd name="T12" fmla="*/ 221 w 490"/>
                                <a:gd name="T13" fmla="*/ 672 h 1488"/>
                                <a:gd name="T14" fmla="*/ 264 w 490"/>
                                <a:gd name="T15" fmla="*/ 663 h 1488"/>
                                <a:gd name="T16" fmla="*/ 317 w 490"/>
                                <a:gd name="T17" fmla="*/ 672 h 1488"/>
                                <a:gd name="T18" fmla="*/ 355 w 490"/>
                                <a:gd name="T19" fmla="*/ 711 h 1488"/>
                                <a:gd name="T20" fmla="*/ 322 w 490"/>
                                <a:gd name="T21" fmla="*/ 768 h 1488"/>
                                <a:gd name="T22" fmla="*/ 360 w 490"/>
                                <a:gd name="T23" fmla="*/ 778 h 1488"/>
                                <a:gd name="T24" fmla="*/ 437 w 490"/>
                                <a:gd name="T25" fmla="*/ 826 h 1488"/>
                                <a:gd name="T26" fmla="*/ 470 w 490"/>
                                <a:gd name="T27" fmla="*/ 888 h 1488"/>
                                <a:gd name="T28" fmla="*/ 466 w 490"/>
                                <a:gd name="T29" fmla="*/ 927 h 1488"/>
                                <a:gd name="T30" fmla="*/ 398 w 490"/>
                                <a:gd name="T31" fmla="*/ 951 h 1488"/>
                                <a:gd name="T32" fmla="*/ 312 w 490"/>
                                <a:gd name="T33" fmla="*/ 903 h 1488"/>
                                <a:gd name="T34" fmla="*/ 336 w 490"/>
                                <a:gd name="T35" fmla="*/ 941 h 1488"/>
                                <a:gd name="T36" fmla="*/ 398 w 490"/>
                                <a:gd name="T37" fmla="*/ 1061 h 1488"/>
                                <a:gd name="T38" fmla="*/ 413 w 490"/>
                                <a:gd name="T39" fmla="*/ 1152 h 1488"/>
                                <a:gd name="T40" fmla="*/ 384 w 490"/>
                                <a:gd name="T41" fmla="*/ 1157 h 1488"/>
                                <a:gd name="T42" fmla="*/ 317 w 490"/>
                                <a:gd name="T43" fmla="*/ 1109 h 1488"/>
                                <a:gd name="T44" fmla="*/ 274 w 490"/>
                                <a:gd name="T45" fmla="*/ 1028 h 1488"/>
                                <a:gd name="T46" fmla="*/ 254 w 490"/>
                                <a:gd name="T47" fmla="*/ 1023 h 1488"/>
                                <a:gd name="T48" fmla="*/ 269 w 490"/>
                                <a:gd name="T49" fmla="*/ 1152 h 1488"/>
                                <a:gd name="T50" fmla="*/ 307 w 490"/>
                                <a:gd name="T51" fmla="*/ 1277 h 1488"/>
                                <a:gd name="T52" fmla="*/ 341 w 490"/>
                                <a:gd name="T53" fmla="*/ 1364 h 1488"/>
                                <a:gd name="T54" fmla="*/ 355 w 490"/>
                                <a:gd name="T55" fmla="*/ 1388 h 1488"/>
                                <a:gd name="T56" fmla="*/ 360 w 490"/>
                                <a:gd name="T57" fmla="*/ 1320 h 1488"/>
                                <a:gd name="T58" fmla="*/ 408 w 490"/>
                                <a:gd name="T59" fmla="*/ 1306 h 1488"/>
                                <a:gd name="T60" fmla="*/ 446 w 490"/>
                                <a:gd name="T61" fmla="*/ 1320 h 1488"/>
                                <a:gd name="T62" fmla="*/ 475 w 490"/>
                                <a:gd name="T63" fmla="*/ 1368 h 1488"/>
                                <a:gd name="T64" fmla="*/ 470 w 490"/>
                                <a:gd name="T65" fmla="*/ 1431 h 1488"/>
                                <a:gd name="T66" fmla="*/ 427 w 490"/>
                                <a:gd name="T67" fmla="*/ 1479 h 1488"/>
                                <a:gd name="T68" fmla="*/ 360 w 490"/>
                                <a:gd name="T69" fmla="*/ 1474 h 1488"/>
                                <a:gd name="T70" fmla="*/ 278 w 490"/>
                                <a:gd name="T71" fmla="*/ 1392 h 1488"/>
                                <a:gd name="T72" fmla="*/ 235 w 490"/>
                                <a:gd name="T73" fmla="*/ 1301 h 1488"/>
                                <a:gd name="T74" fmla="*/ 211 w 490"/>
                                <a:gd name="T75" fmla="*/ 1076 h 1488"/>
                                <a:gd name="T76" fmla="*/ 187 w 490"/>
                                <a:gd name="T77" fmla="*/ 874 h 1488"/>
                                <a:gd name="T78" fmla="*/ 120 w 490"/>
                                <a:gd name="T79" fmla="*/ 788 h 1488"/>
                                <a:gd name="T80" fmla="*/ 58 w 490"/>
                                <a:gd name="T81" fmla="*/ 783 h 1488"/>
                                <a:gd name="T82" fmla="*/ 29 w 490"/>
                                <a:gd name="T83" fmla="*/ 836 h 1488"/>
                                <a:gd name="T84" fmla="*/ 48 w 490"/>
                                <a:gd name="T85" fmla="*/ 893 h 1488"/>
                                <a:gd name="T86" fmla="*/ 86 w 490"/>
                                <a:gd name="T87" fmla="*/ 898 h 1488"/>
                                <a:gd name="T88" fmla="*/ 115 w 490"/>
                                <a:gd name="T89" fmla="*/ 860 h 1488"/>
                                <a:gd name="T90" fmla="*/ 115 w 490"/>
                                <a:gd name="T91" fmla="*/ 927 h 1488"/>
                                <a:gd name="T92" fmla="*/ 130 w 490"/>
                                <a:gd name="T93" fmla="*/ 965 h 1488"/>
                                <a:gd name="T94" fmla="*/ 120 w 490"/>
                                <a:gd name="T95" fmla="*/ 1008 h 1488"/>
                                <a:gd name="T96" fmla="*/ 82 w 490"/>
                                <a:gd name="T97" fmla="*/ 994 h 1488"/>
                                <a:gd name="T98" fmla="*/ 34 w 490"/>
                                <a:gd name="T99" fmla="*/ 946 h 1488"/>
                                <a:gd name="T100" fmla="*/ 0 w 490"/>
                                <a:gd name="T101" fmla="*/ 840 h 1488"/>
                                <a:gd name="T102" fmla="*/ 24 w 490"/>
                                <a:gd name="T103" fmla="*/ 692 h 1488"/>
                                <a:gd name="T104" fmla="*/ 91 w 490"/>
                                <a:gd name="T105" fmla="*/ 610 h 1488"/>
                                <a:gd name="T106" fmla="*/ 158 w 490"/>
                                <a:gd name="T107" fmla="*/ 557 h 1488"/>
                                <a:gd name="T108" fmla="*/ 240 w 490"/>
                                <a:gd name="T109" fmla="*/ 437 h 1488"/>
                                <a:gd name="T110" fmla="*/ 307 w 490"/>
                                <a:gd name="T111" fmla="*/ 274 h 1488"/>
                                <a:gd name="T112" fmla="*/ 317 w 490"/>
                                <a:gd name="T113" fmla="*/ 0 h 1488"/>
                                <a:gd name="T114" fmla="*/ 346 w 490"/>
                                <a:gd name="T115" fmla="*/ 44 h 1488"/>
                                <a:gd name="T116" fmla="*/ 379 w 490"/>
                                <a:gd name="T117" fmla="*/ 68 h 148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Lst>
                              <a:rect l="0" t="0" r="r" b="b"/>
                              <a:pathLst>
                                <a:path w="490" h="1488">
                                  <a:moveTo>
                                    <a:pt x="403" y="82"/>
                                  </a:moveTo>
                                  <a:lnTo>
                                    <a:pt x="408" y="111"/>
                                  </a:lnTo>
                                  <a:lnTo>
                                    <a:pt x="413" y="149"/>
                                  </a:lnTo>
                                  <a:lnTo>
                                    <a:pt x="413" y="192"/>
                                  </a:lnTo>
                                  <a:lnTo>
                                    <a:pt x="413" y="236"/>
                                  </a:lnTo>
                                  <a:lnTo>
                                    <a:pt x="413" y="279"/>
                                  </a:lnTo>
                                  <a:lnTo>
                                    <a:pt x="408" y="322"/>
                                  </a:lnTo>
                                  <a:lnTo>
                                    <a:pt x="398" y="370"/>
                                  </a:lnTo>
                                  <a:lnTo>
                                    <a:pt x="389" y="413"/>
                                  </a:lnTo>
                                  <a:lnTo>
                                    <a:pt x="374" y="461"/>
                                  </a:lnTo>
                                  <a:lnTo>
                                    <a:pt x="355" y="500"/>
                                  </a:lnTo>
                                  <a:lnTo>
                                    <a:pt x="336" y="538"/>
                                  </a:lnTo>
                                  <a:lnTo>
                                    <a:pt x="312" y="576"/>
                                  </a:lnTo>
                                  <a:lnTo>
                                    <a:pt x="283" y="605"/>
                                  </a:lnTo>
                                  <a:lnTo>
                                    <a:pt x="250" y="634"/>
                                  </a:lnTo>
                                  <a:lnTo>
                                    <a:pt x="216" y="653"/>
                                  </a:lnTo>
                                  <a:lnTo>
                                    <a:pt x="178" y="668"/>
                                  </a:lnTo>
                                  <a:lnTo>
                                    <a:pt x="187" y="672"/>
                                  </a:lnTo>
                                  <a:lnTo>
                                    <a:pt x="197" y="672"/>
                                  </a:lnTo>
                                  <a:lnTo>
                                    <a:pt x="206" y="672"/>
                                  </a:lnTo>
                                  <a:lnTo>
                                    <a:pt x="221" y="672"/>
                                  </a:lnTo>
                                  <a:lnTo>
                                    <a:pt x="235" y="672"/>
                                  </a:lnTo>
                                  <a:lnTo>
                                    <a:pt x="250" y="668"/>
                                  </a:lnTo>
                                  <a:lnTo>
                                    <a:pt x="264" y="663"/>
                                  </a:lnTo>
                                  <a:lnTo>
                                    <a:pt x="278" y="663"/>
                                  </a:lnTo>
                                  <a:lnTo>
                                    <a:pt x="298" y="663"/>
                                  </a:lnTo>
                                  <a:lnTo>
                                    <a:pt x="317" y="672"/>
                                  </a:lnTo>
                                  <a:lnTo>
                                    <a:pt x="331" y="682"/>
                                  </a:lnTo>
                                  <a:lnTo>
                                    <a:pt x="346" y="696"/>
                                  </a:lnTo>
                                  <a:lnTo>
                                    <a:pt x="355" y="711"/>
                                  </a:lnTo>
                                  <a:lnTo>
                                    <a:pt x="355" y="730"/>
                                  </a:lnTo>
                                  <a:lnTo>
                                    <a:pt x="346" y="749"/>
                                  </a:lnTo>
                                  <a:lnTo>
                                    <a:pt x="322" y="768"/>
                                  </a:lnTo>
                                  <a:lnTo>
                                    <a:pt x="302" y="778"/>
                                  </a:lnTo>
                                  <a:lnTo>
                                    <a:pt x="317" y="783"/>
                                  </a:lnTo>
                                  <a:lnTo>
                                    <a:pt x="360" y="778"/>
                                  </a:lnTo>
                                  <a:lnTo>
                                    <a:pt x="394" y="788"/>
                                  </a:lnTo>
                                  <a:lnTo>
                                    <a:pt x="418" y="807"/>
                                  </a:lnTo>
                                  <a:lnTo>
                                    <a:pt x="437" y="826"/>
                                  </a:lnTo>
                                  <a:lnTo>
                                    <a:pt x="446" y="850"/>
                                  </a:lnTo>
                                  <a:lnTo>
                                    <a:pt x="456" y="874"/>
                                  </a:lnTo>
                                  <a:lnTo>
                                    <a:pt x="470" y="888"/>
                                  </a:lnTo>
                                  <a:lnTo>
                                    <a:pt x="490" y="893"/>
                                  </a:lnTo>
                                  <a:lnTo>
                                    <a:pt x="480" y="912"/>
                                  </a:lnTo>
                                  <a:lnTo>
                                    <a:pt x="466" y="927"/>
                                  </a:lnTo>
                                  <a:lnTo>
                                    <a:pt x="446" y="936"/>
                                  </a:lnTo>
                                  <a:lnTo>
                                    <a:pt x="427" y="946"/>
                                  </a:lnTo>
                                  <a:lnTo>
                                    <a:pt x="398" y="951"/>
                                  </a:lnTo>
                                  <a:lnTo>
                                    <a:pt x="370" y="946"/>
                                  </a:lnTo>
                                  <a:lnTo>
                                    <a:pt x="341" y="932"/>
                                  </a:lnTo>
                                  <a:lnTo>
                                    <a:pt x="312" y="903"/>
                                  </a:lnTo>
                                  <a:lnTo>
                                    <a:pt x="293" y="884"/>
                                  </a:lnTo>
                                  <a:lnTo>
                                    <a:pt x="288" y="903"/>
                                  </a:lnTo>
                                  <a:lnTo>
                                    <a:pt x="336" y="941"/>
                                  </a:lnTo>
                                  <a:lnTo>
                                    <a:pt x="370" y="980"/>
                                  </a:lnTo>
                                  <a:lnTo>
                                    <a:pt x="389" y="1018"/>
                                  </a:lnTo>
                                  <a:lnTo>
                                    <a:pt x="398" y="1061"/>
                                  </a:lnTo>
                                  <a:lnTo>
                                    <a:pt x="403" y="1100"/>
                                  </a:lnTo>
                                  <a:lnTo>
                                    <a:pt x="408" y="1128"/>
                                  </a:lnTo>
                                  <a:lnTo>
                                    <a:pt x="413" y="1152"/>
                                  </a:lnTo>
                                  <a:lnTo>
                                    <a:pt x="427" y="1157"/>
                                  </a:lnTo>
                                  <a:lnTo>
                                    <a:pt x="408" y="1162"/>
                                  </a:lnTo>
                                  <a:lnTo>
                                    <a:pt x="384" y="1157"/>
                                  </a:lnTo>
                                  <a:lnTo>
                                    <a:pt x="360" y="1148"/>
                                  </a:lnTo>
                                  <a:lnTo>
                                    <a:pt x="336" y="1133"/>
                                  </a:lnTo>
                                  <a:lnTo>
                                    <a:pt x="317" y="1109"/>
                                  </a:lnTo>
                                  <a:lnTo>
                                    <a:pt x="298" y="1085"/>
                                  </a:lnTo>
                                  <a:lnTo>
                                    <a:pt x="278" y="1056"/>
                                  </a:lnTo>
                                  <a:lnTo>
                                    <a:pt x="274" y="1028"/>
                                  </a:lnTo>
                                  <a:lnTo>
                                    <a:pt x="264" y="960"/>
                                  </a:lnTo>
                                  <a:lnTo>
                                    <a:pt x="250" y="975"/>
                                  </a:lnTo>
                                  <a:lnTo>
                                    <a:pt x="254" y="1023"/>
                                  </a:lnTo>
                                  <a:lnTo>
                                    <a:pt x="259" y="1066"/>
                                  </a:lnTo>
                                  <a:lnTo>
                                    <a:pt x="264" y="1109"/>
                                  </a:lnTo>
                                  <a:lnTo>
                                    <a:pt x="269" y="1152"/>
                                  </a:lnTo>
                                  <a:lnTo>
                                    <a:pt x="274" y="1196"/>
                                  </a:lnTo>
                                  <a:lnTo>
                                    <a:pt x="288" y="1234"/>
                                  </a:lnTo>
                                  <a:lnTo>
                                    <a:pt x="307" y="1277"/>
                                  </a:lnTo>
                                  <a:lnTo>
                                    <a:pt x="341" y="1316"/>
                                  </a:lnTo>
                                  <a:lnTo>
                                    <a:pt x="341" y="1344"/>
                                  </a:lnTo>
                                  <a:lnTo>
                                    <a:pt x="341" y="1364"/>
                                  </a:lnTo>
                                  <a:lnTo>
                                    <a:pt x="346" y="1388"/>
                                  </a:lnTo>
                                  <a:lnTo>
                                    <a:pt x="360" y="1407"/>
                                  </a:lnTo>
                                  <a:lnTo>
                                    <a:pt x="355" y="1388"/>
                                  </a:lnTo>
                                  <a:lnTo>
                                    <a:pt x="355" y="1364"/>
                                  </a:lnTo>
                                  <a:lnTo>
                                    <a:pt x="355" y="1344"/>
                                  </a:lnTo>
                                  <a:lnTo>
                                    <a:pt x="360" y="1320"/>
                                  </a:lnTo>
                                  <a:lnTo>
                                    <a:pt x="379" y="1311"/>
                                  </a:lnTo>
                                  <a:lnTo>
                                    <a:pt x="394" y="1306"/>
                                  </a:lnTo>
                                  <a:lnTo>
                                    <a:pt x="408" y="1306"/>
                                  </a:lnTo>
                                  <a:lnTo>
                                    <a:pt x="422" y="1306"/>
                                  </a:lnTo>
                                  <a:lnTo>
                                    <a:pt x="437" y="1311"/>
                                  </a:lnTo>
                                  <a:lnTo>
                                    <a:pt x="446" y="1320"/>
                                  </a:lnTo>
                                  <a:lnTo>
                                    <a:pt x="456" y="1335"/>
                                  </a:lnTo>
                                  <a:lnTo>
                                    <a:pt x="466" y="1349"/>
                                  </a:lnTo>
                                  <a:lnTo>
                                    <a:pt x="475" y="1368"/>
                                  </a:lnTo>
                                  <a:lnTo>
                                    <a:pt x="475" y="1388"/>
                                  </a:lnTo>
                                  <a:lnTo>
                                    <a:pt x="475" y="1412"/>
                                  </a:lnTo>
                                  <a:lnTo>
                                    <a:pt x="470" y="1431"/>
                                  </a:lnTo>
                                  <a:lnTo>
                                    <a:pt x="461" y="1450"/>
                                  </a:lnTo>
                                  <a:lnTo>
                                    <a:pt x="446" y="1469"/>
                                  </a:lnTo>
                                  <a:lnTo>
                                    <a:pt x="427" y="1479"/>
                                  </a:lnTo>
                                  <a:lnTo>
                                    <a:pt x="408" y="1488"/>
                                  </a:lnTo>
                                  <a:lnTo>
                                    <a:pt x="384" y="1488"/>
                                  </a:lnTo>
                                  <a:lnTo>
                                    <a:pt x="360" y="1474"/>
                                  </a:lnTo>
                                  <a:lnTo>
                                    <a:pt x="331" y="1455"/>
                                  </a:lnTo>
                                  <a:lnTo>
                                    <a:pt x="302" y="1426"/>
                                  </a:lnTo>
                                  <a:lnTo>
                                    <a:pt x="278" y="1392"/>
                                  </a:lnTo>
                                  <a:lnTo>
                                    <a:pt x="259" y="1364"/>
                                  </a:lnTo>
                                  <a:lnTo>
                                    <a:pt x="240" y="1330"/>
                                  </a:lnTo>
                                  <a:lnTo>
                                    <a:pt x="235" y="1301"/>
                                  </a:lnTo>
                                  <a:lnTo>
                                    <a:pt x="221" y="1229"/>
                                  </a:lnTo>
                                  <a:lnTo>
                                    <a:pt x="216" y="1152"/>
                                  </a:lnTo>
                                  <a:lnTo>
                                    <a:pt x="211" y="1076"/>
                                  </a:lnTo>
                                  <a:lnTo>
                                    <a:pt x="206" y="1004"/>
                                  </a:lnTo>
                                  <a:lnTo>
                                    <a:pt x="202" y="936"/>
                                  </a:lnTo>
                                  <a:lnTo>
                                    <a:pt x="187" y="874"/>
                                  </a:lnTo>
                                  <a:lnTo>
                                    <a:pt x="173" y="831"/>
                                  </a:lnTo>
                                  <a:lnTo>
                                    <a:pt x="149" y="802"/>
                                  </a:lnTo>
                                  <a:lnTo>
                                    <a:pt x="120" y="788"/>
                                  </a:lnTo>
                                  <a:lnTo>
                                    <a:pt x="96" y="778"/>
                                  </a:lnTo>
                                  <a:lnTo>
                                    <a:pt x="77" y="778"/>
                                  </a:lnTo>
                                  <a:lnTo>
                                    <a:pt x="58" y="783"/>
                                  </a:lnTo>
                                  <a:lnTo>
                                    <a:pt x="43" y="797"/>
                                  </a:lnTo>
                                  <a:lnTo>
                                    <a:pt x="34" y="812"/>
                                  </a:lnTo>
                                  <a:lnTo>
                                    <a:pt x="29" y="836"/>
                                  </a:lnTo>
                                  <a:lnTo>
                                    <a:pt x="34" y="860"/>
                                  </a:lnTo>
                                  <a:lnTo>
                                    <a:pt x="38" y="884"/>
                                  </a:lnTo>
                                  <a:lnTo>
                                    <a:pt x="48" y="893"/>
                                  </a:lnTo>
                                  <a:lnTo>
                                    <a:pt x="62" y="903"/>
                                  </a:lnTo>
                                  <a:lnTo>
                                    <a:pt x="72" y="898"/>
                                  </a:lnTo>
                                  <a:lnTo>
                                    <a:pt x="86" y="898"/>
                                  </a:lnTo>
                                  <a:lnTo>
                                    <a:pt x="101" y="884"/>
                                  </a:lnTo>
                                  <a:lnTo>
                                    <a:pt x="110" y="874"/>
                                  </a:lnTo>
                                  <a:lnTo>
                                    <a:pt x="115" y="860"/>
                                  </a:lnTo>
                                  <a:lnTo>
                                    <a:pt x="125" y="888"/>
                                  </a:lnTo>
                                  <a:lnTo>
                                    <a:pt x="120" y="912"/>
                                  </a:lnTo>
                                  <a:lnTo>
                                    <a:pt x="115" y="927"/>
                                  </a:lnTo>
                                  <a:lnTo>
                                    <a:pt x="101" y="936"/>
                                  </a:lnTo>
                                  <a:lnTo>
                                    <a:pt x="120" y="951"/>
                                  </a:lnTo>
                                  <a:lnTo>
                                    <a:pt x="130" y="965"/>
                                  </a:lnTo>
                                  <a:lnTo>
                                    <a:pt x="130" y="980"/>
                                  </a:lnTo>
                                  <a:lnTo>
                                    <a:pt x="125" y="1004"/>
                                  </a:lnTo>
                                  <a:lnTo>
                                    <a:pt x="120" y="1008"/>
                                  </a:lnTo>
                                  <a:lnTo>
                                    <a:pt x="110" y="1008"/>
                                  </a:lnTo>
                                  <a:lnTo>
                                    <a:pt x="91" y="1004"/>
                                  </a:lnTo>
                                  <a:lnTo>
                                    <a:pt x="82" y="994"/>
                                  </a:lnTo>
                                  <a:lnTo>
                                    <a:pt x="62" y="980"/>
                                  </a:lnTo>
                                  <a:lnTo>
                                    <a:pt x="48" y="965"/>
                                  </a:lnTo>
                                  <a:lnTo>
                                    <a:pt x="34" y="946"/>
                                  </a:lnTo>
                                  <a:lnTo>
                                    <a:pt x="24" y="932"/>
                                  </a:lnTo>
                                  <a:lnTo>
                                    <a:pt x="10" y="893"/>
                                  </a:lnTo>
                                  <a:lnTo>
                                    <a:pt x="0" y="840"/>
                                  </a:lnTo>
                                  <a:lnTo>
                                    <a:pt x="0" y="788"/>
                                  </a:lnTo>
                                  <a:lnTo>
                                    <a:pt x="5" y="735"/>
                                  </a:lnTo>
                                  <a:lnTo>
                                    <a:pt x="24" y="692"/>
                                  </a:lnTo>
                                  <a:lnTo>
                                    <a:pt x="43" y="653"/>
                                  </a:lnTo>
                                  <a:lnTo>
                                    <a:pt x="67" y="629"/>
                                  </a:lnTo>
                                  <a:lnTo>
                                    <a:pt x="91" y="610"/>
                                  </a:lnTo>
                                  <a:lnTo>
                                    <a:pt x="115" y="591"/>
                                  </a:lnTo>
                                  <a:lnTo>
                                    <a:pt x="139" y="576"/>
                                  </a:lnTo>
                                  <a:lnTo>
                                    <a:pt x="158" y="557"/>
                                  </a:lnTo>
                                  <a:lnTo>
                                    <a:pt x="178" y="533"/>
                                  </a:lnTo>
                                  <a:lnTo>
                                    <a:pt x="211" y="485"/>
                                  </a:lnTo>
                                  <a:lnTo>
                                    <a:pt x="240" y="437"/>
                                  </a:lnTo>
                                  <a:lnTo>
                                    <a:pt x="269" y="389"/>
                                  </a:lnTo>
                                  <a:lnTo>
                                    <a:pt x="293" y="336"/>
                                  </a:lnTo>
                                  <a:lnTo>
                                    <a:pt x="307" y="274"/>
                                  </a:lnTo>
                                  <a:lnTo>
                                    <a:pt x="322" y="197"/>
                                  </a:lnTo>
                                  <a:lnTo>
                                    <a:pt x="322" y="111"/>
                                  </a:lnTo>
                                  <a:lnTo>
                                    <a:pt x="317" y="0"/>
                                  </a:lnTo>
                                  <a:lnTo>
                                    <a:pt x="326" y="15"/>
                                  </a:lnTo>
                                  <a:lnTo>
                                    <a:pt x="336" y="29"/>
                                  </a:lnTo>
                                  <a:lnTo>
                                    <a:pt x="346" y="44"/>
                                  </a:lnTo>
                                  <a:lnTo>
                                    <a:pt x="355" y="48"/>
                                  </a:lnTo>
                                  <a:lnTo>
                                    <a:pt x="365" y="58"/>
                                  </a:lnTo>
                                  <a:lnTo>
                                    <a:pt x="379" y="68"/>
                                  </a:lnTo>
                                  <a:lnTo>
                                    <a:pt x="389" y="72"/>
                                  </a:lnTo>
                                  <a:lnTo>
                                    <a:pt x="403" y="82"/>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77" name="Freeform 69"/>
                          <wps:cNvSpPr>
                            <a:spLocks/>
                          </wps:cNvSpPr>
                          <wps:spPr bwMode="auto">
                            <a:xfrm>
                              <a:off x="10771" y="1476"/>
                              <a:ext cx="250" cy="771"/>
                            </a:xfrm>
                            <a:custGeom>
                              <a:avLst/>
                              <a:gdLst>
                                <a:gd name="T0" fmla="*/ 0 w 250"/>
                                <a:gd name="T1" fmla="*/ 754 h 806"/>
                                <a:gd name="T2" fmla="*/ 43 w 250"/>
                                <a:gd name="T3" fmla="*/ 691 h 806"/>
                                <a:gd name="T4" fmla="*/ 82 w 250"/>
                                <a:gd name="T5" fmla="*/ 619 h 806"/>
                                <a:gd name="T6" fmla="*/ 110 w 250"/>
                                <a:gd name="T7" fmla="*/ 542 h 806"/>
                                <a:gd name="T8" fmla="*/ 134 w 250"/>
                                <a:gd name="T9" fmla="*/ 461 h 806"/>
                                <a:gd name="T10" fmla="*/ 154 w 250"/>
                                <a:gd name="T11" fmla="*/ 370 h 806"/>
                                <a:gd name="T12" fmla="*/ 163 w 250"/>
                                <a:gd name="T13" fmla="*/ 278 h 806"/>
                                <a:gd name="T14" fmla="*/ 163 w 250"/>
                                <a:gd name="T15" fmla="*/ 187 h 806"/>
                                <a:gd name="T16" fmla="*/ 149 w 250"/>
                                <a:gd name="T17" fmla="*/ 96 h 806"/>
                                <a:gd name="T18" fmla="*/ 230 w 250"/>
                                <a:gd name="T19" fmla="*/ 0 h 806"/>
                                <a:gd name="T20" fmla="*/ 245 w 250"/>
                                <a:gd name="T21" fmla="*/ 82 h 806"/>
                                <a:gd name="T22" fmla="*/ 250 w 250"/>
                                <a:gd name="T23" fmla="*/ 173 h 806"/>
                                <a:gd name="T24" fmla="*/ 250 w 250"/>
                                <a:gd name="T25" fmla="*/ 269 h 806"/>
                                <a:gd name="T26" fmla="*/ 245 w 250"/>
                                <a:gd name="T27" fmla="*/ 365 h 806"/>
                                <a:gd name="T28" fmla="*/ 230 w 250"/>
                                <a:gd name="T29" fmla="*/ 466 h 806"/>
                                <a:gd name="T30" fmla="*/ 211 w 250"/>
                                <a:gd name="T31" fmla="*/ 566 h 806"/>
                                <a:gd name="T32" fmla="*/ 178 w 250"/>
                                <a:gd name="T33" fmla="*/ 658 h 806"/>
                                <a:gd name="T34" fmla="*/ 144 w 250"/>
                                <a:gd name="T35" fmla="*/ 744 h 806"/>
                                <a:gd name="T36" fmla="*/ 134 w 250"/>
                                <a:gd name="T37" fmla="*/ 744 h 806"/>
                                <a:gd name="T38" fmla="*/ 125 w 250"/>
                                <a:gd name="T39" fmla="*/ 744 h 806"/>
                                <a:gd name="T40" fmla="*/ 110 w 250"/>
                                <a:gd name="T41" fmla="*/ 749 h 806"/>
                                <a:gd name="T42" fmla="*/ 101 w 250"/>
                                <a:gd name="T43" fmla="*/ 754 h 806"/>
                                <a:gd name="T44" fmla="*/ 91 w 250"/>
                                <a:gd name="T45" fmla="*/ 758 h 806"/>
                                <a:gd name="T46" fmla="*/ 82 w 250"/>
                                <a:gd name="T47" fmla="*/ 768 h 806"/>
                                <a:gd name="T48" fmla="*/ 72 w 250"/>
                                <a:gd name="T49" fmla="*/ 782 h 806"/>
                                <a:gd name="T50" fmla="*/ 58 w 250"/>
                                <a:gd name="T51" fmla="*/ 802 h 806"/>
                                <a:gd name="T52" fmla="*/ 53 w 250"/>
                                <a:gd name="T53" fmla="*/ 806 h 806"/>
                                <a:gd name="T54" fmla="*/ 43 w 250"/>
                                <a:gd name="T55" fmla="*/ 806 h 806"/>
                                <a:gd name="T56" fmla="*/ 38 w 250"/>
                                <a:gd name="T57" fmla="*/ 802 h 806"/>
                                <a:gd name="T58" fmla="*/ 29 w 250"/>
                                <a:gd name="T59" fmla="*/ 792 h 806"/>
                                <a:gd name="T60" fmla="*/ 24 w 250"/>
                                <a:gd name="T61" fmla="*/ 778 h 806"/>
                                <a:gd name="T62" fmla="*/ 14 w 250"/>
                                <a:gd name="T63" fmla="*/ 768 h 806"/>
                                <a:gd name="T64" fmla="*/ 5 w 250"/>
                                <a:gd name="T65" fmla="*/ 758 h 806"/>
                                <a:gd name="T66" fmla="*/ 0 w 250"/>
                                <a:gd name="T67" fmla="*/ 754 h 80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Lst>
                              <a:rect l="0" t="0" r="r" b="b"/>
                              <a:pathLst>
                                <a:path w="250" h="806">
                                  <a:moveTo>
                                    <a:pt x="0" y="754"/>
                                  </a:moveTo>
                                  <a:lnTo>
                                    <a:pt x="43" y="691"/>
                                  </a:lnTo>
                                  <a:lnTo>
                                    <a:pt x="82" y="619"/>
                                  </a:lnTo>
                                  <a:lnTo>
                                    <a:pt x="110" y="542"/>
                                  </a:lnTo>
                                  <a:lnTo>
                                    <a:pt x="134" y="461"/>
                                  </a:lnTo>
                                  <a:lnTo>
                                    <a:pt x="154" y="370"/>
                                  </a:lnTo>
                                  <a:lnTo>
                                    <a:pt x="163" y="278"/>
                                  </a:lnTo>
                                  <a:lnTo>
                                    <a:pt x="163" y="187"/>
                                  </a:lnTo>
                                  <a:lnTo>
                                    <a:pt x="149" y="96"/>
                                  </a:lnTo>
                                  <a:lnTo>
                                    <a:pt x="230" y="0"/>
                                  </a:lnTo>
                                  <a:lnTo>
                                    <a:pt x="245" y="82"/>
                                  </a:lnTo>
                                  <a:lnTo>
                                    <a:pt x="250" y="173"/>
                                  </a:lnTo>
                                  <a:lnTo>
                                    <a:pt x="250" y="269"/>
                                  </a:lnTo>
                                  <a:lnTo>
                                    <a:pt x="245" y="365"/>
                                  </a:lnTo>
                                  <a:lnTo>
                                    <a:pt x="230" y="466"/>
                                  </a:lnTo>
                                  <a:lnTo>
                                    <a:pt x="211" y="566"/>
                                  </a:lnTo>
                                  <a:lnTo>
                                    <a:pt x="178" y="658"/>
                                  </a:lnTo>
                                  <a:lnTo>
                                    <a:pt x="144" y="744"/>
                                  </a:lnTo>
                                  <a:lnTo>
                                    <a:pt x="134" y="744"/>
                                  </a:lnTo>
                                  <a:lnTo>
                                    <a:pt x="125" y="744"/>
                                  </a:lnTo>
                                  <a:lnTo>
                                    <a:pt x="110" y="749"/>
                                  </a:lnTo>
                                  <a:lnTo>
                                    <a:pt x="101" y="754"/>
                                  </a:lnTo>
                                  <a:lnTo>
                                    <a:pt x="91" y="758"/>
                                  </a:lnTo>
                                  <a:lnTo>
                                    <a:pt x="82" y="768"/>
                                  </a:lnTo>
                                  <a:lnTo>
                                    <a:pt x="72" y="782"/>
                                  </a:lnTo>
                                  <a:lnTo>
                                    <a:pt x="58" y="802"/>
                                  </a:lnTo>
                                  <a:lnTo>
                                    <a:pt x="53" y="806"/>
                                  </a:lnTo>
                                  <a:lnTo>
                                    <a:pt x="43" y="806"/>
                                  </a:lnTo>
                                  <a:lnTo>
                                    <a:pt x="38" y="802"/>
                                  </a:lnTo>
                                  <a:lnTo>
                                    <a:pt x="29" y="792"/>
                                  </a:lnTo>
                                  <a:lnTo>
                                    <a:pt x="24" y="778"/>
                                  </a:lnTo>
                                  <a:lnTo>
                                    <a:pt x="14" y="768"/>
                                  </a:lnTo>
                                  <a:lnTo>
                                    <a:pt x="5" y="758"/>
                                  </a:lnTo>
                                  <a:lnTo>
                                    <a:pt x="0" y="754"/>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s:wsp>
                        <wps:cNvPr id="278" name="AutoShape 70"/>
                        <wps:cNvSpPr>
                          <a:spLocks noChangeArrowheads="1"/>
                        </wps:cNvSpPr>
                        <wps:spPr bwMode="auto">
                          <a:xfrm>
                            <a:off x="2672" y="2679"/>
                            <a:ext cx="6480" cy="85"/>
                          </a:xfrm>
                          <a:prstGeom prst="flowChartTerminator">
                            <a:avLst/>
                          </a:prstGeom>
                          <a:solidFill>
                            <a:srgbClr val="000080"/>
                          </a:solidFill>
                          <a:ln>
                            <a:noFill/>
                          </a:ln>
                          <a:extLst>
                            <a:ext uri="{91240B29-F687-4F45-9708-019B960494DF}">
                              <a14:hiddenLine xmlns:a14="http://schemas.microsoft.com/office/drawing/2010/main" w="9525">
                                <a:solidFill>
                                  <a:srgbClr val="C0C0C0"/>
                                </a:solidFill>
                                <a:miter lim="800000"/>
                                <a:headEnd/>
                                <a:tailEnd/>
                              </a14:hiddenLine>
                            </a:ext>
                          </a:extLst>
                        </wps:spPr>
                        <wps:bodyPr rot="0" vert="horz" wrap="square" lIns="91440" tIns="45720" rIns="91440" bIns="45720" anchor="t" anchorCtr="0" upright="1">
                          <a:noAutofit/>
                        </wps:bodyPr>
                      </wps:wsp>
                      <wps:wsp>
                        <wps:cNvPr id="279" name="AutoShape 71"/>
                        <wps:cNvSpPr>
                          <a:spLocks noChangeArrowheads="1"/>
                        </wps:cNvSpPr>
                        <wps:spPr bwMode="auto">
                          <a:xfrm>
                            <a:off x="2636" y="11768"/>
                            <a:ext cx="6480" cy="85"/>
                          </a:xfrm>
                          <a:prstGeom prst="flowChartTerminator">
                            <a:avLst/>
                          </a:prstGeom>
                          <a:solidFill>
                            <a:srgbClr val="000080"/>
                          </a:solidFill>
                          <a:ln>
                            <a:noFill/>
                          </a:ln>
                          <a:extLst>
                            <a:ext uri="{91240B29-F687-4F45-9708-019B960494DF}">
                              <a14:hiddenLine xmlns:a14="http://schemas.microsoft.com/office/drawing/2010/main" w="9525">
                                <a:solidFill>
                                  <a:srgbClr val="C0C0C0"/>
                                </a:solidFill>
                                <a:miter lim="800000"/>
                                <a:headEnd/>
                                <a:tailEnd/>
                              </a14:hiddenLine>
                            </a:ext>
                          </a:extLst>
                        </wps:spPr>
                        <wps:bodyPr rot="0" vert="horz" wrap="square" lIns="91440" tIns="45720" rIns="91440" bIns="45720" anchor="t" anchorCtr="0" upright="1">
                          <a:noAutofit/>
                        </wps:bodyPr>
                      </wps:wsp>
                      <wps:wsp>
                        <wps:cNvPr id="280" name="AutoShape 72"/>
                        <wps:cNvSpPr>
                          <a:spLocks noChangeArrowheads="1"/>
                        </wps:cNvSpPr>
                        <wps:spPr bwMode="auto">
                          <a:xfrm rot="5400000">
                            <a:off x="-2195" y="7209"/>
                            <a:ext cx="7710" cy="85"/>
                          </a:xfrm>
                          <a:prstGeom prst="flowChartTerminator">
                            <a:avLst/>
                          </a:prstGeom>
                          <a:solidFill>
                            <a:srgbClr val="000080"/>
                          </a:solidFill>
                          <a:ln>
                            <a:noFill/>
                          </a:ln>
                          <a:extLst>
                            <a:ext uri="{91240B29-F687-4F45-9708-019B960494DF}">
                              <a14:hiddenLine xmlns:a14="http://schemas.microsoft.com/office/drawing/2010/main" w="9525">
                                <a:solidFill>
                                  <a:srgbClr val="C0C0C0"/>
                                </a:solidFill>
                                <a:miter lim="800000"/>
                                <a:headEnd/>
                                <a:tailEnd/>
                              </a14:hiddenLine>
                            </a:ext>
                          </a:extLst>
                        </wps:spPr>
                        <wps:bodyPr rot="0" vert="horz" wrap="square" lIns="91440" tIns="45720" rIns="91440" bIns="45720" anchor="t" anchorCtr="0" upright="1">
                          <a:noAutofit/>
                        </wps:bodyPr>
                      </wps:wsp>
                      <wps:wsp>
                        <wps:cNvPr id="281" name="AutoShape 73"/>
                        <wps:cNvSpPr>
                          <a:spLocks noChangeArrowheads="1"/>
                        </wps:cNvSpPr>
                        <wps:spPr bwMode="auto">
                          <a:xfrm rot="5400000">
                            <a:off x="6292" y="7224"/>
                            <a:ext cx="7710" cy="85"/>
                          </a:xfrm>
                          <a:prstGeom prst="flowChartTerminator">
                            <a:avLst/>
                          </a:prstGeom>
                          <a:solidFill>
                            <a:srgbClr val="000080"/>
                          </a:solidFill>
                          <a:ln>
                            <a:noFill/>
                          </a:ln>
                          <a:extLst>
                            <a:ext uri="{91240B29-F687-4F45-9708-019B960494DF}">
                              <a14:hiddenLine xmlns:a14="http://schemas.microsoft.com/office/drawing/2010/main" w="9525">
                                <a:solidFill>
                                  <a:srgbClr val="C0C0C0"/>
                                </a:solidFill>
                                <a:miter lim="800000"/>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5A193ED" id="Group 231" o:spid="_x0000_s1026" style="position:absolute;margin-left:-17.2pt;margin-top:1.1pt;width:475.55pt;height:704.95pt;z-index:251659264;mso-position-horizontal-relative:margin" coordorigin="1605,2652" coordsize="8619,9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">
                <v:group id="Group 3" o:spid="_x0000_s1027" style="position:absolute;left:9153;top:11125;width:1052;height:743" coordorigin="8745,12761" coordsize="2271,27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">
                  <v:shape id="Freeform 4" o:spid="_x0000_s1028" style="position:absolute;left:10195;top:14637;width:149;height:165;visibility:visible;mso-wrap-style:square;v-text-anchor:top" coordsize="149,1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" path="m149,34l130,53,115,77,96,96,82,115,67,135r-9,14l43,163r-5,5l34,173r-5,l19,168r-9,l5,159,,149,,139,10,125,24,111,38,91,58,72,77,53,91,29,106,15,115,r5,l149,34xe" fillcolor="navy" stroked="f">
                    <v:path arrowok="t" o:connecttype="custom" o:connectlocs="149,32;130,51;115,73;96,92;82,110;67,129;58,142;43,155;38,160;34,165;29,165;19,160;10,160;5,152;0,142;0,133;10,119;24,106;38,87;58,69;77,51;91,28;106,14;115,0;120,0;149,32" o:connectangles="0,0,0,0,0,0,0,0,0,0,0,0,0,0,0,0,0,0,0,0,0,0,0,0,0,0"/>
                  </v:shape>
                  <v:shape id="Freeform 5" o:spid="_x0000_s1029" style="position:absolute;left:9561;top:14655;width:821;height:817;visibility:visible;mso-wrap-style:square;v-text-anchor:top" coordsize="821,8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" path="m447,744r-19,10l408,759r-14,l380,749r-15,-5l351,740r-15,l322,744r,-14l332,706r9,-29l356,648r19,-28l399,596r29,-20l461,567r29,-5l519,548r29,-15l572,509r24,-24l615,456r19,-33l648,389r15,-33l672,317r10,-38l687,245r5,-38l687,173r,-38l677,106,672,87,663,72,653,58,644,48,634,39,624,34r-4,-5l615,29r-15,l586,29r-14,5l552,44r-14,9l524,77r-10,24l504,140r-4,38l490,216r-14,34l461,284r-14,28l423,336r-19,20l380,370r-24,14l332,389r-29,5l279,389r-24,-9l231,365,212,346,188,322,178,293r-5,-24l173,250r,-14l149,226r-24,l96,231,72,245,48,264,34,293,24,327r,38l29,394r10,19l48,428r15,4l77,437r19,l111,432r14,l144,413r5,-19l149,365r-5,-14l135,341r-10,l116,351r9,14l120,389,106,375,96,365,92,351r,-19l96,327r5,-10l111,312r9,-4l130,303r10,5l149,308r5,9l164,332r4,19l173,365r,24l168,408r-4,20l149,447r-19,14l106,471r-19,5l63,471,44,466,29,452,15,432,5,404,,375,,336,5,303,20,269,39,240,63,216,96,202r39,-5l183,207r14,-24l216,164r24,-20l269,130r24,-10l317,120r19,10l351,149r5,34l356,207r-5,24l336,245r-4,5l322,250r-10,-5l303,245r-15,-5l284,236r-5,-10l274,221r,-14l279,202r5,l293,212r10,9l312,221r10,l332,216r4,-9l336,192r,-14l332,168r-5,-14l312,149r-14,-5l279,149r-19,10l240,168r-19,20l207,216r-5,15l197,245r,19l202,288r5,20l221,327r19,14l269,356r-5,-24l264,317r-4,-9l264,303r,l269,312r10,10l293,332r19,4l332,341r19,l370,341r14,-9l404,322r19,-14l437,288r24,-48l476,192r9,-48l495,96,509,58,533,24,567,5,610,r38,5l677,24r24,29l720,87r20,48l749,188r5,67l754,322r-5,29l744,380r-9,33l720,447r-9,29l692,500r-10,24l668,543r-10,14l648,576r-9,20l634,615r-5,19l629,653r-5,19l624,682r10,19l644,653r14,-43l672,567r24,-39l716,495r19,-39l749,423r10,-34l768,408r24,20l807,442r9,19l821,480r-5,20l807,524r-15,14l773,557r-14,10l754,581r-5,10l754,600r5,10l768,620r10,4l792,634r10,5l807,653r5,19l816,692r-4,19l802,730r-10,19l778,768r-19,10l744,783r-14,-5l720,768r-9,-9l701,744r-9,-14l687,720r-5,20l677,754r-5,14l672,783r-9,5l658,797r-10,5l639,802r-10,l620,797r-15,-9l596,778,586,764r-5,-20l576,725r-4,-19l567,735r,24l557,778r-5,14l548,802r-10,10l533,812r-9,-5l514,812r-10,l490,812r-10,l471,816r-10,10l456,840r-9,15l437,831r5,-29l447,778r9,-24l466,740r14,-15l490,711r14,-15l519,682r9,-14l538,653r10,-9l552,629r-4,-5l538,624r-14,10l519,648r-10,15l500,677r-10,15l476,711r-10,14l456,740r-9,4xe" fillcolor="navy" stroked="f">
                    <v:path arrowok="t" o:connecttype="custom" o:connectlocs="365,711;341,647;490,537;634,404;692,198;653,55;600,28;514,97;447,298;303,376;178,280;96,221;29,376;111,413;135,326;96,349;120,294;168,335;130,441;15,413;39,229;216,157;351,142;322,239;274,211;312,211;332,161;240,161;202,275;264,303;293,317;404,308;495,92;677,23;754,308;692,478;634,588;644,624;749,404;821,459;754,555;792,606;802,698;720,734;677,720;639,766;581,711;552,757;504,776;447,817;480,693;548,615;509,634;447,711" o:connectangles="0,0,0,0,0,0,0,0,0,0,0,0,0,0,0,0,0,0,0,0,0,0,0,0,0,0,0,0,0,0,0,0,0,0,0,0,0,0,0,0,0,0,0,0,0,0,0,0,0,0,0,0,0,0"/>
                  </v:shape>
                  <v:shape id="Freeform 6" o:spid="_x0000_s1030" style="position:absolute;left:10013;top:14843;width:76;height:175;visibility:visible;mso-wrap-style:square;v-text-anchor:top" coordsize="76,1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" path="m33,l48,10r9,19l67,48r5,29l76,101r,29l76,154r-4,29l67,159,62,144,57,125,52,106,43,91,33,87r-14,l,87,33,xe" fillcolor="navy" stroked="f">
                    <v:path arrowok="t" o:connecttype="custom" o:connectlocs="33,0;48,10;57,28;67,46;72,74;76,97;76,124;76,147;72,175;67,152;62,138;57,120;52,101;43,87;33,83;19,83;0,83;33,0" o:connectangles="0,0,0,0,0,0,0,0,0,0,0,0,0,0,0,0,0,0"/>
                  </v:shape>
                  <v:shape id="Freeform 7" o:spid="_x0000_s1031" style="position:absolute;left:10089;top:14766;width:63;height:82;visibility:visible;mso-wrap-style:square;v-text-anchor:top" coordsize="63,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" path="m53,9r5,19l63,48,58,67,53,81r-9,l39,86r-5,l29,81r-5,l20,76,15,72,5,67,,52,,38,5,24,10,9,20,4,29,,44,r9,9xe" fillcolor="navy" stroked="f">
                    <v:path arrowok="t" o:connecttype="custom" o:connectlocs="53,9;58,27;63,46;58,64;53,77;44,77;39,82;34,82;29,77;24,77;20,72;15,69;5,64;0,50;0,36;5,23;10,9;20,4;29,0;44,0;53,9" o:connectangles="0,0,0,0,0,0,0,0,0,0,0,0,0,0,0,0,0,0,0,0,0"/>
                  </v:shape>
                  <v:shape id="Freeform 8" o:spid="_x0000_s1032" style="position:absolute;left:8745;top:14843;width:1191;height:588;visibility:visible;mso-wrap-style:square;v-text-anchor:top" coordsize="1191,6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" path="m1128,509r-28,5l1071,519r-34,4l1004,523r-34,-4l932,509,898,499r-38,-9l826,471,792,451,759,423,730,394,706,360,687,317,668,274,658,226r-5,24l653,279r5,38l663,355r-5,24l653,399r-9,24l634,437r-14,10l605,447,591,432,576,403r-4,-19l562,399r5,57l562,499r-14,29l528,547r-19,15l495,576r-15,15l476,615,466,605,452,586,442,562r-5,-29l432,499r5,-33l447,427r19,-33l485,370,466,360r-24,63l408,466r-33,24l341,499r-29,10l288,514r-14,9l264,538r-4,-24l264,485r10,-34l288,423r15,-24l322,375r24,-20l370,346r53,-15l413,312r-19,5l375,327r-19,l341,331r-19,l308,331r-20,5l274,336r-19,5l240,346r-19,5l207,360r-19,15l173,389r-19,14l140,427r-10,5l116,432r-10,l101,432r-9,l82,437r-5,5l68,451r9,l82,451r10,-4l101,447r5,l116,447r9,4l135,456r9,19l149,495r,19l149,533r-5,14l135,562r-10,14l111,586r-15,9l82,595r-19,l48,591,29,576,20,562,10,538,,514,,485,10,451,29,418,48,384,77,355r24,-28l130,307r24,-9l183,288r29,-5l240,279r34,-5l303,269r29,l360,264r29,l418,259r29,-4l471,250r19,-10l509,231r19,-10l538,207r14,-15l562,154r10,-29l572,96,567,77,557,58,538,43r-14,l504,43,485,53r-9,14l471,82r,14l476,111r4,19l495,139r9,10l495,154r-15,l471,154r-10,l456,149r-4,-5l447,139r,-4l437,144r-5,10l428,163r-5,5l413,168r-5,l399,168r-10,-5l384,154r,-15l389,120r10,-19l408,82,423,67,437,48r10,-9l461,24r15,-9l500,10,519,5,543,r19,l586,5r19,5l639,34r29,24l687,87r14,28l716,149r14,29l744,207r20,24l783,250r19,19l821,288r19,15l860,322r19,19l898,355r24,15l946,379r29,10l1004,399r28,4l1066,403r38,l1143,403r48,-4l1181,413r-14,10l1157,437r-9,14l1143,461r-10,14l1133,490r-5,19xe" fillcolor="navy" stroked="f">
                    <v:path arrowok="t" o:connecttype="custom" o:connectlocs="1037,500;898,477;759,404;668,262;658,303;644,404;591,413;567,436;509,537;466,578;432,477;485,354;375,468;274,500;274,431;346,339;394,303;322,316;255,326;188,359;130,413;92,413;77,431;106,427;144,454;144,523;96,569;29,551;0,464;77,339;183,275;303,257;418,248;509,221;562,147;557,55;485,51;476,106;495,147;456,142;437,138;413,161;384,147;408,78;461,23;543,0;639,33;716,142;783,239;860,308;946,362;1066,385;1181,395;1143,441" o:connectangles="0,0,0,0,0,0,0,0,0,0,0,0,0,0,0,0,0,0,0,0,0,0,0,0,0,0,0,0,0,0,0,0,0,0,0,0,0,0,0,0,0,0,0,0,0,0,0,0,0,0,0,0,0,0"/>
                  </v:shape>
                  <v:shape id="Freeform 9" o:spid="_x0000_s1033" style="position:absolute;left:10339;top:15159;width:648;height:303;visibility:visible;mso-wrap-style:square;v-text-anchor:top" coordsize="648,3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" path="m38,l67,29,91,53r29,29l149,101r29,24l211,144r34,15l278,173r34,10l346,192r38,10l418,202r38,5l494,202r39,-5l566,192r82,96l614,298r-33,10l547,312r-38,5l470,317r-38,l394,312r-44,-4l312,298,269,288r-39,-9l192,264,154,245,120,226,82,202,48,178r,-10l48,159r,-15l43,130,38,120,29,106,19,92,5,77,,68,,58,5,48r9,-9l19,29,29,24,38,10,38,xe" fillcolor="navy" stroked="f">
                    <v:path arrowok="t" o:connecttype="custom" o:connectlocs="38,0;67,28;91,51;120,78;149,97;178,119;211,138;245,152;278,165;312,175;346,184;384,193;418,193;456,198;494,193;533,188;566,184;648,275;614,285;581,294;547,298;509,303;470,303;432,303;394,298;350,294;312,285;269,275;230,267;192,252;154,234;120,216;82,193;48,170;48,161;48,152;48,138;43,124;38,115;29,101;19,88;5,74;0,65;0,55;5,46;14,37;19,28;29,23;38,10;38,0" o:connectangles="0,0,0,0,0,0,0,0,0,0,0,0,0,0,0,0,0,0,0,0,0,0,0,0,0,0,0,0,0,0,0,0,0,0,0,0,0,0,0,0,0,0,0,0,0,0,0,0,0,0"/>
                  </v:shape>
                  <v:shape id="Freeform 10" o:spid="_x0000_s1034" style="position:absolute;left:10305;top:14687;width:567;height:624;visibility:visible;mso-wrap-style:square;v-text-anchor:top" coordsize="567,6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" path="m567,638r-29,10l509,653r-24,l466,643,452,629,437,619r-5,-14l423,595r-5,-19l413,571r,15l413,610r-9,9l389,619r-19,-9l341,595,317,576,293,552,279,518,269,485r-5,-24l260,446r-10,l245,461r-5,14l236,485r-5,14l221,504r-14,l192,494,173,475,149,442r-9,-20l135,389,125,350r-5,-38l116,269r,-43l120,192r10,-29l135,139,120,120r-4,10l111,139r-5,5l101,154r-5,4l92,163r-5,10l77,173,72,158,68,139,58,120,48,106,34,86,24,77,20,67,10,58,,58,,53r5,l10,53,53,,567,638xe" fillcolor="navy" stroked="f">
                    <v:path arrowok="t" o:connecttype="custom" o:connectlocs="538,619;485,624;452,601;432,578;418,550;413,560;404,592;370,583;317,550;279,495;264,441;250,426;240,454;231,477;207,482;173,454;140,403;125,334;116,257;120,183;135,133;116,124;106,138;96,151;87,165;72,151;58,115;34,82;20,64;0,55;5,51;53,0" o:connectangles="0,0,0,0,0,0,0,0,0,0,0,0,0,0,0,0,0,0,0,0,0,0,0,0,0,0,0,0,0,0,0,0"/>
                  </v:shape>
                  <v:shape id="Freeform 11" o:spid="_x0000_s1035" style="position:absolute;left:10358;top:14623;width:523;height:674;visibility:visible;mso-wrap-style:square;v-text-anchor:top" coordsize="523,7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" path="m514,705r9,-38l523,638r,-29l514,585,504,561r-9,-14l485,537r-10,-4l461,523r,-5l471,513r19,l495,509r,-20l490,461,480,427,461,398,442,369,413,345r-24,-9l370,331,360,321r,-9l370,307r9,-5l389,297r10,-9l403,273r,-14l399,240,379,216,355,187,336,177r-24,-9l283,158r-33,-9l211,144r-28,l154,149r-24,14l115,168,96,153r10,-4l111,139r4,-5l125,125r5,-5l135,115r,-10l139,101,125,91,111,81,96,72,87,57,72,43,63,33,53,24,48,9,43,r,l39,9r,l,67,514,705xe" fillcolor="navy" stroked="f">
                    <v:path arrowok="t" o:connecttype="custom" o:connectlocs="523,638;523,582;504,536;485,513;461,500;471,490;495,487;490,441;461,380;413,330;370,316;360,298;379,289;399,275;403,248;379,207;336,169;283,151;211,138;154,142;115,161;106,142;115,128;130,115;135,100;125,87;96,69;72,41;53,23;43,0;39,9;0,64" o:connectangles="0,0,0,0,0,0,0,0,0,0,0,0,0,0,0,0,0,0,0,0,0,0,0,0,0,0,0,0,0,0,0,0"/>
                  </v:shape>
                  <v:shape id="Freeform 12" o:spid="_x0000_s1036" style="position:absolute;left:10147;top:14486;width:158;height:178;visibility:visible;mso-wrap-style:square;v-text-anchor:top" coordsize="158,1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" path="m115,187l101,177,86,163,72,158,58,149,38,144r-14,l10,139,,144,5,129r9,-9l24,110r10,-9l43,91,53,86r5,-9l67,77,58,72,48,62,43,57,38,48,34,33,29,24,34,9,43,,158,144r-43,43xe" fillcolor="navy" stroked="f">
                    <v:path arrowok="t" o:connecttype="custom" o:connectlocs="115,178;101,168;86,155;72,150;58,142;38,137;24,137;10,132;0,137;5,123;14,114;24,105;34,96;43,87;53,82;58,73;67,73;58,69;48,59;43,54;38,46;34,31;29,23;34,9;43,0;158,137;115,178" o:connectangles="0,0,0,0,0,0,0,0,0,0,0,0,0,0,0,0,0,0,0,0,0,0,0,0,0,0,0"/>
                  </v:shape>
                  <v:shape id="Freeform 13" o:spid="_x0000_s1037" style="position:absolute;left:10190;top:14435;width:154;height:188;visibility:visible;mso-wrap-style:square;v-text-anchor:top" coordsize="154,1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" path="m154,149l144,130r-9,-20l125,91,120,67,115,53r,-24l111,14,115,r-9,10l96,19,87,29,82,43,72,53r-5,9l63,72r,10l58,72,53,62,43,53,39,43,29,38r-10,l10,43,,53,115,197r39,-48xe" fillcolor="navy" stroked="f">
                    <v:path arrowok="t" o:connecttype="custom" o:connectlocs="154,142;144,124;135,105;125,87;120,64;115,51;115,28;111,13;115,0;106,10;96,18;87,28;82,41;72,51;67,59;63,69;63,78;58,69;53,59;43,51;39,41;29,36;19,36;10,41;0,51;115,188;154,142" o:connectangles="0,0,0,0,0,0,0,0,0,0,0,0,0,0,0,0,0,0,0,0,0,0,0,0,0,0,0"/>
                  </v:shape>
                  <v:shape id="Freeform 14" o:spid="_x0000_s1038" style="position:absolute;left:10315;top:14494;width:139;height:175;visibility:visible;mso-wrap-style:square;v-text-anchor:top" coordsize="139,1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" path="m29,183l43,164,62,144,77,120,96,101,110,82,120,68,130,53r4,-5l139,39r,-10l139,20,134,10,130,5,120,,110,r-9,10l91,24,77,44,58,68,43,92,24,111,14,130,5,144,,149r29,34xe" fillcolor="navy" stroked="f">
                    <v:path arrowok="t" o:connecttype="custom" o:connectlocs="29,175;43,157;62,138;77,115;96,97;110,78;120,65;130,51;134,46;139,37;139,28;139,19;134,10;130,5;120,0;110,0;101,10;91,23;77,42;58,65;43,88;24,106;14,124;5,138;0,142;29,175" o:connectangles="0,0,0,0,0,0,0,0,0,0,0,0,0,0,0,0,0,0,0,0,0,0,0,0,0,0"/>
                  </v:shape>
                  <v:shape id="Freeform 15" o:spid="_x0000_s1039" style="position:absolute;left:10329;top:13737;width:687;height:983;visibility:visible;mso-wrap-style:square;v-text-anchor:top" coordsize="687,10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" path="m596,552r9,-24l610,504r,-14l605,471r-5,-19l596,437r,-14l596,399r-10,5l567,413r-24,10l524,442r-24,24l480,500r-14,33l456,572r-4,38l442,648r-14,34l408,711r-19,29l365,768r-24,24l317,807r-29,19l255,840r-29,10l197,855r-29,5l140,860r-29,-5l87,845,72,836,58,826,48,816,39,802,34,792,29,778r-5,-5l24,764r,-15l24,735r5,-24l39,687r9,-19l63,653,87,639r29,-10l144,624r29,-14l202,596r29,-20l250,552r19,-24l288,500r15,-29l308,442r9,-34l317,380r-5,-34l308,317,298,288,279,260,260,236,250,226r-10,-5l231,216r-10,-4l212,212r-10,l197,216r-9,l183,183r,-29l188,120r9,-33l212,58,236,39,264,29r34,-5l317,29r15,15l346,58r5,19l351,96r,20l351,135r-5,19l341,164r-9,14l327,183r-10,l308,188r-10,l288,183r-4,-5l274,168r,-14l284,144r14,10l312,149r-4,-9l303,130r-5,-5l293,120r-5,-4l284,111r-10,l269,116r-14,9l250,149r-5,19l255,192r14,10l284,207r14,9l312,216r20,-4l346,202r14,-19l370,159r10,-29l380,101r,-24l375,53,360,34,346,20,327,5,303,,269,,245,5,216,20,192,44,178,72r-14,44l164,168r4,58l149,245r-14,24l116,298r-10,34l101,365r,29l106,413r19,19l135,437r9,5l159,442r9,l178,442r10,-5l192,432r5,-9l202,399r-5,-29l188,351,178,341r-10,l164,346r,10l173,365r5,10l178,384r,15l173,413r-5,5l159,418r-15,l135,413r-10,-9l120,389r,-19l120,346r10,-24l140,298r14,-24l173,260r15,-10l202,245r14,l231,245r19,10l264,274r10,24l288,336r-19,-4l260,327r-10,l245,327r,5l250,336r10,10l269,365r5,19l274,408r,24l274,456r-5,24l260,504r-10,24l231,548r-15,14l197,576r-19,10l159,591r-19,9l120,605r-19,10l82,620r-14,9l48,639r-9,9l24,663r-9,19l5,706r,24l,764r5,24l5,807r10,19l20,845r9,15l44,879r14,14l72,903r20,9l111,922r24,5l154,936r24,l207,941r24,l260,941r24,-5l308,927r24,-15l360,898r20,-14l404,864r19,-14l437,831r10,-15l461,807r15,-10l495,792r14,-4l524,783r14,-5l552,778r10,10l543,792r-19,10l504,807r-19,9l466,831r-14,14l432,855r-19,14l399,884r-15,14l370,908r-14,14l346,927r-14,9l322,941r-5,l332,956r9,33l351,1013r14,10l384,1028r15,-5l418,1008r14,-19l447,965r9,-19l466,936r10,l485,941r5,5l500,960r4,15l509,989r5,10l524,1008r14,5l552,1013r20,l586,1004r19,-15l615,970r9,-19l624,927r,-15l620,898,610,884,596,874,586,860r-5,-5l596,850r9,-5l620,840r4,-4l634,831r5,-10l644,807r,-10l644,783r-5,-15l634,759,624,744r-14,-9l600,725r-19,-9l567,711r24,l610,706r14,-10l639,692r5,-10l648,672r,-9l648,653r,-29l653,600r10,-24l687,557r-10,-5l668,548r-10,l644,548r-10,4l624,557r-9,5l605,572r-9,9l586,596r-14,19l562,629r-14,15l533,658r-9,14l519,682r-15,5l504,682r,-14l509,653r10,-9l533,634r10,-10l557,610r15,-19l581,581r10,-14l596,552xe" fillcolor="navy" stroked="f">
                    <v:path arrowok="t" o:connecttype="custom" o:connectlocs="600,432;543,404;452,583;341,757;168,822;48,780;24,716;87,611;250,528;317,363;250,216;197,207;212,55;346,55;341,157;288,175;312,142;284,106;255,184;346,193;375,51;245,5;168,216;101,377;168,423;197,354;173,349;159,400;120,331;202,234;288,321;250,321;274,436;197,551;82,593;5,675;20,808;111,882;260,900;404,826;495,757;543,757;432,818;346,886;351,969;447,923;500,918;552,969;624,886;581,818;639,785;624,711;610,675;648,624;668,524;605,547;533,629;509,624;581,556" o:connectangles="0,0,0,0,0,0,0,0,0,0,0,0,0,0,0,0,0,0,0,0,0,0,0,0,0,0,0,0,0,0,0,0,0,0,0,0,0,0,0,0,0,0,0,0,0,0,0,0,0,0,0,0,0,0,0,0,0,0,0"/>
                  </v:shape>
                  <v:shape id="Freeform 16" o:spid="_x0000_s1040" style="position:absolute;left:10488;top:14275;width:144;height:91;visibility:visible;mso-wrap-style:square;v-text-anchor:top" coordsize="144,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" path="m,43l9,62,24,72,43,86r19,5l81,96r24,l125,96r19,-5l129,82,115,77,101,67,86,62,77,53,72,38,67,24,72,,,43xe" fillcolor="navy" stroked="f">
                    <v:path arrowok="t" o:connecttype="custom" o:connectlocs="0,41;9,59;24,68;43,82;62,86;81,91;105,91;125,91;144,86;129,78;115,73;101,64;86,59;77,50;72,36;67,23;72,0;0,41" o:connectangles="0,0,0,0,0,0,0,0,0,0,0,0,0,0,0,0,0,0"/>
                  </v:shape>
                  <v:shape id="Freeform 17" o:spid="_x0000_s1041" style="position:absolute;left:10425;top:14366;width:68;height:74;visibility:visible;mso-wrap-style:square;v-text-anchor:top" coordsize="68,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" path="m5,62l15,72r9,l34,77r5,l44,77r9,-5l58,72,63,62,68,48r,-10l58,24,53,10,48,5,44,,34,,29,,20,5r-5,l10,10,5,14,,24,,38,,53r5,9xe" fillcolor="navy" stroked="f">
                    <v:path arrowok="t" o:connecttype="custom" o:connectlocs="5,60;15,69;24,69;34,74;39,74;44,74;53,69;58,69;63,60;68,46;68,37;58,23;53,10;48,5;44,0;34,0;29,0;20,5;15,5;10,10;5,13;0,23;0,37;0,51;5,60" o:connectangles="0,0,0,0,0,0,0,0,0,0,0,0,0,0,0,0,0,0,0,0,0,0,0,0,0"/>
                  </v:shape>
                  <v:shape id="Freeform 18" o:spid="_x0000_s1042" style="position:absolute;left:10488;top:12761;width:494;height:1422;visibility:visible;mso-wrap-style:square;v-text-anchor:top" coordsize="494,14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" path="m408,1406r5,-28l417,1339r,-43l417,1258r,-48l408,1166r-5,-48l393,1075r-14,-43l360,989,341,950,317,912,288,883,254,859,221,835,182,821r5,-5l201,816r10,l225,816r15,5l254,821r15,5l283,826r19,l321,816r15,-10l350,792r10,-14l360,758,345,739,326,720r-19,-5l317,706r48,4l398,701r24,-19l437,662r14,-24l461,614r14,-14l494,595r-9,-14l470,566,451,552,427,542r-24,-4l374,542r-29,15l317,586r-20,19l293,586r48,-39l374,509r19,-39l403,427r5,-38l413,360r4,-19l432,331r-19,-5l389,331r-24,10l341,355r-24,24l297,403r-14,29l278,461r-9,67l249,518r10,-48l264,422r5,-43l269,336r9,-38l288,254r24,-38l345,173r,-24l345,125r5,-24l360,82r,24l360,125r,19l365,168r19,10l398,182r15,l427,182r10,-4l451,168r10,-14l470,139r5,-19l480,101r,-24l475,58,465,38,451,24,432,10,413,,389,,360,14,336,34,307,62,283,96r-19,29l245,158r-10,29l225,259r-4,82l216,413r-5,77l201,557r-9,57l177,658r-24,33l125,706r-24,4l81,710,62,706,48,696,38,677,33,653r,-24l43,605,53,595r9,-9l77,586r14,4l105,605r5,9l120,629r9,-29l125,576r-5,-14l105,557r20,-19l134,528r,-19l129,490r-9,-10l110,480r-14,5l81,494,67,509,53,528,38,542r-9,15l14,595,5,648,,706r9,48l29,797r19,38l72,859r24,19l120,898r24,14l163,931r19,24l216,1003r29,48l273,1099r24,53l312,1214r14,77l326,1382r-9,106l331,1474r10,-15l350,1445r10,-10l369,1430r10,-9l393,1411r15,-5xe" fillcolor="navy" stroked="f">
                    <v:path arrowok="t" o:connecttype="custom" o:connectlocs="417,1280;417,1156;393,1027;341,908;254,821;187,780;225,780;269,789;321,780;360,743;326,688;365,679;437,633;475,573;470,541;403,514;317,560;341,523;403,408;417,326;389,316;317,362;278,441;259,449;269,321;312,206;345,119;360,101;365,161;413,174;451,161;475,115;475,55;432,10;360,13;283,92;235,179;216,395;192,587;125,675;62,675;33,624;53,569;91,564;120,601;120,537;134,505;120,459;81,472;38,518;5,619;29,762;96,839;163,890;245,1004;312,1160;317,1422;350,1381;379,1358" o:connectangles="0,0,0,0,0,0,0,0,0,0,0,0,0,0,0,0,0,0,0,0,0,0,0,0,0,0,0,0,0,0,0,0,0,0,0,0,0,0,0,0,0,0,0,0,0,0,0,0,0,0,0,0,0,0,0,0,0,0,0"/>
                  </v:shape>
                  <v:shape id="Freeform 19" o:spid="_x0000_s1043" style="position:absolute;left:10752;top:14664;width:254;height:776;visibility:visible;mso-wrap-style:square;v-text-anchor:top" coordsize="254,8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" path="m,53r48,62l81,187r34,77l139,346r19,86l163,523r,96l153,710r82,101l249,730r5,-92l254,542,249,442,235,341,211,240,182,149,144,62r-5,l129,62,115,58,105,53,96,48,86,34,77,24,62,5,57,,48,,43,5,33,14,29,29,19,38,9,48,,53xe" fillcolor="navy" stroked="f">
                    <v:path arrowok="t" o:connecttype="custom" o:connectlocs="0,51;48,110;81,179;115,253;139,331;158,413;163,500;163,592;153,679;235,776;249,698;254,610;254,519;249,423;235,326;211,230;182,143;144,59;139,59;129,59;115,55;105,51;96,46;86,33;77,23;62,5;57,0;48,0;43,5;33,13;29,28;19,36;9,46;0,51" o:connectangles="0,0,0,0,0,0,0,0,0,0,0,0,0,0,0,0,0,0,0,0,0,0,0,0,0,0,0,0,0,0,0,0,0,0"/>
                  </v:shape>
                </v:group>
                <v:group id="Group 20" o:spid="_x0000_s1044" style="position:absolute;left:1605;top:11124;width:1053;height:743" coordorigin="1901,12761" coordsize="2270,27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">
                  <v:shape id="Freeform 21" o:spid="_x0000_s1045" style="position:absolute;left:2573;top:14637;width:144;height:165;visibility:visible;mso-wrap-style:square;v-text-anchor:top" coordsize="144,1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" path="m,34l14,53,33,77,48,96r14,19l76,135r15,14l100,163r5,5l115,173r5,l129,168r5,l144,159r,-10l144,139,134,125,124,111,110,91,91,72,72,53,52,29,38,15,28,,24,,,34xe" fillcolor="navy" stroked="f">
                    <v:path arrowok="t" o:connecttype="custom" o:connectlocs="0,32;14,51;33,73;48,92;62,110;76,129;91,142;100,155;105,160;115,165;120,165;129,160;134,160;144,152;144,142;144,133;134,119;124,106;110,87;91,69;72,51;52,28;38,14;28,0;24,0;0,32" o:connectangles="0,0,0,0,0,0,0,0,0,0,0,0,0,0,0,0,0,0,0,0,0,0,0,0,0,0"/>
                  </v:shape>
                  <v:shape id="Freeform 22" o:spid="_x0000_s1046" style="position:absolute;left:2534;top:14655;width:816;height:817;visibility:visible;mso-wrap-style:square;v-text-anchor:top" coordsize="816,8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" path="m375,744r19,10l413,759r14,l442,749r14,-5l466,740r14,l499,744r-4,-14l490,706,480,677,461,648,442,620,418,596,394,576r-34,-9l327,562,298,548,274,533,245,509,226,485,207,456,187,423,168,389r-9,-33l144,317r-5,-38l135,245r-5,-38l135,173r,-38l144,106r5,-19l159,72r4,-14l178,48r5,-9l192,34r10,-5l207,29r9,l231,29r19,5l264,44r19,9l298,77r9,24l312,140r10,38l331,216r10,34l355,284r20,28l399,336r19,20l442,370r24,14l490,389r29,5l543,389r24,-9l591,365r19,-19l629,322r14,-29l648,269r,-19l643,236r24,-10l696,226r24,5l749,245r19,19l787,293r10,34l797,365r-5,29l783,413r-10,15l754,432r-15,5l725,437r-14,-5l696,432,677,413,667,394r,-29l672,351r10,-10l696,341r5,10l696,365r5,24l711,375r9,-10l725,351r,-19l720,327r-5,-10l706,312r-5,-4l691,303r-9,5l672,308r-9,9l658,332r-5,19l648,365r,24l648,408r10,20l672,447r19,14l715,471r20,5l759,471r14,-5l792,452r10,-20l811,404r5,-29l816,336r-5,-33l802,269,783,240,759,216,725,202r-38,-5l634,207,619,183,600,164,576,144,552,130,528,120r-24,l485,130r-14,19l461,183r,24l471,231r9,14l490,250r9,l509,245r10,l528,240r10,-4l543,226r,-5l543,207r-5,-5l533,202r-5,10l519,221r-10,l499,221r-9,-5l485,207r-5,-15l485,178r5,-10l495,154r9,-5l523,144r20,5l562,159r19,9l595,188r15,28l615,231r4,14l619,264r,24l615,308r-15,19l581,341r-34,15l552,332r5,-15l557,308r,-5l552,303r-5,9l543,322r-20,10l509,336r-19,5l471,341r-20,l432,332,413,322,399,308,379,288,360,240,346,192,331,144,322,96,307,58,288,24,255,5,207,,173,5,144,24,115,53,96,87,82,135,72,188r-5,67l67,322r,29l77,380r10,33l96,447r15,29l125,500r14,24l149,543r14,14l173,576r5,20l183,615r4,19l192,653r,19l192,682r-5,19l178,653,163,610,144,567,125,528,101,495,82,456,67,423,63,389,53,408,29,428,15,442,5,461,,480r5,20l15,524r14,14l48,557r10,10l67,581r,10l67,600r-9,10l53,620r-14,4l29,634r-10,5l10,653,5,672r,20l10,711r5,19l24,749r15,19l58,778r14,5l87,778r14,-10l111,759r9,-15l130,730r5,-10l139,740r,14l144,768r5,15l154,788r9,9l168,802r10,l192,802r10,-5l211,788r10,-10l231,764r9,-20l245,725r5,-19l250,735r5,24l259,778r5,14l274,802r5,10l288,812r10,-5l307,812r10,l327,812r9,l351,816r4,10l365,840r5,15l379,831r,-29l375,778,360,754r-9,-14l341,725,327,711,312,696r-9,-14l288,668r-9,-15l274,644r-5,-15l274,624r9,l293,634r10,14l307,663r15,14l331,692r15,19l355,725r10,15l375,744xe" fillcolor="navy" stroked="f">
                    <v:path arrowok="t" o:connecttype="custom" o:connectlocs="456,711;480,647;327,537;187,404;130,198;163,55;216,28;307,97;375,298;519,376;643,280;720,221;792,376;711,413;682,326;720,349;701,294;653,335;691,441;802,413;783,229;600,157;471,142;499,239;543,211;509,211;490,161;581,161;619,275;557,303;523,317;413,308;322,92;144,23;67,308;125,478;183,588;178,624;67,404;0,459;67,555;29,606;15,698;101,734;139,720;178,766;240,711;264,757;317,776;370,817;341,693;274,615;307,634;375,711" o:connectangles="0,0,0,0,0,0,0,0,0,0,0,0,0,0,0,0,0,0,0,0,0,0,0,0,0,0,0,0,0,0,0,0,0,0,0,0,0,0,0,0,0,0,0,0,0,0,0,0,0,0,0,0,0,0"/>
                  </v:shape>
                  <v:shape id="Freeform 23" o:spid="_x0000_s1047" style="position:absolute;left:2822;top:14843;width:77;height:175;visibility:visible;mso-wrap-style:square;v-text-anchor:top" coordsize="77,1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" path="m43,l29,10,19,29,10,48,5,77,,101r,29l5,154r,29l15,159r4,-15l24,125r5,-19l39,91r9,-4l58,87r19,l43,xe" fillcolor="navy" stroked="f">
                    <v:path arrowok="t" o:connecttype="custom" o:connectlocs="43,0;29,10;19,28;10,46;5,74;0,97;0,124;5,147;5,175;15,152;19,138;24,120;29,101;39,87;48,83;58,83;77,83;43,0" o:connectangles="0,0,0,0,0,0,0,0,0,0,0,0,0,0,0,0,0,0"/>
                  </v:shape>
                  <v:shape id="Freeform 24" o:spid="_x0000_s1048" style="position:absolute;left:2765;top:14766;width:57;height:82;visibility:visible;mso-wrap-style:square;v-text-anchor:top" coordsize="57,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" path="m9,9l,28,,48,,67,9,81r10,5l33,81,43,76r9,-9l57,52r,-14l52,24,48,9,43,4,28,,19,,9,9xe" fillcolor="navy" stroked="f">
                    <v:path arrowok="t" o:connecttype="custom" o:connectlocs="9,9;0,27;0,46;0,64;9,77;19,82;33,77;43,72;52,64;57,50;57,36;52,23;48,9;43,4;28,0;19,0;9,9" o:connectangles="0,0,0,0,0,0,0,0,0,0,0,0,0,0,0,0,0"/>
                  </v:shape>
                  <v:shape id="Freeform 25" o:spid="_x0000_s1049" style="position:absolute;left:2976;top:14843;width:1195;height:588;visibility:visible;mso-wrap-style:square;v-text-anchor:top" coordsize="1195,6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" path="m67,509r24,5l120,519r33,4l187,523r38,-4l259,509r38,-10l336,490r33,-19l403,451r29,-28l461,394r28,-34l509,317r14,-43l537,226r5,24l537,279r,38l533,355r,24l537,399r10,24l557,437r14,10l585,447r15,-15l614,403r10,-19l629,399r-5,57l633,499r15,29l667,547r14,15l701,576r9,15l715,615r14,-10l739,586r14,-24l758,533r5,-34l758,466r-9,-39l725,394,710,370r15,-10l753,423r34,43l816,490r38,9l883,509r24,5l921,523r10,15l931,514r,-29l921,451,907,423,893,399,869,375,849,355r-24,-9l773,331r9,-19l801,317r15,10l835,327r19,4l873,331r15,l907,336r14,l941,341r14,5l974,351r15,9l1003,375r19,14l1041,403r15,24l1065,432r10,l1085,432r9,l1104,432r9,5l1118,442r10,9l1118,451r-9,l1104,447r-10,l1085,447r-10,l1070,451r-9,5l1051,475r-5,20l1046,514r,19l1051,547r10,15l1070,576r10,10l1099,595r14,l1128,595r19,-4l1161,576r15,-14l1185,538r10,-24l1195,485r-14,-34l1166,418r-24,-34l1118,355r-29,-28l1065,307r-24,-9l1013,288r-29,-5l955,279r-34,-5l893,269r-34,l830,264r-29,l773,259r-24,-4l725,250,701,240r-20,-9l667,221,653,207,643,192,629,154r-5,-29l624,96r5,-19l638,58,653,43r14,l691,43r14,10l720,67r5,15l725,96r-5,15l710,130r-9,9l691,149r10,5l710,154r10,l729,154r10,-5l744,144r5,-5l749,135r9,9l763,154r5,9l773,168r4,l787,168r5,l806,163r5,-9l811,139r-5,-19l797,101,787,82,773,67,758,48r-9,-9l734,24,715,15,696,10,677,5,653,,629,,609,5r-19,5l552,34,528,58,509,87r-20,28l475,149r-14,29l446,207r-19,24l408,250r-19,19l369,288r-19,15l336,322r-24,19l293,355r-24,15l245,379r-24,10l192,399r-34,4l125,403r-39,l48,403,,399r14,14l24,423r9,14l43,451r10,10l57,475r5,15l67,509xe" fillcolor="navy" stroked="f">
                    <v:path arrowok="t" o:connecttype="custom" o:connectlocs="153,500;297,477;432,404;523,262;537,303;547,404;600,413;624,436;681,537;729,578;763,477;710,354;816,468;921,500;921,431;849,339;801,303;873,316;941,326;1003,359;1065,413;1104,413;1118,431;1085,427;1051,454;1051,523;1099,569;1161,551;1195,464;1118,339;1013,275;893,257;773,248;681,221;629,147;638,55;705,51;720,106;701,147;739,142;758,138;777,161;811,147;787,78;734,23;653,0;552,33;475,142;408,239;336,308;245,362;125,385;14,395;53,441" o:connectangles="0,0,0,0,0,0,0,0,0,0,0,0,0,0,0,0,0,0,0,0,0,0,0,0,0,0,0,0,0,0,0,0,0,0,0,0,0,0,0,0,0,0,0,0,0,0,0,0,0,0,0,0,0,0"/>
                  </v:shape>
                  <v:shape id="Freeform 26" o:spid="_x0000_s1050" style="position:absolute;left:1929;top:15159;width:648;height:303;visibility:visible;mso-wrap-style:square;v-text-anchor:top" coordsize="648,3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" path="m605,l581,29,552,53,528,82r-28,19l466,125r-29,19l404,159r-34,14l336,183r-38,9l264,202r-38,l192,207r-38,-5l116,197,77,192,,288r34,10l68,308r33,4l140,317r33,l216,317r39,-5l293,308r39,-10l375,288r38,-9l452,264r38,-19l528,226r39,-24l596,178r,-10l596,159r4,-15l605,130r5,-10l615,106,629,92,644,77r4,-9l648,58,644,48,634,39,624,29r-9,-5l610,10,605,xe" fillcolor="navy" stroked="f">
                    <v:path arrowok="t" o:connecttype="custom" o:connectlocs="605,0;581,28;552,51;528,78;500,97;466,119;437,138;404,152;370,165;336,175;298,184;264,193;226,193;192,198;154,193;116,188;77,184;0,275;34,285;68,294;101,298;140,303;173,303;216,303;255,298;293,294;332,285;375,275;413,267;452,252;490,234;528,216;567,193;596,170;596,161;596,152;600,138;605,124;610,115;615,101;629,88;644,74;648,65;648,55;644,46;634,37;624,28;615,23;610,10;605,0" o:connectangles="0,0,0,0,0,0,0,0,0,0,0,0,0,0,0,0,0,0,0,0,0,0,0,0,0,0,0,0,0,0,0,0,0,0,0,0,0,0,0,0,0,0,0,0,0,0,0,0,0,0"/>
                  </v:shape>
                  <v:shape id="Freeform 27" o:spid="_x0000_s1051" style="position:absolute;left:2045;top:14687;width:566;height:624;visibility:visible;mso-wrap-style:square;v-text-anchor:top" coordsize="566,6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" path="m,638r28,10l52,653r24,l96,643r19,-14l124,619r10,-14l139,595r5,-19l148,571r5,15l153,610r5,9l172,619r24,-9l220,595r24,-19l268,552r20,-34l297,485r5,-24l307,446r5,l316,461r5,14l326,485r10,14l345,504r15,l374,494r19,-19l412,442r10,-20l432,389r9,-39l446,312r,-43l446,226r-5,-34l436,163r-9,-24l441,120r10,19l460,154r10,9l484,173r5,-15l499,139r9,-19l518,106,528,86r9,-9l547,67r9,-9l566,58r-5,-5l556,53r,l508,,,638xe" fillcolor="navy" stroked="f">
                    <v:path arrowok="t" o:connecttype="custom" o:connectlocs="0,610;28,619;52,624;76,624;96,614;115,601;124,592;134,578;139,569;144,550;148,546;153,560;153,583;158,592;172,592;196,583;220,569;244,550;268,527;288,495;297,463;302,441;307,426;312,426;316,441;321,454;326,463;336,477;345,482;360,482;374,472;393,454;412,422;422,403;432,372;441,334;446,298;446,257;446,216;441,183;436,156;427,133;441,115;451,133;460,147;470,156;484,165;489,151;499,133;508,115;518,101;528,82;537,74;547,64;556,55;566,55;561,51;556,51;556,51;508,0;0,610" o:connectangles="0,0,0,0,0,0,0,0,0,0,0,0,0,0,0,0,0,0,0,0,0,0,0,0,0,0,0,0,0,0,0,0,0,0,0,0,0,0,0,0,0,0,0,0,0,0,0,0,0,0,0,0,0,0,0,0,0,0,0,0,0"/>
                  </v:shape>
                  <v:shape id="Freeform 28" o:spid="_x0000_s1052" style="position:absolute;left:2035;top:14623;width:518;height:674;visibility:visible;mso-wrap-style:square;v-text-anchor:top" coordsize="518,7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" path="m10,705l,667,,638,,609,5,585r9,-24l24,547,38,537r10,-4l62,523r,-5l53,513r-19,l24,509r,-20l34,461r9,-34l62,398,82,369r24,-24l134,336r20,-5l163,321r,-9l149,307r-10,-5l130,297r-5,-9l120,273r,-14l125,240r14,-24l168,187r19,-10l211,168r29,-10l274,149r33,-5l341,144r29,5l394,163r14,5l422,153r-4,-4l413,139r-10,-5l398,125r-4,-5l389,115r-5,-10l379,101,394,91,408,81r14,-9l437,57,451,43,461,33r9,-9l470,9,475,r5,l480,9r,l518,67,10,705xe" fillcolor="navy" stroked="f">
                    <v:path arrowok="t" o:connecttype="custom" o:connectlocs="0,638;0,582;14,536;38,513;62,500;53,490;24,487;34,441;62,380;106,330;154,316;163,298;139,289;125,275;120,248;139,207;187,169;240,151;307,138;370,142;408,161;418,142;403,128;394,115;384,100;394,87;422,69;451,41;470,23;475,0;480,9;518,64" o:connectangles="0,0,0,0,0,0,0,0,0,0,0,0,0,0,0,0,0,0,0,0,0,0,0,0,0,0,0,0,0,0,0,0"/>
                  </v:shape>
                  <v:shape id="Freeform 29" o:spid="_x0000_s1053" style="position:absolute;left:2611;top:14486;width:158;height:178;visibility:visible;mso-wrap-style:square;v-text-anchor:top" coordsize="158,1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" path="m38,187l53,177,67,163r19,-5l101,149r14,-5l130,144r14,-5l158,144r-9,-15l139,120r-9,-10l125,101,115,91r-9,-5l96,77r-5,l96,72,106,62r9,-5l120,48r5,-15l125,24,120,9,115,,,144r38,43xe" fillcolor="navy" stroked="f">
                    <v:path arrowok="t" o:connecttype="custom" o:connectlocs="38,178;53,168;67,155;86,150;101,142;115,137;130,137;144,132;158,137;149,123;139,114;130,105;125,96;115,87;106,82;96,73;91,73;96,69;106,59;115,54;120,46;125,31;125,23;120,9;115,0;0,137;38,178" o:connectangles="0,0,0,0,0,0,0,0,0,0,0,0,0,0,0,0,0,0,0,0,0,0,0,0,0,0,0"/>
                  </v:shape>
                  <v:shape id="Freeform 30" o:spid="_x0000_s1054" style="position:absolute;left:2573;top:14435;width:153;height:188;visibility:visible;mso-wrap-style:square;v-text-anchor:top" coordsize="153,1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" path="m,149l9,130,19,110,24,91,33,67,38,53r,-24l38,14,38,,48,10r4,9l62,29,72,43r9,10l86,62r5,10l91,82,96,72r4,-10l105,53,115,43r9,-5l134,38r10,5l153,53,38,197,,149xe" fillcolor="navy" stroked="f">
                    <v:path arrowok="t" o:connecttype="custom" o:connectlocs="0,142;9,124;19,105;24,87;33,64;38,51;38,28;38,13;38,0;48,10;52,18;62,28;72,41;81,51;86,59;91,69;91,78;96,69;100,59;105,51;115,41;124,36;134,36;144,41;153,51;38,188;0,142" o:connectangles="0,0,0,0,0,0,0,0,0,0,0,0,0,0,0,0,0,0,0,0,0,0,0,0,0,0,0"/>
                  </v:shape>
                  <v:shape id="Freeform 31" o:spid="_x0000_s1055" style="position:absolute;left:2462;top:14494;width:139;height:175;visibility:visible;mso-wrap-style:square;v-text-anchor:top" coordsize="139,1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" path="m111,183l91,164,77,144,58,120,43,101,29,82,15,68,5,53,,48,,39,,29,,20,5,10,10,5,15,r9,l34,10,48,24,63,44,77,68,96,92r15,19l125,130r10,14l139,149r-28,34xe" fillcolor="navy" stroked="f">
                    <v:path arrowok="t" o:connecttype="custom" o:connectlocs="111,175;91,157;77,138;58,115;43,97;29,78;15,65;5,51;0,46;0,37;0,28;0,19;5,10;10,5;15,0;24,0;34,10;48,23;63,42;77,65;96,88;111,106;125,124;135,138;139,142;111,175" o:connectangles="0,0,0,0,0,0,0,0,0,0,0,0,0,0,0,0,0,0,0,0,0,0,0,0,0,0"/>
                  </v:shape>
                  <v:shape id="Freeform 32" o:spid="_x0000_s1056" style="position:absolute;left:1901;top:13737;width:681;height:983;visibility:visible;mso-wrap-style:square;v-text-anchor:top" coordsize="681,10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" path="m86,552l76,528r,-24l76,490r5,-19l86,452r5,-15l91,423r,-24l100,404r20,9l139,423r24,19l187,466r14,34l220,533r5,39l230,610r14,38l254,682r19,29l297,740r19,28l345,792r24,15l398,826r29,14l456,850r33,5l518,860r24,l571,855r24,-10l614,836r10,-10l638,816r5,-14l652,792r5,-14l657,773r5,-9l662,749r-5,-14l657,711r-9,-24l638,668,624,653,600,639,571,629r-29,-5l508,610,480,596,456,576,432,552,412,528,398,500,384,471,374,442r-5,-34l369,380r,-34l379,317r9,-29l403,260r24,-24l436,226r10,-5l456,216r9,-4l475,212r5,l489,216r5,l504,183r,-29l494,120,484,87,470,58,451,39,422,29,388,24r-24,5l350,44,340,58r-4,19l331,96r,20l336,135r,19l345,164r5,14l360,183r9,l379,188r9,l398,183r5,-5l412,168r,-14l403,144r-15,10l374,149r,-9l379,130r5,-5l393,120r5,-4l403,111r5,l417,116r10,9l436,149r,19l427,192r-10,10l403,207r-15,9l374,216r-19,-4l340,202,326,183,316,159r-9,-29l302,101r5,-24l312,53r9,-19l336,20,355,5,384,r28,l441,5r24,15l489,44r19,28l518,116r5,52l518,226r19,19l552,269r14,29l576,332r9,33l585,394r-9,19l561,432r-9,5l537,442r-9,l518,442r-10,l499,437r-10,-5l484,423r,-24l484,370r10,-19l508,341r5,l518,346r,10l513,365r-9,10l504,384r,15l508,413r10,5l528,418r14,l552,413r9,-9l561,389r5,-19l561,346r-5,-24l547,298,532,274,508,260r-9,-10l484,245r-14,l451,245r-15,10l422,274r-14,24l398,336r19,-4l427,327r5,l436,327r,5l432,336r-5,10l417,365r-5,19l408,408r,24l412,456r5,24l422,504r14,24l451,548r19,14l489,576r19,10l528,591r19,9l566,605r19,10l604,620r15,9l633,639r15,9l662,663r10,19l676,706r5,24l681,764r,24l676,807r-4,19l662,845r-10,15l643,879r-15,14l609,903r-14,9l576,922r-24,5l528,936r-24,l480,941r-29,l422,941r-19,-5l374,927,350,912,326,898,302,884,278,864,264,850,249,831r-9,-15l225,807,206,797r-14,-5l172,788r-14,-5l144,778r-10,l124,788r20,4l163,802r19,5l201,816r15,15l235,845r19,10l268,869r20,15l302,898r14,10l326,922r14,5l350,936r10,5l369,941r-14,15l345,989r-14,24l316,1023r-14,5l283,1023r-15,-15l249,989,235,965,225,946r-9,-10l206,936r-5,5l192,946r-5,14l182,975r-5,14l168,999r-10,9l144,1013r-15,l115,1013r-19,-9l81,989,67,970,62,951,57,927r5,-15l67,898r9,-14l86,874,96,860r9,-5l91,850,76,845r-9,-5l57,836r-5,-5l43,821r,-14l43,797r,-14l48,768r4,-9l62,744r10,-9l86,725r14,-9l120,711r-24,l76,706,57,696r-9,-4l38,682,33,672r,-9l33,653r,-29l28,600,19,576,,557r9,-5l19,548r9,l38,548r10,4l62,557r10,5l81,572r10,9l100,596r15,19l124,629r15,15l148,658r10,14l168,682r9,5l182,682r,-14l172,653r-4,-9l153,634,139,624,124,610r-9,-19l100,581,91,567,86,552xe" fillcolor="navy" stroked="f">
                    <v:path arrowok="t" o:connecttype="custom" o:connectlocs="86,432;139,404;230,583;345,757;518,822;638,780;662,716;600,611;432,528;369,363;436,216;489,207;470,55;340,55;345,157;398,175;374,142;403,106;427,184;340,193;312,51;441,5;518,216;585,377;518,423;484,354;513,349;528,400;561,331;484,234;398,321;432,321;412,436;489,551;604,593;676,675;662,808;576,882;422,900;278,826;192,757;144,757;254,818;340,886;331,969;235,923;187,918;129,969;57,886;105,818;43,785;62,711;76,675;33,624;19,524;81,547;148,629;172,624;100,556" o:connectangles="0,0,0,0,0,0,0,0,0,0,0,0,0,0,0,0,0,0,0,0,0,0,0,0,0,0,0,0,0,0,0,0,0,0,0,0,0,0,0,0,0,0,0,0,0,0,0,0,0,0,0,0,0,0,0,0,0,0,0"/>
                  </v:shape>
                  <v:shape id="Freeform 33" o:spid="_x0000_s1057" style="position:absolute;left:2280;top:14275;width:149;height:91;visibility:visible;mso-wrap-style:square;v-text-anchor:top" coordsize="149,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" path="m149,43l139,62,125,72,105,86,86,91,67,96r-24,l19,96,,91,19,82,33,77,48,67r9,-5l72,53,77,38r,-14l72,r77,43xe" fillcolor="navy" stroked="f">
                    <v:path arrowok="t" o:connecttype="custom" o:connectlocs="149,41;139,59;125,68;105,82;86,86;67,91;43,91;19,91;0,86;19,78;33,73;48,64;57,59;72,50;77,36;77,23;72,0;149,41" o:connectangles="0,0,0,0,0,0,0,0,0,0,0,0,0,0,0,0,0,0"/>
                  </v:shape>
                  <v:shape id="Freeform 34" o:spid="_x0000_s1058" style="position:absolute;left:2424;top:14366;width:67;height:74;visibility:visible;mso-wrap-style:square;v-text-anchor:top" coordsize="67,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" path="m57,62l48,72r-5,l33,77r-4,l19,77,14,72r-5,l5,62,,48,,38,5,24,14,10,19,5,24,r9,l38,r5,5l48,5r9,5l57,14r5,10l67,38r,15l57,62xe" fillcolor="navy" stroked="f">
                    <v:path arrowok="t" o:connecttype="custom" o:connectlocs="57,60;48,69;43,69;33,74;29,74;19,74;14,69;9,69;5,60;0,46;0,37;5,23;14,10;19,5;24,0;33,0;38,0;43,5;48,5;57,10;57,13;62,23;67,37;67,51;57,60" o:connectangles="0,0,0,0,0,0,0,0,0,0,0,0,0,0,0,0,0,0,0,0,0,0,0,0,0"/>
                  </v:shape>
                  <v:shape id="Freeform 35" o:spid="_x0000_s1059" style="position:absolute;left:1934;top:12761;width:490;height:1422;visibility:visible;mso-wrap-style:square;v-text-anchor:top" coordsize="490,14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" path="m87,1406l77,1378r,-39l72,1296r5,-38l77,1210r5,-44l91,1118r10,-43l115,1032r20,-43l154,950r24,-38l207,883r28,-24l274,835r38,-14l303,816r-10,l283,816r-14,l255,821r-15,l226,826r-19,l192,826,173,816,154,806,139,792r-4,-14l135,758r9,-19l168,720r15,-5l173,706r-48,4l91,701,72,682,53,662,43,638,29,614,19,600,,595,10,581,24,566,43,552,63,542r28,-4l120,542r29,15l178,586r19,19l202,586,154,547,120,509,101,470,91,427,87,389,82,360,77,341,58,331r24,-5l106,331r24,10l154,355r19,24l192,403r15,29l216,461r10,67l240,518r-9,-48l231,422r-5,-43l221,336r-5,-38l202,254,183,216,149,173r,-24l149,125r-5,-24l130,82r5,24l135,125r,19l125,168r-14,10l96,182r-14,l67,182,53,178,43,168,34,154,24,139,15,120r,-19l15,77,19,58,29,38,43,24,58,10,82,r24,l130,14r29,20l183,62r28,34l231,125r14,33l255,187r9,72l274,341r5,72l283,490r5,67l298,614r14,44l341,691r24,15l389,710r24,l432,706r15,-10l456,677r,-24l456,629r-5,-24l442,595r-15,-9l413,586r-10,4l389,605r-10,9l370,629r-5,-29l370,576r5,-14l389,557,370,538,355,528r,-19l360,490r10,-10l379,480r15,5l408,494r15,15l442,528r9,14l461,557r19,38l490,648r,58l485,754r-19,43l447,835r-24,24l399,878r-24,20l351,912r-24,19l307,955r-33,48l245,1051r-24,48l197,1152r-19,62l168,1291r,91l173,1488r-10,-14l154,1459r-15,-14l130,1435r-10,-5l111,1421,96,1411r-9,-5xe" fillcolor="navy" stroked="f">
                    <v:path arrowok="t" o:connecttype="custom" o:connectlocs="77,1280;77,1156;101,1027;154,908;235,821;303,780;269,780;226,789;173,780;135,743;168,688;125,679;53,633;19,573;24,541;91,514;178,560;154,523;91,408;77,326;106,316;173,362;216,441;231,449;221,321;183,206;149,119;135,101;125,161;82,174;43,161;15,115;19,55;58,10;130,13;211,92;255,179;279,395;298,587;365,675;432,675;456,624;442,569;403,564;370,601;375,537;355,505;370,459;408,472;451,518;490,619;466,762;399,839;327,890;245,1004;178,1160;173,1422;139,1381;111,1358" o:connectangles="0,0,0,0,0,0,0,0,0,0,0,0,0,0,0,0,0,0,0,0,0,0,0,0,0,0,0,0,0,0,0,0,0,0,0,0,0,0,0,0,0,0,0,0,0,0,0,0,0,0,0,0,0,0,0,0,0,0,0"/>
                  </v:shape>
                  <v:shape id="Freeform 36" o:spid="_x0000_s1060" style="position:absolute;left:1910;top:14664;width:250;height:776;visibility:visible;mso-wrap-style:square;v-text-anchor:top" coordsize="250,8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" path="m250,53r-43,62l168,187r-29,77l111,346,96,432r-9,91l87,619r9,91l19,811,5,730,,638,,542,5,442,19,341,39,240,72,149,106,62r9,l125,62r10,-4l144,53r15,-5l168,34,178,24,192,5,197,r10,l211,5r10,9l226,29r9,9l240,48r10,5xe" fillcolor="navy" stroked="f">
                    <v:path arrowok="t" o:connecttype="custom" o:connectlocs="250,51;207,110;168,179;139,253;111,331;96,413;87,500;87,592;96,679;19,776;5,698;0,610;0,519;5,423;19,326;39,230;72,143;106,59;115,59;125,59;135,55;144,51;159,46;168,33;178,23;192,5;197,0;207,0;211,5;221,13;226,28;235,36;240,46;250,51" o:connectangles="0,0,0,0,0,0,0,0,0,0,0,0,0,0,0,0,0,0,0,0,0,0,0,0,0,0,0,0,0,0,0,0,0,0"/>
                  </v:shape>
                </v:group>
                <v:group id="Group 37" o:spid="_x0000_s1061" style="position:absolute;left:1614;top:2665;width:1053;height:743" coordorigin="1872,1440" coordsize="2265,27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">
                  <v:shape id="Freeform 38" o:spid="_x0000_s1062" style="position:absolute;left:2539;top:2109;width:149;height:165;visibility:visible;mso-wrap-style:square;v-text-anchor:top" coordsize="149,1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" path="m,140l19,120,34,96,53,77,67,58,82,39,96,24,106,10r4,-5l115,r10,l134,r5,5l149,15r,9l149,34,139,44r-9,19l110,82,96,101,77,125,58,144,43,159r-9,14l29,173,,140xe" fillcolor="navy" stroked="f">
                    <v:path arrowok="t" o:connecttype="custom" o:connectlocs="0,134;19,114;34,92;53,73;67,55;82,37;96,23;106,10;110,5;115,0;125,0;134,0;139,5;149,14;149,23;149,32;139,42;130,60;110,78;96,96;77,119;58,137;43,152;34,165;29,165;0,134" o:connectangles="0,0,0,0,0,0,0,0,0,0,0,0,0,0,0,0,0,0,0,0,0,0,0,0,0,0"/>
                  </v:shape>
                  <v:shape id="Freeform 39" o:spid="_x0000_s1063" style="position:absolute;left:2505;top:1440;width:816;height:816;visibility:visible;mso-wrap-style:square;v-text-anchor:top" coordsize="816,8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" path="m375,110r19,-10l408,96r20,4l442,100r10,5l466,110r14,5l495,110r,14l490,148r-14,29l461,201r-19,29l418,254r-29,19l356,283r-29,9l298,307r-24,14l245,340r-19,29l202,398r-19,34l168,465r-14,34l144,532r-9,39l135,609r-5,39l130,681r5,34l140,748r4,20l154,782r10,14l173,806r10,10l192,820r5,5l202,825r14,l231,825r14,-5l264,811r15,-15l293,777r15,-24l312,715r5,-39l327,638r14,-34l356,571r19,-29l394,518r24,-19l442,484r24,-14l490,460r24,l538,465r29,5l586,484r24,20l629,532r15,24l644,580r,24l644,624r24,4l692,628r28,-4l744,609r24,-19l788,561r4,-33l797,484r-5,-24l783,441,768,427,754,417r-14,l725,417r-14,l696,422r-19,14l668,460r,24l672,504r10,9l692,513r9,-9l696,484r,-19l711,475r9,14l725,504r,14l720,528r-4,9l706,542r-10,5l687,552r-5,l668,542r-5,-10l658,523,648,504r-4,-20l644,465r4,-19l658,427r10,-19l692,393r19,-9l735,379r19,5l773,388r15,15l802,422r10,24l816,480r,38l812,552r-10,33l783,614r-24,19l725,652r-43,l634,648r-14,24l600,691r-24,19l552,724r-24,5l504,734,485,724,471,705,461,676r,-28l466,624r14,-15l490,604r10,l509,604r10,5l528,614r10,5l538,628r5,5l543,648r-5,4l533,648r-5,-5l519,633r-10,-5l495,633r-5,5l480,648r,14l480,676r5,15l495,700r9,5l524,705r14,l562,700r19,-19l596,662r14,-24l615,624r5,-20l620,585r,-19l610,547,600,528,576,513,548,499r4,19l557,532r,10l552,552r,l548,542,538,532r-14,-9l504,518r-14,-5l471,513r-19,l432,518r-19,14l399,547r-19,19l356,609r-15,48l332,705r-10,48l308,796r-20,29l255,844r-48,10l173,844,140,830,116,801,96,768,82,720,72,662,68,600r,-72l68,504r9,-34l87,441r9,-33l111,379r14,-29l135,326r14,-14l164,297r4,-19l178,259r5,-19l188,220r4,-19l192,182r,-10l188,158r-10,43l164,244r-20,39l120,326r-19,34l82,398,68,432r-5,33l53,446,29,427,10,408,,388,,369,5,350r5,-19l24,312,44,297,58,283,68,273r,-14l68,249,58,240,48,235,39,225,29,220r-9,-4l10,201,5,182r,-19l10,144r5,-24l24,100,39,86,58,76r14,l87,76r14,10l111,96r9,14l125,120r10,14l135,115r5,-15l144,86r5,-14l154,62r10,-5l168,52r10,l188,52r14,5l212,67r9,9l231,91r9,14l245,124r,24l250,120r5,-24l260,76r4,-19l269,52r10,-4l288,43r5,5l303,43r14,l327,43r9,-5l346,33r10,-5l365,14,370,r10,24l380,52r-5,24l360,100r-9,15l336,124r-9,20l312,158r-14,14l288,187r-9,14l274,211r-5,9l274,230r5,l293,216r5,-10l308,192r14,-15l332,158r9,-14l351,124r14,-9l375,110xe" fillcolor="navy" stroked="f">
                    <v:path arrowok="t" o:connecttype="custom" o:connectlocs="452,100;476,169;327,279;183,413;130,619;164,761;216,788;308,719;375,518;514,440;644,531;720,596;792,440;711,398;682,490;720,467;696,523;648,482;692,376;802,403;783,587;600,660;471,674;500,577;543,605;509,600;485,660;581,651;620,541;557,508;524,500;413,508;322,719;140,793;68,505;125,334;183,229;178,192;68,413;0,353;68,261;29,210;15,115;101,82;140,96;178,50;240,100;264,54;317,41;370,0;336,118;274,202;308,183;375,105" o:connectangles="0,0,0,0,0,0,0,0,0,0,0,0,0,0,0,0,0,0,0,0,0,0,0,0,0,0,0,0,0,0,0,0,0,0,0,0,0,0,0,0,0,0,0,0,0,0,0,0,0,0,0,0,0,0"/>
                  </v:shape>
                  <v:shape id="Freeform 40" o:spid="_x0000_s1064" style="position:absolute;left:2793;top:1894;width:77;height:174;visibility:visible;mso-wrap-style:square;v-text-anchor:top" coordsize="77,1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" path="m39,182l29,173,20,153,10,134,5,105,,81,,53,,29,5,r5,19l20,43r4,14l29,77r5,9l44,96r14,l77,91,39,182xe" fillcolor="navy" stroked="f">
                    <v:path arrowok="t" o:connecttype="custom" o:connectlocs="39,174;29,165;20,146;10,128;5,100;0,77;0,51;0,28;5,0;10,18;20,41;24,54;29,74;34,82;44,92;58,92;77,87;39,174" o:connectangles="0,0,0,0,0,0,0,0,0,0,0,0,0,0,0,0,0,0"/>
                  </v:shape>
                  <v:shape id="Freeform 41" o:spid="_x0000_s1065" style="position:absolute;left:2731;top:2063;width:62;height:83;visibility:visible;mso-wrap-style:square;v-text-anchor:top" coordsize="62,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" path="m14,77l5,53,,39,5,20,14,5,24,,34,5r14,5l58,20r4,9l62,48,58,63,53,77,43,82r-9,5l24,82,14,77xe" fillcolor="navy" stroked="f">
                    <v:path arrowok="t" o:connecttype="custom" o:connectlocs="14,73;5,51;0,37;5,19;14,5;24,0;34,5;48,10;58,19;62,28;62,46;58,60;53,73;43,78;34,83;24,78;14,73" o:connectangles="0,0,0,0,0,0,0,0,0,0,0,0,0,0,0,0,0"/>
                  </v:shape>
                  <v:shape id="Freeform 42" o:spid="_x0000_s1066" style="position:absolute;left:2947;top:1481;width:1190;height:587;visibility:visible;mso-wrap-style:square;v-text-anchor:top" coordsize="1190,6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" path="m67,105r24,-4l120,91r34,l187,91r39,5l259,101r39,9l331,125r39,19l403,163r29,24l461,221r24,33l509,293r14,43l533,389r5,-20l538,336r-5,-34l528,259r5,-19l538,216r9,-24l557,177r14,-9l586,168r14,14l614,211r5,19l629,216r-5,-58l634,115r9,-29l662,67,682,53,701,38r9,-14l715,r15,9l739,29r10,24l758,81r,34l758,149r-14,33l725,221r-15,28l725,249r29,-62l782,149r34,-24l850,115r33,-10l902,101,922,91r4,-14l931,101r-5,28l922,158r-15,29l888,216r-19,24l845,259r-24,10l768,278r10,24l797,293r19,l835,288r19,-5l874,283r14,l902,278r20,l936,273r19,-4l970,264r19,-10l1003,240r19,-15l1037,206r19,-24l1066,182r9,l1085,182r9,l1104,182r5,-5l1118,173r5,-10l1118,163r-9,l1099,168r-5,l1085,168r-10,l1066,168r-10,-10l1051,139r-5,-19l1042,101r4,-20l1051,67r5,-14l1070,43r10,-14l1094,19r20,l1128,19r19,5l1162,38r14,15l1186,77r4,24l1190,129r-9,34l1166,197r-24,33l1118,264r-28,24l1066,307r-24,10l1013,326r-29,5l950,336r-28,5l888,345r-29,l830,350r-28,5l773,355r-24,5l725,365r-24,9l682,379r-15,14l653,408r-10,14l629,456r-5,33l624,518r5,19l638,557r10,9l667,571r19,l706,561r9,-14l720,533r,-15l715,499r-5,-14l701,475,686,465r15,-4l710,456r10,l730,461r4,4l744,470r,5l749,480r5,-10l758,461r10,-10l773,446r5,l787,446r5,l802,451r4,10l806,475r,19l797,509r-15,19l773,547r-15,19l744,581r-10,9l715,595r-19,10l672,609r-24,5l629,614r-24,-5l586,605,552,581,528,557,504,528,490,499,475,465,461,437,446,408,427,384,408,365,389,345,370,326,350,307,331,293,312,273,293,259,269,245,245,235,221,225r-29,-9l158,211r-33,-5l86,206r-43,5l,216,14,201,24,187,34,177r9,-14l48,153,58,139r4,-19l67,105xe" fillcolor="navy" stroked="f">
                    <v:path arrowok="t" o:connecttype="custom" o:connectlocs="154,87;298,105;432,179;523,321;533,289;547,184;600,174;624,151;682,51;730,9;758,110;710,238;816,120;922,87;922,151;845,248;797,280;874,271;936,261;1003,229;1066,174;1104,174;1118,156;1085,161;1051,133;1051,64;1094,18;1162,36;1190,123;1118,252;1013,312;888,330;773,339;682,362;629,436;638,533;706,536;715,477;701,441;734,445;754,449;778,426;806,441;782,505;734,564;648,587;552,555;475,445;408,349;331,280;245,225;125,197;14,192;48,146" o:connectangles="0,0,0,0,0,0,0,0,0,0,0,0,0,0,0,0,0,0,0,0,0,0,0,0,0,0,0,0,0,0,0,0,0,0,0,0,0,0,0,0,0,0,0,0,0,0,0,0,0,0,0,0,0,0"/>
                  </v:shape>
                  <v:shape id="Freeform 43" o:spid="_x0000_s1067" style="position:absolute;left:1901;top:1449;width:643;height:303;visibility:visible;mso-wrap-style:square;v-text-anchor:top" coordsize="643,3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" path="m604,317l580,288,552,264,523,235,494,216,465,192,432,178,398,159,364,144r-28,-9l297,125,264,115r-39,-4l187,111r-34,l115,120r-39,5l,29,28,19,62,10,100,5,134,r38,l211,r43,5l292,10r39,9l374,29r38,10l451,53r38,19l528,91r33,24l595,139r,10l595,159r5,14l600,187r9,15l614,211r14,15l638,240r5,10l643,259r-5,10l633,274r-9,9l614,298r-10,9l604,317xe" fillcolor="navy" stroked="f">
                    <v:path arrowok="t" o:connecttype="custom" o:connectlocs="604,303;580,275;552,252;523,225;494,206;465,184;432,170;398,152;364,138;336,129;297,119;264,110;225,106;187,106;153,106;115,115;76,119;0,28;28,18;62,10;100,5;134,0;172,0;211,0;254,5;292,10;331,18;374,28;412,37;451,51;489,69;528,87;561,110;595,133;595,142;595,152;600,165;600,179;609,193;614,202;628,216;638,229;643,239;643,248;638,257;633,262;624,271;614,285;604,293;604,303" o:connectangles="0,0,0,0,0,0,0,0,0,0,0,0,0,0,0,0,0,0,0,0,0,0,0,0,0,0,0,0,0,0,0,0,0,0,0,0,0,0,0,0,0,0,0,0,0,0,0,0,0,0"/>
                  </v:shape>
                  <v:shape id="Freeform 44" o:spid="_x0000_s1068" style="position:absolute;left:2016;top:1601;width:561;height:623;visibility:visible;mso-wrap-style:square;v-text-anchor:top" coordsize="561,6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" path="m,14l29,4,53,,77,,96,9r14,10l125,33r9,15l139,62r5,14l149,81r,-14l149,43r9,-10l173,33r19,10l221,57r24,19l269,105r19,29l293,168r4,24l307,206r5,l317,192r4,-15l326,168r10,-15l345,148r10,l374,158r19,19l413,211r9,24l432,264r5,38l441,340r5,44l446,427r-5,38l432,489r-5,24l441,532r10,-14l461,499r9,-10l485,480r4,14l499,513r10,19l518,547r10,19l537,576r10,9l552,590r9,5l561,600r-4,l552,600r-43,52l,14xe" fillcolor="navy" stroked="f">
                    <v:path arrowok="t" o:connecttype="custom" o:connectlocs="0,13;29,4;53,0;77,0;96,9;110,18;125,32;134,46;139,59;144,73;149,77;149,64;149,41;158,32;173,32;192,41;221,54;245,73;269,100;288,128;293,161;297,183;307,197;312,197;317,183;321,169;326,161;336,146;345,141;355,141;374,151;393,169;413,202;422,225;432,252;437,289;441,325;446,367;446,408;441,444;432,467;427,490;441,508;451,495;461,477;470,467;485,459;489,472;499,490;509,508;518,523;528,541;537,550;547,559;552,564;561,569;561,573;557,573;552,573;509,623;0,13" o:connectangles="0,0,0,0,0,0,0,0,0,0,0,0,0,0,0,0,0,0,0,0,0,0,0,0,0,0,0,0,0,0,0,0,0,0,0,0,0,0,0,0,0,0,0,0,0,0,0,0,0,0,0,0,0,0,0,0,0,0,0,0,0"/>
                  </v:shape>
                  <v:shape id="Freeform 45" o:spid="_x0000_s1069" style="position:absolute;left:2001;top:1614;width:524;height:675;visibility:visible;mso-wrap-style:square;v-text-anchor:top" coordsize="524,7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" path="m15,l5,34,,67,5,96r5,24l20,139r9,15l39,168r14,5l63,182r5,5l58,187r-19,l29,197r,19l34,240r14,34l63,307r24,29l111,360r24,10l159,374r9,10l164,389r-10,9l144,403r-9,5l125,418r-5,14l120,446r10,20l144,490r29,28l188,528r24,10l240,547r39,10l312,562r34,l375,552r19,-10l413,538r15,14l423,562r-5,4l408,571r-4,5l399,586r-5,4l389,600r-5,5l399,614r14,10l428,634r14,14l456,658r10,14l471,682r5,14l480,706r,-5l485,696r,l524,638,15,xe" fillcolor="navy" stroked="f">
                    <v:path arrowok="t" o:connecttype="custom" o:connectlocs="5,33;5,92;20,133;39,161;63,174;58,179;29,188;34,229;63,294;111,344;159,358;164,372;144,385;125,400;120,426;144,468;188,505;240,523;312,537;375,528;413,514;423,537;408,546;399,560;389,574;399,587;428,606;456,629;471,652;480,675;485,665;524,610" o:connectangles="0,0,0,0,0,0,0,0,0,0,0,0,0,0,0,0,0,0,0,0,0,0,0,0,0,0,0,0,0,0,0,0"/>
                  </v:shape>
                  <v:shape id="Freeform 46" o:spid="_x0000_s1070" style="position:absolute;left:2577;top:2243;width:164;height:183;visibility:visible;mso-wrap-style:square;v-text-anchor:top" coordsize="164,1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" path="m44,l58,14,72,24r15,9l106,43r14,5l135,48r14,4l164,48,154,62,144,72r-9,9l125,91r-9,9l106,110r-5,5l92,115r9,5l111,129r9,5l125,144r5,14l130,168r-5,14l120,192,,48,44,xe" fillcolor="navy" stroked="f">
                    <v:path arrowok="t" o:connecttype="custom" o:connectlocs="44,0;58,13;72,23;87,31;106,41;120,46;135,46;149,50;164,46;154,59;144,69;135,77;125,87;116,95;106,105;101,110;92,110;101,114;111,123;120,128;125,137;130,151;130,160;125,173;120,183;0,46;44,0" o:connectangles="0,0,0,0,0,0,0,0,0,0,0,0,0,0,0,0,0,0,0,0,0,0,0,0,0,0,0"/>
                  </v:shape>
                  <v:shape id="Freeform 47" o:spid="_x0000_s1071" style="position:absolute;left:2544;top:2289;width:149;height:187;visibility:visible;mso-wrap-style:square;v-text-anchor:top" coordsize="149,1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" path="m,52l9,72,19,86r5,24l29,129r4,15l38,168r,14l38,196r5,-9l53,177r9,-9l72,153r5,-9l86,134r5,-10l91,115r,9l101,134r4,10l115,153r5,5l129,158r10,-5l149,144,33,,,52xe" fillcolor="navy" stroked="f">
                    <v:path arrowok="t" o:connecttype="custom" o:connectlocs="0,50;9,69;19,82;24,105;29,123;33,137;38,160;38,174;38,187;43,178;53,169;62,160;72,146;77,137;86,128;91,118;91,110;91,118;101,128;105,137;115,146;120,151;129,151;139,146;149,137;33,0;0,50" o:connectangles="0,0,0,0,0,0,0,0,0,0,0,0,0,0,0,0,0,0,0,0,0,0,0,0,0,0,0"/>
                  </v:shape>
                  <v:shape id="Freeform 48" o:spid="_x0000_s1072" style="position:absolute;left:2429;top:2243;width:139;height:174;visibility:visible;mso-wrap-style:square;v-text-anchor:top" coordsize="139,1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" path="m110,l96,19,81,43,62,62,48,81,33,100,19,115,9,129r-5,5l,139r,9l4,163r,9l14,177r5,5l28,182,38,172,52,158,67,139,81,115,100,91,115,67,129,52,139,38r,-5l110,xe" fillcolor="navy" stroked="f">
                    <v:path arrowok="t" o:connecttype="custom" o:connectlocs="110,0;96,18;81,41;62,59;48,77;33,96;19,110;9,123;4,128;0,133;0,141;4,156;4,164;14,169;19,174;28,174;38,164;52,151;67,133;81,110;100,87;115,64;129,50;139,36;139,32;110,0" o:connectangles="0,0,0,0,0,0,0,0,0,0,0,0,0,0,0,0,0,0,0,0,0,0,0,0,0,0"/>
                  </v:shape>
                  <v:shape id="Freeform 49" o:spid="_x0000_s1073" style="position:absolute;left:1872;top:2192;width:681;height:982;visibility:visible;mso-wrap-style:square;v-text-anchor:top" coordsize="681,10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" path="m86,475r-9,24l77,523r,14l81,557r5,19l91,590r,19l86,629r15,-5l115,619r24,-14l163,585r19,-28l201,528r15,-34l225,456r5,-39l240,379r14,-34l273,312r20,-24l317,259r24,-19l369,216r29,-15l427,187r29,-10l485,173r28,-5l542,168r29,5l595,182r14,10l624,201r9,10l643,225r10,10l657,245r,9l657,264r,14l657,297r,20l648,336r-10,24l624,374r-24,15l571,398r-34,5l509,417r-29,15l456,451r-24,24l413,499r-15,29l384,557r-10,33l369,619r,34l369,681r5,34l389,744r14,24l422,797r10,4l446,811r10,l465,816r5,l480,816r9,-5l494,811r5,34l499,873r-5,34l485,941r-15,28l446,989r-24,9l389,1003r-24,-5l350,984r-9,-15l331,950r,-19l331,912r,-19l336,878r5,-14l350,854r10,-9l369,845r5,-5l389,840r4,5l403,849r5,10l408,873r-5,10l389,878r-20,l374,888r5,9l384,902r9,5l398,912r5,5l408,917r5,-5l427,902r10,-24l437,854,427,835,417,825r-14,-4l389,816r-20,-5l355,816r-14,9l326,845r-14,24l307,897r-5,29l302,955r10,19l321,993r15,20l355,1022r29,5l413,1027r28,-5l465,1008r24,-24l509,955r9,-43l523,859r-5,-62l533,782r19,-24l566,729r10,-33l581,667r4,-34l576,609,561,595r-14,-5l537,581r-9,l513,581r-9,4l499,590r-10,5l485,605r-5,24l485,657r9,20l504,686r9,l518,681r,-9l513,662r-9,-5l504,643r,-14l509,619r9,-10l528,609r9,l547,614r10,10l561,638r5,19l561,681r-4,24l547,729r-19,24l509,768r-10,9l485,782r-15,l451,777r-14,-4l422,753,408,729,398,691r15,5l427,701r5,l437,701r,-5l432,691,422,681r-5,-19l413,643r-5,-24l408,595r,-24l413,547r9,-24l437,504r14,-19l470,465r15,-9l504,446r24,-9l547,427r19,-5l585,417r15,-9l619,403r14,-14l648,379r9,-14l667,345r10,-24l681,297r,-33l681,240r-4,-19l672,201,662,182r-9,-14l638,149r-9,-10l609,125,590,115,576,105r-24,-4l528,96,504,91r-24,l451,86r-29,5l398,91r-24,10l350,115r-24,14l302,144r-24,19l264,177r-15,15l235,211r-14,10l206,230r-19,5l173,240r-15,5l144,249r-10,l125,240r14,-5l158,225r19,-9l197,211r19,-14l235,182r14,-9l269,158r14,-14l297,129r15,-9l326,105r15,-9l350,91r10,-5l369,86,355,72,345,38,331,19,317,5,297,,283,9,264,19,249,38,235,62,225,81r-9,10l206,91r-5,-5l192,81,187,67,177,57r,-14l168,29,158,19,144,14r-15,l110,14,96,24,81,38,67,57,57,77r,19l62,115r5,14l77,144r9,14l96,168r9,5l91,177r-14,5l67,187r-10,5l48,201r-5,10l43,216r-5,14l43,245r5,14l53,269r9,14l72,293r9,14l101,312r14,5l96,321r-24,5l57,331r-9,5l38,345r-5,10l33,365r,9l33,403r-4,24l19,451,,470r9,10l19,480r10,5l38,480r10,l57,470r10,-5l81,461,91,446r10,-14l110,413r15,-15l134,384r15,-19l158,355r5,-10l177,341r5,4l182,360r-9,14l163,384r-10,9l139,403r-14,14l110,432r-9,14l91,461r-5,14xe" fillcolor="navy" stroked="f">
                    <v:path arrowok="t" o:connecttype="custom" o:connectlocs="86,551;139,578;230,399;341,229;513,161;633,202;657,266;600,372;432,454;369,624;432,766;489,775;470,927;341,927;341,826;393,808;369,840;403,877;427,798;341,789;312,931;441,977;518,762;585,605;513,556;485,628;513,633;528,582;561,651;485,748;398,661;432,661;408,546;485,436;600,390;677,307;662,174;576,100;422,87;278,156;187,225;139,225;249,165;341,92;331,18;235,59;187,64;129,13;57,92;105,165;43,202;62,271;72,312;33,358;19,459;81,441;149,349;173,358;101,426" o:connectangles="0,0,0,0,0,0,0,0,0,0,0,0,0,0,0,0,0,0,0,0,0,0,0,0,0,0,0,0,0,0,0,0,0,0,0,0,0,0,0,0,0,0,0,0,0,0,0,0,0,0,0,0,0,0,0,0,0,0,0"/>
                  </v:shape>
                  <v:shape id="Freeform 50" o:spid="_x0000_s1074" style="position:absolute;left:2251;top:2541;width:149;height:92;visibility:visible;mso-wrap-style:square;v-text-anchor:top" coordsize="149,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" path="m149,52l134,38,120,24,106,14,86,9,62,4,43,,19,4,,9,14,19r15,5l43,28,58,38r9,10l72,62r5,14l72,96,149,52xe" fillcolor="navy" stroked="f">
                    <v:path arrowok="t" o:connecttype="custom" o:connectlocs="149,50;134,36;120,23;106,13;86,9;62,4;43,0;19,4;0,9;14,18;29,23;43,27;58,36;67,46;72,59;77,73;72,92;149,50" o:connectangles="0,0,0,0,0,0,0,0,0,0,0,0,0,0,0,0,0,0"/>
                  </v:shape>
                  <v:shape id="Freeform 51" o:spid="_x0000_s1075" style="position:absolute;left:2390;top:2472;width:72;height:73;visibility:visible;mso-wrap-style:square;v-text-anchor:top" coordsize="72,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" path="m63,14l53,4,43,4,39,,29,,24,,19,4r-9,l10,14,,28,5,38r5,14l19,67r5,5l29,76r5,l39,76r9,-4l53,72r5,-5l63,62,67,52,72,38r,-14l63,14xe" fillcolor="navy" stroked="f">
                    <v:path arrowok="t" o:connecttype="custom" o:connectlocs="63,13;53,4;43,4;39,0;29,0;24,0;19,4;10,4;10,13;0,27;5,37;10,50;19,64;24,69;29,73;34,73;39,73;48,69;53,69;58,64;63,60;67,50;72,37;72,23;63,13" o:connectangles="0,0,0,0,0,0,0,0,0,0,0,0,0,0,0,0,0,0,0,0,0,0,0,0,0"/>
                  </v:shape>
                  <v:shape id="Freeform 52" o:spid="_x0000_s1076" style="position:absolute;left:1901;top:2728;width:494;height:1422;visibility:visible;mso-wrap-style:square;v-text-anchor:top" coordsize="494,14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" path="m86,82r-5,29l76,149r,43l76,236r5,43l86,322r10,48l105,413r15,48l134,500r24,38l182,576r24,29l240,634r33,19l316,668r-9,4l297,672r-9,l273,672r-14,l244,668r-19,-5l211,663r-19,l177,672r-19,10l144,696r-5,15l139,730r9,19l172,768r15,10l177,783r-48,-5l96,788,72,807,57,826r-9,24l33,874,19,888,,893r9,19l24,927r19,9l67,946r29,5l120,946r28,-14l182,903r19,-19l206,903r-53,38l124,980r-19,38l96,1061r-10,39l86,1128r-10,24l62,1157r19,5l110,1157r19,-9l158,1133r19,-24l196,1085r15,-29l220,1028r5,-68l244,975r-9,48l230,1066r,43l225,1152r-5,44l206,1234r-24,43l148,1316r,28l148,1364r,24l134,1407r,-19l139,1364r,-20l129,1320r-19,-9l100,1306r-19,l72,1306r-15,5l48,1320r-15,15l28,1349r-9,19l19,1388r,24l24,1431r9,19l48,1469r14,10l81,1488r29,l134,1474r29,-19l187,1426r24,-34l235,1364r14,-34l259,1301r9,-72l278,1152r5,-76l288,1004r4,-68l302,874r14,-43l340,802r29,-14l393,778r24,l436,783r10,14l456,812r4,24l460,860r-9,24l441,893r-9,10l417,898r-14,l393,884r-9,-10l374,860r-5,28l369,912r10,15l388,936r-19,15l360,965r,15l364,1004r10,4l384,1008r14,-4l412,994r15,-14l441,965r15,-19l465,932r15,-39l489,840r5,-52l484,735,470,692,451,653,427,629,403,610,374,591,350,576,331,557,312,533,278,485,249,437,220,389,201,336,182,274,172,197r-4,-86l177,,163,15,153,29r-9,15l134,48,124,58r-9,10l100,72,86,82xe" fillcolor="navy" stroked="f">
                    <v:path arrowok="t" o:connecttype="custom" o:connectlocs="76,142;81,267;105,395;158,514;240,606;307,642;273,642;225,634;177,642;139,679;172,734;129,743;57,789;19,849;24,886;96,909;182,863;153,899;96,1014;76,1101;110,1106;177,1060;220,982;235,978;225,1101;182,1220;148,1304;134,1326;129,1261;81,1248;48,1261;19,1307;24,1368;62,1413;134,1409;211,1330;259,1243;283,1028;302,835;369,753;436,748;460,799;441,853;403,858;374,822;379,886;360,922;374,963;412,950;456,904;489,803;470,661;403,583;331,532;249,418;182,262;177,0;144,42;115,65" o:connectangles="0,0,0,0,0,0,0,0,0,0,0,0,0,0,0,0,0,0,0,0,0,0,0,0,0,0,0,0,0,0,0,0,0,0,0,0,0,0,0,0,0,0,0,0,0,0,0,0,0,0,0,0,0,0,0,0,0,0,0"/>
                  </v:shape>
                  <v:shape id="Freeform 53" o:spid="_x0000_s1077" style="position:absolute;left:1877;top:1476;width:254;height:771;visibility:visible;mso-wrap-style:square;v-text-anchor:top" coordsize="254,8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" path="m254,754l211,691,172,619,139,542,115,461,100,370,91,278r,-91l100,96,24,,9,82,,173r,96l9,365,24,466,43,566r29,92l110,744r10,l129,744r10,5l148,754r10,4l172,768r10,14l192,802r9,4l206,806r10,-4l220,792r10,-14l235,768r9,-10l254,754xe" fillcolor="navy" stroked="f">
                    <v:path arrowok="t" o:connecttype="custom" o:connectlocs="254,721;211,661;172,592;139,518;115,441;100,354;91,266;91,179;100,92;24,0;9,78;0,165;0,257;9,349;24,446;43,541;72,629;110,712;120,712;129,712;139,716;148,721;158,725;172,735;182,748;192,767;201,771;206,771;216,767;220,758;230,744;235,735;244,725;254,721" o:connectangles="0,0,0,0,0,0,0,0,0,0,0,0,0,0,0,0,0,0,0,0,0,0,0,0,0,0,0,0,0,0,0,0,0,0"/>
                  </v:shape>
                </v:group>
                <v:group id="Group 54" o:spid="_x0000_s1078" style="position:absolute;left:9171;top:2652;width:1053;height:743" coordorigin="8760,1440" coordsize="2270,27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">
                  <v:shape id="Freeform 55" o:spid="_x0000_s1079" style="position:absolute;left:9576;top:1440;width:821;height:816;visibility:visible;mso-wrap-style:square;v-text-anchor:top" coordsize="821,8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" path="m446,110l427,100,408,96r-15,4l379,100r-14,5l350,110r-14,5l321,110r5,14l331,148r10,29l355,201r19,29l403,254r24,19l461,283r28,9l518,307r29,14l571,340r24,29l614,398r19,34l648,465r14,34l672,532r9,39l686,609r5,39l686,681r,34l677,748r-5,20l662,782r-9,14l643,806r-10,10l624,820r-5,5l614,825r-14,l590,825r-19,-5l557,811,537,796,523,777,513,753r-4,-38l499,676,489,638r-9,-34l461,571,446,542,422,518,403,499,379,484,355,470,331,460r-29,l278,465r-24,5l230,484r-19,20l187,532r-10,24l173,580r,24l173,624r-24,4l125,628,96,624,72,609,48,590,33,561,24,528r,-44l29,460r9,-19l48,427,62,417r15,l96,417r14,l125,422r19,14l149,460r,24l144,504r-10,9l125,513r-5,-9l125,484r-5,-19l110,475,96,489r-5,15l91,518r5,10l105,537r5,5l120,547r9,5l139,552r10,-10l153,532r10,-9l168,504r5,-20l173,465r-5,-19l163,427,149,408,129,393r-24,-9l86,379r-24,5l43,388,29,403,14,422,9,446,,480r,38l5,552r14,33l38,614r24,19l96,652r38,l187,648r10,24l216,691r29,19l269,724r24,5l317,734r19,-10l350,705r5,-29l355,648r-5,-24l336,609r-5,-5l321,604r-9,l302,609r-9,5l283,619r-5,9l273,633r5,15l278,652r5,-4l293,643r9,-10l312,628r9,5l331,638r5,10l336,662r,14l331,691r-5,9l312,705r-15,l278,705r-19,-5l240,681,221,662,206,638r-5,-14l197,604r,-19l201,566r5,-19l221,528r19,-15l269,499r-5,19l264,532r,10l264,552r,l269,542r9,-10l293,523r19,-5l331,513r19,l369,513r15,5l403,532r19,15l437,566r24,43l475,657r10,48l494,753r19,43l533,825r33,19l609,854r39,-10l677,830r24,-29l725,768r14,-48l749,662r4,-62l753,528r-4,-24l744,470,734,441,720,408,710,379,696,350,681,326,667,312,657,297r-9,-19l638,259r-5,-19l629,220r,-19l624,182r,-10l633,158r10,43l657,244r20,39l696,326r19,34l734,398r15,34l758,465r10,-19l792,427r14,-19l816,388r5,-19l816,350,806,331,792,312,773,297,758,283r-5,-10l749,259r4,-10l758,240r10,-5l777,225r15,-5l801,216r5,-15l811,182r5,-19l811,144r-5,-24l792,100,777,86,758,76r-14,l729,76r-9,10l710,96r-9,14l691,120r-5,14l681,115r,-15l677,86,672,72,667,62,657,57r-9,-5l638,52r-9,l619,57,609,67r-14,9l590,91r-9,14l576,124r-5,24l571,120,566,96,561,76,557,57,547,52r-5,-4l533,43r-10,5l513,43r-9,l494,43,480,38,470,33r-9,-5l456,14,451,,437,24r4,28l446,76r10,24l465,115r15,9l494,144r15,14l518,172r10,15l542,201r5,10l552,220r-5,10l537,230r-9,-14l518,206r-9,-14l499,177,489,158,475,144,465,124r-9,-9l446,110xe" fillcolor="navy" stroked="f">
                    <v:path arrowok="t" o:connecttype="custom" o:connectlocs="365,100;341,169;489,279;633,413;691,619;653,761;600,788;513,719;446,518;302,440;177,531;96,596;29,440;110,398;134,490;96,467;120,523;168,482;129,376;14,403;38,587;216,660;350,674;321,577;273,605;312,600;331,660;240,651;201,541;264,508;293,500;403,508;494,719;677,793;753,505;696,334;633,229;643,192;749,413;821,353;753,261;792,210;806,115;720,82;681,96;638,50;581,100;557,54;504,41;451,0;480,118;547,202;509,183;446,105" o:connectangles="0,0,0,0,0,0,0,0,0,0,0,0,0,0,0,0,0,0,0,0,0,0,0,0,0,0,0,0,0,0,0,0,0,0,0,0,0,0,0,0,0,0,0,0,0,0,0,0,0,0,0,0,0,0"/>
                  </v:shape>
                  <v:shape id="Freeform 56" o:spid="_x0000_s1080" style="position:absolute;left:10027;top:1894;width:77;height:174;visibility:visible;mso-wrap-style:square;v-text-anchor:top" coordsize="77,1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" path="m38,182r10,-9l58,153r9,-19l77,105r,-24l77,53r,-24l72,,67,19,62,43,58,57,53,77,43,86,34,96r-15,l,91r38,91xe" fillcolor="navy" stroked="f">
                    <v:path arrowok="t" o:connecttype="custom" o:connectlocs="38,174;48,165;58,146;67,128;77,100;77,77;77,51;77,28;72,0;67,18;62,41;58,54;53,74;43,82;34,92;19,92;0,87;38,174" o:connectangles="0,0,0,0,0,0,0,0,0,0,0,0,0,0,0,0,0,0"/>
                  </v:shape>
                  <v:shape id="Freeform 57" o:spid="_x0000_s1081" style="position:absolute;left:10104;top:2063;width:62;height:83;visibility:visible;mso-wrap-style:square;v-text-anchor:top" coordsize="62,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" path="m53,77l57,53,62,39,57,20,53,5,43,5,38,,33,,29,5r-5,l19,10r-5,5l9,20,,29,,48,5,63,9,77r10,5l29,87,43,82,53,77xe" fillcolor="navy" stroked="f">
                    <v:path arrowok="t" o:connecttype="custom" o:connectlocs="53,73;57,51;62,37;57,19;53,5;43,5;38,0;33,0;29,5;24,5;19,10;14,14;9,19;0,28;0,46;5,60;9,73;19,78;29,83;43,78;53,73" o:connectangles="0,0,0,0,0,0,0,0,0,0,0,0,0,0,0,0,0,0,0,0,0"/>
                  </v:shape>
                  <v:shape id="Freeform 58" o:spid="_x0000_s1082" style="position:absolute;left:8760;top:1481;width:1190;height:587;visibility:visible;mso-wrap-style:square;v-text-anchor:top" coordsize="1190,6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" path="m1128,105r-29,-4l1070,91r-33,l1003,91r-34,5l931,101r-34,9l859,125r-34,19l792,163r-34,24l729,221r-24,33l686,293r-19,43l657,389r-4,-20l653,336r4,-34l662,259r-5,-19l653,216,643,192,633,177r-14,-9l605,168r-15,14l576,211r-5,19l561,216r5,-58l561,115,547,86,533,67,509,53,494,38,480,24,480,,465,9,451,29,441,53r-4,28l432,115r5,34l446,182r24,39l485,249r-15,l441,187,408,149,374,125,345,115,312,105r-24,-4l273,91,269,77r-5,24l264,129r9,29l288,187r14,29l326,240r19,19l369,269r53,9l413,302r-20,-9l374,293r-19,-5l341,283r-20,l307,283r-19,-5l273,278r-19,-5l240,269r-19,-5l206,254,187,240,173,225,158,206,139,182r-10,l120,182r-10,l101,182r-10,l81,177r-4,-4l67,163r10,l81,163r10,5l101,168r9,l115,168r14,l134,158r10,-19l149,120r,-19l149,81,144,67,134,53,125,43,110,29,96,19r-15,l62,19,48,24,33,38,19,53,9,77,,101r,28l9,163r20,34l53,230r24,34l101,288r28,19l153,317r29,9l211,331r29,5l273,341r29,4l331,345r29,5l393,355r24,l446,360r24,5l489,374r20,5l528,393r14,15l552,422r9,34l571,489r,29l566,537r-9,20l542,566r-19,5l504,571,485,561,475,547r-5,-14l470,518r5,-19l485,485r9,-10l504,465r-10,-4l485,456r-15,l465,461r-9,4l451,470r-5,5l446,480r-9,-10l432,461r-5,-10l422,446r-9,l408,446r-10,l393,451r-9,10l384,475r5,19l398,509r10,19l422,547r15,19l446,581r15,9l480,595r19,10l518,609r24,5l561,614r24,-5l605,605r33,-24l667,557r19,-29l701,499r14,-34l729,437r20,-29l763,384r19,-19l801,345r20,-19l840,307r19,-14l878,273r24,-14l921,245r24,-10l974,225r29,-9l1032,211r33,-5l1104,206r43,5l1190,216r-9,-15l1166,187r-9,-10l1147,163r-5,-10l1137,139r-4,-19l1128,105xe" fillcolor="navy" stroked="f">
                    <v:path arrowok="t" o:connecttype="custom" o:connectlocs="1037,87;897,105;758,179;667,321;657,289;643,184;590,174;566,151;509,51;465,9;432,110;485,238;374,120;273,87;273,151;345,248;393,280;321,271;254,261;187,229;129,174;91,174;77,156;110,161;144,133;144,64;96,18;33,36;0,123;77,252;182,312;302,330;417,339;509,362;561,436;557,533;485,536;475,477;494,441;456,445;437,449;413,426;384,441;408,505;461,564;542,587;638,555;715,445;782,349;859,280;945,225;1065,197;1181,192;1142,146" o:connectangles="0,0,0,0,0,0,0,0,0,0,0,0,0,0,0,0,0,0,0,0,0,0,0,0,0,0,0,0,0,0,0,0,0,0,0,0,0,0,0,0,0,0,0,0,0,0,0,0,0,0,0,0,0,0"/>
                  </v:shape>
                  <v:shape id="Freeform 59" o:spid="_x0000_s1083" style="position:absolute;left:10353;top:1449;width:648;height:303;visibility:visible;mso-wrap-style:square;v-text-anchor:top" coordsize="648,3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" path="m44,317l68,288,92,264r28,-29l149,216r34,-24l212,178r33,-19l279,144r33,-9l346,125r38,-10l418,111r38,l495,111r38,9l572,125,648,29,615,19,581,10,548,5,509,,471,,432,,394,5r-43,5l312,19,274,29,231,39,192,53,154,72,120,91,82,115,48,139r,10l48,159r,14l44,187r-5,15l29,211r-9,15l5,240,,250r,9l5,269r10,5l24,283r5,15l39,307r5,10xe" fillcolor="navy" stroked="f">
                    <v:path arrowok="t" o:connecttype="custom" o:connectlocs="44,303;68,275;92,252;120,225;149,206;183,184;212,170;245,152;279,138;312,129;346,119;384,110;418,106;456,106;495,106;533,115;572,119;648,28;615,18;581,10;548,5;509,0;471,0;432,0;394,5;351,10;312,18;274,28;231,37;192,51;154,69;120,87;82,110;48,133;48,142;48,152;48,165;44,179;39,193;29,202;20,216;5,229;0,239;0,248;5,257;15,262;24,271;29,285;39,293;44,303" o:connectangles="0,0,0,0,0,0,0,0,0,0,0,0,0,0,0,0,0,0,0,0,0,0,0,0,0,0,0,0,0,0,0,0,0,0,0,0,0,0,0,0,0,0,0,0,0,0,0,0,0,0"/>
                  </v:shape>
                  <v:shape id="Freeform 60" o:spid="_x0000_s1084" style="position:absolute;left:10320;top:1601;width:566;height:623;visibility:visible;mso-wrap-style:square;v-text-anchor:top" coordsize="566,6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" path="m566,14l537,4,509,,485,,465,9,451,19,437,33r-5,15l422,62r-5,14l413,81r,-14l413,43,408,33r-15,l369,43,345,57,317,76r-20,29l278,134r-9,34l264,192r-5,14l249,206r-4,-14l245,177r-10,-9l230,153r-9,-5l206,148r-14,10l173,177r-24,34l139,235r-5,29l125,302r-5,38l115,384r,43l120,465r9,24l134,513r-14,19l115,523r-5,-5l105,508r-4,-9l96,494r-5,-5l86,480r-9,l72,494r-5,19l57,532r-9,15l38,566r-9,10l19,585,9,590,,595r,5l5,600r4,l53,652,566,14xe" fillcolor="navy" stroked="f">
                    <v:path arrowok="t" o:connecttype="custom" o:connectlocs="537,4;485,0;451,18;432,46;417,73;413,64;408,32;369,41;317,73;278,128;264,183;249,197;245,169;230,146;206,141;173,169;139,225;125,289;115,367;120,444;134,490;115,500;105,485;96,472;86,459;72,472;57,508;38,541;19,559;0,569;5,573;53,623" o:connectangles="0,0,0,0,0,0,0,0,0,0,0,0,0,0,0,0,0,0,0,0,0,0,0,0,0,0,0,0,0,0,0,0"/>
                  </v:shape>
                  <v:shape id="Freeform 61" o:spid="_x0000_s1085" style="position:absolute;left:10373;top:1614;width:523;height:675;visibility:visible;mso-wrap-style:square;v-text-anchor:top" coordsize="523,7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" path="m513,r10,34l523,67r,29l513,120r-9,19l494,154r-10,14l475,173r-15,9l460,187r10,l489,187r5,10l494,216r-5,24l480,274r-20,33l441,336r-24,24l388,370r-19,4l360,384r,5l374,398r5,5l388,408r10,10l403,432r,14l398,466r-19,24l355,518r-19,10l312,538r-29,9l249,557r-33,5l182,562,153,552,129,542r-14,-4l96,552r9,10l110,566r10,5l124,576r5,10l134,590r5,10l139,605r-15,9l110,624,96,634,86,648,72,658,62,672,52,682r-4,14l43,706r,-5l43,696r,l,638,513,xe" fillcolor="navy" stroked="f">
                    <v:path arrowok="t" o:connecttype="custom" o:connectlocs="523,33;523,92;504,133;484,161;460,174;470,179;494,188;489,229;460,294;417,344;369,358;360,372;379,385;398,400;403,426;379,468;336,505;283,523;216,537;153,528;115,514;105,537;120,546;129,560;139,574;124,587;96,606;72,629;52,652;43,675;43,665;0,610" o:connectangles="0,0,0,0,0,0,0,0,0,0,0,0,0,0,0,0,0,0,0,0,0,0,0,0,0,0,0,0,0,0,0,0"/>
                  </v:shape>
                  <v:shape id="Freeform 62" o:spid="_x0000_s1086" style="position:absolute;left:10161;top:2243;width:159;height:183;visibility:visible;mso-wrap-style:square;v-text-anchor:top" coordsize="159,1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" path="m116,l101,14,87,24,72,33,58,43,39,48r-15,l10,52,,48,5,62,15,72r9,9l34,91r10,9l53,110r5,5l68,115r-10,5l53,129r-9,5l39,144r-5,14l34,168r,14l44,192,159,48,116,xe" fillcolor="navy" stroked="f">
                    <v:path arrowok="t" o:connecttype="custom" o:connectlocs="116,0;101,13;87,23;72,31;58,41;39,46;24,46;10,50;0,46;5,59;15,69;24,77;34,87;44,95;53,105;58,110;68,110;58,114;53,123;44,128;39,137;34,151;34,160;34,173;44,183;159,46;116,0" o:connectangles="0,0,0,0,0,0,0,0,0,0,0,0,0,0,0,0,0,0,0,0,0,0,0,0,0,0,0"/>
                  </v:shape>
                  <v:shape id="Freeform 63" o:spid="_x0000_s1087" style="position:absolute;left:10205;top:2289;width:153;height:187;visibility:visible;mso-wrap-style:square;v-text-anchor:top" coordsize="153,1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" path="m153,52r-9,20l134,86r-10,24l120,129r-5,15l115,168r-5,14l115,196r-10,-9l96,177,86,168,81,153r-9,-9l67,134,62,124r,-9l57,124r-5,10l43,144r-5,9l28,158r-9,l9,153,,144,115,r38,52xe" fillcolor="navy" stroked="f">
                    <v:path arrowok="t" o:connecttype="custom" o:connectlocs="153,50;144,69;134,82;124,105;120,123;115,137;115,160;110,174;115,187;105,178;96,169;86,160;81,146;72,137;67,128;62,118;62,110;57,118;52,128;43,137;38,146;28,151;19,151;9,146;0,137;115,0;153,50" o:connectangles="0,0,0,0,0,0,0,0,0,0,0,0,0,0,0,0,0,0,0,0,0,0,0,0,0,0,0"/>
                  </v:shape>
                  <v:shape id="Freeform 64" o:spid="_x0000_s1088" style="position:absolute;left:10329;top:2243;width:140;height:174;visibility:visible;mso-wrap-style:square;v-text-anchor:top" coordsize="140,1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" path="m29,l44,19,63,43,77,62,96,81r15,19l120,115r10,14l135,134r5,5l140,148r,15l135,172r-5,5l120,182r-4,l106,172,92,158,77,139,58,115,44,91,29,67,15,52,5,38,,33,29,xe" fillcolor="navy" stroked="f">
                    <v:path arrowok="t" o:connecttype="custom" o:connectlocs="29,0;44,18;63,41;77,59;96,77;111,96;120,110;130,123;135,128;140,133;140,141;140,156;135,164;130,169;120,174;116,174;106,164;92,151;77,133;58,110;44,87;29,64;15,50;5,36;0,32;29,0" o:connectangles="0,0,0,0,0,0,0,0,0,0,0,0,0,0,0,0,0,0,0,0,0,0,0,0,0,0"/>
                  </v:shape>
                  <v:shape id="Freeform 65" o:spid="_x0000_s1089" style="position:absolute;left:10344;top:2192;width:686;height:982;visibility:visible;mso-wrap-style:square;v-text-anchor:top" coordsize="686,10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" path="m600,475r5,24l609,523r,14l605,557r-5,19l595,590r,19l595,629r-10,-5l566,619,542,605,523,585,499,557,480,528,465,494r-4,-38l451,417,441,379,427,345,413,312,389,288,369,259,341,240,317,216,288,201,259,187,225,177r-28,-4l168,168r-29,l110,173r-24,9l72,192r-10,9l48,211r-5,14l33,235r-4,10l29,254r-5,10l24,278r,19l29,317r9,19l48,360r14,14l86,389r29,9l144,403r33,14l201,432r29,19l249,475r24,24l288,528r14,29l307,590r10,29l317,653r-5,28l307,715r-10,29l278,768r-19,29l249,801r-9,10l230,811r-9,5l211,816r-10,l197,811r-10,l182,845r,28l187,907r10,34l216,969r19,20l264,998r33,5l317,998r19,-14l345,969r5,-19l355,931r,-19l350,893r-5,-15l341,864r-5,-10l326,845r-9,l307,840r-10,l288,845r-5,4l273,859r,14l283,883r14,-5l312,878r-5,10l302,897r-5,5l293,907r-5,5l283,917r-10,l269,912,259,902,249,878r-4,-24l259,835r10,-10l283,821r14,-5l312,811r19,5l345,825r15,20l369,869r10,28l384,926r-5,29l374,974r-9,19l345,1013r-19,9l302,1027r-29,l245,1022r-29,-14l197,984,177,955r-9,-43l163,859r5,-62l149,782,134,758,120,729,105,696r-4,-29l101,633r9,-24l125,595r9,-5l149,581r9,l168,581r9,4l187,590r10,5l197,605r4,24l197,657r-10,20l177,686r-9,l163,681r5,-9l173,662r4,-5l182,643r-5,-14l173,619r-5,-10l158,609r-14,l134,614r-9,10l120,638r,19l120,681r9,24l139,729r14,24l173,768r14,9l201,782r15,l230,777r19,-4l264,753r14,-24l288,691r-19,5l259,701r-10,l245,701r,-5l249,691r10,-10l269,662r4,-19l278,619r,-24l273,571r-4,-24l259,523,249,504,230,485,216,465r-19,-9l177,446r-19,-9l139,427r-19,-5l101,417,81,408,67,403,48,389,38,379,24,365,14,345,9,321,5,297,,264,5,240,9,221r5,-20l19,182,29,168,43,149,57,139,72,125,91,115r19,-10l134,101r19,-5l177,91r29,l230,86r29,5l283,91r24,10l331,115r29,14l384,144r19,19l422,177r15,15l446,211r15,10l480,230r14,5l509,240r14,5l537,249r15,l561,240r-19,-5l523,225r-19,-9l485,211,465,197,451,182r-19,-9l413,158,398,144,384,129r-15,-9l355,105,345,96,331,91r-5,-5l317,86,331,72,341,38,355,19,369,5,384,r19,9l417,19r15,19l451,62r10,19l465,91r10,l485,86r4,-5l499,67r5,-10l509,43r4,-14l523,19r14,-5l557,14r14,l585,24r20,14l619,57r5,20l629,96r-5,19l619,129r-10,15l600,158r-15,10l581,173r14,4l605,182r14,5l629,192r4,9l638,211r5,5l643,230r,15l638,259r-5,10l624,283r-10,10l600,307r-15,5l566,317r24,4l609,326r15,5l638,336r10,9l648,355r,10l648,374r,29l653,427r9,24l686,470r-9,10l667,480r-10,5l648,480r-15,l624,470r-10,-5l605,461,595,446,585,432,571,413,561,398,547,384,537,365,523,355r-5,-10l509,341r-5,4l504,360r5,14l518,384r15,9l542,403r15,14l571,432r14,14l590,461r10,14xe" fillcolor="navy" stroked="f">
                    <v:path arrowok="t" o:connecttype="custom" o:connectlocs="600,551;542,578;451,399;341,229;168,161;48,202;24,266;86,372;249,454;317,624;249,766;197,775;216,927;345,927;341,826;288,808;312,840;283,877;259,798;345,789;374,931;245,977;168,762;101,605;168,556;197,628;173,633;158,582;120,651;201,748;288,661;249,661;273,546;197,436;81,390;9,307;19,174;110,100;259,87;403,156;494,225;542,225;432,165;345,92;355,18;451,59;499,64;557,13;629,92;581,165;638,202;624,271;609,312;648,358;667,459;605,441;537,349;509,358;585,426" o:connectangles="0,0,0,0,0,0,0,0,0,0,0,0,0,0,0,0,0,0,0,0,0,0,0,0,0,0,0,0,0,0,0,0,0,0,0,0,0,0,0,0,0,0,0,0,0,0,0,0,0,0,0,0,0,0,0,0,0,0,0"/>
                  </v:shape>
                  <v:shape id="Freeform 66" o:spid="_x0000_s1090" style="position:absolute;left:10502;top:2541;width:149;height:92;visibility:visible;mso-wrap-style:square;v-text-anchor:top" coordsize="149,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" path="m,52l10,38,24,24,43,14,63,9,82,4,106,r19,4l149,9,130,19r-15,5l101,28,87,38,77,48,72,62,67,76r5,20l,52xe" fillcolor="navy" stroked="f">
                    <v:path arrowok="t" o:connecttype="custom" o:connectlocs="0,50;10,36;24,23;43,13;63,9;82,4;106,0;125,4;149,9;130,18;115,23;101,27;87,36;77,46;72,59;67,73;72,92;0,50" o:connectangles="0,0,0,0,0,0,0,0,0,0,0,0,0,0,0,0,0,0"/>
                  </v:shape>
                  <v:shape id="Freeform 67" o:spid="_x0000_s1091" style="position:absolute;left:10440;top:2472;width:67;height:73;visibility:visible;mso-wrap-style:square;v-text-anchor:top" coordsize="67,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" path="m9,14l14,4r10,l33,r5,l43,,53,4r4,l62,14r5,14l67,38,57,52,53,67r-5,5l43,76r-10,l29,76,24,72r-10,l9,67r,-5l5,52,,38,,24,9,14xe" fillcolor="navy" stroked="f">
                    <v:path arrowok="t" o:connecttype="custom" o:connectlocs="9,13;14,4;24,4;33,0;38,0;43,0;53,4;57,4;62,13;67,27;67,37;57,50;53,64;48,69;43,73;33,73;29,73;24,69;14,69;9,64;9,60;5,50;0,37;0,23;9,13" o:connectangles="0,0,0,0,0,0,0,0,0,0,0,0,0,0,0,0,0,0,0,0,0,0,0,0,0"/>
                  </v:shape>
                  <v:shape id="Freeform 68" o:spid="_x0000_s1092" style="position:absolute;left:10507;top:2728;width:490;height:1422;visibility:visible;mso-wrap-style:square;v-text-anchor:top" coordsize="490,14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" path="m403,82r5,29l413,149r,43l413,236r,43l408,322r-10,48l389,413r-15,48l355,500r-19,38l312,576r-29,29l250,634r-34,19l178,668r9,4l197,672r9,l221,672r14,l250,668r14,-5l278,663r20,l317,672r14,10l346,696r9,15l355,730r-9,19l322,768r-20,10l317,783r43,-5l394,788r24,19l437,826r9,24l456,874r14,14l490,893r-10,19l466,927r-20,9l427,946r-29,5l370,946,341,932,312,903,293,884r-5,19l336,941r34,39l389,1018r9,43l403,1100r5,28l413,1152r14,5l408,1162r-24,-5l360,1148r-24,-15l317,1109r-19,-24l278,1056r-4,-28l264,960r-14,15l254,1023r5,43l264,1109r5,43l274,1196r14,38l307,1277r34,39l341,1344r,20l346,1388r14,19l355,1388r,-24l355,1344r5,-24l379,1311r15,-5l408,1306r14,l437,1311r9,9l456,1335r10,14l475,1368r,20l475,1412r-5,19l461,1450r-15,19l427,1479r-19,9l384,1488r-24,-14l331,1455r-29,-29l278,1392r-19,-28l240,1330r-5,-29l221,1229r-5,-77l211,1076r-5,-72l202,936,187,874,173,831,149,802,120,788,96,778r-19,l58,783,43,797r-9,15l29,836r5,24l38,884r10,9l62,903r10,-5l86,898r15,-14l110,874r5,-14l125,888r-5,24l115,927r-14,9l120,951r10,14l130,980r-5,24l120,1008r-10,l91,1004,82,994,62,980,48,965,34,946,24,932,10,893,,840,,788,5,735,24,692,43,653,67,629,91,610r24,-19l139,576r19,-19l178,533r33,-48l240,437r29,-48l293,336r14,-62l322,197r,-86l317,r9,15l336,29r10,15l355,48r10,10l379,68r10,4l403,82xe" fillcolor="navy" stroked="f">
                    <v:path arrowok="t" o:connecttype="custom" o:connectlocs="413,142;413,267;389,395;336,514;250,606;187,642;221,642;264,634;317,642;355,679;322,734;360,743;437,789;470,849;466,886;398,909;312,863;336,899;398,1014;413,1101;384,1106;317,1060;274,982;254,978;269,1101;307,1220;341,1304;355,1326;360,1261;408,1248;446,1261;475,1307;470,1368;427,1413;360,1409;278,1330;235,1243;211,1028;187,835;120,753;58,748;29,799;48,853;86,858;115,822;115,886;130,922;120,963;82,950;34,904;0,803;24,661;91,583;158,532;240,418;307,262;317,0;346,42;379,65" o:connectangles="0,0,0,0,0,0,0,0,0,0,0,0,0,0,0,0,0,0,0,0,0,0,0,0,0,0,0,0,0,0,0,0,0,0,0,0,0,0,0,0,0,0,0,0,0,0,0,0,0,0,0,0,0,0,0,0,0,0,0"/>
                  </v:shape>
                  <v:shape id="Freeform 69" o:spid="_x0000_s1093" style="position:absolute;left:10771;top:1476;width:250;height:771;visibility:visible;mso-wrap-style:square;v-text-anchor:top" coordsize="250,8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" path="m,754l43,691,82,619r28,-77l134,461r20,-91l163,278r,-91l149,96,230,r15,82l250,173r,96l245,365,230,466,211,566r-33,92l144,744r-10,l125,744r-15,5l101,754r-10,4l82,768,72,782,58,802r-5,4l43,806r-5,-4l29,792,24,778,14,768,5,758,,754xe" fillcolor="navy" stroked="f">
                    <v:path arrowok="t" o:connecttype="custom" o:connectlocs="0,721;43,661;82,592;110,518;134,441;154,354;163,266;163,179;149,92;230,0;245,78;250,165;250,257;245,349;230,446;211,541;178,629;144,712;134,712;125,712;110,716;101,721;91,725;82,735;72,748;58,767;53,771;43,771;38,767;29,758;24,744;14,735;5,725;0,721" o:connectangles="0,0,0,0,0,0,0,0,0,0,0,0,0,0,0,0,0,0,0,0,0,0,0,0,0,0,0,0,0,0,0,0,0,0"/>
                  </v:shape>
                </v:group>
                <v:shapetype id="_x0000_t116" coordsize="21600,21600" o:spt="116" path="m3475,qx,10800,3475,21600l18125,21600qx21600,10800,18125,xe">
                  <v:stroke joinstyle="miter"/>
                  <v:path gradientshapeok="t" o:connecttype="rect" textboxrect="1018,3163,20582,18437"/>
                </v:shapetype>
                <v:shape id="AutoShape 70" o:spid="_x0000_s1094" type="#_x0000_t116" style="position:absolute;left:2672;top:2679;width:6480;height: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" fillcolor="navy" stroked="f" strokecolor="silver"/>
                <v:shape id="AutoShape 71" o:spid="_x0000_s1095" type="#_x0000_t116" style="position:absolute;left:2636;top:11768;width:6480;height: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" fillcolor="navy" stroked="f" strokecolor="silver"/>
                <v:shape id="AutoShape 72" o:spid="_x0000_s1096" type="#_x0000_t116" style="position:absolute;left:-2195;top:7209;width:7710;height:85;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" fillcolor="navy" stroked="f" strokecolor="silver"/>
                <v:shape id="AutoShape 73" o:spid="_x0000_s1097" type="#_x0000_t116" style="position:absolute;left:6292;top:7224;width:7710;height:85;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" fillcolor="navy" stroked="f" strokecolor="silver"/>
                <w10:wrap anchorx="margin"/>
              </v:group>
            </w:pict>
          </mc:Fallback>
        </mc:AlternateContent>
      </w:r>
      <w:r w:rsidRPr="0092344F">
        <w:rPr>
          <w:rFonts w:ascii="Times New Roman" w:hAnsi="Times New Roman" w:cs="Times New Roman"/>
          <w:b/>
          <w:bCs/>
          <w:sz w:val="26"/>
          <w:szCs w:val="26"/>
          <w:lang w:val="vi-VN"/>
        </w:rPr>
        <w:t xml:space="preserve">      </w:t>
      </w:r>
    </w:p>
    <w:p w14:paraId="013491D7" w14:textId="77777777" w:rsidR="00734CF9" w:rsidRPr="0092344F" w:rsidRDefault="00734CF9" w:rsidP="00734CF9">
      <w:pPr>
        <w:spacing w:after="0" w:line="360" w:lineRule="auto"/>
        <w:jc w:val="center"/>
        <w:rPr>
          <w:rFonts w:ascii="Times New Roman" w:hAnsi="Times New Roman" w:cs="Times New Roman"/>
          <w:bCs/>
          <w:sz w:val="26"/>
          <w:szCs w:val="26"/>
          <w:lang w:val="vi-VN"/>
        </w:rPr>
      </w:pPr>
      <w:r w:rsidRPr="0092344F">
        <w:rPr>
          <w:rFonts w:ascii="Times New Roman" w:hAnsi="Times New Roman" w:cs="Times New Roman"/>
          <w:bCs/>
          <w:sz w:val="26"/>
          <w:szCs w:val="26"/>
          <w:lang w:val="vi-VN"/>
        </w:rPr>
        <w:t>BỘ GIÁO DỤC VÀ ĐÀO TẠO      ỦY BAN NHÂN DÂN TPHCM</w:t>
      </w:r>
    </w:p>
    <w:p w14:paraId="58CB98A8" w14:textId="77777777" w:rsidR="00734CF9" w:rsidRPr="0092344F" w:rsidRDefault="00734CF9" w:rsidP="00734CF9">
      <w:pPr>
        <w:spacing w:after="0" w:line="360" w:lineRule="auto"/>
        <w:jc w:val="center"/>
        <w:rPr>
          <w:rFonts w:ascii="Times New Roman" w:hAnsi="Times New Roman" w:cs="Times New Roman"/>
          <w:b/>
          <w:bCs/>
          <w:sz w:val="26"/>
          <w:szCs w:val="26"/>
          <w:lang w:val="vi-VN"/>
        </w:rPr>
      </w:pPr>
      <w:r w:rsidRPr="0092344F">
        <w:rPr>
          <w:rFonts w:ascii="Times New Roman" w:hAnsi="Times New Roman" w:cs="Times New Roman"/>
          <w:b/>
          <w:bCs/>
          <w:sz w:val="26"/>
          <w:szCs w:val="26"/>
          <w:lang w:val="vi-VN"/>
        </w:rPr>
        <w:t>TRƯỜNG ĐẠI HỌC Y KHOA PHẠM NGỌC THẠCH</w:t>
      </w:r>
    </w:p>
    <w:p w14:paraId="15AC3DAD" w14:textId="77777777" w:rsidR="00734CF9" w:rsidRPr="0092344F" w:rsidRDefault="00734CF9" w:rsidP="00734CF9">
      <w:pPr>
        <w:spacing w:line="240" w:lineRule="auto"/>
        <w:jc w:val="center"/>
        <w:rPr>
          <w:rFonts w:ascii="Times New Roman" w:hAnsi="Times New Roman" w:cs="Times New Roman"/>
          <w:sz w:val="26"/>
          <w:szCs w:val="26"/>
          <w:lang w:val="vi-VN"/>
        </w:rPr>
      </w:pPr>
      <w:r w:rsidRPr="0092344F">
        <w:rPr>
          <w:rFonts w:ascii="Times New Roman" w:hAnsi="Times New Roman" w:cs="Times New Roman"/>
          <w:sz w:val="26"/>
          <w:szCs w:val="26"/>
          <w:lang w:val="vi-VN"/>
        </w:rPr>
        <w:sym w:font="Wingdings" w:char="F09A"/>
      </w:r>
      <w:r w:rsidRPr="0092344F">
        <w:rPr>
          <w:rFonts w:ascii="Times New Roman" w:hAnsi="Times New Roman" w:cs="Times New Roman"/>
          <w:sz w:val="26"/>
          <w:szCs w:val="26"/>
          <w:lang w:val="vi-VN"/>
        </w:rPr>
        <w:sym w:font="Wingdings" w:char="F0AF"/>
      </w:r>
      <w:r w:rsidRPr="0092344F">
        <w:rPr>
          <w:rFonts w:ascii="Times New Roman" w:hAnsi="Times New Roman" w:cs="Times New Roman"/>
          <w:sz w:val="26"/>
          <w:szCs w:val="26"/>
          <w:lang w:val="vi-VN"/>
        </w:rPr>
        <w:sym w:font="Wingdings" w:char="F0AF"/>
      </w:r>
      <w:r w:rsidRPr="0092344F">
        <w:rPr>
          <w:rFonts w:ascii="Times New Roman" w:hAnsi="Times New Roman" w:cs="Times New Roman"/>
          <w:sz w:val="26"/>
          <w:szCs w:val="26"/>
          <w:lang w:val="vi-VN"/>
        </w:rPr>
        <w:sym w:font="Wingdings" w:char="F0AF"/>
      </w:r>
      <w:r w:rsidRPr="0092344F">
        <w:rPr>
          <w:rFonts w:ascii="Times New Roman" w:hAnsi="Times New Roman" w:cs="Times New Roman"/>
          <w:sz w:val="26"/>
          <w:szCs w:val="26"/>
          <w:lang w:val="vi-VN"/>
        </w:rPr>
        <w:sym w:font="Wingdings" w:char="F09B"/>
      </w:r>
    </w:p>
    <w:p w14:paraId="0BC6D038" w14:textId="77777777" w:rsidR="00734CF9" w:rsidRPr="0092344F" w:rsidRDefault="00734CF9" w:rsidP="00734CF9">
      <w:pPr>
        <w:spacing w:after="0" w:line="240" w:lineRule="auto"/>
        <w:jc w:val="center"/>
        <w:rPr>
          <w:rFonts w:ascii="Times New Roman" w:hAnsi="Times New Roman" w:cs="Times New Roman"/>
          <w:b/>
          <w:bCs/>
          <w:sz w:val="26"/>
          <w:szCs w:val="26"/>
        </w:rPr>
      </w:pPr>
      <w:r w:rsidRPr="0092344F">
        <w:rPr>
          <w:rFonts w:ascii="Times New Roman" w:hAnsi="Times New Roman" w:cs="Times New Roman"/>
          <w:b/>
          <w:bCs/>
          <w:sz w:val="26"/>
          <w:szCs w:val="26"/>
        </w:rPr>
        <w:t>KHOA ĐIỀU DƯỠNG – KỸ THUẬT Y HỌC</w:t>
      </w:r>
    </w:p>
    <w:p w14:paraId="652EBAED" w14:textId="77777777" w:rsidR="00734CF9" w:rsidRPr="0092344F" w:rsidRDefault="00734CF9" w:rsidP="00734CF9">
      <w:pPr>
        <w:spacing w:after="0"/>
        <w:jc w:val="center"/>
        <w:rPr>
          <w:rFonts w:ascii="Times New Roman" w:hAnsi="Times New Roman" w:cs="Times New Roman"/>
          <w:b/>
          <w:bCs/>
          <w:sz w:val="26"/>
          <w:szCs w:val="26"/>
          <w:lang w:val="vi-VN"/>
        </w:rPr>
      </w:pPr>
    </w:p>
    <w:p w14:paraId="4CC5F3FB" w14:textId="77777777" w:rsidR="00734CF9" w:rsidRPr="0092344F" w:rsidRDefault="00734CF9" w:rsidP="00734CF9">
      <w:pPr>
        <w:spacing w:after="0"/>
        <w:jc w:val="center"/>
        <w:rPr>
          <w:rFonts w:ascii="Times New Roman" w:hAnsi="Times New Roman" w:cs="Times New Roman"/>
          <w:b/>
          <w:bCs/>
          <w:sz w:val="26"/>
          <w:szCs w:val="26"/>
          <w:lang w:val="vi-VN"/>
        </w:rPr>
      </w:pPr>
    </w:p>
    <w:p w14:paraId="612DD4E0" w14:textId="77777777" w:rsidR="00734CF9" w:rsidRPr="0092344F" w:rsidRDefault="00734CF9" w:rsidP="00734CF9">
      <w:pPr>
        <w:spacing w:after="0"/>
        <w:jc w:val="center"/>
        <w:rPr>
          <w:rFonts w:ascii="Times New Roman" w:hAnsi="Times New Roman" w:cs="Times New Roman"/>
          <w:b/>
          <w:bCs/>
          <w:sz w:val="26"/>
          <w:szCs w:val="26"/>
          <w:lang w:val="vi-VN"/>
        </w:rPr>
      </w:pPr>
    </w:p>
    <w:p w14:paraId="364C7668" w14:textId="77777777" w:rsidR="00734CF9" w:rsidRPr="0092344F" w:rsidRDefault="00734CF9" w:rsidP="00734CF9">
      <w:pPr>
        <w:spacing w:after="0"/>
        <w:jc w:val="center"/>
        <w:rPr>
          <w:rFonts w:ascii="Times New Roman" w:hAnsi="Times New Roman" w:cs="Times New Roman"/>
          <w:b/>
          <w:bCs/>
          <w:sz w:val="26"/>
          <w:szCs w:val="26"/>
          <w:lang w:val="vi-VN"/>
        </w:rPr>
      </w:pPr>
    </w:p>
    <w:p w14:paraId="2E67563D" w14:textId="77777777" w:rsidR="00734CF9" w:rsidRPr="0092344F" w:rsidRDefault="00734CF9" w:rsidP="00734CF9">
      <w:pPr>
        <w:spacing w:after="0"/>
        <w:jc w:val="center"/>
        <w:rPr>
          <w:rFonts w:ascii="Times New Roman" w:hAnsi="Times New Roman" w:cs="Times New Roman"/>
          <w:b/>
          <w:bCs/>
          <w:sz w:val="26"/>
          <w:szCs w:val="26"/>
          <w:lang w:val="vi-VN"/>
        </w:rPr>
      </w:pPr>
      <w:r w:rsidRPr="0092344F">
        <w:rPr>
          <w:rFonts w:ascii="Times New Roman" w:hAnsi="Times New Roman" w:cs="Times New Roman"/>
          <w:b/>
          <w:bCs/>
          <w:sz w:val="26"/>
          <w:szCs w:val="26"/>
          <w:lang w:val="vi-VN"/>
        </w:rPr>
        <w:t>KHÓA LUẬN TỐT NGHIỆP</w:t>
      </w:r>
    </w:p>
    <w:p w14:paraId="4D642F90" w14:textId="77777777" w:rsidR="00734CF9" w:rsidRPr="0092344F" w:rsidRDefault="00734CF9" w:rsidP="00734CF9">
      <w:pPr>
        <w:spacing w:after="0"/>
        <w:jc w:val="center"/>
        <w:rPr>
          <w:rFonts w:ascii="Times New Roman" w:hAnsi="Times New Roman" w:cs="Times New Roman"/>
          <w:b/>
          <w:bCs/>
          <w:sz w:val="26"/>
          <w:szCs w:val="26"/>
          <w:lang w:val="vi-VN"/>
        </w:rPr>
      </w:pPr>
    </w:p>
    <w:p w14:paraId="17817325" w14:textId="77777777" w:rsidR="00734CF9" w:rsidRPr="0092344F" w:rsidRDefault="00734CF9" w:rsidP="00734CF9">
      <w:pPr>
        <w:spacing w:after="0"/>
        <w:jc w:val="center"/>
        <w:rPr>
          <w:rFonts w:ascii="Times New Roman" w:hAnsi="Times New Roman" w:cs="Times New Roman"/>
          <w:b/>
          <w:bCs/>
          <w:sz w:val="26"/>
          <w:szCs w:val="26"/>
          <w:vertAlign w:val="superscript"/>
          <w:lang w:val="vi-VN"/>
        </w:rPr>
      </w:pPr>
    </w:p>
    <w:p w14:paraId="5C2AFF06" w14:textId="77777777" w:rsidR="00734CF9" w:rsidRPr="0092344F" w:rsidRDefault="00734CF9" w:rsidP="00734CF9">
      <w:pPr>
        <w:spacing w:after="0"/>
        <w:rPr>
          <w:rFonts w:ascii="Times New Roman" w:hAnsi="Times New Roman" w:cs="Times New Roman"/>
          <w:b/>
          <w:bCs/>
          <w:sz w:val="26"/>
          <w:szCs w:val="26"/>
          <w:lang w:val="vi-VN"/>
        </w:rPr>
      </w:pPr>
    </w:p>
    <w:p w14:paraId="788665F0" w14:textId="77777777" w:rsidR="00734CF9" w:rsidRPr="0092344F" w:rsidRDefault="00734CF9" w:rsidP="00734CF9">
      <w:pPr>
        <w:spacing w:after="0" w:line="360" w:lineRule="auto"/>
        <w:ind w:left="800" w:right="800"/>
        <w:jc w:val="center"/>
        <w:rPr>
          <w:rFonts w:ascii="Times New Roman" w:hAnsi="Times New Roman" w:cs="Times New Roman"/>
          <w:b/>
          <w:bCs/>
          <w:sz w:val="26"/>
          <w:szCs w:val="26"/>
        </w:rPr>
      </w:pPr>
      <w:r w:rsidRPr="0092344F">
        <w:rPr>
          <w:rFonts w:ascii="Times New Roman" w:hAnsi="Times New Roman" w:cs="Times New Roman"/>
          <w:b/>
          <w:bCs/>
          <w:sz w:val="26"/>
          <w:szCs w:val="26"/>
        </w:rPr>
        <w:t>THÁI ĐỘ CỦA SINH VIÊN ĐIỀU DƯỠNG NĂM CUỐI TRƯỜNG ĐẠI HỌC Y KHOA PHẠM NGỌC THẠCH ĐỐI VỚI NGHIÊN CỨU KHOA HỌC VÀ CÁC YẾU TỐ LIÊN QUAN</w:t>
      </w:r>
    </w:p>
    <w:p w14:paraId="5701A372" w14:textId="77777777" w:rsidR="00734CF9" w:rsidRPr="0092344F" w:rsidRDefault="00734CF9" w:rsidP="00734CF9">
      <w:pPr>
        <w:spacing w:after="0" w:line="276" w:lineRule="auto"/>
        <w:ind w:left="993"/>
        <w:jc w:val="center"/>
        <w:rPr>
          <w:rFonts w:ascii="Times New Roman" w:hAnsi="Times New Roman" w:cs="Times New Roman"/>
          <w:b/>
          <w:bCs/>
          <w:sz w:val="26"/>
          <w:szCs w:val="26"/>
        </w:rPr>
      </w:pPr>
    </w:p>
    <w:p w14:paraId="74E81E9C" w14:textId="77777777" w:rsidR="00734CF9" w:rsidRPr="0092344F" w:rsidRDefault="00734CF9" w:rsidP="00734CF9">
      <w:pPr>
        <w:spacing w:after="0" w:line="276" w:lineRule="auto"/>
        <w:ind w:left="993"/>
        <w:jc w:val="center"/>
        <w:rPr>
          <w:rFonts w:ascii="Times New Roman" w:hAnsi="Times New Roman" w:cs="Times New Roman"/>
          <w:b/>
          <w:bCs/>
          <w:sz w:val="26"/>
          <w:szCs w:val="26"/>
        </w:rPr>
      </w:pPr>
    </w:p>
    <w:p w14:paraId="07EB2A7B" w14:textId="77777777" w:rsidR="00734CF9" w:rsidRPr="0092344F" w:rsidRDefault="00734CF9" w:rsidP="00734CF9">
      <w:pPr>
        <w:spacing w:line="276" w:lineRule="auto"/>
        <w:jc w:val="center"/>
        <w:rPr>
          <w:rFonts w:ascii="Times New Roman" w:hAnsi="Times New Roman" w:cs="Times New Roman"/>
          <w:b/>
          <w:bCs/>
          <w:sz w:val="26"/>
          <w:szCs w:val="26"/>
          <w:lang w:val="vi-VN"/>
        </w:rPr>
      </w:pPr>
    </w:p>
    <w:p w14:paraId="63C9620F" w14:textId="77777777" w:rsidR="00734CF9" w:rsidRPr="0092344F" w:rsidRDefault="00734CF9" w:rsidP="00734CF9">
      <w:pPr>
        <w:spacing w:line="240" w:lineRule="auto"/>
        <w:ind w:firstLine="1701"/>
        <w:rPr>
          <w:rFonts w:ascii="Times New Roman" w:hAnsi="Times New Roman" w:cs="Times New Roman"/>
          <w:b/>
          <w:bCs/>
          <w:sz w:val="26"/>
          <w:szCs w:val="26"/>
        </w:rPr>
      </w:pPr>
      <w:r w:rsidRPr="0092344F">
        <w:rPr>
          <w:rFonts w:ascii="Times New Roman" w:hAnsi="Times New Roman" w:cs="Times New Roman"/>
          <w:b/>
          <w:bCs/>
          <w:sz w:val="26"/>
          <w:szCs w:val="26"/>
          <w:lang w:val="vi-VN"/>
        </w:rPr>
        <w:t>SINH VIÊN THỰC HIỆN</w:t>
      </w:r>
      <w:r w:rsidRPr="0092344F">
        <w:rPr>
          <w:rFonts w:ascii="Times New Roman" w:hAnsi="Times New Roman" w:cs="Times New Roman"/>
          <w:b/>
          <w:bCs/>
          <w:sz w:val="26"/>
          <w:szCs w:val="26"/>
        </w:rPr>
        <w:t xml:space="preserve">    </w:t>
      </w:r>
      <w:r w:rsidRPr="0092344F">
        <w:rPr>
          <w:rFonts w:ascii="Times New Roman" w:hAnsi="Times New Roman" w:cs="Times New Roman"/>
          <w:b/>
          <w:bCs/>
          <w:sz w:val="26"/>
          <w:szCs w:val="26"/>
          <w:lang w:val="vi-VN"/>
        </w:rPr>
        <w:t>:</w:t>
      </w:r>
      <w:r w:rsidRPr="0092344F">
        <w:rPr>
          <w:rFonts w:ascii="Times New Roman" w:hAnsi="Times New Roman" w:cs="Times New Roman"/>
          <w:b/>
          <w:bCs/>
          <w:sz w:val="26"/>
          <w:szCs w:val="26"/>
        </w:rPr>
        <w:t xml:space="preserve"> LÊ ĐOÀN PHƯƠNG UYÊN</w:t>
      </w:r>
    </w:p>
    <w:p w14:paraId="3FC3CE30" w14:textId="77777777" w:rsidR="00734CF9" w:rsidRPr="0092344F" w:rsidRDefault="00734CF9" w:rsidP="00734CF9">
      <w:pPr>
        <w:spacing w:line="240" w:lineRule="auto"/>
        <w:ind w:firstLine="1701"/>
        <w:rPr>
          <w:rFonts w:ascii="Times New Roman" w:hAnsi="Times New Roman" w:cs="Times New Roman"/>
          <w:b/>
          <w:bCs/>
          <w:sz w:val="26"/>
          <w:szCs w:val="26"/>
        </w:rPr>
      </w:pPr>
      <w:r w:rsidRPr="0092344F">
        <w:rPr>
          <w:rFonts w:ascii="Times New Roman" w:hAnsi="Times New Roman" w:cs="Times New Roman"/>
          <w:b/>
          <w:bCs/>
          <w:sz w:val="26"/>
          <w:szCs w:val="26"/>
          <w:lang w:val="vi-VN"/>
        </w:rPr>
        <w:t>MÃ SINH VIÊN</w:t>
      </w:r>
      <w:r w:rsidRPr="0092344F">
        <w:rPr>
          <w:rFonts w:ascii="Times New Roman" w:hAnsi="Times New Roman" w:cs="Times New Roman"/>
          <w:b/>
          <w:bCs/>
          <w:sz w:val="26"/>
          <w:szCs w:val="26"/>
        </w:rPr>
        <w:t xml:space="preserve">                     </w:t>
      </w:r>
      <w:r w:rsidRPr="0092344F">
        <w:rPr>
          <w:rFonts w:ascii="Times New Roman" w:hAnsi="Times New Roman" w:cs="Times New Roman"/>
          <w:b/>
          <w:bCs/>
          <w:sz w:val="26"/>
          <w:szCs w:val="26"/>
          <w:lang w:val="vi-VN"/>
        </w:rPr>
        <w:t>:</w:t>
      </w:r>
      <w:r w:rsidRPr="0092344F">
        <w:rPr>
          <w:rFonts w:ascii="Times New Roman" w:hAnsi="Times New Roman" w:cs="Times New Roman"/>
          <w:b/>
          <w:bCs/>
          <w:sz w:val="26"/>
          <w:szCs w:val="26"/>
        </w:rPr>
        <w:t xml:space="preserve"> </w:t>
      </w:r>
      <w:bookmarkStart w:id="1" w:name="_Hlk53153210"/>
      <w:r w:rsidRPr="0092344F">
        <w:rPr>
          <w:rFonts w:ascii="Times New Roman" w:hAnsi="Times New Roman" w:cs="Times New Roman"/>
          <w:b/>
          <w:bCs/>
          <w:sz w:val="26"/>
          <w:szCs w:val="26"/>
        </w:rPr>
        <w:t>2053010159</w:t>
      </w:r>
    </w:p>
    <w:p w14:paraId="55C9E120" w14:textId="77777777" w:rsidR="00734CF9" w:rsidRPr="0092344F" w:rsidRDefault="00734CF9" w:rsidP="00734CF9">
      <w:pPr>
        <w:spacing w:line="240" w:lineRule="auto"/>
        <w:ind w:firstLine="1701"/>
        <w:rPr>
          <w:rFonts w:ascii="Times New Roman" w:hAnsi="Times New Roman" w:cs="Times New Roman"/>
          <w:b/>
          <w:bCs/>
          <w:sz w:val="26"/>
          <w:szCs w:val="26"/>
          <w:lang w:val="vi-VN"/>
        </w:rPr>
      </w:pPr>
      <w:r w:rsidRPr="0092344F">
        <w:rPr>
          <w:rFonts w:ascii="Times New Roman" w:hAnsi="Times New Roman" w:cs="Times New Roman"/>
          <w:b/>
          <w:bCs/>
          <w:sz w:val="26"/>
          <w:szCs w:val="26"/>
        </w:rPr>
        <w:t>NGÀNH/CHUYÊN NGÀNH</w:t>
      </w:r>
      <w:r w:rsidRPr="0092344F">
        <w:rPr>
          <w:rFonts w:ascii="Times New Roman" w:hAnsi="Times New Roman" w:cs="Times New Roman"/>
          <w:b/>
          <w:bCs/>
          <w:sz w:val="26"/>
          <w:szCs w:val="26"/>
          <w:lang w:val="vi-VN"/>
        </w:rPr>
        <w:t>:</w:t>
      </w:r>
      <w:r w:rsidRPr="0092344F">
        <w:rPr>
          <w:rFonts w:ascii="Times New Roman" w:hAnsi="Times New Roman" w:cs="Times New Roman"/>
          <w:b/>
          <w:bCs/>
          <w:sz w:val="26"/>
          <w:szCs w:val="26"/>
        </w:rPr>
        <w:t xml:space="preserve"> </w:t>
      </w:r>
      <w:bookmarkEnd w:id="1"/>
      <w:r w:rsidRPr="0092344F">
        <w:rPr>
          <w:rFonts w:ascii="Times New Roman" w:hAnsi="Times New Roman" w:cs="Times New Roman"/>
          <w:b/>
          <w:bCs/>
          <w:sz w:val="26"/>
          <w:szCs w:val="26"/>
        </w:rPr>
        <w:t>ĐIỀU DƯỠNG</w:t>
      </w:r>
    </w:p>
    <w:p w14:paraId="3CCE72B9" w14:textId="77777777" w:rsidR="00734CF9" w:rsidRPr="0092344F" w:rsidRDefault="00734CF9" w:rsidP="00734CF9">
      <w:pPr>
        <w:spacing w:before="240" w:after="0" w:line="240" w:lineRule="auto"/>
        <w:jc w:val="center"/>
        <w:rPr>
          <w:rFonts w:ascii="Times New Roman" w:hAnsi="Times New Roman" w:cs="Times New Roman"/>
          <w:b/>
          <w:bCs/>
          <w:sz w:val="26"/>
          <w:szCs w:val="26"/>
          <w:lang w:val="vi-VN"/>
        </w:rPr>
      </w:pPr>
    </w:p>
    <w:p w14:paraId="571404D6" w14:textId="77777777" w:rsidR="00734CF9" w:rsidRPr="0092344F" w:rsidRDefault="00734CF9" w:rsidP="00734CF9">
      <w:pPr>
        <w:spacing w:before="240" w:after="0" w:line="240" w:lineRule="auto"/>
        <w:jc w:val="center"/>
        <w:rPr>
          <w:rFonts w:ascii="Times New Roman" w:hAnsi="Times New Roman" w:cs="Times New Roman"/>
          <w:b/>
          <w:bCs/>
          <w:sz w:val="26"/>
          <w:szCs w:val="26"/>
          <w:lang w:val="vi-VN"/>
        </w:rPr>
      </w:pPr>
    </w:p>
    <w:p w14:paraId="360A7995" w14:textId="77777777" w:rsidR="00734CF9" w:rsidRPr="0092344F" w:rsidRDefault="00734CF9" w:rsidP="00734CF9">
      <w:pPr>
        <w:spacing w:line="240" w:lineRule="auto"/>
        <w:jc w:val="center"/>
        <w:rPr>
          <w:rFonts w:ascii="Times New Roman" w:hAnsi="Times New Roman" w:cs="Times New Roman"/>
          <w:b/>
          <w:bCs/>
          <w:sz w:val="26"/>
          <w:szCs w:val="26"/>
        </w:rPr>
      </w:pPr>
    </w:p>
    <w:p w14:paraId="4AE71BED" w14:textId="77777777" w:rsidR="00734CF9" w:rsidRPr="0092344F" w:rsidRDefault="00734CF9" w:rsidP="00734CF9">
      <w:pPr>
        <w:spacing w:line="240" w:lineRule="auto"/>
        <w:jc w:val="center"/>
        <w:rPr>
          <w:rFonts w:ascii="Times New Roman" w:hAnsi="Times New Roman" w:cs="Times New Roman"/>
          <w:bCs/>
          <w:sz w:val="26"/>
          <w:szCs w:val="26"/>
        </w:rPr>
        <w:sectPr w:rsidR="00734CF9" w:rsidRPr="0092344F" w:rsidSect="00042C78">
          <w:headerReference w:type="default" r:id="rId8"/>
          <w:footerReference w:type="default" r:id="rId9"/>
          <w:pgSz w:w="11906" w:h="16838" w:code="9"/>
          <w:pgMar w:top="1418" w:right="1134" w:bottom="1418" w:left="1985" w:header="709" w:footer="709" w:gutter="0"/>
          <w:cols w:space="708"/>
          <w:titlePg/>
          <w:docGrid w:linePitch="360"/>
        </w:sectPr>
      </w:pPr>
      <w:r w:rsidRPr="0092344F">
        <w:rPr>
          <w:rFonts w:ascii="Times New Roman" w:hAnsi="Times New Roman" w:cs="Times New Roman"/>
          <w:bCs/>
          <w:sz w:val="26"/>
          <w:szCs w:val="26"/>
          <w:lang w:val="vi-VN"/>
        </w:rPr>
        <w:t>Thành phố Hồ Chí Minh – Năm 2</w:t>
      </w:r>
      <w:r w:rsidRPr="0092344F">
        <w:rPr>
          <w:rFonts w:ascii="Times New Roman" w:hAnsi="Times New Roman" w:cs="Times New Roman"/>
          <w:bCs/>
          <w:sz w:val="26"/>
          <w:szCs w:val="26"/>
        </w:rPr>
        <w:t>02</w:t>
      </w:r>
      <w:bookmarkEnd w:id="0"/>
      <w:r w:rsidRPr="0092344F">
        <w:rPr>
          <w:rFonts w:ascii="Times New Roman" w:hAnsi="Times New Roman" w:cs="Times New Roman"/>
          <w:bCs/>
          <w:sz w:val="26"/>
          <w:szCs w:val="26"/>
        </w:rPr>
        <w:t>3</w:t>
      </w:r>
    </w:p>
    <w:p w14:paraId="1F2721ED" w14:textId="77777777" w:rsidR="00734CF9" w:rsidRPr="0092344F" w:rsidRDefault="00734CF9" w:rsidP="00734CF9">
      <w:pPr>
        <w:rPr>
          <w:rFonts w:ascii="Times New Roman" w:hAnsi="Times New Roman" w:cs="Times New Roman"/>
          <w:b/>
          <w:bCs/>
          <w:sz w:val="26"/>
          <w:szCs w:val="26"/>
          <w:lang w:val="vi-VN"/>
        </w:rPr>
      </w:pPr>
      <w:r w:rsidRPr="0092344F">
        <w:rPr>
          <w:rFonts w:ascii="Times New Roman" w:hAnsi="Times New Roman" w:cs="Times New Roman"/>
          <w:b/>
          <w:bCs/>
          <w:noProof/>
          <w:sz w:val="26"/>
          <w:szCs w:val="26"/>
        </w:rPr>
        <w:lastRenderedPageBreak/>
        <mc:AlternateContent>
          <mc:Choice Requires="wpg">
            <w:drawing>
              <wp:anchor distT="0" distB="0" distL="114300" distR="114300" simplePos="0" relativeHeight="251660288" behindDoc="0" locked="0" layoutInCell="1" allowOverlap="1" wp14:anchorId="674296B0" wp14:editId="009BC7F7">
                <wp:simplePos x="0" y="0"/>
                <wp:positionH relativeFrom="margin">
                  <wp:align>center</wp:align>
                </wp:positionH>
                <wp:positionV relativeFrom="paragraph">
                  <wp:posOffset>135624</wp:posOffset>
                </wp:positionV>
                <wp:extent cx="6181106" cy="8793480"/>
                <wp:effectExtent l="0" t="0" r="0" b="7620"/>
                <wp:wrapNone/>
                <wp:docPr id="283" name="Group 28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81106" cy="8793480"/>
                          <a:chOff x="1605" y="2652"/>
                          <a:chExt cx="8619" cy="9216"/>
                        </a:xfrm>
                      </wpg:grpSpPr>
                      <wpg:grpSp>
                        <wpg:cNvPr id="284" name="Group 3"/>
                        <wpg:cNvGrpSpPr>
                          <a:grpSpLocks/>
                        </wpg:cNvGrpSpPr>
                        <wpg:grpSpPr bwMode="auto">
                          <a:xfrm>
                            <a:off x="9153" y="11125"/>
                            <a:ext cx="1052" cy="743"/>
                            <a:chOff x="8745" y="12761"/>
                            <a:chExt cx="2271" cy="2711"/>
                          </a:xfrm>
                        </wpg:grpSpPr>
                        <wps:wsp>
                          <wps:cNvPr id="285" name="Freeform 4"/>
                          <wps:cNvSpPr>
                            <a:spLocks/>
                          </wps:cNvSpPr>
                          <wps:spPr bwMode="auto">
                            <a:xfrm>
                              <a:off x="10195" y="14637"/>
                              <a:ext cx="149" cy="165"/>
                            </a:xfrm>
                            <a:custGeom>
                              <a:avLst/>
                              <a:gdLst>
                                <a:gd name="T0" fmla="*/ 149 w 149"/>
                                <a:gd name="T1" fmla="*/ 34 h 173"/>
                                <a:gd name="T2" fmla="*/ 130 w 149"/>
                                <a:gd name="T3" fmla="*/ 53 h 173"/>
                                <a:gd name="T4" fmla="*/ 115 w 149"/>
                                <a:gd name="T5" fmla="*/ 77 h 173"/>
                                <a:gd name="T6" fmla="*/ 96 w 149"/>
                                <a:gd name="T7" fmla="*/ 96 h 173"/>
                                <a:gd name="T8" fmla="*/ 82 w 149"/>
                                <a:gd name="T9" fmla="*/ 115 h 173"/>
                                <a:gd name="T10" fmla="*/ 67 w 149"/>
                                <a:gd name="T11" fmla="*/ 135 h 173"/>
                                <a:gd name="T12" fmla="*/ 58 w 149"/>
                                <a:gd name="T13" fmla="*/ 149 h 173"/>
                                <a:gd name="T14" fmla="*/ 43 w 149"/>
                                <a:gd name="T15" fmla="*/ 163 h 173"/>
                                <a:gd name="T16" fmla="*/ 38 w 149"/>
                                <a:gd name="T17" fmla="*/ 168 h 173"/>
                                <a:gd name="T18" fmla="*/ 34 w 149"/>
                                <a:gd name="T19" fmla="*/ 173 h 173"/>
                                <a:gd name="T20" fmla="*/ 29 w 149"/>
                                <a:gd name="T21" fmla="*/ 173 h 173"/>
                                <a:gd name="T22" fmla="*/ 19 w 149"/>
                                <a:gd name="T23" fmla="*/ 168 h 173"/>
                                <a:gd name="T24" fmla="*/ 10 w 149"/>
                                <a:gd name="T25" fmla="*/ 168 h 173"/>
                                <a:gd name="T26" fmla="*/ 5 w 149"/>
                                <a:gd name="T27" fmla="*/ 159 h 173"/>
                                <a:gd name="T28" fmla="*/ 0 w 149"/>
                                <a:gd name="T29" fmla="*/ 149 h 173"/>
                                <a:gd name="T30" fmla="*/ 0 w 149"/>
                                <a:gd name="T31" fmla="*/ 139 h 173"/>
                                <a:gd name="T32" fmla="*/ 10 w 149"/>
                                <a:gd name="T33" fmla="*/ 125 h 173"/>
                                <a:gd name="T34" fmla="*/ 24 w 149"/>
                                <a:gd name="T35" fmla="*/ 111 h 173"/>
                                <a:gd name="T36" fmla="*/ 38 w 149"/>
                                <a:gd name="T37" fmla="*/ 91 h 173"/>
                                <a:gd name="T38" fmla="*/ 58 w 149"/>
                                <a:gd name="T39" fmla="*/ 72 h 173"/>
                                <a:gd name="T40" fmla="*/ 77 w 149"/>
                                <a:gd name="T41" fmla="*/ 53 h 173"/>
                                <a:gd name="T42" fmla="*/ 91 w 149"/>
                                <a:gd name="T43" fmla="*/ 29 h 173"/>
                                <a:gd name="T44" fmla="*/ 106 w 149"/>
                                <a:gd name="T45" fmla="*/ 15 h 173"/>
                                <a:gd name="T46" fmla="*/ 115 w 149"/>
                                <a:gd name="T47" fmla="*/ 0 h 173"/>
                                <a:gd name="T48" fmla="*/ 120 w 149"/>
                                <a:gd name="T49" fmla="*/ 0 h 173"/>
                                <a:gd name="T50" fmla="*/ 149 w 149"/>
                                <a:gd name="T51" fmla="*/ 34 h 17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Lst>
                              <a:rect l="0" t="0" r="r" b="b"/>
                              <a:pathLst>
                                <a:path w="149" h="173">
                                  <a:moveTo>
                                    <a:pt x="149" y="34"/>
                                  </a:moveTo>
                                  <a:lnTo>
                                    <a:pt x="130" y="53"/>
                                  </a:lnTo>
                                  <a:lnTo>
                                    <a:pt x="115" y="77"/>
                                  </a:lnTo>
                                  <a:lnTo>
                                    <a:pt x="96" y="96"/>
                                  </a:lnTo>
                                  <a:lnTo>
                                    <a:pt x="82" y="115"/>
                                  </a:lnTo>
                                  <a:lnTo>
                                    <a:pt x="67" y="135"/>
                                  </a:lnTo>
                                  <a:lnTo>
                                    <a:pt x="58" y="149"/>
                                  </a:lnTo>
                                  <a:lnTo>
                                    <a:pt x="43" y="163"/>
                                  </a:lnTo>
                                  <a:lnTo>
                                    <a:pt x="38" y="168"/>
                                  </a:lnTo>
                                  <a:lnTo>
                                    <a:pt x="34" y="173"/>
                                  </a:lnTo>
                                  <a:lnTo>
                                    <a:pt x="29" y="173"/>
                                  </a:lnTo>
                                  <a:lnTo>
                                    <a:pt x="19" y="168"/>
                                  </a:lnTo>
                                  <a:lnTo>
                                    <a:pt x="10" y="168"/>
                                  </a:lnTo>
                                  <a:lnTo>
                                    <a:pt x="5" y="159"/>
                                  </a:lnTo>
                                  <a:lnTo>
                                    <a:pt x="0" y="149"/>
                                  </a:lnTo>
                                  <a:lnTo>
                                    <a:pt x="0" y="139"/>
                                  </a:lnTo>
                                  <a:lnTo>
                                    <a:pt x="10" y="125"/>
                                  </a:lnTo>
                                  <a:lnTo>
                                    <a:pt x="24" y="111"/>
                                  </a:lnTo>
                                  <a:lnTo>
                                    <a:pt x="38" y="91"/>
                                  </a:lnTo>
                                  <a:lnTo>
                                    <a:pt x="58" y="72"/>
                                  </a:lnTo>
                                  <a:lnTo>
                                    <a:pt x="77" y="53"/>
                                  </a:lnTo>
                                  <a:lnTo>
                                    <a:pt x="91" y="29"/>
                                  </a:lnTo>
                                  <a:lnTo>
                                    <a:pt x="106" y="15"/>
                                  </a:lnTo>
                                  <a:lnTo>
                                    <a:pt x="115" y="0"/>
                                  </a:lnTo>
                                  <a:lnTo>
                                    <a:pt x="120" y="0"/>
                                  </a:lnTo>
                                  <a:lnTo>
                                    <a:pt x="149" y="34"/>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86" name="Freeform 5"/>
                          <wps:cNvSpPr>
                            <a:spLocks/>
                          </wps:cNvSpPr>
                          <wps:spPr bwMode="auto">
                            <a:xfrm>
                              <a:off x="9561" y="14655"/>
                              <a:ext cx="821" cy="817"/>
                            </a:xfrm>
                            <a:custGeom>
                              <a:avLst/>
                              <a:gdLst>
                                <a:gd name="T0" fmla="*/ 365 w 821"/>
                                <a:gd name="T1" fmla="*/ 744 h 855"/>
                                <a:gd name="T2" fmla="*/ 341 w 821"/>
                                <a:gd name="T3" fmla="*/ 677 h 855"/>
                                <a:gd name="T4" fmla="*/ 490 w 821"/>
                                <a:gd name="T5" fmla="*/ 562 h 855"/>
                                <a:gd name="T6" fmla="*/ 634 w 821"/>
                                <a:gd name="T7" fmla="*/ 423 h 855"/>
                                <a:gd name="T8" fmla="*/ 692 w 821"/>
                                <a:gd name="T9" fmla="*/ 207 h 855"/>
                                <a:gd name="T10" fmla="*/ 653 w 821"/>
                                <a:gd name="T11" fmla="*/ 58 h 855"/>
                                <a:gd name="T12" fmla="*/ 600 w 821"/>
                                <a:gd name="T13" fmla="*/ 29 h 855"/>
                                <a:gd name="T14" fmla="*/ 514 w 821"/>
                                <a:gd name="T15" fmla="*/ 101 h 855"/>
                                <a:gd name="T16" fmla="*/ 447 w 821"/>
                                <a:gd name="T17" fmla="*/ 312 h 855"/>
                                <a:gd name="T18" fmla="*/ 303 w 821"/>
                                <a:gd name="T19" fmla="*/ 394 h 855"/>
                                <a:gd name="T20" fmla="*/ 178 w 821"/>
                                <a:gd name="T21" fmla="*/ 293 h 855"/>
                                <a:gd name="T22" fmla="*/ 96 w 821"/>
                                <a:gd name="T23" fmla="*/ 231 h 855"/>
                                <a:gd name="T24" fmla="*/ 29 w 821"/>
                                <a:gd name="T25" fmla="*/ 394 h 855"/>
                                <a:gd name="T26" fmla="*/ 111 w 821"/>
                                <a:gd name="T27" fmla="*/ 432 h 855"/>
                                <a:gd name="T28" fmla="*/ 135 w 821"/>
                                <a:gd name="T29" fmla="*/ 341 h 855"/>
                                <a:gd name="T30" fmla="*/ 96 w 821"/>
                                <a:gd name="T31" fmla="*/ 365 h 855"/>
                                <a:gd name="T32" fmla="*/ 120 w 821"/>
                                <a:gd name="T33" fmla="*/ 308 h 855"/>
                                <a:gd name="T34" fmla="*/ 168 w 821"/>
                                <a:gd name="T35" fmla="*/ 351 h 855"/>
                                <a:gd name="T36" fmla="*/ 130 w 821"/>
                                <a:gd name="T37" fmla="*/ 461 h 855"/>
                                <a:gd name="T38" fmla="*/ 15 w 821"/>
                                <a:gd name="T39" fmla="*/ 432 h 855"/>
                                <a:gd name="T40" fmla="*/ 39 w 821"/>
                                <a:gd name="T41" fmla="*/ 240 h 855"/>
                                <a:gd name="T42" fmla="*/ 216 w 821"/>
                                <a:gd name="T43" fmla="*/ 164 h 855"/>
                                <a:gd name="T44" fmla="*/ 351 w 821"/>
                                <a:gd name="T45" fmla="*/ 149 h 855"/>
                                <a:gd name="T46" fmla="*/ 322 w 821"/>
                                <a:gd name="T47" fmla="*/ 250 h 855"/>
                                <a:gd name="T48" fmla="*/ 274 w 821"/>
                                <a:gd name="T49" fmla="*/ 221 h 855"/>
                                <a:gd name="T50" fmla="*/ 312 w 821"/>
                                <a:gd name="T51" fmla="*/ 221 h 855"/>
                                <a:gd name="T52" fmla="*/ 332 w 821"/>
                                <a:gd name="T53" fmla="*/ 168 h 855"/>
                                <a:gd name="T54" fmla="*/ 240 w 821"/>
                                <a:gd name="T55" fmla="*/ 168 h 855"/>
                                <a:gd name="T56" fmla="*/ 202 w 821"/>
                                <a:gd name="T57" fmla="*/ 288 h 855"/>
                                <a:gd name="T58" fmla="*/ 264 w 821"/>
                                <a:gd name="T59" fmla="*/ 317 h 855"/>
                                <a:gd name="T60" fmla="*/ 293 w 821"/>
                                <a:gd name="T61" fmla="*/ 332 h 855"/>
                                <a:gd name="T62" fmla="*/ 404 w 821"/>
                                <a:gd name="T63" fmla="*/ 322 h 855"/>
                                <a:gd name="T64" fmla="*/ 495 w 821"/>
                                <a:gd name="T65" fmla="*/ 96 h 855"/>
                                <a:gd name="T66" fmla="*/ 677 w 821"/>
                                <a:gd name="T67" fmla="*/ 24 h 855"/>
                                <a:gd name="T68" fmla="*/ 754 w 821"/>
                                <a:gd name="T69" fmla="*/ 322 h 855"/>
                                <a:gd name="T70" fmla="*/ 692 w 821"/>
                                <a:gd name="T71" fmla="*/ 500 h 855"/>
                                <a:gd name="T72" fmla="*/ 634 w 821"/>
                                <a:gd name="T73" fmla="*/ 615 h 855"/>
                                <a:gd name="T74" fmla="*/ 644 w 821"/>
                                <a:gd name="T75" fmla="*/ 653 h 855"/>
                                <a:gd name="T76" fmla="*/ 749 w 821"/>
                                <a:gd name="T77" fmla="*/ 423 h 855"/>
                                <a:gd name="T78" fmla="*/ 821 w 821"/>
                                <a:gd name="T79" fmla="*/ 480 h 855"/>
                                <a:gd name="T80" fmla="*/ 754 w 821"/>
                                <a:gd name="T81" fmla="*/ 581 h 855"/>
                                <a:gd name="T82" fmla="*/ 792 w 821"/>
                                <a:gd name="T83" fmla="*/ 634 h 855"/>
                                <a:gd name="T84" fmla="*/ 802 w 821"/>
                                <a:gd name="T85" fmla="*/ 730 h 855"/>
                                <a:gd name="T86" fmla="*/ 720 w 821"/>
                                <a:gd name="T87" fmla="*/ 768 h 855"/>
                                <a:gd name="T88" fmla="*/ 677 w 821"/>
                                <a:gd name="T89" fmla="*/ 754 h 855"/>
                                <a:gd name="T90" fmla="*/ 639 w 821"/>
                                <a:gd name="T91" fmla="*/ 802 h 855"/>
                                <a:gd name="T92" fmla="*/ 581 w 821"/>
                                <a:gd name="T93" fmla="*/ 744 h 855"/>
                                <a:gd name="T94" fmla="*/ 552 w 821"/>
                                <a:gd name="T95" fmla="*/ 792 h 855"/>
                                <a:gd name="T96" fmla="*/ 504 w 821"/>
                                <a:gd name="T97" fmla="*/ 812 h 855"/>
                                <a:gd name="T98" fmla="*/ 447 w 821"/>
                                <a:gd name="T99" fmla="*/ 855 h 855"/>
                                <a:gd name="T100" fmla="*/ 480 w 821"/>
                                <a:gd name="T101" fmla="*/ 725 h 855"/>
                                <a:gd name="T102" fmla="*/ 548 w 821"/>
                                <a:gd name="T103" fmla="*/ 644 h 855"/>
                                <a:gd name="T104" fmla="*/ 509 w 821"/>
                                <a:gd name="T105" fmla="*/ 663 h 855"/>
                                <a:gd name="T106" fmla="*/ 447 w 821"/>
                                <a:gd name="T107" fmla="*/ 744 h 85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821" h="855">
                                  <a:moveTo>
                                    <a:pt x="447" y="744"/>
                                  </a:moveTo>
                                  <a:lnTo>
                                    <a:pt x="428" y="754"/>
                                  </a:lnTo>
                                  <a:lnTo>
                                    <a:pt x="408" y="759"/>
                                  </a:lnTo>
                                  <a:lnTo>
                                    <a:pt x="394" y="759"/>
                                  </a:lnTo>
                                  <a:lnTo>
                                    <a:pt x="380" y="749"/>
                                  </a:lnTo>
                                  <a:lnTo>
                                    <a:pt x="365" y="744"/>
                                  </a:lnTo>
                                  <a:lnTo>
                                    <a:pt x="351" y="740"/>
                                  </a:lnTo>
                                  <a:lnTo>
                                    <a:pt x="336" y="740"/>
                                  </a:lnTo>
                                  <a:lnTo>
                                    <a:pt x="322" y="744"/>
                                  </a:lnTo>
                                  <a:lnTo>
                                    <a:pt x="322" y="730"/>
                                  </a:lnTo>
                                  <a:lnTo>
                                    <a:pt x="332" y="706"/>
                                  </a:lnTo>
                                  <a:lnTo>
                                    <a:pt x="341" y="677"/>
                                  </a:lnTo>
                                  <a:lnTo>
                                    <a:pt x="356" y="648"/>
                                  </a:lnTo>
                                  <a:lnTo>
                                    <a:pt x="375" y="620"/>
                                  </a:lnTo>
                                  <a:lnTo>
                                    <a:pt x="399" y="596"/>
                                  </a:lnTo>
                                  <a:lnTo>
                                    <a:pt x="428" y="576"/>
                                  </a:lnTo>
                                  <a:lnTo>
                                    <a:pt x="461" y="567"/>
                                  </a:lnTo>
                                  <a:lnTo>
                                    <a:pt x="490" y="562"/>
                                  </a:lnTo>
                                  <a:lnTo>
                                    <a:pt x="519" y="548"/>
                                  </a:lnTo>
                                  <a:lnTo>
                                    <a:pt x="548" y="533"/>
                                  </a:lnTo>
                                  <a:lnTo>
                                    <a:pt x="572" y="509"/>
                                  </a:lnTo>
                                  <a:lnTo>
                                    <a:pt x="596" y="485"/>
                                  </a:lnTo>
                                  <a:lnTo>
                                    <a:pt x="615" y="456"/>
                                  </a:lnTo>
                                  <a:lnTo>
                                    <a:pt x="634" y="423"/>
                                  </a:lnTo>
                                  <a:lnTo>
                                    <a:pt x="648" y="389"/>
                                  </a:lnTo>
                                  <a:lnTo>
                                    <a:pt x="663" y="356"/>
                                  </a:lnTo>
                                  <a:lnTo>
                                    <a:pt x="672" y="317"/>
                                  </a:lnTo>
                                  <a:lnTo>
                                    <a:pt x="682" y="279"/>
                                  </a:lnTo>
                                  <a:lnTo>
                                    <a:pt x="687" y="245"/>
                                  </a:lnTo>
                                  <a:lnTo>
                                    <a:pt x="692" y="207"/>
                                  </a:lnTo>
                                  <a:lnTo>
                                    <a:pt x="687" y="173"/>
                                  </a:lnTo>
                                  <a:lnTo>
                                    <a:pt x="687" y="135"/>
                                  </a:lnTo>
                                  <a:lnTo>
                                    <a:pt x="677" y="106"/>
                                  </a:lnTo>
                                  <a:lnTo>
                                    <a:pt x="672" y="87"/>
                                  </a:lnTo>
                                  <a:lnTo>
                                    <a:pt x="663" y="72"/>
                                  </a:lnTo>
                                  <a:lnTo>
                                    <a:pt x="653" y="58"/>
                                  </a:lnTo>
                                  <a:lnTo>
                                    <a:pt x="644" y="48"/>
                                  </a:lnTo>
                                  <a:lnTo>
                                    <a:pt x="634" y="39"/>
                                  </a:lnTo>
                                  <a:lnTo>
                                    <a:pt x="624" y="34"/>
                                  </a:lnTo>
                                  <a:lnTo>
                                    <a:pt x="620" y="29"/>
                                  </a:lnTo>
                                  <a:lnTo>
                                    <a:pt x="615" y="29"/>
                                  </a:lnTo>
                                  <a:lnTo>
                                    <a:pt x="600" y="29"/>
                                  </a:lnTo>
                                  <a:lnTo>
                                    <a:pt x="586" y="29"/>
                                  </a:lnTo>
                                  <a:lnTo>
                                    <a:pt x="572" y="34"/>
                                  </a:lnTo>
                                  <a:lnTo>
                                    <a:pt x="552" y="44"/>
                                  </a:lnTo>
                                  <a:lnTo>
                                    <a:pt x="538" y="53"/>
                                  </a:lnTo>
                                  <a:lnTo>
                                    <a:pt x="524" y="77"/>
                                  </a:lnTo>
                                  <a:lnTo>
                                    <a:pt x="514" y="101"/>
                                  </a:lnTo>
                                  <a:lnTo>
                                    <a:pt x="504" y="140"/>
                                  </a:lnTo>
                                  <a:lnTo>
                                    <a:pt x="500" y="178"/>
                                  </a:lnTo>
                                  <a:lnTo>
                                    <a:pt x="490" y="216"/>
                                  </a:lnTo>
                                  <a:lnTo>
                                    <a:pt x="476" y="250"/>
                                  </a:lnTo>
                                  <a:lnTo>
                                    <a:pt x="461" y="284"/>
                                  </a:lnTo>
                                  <a:lnTo>
                                    <a:pt x="447" y="312"/>
                                  </a:lnTo>
                                  <a:lnTo>
                                    <a:pt x="423" y="336"/>
                                  </a:lnTo>
                                  <a:lnTo>
                                    <a:pt x="404" y="356"/>
                                  </a:lnTo>
                                  <a:lnTo>
                                    <a:pt x="380" y="370"/>
                                  </a:lnTo>
                                  <a:lnTo>
                                    <a:pt x="356" y="384"/>
                                  </a:lnTo>
                                  <a:lnTo>
                                    <a:pt x="332" y="389"/>
                                  </a:lnTo>
                                  <a:lnTo>
                                    <a:pt x="303" y="394"/>
                                  </a:lnTo>
                                  <a:lnTo>
                                    <a:pt x="279" y="389"/>
                                  </a:lnTo>
                                  <a:lnTo>
                                    <a:pt x="255" y="380"/>
                                  </a:lnTo>
                                  <a:lnTo>
                                    <a:pt x="231" y="365"/>
                                  </a:lnTo>
                                  <a:lnTo>
                                    <a:pt x="212" y="346"/>
                                  </a:lnTo>
                                  <a:lnTo>
                                    <a:pt x="188" y="322"/>
                                  </a:lnTo>
                                  <a:lnTo>
                                    <a:pt x="178" y="293"/>
                                  </a:lnTo>
                                  <a:lnTo>
                                    <a:pt x="173" y="269"/>
                                  </a:lnTo>
                                  <a:lnTo>
                                    <a:pt x="173" y="250"/>
                                  </a:lnTo>
                                  <a:lnTo>
                                    <a:pt x="173" y="236"/>
                                  </a:lnTo>
                                  <a:lnTo>
                                    <a:pt x="149" y="226"/>
                                  </a:lnTo>
                                  <a:lnTo>
                                    <a:pt x="125" y="226"/>
                                  </a:lnTo>
                                  <a:lnTo>
                                    <a:pt x="96" y="231"/>
                                  </a:lnTo>
                                  <a:lnTo>
                                    <a:pt x="72" y="245"/>
                                  </a:lnTo>
                                  <a:lnTo>
                                    <a:pt x="48" y="264"/>
                                  </a:lnTo>
                                  <a:lnTo>
                                    <a:pt x="34" y="293"/>
                                  </a:lnTo>
                                  <a:lnTo>
                                    <a:pt x="24" y="327"/>
                                  </a:lnTo>
                                  <a:lnTo>
                                    <a:pt x="24" y="365"/>
                                  </a:lnTo>
                                  <a:lnTo>
                                    <a:pt x="29" y="394"/>
                                  </a:lnTo>
                                  <a:lnTo>
                                    <a:pt x="39" y="413"/>
                                  </a:lnTo>
                                  <a:lnTo>
                                    <a:pt x="48" y="428"/>
                                  </a:lnTo>
                                  <a:lnTo>
                                    <a:pt x="63" y="432"/>
                                  </a:lnTo>
                                  <a:lnTo>
                                    <a:pt x="77" y="437"/>
                                  </a:lnTo>
                                  <a:lnTo>
                                    <a:pt x="96" y="437"/>
                                  </a:lnTo>
                                  <a:lnTo>
                                    <a:pt x="111" y="432"/>
                                  </a:lnTo>
                                  <a:lnTo>
                                    <a:pt x="125" y="432"/>
                                  </a:lnTo>
                                  <a:lnTo>
                                    <a:pt x="144" y="413"/>
                                  </a:lnTo>
                                  <a:lnTo>
                                    <a:pt x="149" y="394"/>
                                  </a:lnTo>
                                  <a:lnTo>
                                    <a:pt x="149" y="365"/>
                                  </a:lnTo>
                                  <a:lnTo>
                                    <a:pt x="144" y="351"/>
                                  </a:lnTo>
                                  <a:lnTo>
                                    <a:pt x="135" y="341"/>
                                  </a:lnTo>
                                  <a:lnTo>
                                    <a:pt x="125" y="341"/>
                                  </a:lnTo>
                                  <a:lnTo>
                                    <a:pt x="116" y="351"/>
                                  </a:lnTo>
                                  <a:lnTo>
                                    <a:pt x="125" y="365"/>
                                  </a:lnTo>
                                  <a:lnTo>
                                    <a:pt x="120" y="389"/>
                                  </a:lnTo>
                                  <a:lnTo>
                                    <a:pt x="106" y="375"/>
                                  </a:lnTo>
                                  <a:lnTo>
                                    <a:pt x="96" y="365"/>
                                  </a:lnTo>
                                  <a:lnTo>
                                    <a:pt x="92" y="351"/>
                                  </a:lnTo>
                                  <a:lnTo>
                                    <a:pt x="92" y="332"/>
                                  </a:lnTo>
                                  <a:lnTo>
                                    <a:pt x="96" y="327"/>
                                  </a:lnTo>
                                  <a:lnTo>
                                    <a:pt x="101" y="317"/>
                                  </a:lnTo>
                                  <a:lnTo>
                                    <a:pt x="111" y="312"/>
                                  </a:lnTo>
                                  <a:lnTo>
                                    <a:pt x="120" y="308"/>
                                  </a:lnTo>
                                  <a:lnTo>
                                    <a:pt x="130" y="303"/>
                                  </a:lnTo>
                                  <a:lnTo>
                                    <a:pt x="140" y="308"/>
                                  </a:lnTo>
                                  <a:lnTo>
                                    <a:pt x="149" y="308"/>
                                  </a:lnTo>
                                  <a:lnTo>
                                    <a:pt x="154" y="317"/>
                                  </a:lnTo>
                                  <a:lnTo>
                                    <a:pt x="164" y="332"/>
                                  </a:lnTo>
                                  <a:lnTo>
                                    <a:pt x="168" y="351"/>
                                  </a:lnTo>
                                  <a:lnTo>
                                    <a:pt x="173" y="365"/>
                                  </a:lnTo>
                                  <a:lnTo>
                                    <a:pt x="173" y="389"/>
                                  </a:lnTo>
                                  <a:lnTo>
                                    <a:pt x="168" y="408"/>
                                  </a:lnTo>
                                  <a:lnTo>
                                    <a:pt x="164" y="428"/>
                                  </a:lnTo>
                                  <a:lnTo>
                                    <a:pt x="149" y="447"/>
                                  </a:lnTo>
                                  <a:lnTo>
                                    <a:pt x="130" y="461"/>
                                  </a:lnTo>
                                  <a:lnTo>
                                    <a:pt x="106" y="471"/>
                                  </a:lnTo>
                                  <a:lnTo>
                                    <a:pt x="87" y="476"/>
                                  </a:lnTo>
                                  <a:lnTo>
                                    <a:pt x="63" y="471"/>
                                  </a:lnTo>
                                  <a:lnTo>
                                    <a:pt x="44" y="466"/>
                                  </a:lnTo>
                                  <a:lnTo>
                                    <a:pt x="29" y="452"/>
                                  </a:lnTo>
                                  <a:lnTo>
                                    <a:pt x="15" y="432"/>
                                  </a:lnTo>
                                  <a:lnTo>
                                    <a:pt x="5" y="404"/>
                                  </a:lnTo>
                                  <a:lnTo>
                                    <a:pt x="0" y="375"/>
                                  </a:lnTo>
                                  <a:lnTo>
                                    <a:pt x="0" y="336"/>
                                  </a:lnTo>
                                  <a:lnTo>
                                    <a:pt x="5" y="303"/>
                                  </a:lnTo>
                                  <a:lnTo>
                                    <a:pt x="20" y="269"/>
                                  </a:lnTo>
                                  <a:lnTo>
                                    <a:pt x="39" y="240"/>
                                  </a:lnTo>
                                  <a:lnTo>
                                    <a:pt x="63" y="216"/>
                                  </a:lnTo>
                                  <a:lnTo>
                                    <a:pt x="96" y="202"/>
                                  </a:lnTo>
                                  <a:lnTo>
                                    <a:pt x="135" y="197"/>
                                  </a:lnTo>
                                  <a:lnTo>
                                    <a:pt x="183" y="207"/>
                                  </a:lnTo>
                                  <a:lnTo>
                                    <a:pt x="197" y="183"/>
                                  </a:lnTo>
                                  <a:lnTo>
                                    <a:pt x="216" y="164"/>
                                  </a:lnTo>
                                  <a:lnTo>
                                    <a:pt x="240" y="144"/>
                                  </a:lnTo>
                                  <a:lnTo>
                                    <a:pt x="269" y="130"/>
                                  </a:lnTo>
                                  <a:lnTo>
                                    <a:pt x="293" y="120"/>
                                  </a:lnTo>
                                  <a:lnTo>
                                    <a:pt x="317" y="120"/>
                                  </a:lnTo>
                                  <a:lnTo>
                                    <a:pt x="336" y="130"/>
                                  </a:lnTo>
                                  <a:lnTo>
                                    <a:pt x="351" y="149"/>
                                  </a:lnTo>
                                  <a:lnTo>
                                    <a:pt x="356" y="183"/>
                                  </a:lnTo>
                                  <a:lnTo>
                                    <a:pt x="356" y="207"/>
                                  </a:lnTo>
                                  <a:lnTo>
                                    <a:pt x="351" y="231"/>
                                  </a:lnTo>
                                  <a:lnTo>
                                    <a:pt x="336" y="245"/>
                                  </a:lnTo>
                                  <a:lnTo>
                                    <a:pt x="332" y="250"/>
                                  </a:lnTo>
                                  <a:lnTo>
                                    <a:pt x="322" y="250"/>
                                  </a:lnTo>
                                  <a:lnTo>
                                    <a:pt x="312" y="245"/>
                                  </a:lnTo>
                                  <a:lnTo>
                                    <a:pt x="303" y="245"/>
                                  </a:lnTo>
                                  <a:lnTo>
                                    <a:pt x="288" y="240"/>
                                  </a:lnTo>
                                  <a:lnTo>
                                    <a:pt x="284" y="236"/>
                                  </a:lnTo>
                                  <a:lnTo>
                                    <a:pt x="279" y="226"/>
                                  </a:lnTo>
                                  <a:lnTo>
                                    <a:pt x="274" y="221"/>
                                  </a:lnTo>
                                  <a:lnTo>
                                    <a:pt x="274" y="207"/>
                                  </a:lnTo>
                                  <a:lnTo>
                                    <a:pt x="279" y="202"/>
                                  </a:lnTo>
                                  <a:lnTo>
                                    <a:pt x="284" y="202"/>
                                  </a:lnTo>
                                  <a:lnTo>
                                    <a:pt x="293" y="212"/>
                                  </a:lnTo>
                                  <a:lnTo>
                                    <a:pt x="303" y="221"/>
                                  </a:lnTo>
                                  <a:lnTo>
                                    <a:pt x="312" y="221"/>
                                  </a:lnTo>
                                  <a:lnTo>
                                    <a:pt x="322" y="221"/>
                                  </a:lnTo>
                                  <a:lnTo>
                                    <a:pt x="332" y="216"/>
                                  </a:lnTo>
                                  <a:lnTo>
                                    <a:pt x="336" y="207"/>
                                  </a:lnTo>
                                  <a:lnTo>
                                    <a:pt x="336" y="192"/>
                                  </a:lnTo>
                                  <a:lnTo>
                                    <a:pt x="336" y="178"/>
                                  </a:lnTo>
                                  <a:lnTo>
                                    <a:pt x="332" y="168"/>
                                  </a:lnTo>
                                  <a:lnTo>
                                    <a:pt x="327" y="154"/>
                                  </a:lnTo>
                                  <a:lnTo>
                                    <a:pt x="312" y="149"/>
                                  </a:lnTo>
                                  <a:lnTo>
                                    <a:pt x="298" y="144"/>
                                  </a:lnTo>
                                  <a:lnTo>
                                    <a:pt x="279" y="149"/>
                                  </a:lnTo>
                                  <a:lnTo>
                                    <a:pt x="260" y="159"/>
                                  </a:lnTo>
                                  <a:lnTo>
                                    <a:pt x="240" y="168"/>
                                  </a:lnTo>
                                  <a:lnTo>
                                    <a:pt x="221" y="188"/>
                                  </a:lnTo>
                                  <a:lnTo>
                                    <a:pt x="207" y="216"/>
                                  </a:lnTo>
                                  <a:lnTo>
                                    <a:pt x="202" y="231"/>
                                  </a:lnTo>
                                  <a:lnTo>
                                    <a:pt x="197" y="245"/>
                                  </a:lnTo>
                                  <a:lnTo>
                                    <a:pt x="197" y="264"/>
                                  </a:lnTo>
                                  <a:lnTo>
                                    <a:pt x="202" y="288"/>
                                  </a:lnTo>
                                  <a:lnTo>
                                    <a:pt x="207" y="308"/>
                                  </a:lnTo>
                                  <a:lnTo>
                                    <a:pt x="221" y="327"/>
                                  </a:lnTo>
                                  <a:lnTo>
                                    <a:pt x="240" y="341"/>
                                  </a:lnTo>
                                  <a:lnTo>
                                    <a:pt x="269" y="356"/>
                                  </a:lnTo>
                                  <a:lnTo>
                                    <a:pt x="264" y="332"/>
                                  </a:lnTo>
                                  <a:lnTo>
                                    <a:pt x="264" y="317"/>
                                  </a:lnTo>
                                  <a:lnTo>
                                    <a:pt x="260" y="308"/>
                                  </a:lnTo>
                                  <a:lnTo>
                                    <a:pt x="264" y="303"/>
                                  </a:lnTo>
                                  <a:lnTo>
                                    <a:pt x="264" y="303"/>
                                  </a:lnTo>
                                  <a:lnTo>
                                    <a:pt x="269" y="312"/>
                                  </a:lnTo>
                                  <a:lnTo>
                                    <a:pt x="279" y="322"/>
                                  </a:lnTo>
                                  <a:lnTo>
                                    <a:pt x="293" y="332"/>
                                  </a:lnTo>
                                  <a:lnTo>
                                    <a:pt x="312" y="336"/>
                                  </a:lnTo>
                                  <a:lnTo>
                                    <a:pt x="332" y="341"/>
                                  </a:lnTo>
                                  <a:lnTo>
                                    <a:pt x="351" y="341"/>
                                  </a:lnTo>
                                  <a:lnTo>
                                    <a:pt x="370" y="341"/>
                                  </a:lnTo>
                                  <a:lnTo>
                                    <a:pt x="384" y="332"/>
                                  </a:lnTo>
                                  <a:lnTo>
                                    <a:pt x="404" y="322"/>
                                  </a:lnTo>
                                  <a:lnTo>
                                    <a:pt x="423" y="308"/>
                                  </a:lnTo>
                                  <a:lnTo>
                                    <a:pt x="437" y="288"/>
                                  </a:lnTo>
                                  <a:lnTo>
                                    <a:pt x="461" y="240"/>
                                  </a:lnTo>
                                  <a:lnTo>
                                    <a:pt x="476" y="192"/>
                                  </a:lnTo>
                                  <a:lnTo>
                                    <a:pt x="485" y="144"/>
                                  </a:lnTo>
                                  <a:lnTo>
                                    <a:pt x="495" y="96"/>
                                  </a:lnTo>
                                  <a:lnTo>
                                    <a:pt x="509" y="58"/>
                                  </a:lnTo>
                                  <a:lnTo>
                                    <a:pt x="533" y="24"/>
                                  </a:lnTo>
                                  <a:lnTo>
                                    <a:pt x="567" y="5"/>
                                  </a:lnTo>
                                  <a:lnTo>
                                    <a:pt x="610" y="0"/>
                                  </a:lnTo>
                                  <a:lnTo>
                                    <a:pt x="648" y="5"/>
                                  </a:lnTo>
                                  <a:lnTo>
                                    <a:pt x="677" y="24"/>
                                  </a:lnTo>
                                  <a:lnTo>
                                    <a:pt x="701" y="53"/>
                                  </a:lnTo>
                                  <a:lnTo>
                                    <a:pt x="720" y="87"/>
                                  </a:lnTo>
                                  <a:lnTo>
                                    <a:pt x="740" y="135"/>
                                  </a:lnTo>
                                  <a:lnTo>
                                    <a:pt x="749" y="188"/>
                                  </a:lnTo>
                                  <a:lnTo>
                                    <a:pt x="754" y="255"/>
                                  </a:lnTo>
                                  <a:lnTo>
                                    <a:pt x="754" y="322"/>
                                  </a:lnTo>
                                  <a:lnTo>
                                    <a:pt x="749" y="351"/>
                                  </a:lnTo>
                                  <a:lnTo>
                                    <a:pt x="744" y="380"/>
                                  </a:lnTo>
                                  <a:lnTo>
                                    <a:pt x="735" y="413"/>
                                  </a:lnTo>
                                  <a:lnTo>
                                    <a:pt x="720" y="447"/>
                                  </a:lnTo>
                                  <a:lnTo>
                                    <a:pt x="711" y="476"/>
                                  </a:lnTo>
                                  <a:lnTo>
                                    <a:pt x="692" y="500"/>
                                  </a:lnTo>
                                  <a:lnTo>
                                    <a:pt x="682" y="524"/>
                                  </a:lnTo>
                                  <a:lnTo>
                                    <a:pt x="668" y="543"/>
                                  </a:lnTo>
                                  <a:lnTo>
                                    <a:pt x="658" y="557"/>
                                  </a:lnTo>
                                  <a:lnTo>
                                    <a:pt x="648" y="576"/>
                                  </a:lnTo>
                                  <a:lnTo>
                                    <a:pt x="639" y="596"/>
                                  </a:lnTo>
                                  <a:lnTo>
                                    <a:pt x="634" y="615"/>
                                  </a:lnTo>
                                  <a:lnTo>
                                    <a:pt x="629" y="634"/>
                                  </a:lnTo>
                                  <a:lnTo>
                                    <a:pt x="629" y="653"/>
                                  </a:lnTo>
                                  <a:lnTo>
                                    <a:pt x="624" y="672"/>
                                  </a:lnTo>
                                  <a:lnTo>
                                    <a:pt x="624" y="682"/>
                                  </a:lnTo>
                                  <a:lnTo>
                                    <a:pt x="634" y="701"/>
                                  </a:lnTo>
                                  <a:lnTo>
                                    <a:pt x="644" y="653"/>
                                  </a:lnTo>
                                  <a:lnTo>
                                    <a:pt x="658" y="610"/>
                                  </a:lnTo>
                                  <a:lnTo>
                                    <a:pt x="672" y="567"/>
                                  </a:lnTo>
                                  <a:lnTo>
                                    <a:pt x="696" y="528"/>
                                  </a:lnTo>
                                  <a:lnTo>
                                    <a:pt x="716" y="495"/>
                                  </a:lnTo>
                                  <a:lnTo>
                                    <a:pt x="735" y="456"/>
                                  </a:lnTo>
                                  <a:lnTo>
                                    <a:pt x="749" y="423"/>
                                  </a:lnTo>
                                  <a:lnTo>
                                    <a:pt x="759" y="389"/>
                                  </a:lnTo>
                                  <a:lnTo>
                                    <a:pt x="768" y="408"/>
                                  </a:lnTo>
                                  <a:lnTo>
                                    <a:pt x="792" y="428"/>
                                  </a:lnTo>
                                  <a:lnTo>
                                    <a:pt x="807" y="442"/>
                                  </a:lnTo>
                                  <a:lnTo>
                                    <a:pt x="816" y="461"/>
                                  </a:lnTo>
                                  <a:lnTo>
                                    <a:pt x="821" y="480"/>
                                  </a:lnTo>
                                  <a:lnTo>
                                    <a:pt x="816" y="500"/>
                                  </a:lnTo>
                                  <a:lnTo>
                                    <a:pt x="807" y="524"/>
                                  </a:lnTo>
                                  <a:lnTo>
                                    <a:pt x="792" y="538"/>
                                  </a:lnTo>
                                  <a:lnTo>
                                    <a:pt x="773" y="557"/>
                                  </a:lnTo>
                                  <a:lnTo>
                                    <a:pt x="759" y="567"/>
                                  </a:lnTo>
                                  <a:lnTo>
                                    <a:pt x="754" y="581"/>
                                  </a:lnTo>
                                  <a:lnTo>
                                    <a:pt x="749" y="591"/>
                                  </a:lnTo>
                                  <a:lnTo>
                                    <a:pt x="754" y="600"/>
                                  </a:lnTo>
                                  <a:lnTo>
                                    <a:pt x="759" y="610"/>
                                  </a:lnTo>
                                  <a:lnTo>
                                    <a:pt x="768" y="620"/>
                                  </a:lnTo>
                                  <a:lnTo>
                                    <a:pt x="778" y="624"/>
                                  </a:lnTo>
                                  <a:lnTo>
                                    <a:pt x="792" y="634"/>
                                  </a:lnTo>
                                  <a:lnTo>
                                    <a:pt x="802" y="639"/>
                                  </a:lnTo>
                                  <a:lnTo>
                                    <a:pt x="807" y="653"/>
                                  </a:lnTo>
                                  <a:lnTo>
                                    <a:pt x="812" y="672"/>
                                  </a:lnTo>
                                  <a:lnTo>
                                    <a:pt x="816" y="692"/>
                                  </a:lnTo>
                                  <a:lnTo>
                                    <a:pt x="812" y="711"/>
                                  </a:lnTo>
                                  <a:lnTo>
                                    <a:pt x="802" y="730"/>
                                  </a:lnTo>
                                  <a:lnTo>
                                    <a:pt x="792" y="749"/>
                                  </a:lnTo>
                                  <a:lnTo>
                                    <a:pt x="778" y="768"/>
                                  </a:lnTo>
                                  <a:lnTo>
                                    <a:pt x="759" y="778"/>
                                  </a:lnTo>
                                  <a:lnTo>
                                    <a:pt x="744" y="783"/>
                                  </a:lnTo>
                                  <a:lnTo>
                                    <a:pt x="730" y="778"/>
                                  </a:lnTo>
                                  <a:lnTo>
                                    <a:pt x="720" y="768"/>
                                  </a:lnTo>
                                  <a:lnTo>
                                    <a:pt x="711" y="759"/>
                                  </a:lnTo>
                                  <a:lnTo>
                                    <a:pt x="701" y="744"/>
                                  </a:lnTo>
                                  <a:lnTo>
                                    <a:pt x="692" y="730"/>
                                  </a:lnTo>
                                  <a:lnTo>
                                    <a:pt x="687" y="720"/>
                                  </a:lnTo>
                                  <a:lnTo>
                                    <a:pt x="682" y="740"/>
                                  </a:lnTo>
                                  <a:lnTo>
                                    <a:pt x="677" y="754"/>
                                  </a:lnTo>
                                  <a:lnTo>
                                    <a:pt x="672" y="768"/>
                                  </a:lnTo>
                                  <a:lnTo>
                                    <a:pt x="672" y="783"/>
                                  </a:lnTo>
                                  <a:lnTo>
                                    <a:pt x="663" y="788"/>
                                  </a:lnTo>
                                  <a:lnTo>
                                    <a:pt x="658" y="797"/>
                                  </a:lnTo>
                                  <a:lnTo>
                                    <a:pt x="648" y="802"/>
                                  </a:lnTo>
                                  <a:lnTo>
                                    <a:pt x="639" y="802"/>
                                  </a:lnTo>
                                  <a:lnTo>
                                    <a:pt x="629" y="802"/>
                                  </a:lnTo>
                                  <a:lnTo>
                                    <a:pt x="620" y="797"/>
                                  </a:lnTo>
                                  <a:lnTo>
                                    <a:pt x="605" y="788"/>
                                  </a:lnTo>
                                  <a:lnTo>
                                    <a:pt x="596" y="778"/>
                                  </a:lnTo>
                                  <a:lnTo>
                                    <a:pt x="586" y="764"/>
                                  </a:lnTo>
                                  <a:lnTo>
                                    <a:pt x="581" y="744"/>
                                  </a:lnTo>
                                  <a:lnTo>
                                    <a:pt x="576" y="725"/>
                                  </a:lnTo>
                                  <a:lnTo>
                                    <a:pt x="572" y="706"/>
                                  </a:lnTo>
                                  <a:lnTo>
                                    <a:pt x="567" y="735"/>
                                  </a:lnTo>
                                  <a:lnTo>
                                    <a:pt x="567" y="759"/>
                                  </a:lnTo>
                                  <a:lnTo>
                                    <a:pt x="557" y="778"/>
                                  </a:lnTo>
                                  <a:lnTo>
                                    <a:pt x="552" y="792"/>
                                  </a:lnTo>
                                  <a:lnTo>
                                    <a:pt x="548" y="802"/>
                                  </a:lnTo>
                                  <a:lnTo>
                                    <a:pt x="538" y="812"/>
                                  </a:lnTo>
                                  <a:lnTo>
                                    <a:pt x="533" y="812"/>
                                  </a:lnTo>
                                  <a:lnTo>
                                    <a:pt x="524" y="807"/>
                                  </a:lnTo>
                                  <a:lnTo>
                                    <a:pt x="514" y="812"/>
                                  </a:lnTo>
                                  <a:lnTo>
                                    <a:pt x="504" y="812"/>
                                  </a:lnTo>
                                  <a:lnTo>
                                    <a:pt x="490" y="812"/>
                                  </a:lnTo>
                                  <a:lnTo>
                                    <a:pt x="480" y="812"/>
                                  </a:lnTo>
                                  <a:lnTo>
                                    <a:pt x="471" y="816"/>
                                  </a:lnTo>
                                  <a:lnTo>
                                    <a:pt x="461" y="826"/>
                                  </a:lnTo>
                                  <a:lnTo>
                                    <a:pt x="456" y="840"/>
                                  </a:lnTo>
                                  <a:lnTo>
                                    <a:pt x="447" y="855"/>
                                  </a:lnTo>
                                  <a:lnTo>
                                    <a:pt x="437" y="831"/>
                                  </a:lnTo>
                                  <a:lnTo>
                                    <a:pt x="442" y="802"/>
                                  </a:lnTo>
                                  <a:lnTo>
                                    <a:pt x="447" y="778"/>
                                  </a:lnTo>
                                  <a:lnTo>
                                    <a:pt x="456" y="754"/>
                                  </a:lnTo>
                                  <a:lnTo>
                                    <a:pt x="466" y="740"/>
                                  </a:lnTo>
                                  <a:lnTo>
                                    <a:pt x="480" y="725"/>
                                  </a:lnTo>
                                  <a:lnTo>
                                    <a:pt x="490" y="711"/>
                                  </a:lnTo>
                                  <a:lnTo>
                                    <a:pt x="504" y="696"/>
                                  </a:lnTo>
                                  <a:lnTo>
                                    <a:pt x="519" y="682"/>
                                  </a:lnTo>
                                  <a:lnTo>
                                    <a:pt x="528" y="668"/>
                                  </a:lnTo>
                                  <a:lnTo>
                                    <a:pt x="538" y="653"/>
                                  </a:lnTo>
                                  <a:lnTo>
                                    <a:pt x="548" y="644"/>
                                  </a:lnTo>
                                  <a:lnTo>
                                    <a:pt x="552" y="629"/>
                                  </a:lnTo>
                                  <a:lnTo>
                                    <a:pt x="548" y="624"/>
                                  </a:lnTo>
                                  <a:lnTo>
                                    <a:pt x="538" y="624"/>
                                  </a:lnTo>
                                  <a:lnTo>
                                    <a:pt x="524" y="634"/>
                                  </a:lnTo>
                                  <a:lnTo>
                                    <a:pt x="519" y="648"/>
                                  </a:lnTo>
                                  <a:lnTo>
                                    <a:pt x="509" y="663"/>
                                  </a:lnTo>
                                  <a:lnTo>
                                    <a:pt x="500" y="677"/>
                                  </a:lnTo>
                                  <a:lnTo>
                                    <a:pt x="490" y="692"/>
                                  </a:lnTo>
                                  <a:lnTo>
                                    <a:pt x="476" y="711"/>
                                  </a:lnTo>
                                  <a:lnTo>
                                    <a:pt x="466" y="725"/>
                                  </a:lnTo>
                                  <a:lnTo>
                                    <a:pt x="456" y="740"/>
                                  </a:lnTo>
                                  <a:lnTo>
                                    <a:pt x="447" y="744"/>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87" name="Freeform 6"/>
                          <wps:cNvSpPr>
                            <a:spLocks/>
                          </wps:cNvSpPr>
                          <wps:spPr bwMode="auto">
                            <a:xfrm>
                              <a:off x="10013" y="14843"/>
                              <a:ext cx="76" cy="175"/>
                            </a:xfrm>
                            <a:custGeom>
                              <a:avLst/>
                              <a:gdLst>
                                <a:gd name="T0" fmla="*/ 33 w 76"/>
                                <a:gd name="T1" fmla="*/ 0 h 183"/>
                                <a:gd name="T2" fmla="*/ 48 w 76"/>
                                <a:gd name="T3" fmla="*/ 10 h 183"/>
                                <a:gd name="T4" fmla="*/ 57 w 76"/>
                                <a:gd name="T5" fmla="*/ 29 h 183"/>
                                <a:gd name="T6" fmla="*/ 67 w 76"/>
                                <a:gd name="T7" fmla="*/ 48 h 183"/>
                                <a:gd name="T8" fmla="*/ 72 w 76"/>
                                <a:gd name="T9" fmla="*/ 77 h 183"/>
                                <a:gd name="T10" fmla="*/ 76 w 76"/>
                                <a:gd name="T11" fmla="*/ 101 h 183"/>
                                <a:gd name="T12" fmla="*/ 76 w 76"/>
                                <a:gd name="T13" fmla="*/ 130 h 183"/>
                                <a:gd name="T14" fmla="*/ 76 w 76"/>
                                <a:gd name="T15" fmla="*/ 154 h 183"/>
                                <a:gd name="T16" fmla="*/ 72 w 76"/>
                                <a:gd name="T17" fmla="*/ 183 h 183"/>
                                <a:gd name="T18" fmla="*/ 67 w 76"/>
                                <a:gd name="T19" fmla="*/ 159 h 183"/>
                                <a:gd name="T20" fmla="*/ 62 w 76"/>
                                <a:gd name="T21" fmla="*/ 144 h 183"/>
                                <a:gd name="T22" fmla="*/ 57 w 76"/>
                                <a:gd name="T23" fmla="*/ 125 h 183"/>
                                <a:gd name="T24" fmla="*/ 52 w 76"/>
                                <a:gd name="T25" fmla="*/ 106 h 183"/>
                                <a:gd name="T26" fmla="*/ 43 w 76"/>
                                <a:gd name="T27" fmla="*/ 91 h 183"/>
                                <a:gd name="T28" fmla="*/ 33 w 76"/>
                                <a:gd name="T29" fmla="*/ 87 h 183"/>
                                <a:gd name="T30" fmla="*/ 19 w 76"/>
                                <a:gd name="T31" fmla="*/ 87 h 183"/>
                                <a:gd name="T32" fmla="*/ 0 w 76"/>
                                <a:gd name="T33" fmla="*/ 87 h 183"/>
                                <a:gd name="T34" fmla="*/ 33 w 76"/>
                                <a:gd name="T35" fmla="*/ 0 h 18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76" h="183">
                                  <a:moveTo>
                                    <a:pt x="33" y="0"/>
                                  </a:moveTo>
                                  <a:lnTo>
                                    <a:pt x="48" y="10"/>
                                  </a:lnTo>
                                  <a:lnTo>
                                    <a:pt x="57" y="29"/>
                                  </a:lnTo>
                                  <a:lnTo>
                                    <a:pt x="67" y="48"/>
                                  </a:lnTo>
                                  <a:lnTo>
                                    <a:pt x="72" y="77"/>
                                  </a:lnTo>
                                  <a:lnTo>
                                    <a:pt x="76" y="101"/>
                                  </a:lnTo>
                                  <a:lnTo>
                                    <a:pt x="76" y="130"/>
                                  </a:lnTo>
                                  <a:lnTo>
                                    <a:pt x="76" y="154"/>
                                  </a:lnTo>
                                  <a:lnTo>
                                    <a:pt x="72" y="183"/>
                                  </a:lnTo>
                                  <a:lnTo>
                                    <a:pt x="67" y="159"/>
                                  </a:lnTo>
                                  <a:lnTo>
                                    <a:pt x="62" y="144"/>
                                  </a:lnTo>
                                  <a:lnTo>
                                    <a:pt x="57" y="125"/>
                                  </a:lnTo>
                                  <a:lnTo>
                                    <a:pt x="52" y="106"/>
                                  </a:lnTo>
                                  <a:lnTo>
                                    <a:pt x="43" y="91"/>
                                  </a:lnTo>
                                  <a:lnTo>
                                    <a:pt x="33" y="87"/>
                                  </a:lnTo>
                                  <a:lnTo>
                                    <a:pt x="19" y="87"/>
                                  </a:lnTo>
                                  <a:lnTo>
                                    <a:pt x="0" y="87"/>
                                  </a:lnTo>
                                  <a:lnTo>
                                    <a:pt x="33"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88" name="Freeform 7"/>
                          <wps:cNvSpPr>
                            <a:spLocks/>
                          </wps:cNvSpPr>
                          <wps:spPr bwMode="auto">
                            <a:xfrm>
                              <a:off x="10089" y="14766"/>
                              <a:ext cx="63" cy="82"/>
                            </a:xfrm>
                            <a:custGeom>
                              <a:avLst/>
                              <a:gdLst>
                                <a:gd name="T0" fmla="*/ 53 w 63"/>
                                <a:gd name="T1" fmla="*/ 9 h 86"/>
                                <a:gd name="T2" fmla="*/ 58 w 63"/>
                                <a:gd name="T3" fmla="*/ 28 h 86"/>
                                <a:gd name="T4" fmla="*/ 63 w 63"/>
                                <a:gd name="T5" fmla="*/ 48 h 86"/>
                                <a:gd name="T6" fmla="*/ 58 w 63"/>
                                <a:gd name="T7" fmla="*/ 67 h 86"/>
                                <a:gd name="T8" fmla="*/ 53 w 63"/>
                                <a:gd name="T9" fmla="*/ 81 h 86"/>
                                <a:gd name="T10" fmla="*/ 44 w 63"/>
                                <a:gd name="T11" fmla="*/ 81 h 86"/>
                                <a:gd name="T12" fmla="*/ 39 w 63"/>
                                <a:gd name="T13" fmla="*/ 86 h 86"/>
                                <a:gd name="T14" fmla="*/ 34 w 63"/>
                                <a:gd name="T15" fmla="*/ 86 h 86"/>
                                <a:gd name="T16" fmla="*/ 29 w 63"/>
                                <a:gd name="T17" fmla="*/ 81 h 86"/>
                                <a:gd name="T18" fmla="*/ 24 w 63"/>
                                <a:gd name="T19" fmla="*/ 81 h 86"/>
                                <a:gd name="T20" fmla="*/ 20 w 63"/>
                                <a:gd name="T21" fmla="*/ 76 h 86"/>
                                <a:gd name="T22" fmla="*/ 15 w 63"/>
                                <a:gd name="T23" fmla="*/ 72 h 86"/>
                                <a:gd name="T24" fmla="*/ 5 w 63"/>
                                <a:gd name="T25" fmla="*/ 67 h 86"/>
                                <a:gd name="T26" fmla="*/ 0 w 63"/>
                                <a:gd name="T27" fmla="*/ 52 h 86"/>
                                <a:gd name="T28" fmla="*/ 0 w 63"/>
                                <a:gd name="T29" fmla="*/ 38 h 86"/>
                                <a:gd name="T30" fmla="*/ 5 w 63"/>
                                <a:gd name="T31" fmla="*/ 24 h 86"/>
                                <a:gd name="T32" fmla="*/ 10 w 63"/>
                                <a:gd name="T33" fmla="*/ 9 h 86"/>
                                <a:gd name="T34" fmla="*/ 20 w 63"/>
                                <a:gd name="T35" fmla="*/ 4 h 86"/>
                                <a:gd name="T36" fmla="*/ 29 w 63"/>
                                <a:gd name="T37" fmla="*/ 0 h 86"/>
                                <a:gd name="T38" fmla="*/ 44 w 63"/>
                                <a:gd name="T39" fmla="*/ 0 h 86"/>
                                <a:gd name="T40" fmla="*/ 53 w 63"/>
                                <a:gd name="T41" fmla="*/ 9 h 8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Lst>
                              <a:rect l="0" t="0" r="r" b="b"/>
                              <a:pathLst>
                                <a:path w="63" h="86">
                                  <a:moveTo>
                                    <a:pt x="53" y="9"/>
                                  </a:moveTo>
                                  <a:lnTo>
                                    <a:pt x="58" y="28"/>
                                  </a:lnTo>
                                  <a:lnTo>
                                    <a:pt x="63" y="48"/>
                                  </a:lnTo>
                                  <a:lnTo>
                                    <a:pt x="58" y="67"/>
                                  </a:lnTo>
                                  <a:lnTo>
                                    <a:pt x="53" y="81"/>
                                  </a:lnTo>
                                  <a:lnTo>
                                    <a:pt x="44" y="81"/>
                                  </a:lnTo>
                                  <a:lnTo>
                                    <a:pt x="39" y="86"/>
                                  </a:lnTo>
                                  <a:lnTo>
                                    <a:pt x="34" y="86"/>
                                  </a:lnTo>
                                  <a:lnTo>
                                    <a:pt x="29" y="81"/>
                                  </a:lnTo>
                                  <a:lnTo>
                                    <a:pt x="24" y="81"/>
                                  </a:lnTo>
                                  <a:lnTo>
                                    <a:pt x="20" y="76"/>
                                  </a:lnTo>
                                  <a:lnTo>
                                    <a:pt x="15" y="72"/>
                                  </a:lnTo>
                                  <a:lnTo>
                                    <a:pt x="5" y="67"/>
                                  </a:lnTo>
                                  <a:lnTo>
                                    <a:pt x="0" y="52"/>
                                  </a:lnTo>
                                  <a:lnTo>
                                    <a:pt x="0" y="38"/>
                                  </a:lnTo>
                                  <a:lnTo>
                                    <a:pt x="5" y="24"/>
                                  </a:lnTo>
                                  <a:lnTo>
                                    <a:pt x="10" y="9"/>
                                  </a:lnTo>
                                  <a:lnTo>
                                    <a:pt x="20" y="4"/>
                                  </a:lnTo>
                                  <a:lnTo>
                                    <a:pt x="29" y="0"/>
                                  </a:lnTo>
                                  <a:lnTo>
                                    <a:pt x="44" y="0"/>
                                  </a:lnTo>
                                  <a:lnTo>
                                    <a:pt x="53" y="9"/>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89" name="Freeform 8"/>
                          <wps:cNvSpPr>
                            <a:spLocks/>
                          </wps:cNvSpPr>
                          <wps:spPr bwMode="auto">
                            <a:xfrm>
                              <a:off x="8745" y="14843"/>
                              <a:ext cx="1191" cy="588"/>
                            </a:xfrm>
                            <a:custGeom>
                              <a:avLst/>
                              <a:gdLst>
                                <a:gd name="T0" fmla="*/ 1037 w 1191"/>
                                <a:gd name="T1" fmla="*/ 523 h 615"/>
                                <a:gd name="T2" fmla="*/ 898 w 1191"/>
                                <a:gd name="T3" fmla="*/ 499 h 615"/>
                                <a:gd name="T4" fmla="*/ 759 w 1191"/>
                                <a:gd name="T5" fmla="*/ 423 h 615"/>
                                <a:gd name="T6" fmla="*/ 668 w 1191"/>
                                <a:gd name="T7" fmla="*/ 274 h 615"/>
                                <a:gd name="T8" fmla="*/ 658 w 1191"/>
                                <a:gd name="T9" fmla="*/ 317 h 615"/>
                                <a:gd name="T10" fmla="*/ 644 w 1191"/>
                                <a:gd name="T11" fmla="*/ 423 h 615"/>
                                <a:gd name="T12" fmla="*/ 591 w 1191"/>
                                <a:gd name="T13" fmla="*/ 432 h 615"/>
                                <a:gd name="T14" fmla="*/ 567 w 1191"/>
                                <a:gd name="T15" fmla="*/ 456 h 615"/>
                                <a:gd name="T16" fmla="*/ 509 w 1191"/>
                                <a:gd name="T17" fmla="*/ 562 h 615"/>
                                <a:gd name="T18" fmla="*/ 466 w 1191"/>
                                <a:gd name="T19" fmla="*/ 605 h 615"/>
                                <a:gd name="T20" fmla="*/ 432 w 1191"/>
                                <a:gd name="T21" fmla="*/ 499 h 615"/>
                                <a:gd name="T22" fmla="*/ 485 w 1191"/>
                                <a:gd name="T23" fmla="*/ 370 h 615"/>
                                <a:gd name="T24" fmla="*/ 375 w 1191"/>
                                <a:gd name="T25" fmla="*/ 490 h 615"/>
                                <a:gd name="T26" fmla="*/ 274 w 1191"/>
                                <a:gd name="T27" fmla="*/ 523 h 615"/>
                                <a:gd name="T28" fmla="*/ 274 w 1191"/>
                                <a:gd name="T29" fmla="*/ 451 h 615"/>
                                <a:gd name="T30" fmla="*/ 346 w 1191"/>
                                <a:gd name="T31" fmla="*/ 355 h 615"/>
                                <a:gd name="T32" fmla="*/ 394 w 1191"/>
                                <a:gd name="T33" fmla="*/ 317 h 615"/>
                                <a:gd name="T34" fmla="*/ 322 w 1191"/>
                                <a:gd name="T35" fmla="*/ 331 h 615"/>
                                <a:gd name="T36" fmla="*/ 255 w 1191"/>
                                <a:gd name="T37" fmla="*/ 341 h 615"/>
                                <a:gd name="T38" fmla="*/ 188 w 1191"/>
                                <a:gd name="T39" fmla="*/ 375 h 615"/>
                                <a:gd name="T40" fmla="*/ 130 w 1191"/>
                                <a:gd name="T41" fmla="*/ 432 h 615"/>
                                <a:gd name="T42" fmla="*/ 92 w 1191"/>
                                <a:gd name="T43" fmla="*/ 432 h 615"/>
                                <a:gd name="T44" fmla="*/ 77 w 1191"/>
                                <a:gd name="T45" fmla="*/ 451 h 615"/>
                                <a:gd name="T46" fmla="*/ 106 w 1191"/>
                                <a:gd name="T47" fmla="*/ 447 h 615"/>
                                <a:gd name="T48" fmla="*/ 144 w 1191"/>
                                <a:gd name="T49" fmla="*/ 475 h 615"/>
                                <a:gd name="T50" fmla="*/ 144 w 1191"/>
                                <a:gd name="T51" fmla="*/ 547 h 615"/>
                                <a:gd name="T52" fmla="*/ 96 w 1191"/>
                                <a:gd name="T53" fmla="*/ 595 h 615"/>
                                <a:gd name="T54" fmla="*/ 29 w 1191"/>
                                <a:gd name="T55" fmla="*/ 576 h 615"/>
                                <a:gd name="T56" fmla="*/ 0 w 1191"/>
                                <a:gd name="T57" fmla="*/ 485 h 615"/>
                                <a:gd name="T58" fmla="*/ 77 w 1191"/>
                                <a:gd name="T59" fmla="*/ 355 h 615"/>
                                <a:gd name="T60" fmla="*/ 183 w 1191"/>
                                <a:gd name="T61" fmla="*/ 288 h 615"/>
                                <a:gd name="T62" fmla="*/ 303 w 1191"/>
                                <a:gd name="T63" fmla="*/ 269 h 615"/>
                                <a:gd name="T64" fmla="*/ 418 w 1191"/>
                                <a:gd name="T65" fmla="*/ 259 h 615"/>
                                <a:gd name="T66" fmla="*/ 509 w 1191"/>
                                <a:gd name="T67" fmla="*/ 231 h 615"/>
                                <a:gd name="T68" fmla="*/ 562 w 1191"/>
                                <a:gd name="T69" fmla="*/ 154 h 615"/>
                                <a:gd name="T70" fmla="*/ 557 w 1191"/>
                                <a:gd name="T71" fmla="*/ 58 h 615"/>
                                <a:gd name="T72" fmla="*/ 485 w 1191"/>
                                <a:gd name="T73" fmla="*/ 53 h 615"/>
                                <a:gd name="T74" fmla="*/ 476 w 1191"/>
                                <a:gd name="T75" fmla="*/ 111 h 615"/>
                                <a:gd name="T76" fmla="*/ 495 w 1191"/>
                                <a:gd name="T77" fmla="*/ 154 h 615"/>
                                <a:gd name="T78" fmla="*/ 456 w 1191"/>
                                <a:gd name="T79" fmla="*/ 149 h 615"/>
                                <a:gd name="T80" fmla="*/ 437 w 1191"/>
                                <a:gd name="T81" fmla="*/ 144 h 615"/>
                                <a:gd name="T82" fmla="*/ 413 w 1191"/>
                                <a:gd name="T83" fmla="*/ 168 h 615"/>
                                <a:gd name="T84" fmla="*/ 384 w 1191"/>
                                <a:gd name="T85" fmla="*/ 154 h 615"/>
                                <a:gd name="T86" fmla="*/ 408 w 1191"/>
                                <a:gd name="T87" fmla="*/ 82 h 615"/>
                                <a:gd name="T88" fmla="*/ 461 w 1191"/>
                                <a:gd name="T89" fmla="*/ 24 h 615"/>
                                <a:gd name="T90" fmla="*/ 543 w 1191"/>
                                <a:gd name="T91" fmla="*/ 0 h 615"/>
                                <a:gd name="T92" fmla="*/ 639 w 1191"/>
                                <a:gd name="T93" fmla="*/ 34 h 615"/>
                                <a:gd name="T94" fmla="*/ 716 w 1191"/>
                                <a:gd name="T95" fmla="*/ 149 h 615"/>
                                <a:gd name="T96" fmla="*/ 783 w 1191"/>
                                <a:gd name="T97" fmla="*/ 250 h 615"/>
                                <a:gd name="T98" fmla="*/ 860 w 1191"/>
                                <a:gd name="T99" fmla="*/ 322 h 615"/>
                                <a:gd name="T100" fmla="*/ 946 w 1191"/>
                                <a:gd name="T101" fmla="*/ 379 h 615"/>
                                <a:gd name="T102" fmla="*/ 1066 w 1191"/>
                                <a:gd name="T103" fmla="*/ 403 h 615"/>
                                <a:gd name="T104" fmla="*/ 1181 w 1191"/>
                                <a:gd name="T105" fmla="*/ 413 h 615"/>
                                <a:gd name="T106" fmla="*/ 1143 w 1191"/>
                                <a:gd name="T107" fmla="*/ 461 h 61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1191" h="615">
                                  <a:moveTo>
                                    <a:pt x="1128" y="509"/>
                                  </a:moveTo>
                                  <a:lnTo>
                                    <a:pt x="1100" y="514"/>
                                  </a:lnTo>
                                  <a:lnTo>
                                    <a:pt x="1071" y="519"/>
                                  </a:lnTo>
                                  <a:lnTo>
                                    <a:pt x="1037" y="523"/>
                                  </a:lnTo>
                                  <a:lnTo>
                                    <a:pt x="1004" y="523"/>
                                  </a:lnTo>
                                  <a:lnTo>
                                    <a:pt x="970" y="519"/>
                                  </a:lnTo>
                                  <a:lnTo>
                                    <a:pt x="932" y="509"/>
                                  </a:lnTo>
                                  <a:lnTo>
                                    <a:pt x="898" y="499"/>
                                  </a:lnTo>
                                  <a:lnTo>
                                    <a:pt x="860" y="490"/>
                                  </a:lnTo>
                                  <a:lnTo>
                                    <a:pt x="826" y="471"/>
                                  </a:lnTo>
                                  <a:lnTo>
                                    <a:pt x="792" y="451"/>
                                  </a:lnTo>
                                  <a:lnTo>
                                    <a:pt x="759" y="423"/>
                                  </a:lnTo>
                                  <a:lnTo>
                                    <a:pt x="730" y="394"/>
                                  </a:lnTo>
                                  <a:lnTo>
                                    <a:pt x="706" y="360"/>
                                  </a:lnTo>
                                  <a:lnTo>
                                    <a:pt x="687" y="317"/>
                                  </a:lnTo>
                                  <a:lnTo>
                                    <a:pt x="668" y="274"/>
                                  </a:lnTo>
                                  <a:lnTo>
                                    <a:pt x="658" y="226"/>
                                  </a:lnTo>
                                  <a:lnTo>
                                    <a:pt x="653" y="250"/>
                                  </a:lnTo>
                                  <a:lnTo>
                                    <a:pt x="653" y="279"/>
                                  </a:lnTo>
                                  <a:lnTo>
                                    <a:pt x="658" y="317"/>
                                  </a:lnTo>
                                  <a:lnTo>
                                    <a:pt x="663" y="355"/>
                                  </a:lnTo>
                                  <a:lnTo>
                                    <a:pt x="658" y="379"/>
                                  </a:lnTo>
                                  <a:lnTo>
                                    <a:pt x="653" y="399"/>
                                  </a:lnTo>
                                  <a:lnTo>
                                    <a:pt x="644" y="423"/>
                                  </a:lnTo>
                                  <a:lnTo>
                                    <a:pt x="634" y="437"/>
                                  </a:lnTo>
                                  <a:lnTo>
                                    <a:pt x="620" y="447"/>
                                  </a:lnTo>
                                  <a:lnTo>
                                    <a:pt x="605" y="447"/>
                                  </a:lnTo>
                                  <a:lnTo>
                                    <a:pt x="591" y="432"/>
                                  </a:lnTo>
                                  <a:lnTo>
                                    <a:pt x="576" y="403"/>
                                  </a:lnTo>
                                  <a:lnTo>
                                    <a:pt x="572" y="384"/>
                                  </a:lnTo>
                                  <a:lnTo>
                                    <a:pt x="562" y="399"/>
                                  </a:lnTo>
                                  <a:lnTo>
                                    <a:pt x="567" y="456"/>
                                  </a:lnTo>
                                  <a:lnTo>
                                    <a:pt x="562" y="499"/>
                                  </a:lnTo>
                                  <a:lnTo>
                                    <a:pt x="548" y="528"/>
                                  </a:lnTo>
                                  <a:lnTo>
                                    <a:pt x="528" y="547"/>
                                  </a:lnTo>
                                  <a:lnTo>
                                    <a:pt x="509" y="562"/>
                                  </a:lnTo>
                                  <a:lnTo>
                                    <a:pt x="495" y="576"/>
                                  </a:lnTo>
                                  <a:lnTo>
                                    <a:pt x="480" y="591"/>
                                  </a:lnTo>
                                  <a:lnTo>
                                    <a:pt x="476" y="615"/>
                                  </a:lnTo>
                                  <a:lnTo>
                                    <a:pt x="466" y="605"/>
                                  </a:lnTo>
                                  <a:lnTo>
                                    <a:pt x="452" y="586"/>
                                  </a:lnTo>
                                  <a:lnTo>
                                    <a:pt x="442" y="562"/>
                                  </a:lnTo>
                                  <a:lnTo>
                                    <a:pt x="437" y="533"/>
                                  </a:lnTo>
                                  <a:lnTo>
                                    <a:pt x="432" y="499"/>
                                  </a:lnTo>
                                  <a:lnTo>
                                    <a:pt x="437" y="466"/>
                                  </a:lnTo>
                                  <a:lnTo>
                                    <a:pt x="447" y="427"/>
                                  </a:lnTo>
                                  <a:lnTo>
                                    <a:pt x="466" y="394"/>
                                  </a:lnTo>
                                  <a:lnTo>
                                    <a:pt x="485" y="370"/>
                                  </a:lnTo>
                                  <a:lnTo>
                                    <a:pt x="466" y="360"/>
                                  </a:lnTo>
                                  <a:lnTo>
                                    <a:pt x="442" y="423"/>
                                  </a:lnTo>
                                  <a:lnTo>
                                    <a:pt x="408" y="466"/>
                                  </a:lnTo>
                                  <a:lnTo>
                                    <a:pt x="375" y="490"/>
                                  </a:lnTo>
                                  <a:lnTo>
                                    <a:pt x="341" y="499"/>
                                  </a:lnTo>
                                  <a:lnTo>
                                    <a:pt x="312" y="509"/>
                                  </a:lnTo>
                                  <a:lnTo>
                                    <a:pt x="288" y="514"/>
                                  </a:lnTo>
                                  <a:lnTo>
                                    <a:pt x="274" y="523"/>
                                  </a:lnTo>
                                  <a:lnTo>
                                    <a:pt x="264" y="538"/>
                                  </a:lnTo>
                                  <a:lnTo>
                                    <a:pt x="260" y="514"/>
                                  </a:lnTo>
                                  <a:lnTo>
                                    <a:pt x="264" y="485"/>
                                  </a:lnTo>
                                  <a:lnTo>
                                    <a:pt x="274" y="451"/>
                                  </a:lnTo>
                                  <a:lnTo>
                                    <a:pt x="288" y="423"/>
                                  </a:lnTo>
                                  <a:lnTo>
                                    <a:pt x="303" y="399"/>
                                  </a:lnTo>
                                  <a:lnTo>
                                    <a:pt x="322" y="375"/>
                                  </a:lnTo>
                                  <a:lnTo>
                                    <a:pt x="346" y="355"/>
                                  </a:lnTo>
                                  <a:lnTo>
                                    <a:pt x="370" y="346"/>
                                  </a:lnTo>
                                  <a:lnTo>
                                    <a:pt x="423" y="331"/>
                                  </a:lnTo>
                                  <a:lnTo>
                                    <a:pt x="413" y="312"/>
                                  </a:lnTo>
                                  <a:lnTo>
                                    <a:pt x="394" y="317"/>
                                  </a:lnTo>
                                  <a:lnTo>
                                    <a:pt x="375" y="327"/>
                                  </a:lnTo>
                                  <a:lnTo>
                                    <a:pt x="356" y="327"/>
                                  </a:lnTo>
                                  <a:lnTo>
                                    <a:pt x="341" y="331"/>
                                  </a:lnTo>
                                  <a:lnTo>
                                    <a:pt x="322" y="331"/>
                                  </a:lnTo>
                                  <a:lnTo>
                                    <a:pt x="308" y="331"/>
                                  </a:lnTo>
                                  <a:lnTo>
                                    <a:pt x="288" y="336"/>
                                  </a:lnTo>
                                  <a:lnTo>
                                    <a:pt x="274" y="336"/>
                                  </a:lnTo>
                                  <a:lnTo>
                                    <a:pt x="255" y="341"/>
                                  </a:lnTo>
                                  <a:lnTo>
                                    <a:pt x="240" y="346"/>
                                  </a:lnTo>
                                  <a:lnTo>
                                    <a:pt x="221" y="351"/>
                                  </a:lnTo>
                                  <a:lnTo>
                                    <a:pt x="207" y="360"/>
                                  </a:lnTo>
                                  <a:lnTo>
                                    <a:pt x="188" y="375"/>
                                  </a:lnTo>
                                  <a:lnTo>
                                    <a:pt x="173" y="389"/>
                                  </a:lnTo>
                                  <a:lnTo>
                                    <a:pt x="154" y="403"/>
                                  </a:lnTo>
                                  <a:lnTo>
                                    <a:pt x="140" y="427"/>
                                  </a:lnTo>
                                  <a:lnTo>
                                    <a:pt x="130" y="432"/>
                                  </a:lnTo>
                                  <a:lnTo>
                                    <a:pt x="116" y="432"/>
                                  </a:lnTo>
                                  <a:lnTo>
                                    <a:pt x="106" y="432"/>
                                  </a:lnTo>
                                  <a:lnTo>
                                    <a:pt x="101" y="432"/>
                                  </a:lnTo>
                                  <a:lnTo>
                                    <a:pt x="92" y="432"/>
                                  </a:lnTo>
                                  <a:lnTo>
                                    <a:pt x="82" y="437"/>
                                  </a:lnTo>
                                  <a:lnTo>
                                    <a:pt x="77" y="442"/>
                                  </a:lnTo>
                                  <a:lnTo>
                                    <a:pt x="68" y="451"/>
                                  </a:lnTo>
                                  <a:lnTo>
                                    <a:pt x="77" y="451"/>
                                  </a:lnTo>
                                  <a:lnTo>
                                    <a:pt x="82" y="451"/>
                                  </a:lnTo>
                                  <a:lnTo>
                                    <a:pt x="92" y="447"/>
                                  </a:lnTo>
                                  <a:lnTo>
                                    <a:pt x="101" y="447"/>
                                  </a:lnTo>
                                  <a:lnTo>
                                    <a:pt x="106" y="447"/>
                                  </a:lnTo>
                                  <a:lnTo>
                                    <a:pt x="116" y="447"/>
                                  </a:lnTo>
                                  <a:lnTo>
                                    <a:pt x="125" y="451"/>
                                  </a:lnTo>
                                  <a:lnTo>
                                    <a:pt x="135" y="456"/>
                                  </a:lnTo>
                                  <a:lnTo>
                                    <a:pt x="144" y="475"/>
                                  </a:lnTo>
                                  <a:lnTo>
                                    <a:pt x="149" y="495"/>
                                  </a:lnTo>
                                  <a:lnTo>
                                    <a:pt x="149" y="514"/>
                                  </a:lnTo>
                                  <a:lnTo>
                                    <a:pt x="149" y="533"/>
                                  </a:lnTo>
                                  <a:lnTo>
                                    <a:pt x="144" y="547"/>
                                  </a:lnTo>
                                  <a:lnTo>
                                    <a:pt x="135" y="562"/>
                                  </a:lnTo>
                                  <a:lnTo>
                                    <a:pt x="125" y="576"/>
                                  </a:lnTo>
                                  <a:lnTo>
                                    <a:pt x="111" y="586"/>
                                  </a:lnTo>
                                  <a:lnTo>
                                    <a:pt x="96" y="595"/>
                                  </a:lnTo>
                                  <a:lnTo>
                                    <a:pt x="82" y="595"/>
                                  </a:lnTo>
                                  <a:lnTo>
                                    <a:pt x="63" y="595"/>
                                  </a:lnTo>
                                  <a:lnTo>
                                    <a:pt x="48" y="591"/>
                                  </a:lnTo>
                                  <a:lnTo>
                                    <a:pt x="29" y="576"/>
                                  </a:lnTo>
                                  <a:lnTo>
                                    <a:pt x="20" y="562"/>
                                  </a:lnTo>
                                  <a:lnTo>
                                    <a:pt x="10" y="538"/>
                                  </a:lnTo>
                                  <a:lnTo>
                                    <a:pt x="0" y="514"/>
                                  </a:lnTo>
                                  <a:lnTo>
                                    <a:pt x="0" y="485"/>
                                  </a:lnTo>
                                  <a:lnTo>
                                    <a:pt x="10" y="451"/>
                                  </a:lnTo>
                                  <a:lnTo>
                                    <a:pt x="29" y="418"/>
                                  </a:lnTo>
                                  <a:lnTo>
                                    <a:pt x="48" y="384"/>
                                  </a:lnTo>
                                  <a:lnTo>
                                    <a:pt x="77" y="355"/>
                                  </a:lnTo>
                                  <a:lnTo>
                                    <a:pt x="101" y="327"/>
                                  </a:lnTo>
                                  <a:lnTo>
                                    <a:pt x="130" y="307"/>
                                  </a:lnTo>
                                  <a:lnTo>
                                    <a:pt x="154" y="298"/>
                                  </a:lnTo>
                                  <a:lnTo>
                                    <a:pt x="183" y="288"/>
                                  </a:lnTo>
                                  <a:lnTo>
                                    <a:pt x="212" y="283"/>
                                  </a:lnTo>
                                  <a:lnTo>
                                    <a:pt x="240" y="279"/>
                                  </a:lnTo>
                                  <a:lnTo>
                                    <a:pt x="274" y="274"/>
                                  </a:lnTo>
                                  <a:lnTo>
                                    <a:pt x="303" y="269"/>
                                  </a:lnTo>
                                  <a:lnTo>
                                    <a:pt x="332" y="269"/>
                                  </a:lnTo>
                                  <a:lnTo>
                                    <a:pt x="360" y="264"/>
                                  </a:lnTo>
                                  <a:lnTo>
                                    <a:pt x="389" y="264"/>
                                  </a:lnTo>
                                  <a:lnTo>
                                    <a:pt x="418" y="259"/>
                                  </a:lnTo>
                                  <a:lnTo>
                                    <a:pt x="447" y="255"/>
                                  </a:lnTo>
                                  <a:lnTo>
                                    <a:pt x="471" y="250"/>
                                  </a:lnTo>
                                  <a:lnTo>
                                    <a:pt x="490" y="240"/>
                                  </a:lnTo>
                                  <a:lnTo>
                                    <a:pt x="509" y="231"/>
                                  </a:lnTo>
                                  <a:lnTo>
                                    <a:pt x="528" y="221"/>
                                  </a:lnTo>
                                  <a:lnTo>
                                    <a:pt x="538" y="207"/>
                                  </a:lnTo>
                                  <a:lnTo>
                                    <a:pt x="552" y="192"/>
                                  </a:lnTo>
                                  <a:lnTo>
                                    <a:pt x="562" y="154"/>
                                  </a:lnTo>
                                  <a:lnTo>
                                    <a:pt x="572" y="125"/>
                                  </a:lnTo>
                                  <a:lnTo>
                                    <a:pt x="572" y="96"/>
                                  </a:lnTo>
                                  <a:lnTo>
                                    <a:pt x="567" y="77"/>
                                  </a:lnTo>
                                  <a:lnTo>
                                    <a:pt x="557" y="58"/>
                                  </a:lnTo>
                                  <a:lnTo>
                                    <a:pt x="538" y="43"/>
                                  </a:lnTo>
                                  <a:lnTo>
                                    <a:pt x="524" y="43"/>
                                  </a:lnTo>
                                  <a:lnTo>
                                    <a:pt x="504" y="43"/>
                                  </a:lnTo>
                                  <a:lnTo>
                                    <a:pt x="485" y="53"/>
                                  </a:lnTo>
                                  <a:lnTo>
                                    <a:pt x="476" y="67"/>
                                  </a:lnTo>
                                  <a:lnTo>
                                    <a:pt x="471" y="82"/>
                                  </a:lnTo>
                                  <a:lnTo>
                                    <a:pt x="471" y="96"/>
                                  </a:lnTo>
                                  <a:lnTo>
                                    <a:pt x="476" y="111"/>
                                  </a:lnTo>
                                  <a:lnTo>
                                    <a:pt x="480" y="130"/>
                                  </a:lnTo>
                                  <a:lnTo>
                                    <a:pt x="495" y="139"/>
                                  </a:lnTo>
                                  <a:lnTo>
                                    <a:pt x="504" y="149"/>
                                  </a:lnTo>
                                  <a:lnTo>
                                    <a:pt x="495" y="154"/>
                                  </a:lnTo>
                                  <a:lnTo>
                                    <a:pt x="480" y="154"/>
                                  </a:lnTo>
                                  <a:lnTo>
                                    <a:pt x="471" y="154"/>
                                  </a:lnTo>
                                  <a:lnTo>
                                    <a:pt x="461" y="154"/>
                                  </a:lnTo>
                                  <a:lnTo>
                                    <a:pt x="456" y="149"/>
                                  </a:lnTo>
                                  <a:lnTo>
                                    <a:pt x="452" y="144"/>
                                  </a:lnTo>
                                  <a:lnTo>
                                    <a:pt x="447" y="139"/>
                                  </a:lnTo>
                                  <a:lnTo>
                                    <a:pt x="447" y="135"/>
                                  </a:lnTo>
                                  <a:lnTo>
                                    <a:pt x="437" y="144"/>
                                  </a:lnTo>
                                  <a:lnTo>
                                    <a:pt x="432" y="154"/>
                                  </a:lnTo>
                                  <a:lnTo>
                                    <a:pt x="428" y="163"/>
                                  </a:lnTo>
                                  <a:lnTo>
                                    <a:pt x="423" y="168"/>
                                  </a:lnTo>
                                  <a:lnTo>
                                    <a:pt x="413" y="168"/>
                                  </a:lnTo>
                                  <a:lnTo>
                                    <a:pt x="408" y="168"/>
                                  </a:lnTo>
                                  <a:lnTo>
                                    <a:pt x="399" y="168"/>
                                  </a:lnTo>
                                  <a:lnTo>
                                    <a:pt x="389" y="163"/>
                                  </a:lnTo>
                                  <a:lnTo>
                                    <a:pt x="384" y="154"/>
                                  </a:lnTo>
                                  <a:lnTo>
                                    <a:pt x="384" y="139"/>
                                  </a:lnTo>
                                  <a:lnTo>
                                    <a:pt x="389" y="120"/>
                                  </a:lnTo>
                                  <a:lnTo>
                                    <a:pt x="399" y="101"/>
                                  </a:lnTo>
                                  <a:lnTo>
                                    <a:pt x="408" y="82"/>
                                  </a:lnTo>
                                  <a:lnTo>
                                    <a:pt x="423" y="67"/>
                                  </a:lnTo>
                                  <a:lnTo>
                                    <a:pt x="437" y="48"/>
                                  </a:lnTo>
                                  <a:lnTo>
                                    <a:pt x="447" y="39"/>
                                  </a:lnTo>
                                  <a:lnTo>
                                    <a:pt x="461" y="24"/>
                                  </a:lnTo>
                                  <a:lnTo>
                                    <a:pt x="476" y="15"/>
                                  </a:lnTo>
                                  <a:lnTo>
                                    <a:pt x="500" y="10"/>
                                  </a:lnTo>
                                  <a:lnTo>
                                    <a:pt x="519" y="5"/>
                                  </a:lnTo>
                                  <a:lnTo>
                                    <a:pt x="543" y="0"/>
                                  </a:lnTo>
                                  <a:lnTo>
                                    <a:pt x="562" y="0"/>
                                  </a:lnTo>
                                  <a:lnTo>
                                    <a:pt x="586" y="5"/>
                                  </a:lnTo>
                                  <a:lnTo>
                                    <a:pt x="605" y="10"/>
                                  </a:lnTo>
                                  <a:lnTo>
                                    <a:pt x="639" y="34"/>
                                  </a:lnTo>
                                  <a:lnTo>
                                    <a:pt x="668" y="58"/>
                                  </a:lnTo>
                                  <a:lnTo>
                                    <a:pt x="687" y="87"/>
                                  </a:lnTo>
                                  <a:lnTo>
                                    <a:pt x="701" y="115"/>
                                  </a:lnTo>
                                  <a:lnTo>
                                    <a:pt x="716" y="149"/>
                                  </a:lnTo>
                                  <a:lnTo>
                                    <a:pt x="730" y="178"/>
                                  </a:lnTo>
                                  <a:lnTo>
                                    <a:pt x="744" y="207"/>
                                  </a:lnTo>
                                  <a:lnTo>
                                    <a:pt x="764" y="231"/>
                                  </a:lnTo>
                                  <a:lnTo>
                                    <a:pt x="783" y="250"/>
                                  </a:lnTo>
                                  <a:lnTo>
                                    <a:pt x="802" y="269"/>
                                  </a:lnTo>
                                  <a:lnTo>
                                    <a:pt x="821" y="288"/>
                                  </a:lnTo>
                                  <a:lnTo>
                                    <a:pt x="840" y="303"/>
                                  </a:lnTo>
                                  <a:lnTo>
                                    <a:pt x="860" y="322"/>
                                  </a:lnTo>
                                  <a:lnTo>
                                    <a:pt x="879" y="341"/>
                                  </a:lnTo>
                                  <a:lnTo>
                                    <a:pt x="898" y="355"/>
                                  </a:lnTo>
                                  <a:lnTo>
                                    <a:pt x="922" y="370"/>
                                  </a:lnTo>
                                  <a:lnTo>
                                    <a:pt x="946" y="379"/>
                                  </a:lnTo>
                                  <a:lnTo>
                                    <a:pt x="975" y="389"/>
                                  </a:lnTo>
                                  <a:lnTo>
                                    <a:pt x="1004" y="399"/>
                                  </a:lnTo>
                                  <a:lnTo>
                                    <a:pt x="1032" y="403"/>
                                  </a:lnTo>
                                  <a:lnTo>
                                    <a:pt x="1066" y="403"/>
                                  </a:lnTo>
                                  <a:lnTo>
                                    <a:pt x="1104" y="403"/>
                                  </a:lnTo>
                                  <a:lnTo>
                                    <a:pt x="1143" y="403"/>
                                  </a:lnTo>
                                  <a:lnTo>
                                    <a:pt x="1191" y="399"/>
                                  </a:lnTo>
                                  <a:lnTo>
                                    <a:pt x="1181" y="413"/>
                                  </a:lnTo>
                                  <a:lnTo>
                                    <a:pt x="1167" y="423"/>
                                  </a:lnTo>
                                  <a:lnTo>
                                    <a:pt x="1157" y="437"/>
                                  </a:lnTo>
                                  <a:lnTo>
                                    <a:pt x="1148" y="451"/>
                                  </a:lnTo>
                                  <a:lnTo>
                                    <a:pt x="1143" y="461"/>
                                  </a:lnTo>
                                  <a:lnTo>
                                    <a:pt x="1133" y="475"/>
                                  </a:lnTo>
                                  <a:lnTo>
                                    <a:pt x="1133" y="490"/>
                                  </a:lnTo>
                                  <a:lnTo>
                                    <a:pt x="1128" y="509"/>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90" name="Freeform 9"/>
                          <wps:cNvSpPr>
                            <a:spLocks/>
                          </wps:cNvSpPr>
                          <wps:spPr bwMode="auto">
                            <a:xfrm>
                              <a:off x="10339" y="15159"/>
                              <a:ext cx="648" cy="303"/>
                            </a:xfrm>
                            <a:custGeom>
                              <a:avLst/>
                              <a:gdLst>
                                <a:gd name="T0" fmla="*/ 38 w 648"/>
                                <a:gd name="T1" fmla="*/ 0 h 317"/>
                                <a:gd name="T2" fmla="*/ 67 w 648"/>
                                <a:gd name="T3" fmla="*/ 29 h 317"/>
                                <a:gd name="T4" fmla="*/ 91 w 648"/>
                                <a:gd name="T5" fmla="*/ 53 h 317"/>
                                <a:gd name="T6" fmla="*/ 120 w 648"/>
                                <a:gd name="T7" fmla="*/ 82 h 317"/>
                                <a:gd name="T8" fmla="*/ 149 w 648"/>
                                <a:gd name="T9" fmla="*/ 101 h 317"/>
                                <a:gd name="T10" fmla="*/ 178 w 648"/>
                                <a:gd name="T11" fmla="*/ 125 h 317"/>
                                <a:gd name="T12" fmla="*/ 211 w 648"/>
                                <a:gd name="T13" fmla="*/ 144 h 317"/>
                                <a:gd name="T14" fmla="*/ 245 w 648"/>
                                <a:gd name="T15" fmla="*/ 159 h 317"/>
                                <a:gd name="T16" fmla="*/ 278 w 648"/>
                                <a:gd name="T17" fmla="*/ 173 h 317"/>
                                <a:gd name="T18" fmla="*/ 312 w 648"/>
                                <a:gd name="T19" fmla="*/ 183 h 317"/>
                                <a:gd name="T20" fmla="*/ 346 w 648"/>
                                <a:gd name="T21" fmla="*/ 192 h 317"/>
                                <a:gd name="T22" fmla="*/ 384 w 648"/>
                                <a:gd name="T23" fmla="*/ 202 h 317"/>
                                <a:gd name="T24" fmla="*/ 418 w 648"/>
                                <a:gd name="T25" fmla="*/ 202 h 317"/>
                                <a:gd name="T26" fmla="*/ 456 w 648"/>
                                <a:gd name="T27" fmla="*/ 207 h 317"/>
                                <a:gd name="T28" fmla="*/ 494 w 648"/>
                                <a:gd name="T29" fmla="*/ 202 h 317"/>
                                <a:gd name="T30" fmla="*/ 533 w 648"/>
                                <a:gd name="T31" fmla="*/ 197 h 317"/>
                                <a:gd name="T32" fmla="*/ 566 w 648"/>
                                <a:gd name="T33" fmla="*/ 192 h 317"/>
                                <a:gd name="T34" fmla="*/ 648 w 648"/>
                                <a:gd name="T35" fmla="*/ 288 h 317"/>
                                <a:gd name="T36" fmla="*/ 614 w 648"/>
                                <a:gd name="T37" fmla="*/ 298 h 317"/>
                                <a:gd name="T38" fmla="*/ 581 w 648"/>
                                <a:gd name="T39" fmla="*/ 308 h 317"/>
                                <a:gd name="T40" fmla="*/ 547 w 648"/>
                                <a:gd name="T41" fmla="*/ 312 h 317"/>
                                <a:gd name="T42" fmla="*/ 509 w 648"/>
                                <a:gd name="T43" fmla="*/ 317 h 317"/>
                                <a:gd name="T44" fmla="*/ 470 w 648"/>
                                <a:gd name="T45" fmla="*/ 317 h 317"/>
                                <a:gd name="T46" fmla="*/ 432 w 648"/>
                                <a:gd name="T47" fmla="*/ 317 h 317"/>
                                <a:gd name="T48" fmla="*/ 394 w 648"/>
                                <a:gd name="T49" fmla="*/ 312 h 317"/>
                                <a:gd name="T50" fmla="*/ 350 w 648"/>
                                <a:gd name="T51" fmla="*/ 308 h 317"/>
                                <a:gd name="T52" fmla="*/ 312 w 648"/>
                                <a:gd name="T53" fmla="*/ 298 h 317"/>
                                <a:gd name="T54" fmla="*/ 269 w 648"/>
                                <a:gd name="T55" fmla="*/ 288 h 317"/>
                                <a:gd name="T56" fmla="*/ 230 w 648"/>
                                <a:gd name="T57" fmla="*/ 279 h 317"/>
                                <a:gd name="T58" fmla="*/ 192 w 648"/>
                                <a:gd name="T59" fmla="*/ 264 h 317"/>
                                <a:gd name="T60" fmla="*/ 154 w 648"/>
                                <a:gd name="T61" fmla="*/ 245 h 317"/>
                                <a:gd name="T62" fmla="*/ 120 w 648"/>
                                <a:gd name="T63" fmla="*/ 226 h 317"/>
                                <a:gd name="T64" fmla="*/ 82 w 648"/>
                                <a:gd name="T65" fmla="*/ 202 h 317"/>
                                <a:gd name="T66" fmla="*/ 48 w 648"/>
                                <a:gd name="T67" fmla="*/ 178 h 317"/>
                                <a:gd name="T68" fmla="*/ 48 w 648"/>
                                <a:gd name="T69" fmla="*/ 168 h 317"/>
                                <a:gd name="T70" fmla="*/ 48 w 648"/>
                                <a:gd name="T71" fmla="*/ 159 h 317"/>
                                <a:gd name="T72" fmla="*/ 48 w 648"/>
                                <a:gd name="T73" fmla="*/ 144 h 317"/>
                                <a:gd name="T74" fmla="*/ 43 w 648"/>
                                <a:gd name="T75" fmla="*/ 130 h 317"/>
                                <a:gd name="T76" fmla="*/ 38 w 648"/>
                                <a:gd name="T77" fmla="*/ 120 h 317"/>
                                <a:gd name="T78" fmla="*/ 29 w 648"/>
                                <a:gd name="T79" fmla="*/ 106 h 317"/>
                                <a:gd name="T80" fmla="*/ 19 w 648"/>
                                <a:gd name="T81" fmla="*/ 92 h 317"/>
                                <a:gd name="T82" fmla="*/ 5 w 648"/>
                                <a:gd name="T83" fmla="*/ 77 h 317"/>
                                <a:gd name="T84" fmla="*/ 0 w 648"/>
                                <a:gd name="T85" fmla="*/ 68 h 317"/>
                                <a:gd name="T86" fmla="*/ 0 w 648"/>
                                <a:gd name="T87" fmla="*/ 58 h 317"/>
                                <a:gd name="T88" fmla="*/ 5 w 648"/>
                                <a:gd name="T89" fmla="*/ 48 h 317"/>
                                <a:gd name="T90" fmla="*/ 14 w 648"/>
                                <a:gd name="T91" fmla="*/ 39 h 317"/>
                                <a:gd name="T92" fmla="*/ 19 w 648"/>
                                <a:gd name="T93" fmla="*/ 29 h 317"/>
                                <a:gd name="T94" fmla="*/ 29 w 648"/>
                                <a:gd name="T95" fmla="*/ 24 h 317"/>
                                <a:gd name="T96" fmla="*/ 38 w 648"/>
                                <a:gd name="T97" fmla="*/ 10 h 317"/>
                                <a:gd name="T98" fmla="*/ 38 w 648"/>
                                <a:gd name="T99" fmla="*/ 0 h 31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Lst>
                              <a:rect l="0" t="0" r="r" b="b"/>
                              <a:pathLst>
                                <a:path w="648" h="317">
                                  <a:moveTo>
                                    <a:pt x="38" y="0"/>
                                  </a:moveTo>
                                  <a:lnTo>
                                    <a:pt x="67" y="29"/>
                                  </a:lnTo>
                                  <a:lnTo>
                                    <a:pt x="91" y="53"/>
                                  </a:lnTo>
                                  <a:lnTo>
                                    <a:pt x="120" y="82"/>
                                  </a:lnTo>
                                  <a:lnTo>
                                    <a:pt x="149" y="101"/>
                                  </a:lnTo>
                                  <a:lnTo>
                                    <a:pt x="178" y="125"/>
                                  </a:lnTo>
                                  <a:lnTo>
                                    <a:pt x="211" y="144"/>
                                  </a:lnTo>
                                  <a:lnTo>
                                    <a:pt x="245" y="159"/>
                                  </a:lnTo>
                                  <a:lnTo>
                                    <a:pt x="278" y="173"/>
                                  </a:lnTo>
                                  <a:lnTo>
                                    <a:pt x="312" y="183"/>
                                  </a:lnTo>
                                  <a:lnTo>
                                    <a:pt x="346" y="192"/>
                                  </a:lnTo>
                                  <a:lnTo>
                                    <a:pt x="384" y="202"/>
                                  </a:lnTo>
                                  <a:lnTo>
                                    <a:pt x="418" y="202"/>
                                  </a:lnTo>
                                  <a:lnTo>
                                    <a:pt x="456" y="207"/>
                                  </a:lnTo>
                                  <a:lnTo>
                                    <a:pt x="494" y="202"/>
                                  </a:lnTo>
                                  <a:lnTo>
                                    <a:pt x="533" y="197"/>
                                  </a:lnTo>
                                  <a:lnTo>
                                    <a:pt x="566" y="192"/>
                                  </a:lnTo>
                                  <a:lnTo>
                                    <a:pt x="648" y="288"/>
                                  </a:lnTo>
                                  <a:lnTo>
                                    <a:pt x="614" y="298"/>
                                  </a:lnTo>
                                  <a:lnTo>
                                    <a:pt x="581" y="308"/>
                                  </a:lnTo>
                                  <a:lnTo>
                                    <a:pt x="547" y="312"/>
                                  </a:lnTo>
                                  <a:lnTo>
                                    <a:pt x="509" y="317"/>
                                  </a:lnTo>
                                  <a:lnTo>
                                    <a:pt x="470" y="317"/>
                                  </a:lnTo>
                                  <a:lnTo>
                                    <a:pt x="432" y="317"/>
                                  </a:lnTo>
                                  <a:lnTo>
                                    <a:pt x="394" y="312"/>
                                  </a:lnTo>
                                  <a:lnTo>
                                    <a:pt x="350" y="308"/>
                                  </a:lnTo>
                                  <a:lnTo>
                                    <a:pt x="312" y="298"/>
                                  </a:lnTo>
                                  <a:lnTo>
                                    <a:pt x="269" y="288"/>
                                  </a:lnTo>
                                  <a:lnTo>
                                    <a:pt x="230" y="279"/>
                                  </a:lnTo>
                                  <a:lnTo>
                                    <a:pt x="192" y="264"/>
                                  </a:lnTo>
                                  <a:lnTo>
                                    <a:pt x="154" y="245"/>
                                  </a:lnTo>
                                  <a:lnTo>
                                    <a:pt x="120" y="226"/>
                                  </a:lnTo>
                                  <a:lnTo>
                                    <a:pt x="82" y="202"/>
                                  </a:lnTo>
                                  <a:lnTo>
                                    <a:pt x="48" y="178"/>
                                  </a:lnTo>
                                  <a:lnTo>
                                    <a:pt x="48" y="168"/>
                                  </a:lnTo>
                                  <a:lnTo>
                                    <a:pt x="48" y="159"/>
                                  </a:lnTo>
                                  <a:lnTo>
                                    <a:pt x="48" y="144"/>
                                  </a:lnTo>
                                  <a:lnTo>
                                    <a:pt x="43" y="130"/>
                                  </a:lnTo>
                                  <a:lnTo>
                                    <a:pt x="38" y="120"/>
                                  </a:lnTo>
                                  <a:lnTo>
                                    <a:pt x="29" y="106"/>
                                  </a:lnTo>
                                  <a:lnTo>
                                    <a:pt x="19" y="92"/>
                                  </a:lnTo>
                                  <a:lnTo>
                                    <a:pt x="5" y="77"/>
                                  </a:lnTo>
                                  <a:lnTo>
                                    <a:pt x="0" y="68"/>
                                  </a:lnTo>
                                  <a:lnTo>
                                    <a:pt x="0" y="58"/>
                                  </a:lnTo>
                                  <a:lnTo>
                                    <a:pt x="5" y="48"/>
                                  </a:lnTo>
                                  <a:lnTo>
                                    <a:pt x="14" y="39"/>
                                  </a:lnTo>
                                  <a:lnTo>
                                    <a:pt x="19" y="29"/>
                                  </a:lnTo>
                                  <a:lnTo>
                                    <a:pt x="29" y="24"/>
                                  </a:lnTo>
                                  <a:lnTo>
                                    <a:pt x="38" y="10"/>
                                  </a:lnTo>
                                  <a:lnTo>
                                    <a:pt x="38"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91" name="Freeform 10"/>
                          <wps:cNvSpPr>
                            <a:spLocks/>
                          </wps:cNvSpPr>
                          <wps:spPr bwMode="auto">
                            <a:xfrm>
                              <a:off x="10305" y="14687"/>
                              <a:ext cx="567" cy="624"/>
                            </a:xfrm>
                            <a:custGeom>
                              <a:avLst/>
                              <a:gdLst>
                                <a:gd name="T0" fmla="*/ 538 w 567"/>
                                <a:gd name="T1" fmla="*/ 648 h 653"/>
                                <a:gd name="T2" fmla="*/ 485 w 567"/>
                                <a:gd name="T3" fmla="*/ 653 h 653"/>
                                <a:gd name="T4" fmla="*/ 452 w 567"/>
                                <a:gd name="T5" fmla="*/ 629 h 653"/>
                                <a:gd name="T6" fmla="*/ 432 w 567"/>
                                <a:gd name="T7" fmla="*/ 605 h 653"/>
                                <a:gd name="T8" fmla="*/ 418 w 567"/>
                                <a:gd name="T9" fmla="*/ 576 h 653"/>
                                <a:gd name="T10" fmla="*/ 413 w 567"/>
                                <a:gd name="T11" fmla="*/ 586 h 653"/>
                                <a:gd name="T12" fmla="*/ 404 w 567"/>
                                <a:gd name="T13" fmla="*/ 619 h 653"/>
                                <a:gd name="T14" fmla="*/ 370 w 567"/>
                                <a:gd name="T15" fmla="*/ 610 h 653"/>
                                <a:gd name="T16" fmla="*/ 317 w 567"/>
                                <a:gd name="T17" fmla="*/ 576 h 653"/>
                                <a:gd name="T18" fmla="*/ 279 w 567"/>
                                <a:gd name="T19" fmla="*/ 518 h 653"/>
                                <a:gd name="T20" fmla="*/ 264 w 567"/>
                                <a:gd name="T21" fmla="*/ 461 h 653"/>
                                <a:gd name="T22" fmla="*/ 250 w 567"/>
                                <a:gd name="T23" fmla="*/ 446 h 653"/>
                                <a:gd name="T24" fmla="*/ 240 w 567"/>
                                <a:gd name="T25" fmla="*/ 475 h 653"/>
                                <a:gd name="T26" fmla="*/ 231 w 567"/>
                                <a:gd name="T27" fmla="*/ 499 h 653"/>
                                <a:gd name="T28" fmla="*/ 207 w 567"/>
                                <a:gd name="T29" fmla="*/ 504 h 653"/>
                                <a:gd name="T30" fmla="*/ 173 w 567"/>
                                <a:gd name="T31" fmla="*/ 475 h 653"/>
                                <a:gd name="T32" fmla="*/ 140 w 567"/>
                                <a:gd name="T33" fmla="*/ 422 h 653"/>
                                <a:gd name="T34" fmla="*/ 125 w 567"/>
                                <a:gd name="T35" fmla="*/ 350 h 653"/>
                                <a:gd name="T36" fmla="*/ 116 w 567"/>
                                <a:gd name="T37" fmla="*/ 269 h 653"/>
                                <a:gd name="T38" fmla="*/ 120 w 567"/>
                                <a:gd name="T39" fmla="*/ 192 h 653"/>
                                <a:gd name="T40" fmla="*/ 135 w 567"/>
                                <a:gd name="T41" fmla="*/ 139 h 653"/>
                                <a:gd name="T42" fmla="*/ 116 w 567"/>
                                <a:gd name="T43" fmla="*/ 130 h 653"/>
                                <a:gd name="T44" fmla="*/ 106 w 567"/>
                                <a:gd name="T45" fmla="*/ 144 h 653"/>
                                <a:gd name="T46" fmla="*/ 96 w 567"/>
                                <a:gd name="T47" fmla="*/ 158 h 653"/>
                                <a:gd name="T48" fmla="*/ 87 w 567"/>
                                <a:gd name="T49" fmla="*/ 173 h 653"/>
                                <a:gd name="T50" fmla="*/ 72 w 567"/>
                                <a:gd name="T51" fmla="*/ 158 h 653"/>
                                <a:gd name="T52" fmla="*/ 58 w 567"/>
                                <a:gd name="T53" fmla="*/ 120 h 653"/>
                                <a:gd name="T54" fmla="*/ 34 w 567"/>
                                <a:gd name="T55" fmla="*/ 86 h 653"/>
                                <a:gd name="T56" fmla="*/ 20 w 567"/>
                                <a:gd name="T57" fmla="*/ 67 h 653"/>
                                <a:gd name="T58" fmla="*/ 0 w 567"/>
                                <a:gd name="T59" fmla="*/ 58 h 653"/>
                                <a:gd name="T60" fmla="*/ 5 w 567"/>
                                <a:gd name="T61" fmla="*/ 53 h 653"/>
                                <a:gd name="T62" fmla="*/ 53 w 567"/>
                                <a:gd name="T63" fmla="*/ 0 h 65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567" h="653">
                                  <a:moveTo>
                                    <a:pt x="567" y="638"/>
                                  </a:moveTo>
                                  <a:lnTo>
                                    <a:pt x="538" y="648"/>
                                  </a:lnTo>
                                  <a:lnTo>
                                    <a:pt x="509" y="653"/>
                                  </a:lnTo>
                                  <a:lnTo>
                                    <a:pt x="485" y="653"/>
                                  </a:lnTo>
                                  <a:lnTo>
                                    <a:pt x="466" y="643"/>
                                  </a:lnTo>
                                  <a:lnTo>
                                    <a:pt x="452" y="629"/>
                                  </a:lnTo>
                                  <a:lnTo>
                                    <a:pt x="437" y="619"/>
                                  </a:lnTo>
                                  <a:lnTo>
                                    <a:pt x="432" y="605"/>
                                  </a:lnTo>
                                  <a:lnTo>
                                    <a:pt x="423" y="595"/>
                                  </a:lnTo>
                                  <a:lnTo>
                                    <a:pt x="418" y="576"/>
                                  </a:lnTo>
                                  <a:lnTo>
                                    <a:pt x="413" y="571"/>
                                  </a:lnTo>
                                  <a:lnTo>
                                    <a:pt x="413" y="586"/>
                                  </a:lnTo>
                                  <a:lnTo>
                                    <a:pt x="413" y="610"/>
                                  </a:lnTo>
                                  <a:lnTo>
                                    <a:pt x="404" y="619"/>
                                  </a:lnTo>
                                  <a:lnTo>
                                    <a:pt x="389" y="619"/>
                                  </a:lnTo>
                                  <a:lnTo>
                                    <a:pt x="370" y="610"/>
                                  </a:lnTo>
                                  <a:lnTo>
                                    <a:pt x="341" y="595"/>
                                  </a:lnTo>
                                  <a:lnTo>
                                    <a:pt x="317" y="576"/>
                                  </a:lnTo>
                                  <a:lnTo>
                                    <a:pt x="293" y="552"/>
                                  </a:lnTo>
                                  <a:lnTo>
                                    <a:pt x="279" y="518"/>
                                  </a:lnTo>
                                  <a:lnTo>
                                    <a:pt x="269" y="485"/>
                                  </a:lnTo>
                                  <a:lnTo>
                                    <a:pt x="264" y="461"/>
                                  </a:lnTo>
                                  <a:lnTo>
                                    <a:pt x="260" y="446"/>
                                  </a:lnTo>
                                  <a:lnTo>
                                    <a:pt x="250" y="446"/>
                                  </a:lnTo>
                                  <a:lnTo>
                                    <a:pt x="245" y="461"/>
                                  </a:lnTo>
                                  <a:lnTo>
                                    <a:pt x="240" y="475"/>
                                  </a:lnTo>
                                  <a:lnTo>
                                    <a:pt x="236" y="485"/>
                                  </a:lnTo>
                                  <a:lnTo>
                                    <a:pt x="231" y="499"/>
                                  </a:lnTo>
                                  <a:lnTo>
                                    <a:pt x="221" y="504"/>
                                  </a:lnTo>
                                  <a:lnTo>
                                    <a:pt x="207" y="504"/>
                                  </a:lnTo>
                                  <a:lnTo>
                                    <a:pt x="192" y="494"/>
                                  </a:lnTo>
                                  <a:lnTo>
                                    <a:pt x="173" y="475"/>
                                  </a:lnTo>
                                  <a:lnTo>
                                    <a:pt x="149" y="442"/>
                                  </a:lnTo>
                                  <a:lnTo>
                                    <a:pt x="140" y="422"/>
                                  </a:lnTo>
                                  <a:lnTo>
                                    <a:pt x="135" y="389"/>
                                  </a:lnTo>
                                  <a:lnTo>
                                    <a:pt x="125" y="350"/>
                                  </a:lnTo>
                                  <a:lnTo>
                                    <a:pt x="120" y="312"/>
                                  </a:lnTo>
                                  <a:lnTo>
                                    <a:pt x="116" y="269"/>
                                  </a:lnTo>
                                  <a:lnTo>
                                    <a:pt x="116" y="226"/>
                                  </a:lnTo>
                                  <a:lnTo>
                                    <a:pt x="120" y="192"/>
                                  </a:lnTo>
                                  <a:lnTo>
                                    <a:pt x="130" y="163"/>
                                  </a:lnTo>
                                  <a:lnTo>
                                    <a:pt x="135" y="139"/>
                                  </a:lnTo>
                                  <a:lnTo>
                                    <a:pt x="120" y="120"/>
                                  </a:lnTo>
                                  <a:lnTo>
                                    <a:pt x="116" y="130"/>
                                  </a:lnTo>
                                  <a:lnTo>
                                    <a:pt x="111" y="139"/>
                                  </a:lnTo>
                                  <a:lnTo>
                                    <a:pt x="106" y="144"/>
                                  </a:lnTo>
                                  <a:lnTo>
                                    <a:pt x="101" y="154"/>
                                  </a:lnTo>
                                  <a:lnTo>
                                    <a:pt x="96" y="158"/>
                                  </a:lnTo>
                                  <a:lnTo>
                                    <a:pt x="92" y="163"/>
                                  </a:lnTo>
                                  <a:lnTo>
                                    <a:pt x="87" y="173"/>
                                  </a:lnTo>
                                  <a:lnTo>
                                    <a:pt x="77" y="173"/>
                                  </a:lnTo>
                                  <a:lnTo>
                                    <a:pt x="72" y="158"/>
                                  </a:lnTo>
                                  <a:lnTo>
                                    <a:pt x="68" y="139"/>
                                  </a:lnTo>
                                  <a:lnTo>
                                    <a:pt x="58" y="120"/>
                                  </a:lnTo>
                                  <a:lnTo>
                                    <a:pt x="48" y="106"/>
                                  </a:lnTo>
                                  <a:lnTo>
                                    <a:pt x="34" y="86"/>
                                  </a:lnTo>
                                  <a:lnTo>
                                    <a:pt x="24" y="77"/>
                                  </a:lnTo>
                                  <a:lnTo>
                                    <a:pt x="20" y="67"/>
                                  </a:lnTo>
                                  <a:lnTo>
                                    <a:pt x="10" y="58"/>
                                  </a:lnTo>
                                  <a:lnTo>
                                    <a:pt x="0" y="58"/>
                                  </a:lnTo>
                                  <a:lnTo>
                                    <a:pt x="0" y="53"/>
                                  </a:lnTo>
                                  <a:lnTo>
                                    <a:pt x="5" y="53"/>
                                  </a:lnTo>
                                  <a:lnTo>
                                    <a:pt x="10" y="53"/>
                                  </a:lnTo>
                                  <a:lnTo>
                                    <a:pt x="53" y="0"/>
                                  </a:lnTo>
                                  <a:lnTo>
                                    <a:pt x="567" y="638"/>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92" name="Freeform 11"/>
                          <wps:cNvSpPr>
                            <a:spLocks/>
                          </wps:cNvSpPr>
                          <wps:spPr bwMode="auto">
                            <a:xfrm>
                              <a:off x="10358" y="14623"/>
                              <a:ext cx="523" cy="674"/>
                            </a:xfrm>
                            <a:custGeom>
                              <a:avLst/>
                              <a:gdLst>
                                <a:gd name="T0" fmla="*/ 523 w 523"/>
                                <a:gd name="T1" fmla="*/ 667 h 705"/>
                                <a:gd name="T2" fmla="*/ 523 w 523"/>
                                <a:gd name="T3" fmla="*/ 609 h 705"/>
                                <a:gd name="T4" fmla="*/ 504 w 523"/>
                                <a:gd name="T5" fmla="*/ 561 h 705"/>
                                <a:gd name="T6" fmla="*/ 485 w 523"/>
                                <a:gd name="T7" fmla="*/ 537 h 705"/>
                                <a:gd name="T8" fmla="*/ 461 w 523"/>
                                <a:gd name="T9" fmla="*/ 523 h 705"/>
                                <a:gd name="T10" fmla="*/ 471 w 523"/>
                                <a:gd name="T11" fmla="*/ 513 h 705"/>
                                <a:gd name="T12" fmla="*/ 495 w 523"/>
                                <a:gd name="T13" fmla="*/ 509 h 705"/>
                                <a:gd name="T14" fmla="*/ 490 w 523"/>
                                <a:gd name="T15" fmla="*/ 461 h 705"/>
                                <a:gd name="T16" fmla="*/ 461 w 523"/>
                                <a:gd name="T17" fmla="*/ 398 h 705"/>
                                <a:gd name="T18" fmla="*/ 413 w 523"/>
                                <a:gd name="T19" fmla="*/ 345 h 705"/>
                                <a:gd name="T20" fmla="*/ 370 w 523"/>
                                <a:gd name="T21" fmla="*/ 331 h 705"/>
                                <a:gd name="T22" fmla="*/ 360 w 523"/>
                                <a:gd name="T23" fmla="*/ 312 h 705"/>
                                <a:gd name="T24" fmla="*/ 379 w 523"/>
                                <a:gd name="T25" fmla="*/ 302 h 705"/>
                                <a:gd name="T26" fmla="*/ 399 w 523"/>
                                <a:gd name="T27" fmla="*/ 288 h 705"/>
                                <a:gd name="T28" fmla="*/ 403 w 523"/>
                                <a:gd name="T29" fmla="*/ 259 h 705"/>
                                <a:gd name="T30" fmla="*/ 379 w 523"/>
                                <a:gd name="T31" fmla="*/ 216 h 705"/>
                                <a:gd name="T32" fmla="*/ 336 w 523"/>
                                <a:gd name="T33" fmla="*/ 177 h 705"/>
                                <a:gd name="T34" fmla="*/ 283 w 523"/>
                                <a:gd name="T35" fmla="*/ 158 h 705"/>
                                <a:gd name="T36" fmla="*/ 211 w 523"/>
                                <a:gd name="T37" fmla="*/ 144 h 705"/>
                                <a:gd name="T38" fmla="*/ 154 w 523"/>
                                <a:gd name="T39" fmla="*/ 149 h 705"/>
                                <a:gd name="T40" fmla="*/ 115 w 523"/>
                                <a:gd name="T41" fmla="*/ 168 h 705"/>
                                <a:gd name="T42" fmla="*/ 106 w 523"/>
                                <a:gd name="T43" fmla="*/ 149 h 705"/>
                                <a:gd name="T44" fmla="*/ 115 w 523"/>
                                <a:gd name="T45" fmla="*/ 134 h 705"/>
                                <a:gd name="T46" fmla="*/ 130 w 523"/>
                                <a:gd name="T47" fmla="*/ 120 h 705"/>
                                <a:gd name="T48" fmla="*/ 135 w 523"/>
                                <a:gd name="T49" fmla="*/ 105 h 705"/>
                                <a:gd name="T50" fmla="*/ 125 w 523"/>
                                <a:gd name="T51" fmla="*/ 91 h 705"/>
                                <a:gd name="T52" fmla="*/ 96 w 523"/>
                                <a:gd name="T53" fmla="*/ 72 h 705"/>
                                <a:gd name="T54" fmla="*/ 72 w 523"/>
                                <a:gd name="T55" fmla="*/ 43 h 705"/>
                                <a:gd name="T56" fmla="*/ 53 w 523"/>
                                <a:gd name="T57" fmla="*/ 24 h 705"/>
                                <a:gd name="T58" fmla="*/ 43 w 523"/>
                                <a:gd name="T59" fmla="*/ 0 h 705"/>
                                <a:gd name="T60" fmla="*/ 39 w 523"/>
                                <a:gd name="T61" fmla="*/ 9 h 705"/>
                                <a:gd name="T62" fmla="*/ 0 w 523"/>
                                <a:gd name="T63" fmla="*/ 67 h 70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523" h="705">
                                  <a:moveTo>
                                    <a:pt x="514" y="705"/>
                                  </a:moveTo>
                                  <a:lnTo>
                                    <a:pt x="523" y="667"/>
                                  </a:lnTo>
                                  <a:lnTo>
                                    <a:pt x="523" y="638"/>
                                  </a:lnTo>
                                  <a:lnTo>
                                    <a:pt x="523" y="609"/>
                                  </a:lnTo>
                                  <a:lnTo>
                                    <a:pt x="514" y="585"/>
                                  </a:lnTo>
                                  <a:lnTo>
                                    <a:pt x="504" y="561"/>
                                  </a:lnTo>
                                  <a:lnTo>
                                    <a:pt x="495" y="547"/>
                                  </a:lnTo>
                                  <a:lnTo>
                                    <a:pt x="485" y="537"/>
                                  </a:lnTo>
                                  <a:lnTo>
                                    <a:pt x="475" y="533"/>
                                  </a:lnTo>
                                  <a:lnTo>
                                    <a:pt x="461" y="523"/>
                                  </a:lnTo>
                                  <a:lnTo>
                                    <a:pt x="461" y="518"/>
                                  </a:lnTo>
                                  <a:lnTo>
                                    <a:pt x="471" y="513"/>
                                  </a:lnTo>
                                  <a:lnTo>
                                    <a:pt x="490" y="513"/>
                                  </a:lnTo>
                                  <a:lnTo>
                                    <a:pt x="495" y="509"/>
                                  </a:lnTo>
                                  <a:lnTo>
                                    <a:pt x="495" y="489"/>
                                  </a:lnTo>
                                  <a:lnTo>
                                    <a:pt x="490" y="461"/>
                                  </a:lnTo>
                                  <a:lnTo>
                                    <a:pt x="480" y="427"/>
                                  </a:lnTo>
                                  <a:lnTo>
                                    <a:pt x="461" y="398"/>
                                  </a:lnTo>
                                  <a:lnTo>
                                    <a:pt x="442" y="369"/>
                                  </a:lnTo>
                                  <a:lnTo>
                                    <a:pt x="413" y="345"/>
                                  </a:lnTo>
                                  <a:lnTo>
                                    <a:pt x="389" y="336"/>
                                  </a:lnTo>
                                  <a:lnTo>
                                    <a:pt x="370" y="331"/>
                                  </a:lnTo>
                                  <a:lnTo>
                                    <a:pt x="360" y="321"/>
                                  </a:lnTo>
                                  <a:lnTo>
                                    <a:pt x="360" y="312"/>
                                  </a:lnTo>
                                  <a:lnTo>
                                    <a:pt x="370" y="307"/>
                                  </a:lnTo>
                                  <a:lnTo>
                                    <a:pt x="379" y="302"/>
                                  </a:lnTo>
                                  <a:lnTo>
                                    <a:pt x="389" y="297"/>
                                  </a:lnTo>
                                  <a:lnTo>
                                    <a:pt x="399" y="288"/>
                                  </a:lnTo>
                                  <a:lnTo>
                                    <a:pt x="403" y="273"/>
                                  </a:lnTo>
                                  <a:lnTo>
                                    <a:pt x="403" y="259"/>
                                  </a:lnTo>
                                  <a:lnTo>
                                    <a:pt x="399" y="240"/>
                                  </a:lnTo>
                                  <a:lnTo>
                                    <a:pt x="379" y="216"/>
                                  </a:lnTo>
                                  <a:lnTo>
                                    <a:pt x="355" y="187"/>
                                  </a:lnTo>
                                  <a:lnTo>
                                    <a:pt x="336" y="177"/>
                                  </a:lnTo>
                                  <a:lnTo>
                                    <a:pt x="312" y="168"/>
                                  </a:lnTo>
                                  <a:lnTo>
                                    <a:pt x="283" y="158"/>
                                  </a:lnTo>
                                  <a:lnTo>
                                    <a:pt x="250" y="149"/>
                                  </a:lnTo>
                                  <a:lnTo>
                                    <a:pt x="211" y="144"/>
                                  </a:lnTo>
                                  <a:lnTo>
                                    <a:pt x="183" y="144"/>
                                  </a:lnTo>
                                  <a:lnTo>
                                    <a:pt x="154" y="149"/>
                                  </a:lnTo>
                                  <a:lnTo>
                                    <a:pt x="130" y="163"/>
                                  </a:lnTo>
                                  <a:lnTo>
                                    <a:pt x="115" y="168"/>
                                  </a:lnTo>
                                  <a:lnTo>
                                    <a:pt x="96" y="153"/>
                                  </a:lnTo>
                                  <a:lnTo>
                                    <a:pt x="106" y="149"/>
                                  </a:lnTo>
                                  <a:lnTo>
                                    <a:pt x="111" y="139"/>
                                  </a:lnTo>
                                  <a:lnTo>
                                    <a:pt x="115" y="134"/>
                                  </a:lnTo>
                                  <a:lnTo>
                                    <a:pt x="125" y="125"/>
                                  </a:lnTo>
                                  <a:lnTo>
                                    <a:pt x="130" y="120"/>
                                  </a:lnTo>
                                  <a:lnTo>
                                    <a:pt x="135" y="115"/>
                                  </a:lnTo>
                                  <a:lnTo>
                                    <a:pt x="135" y="105"/>
                                  </a:lnTo>
                                  <a:lnTo>
                                    <a:pt x="139" y="101"/>
                                  </a:lnTo>
                                  <a:lnTo>
                                    <a:pt x="125" y="91"/>
                                  </a:lnTo>
                                  <a:lnTo>
                                    <a:pt x="111" y="81"/>
                                  </a:lnTo>
                                  <a:lnTo>
                                    <a:pt x="96" y="72"/>
                                  </a:lnTo>
                                  <a:lnTo>
                                    <a:pt x="87" y="57"/>
                                  </a:lnTo>
                                  <a:lnTo>
                                    <a:pt x="72" y="43"/>
                                  </a:lnTo>
                                  <a:lnTo>
                                    <a:pt x="63" y="33"/>
                                  </a:lnTo>
                                  <a:lnTo>
                                    <a:pt x="53" y="24"/>
                                  </a:lnTo>
                                  <a:lnTo>
                                    <a:pt x="48" y="9"/>
                                  </a:lnTo>
                                  <a:lnTo>
                                    <a:pt x="43" y="0"/>
                                  </a:lnTo>
                                  <a:lnTo>
                                    <a:pt x="43" y="0"/>
                                  </a:lnTo>
                                  <a:lnTo>
                                    <a:pt x="39" y="9"/>
                                  </a:lnTo>
                                  <a:lnTo>
                                    <a:pt x="39" y="9"/>
                                  </a:lnTo>
                                  <a:lnTo>
                                    <a:pt x="0" y="67"/>
                                  </a:lnTo>
                                  <a:lnTo>
                                    <a:pt x="514" y="705"/>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93" name="Freeform 12"/>
                          <wps:cNvSpPr>
                            <a:spLocks/>
                          </wps:cNvSpPr>
                          <wps:spPr bwMode="auto">
                            <a:xfrm>
                              <a:off x="10147" y="14486"/>
                              <a:ext cx="158" cy="178"/>
                            </a:xfrm>
                            <a:custGeom>
                              <a:avLst/>
                              <a:gdLst>
                                <a:gd name="T0" fmla="*/ 115 w 158"/>
                                <a:gd name="T1" fmla="*/ 187 h 187"/>
                                <a:gd name="T2" fmla="*/ 101 w 158"/>
                                <a:gd name="T3" fmla="*/ 177 h 187"/>
                                <a:gd name="T4" fmla="*/ 86 w 158"/>
                                <a:gd name="T5" fmla="*/ 163 h 187"/>
                                <a:gd name="T6" fmla="*/ 72 w 158"/>
                                <a:gd name="T7" fmla="*/ 158 h 187"/>
                                <a:gd name="T8" fmla="*/ 58 w 158"/>
                                <a:gd name="T9" fmla="*/ 149 h 187"/>
                                <a:gd name="T10" fmla="*/ 38 w 158"/>
                                <a:gd name="T11" fmla="*/ 144 h 187"/>
                                <a:gd name="T12" fmla="*/ 24 w 158"/>
                                <a:gd name="T13" fmla="*/ 144 h 187"/>
                                <a:gd name="T14" fmla="*/ 10 w 158"/>
                                <a:gd name="T15" fmla="*/ 139 h 187"/>
                                <a:gd name="T16" fmla="*/ 0 w 158"/>
                                <a:gd name="T17" fmla="*/ 144 h 187"/>
                                <a:gd name="T18" fmla="*/ 5 w 158"/>
                                <a:gd name="T19" fmla="*/ 129 h 187"/>
                                <a:gd name="T20" fmla="*/ 14 w 158"/>
                                <a:gd name="T21" fmla="*/ 120 h 187"/>
                                <a:gd name="T22" fmla="*/ 24 w 158"/>
                                <a:gd name="T23" fmla="*/ 110 h 187"/>
                                <a:gd name="T24" fmla="*/ 34 w 158"/>
                                <a:gd name="T25" fmla="*/ 101 h 187"/>
                                <a:gd name="T26" fmla="*/ 43 w 158"/>
                                <a:gd name="T27" fmla="*/ 91 h 187"/>
                                <a:gd name="T28" fmla="*/ 53 w 158"/>
                                <a:gd name="T29" fmla="*/ 86 h 187"/>
                                <a:gd name="T30" fmla="*/ 58 w 158"/>
                                <a:gd name="T31" fmla="*/ 77 h 187"/>
                                <a:gd name="T32" fmla="*/ 67 w 158"/>
                                <a:gd name="T33" fmla="*/ 77 h 187"/>
                                <a:gd name="T34" fmla="*/ 58 w 158"/>
                                <a:gd name="T35" fmla="*/ 72 h 187"/>
                                <a:gd name="T36" fmla="*/ 48 w 158"/>
                                <a:gd name="T37" fmla="*/ 62 h 187"/>
                                <a:gd name="T38" fmla="*/ 43 w 158"/>
                                <a:gd name="T39" fmla="*/ 57 h 187"/>
                                <a:gd name="T40" fmla="*/ 38 w 158"/>
                                <a:gd name="T41" fmla="*/ 48 h 187"/>
                                <a:gd name="T42" fmla="*/ 34 w 158"/>
                                <a:gd name="T43" fmla="*/ 33 h 187"/>
                                <a:gd name="T44" fmla="*/ 29 w 158"/>
                                <a:gd name="T45" fmla="*/ 24 h 187"/>
                                <a:gd name="T46" fmla="*/ 34 w 158"/>
                                <a:gd name="T47" fmla="*/ 9 h 187"/>
                                <a:gd name="T48" fmla="*/ 43 w 158"/>
                                <a:gd name="T49" fmla="*/ 0 h 187"/>
                                <a:gd name="T50" fmla="*/ 158 w 158"/>
                                <a:gd name="T51" fmla="*/ 144 h 187"/>
                                <a:gd name="T52" fmla="*/ 115 w 158"/>
                                <a:gd name="T53" fmla="*/ 187 h 18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Lst>
                              <a:rect l="0" t="0" r="r" b="b"/>
                              <a:pathLst>
                                <a:path w="158" h="187">
                                  <a:moveTo>
                                    <a:pt x="115" y="187"/>
                                  </a:moveTo>
                                  <a:lnTo>
                                    <a:pt x="101" y="177"/>
                                  </a:lnTo>
                                  <a:lnTo>
                                    <a:pt x="86" y="163"/>
                                  </a:lnTo>
                                  <a:lnTo>
                                    <a:pt x="72" y="158"/>
                                  </a:lnTo>
                                  <a:lnTo>
                                    <a:pt x="58" y="149"/>
                                  </a:lnTo>
                                  <a:lnTo>
                                    <a:pt x="38" y="144"/>
                                  </a:lnTo>
                                  <a:lnTo>
                                    <a:pt x="24" y="144"/>
                                  </a:lnTo>
                                  <a:lnTo>
                                    <a:pt x="10" y="139"/>
                                  </a:lnTo>
                                  <a:lnTo>
                                    <a:pt x="0" y="144"/>
                                  </a:lnTo>
                                  <a:lnTo>
                                    <a:pt x="5" y="129"/>
                                  </a:lnTo>
                                  <a:lnTo>
                                    <a:pt x="14" y="120"/>
                                  </a:lnTo>
                                  <a:lnTo>
                                    <a:pt x="24" y="110"/>
                                  </a:lnTo>
                                  <a:lnTo>
                                    <a:pt x="34" y="101"/>
                                  </a:lnTo>
                                  <a:lnTo>
                                    <a:pt x="43" y="91"/>
                                  </a:lnTo>
                                  <a:lnTo>
                                    <a:pt x="53" y="86"/>
                                  </a:lnTo>
                                  <a:lnTo>
                                    <a:pt x="58" y="77"/>
                                  </a:lnTo>
                                  <a:lnTo>
                                    <a:pt x="67" y="77"/>
                                  </a:lnTo>
                                  <a:lnTo>
                                    <a:pt x="58" y="72"/>
                                  </a:lnTo>
                                  <a:lnTo>
                                    <a:pt x="48" y="62"/>
                                  </a:lnTo>
                                  <a:lnTo>
                                    <a:pt x="43" y="57"/>
                                  </a:lnTo>
                                  <a:lnTo>
                                    <a:pt x="38" y="48"/>
                                  </a:lnTo>
                                  <a:lnTo>
                                    <a:pt x="34" y="33"/>
                                  </a:lnTo>
                                  <a:lnTo>
                                    <a:pt x="29" y="24"/>
                                  </a:lnTo>
                                  <a:lnTo>
                                    <a:pt x="34" y="9"/>
                                  </a:lnTo>
                                  <a:lnTo>
                                    <a:pt x="43" y="0"/>
                                  </a:lnTo>
                                  <a:lnTo>
                                    <a:pt x="158" y="144"/>
                                  </a:lnTo>
                                  <a:lnTo>
                                    <a:pt x="115" y="187"/>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94" name="Freeform 13"/>
                          <wps:cNvSpPr>
                            <a:spLocks/>
                          </wps:cNvSpPr>
                          <wps:spPr bwMode="auto">
                            <a:xfrm>
                              <a:off x="10190" y="14435"/>
                              <a:ext cx="154" cy="188"/>
                            </a:xfrm>
                            <a:custGeom>
                              <a:avLst/>
                              <a:gdLst>
                                <a:gd name="T0" fmla="*/ 154 w 154"/>
                                <a:gd name="T1" fmla="*/ 149 h 197"/>
                                <a:gd name="T2" fmla="*/ 144 w 154"/>
                                <a:gd name="T3" fmla="*/ 130 h 197"/>
                                <a:gd name="T4" fmla="*/ 135 w 154"/>
                                <a:gd name="T5" fmla="*/ 110 h 197"/>
                                <a:gd name="T6" fmla="*/ 125 w 154"/>
                                <a:gd name="T7" fmla="*/ 91 h 197"/>
                                <a:gd name="T8" fmla="*/ 120 w 154"/>
                                <a:gd name="T9" fmla="*/ 67 h 197"/>
                                <a:gd name="T10" fmla="*/ 115 w 154"/>
                                <a:gd name="T11" fmla="*/ 53 h 197"/>
                                <a:gd name="T12" fmla="*/ 115 w 154"/>
                                <a:gd name="T13" fmla="*/ 29 h 197"/>
                                <a:gd name="T14" fmla="*/ 111 w 154"/>
                                <a:gd name="T15" fmla="*/ 14 h 197"/>
                                <a:gd name="T16" fmla="*/ 115 w 154"/>
                                <a:gd name="T17" fmla="*/ 0 h 197"/>
                                <a:gd name="T18" fmla="*/ 106 w 154"/>
                                <a:gd name="T19" fmla="*/ 10 h 197"/>
                                <a:gd name="T20" fmla="*/ 96 w 154"/>
                                <a:gd name="T21" fmla="*/ 19 h 197"/>
                                <a:gd name="T22" fmla="*/ 87 w 154"/>
                                <a:gd name="T23" fmla="*/ 29 h 197"/>
                                <a:gd name="T24" fmla="*/ 82 w 154"/>
                                <a:gd name="T25" fmla="*/ 43 h 197"/>
                                <a:gd name="T26" fmla="*/ 72 w 154"/>
                                <a:gd name="T27" fmla="*/ 53 h 197"/>
                                <a:gd name="T28" fmla="*/ 67 w 154"/>
                                <a:gd name="T29" fmla="*/ 62 h 197"/>
                                <a:gd name="T30" fmla="*/ 63 w 154"/>
                                <a:gd name="T31" fmla="*/ 72 h 197"/>
                                <a:gd name="T32" fmla="*/ 63 w 154"/>
                                <a:gd name="T33" fmla="*/ 82 h 197"/>
                                <a:gd name="T34" fmla="*/ 58 w 154"/>
                                <a:gd name="T35" fmla="*/ 72 h 197"/>
                                <a:gd name="T36" fmla="*/ 53 w 154"/>
                                <a:gd name="T37" fmla="*/ 62 h 197"/>
                                <a:gd name="T38" fmla="*/ 43 w 154"/>
                                <a:gd name="T39" fmla="*/ 53 h 197"/>
                                <a:gd name="T40" fmla="*/ 39 w 154"/>
                                <a:gd name="T41" fmla="*/ 43 h 197"/>
                                <a:gd name="T42" fmla="*/ 29 w 154"/>
                                <a:gd name="T43" fmla="*/ 38 h 197"/>
                                <a:gd name="T44" fmla="*/ 19 w 154"/>
                                <a:gd name="T45" fmla="*/ 38 h 197"/>
                                <a:gd name="T46" fmla="*/ 10 w 154"/>
                                <a:gd name="T47" fmla="*/ 43 h 197"/>
                                <a:gd name="T48" fmla="*/ 0 w 154"/>
                                <a:gd name="T49" fmla="*/ 53 h 197"/>
                                <a:gd name="T50" fmla="*/ 115 w 154"/>
                                <a:gd name="T51" fmla="*/ 197 h 197"/>
                                <a:gd name="T52" fmla="*/ 154 w 154"/>
                                <a:gd name="T53" fmla="*/ 149 h 19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Lst>
                              <a:rect l="0" t="0" r="r" b="b"/>
                              <a:pathLst>
                                <a:path w="154" h="197">
                                  <a:moveTo>
                                    <a:pt x="154" y="149"/>
                                  </a:moveTo>
                                  <a:lnTo>
                                    <a:pt x="144" y="130"/>
                                  </a:lnTo>
                                  <a:lnTo>
                                    <a:pt x="135" y="110"/>
                                  </a:lnTo>
                                  <a:lnTo>
                                    <a:pt x="125" y="91"/>
                                  </a:lnTo>
                                  <a:lnTo>
                                    <a:pt x="120" y="67"/>
                                  </a:lnTo>
                                  <a:lnTo>
                                    <a:pt x="115" y="53"/>
                                  </a:lnTo>
                                  <a:lnTo>
                                    <a:pt x="115" y="29"/>
                                  </a:lnTo>
                                  <a:lnTo>
                                    <a:pt x="111" y="14"/>
                                  </a:lnTo>
                                  <a:lnTo>
                                    <a:pt x="115" y="0"/>
                                  </a:lnTo>
                                  <a:lnTo>
                                    <a:pt x="106" y="10"/>
                                  </a:lnTo>
                                  <a:lnTo>
                                    <a:pt x="96" y="19"/>
                                  </a:lnTo>
                                  <a:lnTo>
                                    <a:pt x="87" y="29"/>
                                  </a:lnTo>
                                  <a:lnTo>
                                    <a:pt x="82" y="43"/>
                                  </a:lnTo>
                                  <a:lnTo>
                                    <a:pt x="72" y="53"/>
                                  </a:lnTo>
                                  <a:lnTo>
                                    <a:pt x="67" y="62"/>
                                  </a:lnTo>
                                  <a:lnTo>
                                    <a:pt x="63" y="72"/>
                                  </a:lnTo>
                                  <a:lnTo>
                                    <a:pt x="63" y="82"/>
                                  </a:lnTo>
                                  <a:lnTo>
                                    <a:pt x="58" y="72"/>
                                  </a:lnTo>
                                  <a:lnTo>
                                    <a:pt x="53" y="62"/>
                                  </a:lnTo>
                                  <a:lnTo>
                                    <a:pt x="43" y="53"/>
                                  </a:lnTo>
                                  <a:lnTo>
                                    <a:pt x="39" y="43"/>
                                  </a:lnTo>
                                  <a:lnTo>
                                    <a:pt x="29" y="38"/>
                                  </a:lnTo>
                                  <a:lnTo>
                                    <a:pt x="19" y="38"/>
                                  </a:lnTo>
                                  <a:lnTo>
                                    <a:pt x="10" y="43"/>
                                  </a:lnTo>
                                  <a:lnTo>
                                    <a:pt x="0" y="53"/>
                                  </a:lnTo>
                                  <a:lnTo>
                                    <a:pt x="115" y="197"/>
                                  </a:lnTo>
                                  <a:lnTo>
                                    <a:pt x="154" y="149"/>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95" name="Freeform 14"/>
                          <wps:cNvSpPr>
                            <a:spLocks/>
                          </wps:cNvSpPr>
                          <wps:spPr bwMode="auto">
                            <a:xfrm>
                              <a:off x="10315" y="14494"/>
                              <a:ext cx="139" cy="175"/>
                            </a:xfrm>
                            <a:custGeom>
                              <a:avLst/>
                              <a:gdLst>
                                <a:gd name="T0" fmla="*/ 29 w 139"/>
                                <a:gd name="T1" fmla="*/ 183 h 183"/>
                                <a:gd name="T2" fmla="*/ 43 w 139"/>
                                <a:gd name="T3" fmla="*/ 164 h 183"/>
                                <a:gd name="T4" fmla="*/ 62 w 139"/>
                                <a:gd name="T5" fmla="*/ 144 h 183"/>
                                <a:gd name="T6" fmla="*/ 77 w 139"/>
                                <a:gd name="T7" fmla="*/ 120 h 183"/>
                                <a:gd name="T8" fmla="*/ 96 w 139"/>
                                <a:gd name="T9" fmla="*/ 101 h 183"/>
                                <a:gd name="T10" fmla="*/ 110 w 139"/>
                                <a:gd name="T11" fmla="*/ 82 h 183"/>
                                <a:gd name="T12" fmla="*/ 120 w 139"/>
                                <a:gd name="T13" fmla="*/ 68 h 183"/>
                                <a:gd name="T14" fmla="*/ 130 w 139"/>
                                <a:gd name="T15" fmla="*/ 53 h 183"/>
                                <a:gd name="T16" fmla="*/ 134 w 139"/>
                                <a:gd name="T17" fmla="*/ 48 h 183"/>
                                <a:gd name="T18" fmla="*/ 139 w 139"/>
                                <a:gd name="T19" fmla="*/ 39 h 183"/>
                                <a:gd name="T20" fmla="*/ 139 w 139"/>
                                <a:gd name="T21" fmla="*/ 29 h 183"/>
                                <a:gd name="T22" fmla="*/ 139 w 139"/>
                                <a:gd name="T23" fmla="*/ 20 h 183"/>
                                <a:gd name="T24" fmla="*/ 134 w 139"/>
                                <a:gd name="T25" fmla="*/ 10 h 183"/>
                                <a:gd name="T26" fmla="*/ 130 w 139"/>
                                <a:gd name="T27" fmla="*/ 5 h 183"/>
                                <a:gd name="T28" fmla="*/ 120 w 139"/>
                                <a:gd name="T29" fmla="*/ 0 h 183"/>
                                <a:gd name="T30" fmla="*/ 110 w 139"/>
                                <a:gd name="T31" fmla="*/ 0 h 183"/>
                                <a:gd name="T32" fmla="*/ 101 w 139"/>
                                <a:gd name="T33" fmla="*/ 10 h 183"/>
                                <a:gd name="T34" fmla="*/ 91 w 139"/>
                                <a:gd name="T35" fmla="*/ 24 h 183"/>
                                <a:gd name="T36" fmla="*/ 77 w 139"/>
                                <a:gd name="T37" fmla="*/ 44 h 183"/>
                                <a:gd name="T38" fmla="*/ 58 w 139"/>
                                <a:gd name="T39" fmla="*/ 68 h 183"/>
                                <a:gd name="T40" fmla="*/ 43 w 139"/>
                                <a:gd name="T41" fmla="*/ 92 h 183"/>
                                <a:gd name="T42" fmla="*/ 24 w 139"/>
                                <a:gd name="T43" fmla="*/ 111 h 183"/>
                                <a:gd name="T44" fmla="*/ 14 w 139"/>
                                <a:gd name="T45" fmla="*/ 130 h 183"/>
                                <a:gd name="T46" fmla="*/ 5 w 139"/>
                                <a:gd name="T47" fmla="*/ 144 h 183"/>
                                <a:gd name="T48" fmla="*/ 0 w 139"/>
                                <a:gd name="T49" fmla="*/ 149 h 183"/>
                                <a:gd name="T50" fmla="*/ 29 w 139"/>
                                <a:gd name="T51" fmla="*/ 183 h 18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Lst>
                              <a:rect l="0" t="0" r="r" b="b"/>
                              <a:pathLst>
                                <a:path w="139" h="183">
                                  <a:moveTo>
                                    <a:pt x="29" y="183"/>
                                  </a:moveTo>
                                  <a:lnTo>
                                    <a:pt x="43" y="164"/>
                                  </a:lnTo>
                                  <a:lnTo>
                                    <a:pt x="62" y="144"/>
                                  </a:lnTo>
                                  <a:lnTo>
                                    <a:pt x="77" y="120"/>
                                  </a:lnTo>
                                  <a:lnTo>
                                    <a:pt x="96" y="101"/>
                                  </a:lnTo>
                                  <a:lnTo>
                                    <a:pt x="110" y="82"/>
                                  </a:lnTo>
                                  <a:lnTo>
                                    <a:pt x="120" y="68"/>
                                  </a:lnTo>
                                  <a:lnTo>
                                    <a:pt x="130" y="53"/>
                                  </a:lnTo>
                                  <a:lnTo>
                                    <a:pt x="134" y="48"/>
                                  </a:lnTo>
                                  <a:lnTo>
                                    <a:pt x="139" y="39"/>
                                  </a:lnTo>
                                  <a:lnTo>
                                    <a:pt x="139" y="29"/>
                                  </a:lnTo>
                                  <a:lnTo>
                                    <a:pt x="139" y="20"/>
                                  </a:lnTo>
                                  <a:lnTo>
                                    <a:pt x="134" y="10"/>
                                  </a:lnTo>
                                  <a:lnTo>
                                    <a:pt x="130" y="5"/>
                                  </a:lnTo>
                                  <a:lnTo>
                                    <a:pt x="120" y="0"/>
                                  </a:lnTo>
                                  <a:lnTo>
                                    <a:pt x="110" y="0"/>
                                  </a:lnTo>
                                  <a:lnTo>
                                    <a:pt x="101" y="10"/>
                                  </a:lnTo>
                                  <a:lnTo>
                                    <a:pt x="91" y="24"/>
                                  </a:lnTo>
                                  <a:lnTo>
                                    <a:pt x="77" y="44"/>
                                  </a:lnTo>
                                  <a:lnTo>
                                    <a:pt x="58" y="68"/>
                                  </a:lnTo>
                                  <a:lnTo>
                                    <a:pt x="43" y="92"/>
                                  </a:lnTo>
                                  <a:lnTo>
                                    <a:pt x="24" y="111"/>
                                  </a:lnTo>
                                  <a:lnTo>
                                    <a:pt x="14" y="130"/>
                                  </a:lnTo>
                                  <a:lnTo>
                                    <a:pt x="5" y="144"/>
                                  </a:lnTo>
                                  <a:lnTo>
                                    <a:pt x="0" y="149"/>
                                  </a:lnTo>
                                  <a:lnTo>
                                    <a:pt x="29" y="183"/>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96" name="Freeform 15"/>
                          <wps:cNvSpPr>
                            <a:spLocks/>
                          </wps:cNvSpPr>
                          <wps:spPr bwMode="auto">
                            <a:xfrm>
                              <a:off x="10329" y="13737"/>
                              <a:ext cx="687" cy="983"/>
                            </a:xfrm>
                            <a:custGeom>
                              <a:avLst/>
                              <a:gdLst>
                                <a:gd name="T0" fmla="*/ 600 w 687"/>
                                <a:gd name="T1" fmla="*/ 452 h 1028"/>
                                <a:gd name="T2" fmla="*/ 543 w 687"/>
                                <a:gd name="T3" fmla="*/ 423 h 1028"/>
                                <a:gd name="T4" fmla="*/ 452 w 687"/>
                                <a:gd name="T5" fmla="*/ 610 h 1028"/>
                                <a:gd name="T6" fmla="*/ 341 w 687"/>
                                <a:gd name="T7" fmla="*/ 792 h 1028"/>
                                <a:gd name="T8" fmla="*/ 168 w 687"/>
                                <a:gd name="T9" fmla="*/ 860 h 1028"/>
                                <a:gd name="T10" fmla="*/ 48 w 687"/>
                                <a:gd name="T11" fmla="*/ 816 h 1028"/>
                                <a:gd name="T12" fmla="*/ 24 w 687"/>
                                <a:gd name="T13" fmla="*/ 749 h 1028"/>
                                <a:gd name="T14" fmla="*/ 87 w 687"/>
                                <a:gd name="T15" fmla="*/ 639 h 1028"/>
                                <a:gd name="T16" fmla="*/ 250 w 687"/>
                                <a:gd name="T17" fmla="*/ 552 h 1028"/>
                                <a:gd name="T18" fmla="*/ 317 w 687"/>
                                <a:gd name="T19" fmla="*/ 380 h 1028"/>
                                <a:gd name="T20" fmla="*/ 250 w 687"/>
                                <a:gd name="T21" fmla="*/ 226 h 1028"/>
                                <a:gd name="T22" fmla="*/ 197 w 687"/>
                                <a:gd name="T23" fmla="*/ 216 h 1028"/>
                                <a:gd name="T24" fmla="*/ 212 w 687"/>
                                <a:gd name="T25" fmla="*/ 58 h 1028"/>
                                <a:gd name="T26" fmla="*/ 346 w 687"/>
                                <a:gd name="T27" fmla="*/ 58 h 1028"/>
                                <a:gd name="T28" fmla="*/ 341 w 687"/>
                                <a:gd name="T29" fmla="*/ 164 h 1028"/>
                                <a:gd name="T30" fmla="*/ 288 w 687"/>
                                <a:gd name="T31" fmla="*/ 183 h 1028"/>
                                <a:gd name="T32" fmla="*/ 312 w 687"/>
                                <a:gd name="T33" fmla="*/ 149 h 1028"/>
                                <a:gd name="T34" fmla="*/ 284 w 687"/>
                                <a:gd name="T35" fmla="*/ 111 h 1028"/>
                                <a:gd name="T36" fmla="*/ 255 w 687"/>
                                <a:gd name="T37" fmla="*/ 192 h 1028"/>
                                <a:gd name="T38" fmla="*/ 346 w 687"/>
                                <a:gd name="T39" fmla="*/ 202 h 1028"/>
                                <a:gd name="T40" fmla="*/ 375 w 687"/>
                                <a:gd name="T41" fmla="*/ 53 h 1028"/>
                                <a:gd name="T42" fmla="*/ 245 w 687"/>
                                <a:gd name="T43" fmla="*/ 5 h 1028"/>
                                <a:gd name="T44" fmla="*/ 168 w 687"/>
                                <a:gd name="T45" fmla="*/ 226 h 1028"/>
                                <a:gd name="T46" fmla="*/ 101 w 687"/>
                                <a:gd name="T47" fmla="*/ 394 h 1028"/>
                                <a:gd name="T48" fmla="*/ 168 w 687"/>
                                <a:gd name="T49" fmla="*/ 442 h 1028"/>
                                <a:gd name="T50" fmla="*/ 197 w 687"/>
                                <a:gd name="T51" fmla="*/ 370 h 1028"/>
                                <a:gd name="T52" fmla="*/ 173 w 687"/>
                                <a:gd name="T53" fmla="*/ 365 h 1028"/>
                                <a:gd name="T54" fmla="*/ 159 w 687"/>
                                <a:gd name="T55" fmla="*/ 418 h 1028"/>
                                <a:gd name="T56" fmla="*/ 120 w 687"/>
                                <a:gd name="T57" fmla="*/ 346 h 1028"/>
                                <a:gd name="T58" fmla="*/ 202 w 687"/>
                                <a:gd name="T59" fmla="*/ 245 h 1028"/>
                                <a:gd name="T60" fmla="*/ 288 w 687"/>
                                <a:gd name="T61" fmla="*/ 336 h 1028"/>
                                <a:gd name="T62" fmla="*/ 250 w 687"/>
                                <a:gd name="T63" fmla="*/ 336 h 1028"/>
                                <a:gd name="T64" fmla="*/ 274 w 687"/>
                                <a:gd name="T65" fmla="*/ 456 h 1028"/>
                                <a:gd name="T66" fmla="*/ 197 w 687"/>
                                <a:gd name="T67" fmla="*/ 576 h 1028"/>
                                <a:gd name="T68" fmla="*/ 82 w 687"/>
                                <a:gd name="T69" fmla="*/ 620 h 1028"/>
                                <a:gd name="T70" fmla="*/ 5 w 687"/>
                                <a:gd name="T71" fmla="*/ 706 h 1028"/>
                                <a:gd name="T72" fmla="*/ 20 w 687"/>
                                <a:gd name="T73" fmla="*/ 845 h 1028"/>
                                <a:gd name="T74" fmla="*/ 111 w 687"/>
                                <a:gd name="T75" fmla="*/ 922 h 1028"/>
                                <a:gd name="T76" fmla="*/ 260 w 687"/>
                                <a:gd name="T77" fmla="*/ 941 h 1028"/>
                                <a:gd name="T78" fmla="*/ 404 w 687"/>
                                <a:gd name="T79" fmla="*/ 864 h 1028"/>
                                <a:gd name="T80" fmla="*/ 495 w 687"/>
                                <a:gd name="T81" fmla="*/ 792 h 1028"/>
                                <a:gd name="T82" fmla="*/ 543 w 687"/>
                                <a:gd name="T83" fmla="*/ 792 h 1028"/>
                                <a:gd name="T84" fmla="*/ 432 w 687"/>
                                <a:gd name="T85" fmla="*/ 855 h 1028"/>
                                <a:gd name="T86" fmla="*/ 346 w 687"/>
                                <a:gd name="T87" fmla="*/ 927 h 1028"/>
                                <a:gd name="T88" fmla="*/ 351 w 687"/>
                                <a:gd name="T89" fmla="*/ 1013 h 1028"/>
                                <a:gd name="T90" fmla="*/ 447 w 687"/>
                                <a:gd name="T91" fmla="*/ 965 h 1028"/>
                                <a:gd name="T92" fmla="*/ 500 w 687"/>
                                <a:gd name="T93" fmla="*/ 960 h 1028"/>
                                <a:gd name="T94" fmla="*/ 552 w 687"/>
                                <a:gd name="T95" fmla="*/ 1013 h 1028"/>
                                <a:gd name="T96" fmla="*/ 624 w 687"/>
                                <a:gd name="T97" fmla="*/ 927 h 1028"/>
                                <a:gd name="T98" fmla="*/ 581 w 687"/>
                                <a:gd name="T99" fmla="*/ 855 h 1028"/>
                                <a:gd name="T100" fmla="*/ 639 w 687"/>
                                <a:gd name="T101" fmla="*/ 821 h 1028"/>
                                <a:gd name="T102" fmla="*/ 624 w 687"/>
                                <a:gd name="T103" fmla="*/ 744 h 1028"/>
                                <a:gd name="T104" fmla="*/ 610 w 687"/>
                                <a:gd name="T105" fmla="*/ 706 h 1028"/>
                                <a:gd name="T106" fmla="*/ 648 w 687"/>
                                <a:gd name="T107" fmla="*/ 653 h 1028"/>
                                <a:gd name="T108" fmla="*/ 668 w 687"/>
                                <a:gd name="T109" fmla="*/ 548 h 1028"/>
                                <a:gd name="T110" fmla="*/ 605 w 687"/>
                                <a:gd name="T111" fmla="*/ 572 h 1028"/>
                                <a:gd name="T112" fmla="*/ 533 w 687"/>
                                <a:gd name="T113" fmla="*/ 658 h 1028"/>
                                <a:gd name="T114" fmla="*/ 509 w 687"/>
                                <a:gd name="T115" fmla="*/ 653 h 1028"/>
                                <a:gd name="T116" fmla="*/ 581 w 687"/>
                                <a:gd name="T117" fmla="*/ 581 h 102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Lst>
                              <a:rect l="0" t="0" r="r" b="b"/>
                              <a:pathLst>
                                <a:path w="687" h="1028">
                                  <a:moveTo>
                                    <a:pt x="596" y="552"/>
                                  </a:moveTo>
                                  <a:lnTo>
                                    <a:pt x="605" y="528"/>
                                  </a:lnTo>
                                  <a:lnTo>
                                    <a:pt x="610" y="504"/>
                                  </a:lnTo>
                                  <a:lnTo>
                                    <a:pt x="610" y="490"/>
                                  </a:lnTo>
                                  <a:lnTo>
                                    <a:pt x="605" y="471"/>
                                  </a:lnTo>
                                  <a:lnTo>
                                    <a:pt x="600" y="452"/>
                                  </a:lnTo>
                                  <a:lnTo>
                                    <a:pt x="596" y="437"/>
                                  </a:lnTo>
                                  <a:lnTo>
                                    <a:pt x="596" y="423"/>
                                  </a:lnTo>
                                  <a:lnTo>
                                    <a:pt x="596" y="399"/>
                                  </a:lnTo>
                                  <a:lnTo>
                                    <a:pt x="586" y="404"/>
                                  </a:lnTo>
                                  <a:lnTo>
                                    <a:pt x="567" y="413"/>
                                  </a:lnTo>
                                  <a:lnTo>
                                    <a:pt x="543" y="423"/>
                                  </a:lnTo>
                                  <a:lnTo>
                                    <a:pt x="524" y="442"/>
                                  </a:lnTo>
                                  <a:lnTo>
                                    <a:pt x="500" y="466"/>
                                  </a:lnTo>
                                  <a:lnTo>
                                    <a:pt x="480" y="500"/>
                                  </a:lnTo>
                                  <a:lnTo>
                                    <a:pt x="466" y="533"/>
                                  </a:lnTo>
                                  <a:lnTo>
                                    <a:pt x="456" y="572"/>
                                  </a:lnTo>
                                  <a:lnTo>
                                    <a:pt x="452" y="610"/>
                                  </a:lnTo>
                                  <a:lnTo>
                                    <a:pt x="442" y="648"/>
                                  </a:lnTo>
                                  <a:lnTo>
                                    <a:pt x="428" y="682"/>
                                  </a:lnTo>
                                  <a:lnTo>
                                    <a:pt x="408" y="711"/>
                                  </a:lnTo>
                                  <a:lnTo>
                                    <a:pt x="389" y="740"/>
                                  </a:lnTo>
                                  <a:lnTo>
                                    <a:pt x="365" y="768"/>
                                  </a:lnTo>
                                  <a:lnTo>
                                    <a:pt x="341" y="792"/>
                                  </a:lnTo>
                                  <a:lnTo>
                                    <a:pt x="317" y="807"/>
                                  </a:lnTo>
                                  <a:lnTo>
                                    <a:pt x="288" y="826"/>
                                  </a:lnTo>
                                  <a:lnTo>
                                    <a:pt x="255" y="840"/>
                                  </a:lnTo>
                                  <a:lnTo>
                                    <a:pt x="226" y="850"/>
                                  </a:lnTo>
                                  <a:lnTo>
                                    <a:pt x="197" y="855"/>
                                  </a:lnTo>
                                  <a:lnTo>
                                    <a:pt x="168" y="860"/>
                                  </a:lnTo>
                                  <a:lnTo>
                                    <a:pt x="140" y="860"/>
                                  </a:lnTo>
                                  <a:lnTo>
                                    <a:pt x="111" y="855"/>
                                  </a:lnTo>
                                  <a:lnTo>
                                    <a:pt x="87" y="845"/>
                                  </a:lnTo>
                                  <a:lnTo>
                                    <a:pt x="72" y="836"/>
                                  </a:lnTo>
                                  <a:lnTo>
                                    <a:pt x="58" y="826"/>
                                  </a:lnTo>
                                  <a:lnTo>
                                    <a:pt x="48" y="816"/>
                                  </a:lnTo>
                                  <a:lnTo>
                                    <a:pt x="39" y="802"/>
                                  </a:lnTo>
                                  <a:lnTo>
                                    <a:pt x="34" y="792"/>
                                  </a:lnTo>
                                  <a:lnTo>
                                    <a:pt x="29" y="778"/>
                                  </a:lnTo>
                                  <a:lnTo>
                                    <a:pt x="24" y="773"/>
                                  </a:lnTo>
                                  <a:lnTo>
                                    <a:pt x="24" y="764"/>
                                  </a:lnTo>
                                  <a:lnTo>
                                    <a:pt x="24" y="749"/>
                                  </a:lnTo>
                                  <a:lnTo>
                                    <a:pt x="24" y="735"/>
                                  </a:lnTo>
                                  <a:lnTo>
                                    <a:pt x="29" y="711"/>
                                  </a:lnTo>
                                  <a:lnTo>
                                    <a:pt x="39" y="687"/>
                                  </a:lnTo>
                                  <a:lnTo>
                                    <a:pt x="48" y="668"/>
                                  </a:lnTo>
                                  <a:lnTo>
                                    <a:pt x="63" y="653"/>
                                  </a:lnTo>
                                  <a:lnTo>
                                    <a:pt x="87" y="639"/>
                                  </a:lnTo>
                                  <a:lnTo>
                                    <a:pt x="116" y="629"/>
                                  </a:lnTo>
                                  <a:lnTo>
                                    <a:pt x="144" y="624"/>
                                  </a:lnTo>
                                  <a:lnTo>
                                    <a:pt x="173" y="610"/>
                                  </a:lnTo>
                                  <a:lnTo>
                                    <a:pt x="202" y="596"/>
                                  </a:lnTo>
                                  <a:lnTo>
                                    <a:pt x="231" y="576"/>
                                  </a:lnTo>
                                  <a:lnTo>
                                    <a:pt x="250" y="552"/>
                                  </a:lnTo>
                                  <a:lnTo>
                                    <a:pt x="269" y="528"/>
                                  </a:lnTo>
                                  <a:lnTo>
                                    <a:pt x="288" y="500"/>
                                  </a:lnTo>
                                  <a:lnTo>
                                    <a:pt x="303" y="471"/>
                                  </a:lnTo>
                                  <a:lnTo>
                                    <a:pt x="308" y="442"/>
                                  </a:lnTo>
                                  <a:lnTo>
                                    <a:pt x="317" y="408"/>
                                  </a:lnTo>
                                  <a:lnTo>
                                    <a:pt x="317" y="380"/>
                                  </a:lnTo>
                                  <a:lnTo>
                                    <a:pt x="312" y="346"/>
                                  </a:lnTo>
                                  <a:lnTo>
                                    <a:pt x="308" y="317"/>
                                  </a:lnTo>
                                  <a:lnTo>
                                    <a:pt x="298" y="288"/>
                                  </a:lnTo>
                                  <a:lnTo>
                                    <a:pt x="279" y="260"/>
                                  </a:lnTo>
                                  <a:lnTo>
                                    <a:pt x="260" y="236"/>
                                  </a:lnTo>
                                  <a:lnTo>
                                    <a:pt x="250" y="226"/>
                                  </a:lnTo>
                                  <a:lnTo>
                                    <a:pt x="240" y="221"/>
                                  </a:lnTo>
                                  <a:lnTo>
                                    <a:pt x="231" y="216"/>
                                  </a:lnTo>
                                  <a:lnTo>
                                    <a:pt x="221" y="212"/>
                                  </a:lnTo>
                                  <a:lnTo>
                                    <a:pt x="212" y="212"/>
                                  </a:lnTo>
                                  <a:lnTo>
                                    <a:pt x="202" y="212"/>
                                  </a:lnTo>
                                  <a:lnTo>
                                    <a:pt x="197" y="216"/>
                                  </a:lnTo>
                                  <a:lnTo>
                                    <a:pt x="188" y="216"/>
                                  </a:lnTo>
                                  <a:lnTo>
                                    <a:pt x="183" y="183"/>
                                  </a:lnTo>
                                  <a:lnTo>
                                    <a:pt x="183" y="154"/>
                                  </a:lnTo>
                                  <a:lnTo>
                                    <a:pt x="188" y="120"/>
                                  </a:lnTo>
                                  <a:lnTo>
                                    <a:pt x="197" y="87"/>
                                  </a:lnTo>
                                  <a:lnTo>
                                    <a:pt x="212" y="58"/>
                                  </a:lnTo>
                                  <a:lnTo>
                                    <a:pt x="236" y="39"/>
                                  </a:lnTo>
                                  <a:lnTo>
                                    <a:pt x="264" y="29"/>
                                  </a:lnTo>
                                  <a:lnTo>
                                    <a:pt x="298" y="24"/>
                                  </a:lnTo>
                                  <a:lnTo>
                                    <a:pt x="317" y="29"/>
                                  </a:lnTo>
                                  <a:lnTo>
                                    <a:pt x="332" y="44"/>
                                  </a:lnTo>
                                  <a:lnTo>
                                    <a:pt x="346" y="58"/>
                                  </a:lnTo>
                                  <a:lnTo>
                                    <a:pt x="351" y="77"/>
                                  </a:lnTo>
                                  <a:lnTo>
                                    <a:pt x="351" y="96"/>
                                  </a:lnTo>
                                  <a:lnTo>
                                    <a:pt x="351" y="116"/>
                                  </a:lnTo>
                                  <a:lnTo>
                                    <a:pt x="351" y="135"/>
                                  </a:lnTo>
                                  <a:lnTo>
                                    <a:pt x="346" y="154"/>
                                  </a:lnTo>
                                  <a:lnTo>
                                    <a:pt x="341" y="164"/>
                                  </a:lnTo>
                                  <a:lnTo>
                                    <a:pt x="332" y="178"/>
                                  </a:lnTo>
                                  <a:lnTo>
                                    <a:pt x="327" y="183"/>
                                  </a:lnTo>
                                  <a:lnTo>
                                    <a:pt x="317" y="183"/>
                                  </a:lnTo>
                                  <a:lnTo>
                                    <a:pt x="308" y="188"/>
                                  </a:lnTo>
                                  <a:lnTo>
                                    <a:pt x="298" y="188"/>
                                  </a:lnTo>
                                  <a:lnTo>
                                    <a:pt x="288" y="183"/>
                                  </a:lnTo>
                                  <a:lnTo>
                                    <a:pt x="284" y="178"/>
                                  </a:lnTo>
                                  <a:lnTo>
                                    <a:pt x="274" y="168"/>
                                  </a:lnTo>
                                  <a:lnTo>
                                    <a:pt x="274" y="154"/>
                                  </a:lnTo>
                                  <a:lnTo>
                                    <a:pt x="284" y="144"/>
                                  </a:lnTo>
                                  <a:lnTo>
                                    <a:pt x="298" y="154"/>
                                  </a:lnTo>
                                  <a:lnTo>
                                    <a:pt x="312" y="149"/>
                                  </a:lnTo>
                                  <a:lnTo>
                                    <a:pt x="308" y="140"/>
                                  </a:lnTo>
                                  <a:lnTo>
                                    <a:pt x="303" y="130"/>
                                  </a:lnTo>
                                  <a:lnTo>
                                    <a:pt x="298" y="125"/>
                                  </a:lnTo>
                                  <a:lnTo>
                                    <a:pt x="293" y="120"/>
                                  </a:lnTo>
                                  <a:lnTo>
                                    <a:pt x="288" y="116"/>
                                  </a:lnTo>
                                  <a:lnTo>
                                    <a:pt x="284" y="111"/>
                                  </a:lnTo>
                                  <a:lnTo>
                                    <a:pt x="274" y="111"/>
                                  </a:lnTo>
                                  <a:lnTo>
                                    <a:pt x="269" y="116"/>
                                  </a:lnTo>
                                  <a:lnTo>
                                    <a:pt x="255" y="125"/>
                                  </a:lnTo>
                                  <a:lnTo>
                                    <a:pt x="250" y="149"/>
                                  </a:lnTo>
                                  <a:lnTo>
                                    <a:pt x="245" y="168"/>
                                  </a:lnTo>
                                  <a:lnTo>
                                    <a:pt x="255" y="192"/>
                                  </a:lnTo>
                                  <a:lnTo>
                                    <a:pt x="269" y="202"/>
                                  </a:lnTo>
                                  <a:lnTo>
                                    <a:pt x="284" y="207"/>
                                  </a:lnTo>
                                  <a:lnTo>
                                    <a:pt x="298" y="216"/>
                                  </a:lnTo>
                                  <a:lnTo>
                                    <a:pt x="312" y="216"/>
                                  </a:lnTo>
                                  <a:lnTo>
                                    <a:pt x="332" y="212"/>
                                  </a:lnTo>
                                  <a:lnTo>
                                    <a:pt x="346" y="202"/>
                                  </a:lnTo>
                                  <a:lnTo>
                                    <a:pt x="360" y="183"/>
                                  </a:lnTo>
                                  <a:lnTo>
                                    <a:pt x="370" y="159"/>
                                  </a:lnTo>
                                  <a:lnTo>
                                    <a:pt x="380" y="130"/>
                                  </a:lnTo>
                                  <a:lnTo>
                                    <a:pt x="380" y="101"/>
                                  </a:lnTo>
                                  <a:lnTo>
                                    <a:pt x="380" y="77"/>
                                  </a:lnTo>
                                  <a:lnTo>
                                    <a:pt x="375" y="53"/>
                                  </a:lnTo>
                                  <a:lnTo>
                                    <a:pt x="360" y="34"/>
                                  </a:lnTo>
                                  <a:lnTo>
                                    <a:pt x="346" y="20"/>
                                  </a:lnTo>
                                  <a:lnTo>
                                    <a:pt x="327" y="5"/>
                                  </a:lnTo>
                                  <a:lnTo>
                                    <a:pt x="303" y="0"/>
                                  </a:lnTo>
                                  <a:lnTo>
                                    <a:pt x="269" y="0"/>
                                  </a:lnTo>
                                  <a:lnTo>
                                    <a:pt x="245" y="5"/>
                                  </a:lnTo>
                                  <a:lnTo>
                                    <a:pt x="216" y="20"/>
                                  </a:lnTo>
                                  <a:lnTo>
                                    <a:pt x="192" y="44"/>
                                  </a:lnTo>
                                  <a:lnTo>
                                    <a:pt x="178" y="72"/>
                                  </a:lnTo>
                                  <a:lnTo>
                                    <a:pt x="164" y="116"/>
                                  </a:lnTo>
                                  <a:lnTo>
                                    <a:pt x="164" y="168"/>
                                  </a:lnTo>
                                  <a:lnTo>
                                    <a:pt x="168" y="226"/>
                                  </a:lnTo>
                                  <a:lnTo>
                                    <a:pt x="149" y="245"/>
                                  </a:lnTo>
                                  <a:lnTo>
                                    <a:pt x="135" y="269"/>
                                  </a:lnTo>
                                  <a:lnTo>
                                    <a:pt x="116" y="298"/>
                                  </a:lnTo>
                                  <a:lnTo>
                                    <a:pt x="106" y="332"/>
                                  </a:lnTo>
                                  <a:lnTo>
                                    <a:pt x="101" y="365"/>
                                  </a:lnTo>
                                  <a:lnTo>
                                    <a:pt x="101" y="394"/>
                                  </a:lnTo>
                                  <a:lnTo>
                                    <a:pt x="106" y="413"/>
                                  </a:lnTo>
                                  <a:lnTo>
                                    <a:pt x="125" y="432"/>
                                  </a:lnTo>
                                  <a:lnTo>
                                    <a:pt x="135" y="437"/>
                                  </a:lnTo>
                                  <a:lnTo>
                                    <a:pt x="144" y="442"/>
                                  </a:lnTo>
                                  <a:lnTo>
                                    <a:pt x="159" y="442"/>
                                  </a:lnTo>
                                  <a:lnTo>
                                    <a:pt x="168" y="442"/>
                                  </a:lnTo>
                                  <a:lnTo>
                                    <a:pt x="178" y="442"/>
                                  </a:lnTo>
                                  <a:lnTo>
                                    <a:pt x="188" y="437"/>
                                  </a:lnTo>
                                  <a:lnTo>
                                    <a:pt x="192" y="432"/>
                                  </a:lnTo>
                                  <a:lnTo>
                                    <a:pt x="197" y="423"/>
                                  </a:lnTo>
                                  <a:lnTo>
                                    <a:pt x="202" y="399"/>
                                  </a:lnTo>
                                  <a:lnTo>
                                    <a:pt x="197" y="370"/>
                                  </a:lnTo>
                                  <a:lnTo>
                                    <a:pt x="188" y="351"/>
                                  </a:lnTo>
                                  <a:lnTo>
                                    <a:pt x="178" y="341"/>
                                  </a:lnTo>
                                  <a:lnTo>
                                    <a:pt x="168" y="341"/>
                                  </a:lnTo>
                                  <a:lnTo>
                                    <a:pt x="164" y="346"/>
                                  </a:lnTo>
                                  <a:lnTo>
                                    <a:pt x="164" y="356"/>
                                  </a:lnTo>
                                  <a:lnTo>
                                    <a:pt x="173" y="365"/>
                                  </a:lnTo>
                                  <a:lnTo>
                                    <a:pt x="178" y="375"/>
                                  </a:lnTo>
                                  <a:lnTo>
                                    <a:pt x="178" y="384"/>
                                  </a:lnTo>
                                  <a:lnTo>
                                    <a:pt x="178" y="399"/>
                                  </a:lnTo>
                                  <a:lnTo>
                                    <a:pt x="173" y="413"/>
                                  </a:lnTo>
                                  <a:lnTo>
                                    <a:pt x="168" y="418"/>
                                  </a:lnTo>
                                  <a:lnTo>
                                    <a:pt x="159" y="418"/>
                                  </a:lnTo>
                                  <a:lnTo>
                                    <a:pt x="144" y="418"/>
                                  </a:lnTo>
                                  <a:lnTo>
                                    <a:pt x="135" y="413"/>
                                  </a:lnTo>
                                  <a:lnTo>
                                    <a:pt x="125" y="404"/>
                                  </a:lnTo>
                                  <a:lnTo>
                                    <a:pt x="120" y="389"/>
                                  </a:lnTo>
                                  <a:lnTo>
                                    <a:pt x="120" y="370"/>
                                  </a:lnTo>
                                  <a:lnTo>
                                    <a:pt x="120" y="346"/>
                                  </a:lnTo>
                                  <a:lnTo>
                                    <a:pt x="130" y="322"/>
                                  </a:lnTo>
                                  <a:lnTo>
                                    <a:pt x="140" y="298"/>
                                  </a:lnTo>
                                  <a:lnTo>
                                    <a:pt x="154" y="274"/>
                                  </a:lnTo>
                                  <a:lnTo>
                                    <a:pt x="173" y="260"/>
                                  </a:lnTo>
                                  <a:lnTo>
                                    <a:pt x="188" y="250"/>
                                  </a:lnTo>
                                  <a:lnTo>
                                    <a:pt x="202" y="245"/>
                                  </a:lnTo>
                                  <a:lnTo>
                                    <a:pt x="216" y="245"/>
                                  </a:lnTo>
                                  <a:lnTo>
                                    <a:pt x="231" y="245"/>
                                  </a:lnTo>
                                  <a:lnTo>
                                    <a:pt x="250" y="255"/>
                                  </a:lnTo>
                                  <a:lnTo>
                                    <a:pt x="264" y="274"/>
                                  </a:lnTo>
                                  <a:lnTo>
                                    <a:pt x="274" y="298"/>
                                  </a:lnTo>
                                  <a:lnTo>
                                    <a:pt x="288" y="336"/>
                                  </a:lnTo>
                                  <a:lnTo>
                                    <a:pt x="269" y="332"/>
                                  </a:lnTo>
                                  <a:lnTo>
                                    <a:pt x="260" y="327"/>
                                  </a:lnTo>
                                  <a:lnTo>
                                    <a:pt x="250" y="327"/>
                                  </a:lnTo>
                                  <a:lnTo>
                                    <a:pt x="245" y="327"/>
                                  </a:lnTo>
                                  <a:lnTo>
                                    <a:pt x="245" y="332"/>
                                  </a:lnTo>
                                  <a:lnTo>
                                    <a:pt x="250" y="336"/>
                                  </a:lnTo>
                                  <a:lnTo>
                                    <a:pt x="260" y="346"/>
                                  </a:lnTo>
                                  <a:lnTo>
                                    <a:pt x="269" y="365"/>
                                  </a:lnTo>
                                  <a:lnTo>
                                    <a:pt x="274" y="384"/>
                                  </a:lnTo>
                                  <a:lnTo>
                                    <a:pt x="274" y="408"/>
                                  </a:lnTo>
                                  <a:lnTo>
                                    <a:pt x="274" y="432"/>
                                  </a:lnTo>
                                  <a:lnTo>
                                    <a:pt x="274" y="456"/>
                                  </a:lnTo>
                                  <a:lnTo>
                                    <a:pt x="269" y="480"/>
                                  </a:lnTo>
                                  <a:lnTo>
                                    <a:pt x="260" y="504"/>
                                  </a:lnTo>
                                  <a:lnTo>
                                    <a:pt x="250" y="528"/>
                                  </a:lnTo>
                                  <a:lnTo>
                                    <a:pt x="231" y="548"/>
                                  </a:lnTo>
                                  <a:lnTo>
                                    <a:pt x="216" y="562"/>
                                  </a:lnTo>
                                  <a:lnTo>
                                    <a:pt x="197" y="576"/>
                                  </a:lnTo>
                                  <a:lnTo>
                                    <a:pt x="178" y="586"/>
                                  </a:lnTo>
                                  <a:lnTo>
                                    <a:pt x="159" y="591"/>
                                  </a:lnTo>
                                  <a:lnTo>
                                    <a:pt x="140" y="600"/>
                                  </a:lnTo>
                                  <a:lnTo>
                                    <a:pt x="120" y="605"/>
                                  </a:lnTo>
                                  <a:lnTo>
                                    <a:pt x="101" y="615"/>
                                  </a:lnTo>
                                  <a:lnTo>
                                    <a:pt x="82" y="620"/>
                                  </a:lnTo>
                                  <a:lnTo>
                                    <a:pt x="68" y="629"/>
                                  </a:lnTo>
                                  <a:lnTo>
                                    <a:pt x="48" y="639"/>
                                  </a:lnTo>
                                  <a:lnTo>
                                    <a:pt x="39" y="648"/>
                                  </a:lnTo>
                                  <a:lnTo>
                                    <a:pt x="24" y="663"/>
                                  </a:lnTo>
                                  <a:lnTo>
                                    <a:pt x="15" y="682"/>
                                  </a:lnTo>
                                  <a:lnTo>
                                    <a:pt x="5" y="706"/>
                                  </a:lnTo>
                                  <a:lnTo>
                                    <a:pt x="5" y="730"/>
                                  </a:lnTo>
                                  <a:lnTo>
                                    <a:pt x="0" y="764"/>
                                  </a:lnTo>
                                  <a:lnTo>
                                    <a:pt x="5" y="788"/>
                                  </a:lnTo>
                                  <a:lnTo>
                                    <a:pt x="5" y="807"/>
                                  </a:lnTo>
                                  <a:lnTo>
                                    <a:pt x="15" y="826"/>
                                  </a:lnTo>
                                  <a:lnTo>
                                    <a:pt x="20" y="845"/>
                                  </a:lnTo>
                                  <a:lnTo>
                                    <a:pt x="29" y="860"/>
                                  </a:lnTo>
                                  <a:lnTo>
                                    <a:pt x="44" y="879"/>
                                  </a:lnTo>
                                  <a:lnTo>
                                    <a:pt x="58" y="893"/>
                                  </a:lnTo>
                                  <a:lnTo>
                                    <a:pt x="72" y="903"/>
                                  </a:lnTo>
                                  <a:lnTo>
                                    <a:pt x="92" y="912"/>
                                  </a:lnTo>
                                  <a:lnTo>
                                    <a:pt x="111" y="922"/>
                                  </a:lnTo>
                                  <a:lnTo>
                                    <a:pt x="135" y="927"/>
                                  </a:lnTo>
                                  <a:lnTo>
                                    <a:pt x="154" y="936"/>
                                  </a:lnTo>
                                  <a:lnTo>
                                    <a:pt x="178" y="936"/>
                                  </a:lnTo>
                                  <a:lnTo>
                                    <a:pt x="207" y="941"/>
                                  </a:lnTo>
                                  <a:lnTo>
                                    <a:pt x="231" y="941"/>
                                  </a:lnTo>
                                  <a:lnTo>
                                    <a:pt x="260" y="941"/>
                                  </a:lnTo>
                                  <a:lnTo>
                                    <a:pt x="284" y="936"/>
                                  </a:lnTo>
                                  <a:lnTo>
                                    <a:pt x="308" y="927"/>
                                  </a:lnTo>
                                  <a:lnTo>
                                    <a:pt x="332" y="912"/>
                                  </a:lnTo>
                                  <a:lnTo>
                                    <a:pt x="360" y="898"/>
                                  </a:lnTo>
                                  <a:lnTo>
                                    <a:pt x="380" y="884"/>
                                  </a:lnTo>
                                  <a:lnTo>
                                    <a:pt x="404" y="864"/>
                                  </a:lnTo>
                                  <a:lnTo>
                                    <a:pt x="423" y="850"/>
                                  </a:lnTo>
                                  <a:lnTo>
                                    <a:pt x="437" y="831"/>
                                  </a:lnTo>
                                  <a:lnTo>
                                    <a:pt x="447" y="816"/>
                                  </a:lnTo>
                                  <a:lnTo>
                                    <a:pt x="461" y="807"/>
                                  </a:lnTo>
                                  <a:lnTo>
                                    <a:pt x="476" y="797"/>
                                  </a:lnTo>
                                  <a:lnTo>
                                    <a:pt x="495" y="792"/>
                                  </a:lnTo>
                                  <a:lnTo>
                                    <a:pt x="509" y="788"/>
                                  </a:lnTo>
                                  <a:lnTo>
                                    <a:pt x="524" y="783"/>
                                  </a:lnTo>
                                  <a:lnTo>
                                    <a:pt x="538" y="778"/>
                                  </a:lnTo>
                                  <a:lnTo>
                                    <a:pt x="552" y="778"/>
                                  </a:lnTo>
                                  <a:lnTo>
                                    <a:pt x="562" y="788"/>
                                  </a:lnTo>
                                  <a:lnTo>
                                    <a:pt x="543" y="792"/>
                                  </a:lnTo>
                                  <a:lnTo>
                                    <a:pt x="524" y="802"/>
                                  </a:lnTo>
                                  <a:lnTo>
                                    <a:pt x="504" y="807"/>
                                  </a:lnTo>
                                  <a:lnTo>
                                    <a:pt x="485" y="816"/>
                                  </a:lnTo>
                                  <a:lnTo>
                                    <a:pt x="466" y="831"/>
                                  </a:lnTo>
                                  <a:lnTo>
                                    <a:pt x="452" y="845"/>
                                  </a:lnTo>
                                  <a:lnTo>
                                    <a:pt x="432" y="855"/>
                                  </a:lnTo>
                                  <a:lnTo>
                                    <a:pt x="413" y="869"/>
                                  </a:lnTo>
                                  <a:lnTo>
                                    <a:pt x="399" y="884"/>
                                  </a:lnTo>
                                  <a:lnTo>
                                    <a:pt x="384" y="898"/>
                                  </a:lnTo>
                                  <a:lnTo>
                                    <a:pt x="370" y="908"/>
                                  </a:lnTo>
                                  <a:lnTo>
                                    <a:pt x="356" y="922"/>
                                  </a:lnTo>
                                  <a:lnTo>
                                    <a:pt x="346" y="927"/>
                                  </a:lnTo>
                                  <a:lnTo>
                                    <a:pt x="332" y="936"/>
                                  </a:lnTo>
                                  <a:lnTo>
                                    <a:pt x="322" y="941"/>
                                  </a:lnTo>
                                  <a:lnTo>
                                    <a:pt x="317" y="941"/>
                                  </a:lnTo>
                                  <a:lnTo>
                                    <a:pt x="332" y="956"/>
                                  </a:lnTo>
                                  <a:lnTo>
                                    <a:pt x="341" y="989"/>
                                  </a:lnTo>
                                  <a:lnTo>
                                    <a:pt x="351" y="1013"/>
                                  </a:lnTo>
                                  <a:lnTo>
                                    <a:pt x="365" y="1023"/>
                                  </a:lnTo>
                                  <a:lnTo>
                                    <a:pt x="384" y="1028"/>
                                  </a:lnTo>
                                  <a:lnTo>
                                    <a:pt x="399" y="1023"/>
                                  </a:lnTo>
                                  <a:lnTo>
                                    <a:pt x="418" y="1008"/>
                                  </a:lnTo>
                                  <a:lnTo>
                                    <a:pt x="432" y="989"/>
                                  </a:lnTo>
                                  <a:lnTo>
                                    <a:pt x="447" y="965"/>
                                  </a:lnTo>
                                  <a:lnTo>
                                    <a:pt x="456" y="946"/>
                                  </a:lnTo>
                                  <a:lnTo>
                                    <a:pt x="466" y="936"/>
                                  </a:lnTo>
                                  <a:lnTo>
                                    <a:pt x="476" y="936"/>
                                  </a:lnTo>
                                  <a:lnTo>
                                    <a:pt x="485" y="941"/>
                                  </a:lnTo>
                                  <a:lnTo>
                                    <a:pt x="490" y="946"/>
                                  </a:lnTo>
                                  <a:lnTo>
                                    <a:pt x="500" y="960"/>
                                  </a:lnTo>
                                  <a:lnTo>
                                    <a:pt x="504" y="975"/>
                                  </a:lnTo>
                                  <a:lnTo>
                                    <a:pt x="509" y="989"/>
                                  </a:lnTo>
                                  <a:lnTo>
                                    <a:pt x="514" y="999"/>
                                  </a:lnTo>
                                  <a:lnTo>
                                    <a:pt x="524" y="1008"/>
                                  </a:lnTo>
                                  <a:lnTo>
                                    <a:pt x="538" y="1013"/>
                                  </a:lnTo>
                                  <a:lnTo>
                                    <a:pt x="552" y="1013"/>
                                  </a:lnTo>
                                  <a:lnTo>
                                    <a:pt x="572" y="1013"/>
                                  </a:lnTo>
                                  <a:lnTo>
                                    <a:pt x="586" y="1004"/>
                                  </a:lnTo>
                                  <a:lnTo>
                                    <a:pt x="605" y="989"/>
                                  </a:lnTo>
                                  <a:lnTo>
                                    <a:pt x="615" y="970"/>
                                  </a:lnTo>
                                  <a:lnTo>
                                    <a:pt x="624" y="951"/>
                                  </a:lnTo>
                                  <a:lnTo>
                                    <a:pt x="624" y="927"/>
                                  </a:lnTo>
                                  <a:lnTo>
                                    <a:pt x="624" y="912"/>
                                  </a:lnTo>
                                  <a:lnTo>
                                    <a:pt x="620" y="898"/>
                                  </a:lnTo>
                                  <a:lnTo>
                                    <a:pt x="610" y="884"/>
                                  </a:lnTo>
                                  <a:lnTo>
                                    <a:pt x="596" y="874"/>
                                  </a:lnTo>
                                  <a:lnTo>
                                    <a:pt x="586" y="860"/>
                                  </a:lnTo>
                                  <a:lnTo>
                                    <a:pt x="581" y="855"/>
                                  </a:lnTo>
                                  <a:lnTo>
                                    <a:pt x="596" y="850"/>
                                  </a:lnTo>
                                  <a:lnTo>
                                    <a:pt x="605" y="845"/>
                                  </a:lnTo>
                                  <a:lnTo>
                                    <a:pt x="620" y="840"/>
                                  </a:lnTo>
                                  <a:lnTo>
                                    <a:pt x="624" y="836"/>
                                  </a:lnTo>
                                  <a:lnTo>
                                    <a:pt x="634" y="831"/>
                                  </a:lnTo>
                                  <a:lnTo>
                                    <a:pt x="639" y="821"/>
                                  </a:lnTo>
                                  <a:lnTo>
                                    <a:pt x="644" y="807"/>
                                  </a:lnTo>
                                  <a:lnTo>
                                    <a:pt x="644" y="797"/>
                                  </a:lnTo>
                                  <a:lnTo>
                                    <a:pt x="644" y="783"/>
                                  </a:lnTo>
                                  <a:lnTo>
                                    <a:pt x="639" y="768"/>
                                  </a:lnTo>
                                  <a:lnTo>
                                    <a:pt x="634" y="759"/>
                                  </a:lnTo>
                                  <a:lnTo>
                                    <a:pt x="624" y="744"/>
                                  </a:lnTo>
                                  <a:lnTo>
                                    <a:pt x="610" y="735"/>
                                  </a:lnTo>
                                  <a:lnTo>
                                    <a:pt x="600" y="725"/>
                                  </a:lnTo>
                                  <a:lnTo>
                                    <a:pt x="581" y="716"/>
                                  </a:lnTo>
                                  <a:lnTo>
                                    <a:pt x="567" y="711"/>
                                  </a:lnTo>
                                  <a:lnTo>
                                    <a:pt x="591" y="711"/>
                                  </a:lnTo>
                                  <a:lnTo>
                                    <a:pt x="610" y="706"/>
                                  </a:lnTo>
                                  <a:lnTo>
                                    <a:pt x="624" y="696"/>
                                  </a:lnTo>
                                  <a:lnTo>
                                    <a:pt x="639" y="692"/>
                                  </a:lnTo>
                                  <a:lnTo>
                                    <a:pt x="644" y="682"/>
                                  </a:lnTo>
                                  <a:lnTo>
                                    <a:pt x="648" y="672"/>
                                  </a:lnTo>
                                  <a:lnTo>
                                    <a:pt x="648" y="663"/>
                                  </a:lnTo>
                                  <a:lnTo>
                                    <a:pt x="648" y="653"/>
                                  </a:lnTo>
                                  <a:lnTo>
                                    <a:pt x="648" y="624"/>
                                  </a:lnTo>
                                  <a:lnTo>
                                    <a:pt x="653" y="600"/>
                                  </a:lnTo>
                                  <a:lnTo>
                                    <a:pt x="663" y="576"/>
                                  </a:lnTo>
                                  <a:lnTo>
                                    <a:pt x="687" y="557"/>
                                  </a:lnTo>
                                  <a:lnTo>
                                    <a:pt x="677" y="552"/>
                                  </a:lnTo>
                                  <a:lnTo>
                                    <a:pt x="668" y="548"/>
                                  </a:lnTo>
                                  <a:lnTo>
                                    <a:pt x="658" y="548"/>
                                  </a:lnTo>
                                  <a:lnTo>
                                    <a:pt x="644" y="548"/>
                                  </a:lnTo>
                                  <a:lnTo>
                                    <a:pt x="634" y="552"/>
                                  </a:lnTo>
                                  <a:lnTo>
                                    <a:pt x="624" y="557"/>
                                  </a:lnTo>
                                  <a:lnTo>
                                    <a:pt x="615" y="562"/>
                                  </a:lnTo>
                                  <a:lnTo>
                                    <a:pt x="605" y="572"/>
                                  </a:lnTo>
                                  <a:lnTo>
                                    <a:pt x="596" y="581"/>
                                  </a:lnTo>
                                  <a:lnTo>
                                    <a:pt x="586" y="596"/>
                                  </a:lnTo>
                                  <a:lnTo>
                                    <a:pt x="572" y="615"/>
                                  </a:lnTo>
                                  <a:lnTo>
                                    <a:pt x="562" y="629"/>
                                  </a:lnTo>
                                  <a:lnTo>
                                    <a:pt x="548" y="644"/>
                                  </a:lnTo>
                                  <a:lnTo>
                                    <a:pt x="533" y="658"/>
                                  </a:lnTo>
                                  <a:lnTo>
                                    <a:pt x="524" y="672"/>
                                  </a:lnTo>
                                  <a:lnTo>
                                    <a:pt x="519" y="682"/>
                                  </a:lnTo>
                                  <a:lnTo>
                                    <a:pt x="504" y="687"/>
                                  </a:lnTo>
                                  <a:lnTo>
                                    <a:pt x="504" y="682"/>
                                  </a:lnTo>
                                  <a:lnTo>
                                    <a:pt x="504" y="668"/>
                                  </a:lnTo>
                                  <a:lnTo>
                                    <a:pt x="509" y="653"/>
                                  </a:lnTo>
                                  <a:lnTo>
                                    <a:pt x="519" y="644"/>
                                  </a:lnTo>
                                  <a:lnTo>
                                    <a:pt x="533" y="634"/>
                                  </a:lnTo>
                                  <a:lnTo>
                                    <a:pt x="543" y="624"/>
                                  </a:lnTo>
                                  <a:lnTo>
                                    <a:pt x="557" y="610"/>
                                  </a:lnTo>
                                  <a:lnTo>
                                    <a:pt x="572" y="591"/>
                                  </a:lnTo>
                                  <a:lnTo>
                                    <a:pt x="581" y="581"/>
                                  </a:lnTo>
                                  <a:lnTo>
                                    <a:pt x="591" y="567"/>
                                  </a:lnTo>
                                  <a:lnTo>
                                    <a:pt x="596" y="552"/>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97" name="Freeform 16"/>
                          <wps:cNvSpPr>
                            <a:spLocks/>
                          </wps:cNvSpPr>
                          <wps:spPr bwMode="auto">
                            <a:xfrm>
                              <a:off x="10488" y="14275"/>
                              <a:ext cx="144" cy="91"/>
                            </a:xfrm>
                            <a:custGeom>
                              <a:avLst/>
                              <a:gdLst>
                                <a:gd name="T0" fmla="*/ 0 w 144"/>
                                <a:gd name="T1" fmla="*/ 43 h 96"/>
                                <a:gd name="T2" fmla="*/ 9 w 144"/>
                                <a:gd name="T3" fmla="*/ 62 h 96"/>
                                <a:gd name="T4" fmla="*/ 24 w 144"/>
                                <a:gd name="T5" fmla="*/ 72 h 96"/>
                                <a:gd name="T6" fmla="*/ 43 w 144"/>
                                <a:gd name="T7" fmla="*/ 86 h 96"/>
                                <a:gd name="T8" fmla="*/ 62 w 144"/>
                                <a:gd name="T9" fmla="*/ 91 h 96"/>
                                <a:gd name="T10" fmla="*/ 81 w 144"/>
                                <a:gd name="T11" fmla="*/ 96 h 96"/>
                                <a:gd name="T12" fmla="*/ 105 w 144"/>
                                <a:gd name="T13" fmla="*/ 96 h 96"/>
                                <a:gd name="T14" fmla="*/ 125 w 144"/>
                                <a:gd name="T15" fmla="*/ 96 h 96"/>
                                <a:gd name="T16" fmla="*/ 144 w 144"/>
                                <a:gd name="T17" fmla="*/ 91 h 96"/>
                                <a:gd name="T18" fmla="*/ 129 w 144"/>
                                <a:gd name="T19" fmla="*/ 82 h 96"/>
                                <a:gd name="T20" fmla="*/ 115 w 144"/>
                                <a:gd name="T21" fmla="*/ 77 h 96"/>
                                <a:gd name="T22" fmla="*/ 101 w 144"/>
                                <a:gd name="T23" fmla="*/ 67 h 96"/>
                                <a:gd name="T24" fmla="*/ 86 w 144"/>
                                <a:gd name="T25" fmla="*/ 62 h 96"/>
                                <a:gd name="T26" fmla="*/ 77 w 144"/>
                                <a:gd name="T27" fmla="*/ 53 h 96"/>
                                <a:gd name="T28" fmla="*/ 72 w 144"/>
                                <a:gd name="T29" fmla="*/ 38 h 96"/>
                                <a:gd name="T30" fmla="*/ 67 w 144"/>
                                <a:gd name="T31" fmla="*/ 24 h 96"/>
                                <a:gd name="T32" fmla="*/ 72 w 144"/>
                                <a:gd name="T33" fmla="*/ 0 h 96"/>
                                <a:gd name="T34" fmla="*/ 0 w 144"/>
                                <a:gd name="T35" fmla="*/ 43 h 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144" h="96">
                                  <a:moveTo>
                                    <a:pt x="0" y="43"/>
                                  </a:moveTo>
                                  <a:lnTo>
                                    <a:pt x="9" y="62"/>
                                  </a:lnTo>
                                  <a:lnTo>
                                    <a:pt x="24" y="72"/>
                                  </a:lnTo>
                                  <a:lnTo>
                                    <a:pt x="43" y="86"/>
                                  </a:lnTo>
                                  <a:lnTo>
                                    <a:pt x="62" y="91"/>
                                  </a:lnTo>
                                  <a:lnTo>
                                    <a:pt x="81" y="96"/>
                                  </a:lnTo>
                                  <a:lnTo>
                                    <a:pt x="105" y="96"/>
                                  </a:lnTo>
                                  <a:lnTo>
                                    <a:pt x="125" y="96"/>
                                  </a:lnTo>
                                  <a:lnTo>
                                    <a:pt x="144" y="91"/>
                                  </a:lnTo>
                                  <a:lnTo>
                                    <a:pt x="129" y="82"/>
                                  </a:lnTo>
                                  <a:lnTo>
                                    <a:pt x="115" y="77"/>
                                  </a:lnTo>
                                  <a:lnTo>
                                    <a:pt x="101" y="67"/>
                                  </a:lnTo>
                                  <a:lnTo>
                                    <a:pt x="86" y="62"/>
                                  </a:lnTo>
                                  <a:lnTo>
                                    <a:pt x="77" y="53"/>
                                  </a:lnTo>
                                  <a:lnTo>
                                    <a:pt x="72" y="38"/>
                                  </a:lnTo>
                                  <a:lnTo>
                                    <a:pt x="67" y="24"/>
                                  </a:lnTo>
                                  <a:lnTo>
                                    <a:pt x="72" y="0"/>
                                  </a:lnTo>
                                  <a:lnTo>
                                    <a:pt x="0" y="43"/>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98" name="Freeform 17"/>
                          <wps:cNvSpPr>
                            <a:spLocks/>
                          </wps:cNvSpPr>
                          <wps:spPr bwMode="auto">
                            <a:xfrm>
                              <a:off x="10425" y="14366"/>
                              <a:ext cx="68" cy="74"/>
                            </a:xfrm>
                            <a:custGeom>
                              <a:avLst/>
                              <a:gdLst>
                                <a:gd name="T0" fmla="*/ 5 w 68"/>
                                <a:gd name="T1" fmla="*/ 62 h 77"/>
                                <a:gd name="T2" fmla="*/ 15 w 68"/>
                                <a:gd name="T3" fmla="*/ 72 h 77"/>
                                <a:gd name="T4" fmla="*/ 24 w 68"/>
                                <a:gd name="T5" fmla="*/ 72 h 77"/>
                                <a:gd name="T6" fmla="*/ 34 w 68"/>
                                <a:gd name="T7" fmla="*/ 77 h 77"/>
                                <a:gd name="T8" fmla="*/ 39 w 68"/>
                                <a:gd name="T9" fmla="*/ 77 h 77"/>
                                <a:gd name="T10" fmla="*/ 44 w 68"/>
                                <a:gd name="T11" fmla="*/ 77 h 77"/>
                                <a:gd name="T12" fmla="*/ 53 w 68"/>
                                <a:gd name="T13" fmla="*/ 72 h 77"/>
                                <a:gd name="T14" fmla="*/ 58 w 68"/>
                                <a:gd name="T15" fmla="*/ 72 h 77"/>
                                <a:gd name="T16" fmla="*/ 63 w 68"/>
                                <a:gd name="T17" fmla="*/ 62 h 77"/>
                                <a:gd name="T18" fmla="*/ 68 w 68"/>
                                <a:gd name="T19" fmla="*/ 48 h 77"/>
                                <a:gd name="T20" fmla="*/ 68 w 68"/>
                                <a:gd name="T21" fmla="*/ 38 h 77"/>
                                <a:gd name="T22" fmla="*/ 58 w 68"/>
                                <a:gd name="T23" fmla="*/ 24 h 77"/>
                                <a:gd name="T24" fmla="*/ 53 w 68"/>
                                <a:gd name="T25" fmla="*/ 10 h 77"/>
                                <a:gd name="T26" fmla="*/ 48 w 68"/>
                                <a:gd name="T27" fmla="*/ 5 h 77"/>
                                <a:gd name="T28" fmla="*/ 44 w 68"/>
                                <a:gd name="T29" fmla="*/ 0 h 77"/>
                                <a:gd name="T30" fmla="*/ 34 w 68"/>
                                <a:gd name="T31" fmla="*/ 0 h 77"/>
                                <a:gd name="T32" fmla="*/ 29 w 68"/>
                                <a:gd name="T33" fmla="*/ 0 h 77"/>
                                <a:gd name="T34" fmla="*/ 20 w 68"/>
                                <a:gd name="T35" fmla="*/ 5 h 77"/>
                                <a:gd name="T36" fmla="*/ 15 w 68"/>
                                <a:gd name="T37" fmla="*/ 5 h 77"/>
                                <a:gd name="T38" fmla="*/ 10 w 68"/>
                                <a:gd name="T39" fmla="*/ 10 h 77"/>
                                <a:gd name="T40" fmla="*/ 5 w 68"/>
                                <a:gd name="T41" fmla="*/ 14 h 77"/>
                                <a:gd name="T42" fmla="*/ 0 w 68"/>
                                <a:gd name="T43" fmla="*/ 24 h 77"/>
                                <a:gd name="T44" fmla="*/ 0 w 68"/>
                                <a:gd name="T45" fmla="*/ 38 h 77"/>
                                <a:gd name="T46" fmla="*/ 0 w 68"/>
                                <a:gd name="T47" fmla="*/ 53 h 77"/>
                                <a:gd name="T48" fmla="*/ 5 w 68"/>
                                <a:gd name="T49" fmla="*/ 62 h 7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Lst>
                              <a:rect l="0" t="0" r="r" b="b"/>
                              <a:pathLst>
                                <a:path w="68" h="77">
                                  <a:moveTo>
                                    <a:pt x="5" y="62"/>
                                  </a:moveTo>
                                  <a:lnTo>
                                    <a:pt x="15" y="72"/>
                                  </a:lnTo>
                                  <a:lnTo>
                                    <a:pt x="24" y="72"/>
                                  </a:lnTo>
                                  <a:lnTo>
                                    <a:pt x="34" y="77"/>
                                  </a:lnTo>
                                  <a:lnTo>
                                    <a:pt x="39" y="77"/>
                                  </a:lnTo>
                                  <a:lnTo>
                                    <a:pt x="44" y="77"/>
                                  </a:lnTo>
                                  <a:lnTo>
                                    <a:pt x="53" y="72"/>
                                  </a:lnTo>
                                  <a:lnTo>
                                    <a:pt x="58" y="72"/>
                                  </a:lnTo>
                                  <a:lnTo>
                                    <a:pt x="63" y="62"/>
                                  </a:lnTo>
                                  <a:lnTo>
                                    <a:pt x="68" y="48"/>
                                  </a:lnTo>
                                  <a:lnTo>
                                    <a:pt x="68" y="38"/>
                                  </a:lnTo>
                                  <a:lnTo>
                                    <a:pt x="58" y="24"/>
                                  </a:lnTo>
                                  <a:lnTo>
                                    <a:pt x="53" y="10"/>
                                  </a:lnTo>
                                  <a:lnTo>
                                    <a:pt x="48" y="5"/>
                                  </a:lnTo>
                                  <a:lnTo>
                                    <a:pt x="44" y="0"/>
                                  </a:lnTo>
                                  <a:lnTo>
                                    <a:pt x="34" y="0"/>
                                  </a:lnTo>
                                  <a:lnTo>
                                    <a:pt x="29" y="0"/>
                                  </a:lnTo>
                                  <a:lnTo>
                                    <a:pt x="20" y="5"/>
                                  </a:lnTo>
                                  <a:lnTo>
                                    <a:pt x="15" y="5"/>
                                  </a:lnTo>
                                  <a:lnTo>
                                    <a:pt x="10" y="10"/>
                                  </a:lnTo>
                                  <a:lnTo>
                                    <a:pt x="5" y="14"/>
                                  </a:lnTo>
                                  <a:lnTo>
                                    <a:pt x="0" y="24"/>
                                  </a:lnTo>
                                  <a:lnTo>
                                    <a:pt x="0" y="38"/>
                                  </a:lnTo>
                                  <a:lnTo>
                                    <a:pt x="0" y="53"/>
                                  </a:lnTo>
                                  <a:lnTo>
                                    <a:pt x="5" y="62"/>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99" name="Freeform 18"/>
                          <wps:cNvSpPr>
                            <a:spLocks/>
                          </wps:cNvSpPr>
                          <wps:spPr bwMode="auto">
                            <a:xfrm>
                              <a:off x="10488" y="12761"/>
                              <a:ext cx="494" cy="1422"/>
                            </a:xfrm>
                            <a:custGeom>
                              <a:avLst/>
                              <a:gdLst>
                                <a:gd name="T0" fmla="*/ 417 w 494"/>
                                <a:gd name="T1" fmla="*/ 1339 h 1488"/>
                                <a:gd name="T2" fmla="*/ 417 w 494"/>
                                <a:gd name="T3" fmla="*/ 1210 h 1488"/>
                                <a:gd name="T4" fmla="*/ 393 w 494"/>
                                <a:gd name="T5" fmla="*/ 1075 h 1488"/>
                                <a:gd name="T6" fmla="*/ 341 w 494"/>
                                <a:gd name="T7" fmla="*/ 950 h 1488"/>
                                <a:gd name="T8" fmla="*/ 254 w 494"/>
                                <a:gd name="T9" fmla="*/ 859 h 1488"/>
                                <a:gd name="T10" fmla="*/ 187 w 494"/>
                                <a:gd name="T11" fmla="*/ 816 h 1488"/>
                                <a:gd name="T12" fmla="*/ 225 w 494"/>
                                <a:gd name="T13" fmla="*/ 816 h 1488"/>
                                <a:gd name="T14" fmla="*/ 269 w 494"/>
                                <a:gd name="T15" fmla="*/ 826 h 1488"/>
                                <a:gd name="T16" fmla="*/ 321 w 494"/>
                                <a:gd name="T17" fmla="*/ 816 h 1488"/>
                                <a:gd name="T18" fmla="*/ 360 w 494"/>
                                <a:gd name="T19" fmla="*/ 778 h 1488"/>
                                <a:gd name="T20" fmla="*/ 326 w 494"/>
                                <a:gd name="T21" fmla="*/ 720 h 1488"/>
                                <a:gd name="T22" fmla="*/ 365 w 494"/>
                                <a:gd name="T23" fmla="*/ 710 h 1488"/>
                                <a:gd name="T24" fmla="*/ 437 w 494"/>
                                <a:gd name="T25" fmla="*/ 662 h 1488"/>
                                <a:gd name="T26" fmla="*/ 475 w 494"/>
                                <a:gd name="T27" fmla="*/ 600 h 1488"/>
                                <a:gd name="T28" fmla="*/ 470 w 494"/>
                                <a:gd name="T29" fmla="*/ 566 h 1488"/>
                                <a:gd name="T30" fmla="*/ 403 w 494"/>
                                <a:gd name="T31" fmla="*/ 538 h 1488"/>
                                <a:gd name="T32" fmla="*/ 317 w 494"/>
                                <a:gd name="T33" fmla="*/ 586 h 1488"/>
                                <a:gd name="T34" fmla="*/ 341 w 494"/>
                                <a:gd name="T35" fmla="*/ 547 h 1488"/>
                                <a:gd name="T36" fmla="*/ 403 w 494"/>
                                <a:gd name="T37" fmla="*/ 427 h 1488"/>
                                <a:gd name="T38" fmla="*/ 417 w 494"/>
                                <a:gd name="T39" fmla="*/ 341 h 1488"/>
                                <a:gd name="T40" fmla="*/ 389 w 494"/>
                                <a:gd name="T41" fmla="*/ 331 h 1488"/>
                                <a:gd name="T42" fmla="*/ 317 w 494"/>
                                <a:gd name="T43" fmla="*/ 379 h 1488"/>
                                <a:gd name="T44" fmla="*/ 278 w 494"/>
                                <a:gd name="T45" fmla="*/ 461 h 1488"/>
                                <a:gd name="T46" fmla="*/ 259 w 494"/>
                                <a:gd name="T47" fmla="*/ 470 h 1488"/>
                                <a:gd name="T48" fmla="*/ 269 w 494"/>
                                <a:gd name="T49" fmla="*/ 336 h 1488"/>
                                <a:gd name="T50" fmla="*/ 312 w 494"/>
                                <a:gd name="T51" fmla="*/ 216 h 1488"/>
                                <a:gd name="T52" fmla="*/ 345 w 494"/>
                                <a:gd name="T53" fmla="*/ 125 h 1488"/>
                                <a:gd name="T54" fmla="*/ 360 w 494"/>
                                <a:gd name="T55" fmla="*/ 106 h 1488"/>
                                <a:gd name="T56" fmla="*/ 365 w 494"/>
                                <a:gd name="T57" fmla="*/ 168 h 1488"/>
                                <a:gd name="T58" fmla="*/ 413 w 494"/>
                                <a:gd name="T59" fmla="*/ 182 h 1488"/>
                                <a:gd name="T60" fmla="*/ 451 w 494"/>
                                <a:gd name="T61" fmla="*/ 168 h 1488"/>
                                <a:gd name="T62" fmla="*/ 475 w 494"/>
                                <a:gd name="T63" fmla="*/ 120 h 1488"/>
                                <a:gd name="T64" fmla="*/ 475 w 494"/>
                                <a:gd name="T65" fmla="*/ 58 h 1488"/>
                                <a:gd name="T66" fmla="*/ 432 w 494"/>
                                <a:gd name="T67" fmla="*/ 10 h 1488"/>
                                <a:gd name="T68" fmla="*/ 360 w 494"/>
                                <a:gd name="T69" fmla="*/ 14 h 1488"/>
                                <a:gd name="T70" fmla="*/ 283 w 494"/>
                                <a:gd name="T71" fmla="*/ 96 h 1488"/>
                                <a:gd name="T72" fmla="*/ 235 w 494"/>
                                <a:gd name="T73" fmla="*/ 187 h 1488"/>
                                <a:gd name="T74" fmla="*/ 216 w 494"/>
                                <a:gd name="T75" fmla="*/ 413 h 1488"/>
                                <a:gd name="T76" fmla="*/ 192 w 494"/>
                                <a:gd name="T77" fmla="*/ 614 h 1488"/>
                                <a:gd name="T78" fmla="*/ 125 w 494"/>
                                <a:gd name="T79" fmla="*/ 706 h 1488"/>
                                <a:gd name="T80" fmla="*/ 62 w 494"/>
                                <a:gd name="T81" fmla="*/ 706 h 1488"/>
                                <a:gd name="T82" fmla="*/ 33 w 494"/>
                                <a:gd name="T83" fmla="*/ 653 h 1488"/>
                                <a:gd name="T84" fmla="*/ 53 w 494"/>
                                <a:gd name="T85" fmla="*/ 595 h 1488"/>
                                <a:gd name="T86" fmla="*/ 91 w 494"/>
                                <a:gd name="T87" fmla="*/ 590 h 1488"/>
                                <a:gd name="T88" fmla="*/ 120 w 494"/>
                                <a:gd name="T89" fmla="*/ 629 h 1488"/>
                                <a:gd name="T90" fmla="*/ 120 w 494"/>
                                <a:gd name="T91" fmla="*/ 562 h 1488"/>
                                <a:gd name="T92" fmla="*/ 134 w 494"/>
                                <a:gd name="T93" fmla="*/ 528 h 1488"/>
                                <a:gd name="T94" fmla="*/ 120 w 494"/>
                                <a:gd name="T95" fmla="*/ 480 h 1488"/>
                                <a:gd name="T96" fmla="*/ 81 w 494"/>
                                <a:gd name="T97" fmla="*/ 494 h 1488"/>
                                <a:gd name="T98" fmla="*/ 38 w 494"/>
                                <a:gd name="T99" fmla="*/ 542 h 1488"/>
                                <a:gd name="T100" fmla="*/ 5 w 494"/>
                                <a:gd name="T101" fmla="*/ 648 h 1488"/>
                                <a:gd name="T102" fmla="*/ 29 w 494"/>
                                <a:gd name="T103" fmla="*/ 797 h 1488"/>
                                <a:gd name="T104" fmla="*/ 96 w 494"/>
                                <a:gd name="T105" fmla="*/ 878 h 1488"/>
                                <a:gd name="T106" fmla="*/ 163 w 494"/>
                                <a:gd name="T107" fmla="*/ 931 h 1488"/>
                                <a:gd name="T108" fmla="*/ 245 w 494"/>
                                <a:gd name="T109" fmla="*/ 1051 h 1488"/>
                                <a:gd name="T110" fmla="*/ 312 w 494"/>
                                <a:gd name="T111" fmla="*/ 1214 h 1488"/>
                                <a:gd name="T112" fmla="*/ 317 w 494"/>
                                <a:gd name="T113" fmla="*/ 1488 h 1488"/>
                                <a:gd name="T114" fmla="*/ 350 w 494"/>
                                <a:gd name="T115" fmla="*/ 1445 h 1488"/>
                                <a:gd name="T116" fmla="*/ 379 w 494"/>
                                <a:gd name="T117" fmla="*/ 1421 h 148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Lst>
                              <a:rect l="0" t="0" r="r" b="b"/>
                              <a:pathLst>
                                <a:path w="494" h="1488">
                                  <a:moveTo>
                                    <a:pt x="408" y="1406"/>
                                  </a:moveTo>
                                  <a:lnTo>
                                    <a:pt x="413" y="1378"/>
                                  </a:lnTo>
                                  <a:lnTo>
                                    <a:pt x="417" y="1339"/>
                                  </a:lnTo>
                                  <a:lnTo>
                                    <a:pt x="417" y="1296"/>
                                  </a:lnTo>
                                  <a:lnTo>
                                    <a:pt x="417" y="1258"/>
                                  </a:lnTo>
                                  <a:lnTo>
                                    <a:pt x="417" y="1210"/>
                                  </a:lnTo>
                                  <a:lnTo>
                                    <a:pt x="408" y="1166"/>
                                  </a:lnTo>
                                  <a:lnTo>
                                    <a:pt x="403" y="1118"/>
                                  </a:lnTo>
                                  <a:lnTo>
                                    <a:pt x="393" y="1075"/>
                                  </a:lnTo>
                                  <a:lnTo>
                                    <a:pt x="379" y="1032"/>
                                  </a:lnTo>
                                  <a:lnTo>
                                    <a:pt x="360" y="989"/>
                                  </a:lnTo>
                                  <a:lnTo>
                                    <a:pt x="341" y="950"/>
                                  </a:lnTo>
                                  <a:lnTo>
                                    <a:pt x="317" y="912"/>
                                  </a:lnTo>
                                  <a:lnTo>
                                    <a:pt x="288" y="883"/>
                                  </a:lnTo>
                                  <a:lnTo>
                                    <a:pt x="254" y="859"/>
                                  </a:lnTo>
                                  <a:lnTo>
                                    <a:pt x="221" y="835"/>
                                  </a:lnTo>
                                  <a:lnTo>
                                    <a:pt x="182" y="821"/>
                                  </a:lnTo>
                                  <a:lnTo>
                                    <a:pt x="187" y="816"/>
                                  </a:lnTo>
                                  <a:lnTo>
                                    <a:pt x="201" y="816"/>
                                  </a:lnTo>
                                  <a:lnTo>
                                    <a:pt x="211" y="816"/>
                                  </a:lnTo>
                                  <a:lnTo>
                                    <a:pt x="225" y="816"/>
                                  </a:lnTo>
                                  <a:lnTo>
                                    <a:pt x="240" y="821"/>
                                  </a:lnTo>
                                  <a:lnTo>
                                    <a:pt x="254" y="821"/>
                                  </a:lnTo>
                                  <a:lnTo>
                                    <a:pt x="269" y="826"/>
                                  </a:lnTo>
                                  <a:lnTo>
                                    <a:pt x="283" y="826"/>
                                  </a:lnTo>
                                  <a:lnTo>
                                    <a:pt x="302" y="826"/>
                                  </a:lnTo>
                                  <a:lnTo>
                                    <a:pt x="321" y="816"/>
                                  </a:lnTo>
                                  <a:lnTo>
                                    <a:pt x="336" y="806"/>
                                  </a:lnTo>
                                  <a:lnTo>
                                    <a:pt x="350" y="792"/>
                                  </a:lnTo>
                                  <a:lnTo>
                                    <a:pt x="360" y="778"/>
                                  </a:lnTo>
                                  <a:lnTo>
                                    <a:pt x="360" y="758"/>
                                  </a:lnTo>
                                  <a:lnTo>
                                    <a:pt x="345" y="739"/>
                                  </a:lnTo>
                                  <a:lnTo>
                                    <a:pt x="326" y="720"/>
                                  </a:lnTo>
                                  <a:lnTo>
                                    <a:pt x="307" y="715"/>
                                  </a:lnTo>
                                  <a:lnTo>
                                    <a:pt x="317" y="706"/>
                                  </a:lnTo>
                                  <a:lnTo>
                                    <a:pt x="365" y="710"/>
                                  </a:lnTo>
                                  <a:lnTo>
                                    <a:pt x="398" y="701"/>
                                  </a:lnTo>
                                  <a:lnTo>
                                    <a:pt x="422" y="682"/>
                                  </a:lnTo>
                                  <a:lnTo>
                                    <a:pt x="437" y="662"/>
                                  </a:lnTo>
                                  <a:lnTo>
                                    <a:pt x="451" y="638"/>
                                  </a:lnTo>
                                  <a:lnTo>
                                    <a:pt x="461" y="614"/>
                                  </a:lnTo>
                                  <a:lnTo>
                                    <a:pt x="475" y="600"/>
                                  </a:lnTo>
                                  <a:lnTo>
                                    <a:pt x="494" y="595"/>
                                  </a:lnTo>
                                  <a:lnTo>
                                    <a:pt x="485" y="581"/>
                                  </a:lnTo>
                                  <a:lnTo>
                                    <a:pt x="470" y="566"/>
                                  </a:lnTo>
                                  <a:lnTo>
                                    <a:pt x="451" y="552"/>
                                  </a:lnTo>
                                  <a:lnTo>
                                    <a:pt x="427" y="542"/>
                                  </a:lnTo>
                                  <a:lnTo>
                                    <a:pt x="403" y="538"/>
                                  </a:lnTo>
                                  <a:lnTo>
                                    <a:pt x="374" y="542"/>
                                  </a:lnTo>
                                  <a:lnTo>
                                    <a:pt x="345" y="557"/>
                                  </a:lnTo>
                                  <a:lnTo>
                                    <a:pt x="317" y="586"/>
                                  </a:lnTo>
                                  <a:lnTo>
                                    <a:pt x="297" y="605"/>
                                  </a:lnTo>
                                  <a:lnTo>
                                    <a:pt x="293" y="586"/>
                                  </a:lnTo>
                                  <a:lnTo>
                                    <a:pt x="341" y="547"/>
                                  </a:lnTo>
                                  <a:lnTo>
                                    <a:pt x="374" y="509"/>
                                  </a:lnTo>
                                  <a:lnTo>
                                    <a:pt x="393" y="470"/>
                                  </a:lnTo>
                                  <a:lnTo>
                                    <a:pt x="403" y="427"/>
                                  </a:lnTo>
                                  <a:lnTo>
                                    <a:pt x="408" y="389"/>
                                  </a:lnTo>
                                  <a:lnTo>
                                    <a:pt x="413" y="360"/>
                                  </a:lnTo>
                                  <a:lnTo>
                                    <a:pt x="417" y="341"/>
                                  </a:lnTo>
                                  <a:lnTo>
                                    <a:pt x="432" y="331"/>
                                  </a:lnTo>
                                  <a:lnTo>
                                    <a:pt x="413" y="326"/>
                                  </a:lnTo>
                                  <a:lnTo>
                                    <a:pt x="389" y="331"/>
                                  </a:lnTo>
                                  <a:lnTo>
                                    <a:pt x="365" y="341"/>
                                  </a:lnTo>
                                  <a:lnTo>
                                    <a:pt x="341" y="355"/>
                                  </a:lnTo>
                                  <a:lnTo>
                                    <a:pt x="317" y="379"/>
                                  </a:lnTo>
                                  <a:lnTo>
                                    <a:pt x="297" y="403"/>
                                  </a:lnTo>
                                  <a:lnTo>
                                    <a:pt x="283" y="432"/>
                                  </a:lnTo>
                                  <a:lnTo>
                                    <a:pt x="278" y="461"/>
                                  </a:lnTo>
                                  <a:lnTo>
                                    <a:pt x="269" y="528"/>
                                  </a:lnTo>
                                  <a:lnTo>
                                    <a:pt x="249" y="518"/>
                                  </a:lnTo>
                                  <a:lnTo>
                                    <a:pt x="259" y="470"/>
                                  </a:lnTo>
                                  <a:lnTo>
                                    <a:pt x="264" y="422"/>
                                  </a:lnTo>
                                  <a:lnTo>
                                    <a:pt x="269" y="379"/>
                                  </a:lnTo>
                                  <a:lnTo>
                                    <a:pt x="269" y="336"/>
                                  </a:lnTo>
                                  <a:lnTo>
                                    <a:pt x="278" y="298"/>
                                  </a:lnTo>
                                  <a:lnTo>
                                    <a:pt x="288" y="254"/>
                                  </a:lnTo>
                                  <a:lnTo>
                                    <a:pt x="312" y="216"/>
                                  </a:lnTo>
                                  <a:lnTo>
                                    <a:pt x="345" y="173"/>
                                  </a:lnTo>
                                  <a:lnTo>
                                    <a:pt x="345" y="149"/>
                                  </a:lnTo>
                                  <a:lnTo>
                                    <a:pt x="345" y="125"/>
                                  </a:lnTo>
                                  <a:lnTo>
                                    <a:pt x="350" y="101"/>
                                  </a:lnTo>
                                  <a:lnTo>
                                    <a:pt x="360" y="82"/>
                                  </a:lnTo>
                                  <a:lnTo>
                                    <a:pt x="360" y="106"/>
                                  </a:lnTo>
                                  <a:lnTo>
                                    <a:pt x="360" y="125"/>
                                  </a:lnTo>
                                  <a:lnTo>
                                    <a:pt x="360" y="144"/>
                                  </a:lnTo>
                                  <a:lnTo>
                                    <a:pt x="365" y="168"/>
                                  </a:lnTo>
                                  <a:lnTo>
                                    <a:pt x="384" y="178"/>
                                  </a:lnTo>
                                  <a:lnTo>
                                    <a:pt x="398" y="182"/>
                                  </a:lnTo>
                                  <a:lnTo>
                                    <a:pt x="413" y="182"/>
                                  </a:lnTo>
                                  <a:lnTo>
                                    <a:pt x="427" y="182"/>
                                  </a:lnTo>
                                  <a:lnTo>
                                    <a:pt x="437" y="178"/>
                                  </a:lnTo>
                                  <a:lnTo>
                                    <a:pt x="451" y="168"/>
                                  </a:lnTo>
                                  <a:lnTo>
                                    <a:pt x="461" y="154"/>
                                  </a:lnTo>
                                  <a:lnTo>
                                    <a:pt x="470" y="139"/>
                                  </a:lnTo>
                                  <a:lnTo>
                                    <a:pt x="475" y="120"/>
                                  </a:lnTo>
                                  <a:lnTo>
                                    <a:pt x="480" y="101"/>
                                  </a:lnTo>
                                  <a:lnTo>
                                    <a:pt x="480" y="77"/>
                                  </a:lnTo>
                                  <a:lnTo>
                                    <a:pt x="475" y="58"/>
                                  </a:lnTo>
                                  <a:lnTo>
                                    <a:pt x="465" y="38"/>
                                  </a:lnTo>
                                  <a:lnTo>
                                    <a:pt x="451" y="24"/>
                                  </a:lnTo>
                                  <a:lnTo>
                                    <a:pt x="432" y="10"/>
                                  </a:lnTo>
                                  <a:lnTo>
                                    <a:pt x="413" y="0"/>
                                  </a:lnTo>
                                  <a:lnTo>
                                    <a:pt x="389" y="0"/>
                                  </a:lnTo>
                                  <a:lnTo>
                                    <a:pt x="360" y="14"/>
                                  </a:lnTo>
                                  <a:lnTo>
                                    <a:pt x="336" y="34"/>
                                  </a:lnTo>
                                  <a:lnTo>
                                    <a:pt x="307" y="62"/>
                                  </a:lnTo>
                                  <a:lnTo>
                                    <a:pt x="283" y="96"/>
                                  </a:lnTo>
                                  <a:lnTo>
                                    <a:pt x="264" y="125"/>
                                  </a:lnTo>
                                  <a:lnTo>
                                    <a:pt x="245" y="158"/>
                                  </a:lnTo>
                                  <a:lnTo>
                                    <a:pt x="235" y="187"/>
                                  </a:lnTo>
                                  <a:lnTo>
                                    <a:pt x="225" y="259"/>
                                  </a:lnTo>
                                  <a:lnTo>
                                    <a:pt x="221" y="341"/>
                                  </a:lnTo>
                                  <a:lnTo>
                                    <a:pt x="216" y="413"/>
                                  </a:lnTo>
                                  <a:lnTo>
                                    <a:pt x="211" y="490"/>
                                  </a:lnTo>
                                  <a:lnTo>
                                    <a:pt x="201" y="557"/>
                                  </a:lnTo>
                                  <a:lnTo>
                                    <a:pt x="192" y="614"/>
                                  </a:lnTo>
                                  <a:lnTo>
                                    <a:pt x="177" y="658"/>
                                  </a:lnTo>
                                  <a:lnTo>
                                    <a:pt x="153" y="691"/>
                                  </a:lnTo>
                                  <a:lnTo>
                                    <a:pt x="125" y="706"/>
                                  </a:lnTo>
                                  <a:lnTo>
                                    <a:pt x="101" y="710"/>
                                  </a:lnTo>
                                  <a:lnTo>
                                    <a:pt x="81" y="710"/>
                                  </a:lnTo>
                                  <a:lnTo>
                                    <a:pt x="62" y="706"/>
                                  </a:lnTo>
                                  <a:lnTo>
                                    <a:pt x="48" y="696"/>
                                  </a:lnTo>
                                  <a:lnTo>
                                    <a:pt x="38" y="677"/>
                                  </a:lnTo>
                                  <a:lnTo>
                                    <a:pt x="33" y="653"/>
                                  </a:lnTo>
                                  <a:lnTo>
                                    <a:pt x="33" y="629"/>
                                  </a:lnTo>
                                  <a:lnTo>
                                    <a:pt x="43" y="605"/>
                                  </a:lnTo>
                                  <a:lnTo>
                                    <a:pt x="53" y="595"/>
                                  </a:lnTo>
                                  <a:lnTo>
                                    <a:pt x="62" y="586"/>
                                  </a:lnTo>
                                  <a:lnTo>
                                    <a:pt x="77" y="586"/>
                                  </a:lnTo>
                                  <a:lnTo>
                                    <a:pt x="91" y="590"/>
                                  </a:lnTo>
                                  <a:lnTo>
                                    <a:pt x="105" y="605"/>
                                  </a:lnTo>
                                  <a:lnTo>
                                    <a:pt x="110" y="614"/>
                                  </a:lnTo>
                                  <a:lnTo>
                                    <a:pt x="120" y="629"/>
                                  </a:lnTo>
                                  <a:lnTo>
                                    <a:pt x="129" y="600"/>
                                  </a:lnTo>
                                  <a:lnTo>
                                    <a:pt x="125" y="576"/>
                                  </a:lnTo>
                                  <a:lnTo>
                                    <a:pt x="120" y="562"/>
                                  </a:lnTo>
                                  <a:lnTo>
                                    <a:pt x="105" y="557"/>
                                  </a:lnTo>
                                  <a:lnTo>
                                    <a:pt x="125" y="538"/>
                                  </a:lnTo>
                                  <a:lnTo>
                                    <a:pt x="134" y="528"/>
                                  </a:lnTo>
                                  <a:lnTo>
                                    <a:pt x="134" y="509"/>
                                  </a:lnTo>
                                  <a:lnTo>
                                    <a:pt x="129" y="490"/>
                                  </a:lnTo>
                                  <a:lnTo>
                                    <a:pt x="120" y="480"/>
                                  </a:lnTo>
                                  <a:lnTo>
                                    <a:pt x="110" y="480"/>
                                  </a:lnTo>
                                  <a:lnTo>
                                    <a:pt x="96" y="485"/>
                                  </a:lnTo>
                                  <a:lnTo>
                                    <a:pt x="81" y="494"/>
                                  </a:lnTo>
                                  <a:lnTo>
                                    <a:pt x="67" y="509"/>
                                  </a:lnTo>
                                  <a:lnTo>
                                    <a:pt x="53" y="528"/>
                                  </a:lnTo>
                                  <a:lnTo>
                                    <a:pt x="38" y="542"/>
                                  </a:lnTo>
                                  <a:lnTo>
                                    <a:pt x="29" y="557"/>
                                  </a:lnTo>
                                  <a:lnTo>
                                    <a:pt x="14" y="595"/>
                                  </a:lnTo>
                                  <a:lnTo>
                                    <a:pt x="5" y="648"/>
                                  </a:lnTo>
                                  <a:lnTo>
                                    <a:pt x="0" y="706"/>
                                  </a:lnTo>
                                  <a:lnTo>
                                    <a:pt x="9" y="754"/>
                                  </a:lnTo>
                                  <a:lnTo>
                                    <a:pt x="29" y="797"/>
                                  </a:lnTo>
                                  <a:lnTo>
                                    <a:pt x="48" y="835"/>
                                  </a:lnTo>
                                  <a:lnTo>
                                    <a:pt x="72" y="859"/>
                                  </a:lnTo>
                                  <a:lnTo>
                                    <a:pt x="96" y="878"/>
                                  </a:lnTo>
                                  <a:lnTo>
                                    <a:pt x="120" y="898"/>
                                  </a:lnTo>
                                  <a:lnTo>
                                    <a:pt x="144" y="912"/>
                                  </a:lnTo>
                                  <a:lnTo>
                                    <a:pt x="163" y="931"/>
                                  </a:lnTo>
                                  <a:lnTo>
                                    <a:pt x="182" y="955"/>
                                  </a:lnTo>
                                  <a:lnTo>
                                    <a:pt x="216" y="1003"/>
                                  </a:lnTo>
                                  <a:lnTo>
                                    <a:pt x="245" y="1051"/>
                                  </a:lnTo>
                                  <a:lnTo>
                                    <a:pt x="273" y="1099"/>
                                  </a:lnTo>
                                  <a:lnTo>
                                    <a:pt x="297" y="1152"/>
                                  </a:lnTo>
                                  <a:lnTo>
                                    <a:pt x="312" y="1214"/>
                                  </a:lnTo>
                                  <a:lnTo>
                                    <a:pt x="326" y="1291"/>
                                  </a:lnTo>
                                  <a:lnTo>
                                    <a:pt x="326" y="1382"/>
                                  </a:lnTo>
                                  <a:lnTo>
                                    <a:pt x="317" y="1488"/>
                                  </a:lnTo>
                                  <a:lnTo>
                                    <a:pt x="331" y="1474"/>
                                  </a:lnTo>
                                  <a:lnTo>
                                    <a:pt x="341" y="1459"/>
                                  </a:lnTo>
                                  <a:lnTo>
                                    <a:pt x="350" y="1445"/>
                                  </a:lnTo>
                                  <a:lnTo>
                                    <a:pt x="360" y="1435"/>
                                  </a:lnTo>
                                  <a:lnTo>
                                    <a:pt x="369" y="1430"/>
                                  </a:lnTo>
                                  <a:lnTo>
                                    <a:pt x="379" y="1421"/>
                                  </a:lnTo>
                                  <a:lnTo>
                                    <a:pt x="393" y="1411"/>
                                  </a:lnTo>
                                  <a:lnTo>
                                    <a:pt x="408" y="1406"/>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00" name="Freeform 19"/>
                          <wps:cNvSpPr>
                            <a:spLocks/>
                          </wps:cNvSpPr>
                          <wps:spPr bwMode="auto">
                            <a:xfrm>
                              <a:off x="10752" y="14664"/>
                              <a:ext cx="254" cy="776"/>
                            </a:xfrm>
                            <a:custGeom>
                              <a:avLst/>
                              <a:gdLst>
                                <a:gd name="T0" fmla="*/ 0 w 254"/>
                                <a:gd name="T1" fmla="*/ 53 h 811"/>
                                <a:gd name="T2" fmla="*/ 48 w 254"/>
                                <a:gd name="T3" fmla="*/ 115 h 811"/>
                                <a:gd name="T4" fmla="*/ 81 w 254"/>
                                <a:gd name="T5" fmla="*/ 187 h 811"/>
                                <a:gd name="T6" fmla="*/ 115 w 254"/>
                                <a:gd name="T7" fmla="*/ 264 h 811"/>
                                <a:gd name="T8" fmla="*/ 139 w 254"/>
                                <a:gd name="T9" fmla="*/ 346 h 811"/>
                                <a:gd name="T10" fmla="*/ 158 w 254"/>
                                <a:gd name="T11" fmla="*/ 432 h 811"/>
                                <a:gd name="T12" fmla="*/ 163 w 254"/>
                                <a:gd name="T13" fmla="*/ 523 h 811"/>
                                <a:gd name="T14" fmla="*/ 163 w 254"/>
                                <a:gd name="T15" fmla="*/ 619 h 811"/>
                                <a:gd name="T16" fmla="*/ 153 w 254"/>
                                <a:gd name="T17" fmla="*/ 710 h 811"/>
                                <a:gd name="T18" fmla="*/ 235 w 254"/>
                                <a:gd name="T19" fmla="*/ 811 h 811"/>
                                <a:gd name="T20" fmla="*/ 249 w 254"/>
                                <a:gd name="T21" fmla="*/ 730 h 811"/>
                                <a:gd name="T22" fmla="*/ 254 w 254"/>
                                <a:gd name="T23" fmla="*/ 638 h 811"/>
                                <a:gd name="T24" fmla="*/ 254 w 254"/>
                                <a:gd name="T25" fmla="*/ 542 h 811"/>
                                <a:gd name="T26" fmla="*/ 249 w 254"/>
                                <a:gd name="T27" fmla="*/ 442 h 811"/>
                                <a:gd name="T28" fmla="*/ 235 w 254"/>
                                <a:gd name="T29" fmla="*/ 341 h 811"/>
                                <a:gd name="T30" fmla="*/ 211 w 254"/>
                                <a:gd name="T31" fmla="*/ 240 h 811"/>
                                <a:gd name="T32" fmla="*/ 182 w 254"/>
                                <a:gd name="T33" fmla="*/ 149 h 811"/>
                                <a:gd name="T34" fmla="*/ 144 w 254"/>
                                <a:gd name="T35" fmla="*/ 62 h 811"/>
                                <a:gd name="T36" fmla="*/ 139 w 254"/>
                                <a:gd name="T37" fmla="*/ 62 h 811"/>
                                <a:gd name="T38" fmla="*/ 129 w 254"/>
                                <a:gd name="T39" fmla="*/ 62 h 811"/>
                                <a:gd name="T40" fmla="*/ 115 w 254"/>
                                <a:gd name="T41" fmla="*/ 58 h 811"/>
                                <a:gd name="T42" fmla="*/ 105 w 254"/>
                                <a:gd name="T43" fmla="*/ 53 h 811"/>
                                <a:gd name="T44" fmla="*/ 96 w 254"/>
                                <a:gd name="T45" fmla="*/ 48 h 811"/>
                                <a:gd name="T46" fmla="*/ 86 w 254"/>
                                <a:gd name="T47" fmla="*/ 34 h 811"/>
                                <a:gd name="T48" fmla="*/ 77 w 254"/>
                                <a:gd name="T49" fmla="*/ 24 h 811"/>
                                <a:gd name="T50" fmla="*/ 62 w 254"/>
                                <a:gd name="T51" fmla="*/ 5 h 811"/>
                                <a:gd name="T52" fmla="*/ 57 w 254"/>
                                <a:gd name="T53" fmla="*/ 0 h 811"/>
                                <a:gd name="T54" fmla="*/ 48 w 254"/>
                                <a:gd name="T55" fmla="*/ 0 h 811"/>
                                <a:gd name="T56" fmla="*/ 43 w 254"/>
                                <a:gd name="T57" fmla="*/ 5 h 811"/>
                                <a:gd name="T58" fmla="*/ 33 w 254"/>
                                <a:gd name="T59" fmla="*/ 14 h 811"/>
                                <a:gd name="T60" fmla="*/ 29 w 254"/>
                                <a:gd name="T61" fmla="*/ 29 h 811"/>
                                <a:gd name="T62" fmla="*/ 19 w 254"/>
                                <a:gd name="T63" fmla="*/ 38 h 811"/>
                                <a:gd name="T64" fmla="*/ 9 w 254"/>
                                <a:gd name="T65" fmla="*/ 48 h 811"/>
                                <a:gd name="T66" fmla="*/ 0 w 254"/>
                                <a:gd name="T67" fmla="*/ 53 h 81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Lst>
                              <a:rect l="0" t="0" r="r" b="b"/>
                              <a:pathLst>
                                <a:path w="254" h="811">
                                  <a:moveTo>
                                    <a:pt x="0" y="53"/>
                                  </a:moveTo>
                                  <a:lnTo>
                                    <a:pt x="48" y="115"/>
                                  </a:lnTo>
                                  <a:lnTo>
                                    <a:pt x="81" y="187"/>
                                  </a:lnTo>
                                  <a:lnTo>
                                    <a:pt x="115" y="264"/>
                                  </a:lnTo>
                                  <a:lnTo>
                                    <a:pt x="139" y="346"/>
                                  </a:lnTo>
                                  <a:lnTo>
                                    <a:pt x="158" y="432"/>
                                  </a:lnTo>
                                  <a:lnTo>
                                    <a:pt x="163" y="523"/>
                                  </a:lnTo>
                                  <a:lnTo>
                                    <a:pt x="163" y="619"/>
                                  </a:lnTo>
                                  <a:lnTo>
                                    <a:pt x="153" y="710"/>
                                  </a:lnTo>
                                  <a:lnTo>
                                    <a:pt x="235" y="811"/>
                                  </a:lnTo>
                                  <a:lnTo>
                                    <a:pt x="249" y="730"/>
                                  </a:lnTo>
                                  <a:lnTo>
                                    <a:pt x="254" y="638"/>
                                  </a:lnTo>
                                  <a:lnTo>
                                    <a:pt x="254" y="542"/>
                                  </a:lnTo>
                                  <a:lnTo>
                                    <a:pt x="249" y="442"/>
                                  </a:lnTo>
                                  <a:lnTo>
                                    <a:pt x="235" y="341"/>
                                  </a:lnTo>
                                  <a:lnTo>
                                    <a:pt x="211" y="240"/>
                                  </a:lnTo>
                                  <a:lnTo>
                                    <a:pt x="182" y="149"/>
                                  </a:lnTo>
                                  <a:lnTo>
                                    <a:pt x="144" y="62"/>
                                  </a:lnTo>
                                  <a:lnTo>
                                    <a:pt x="139" y="62"/>
                                  </a:lnTo>
                                  <a:lnTo>
                                    <a:pt x="129" y="62"/>
                                  </a:lnTo>
                                  <a:lnTo>
                                    <a:pt x="115" y="58"/>
                                  </a:lnTo>
                                  <a:lnTo>
                                    <a:pt x="105" y="53"/>
                                  </a:lnTo>
                                  <a:lnTo>
                                    <a:pt x="96" y="48"/>
                                  </a:lnTo>
                                  <a:lnTo>
                                    <a:pt x="86" y="34"/>
                                  </a:lnTo>
                                  <a:lnTo>
                                    <a:pt x="77" y="24"/>
                                  </a:lnTo>
                                  <a:lnTo>
                                    <a:pt x="62" y="5"/>
                                  </a:lnTo>
                                  <a:lnTo>
                                    <a:pt x="57" y="0"/>
                                  </a:lnTo>
                                  <a:lnTo>
                                    <a:pt x="48" y="0"/>
                                  </a:lnTo>
                                  <a:lnTo>
                                    <a:pt x="43" y="5"/>
                                  </a:lnTo>
                                  <a:lnTo>
                                    <a:pt x="33" y="14"/>
                                  </a:lnTo>
                                  <a:lnTo>
                                    <a:pt x="29" y="29"/>
                                  </a:lnTo>
                                  <a:lnTo>
                                    <a:pt x="19" y="38"/>
                                  </a:lnTo>
                                  <a:lnTo>
                                    <a:pt x="9" y="48"/>
                                  </a:lnTo>
                                  <a:lnTo>
                                    <a:pt x="0" y="53"/>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301" name="Group 20"/>
                        <wpg:cNvGrpSpPr>
                          <a:grpSpLocks/>
                        </wpg:cNvGrpSpPr>
                        <wpg:grpSpPr bwMode="auto">
                          <a:xfrm>
                            <a:off x="1605" y="11124"/>
                            <a:ext cx="1053" cy="743"/>
                            <a:chOff x="1901" y="12761"/>
                            <a:chExt cx="2270" cy="2711"/>
                          </a:xfrm>
                        </wpg:grpSpPr>
                        <wps:wsp>
                          <wps:cNvPr id="302" name="Freeform 21"/>
                          <wps:cNvSpPr>
                            <a:spLocks/>
                          </wps:cNvSpPr>
                          <wps:spPr bwMode="auto">
                            <a:xfrm>
                              <a:off x="2573" y="14637"/>
                              <a:ext cx="144" cy="165"/>
                            </a:xfrm>
                            <a:custGeom>
                              <a:avLst/>
                              <a:gdLst>
                                <a:gd name="T0" fmla="*/ 0 w 144"/>
                                <a:gd name="T1" fmla="*/ 34 h 173"/>
                                <a:gd name="T2" fmla="*/ 14 w 144"/>
                                <a:gd name="T3" fmla="*/ 53 h 173"/>
                                <a:gd name="T4" fmla="*/ 33 w 144"/>
                                <a:gd name="T5" fmla="*/ 77 h 173"/>
                                <a:gd name="T6" fmla="*/ 48 w 144"/>
                                <a:gd name="T7" fmla="*/ 96 h 173"/>
                                <a:gd name="T8" fmla="*/ 62 w 144"/>
                                <a:gd name="T9" fmla="*/ 115 h 173"/>
                                <a:gd name="T10" fmla="*/ 76 w 144"/>
                                <a:gd name="T11" fmla="*/ 135 h 173"/>
                                <a:gd name="T12" fmla="*/ 91 w 144"/>
                                <a:gd name="T13" fmla="*/ 149 h 173"/>
                                <a:gd name="T14" fmla="*/ 100 w 144"/>
                                <a:gd name="T15" fmla="*/ 163 h 173"/>
                                <a:gd name="T16" fmla="*/ 105 w 144"/>
                                <a:gd name="T17" fmla="*/ 168 h 173"/>
                                <a:gd name="T18" fmla="*/ 115 w 144"/>
                                <a:gd name="T19" fmla="*/ 173 h 173"/>
                                <a:gd name="T20" fmla="*/ 120 w 144"/>
                                <a:gd name="T21" fmla="*/ 173 h 173"/>
                                <a:gd name="T22" fmla="*/ 129 w 144"/>
                                <a:gd name="T23" fmla="*/ 168 h 173"/>
                                <a:gd name="T24" fmla="*/ 134 w 144"/>
                                <a:gd name="T25" fmla="*/ 168 h 173"/>
                                <a:gd name="T26" fmla="*/ 144 w 144"/>
                                <a:gd name="T27" fmla="*/ 159 h 173"/>
                                <a:gd name="T28" fmla="*/ 144 w 144"/>
                                <a:gd name="T29" fmla="*/ 149 h 173"/>
                                <a:gd name="T30" fmla="*/ 144 w 144"/>
                                <a:gd name="T31" fmla="*/ 139 h 173"/>
                                <a:gd name="T32" fmla="*/ 134 w 144"/>
                                <a:gd name="T33" fmla="*/ 125 h 173"/>
                                <a:gd name="T34" fmla="*/ 124 w 144"/>
                                <a:gd name="T35" fmla="*/ 111 h 173"/>
                                <a:gd name="T36" fmla="*/ 110 w 144"/>
                                <a:gd name="T37" fmla="*/ 91 h 173"/>
                                <a:gd name="T38" fmla="*/ 91 w 144"/>
                                <a:gd name="T39" fmla="*/ 72 h 173"/>
                                <a:gd name="T40" fmla="*/ 72 w 144"/>
                                <a:gd name="T41" fmla="*/ 53 h 173"/>
                                <a:gd name="T42" fmla="*/ 52 w 144"/>
                                <a:gd name="T43" fmla="*/ 29 h 173"/>
                                <a:gd name="T44" fmla="*/ 38 w 144"/>
                                <a:gd name="T45" fmla="*/ 15 h 173"/>
                                <a:gd name="T46" fmla="*/ 28 w 144"/>
                                <a:gd name="T47" fmla="*/ 0 h 173"/>
                                <a:gd name="T48" fmla="*/ 24 w 144"/>
                                <a:gd name="T49" fmla="*/ 0 h 173"/>
                                <a:gd name="T50" fmla="*/ 0 w 144"/>
                                <a:gd name="T51" fmla="*/ 34 h 17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Lst>
                              <a:rect l="0" t="0" r="r" b="b"/>
                              <a:pathLst>
                                <a:path w="144" h="173">
                                  <a:moveTo>
                                    <a:pt x="0" y="34"/>
                                  </a:moveTo>
                                  <a:lnTo>
                                    <a:pt x="14" y="53"/>
                                  </a:lnTo>
                                  <a:lnTo>
                                    <a:pt x="33" y="77"/>
                                  </a:lnTo>
                                  <a:lnTo>
                                    <a:pt x="48" y="96"/>
                                  </a:lnTo>
                                  <a:lnTo>
                                    <a:pt x="62" y="115"/>
                                  </a:lnTo>
                                  <a:lnTo>
                                    <a:pt x="76" y="135"/>
                                  </a:lnTo>
                                  <a:lnTo>
                                    <a:pt x="91" y="149"/>
                                  </a:lnTo>
                                  <a:lnTo>
                                    <a:pt x="100" y="163"/>
                                  </a:lnTo>
                                  <a:lnTo>
                                    <a:pt x="105" y="168"/>
                                  </a:lnTo>
                                  <a:lnTo>
                                    <a:pt x="115" y="173"/>
                                  </a:lnTo>
                                  <a:lnTo>
                                    <a:pt x="120" y="173"/>
                                  </a:lnTo>
                                  <a:lnTo>
                                    <a:pt x="129" y="168"/>
                                  </a:lnTo>
                                  <a:lnTo>
                                    <a:pt x="134" y="168"/>
                                  </a:lnTo>
                                  <a:lnTo>
                                    <a:pt x="144" y="159"/>
                                  </a:lnTo>
                                  <a:lnTo>
                                    <a:pt x="144" y="149"/>
                                  </a:lnTo>
                                  <a:lnTo>
                                    <a:pt x="144" y="139"/>
                                  </a:lnTo>
                                  <a:lnTo>
                                    <a:pt x="134" y="125"/>
                                  </a:lnTo>
                                  <a:lnTo>
                                    <a:pt x="124" y="111"/>
                                  </a:lnTo>
                                  <a:lnTo>
                                    <a:pt x="110" y="91"/>
                                  </a:lnTo>
                                  <a:lnTo>
                                    <a:pt x="91" y="72"/>
                                  </a:lnTo>
                                  <a:lnTo>
                                    <a:pt x="72" y="53"/>
                                  </a:lnTo>
                                  <a:lnTo>
                                    <a:pt x="52" y="29"/>
                                  </a:lnTo>
                                  <a:lnTo>
                                    <a:pt x="38" y="15"/>
                                  </a:lnTo>
                                  <a:lnTo>
                                    <a:pt x="28" y="0"/>
                                  </a:lnTo>
                                  <a:lnTo>
                                    <a:pt x="24" y="0"/>
                                  </a:lnTo>
                                  <a:lnTo>
                                    <a:pt x="0" y="34"/>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03" name="Freeform 22"/>
                          <wps:cNvSpPr>
                            <a:spLocks/>
                          </wps:cNvSpPr>
                          <wps:spPr bwMode="auto">
                            <a:xfrm>
                              <a:off x="2534" y="14655"/>
                              <a:ext cx="816" cy="817"/>
                            </a:xfrm>
                            <a:custGeom>
                              <a:avLst/>
                              <a:gdLst>
                                <a:gd name="T0" fmla="*/ 456 w 816"/>
                                <a:gd name="T1" fmla="*/ 744 h 855"/>
                                <a:gd name="T2" fmla="*/ 480 w 816"/>
                                <a:gd name="T3" fmla="*/ 677 h 855"/>
                                <a:gd name="T4" fmla="*/ 327 w 816"/>
                                <a:gd name="T5" fmla="*/ 562 h 855"/>
                                <a:gd name="T6" fmla="*/ 187 w 816"/>
                                <a:gd name="T7" fmla="*/ 423 h 855"/>
                                <a:gd name="T8" fmla="*/ 130 w 816"/>
                                <a:gd name="T9" fmla="*/ 207 h 855"/>
                                <a:gd name="T10" fmla="*/ 163 w 816"/>
                                <a:gd name="T11" fmla="*/ 58 h 855"/>
                                <a:gd name="T12" fmla="*/ 216 w 816"/>
                                <a:gd name="T13" fmla="*/ 29 h 855"/>
                                <a:gd name="T14" fmla="*/ 307 w 816"/>
                                <a:gd name="T15" fmla="*/ 101 h 855"/>
                                <a:gd name="T16" fmla="*/ 375 w 816"/>
                                <a:gd name="T17" fmla="*/ 312 h 855"/>
                                <a:gd name="T18" fmla="*/ 519 w 816"/>
                                <a:gd name="T19" fmla="*/ 394 h 855"/>
                                <a:gd name="T20" fmla="*/ 643 w 816"/>
                                <a:gd name="T21" fmla="*/ 293 h 855"/>
                                <a:gd name="T22" fmla="*/ 720 w 816"/>
                                <a:gd name="T23" fmla="*/ 231 h 855"/>
                                <a:gd name="T24" fmla="*/ 792 w 816"/>
                                <a:gd name="T25" fmla="*/ 394 h 855"/>
                                <a:gd name="T26" fmla="*/ 711 w 816"/>
                                <a:gd name="T27" fmla="*/ 432 h 855"/>
                                <a:gd name="T28" fmla="*/ 682 w 816"/>
                                <a:gd name="T29" fmla="*/ 341 h 855"/>
                                <a:gd name="T30" fmla="*/ 720 w 816"/>
                                <a:gd name="T31" fmla="*/ 365 h 855"/>
                                <a:gd name="T32" fmla="*/ 701 w 816"/>
                                <a:gd name="T33" fmla="*/ 308 h 855"/>
                                <a:gd name="T34" fmla="*/ 653 w 816"/>
                                <a:gd name="T35" fmla="*/ 351 h 855"/>
                                <a:gd name="T36" fmla="*/ 691 w 816"/>
                                <a:gd name="T37" fmla="*/ 461 h 855"/>
                                <a:gd name="T38" fmla="*/ 802 w 816"/>
                                <a:gd name="T39" fmla="*/ 432 h 855"/>
                                <a:gd name="T40" fmla="*/ 783 w 816"/>
                                <a:gd name="T41" fmla="*/ 240 h 855"/>
                                <a:gd name="T42" fmla="*/ 600 w 816"/>
                                <a:gd name="T43" fmla="*/ 164 h 855"/>
                                <a:gd name="T44" fmla="*/ 471 w 816"/>
                                <a:gd name="T45" fmla="*/ 149 h 855"/>
                                <a:gd name="T46" fmla="*/ 499 w 816"/>
                                <a:gd name="T47" fmla="*/ 250 h 855"/>
                                <a:gd name="T48" fmla="*/ 543 w 816"/>
                                <a:gd name="T49" fmla="*/ 221 h 855"/>
                                <a:gd name="T50" fmla="*/ 509 w 816"/>
                                <a:gd name="T51" fmla="*/ 221 h 855"/>
                                <a:gd name="T52" fmla="*/ 490 w 816"/>
                                <a:gd name="T53" fmla="*/ 168 h 855"/>
                                <a:gd name="T54" fmla="*/ 581 w 816"/>
                                <a:gd name="T55" fmla="*/ 168 h 855"/>
                                <a:gd name="T56" fmla="*/ 619 w 816"/>
                                <a:gd name="T57" fmla="*/ 288 h 855"/>
                                <a:gd name="T58" fmla="*/ 557 w 816"/>
                                <a:gd name="T59" fmla="*/ 317 h 855"/>
                                <a:gd name="T60" fmla="*/ 523 w 816"/>
                                <a:gd name="T61" fmla="*/ 332 h 855"/>
                                <a:gd name="T62" fmla="*/ 413 w 816"/>
                                <a:gd name="T63" fmla="*/ 322 h 855"/>
                                <a:gd name="T64" fmla="*/ 322 w 816"/>
                                <a:gd name="T65" fmla="*/ 96 h 855"/>
                                <a:gd name="T66" fmla="*/ 144 w 816"/>
                                <a:gd name="T67" fmla="*/ 24 h 855"/>
                                <a:gd name="T68" fmla="*/ 67 w 816"/>
                                <a:gd name="T69" fmla="*/ 322 h 855"/>
                                <a:gd name="T70" fmla="*/ 125 w 816"/>
                                <a:gd name="T71" fmla="*/ 500 h 855"/>
                                <a:gd name="T72" fmla="*/ 183 w 816"/>
                                <a:gd name="T73" fmla="*/ 615 h 855"/>
                                <a:gd name="T74" fmla="*/ 178 w 816"/>
                                <a:gd name="T75" fmla="*/ 653 h 855"/>
                                <a:gd name="T76" fmla="*/ 67 w 816"/>
                                <a:gd name="T77" fmla="*/ 423 h 855"/>
                                <a:gd name="T78" fmla="*/ 0 w 816"/>
                                <a:gd name="T79" fmla="*/ 480 h 855"/>
                                <a:gd name="T80" fmla="*/ 67 w 816"/>
                                <a:gd name="T81" fmla="*/ 581 h 855"/>
                                <a:gd name="T82" fmla="*/ 29 w 816"/>
                                <a:gd name="T83" fmla="*/ 634 h 855"/>
                                <a:gd name="T84" fmla="*/ 15 w 816"/>
                                <a:gd name="T85" fmla="*/ 730 h 855"/>
                                <a:gd name="T86" fmla="*/ 101 w 816"/>
                                <a:gd name="T87" fmla="*/ 768 h 855"/>
                                <a:gd name="T88" fmla="*/ 139 w 816"/>
                                <a:gd name="T89" fmla="*/ 754 h 855"/>
                                <a:gd name="T90" fmla="*/ 178 w 816"/>
                                <a:gd name="T91" fmla="*/ 802 h 855"/>
                                <a:gd name="T92" fmla="*/ 240 w 816"/>
                                <a:gd name="T93" fmla="*/ 744 h 855"/>
                                <a:gd name="T94" fmla="*/ 264 w 816"/>
                                <a:gd name="T95" fmla="*/ 792 h 855"/>
                                <a:gd name="T96" fmla="*/ 317 w 816"/>
                                <a:gd name="T97" fmla="*/ 812 h 855"/>
                                <a:gd name="T98" fmla="*/ 370 w 816"/>
                                <a:gd name="T99" fmla="*/ 855 h 855"/>
                                <a:gd name="T100" fmla="*/ 341 w 816"/>
                                <a:gd name="T101" fmla="*/ 725 h 855"/>
                                <a:gd name="T102" fmla="*/ 274 w 816"/>
                                <a:gd name="T103" fmla="*/ 644 h 855"/>
                                <a:gd name="T104" fmla="*/ 307 w 816"/>
                                <a:gd name="T105" fmla="*/ 663 h 855"/>
                                <a:gd name="T106" fmla="*/ 375 w 816"/>
                                <a:gd name="T107" fmla="*/ 744 h 85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816" h="855">
                                  <a:moveTo>
                                    <a:pt x="375" y="744"/>
                                  </a:moveTo>
                                  <a:lnTo>
                                    <a:pt x="394" y="754"/>
                                  </a:lnTo>
                                  <a:lnTo>
                                    <a:pt x="413" y="759"/>
                                  </a:lnTo>
                                  <a:lnTo>
                                    <a:pt x="427" y="759"/>
                                  </a:lnTo>
                                  <a:lnTo>
                                    <a:pt x="442" y="749"/>
                                  </a:lnTo>
                                  <a:lnTo>
                                    <a:pt x="456" y="744"/>
                                  </a:lnTo>
                                  <a:lnTo>
                                    <a:pt x="466" y="740"/>
                                  </a:lnTo>
                                  <a:lnTo>
                                    <a:pt x="480" y="740"/>
                                  </a:lnTo>
                                  <a:lnTo>
                                    <a:pt x="499" y="744"/>
                                  </a:lnTo>
                                  <a:lnTo>
                                    <a:pt x="495" y="730"/>
                                  </a:lnTo>
                                  <a:lnTo>
                                    <a:pt x="490" y="706"/>
                                  </a:lnTo>
                                  <a:lnTo>
                                    <a:pt x="480" y="677"/>
                                  </a:lnTo>
                                  <a:lnTo>
                                    <a:pt x="461" y="648"/>
                                  </a:lnTo>
                                  <a:lnTo>
                                    <a:pt x="442" y="620"/>
                                  </a:lnTo>
                                  <a:lnTo>
                                    <a:pt x="418" y="596"/>
                                  </a:lnTo>
                                  <a:lnTo>
                                    <a:pt x="394" y="576"/>
                                  </a:lnTo>
                                  <a:lnTo>
                                    <a:pt x="360" y="567"/>
                                  </a:lnTo>
                                  <a:lnTo>
                                    <a:pt x="327" y="562"/>
                                  </a:lnTo>
                                  <a:lnTo>
                                    <a:pt x="298" y="548"/>
                                  </a:lnTo>
                                  <a:lnTo>
                                    <a:pt x="274" y="533"/>
                                  </a:lnTo>
                                  <a:lnTo>
                                    <a:pt x="245" y="509"/>
                                  </a:lnTo>
                                  <a:lnTo>
                                    <a:pt x="226" y="485"/>
                                  </a:lnTo>
                                  <a:lnTo>
                                    <a:pt x="207" y="456"/>
                                  </a:lnTo>
                                  <a:lnTo>
                                    <a:pt x="187" y="423"/>
                                  </a:lnTo>
                                  <a:lnTo>
                                    <a:pt x="168" y="389"/>
                                  </a:lnTo>
                                  <a:lnTo>
                                    <a:pt x="159" y="356"/>
                                  </a:lnTo>
                                  <a:lnTo>
                                    <a:pt x="144" y="317"/>
                                  </a:lnTo>
                                  <a:lnTo>
                                    <a:pt x="139" y="279"/>
                                  </a:lnTo>
                                  <a:lnTo>
                                    <a:pt x="135" y="245"/>
                                  </a:lnTo>
                                  <a:lnTo>
                                    <a:pt x="130" y="207"/>
                                  </a:lnTo>
                                  <a:lnTo>
                                    <a:pt x="135" y="173"/>
                                  </a:lnTo>
                                  <a:lnTo>
                                    <a:pt x="135" y="135"/>
                                  </a:lnTo>
                                  <a:lnTo>
                                    <a:pt x="144" y="106"/>
                                  </a:lnTo>
                                  <a:lnTo>
                                    <a:pt x="149" y="87"/>
                                  </a:lnTo>
                                  <a:lnTo>
                                    <a:pt x="159" y="72"/>
                                  </a:lnTo>
                                  <a:lnTo>
                                    <a:pt x="163" y="58"/>
                                  </a:lnTo>
                                  <a:lnTo>
                                    <a:pt x="178" y="48"/>
                                  </a:lnTo>
                                  <a:lnTo>
                                    <a:pt x="183" y="39"/>
                                  </a:lnTo>
                                  <a:lnTo>
                                    <a:pt x="192" y="34"/>
                                  </a:lnTo>
                                  <a:lnTo>
                                    <a:pt x="202" y="29"/>
                                  </a:lnTo>
                                  <a:lnTo>
                                    <a:pt x="207" y="29"/>
                                  </a:lnTo>
                                  <a:lnTo>
                                    <a:pt x="216" y="29"/>
                                  </a:lnTo>
                                  <a:lnTo>
                                    <a:pt x="231" y="29"/>
                                  </a:lnTo>
                                  <a:lnTo>
                                    <a:pt x="250" y="34"/>
                                  </a:lnTo>
                                  <a:lnTo>
                                    <a:pt x="264" y="44"/>
                                  </a:lnTo>
                                  <a:lnTo>
                                    <a:pt x="283" y="53"/>
                                  </a:lnTo>
                                  <a:lnTo>
                                    <a:pt x="298" y="77"/>
                                  </a:lnTo>
                                  <a:lnTo>
                                    <a:pt x="307" y="101"/>
                                  </a:lnTo>
                                  <a:lnTo>
                                    <a:pt x="312" y="140"/>
                                  </a:lnTo>
                                  <a:lnTo>
                                    <a:pt x="322" y="178"/>
                                  </a:lnTo>
                                  <a:lnTo>
                                    <a:pt x="331" y="216"/>
                                  </a:lnTo>
                                  <a:lnTo>
                                    <a:pt x="341" y="250"/>
                                  </a:lnTo>
                                  <a:lnTo>
                                    <a:pt x="355" y="284"/>
                                  </a:lnTo>
                                  <a:lnTo>
                                    <a:pt x="375" y="312"/>
                                  </a:lnTo>
                                  <a:lnTo>
                                    <a:pt x="399" y="336"/>
                                  </a:lnTo>
                                  <a:lnTo>
                                    <a:pt x="418" y="356"/>
                                  </a:lnTo>
                                  <a:lnTo>
                                    <a:pt x="442" y="370"/>
                                  </a:lnTo>
                                  <a:lnTo>
                                    <a:pt x="466" y="384"/>
                                  </a:lnTo>
                                  <a:lnTo>
                                    <a:pt x="490" y="389"/>
                                  </a:lnTo>
                                  <a:lnTo>
                                    <a:pt x="519" y="394"/>
                                  </a:lnTo>
                                  <a:lnTo>
                                    <a:pt x="543" y="389"/>
                                  </a:lnTo>
                                  <a:lnTo>
                                    <a:pt x="567" y="380"/>
                                  </a:lnTo>
                                  <a:lnTo>
                                    <a:pt x="591" y="365"/>
                                  </a:lnTo>
                                  <a:lnTo>
                                    <a:pt x="610" y="346"/>
                                  </a:lnTo>
                                  <a:lnTo>
                                    <a:pt x="629" y="322"/>
                                  </a:lnTo>
                                  <a:lnTo>
                                    <a:pt x="643" y="293"/>
                                  </a:lnTo>
                                  <a:lnTo>
                                    <a:pt x="648" y="269"/>
                                  </a:lnTo>
                                  <a:lnTo>
                                    <a:pt x="648" y="250"/>
                                  </a:lnTo>
                                  <a:lnTo>
                                    <a:pt x="643" y="236"/>
                                  </a:lnTo>
                                  <a:lnTo>
                                    <a:pt x="667" y="226"/>
                                  </a:lnTo>
                                  <a:lnTo>
                                    <a:pt x="696" y="226"/>
                                  </a:lnTo>
                                  <a:lnTo>
                                    <a:pt x="720" y="231"/>
                                  </a:lnTo>
                                  <a:lnTo>
                                    <a:pt x="749" y="245"/>
                                  </a:lnTo>
                                  <a:lnTo>
                                    <a:pt x="768" y="264"/>
                                  </a:lnTo>
                                  <a:lnTo>
                                    <a:pt x="787" y="293"/>
                                  </a:lnTo>
                                  <a:lnTo>
                                    <a:pt x="797" y="327"/>
                                  </a:lnTo>
                                  <a:lnTo>
                                    <a:pt x="797" y="365"/>
                                  </a:lnTo>
                                  <a:lnTo>
                                    <a:pt x="792" y="394"/>
                                  </a:lnTo>
                                  <a:lnTo>
                                    <a:pt x="783" y="413"/>
                                  </a:lnTo>
                                  <a:lnTo>
                                    <a:pt x="773" y="428"/>
                                  </a:lnTo>
                                  <a:lnTo>
                                    <a:pt x="754" y="432"/>
                                  </a:lnTo>
                                  <a:lnTo>
                                    <a:pt x="739" y="437"/>
                                  </a:lnTo>
                                  <a:lnTo>
                                    <a:pt x="725" y="437"/>
                                  </a:lnTo>
                                  <a:lnTo>
                                    <a:pt x="711" y="432"/>
                                  </a:lnTo>
                                  <a:lnTo>
                                    <a:pt x="696" y="432"/>
                                  </a:lnTo>
                                  <a:lnTo>
                                    <a:pt x="677" y="413"/>
                                  </a:lnTo>
                                  <a:lnTo>
                                    <a:pt x="667" y="394"/>
                                  </a:lnTo>
                                  <a:lnTo>
                                    <a:pt x="667" y="365"/>
                                  </a:lnTo>
                                  <a:lnTo>
                                    <a:pt x="672" y="351"/>
                                  </a:lnTo>
                                  <a:lnTo>
                                    <a:pt x="682" y="341"/>
                                  </a:lnTo>
                                  <a:lnTo>
                                    <a:pt x="696" y="341"/>
                                  </a:lnTo>
                                  <a:lnTo>
                                    <a:pt x="701" y="351"/>
                                  </a:lnTo>
                                  <a:lnTo>
                                    <a:pt x="696" y="365"/>
                                  </a:lnTo>
                                  <a:lnTo>
                                    <a:pt x="701" y="389"/>
                                  </a:lnTo>
                                  <a:lnTo>
                                    <a:pt x="711" y="375"/>
                                  </a:lnTo>
                                  <a:lnTo>
                                    <a:pt x="720" y="365"/>
                                  </a:lnTo>
                                  <a:lnTo>
                                    <a:pt x="725" y="351"/>
                                  </a:lnTo>
                                  <a:lnTo>
                                    <a:pt x="725" y="332"/>
                                  </a:lnTo>
                                  <a:lnTo>
                                    <a:pt x="720" y="327"/>
                                  </a:lnTo>
                                  <a:lnTo>
                                    <a:pt x="715" y="317"/>
                                  </a:lnTo>
                                  <a:lnTo>
                                    <a:pt x="706" y="312"/>
                                  </a:lnTo>
                                  <a:lnTo>
                                    <a:pt x="701" y="308"/>
                                  </a:lnTo>
                                  <a:lnTo>
                                    <a:pt x="691" y="303"/>
                                  </a:lnTo>
                                  <a:lnTo>
                                    <a:pt x="682" y="308"/>
                                  </a:lnTo>
                                  <a:lnTo>
                                    <a:pt x="672" y="308"/>
                                  </a:lnTo>
                                  <a:lnTo>
                                    <a:pt x="663" y="317"/>
                                  </a:lnTo>
                                  <a:lnTo>
                                    <a:pt x="658" y="332"/>
                                  </a:lnTo>
                                  <a:lnTo>
                                    <a:pt x="653" y="351"/>
                                  </a:lnTo>
                                  <a:lnTo>
                                    <a:pt x="648" y="365"/>
                                  </a:lnTo>
                                  <a:lnTo>
                                    <a:pt x="648" y="389"/>
                                  </a:lnTo>
                                  <a:lnTo>
                                    <a:pt x="648" y="408"/>
                                  </a:lnTo>
                                  <a:lnTo>
                                    <a:pt x="658" y="428"/>
                                  </a:lnTo>
                                  <a:lnTo>
                                    <a:pt x="672" y="447"/>
                                  </a:lnTo>
                                  <a:lnTo>
                                    <a:pt x="691" y="461"/>
                                  </a:lnTo>
                                  <a:lnTo>
                                    <a:pt x="715" y="471"/>
                                  </a:lnTo>
                                  <a:lnTo>
                                    <a:pt x="735" y="476"/>
                                  </a:lnTo>
                                  <a:lnTo>
                                    <a:pt x="759" y="471"/>
                                  </a:lnTo>
                                  <a:lnTo>
                                    <a:pt x="773" y="466"/>
                                  </a:lnTo>
                                  <a:lnTo>
                                    <a:pt x="792" y="452"/>
                                  </a:lnTo>
                                  <a:lnTo>
                                    <a:pt x="802" y="432"/>
                                  </a:lnTo>
                                  <a:lnTo>
                                    <a:pt x="811" y="404"/>
                                  </a:lnTo>
                                  <a:lnTo>
                                    <a:pt x="816" y="375"/>
                                  </a:lnTo>
                                  <a:lnTo>
                                    <a:pt x="816" y="336"/>
                                  </a:lnTo>
                                  <a:lnTo>
                                    <a:pt x="811" y="303"/>
                                  </a:lnTo>
                                  <a:lnTo>
                                    <a:pt x="802" y="269"/>
                                  </a:lnTo>
                                  <a:lnTo>
                                    <a:pt x="783" y="240"/>
                                  </a:lnTo>
                                  <a:lnTo>
                                    <a:pt x="759" y="216"/>
                                  </a:lnTo>
                                  <a:lnTo>
                                    <a:pt x="725" y="202"/>
                                  </a:lnTo>
                                  <a:lnTo>
                                    <a:pt x="687" y="197"/>
                                  </a:lnTo>
                                  <a:lnTo>
                                    <a:pt x="634" y="207"/>
                                  </a:lnTo>
                                  <a:lnTo>
                                    <a:pt x="619" y="183"/>
                                  </a:lnTo>
                                  <a:lnTo>
                                    <a:pt x="600" y="164"/>
                                  </a:lnTo>
                                  <a:lnTo>
                                    <a:pt x="576" y="144"/>
                                  </a:lnTo>
                                  <a:lnTo>
                                    <a:pt x="552" y="130"/>
                                  </a:lnTo>
                                  <a:lnTo>
                                    <a:pt x="528" y="120"/>
                                  </a:lnTo>
                                  <a:lnTo>
                                    <a:pt x="504" y="120"/>
                                  </a:lnTo>
                                  <a:lnTo>
                                    <a:pt x="485" y="130"/>
                                  </a:lnTo>
                                  <a:lnTo>
                                    <a:pt x="471" y="149"/>
                                  </a:lnTo>
                                  <a:lnTo>
                                    <a:pt x="461" y="183"/>
                                  </a:lnTo>
                                  <a:lnTo>
                                    <a:pt x="461" y="207"/>
                                  </a:lnTo>
                                  <a:lnTo>
                                    <a:pt x="471" y="231"/>
                                  </a:lnTo>
                                  <a:lnTo>
                                    <a:pt x="480" y="245"/>
                                  </a:lnTo>
                                  <a:lnTo>
                                    <a:pt x="490" y="250"/>
                                  </a:lnTo>
                                  <a:lnTo>
                                    <a:pt x="499" y="250"/>
                                  </a:lnTo>
                                  <a:lnTo>
                                    <a:pt x="509" y="245"/>
                                  </a:lnTo>
                                  <a:lnTo>
                                    <a:pt x="519" y="245"/>
                                  </a:lnTo>
                                  <a:lnTo>
                                    <a:pt x="528" y="240"/>
                                  </a:lnTo>
                                  <a:lnTo>
                                    <a:pt x="538" y="236"/>
                                  </a:lnTo>
                                  <a:lnTo>
                                    <a:pt x="543" y="226"/>
                                  </a:lnTo>
                                  <a:lnTo>
                                    <a:pt x="543" y="221"/>
                                  </a:lnTo>
                                  <a:lnTo>
                                    <a:pt x="543" y="207"/>
                                  </a:lnTo>
                                  <a:lnTo>
                                    <a:pt x="538" y="202"/>
                                  </a:lnTo>
                                  <a:lnTo>
                                    <a:pt x="533" y="202"/>
                                  </a:lnTo>
                                  <a:lnTo>
                                    <a:pt x="528" y="212"/>
                                  </a:lnTo>
                                  <a:lnTo>
                                    <a:pt x="519" y="221"/>
                                  </a:lnTo>
                                  <a:lnTo>
                                    <a:pt x="509" y="221"/>
                                  </a:lnTo>
                                  <a:lnTo>
                                    <a:pt x="499" y="221"/>
                                  </a:lnTo>
                                  <a:lnTo>
                                    <a:pt x="490" y="216"/>
                                  </a:lnTo>
                                  <a:lnTo>
                                    <a:pt x="485" y="207"/>
                                  </a:lnTo>
                                  <a:lnTo>
                                    <a:pt x="480" y="192"/>
                                  </a:lnTo>
                                  <a:lnTo>
                                    <a:pt x="485" y="178"/>
                                  </a:lnTo>
                                  <a:lnTo>
                                    <a:pt x="490" y="168"/>
                                  </a:lnTo>
                                  <a:lnTo>
                                    <a:pt x="495" y="154"/>
                                  </a:lnTo>
                                  <a:lnTo>
                                    <a:pt x="504" y="149"/>
                                  </a:lnTo>
                                  <a:lnTo>
                                    <a:pt x="523" y="144"/>
                                  </a:lnTo>
                                  <a:lnTo>
                                    <a:pt x="543" y="149"/>
                                  </a:lnTo>
                                  <a:lnTo>
                                    <a:pt x="562" y="159"/>
                                  </a:lnTo>
                                  <a:lnTo>
                                    <a:pt x="581" y="168"/>
                                  </a:lnTo>
                                  <a:lnTo>
                                    <a:pt x="595" y="188"/>
                                  </a:lnTo>
                                  <a:lnTo>
                                    <a:pt x="610" y="216"/>
                                  </a:lnTo>
                                  <a:lnTo>
                                    <a:pt x="615" y="231"/>
                                  </a:lnTo>
                                  <a:lnTo>
                                    <a:pt x="619" y="245"/>
                                  </a:lnTo>
                                  <a:lnTo>
                                    <a:pt x="619" y="264"/>
                                  </a:lnTo>
                                  <a:lnTo>
                                    <a:pt x="619" y="288"/>
                                  </a:lnTo>
                                  <a:lnTo>
                                    <a:pt x="615" y="308"/>
                                  </a:lnTo>
                                  <a:lnTo>
                                    <a:pt x="600" y="327"/>
                                  </a:lnTo>
                                  <a:lnTo>
                                    <a:pt x="581" y="341"/>
                                  </a:lnTo>
                                  <a:lnTo>
                                    <a:pt x="547" y="356"/>
                                  </a:lnTo>
                                  <a:lnTo>
                                    <a:pt x="552" y="332"/>
                                  </a:lnTo>
                                  <a:lnTo>
                                    <a:pt x="557" y="317"/>
                                  </a:lnTo>
                                  <a:lnTo>
                                    <a:pt x="557" y="308"/>
                                  </a:lnTo>
                                  <a:lnTo>
                                    <a:pt x="557" y="303"/>
                                  </a:lnTo>
                                  <a:lnTo>
                                    <a:pt x="552" y="303"/>
                                  </a:lnTo>
                                  <a:lnTo>
                                    <a:pt x="547" y="312"/>
                                  </a:lnTo>
                                  <a:lnTo>
                                    <a:pt x="543" y="322"/>
                                  </a:lnTo>
                                  <a:lnTo>
                                    <a:pt x="523" y="332"/>
                                  </a:lnTo>
                                  <a:lnTo>
                                    <a:pt x="509" y="336"/>
                                  </a:lnTo>
                                  <a:lnTo>
                                    <a:pt x="490" y="341"/>
                                  </a:lnTo>
                                  <a:lnTo>
                                    <a:pt x="471" y="341"/>
                                  </a:lnTo>
                                  <a:lnTo>
                                    <a:pt x="451" y="341"/>
                                  </a:lnTo>
                                  <a:lnTo>
                                    <a:pt x="432" y="332"/>
                                  </a:lnTo>
                                  <a:lnTo>
                                    <a:pt x="413" y="322"/>
                                  </a:lnTo>
                                  <a:lnTo>
                                    <a:pt x="399" y="308"/>
                                  </a:lnTo>
                                  <a:lnTo>
                                    <a:pt x="379" y="288"/>
                                  </a:lnTo>
                                  <a:lnTo>
                                    <a:pt x="360" y="240"/>
                                  </a:lnTo>
                                  <a:lnTo>
                                    <a:pt x="346" y="192"/>
                                  </a:lnTo>
                                  <a:lnTo>
                                    <a:pt x="331" y="144"/>
                                  </a:lnTo>
                                  <a:lnTo>
                                    <a:pt x="322" y="96"/>
                                  </a:lnTo>
                                  <a:lnTo>
                                    <a:pt x="307" y="58"/>
                                  </a:lnTo>
                                  <a:lnTo>
                                    <a:pt x="288" y="24"/>
                                  </a:lnTo>
                                  <a:lnTo>
                                    <a:pt x="255" y="5"/>
                                  </a:lnTo>
                                  <a:lnTo>
                                    <a:pt x="207" y="0"/>
                                  </a:lnTo>
                                  <a:lnTo>
                                    <a:pt x="173" y="5"/>
                                  </a:lnTo>
                                  <a:lnTo>
                                    <a:pt x="144" y="24"/>
                                  </a:lnTo>
                                  <a:lnTo>
                                    <a:pt x="115" y="53"/>
                                  </a:lnTo>
                                  <a:lnTo>
                                    <a:pt x="96" y="87"/>
                                  </a:lnTo>
                                  <a:lnTo>
                                    <a:pt x="82" y="135"/>
                                  </a:lnTo>
                                  <a:lnTo>
                                    <a:pt x="72" y="188"/>
                                  </a:lnTo>
                                  <a:lnTo>
                                    <a:pt x="67" y="255"/>
                                  </a:lnTo>
                                  <a:lnTo>
                                    <a:pt x="67" y="322"/>
                                  </a:lnTo>
                                  <a:lnTo>
                                    <a:pt x="67" y="351"/>
                                  </a:lnTo>
                                  <a:lnTo>
                                    <a:pt x="77" y="380"/>
                                  </a:lnTo>
                                  <a:lnTo>
                                    <a:pt x="87" y="413"/>
                                  </a:lnTo>
                                  <a:lnTo>
                                    <a:pt x="96" y="447"/>
                                  </a:lnTo>
                                  <a:lnTo>
                                    <a:pt x="111" y="476"/>
                                  </a:lnTo>
                                  <a:lnTo>
                                    <a:pt x="125" y="500"/>
                                  </a:lnTo>
                                  <a:lnTo>
                                    <a:pt x="139" y="524"/>
                                  </a:lnTo>
                                  <a:lnTo>
                                    <a:pt x="149" y="543"/>
                                  </a:lnTo>
                                  <a:lnTo>
                                    <a:pt x="163" y="557"/>
                                  </a:lnTo>
                                  <a:lnTo>
                                    <a:pt x="173" y="576"/>
                                  </a:lnTo>
                                  <a:lnTo>
                                    <a:pt x="178" y="596"/>
                                  </a:lnTo>
                                  <a:lnTo>
                                    <a:pt x="183" y="615"/>
                                  </a:lnTo>
                                  <a:lnTo>
                                    <a:pt x="187" y="634"/>
                                  </a:lnTo>
                                  <a:lnTo>
                                    <a:pt x="192" y="653"/>
                                  </a:lnTo>
                                  <a:lnTo>
                                    <a:pt x="192" y="672"/>
                                  </a:lnTo>
                                  <a:lnTo>
                                    <a:pt x="192" y="682"/>
                                  </a:lnTo>
                                  <a:lnTo>
                                    <a:pt x="187" y="701"/>
                                  </a:lnTo>
                                  <a:lnTo>
                                    <a:pt x="178" y="653"/>
                                  </a:lnTo>
                                  <a:lnTo>
                                    <a:pt x="163" y="610"/>
                                  </a:lnTo>
                                  <a:lnTo>
                                    <a:pt x="144" y="567"/>
                                  </a:lnTo>
                                  <a:lnTo>
                                    <a:pt x="125" y="528"/>
                                  </a:lnTo>
                                  <a:lnTo>
                                    <a:pt x="101" y="495"/>
                                  </a:lnTo>
                                  <a:lnTo>
                                    <a:pt x="82" y="456"/>
                                  </a:lnTo>
                                  <a:lnTo>
                                    <a:pt x="67" y="423"/>
                                  </a:lnTo>
                                  <a:lnTo>
                                    <a:pt x="63" y="389"/>
                                  </a:lnTo>
                                  <a:lnTo>
                                    <a:pt x="53" y="408"/>
                                  </a:lnTo>
                                  <a:lnTo>
                                    <a:pt x="29" y="428"/>
                                  </a:lnTo>
                                  <a:lnTo>
                                    <a:pt x="15" y="442"/>
                                  </a:lnTo>
                                  <a:lnTo>
                                    <a:pt x="5" y="461"/>
                                  </a:lnTo>
                                  <a:lnTo>
                                    <a:pt x="0" y="480"/>
                                  </a:lnTo>
                                  <a:lnTo>
                                    <a:pt x="5" y="500"/>
                                  </a:lnTo>
                                  <a:lnTo>
                                    <a:pt x="15" y="524"/>
                                  </a:lnTo>
                                  <a:lnTo>
                                    <a:pt x="29" y="538"/>
                                  </a:lnTo>
                                  <a:lnTo>
                                    <a:pt x="48" y="557"/>
                                  </a:lnTo>
                                  <a:lnTo>
                                    <a:pt x="58" y="567"/>
                                  </a:lnTo>
                                  <a:lnTo>
                                    <a:pt x="67" y="581"/>
                                  </a:lnTo>
                                  <a:lnTo>
                                    <a:pt x="67" y="591"/>
                                  </a:lnTo>
                                  <a:lnTo>
                                    <a:pt x="67" y="600"/>
                                  </a:lnTo>
                                  <a:lnTo>
                                    <a:pt x="58" y="610"/>
                                  </a:lnTo>
                                  <a:lnTo>
                                    <a:pt x="53" y="620"/>
                                  </a:lnTo>
                                  <a:lnTo>
                                    <a:pt x="39" y="624"/>
                                  </a:lnTo>
                                  <a:lnTo>
                                    <a:pt x="29" y="634"/>
                                  </a:lnTo>
                                  <a:lnTo>
                                    <a:pt x="19" y="639"/>
                                  </a:lnTo>
                                  <a:lnTo>
                                    <a:pt x="10" y="653"/>
                                  </a:lnTo>
                                  <a:lnTo>
                                    <a:pt x="5" y="672"/>
                                  </a:lnTo>
                                  <a:lnTo>
                                    <a:pt x="5" y="692"/>
                                  </a:lnTo>
                                  <a:lnTo>
                                    <a:pt x="10" y="711"/>
                                  </a:lnTo>
                                  <a:lnTo>
                                    <a:pt x="15" y="730"/>
                                  </a:lnTo>
                                  <a:lnTo>
                                    <a:pt x="24" y="749"/>
                                  </a:lnTo>
                                  <a:lnTo>
                                    <a:pt x="39" y="768"/>
                                  </a:lnTo>
                                  <a:lnTo>
                                    <a:pt x="58" y="778"/>
                                  </a:lnTo>
                                  <a:lnTo>
                                    <a:pt x="72" y="783"/>
                                  </a:lnTo>
                                  <a:lnTo>
                                    <a:pt x="87" y="778"/>
                                  </a:lnTo>
                                  <a:lnTo>
                                    <a:pt x="101" y="768"/>
                                  </a:lnTo>
                                  <a:lnTo>
                                    <a:pt x="111" y="759"/>
                                  </a:lnTo>
                                  <a:lnTo>
                                    <a:pt x="120" y="744"/>
                                  </a:lnTo>
                                  <a:lnTo>
                                    <a:pt x="130" y="730"/>
                                  </a:lnTo>
                                  <a:lnTo>
                                    <a:pt x="135" y="720"/>
                                  </a:lnTo>
                                  <a:lnTo>
                                    <a:pt x="139" y="740"/>
                                  </a:lnTo>
                                  <a:lnTo>
                                    <a:pt x="139" y="754"/>
                                  </a:lnTo>
                                  <a:lnTo>
                                    <a:pt x="144" y="768"/>
                                  </a:lnTo>
                                  <a:lnTo>
                                    <a:pt x="149" y="783"/>
                                  </a:lnTo>
                                  <a:lnTo>
                                    <a:pt x="154" y="788"/>
                                  </a:lnTo>
                                  <a:lnTo>
                                    <a:pt x="163" y="797"/>
                                  </a:lnTo>
                                  <a:lnTo>
                                    <a:pt x="168" y="802"/>
                                  </a:lnTo>
                                  <a:lnTo>
                                    <a:pt x="178" y="802"/>
                                  </a:lnTo>
                                  <a:lnTo>
                                    <a:pt x="192" y="802"/>
                                  </a:lnTo>
                                  <a:lnTo>
                                    <a:pt x="202" y="797"/>
                                  </a:lnTo>
                                  <a:lnTo>
                                    <a:pt x="211" y="788"/>
                                  </a:lnTo>
                                  <a:lnTo>
                                    <a:pt x="221" y="778"/>
                                  </a:lnTo>
                                  <a:lnTo>
                                    <a:pt x="231" y="764"/>
                                  </a:lnTo>
                                  <a:lnTo>
                                    <a:pt x="240" y="744"/>
                                  </a:lnTo>
                                  <a:lnTo>
                                    <a:pt x="245" y="725"/>
                                  </a:lnTo>
                                  <a:lnTo>
                                    <a:pt x="250" y="706"/>
                                  </a:lnTo>
                                  <a:lnTo>
                                    <a:pt x="250" y="735"/>
                                  </a:lnTo>
                                  <a:lnTo>
                                    <a:pt x="255" y="759"/>
                                  </a:lnTo>
                                  <a:lnTo>
                                    <a:pt x="259" y="778"/>
                                  </a:lnTo>
                                  <a:lnTo>
                                    <a:pt x="264" y="792"/>
                                  </a:lnTo>
                                  <a:lnTo>
                                    <a:pt x="274" y="802"/>
                                  </a:lnTo>
                                  <a:lnTo>
                                    <a:pt x="279" y="812"/>
                                  </a:lnTo>
                                  <a:lnTo>
                                    <a:pt x="288" y="812"/>
                                  </a:lnTo>
                                  <a:lnTo>
                                    <a:pt x="298" y="807"/>
                                  </a:lnTo>
                                  <a:lnTo>
                                    <a:pt x="307" y="812"/>
                                  </a:lnTo>
                                  <a:lnTo>
                                    <a:pt x="317" y="812"/>
                                  </a:lnTo>
                                  <a:lnTo>
                                    <a:pt x="327" y="812"/>
                                  </a:lnTo>
                                  <a:lnTo>
                                    <a:pt x="336" y="812"/>
                                  </a:lnTo>
                                  <a:lnTo>
                                    <a:pt x="351" y="816"/>
                                  </a:lnTo>
                                  <a:lnTo>
                                    <a:pt x="355" y="826"/>
                                  </a:lnTo>
                                  <a:lnTo>
                                    <a:pt x="365" y="840"/>
                                  </a:lnTo>
                                  <a:lnTo>
                                    <a:pt x="370" y="855"/>
                                  </a:lnTo>
                                  <a:lnTo>
                                    <a:pt x="379" y="831"/>
                                  </a:lnTo>
                                  <a:lnTo>
                                    <a:pt x="379" y="802"/>
                                  </a:lnTo>
                                  <a:lnTo>
                                    <a:pt x="375" y="778"/>
                                  </a:lnTo>
                                  <a:lnTo>
                                    <a:pt x="360" y="754"/>
                                  </a:lnTo>
                                  <a:lnTo>
                                    <a:pt x="351" y="740"/>
                                  </a:lnTo>
                                  <a:lnTo>
                                    <a:pt x="341" y="725"/>
                                  </a:lnTo>
                                  <a:lnTo>
                                    <a:pt x="327" y="711"/>
                                  </a:lnTo>
                                  <a:lnTo>
                                    <a:pt x="312" y="696"/>
                                  </a:lnTo>
                                  <a:lnTo>
                                    <a:pt x="303" y="682"/>
                                  </a:lnTo>
                                  <a:lnTo>
                                    <a:pt x="288" y="668"/>
                                  </a:lnTo>
                                  <a:lnTo>
                                    <a:pt x="279" y="653"/>
                                  </a:lnTo>
                                  <a:lnTo>
                                    <a:pt x="274" y="644"/>
                                  </a:lnTo>
                                  <a:lnTo>
                                    <a:pt x="269" y="629"/>
                                  </a:lnTo>
                                  <a:lnTo>
                                    <a:pt x="274" y="624"/>
                                  </a:lnTo>
                                  <a:lnTo>
                                    <a:pt x="283" y="624"/>
                                  </a:lnTo>
                                  <a:lnTo>
                                    <a:pt x="293" y="634"/>
                                  </a:lnTo>
                                  <a:lnTo>
                                    <a:pt x="303" y="648"/>
                                  </a:lnTo>
                                  <a:lnTo>
                                    <a:pt x="307" y="663"/>
                                  </a:lnTo>
                                  <a:lnTo>
                                    <a:pt x="322" y="677"/>
                                  </a:lnTo>
                                  <a:lnTo>
                                    <a:pt x="331" y="692"/>
                                  </a:lnTo>
                                  <a:lnTo>
                                    <a:pt x="346" y="711"/>
                                  </a:lnTo>
                                  <a:lnTo>
                                    <a:pt x="355" y="725"/>
                                  </a:lnTo>
                                  <a:lnTo>
                                    <a:pt x="365" y="740"/>
                                  </a:lnTo>
                                  <a:lnTo>
                                    <a:pt x="375" y="744"/>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04" name="Freeform 23"/>
                          <wps:cNvSpPr>
                            <a:spLocks/>
                          </wps:cNvSpPr>
                          <wps:spPr bwMode="auto">
                            <a:xfrm>
                              <a:off x="2822" y="14843"/>
                              <a:ext cx="77" cy="175"/>
                            </a:xfrm>
                            <a:custGeom>
                              <a:avLst/>
                              <a:gdLst>
                                <a:gd name="T0" fmla="*/ 43 w 77"/>
                                <a:gd name="T1" fmla="*/ 0 h 183"/>
                                <a:gd name="T2" fmla="*/ 29 w 77"/>
                                <a:gd name="T3" fmla="*/ 10 h 183"/>
                                <a:gd name="T4" fmla="*/ 19 w 77"/>
                                <a:gd name="T5" fmla="*/ 29 h 183"/>
                                <a:gd name="T6" fmla="*/ 10 w 77"/>
                                <a:gd name="T7" fmla="*/ 48 h 183"/>
                                <a:gd name="T8" fmla="*/ 5 w 77"/>
                                <a:gd name="T9" fmla="*/ 77 h 183"/>
                                <a:gd name="T10" fmla="*/ 0 w 77"/>
                                <a:gd name="T11" fmla="*/ 101 h 183"/>
                                <a:gd name="T12" fmla="*/ 0 w 77"/>
                                <a:gd name="T13" fmla="*/ 130 h 183"/>
                                <a:gd name="T14" fmla="*/ 5 w 77"/>
                                <a:gd name="T15" fmla="*/ 154 h 183"/>
                                <a:gd name="T16" fmla="*/ 5 w 77"/>
                                <a:gd name="T17" fmla="*/ 183 h 183"/>
                                <a:gd name="T18" fmla="*/ 15 w 77"/>
                                <a:gd name="T19" fmla="*/ 159 h 183"/>
                                <a:gd name="T20" fmla="*/ 19 w 77"/>
                                <a:gd name="T21" fmla="*/ 144 h 183"/>
                                <a:gd name="T22" fmla="*/ 24 w 77"/>
                                <a:gd name="T23" fmla="*/ 125 h 183"/>
                                <a:gd name="T24" fmla="*/ 29 w 77"/>
                                <a:gd name="T25" fmla="*/ 106 h 183"/>
                                <a:gd name="T26" fmla="*/ 39 w 77"/>
                                <a:gd name="T27" fmla="*/ 91 h 183"/>
                                <a:gd name="T28" fmla="*/ 48 w 77"/>
                                <a:gd name="T29" fmla="*/ 87 h 183"/>
                                <a:gd name="T30" fmla="*/ 58 w 77"/>
                                <a:gd name="T31" fmla="*/ 87 h 183"/>
                                <a:gd name="T32" fmla="*/ 77 w 77"/>
                                <a:gd name="T33" fmla="*/ 87 h 183"/>
                                <a:gd name="T34" fmla="*/ 43 w 77"/>
                                <a:gd name="T35" fmla="*/ 0 h 18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77" h="183">
                                  <a:moveTo>
                                    <a:pt x="43" y="0"/>
                                  </a:moveTo>
                                  <a:lnTo>
                                    <a:pt x="29" y="10"/>
                                  </a:lnTo>
                                  <a:lnTo>
                                    <a:pt x="19" y="29"/>
                                  </a:lnTo>
                                  <a:lnTo>
                                    <a:pt x="10" y="48"/>
                                  </a:lnTo>
                                  <a:lnTo>
                                    <a:pt x="5" y="77"/>
                                  </a:lnTo>
                                  <a:lnTo>
                                    <a:pt x="0" y="101"/>
                                  </a:lnTo>
                                  <a:lnTo>
                                    <a:pt x="0" y="130"/>
                                  </a:lnTo>
                                  <a:lnTo>
                                    <a:pt x="5" y="154"/>
                                  </a:lnTo>
                                  <a:lnTo>
                                    <a:pt x="5" y="183"/>
                                  </a:lnTo>
                                  <a:lnTo>
                                    <a:pt x="15" y="159"/>
                                  </a:lnTo>
                                  <a:lnTo>
                                    <a:pt x="19" y="144"/>
                                  </a:lnTo>
                                  <a:lnTo>
                                    <a:pt x="24" y="125"/>
                                  </a:lnTo>
                                  <a:lnTo>
                                    <a:pt x="29" y="106"/>
                                  </a:lnTo>
                                  <a:lnTo>
                                    <a:pt x="39" y="91"/>
                                  </a:lnTo>
                                  <a:lnTo>
                                    <a:pt x="48" y="87"/>
                                  </a:lnTo>
                                  <a:lnTo>
                                    <a:pt x="58" y="87"/>
                                  </a:lnTo>
                                  <a:lnTo>
                                    <a:pt x="77" y="87"/>
                                  </a:lnTo>
                                  <a:lnTo>
                                    <a:pt x="43"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05" name="Freeform 24"/>
                          <wps:cNvSpPr>
                            <a:spLocks/>
                          </wps:cNvSpPr>
                          <wps:spPr bwMode="auto">
                            <a:xfrm>
                              <a:off x="2765" y="14766"/>
                              <a:ext cx="57" cy="82"/>
                            </a:xfrm>
                            <a:custGeom>
                              <a:avLst/>
                              <a:gdLst>
                                <a:gd name="T0" fmla="*/ 9 w 57"/>
                                <a:gd name="T1" fmla="*/ 9 h 86"/>
                                <a:gd name="T2" fmla="*/ 0 w 57"/>
                                <a:gd name="T3" fmla="*/ 28 h 86"/>
                                <a:gd name="T4" fmla="*/ 0 w 57"/>
                                <a:gd name="T5" fmla="*/ 48 h 86"/>
                                <a:gd name="T6" fmla="*/ 0 w 57"/>
                                <a:gd name="T7" fmla="*/ 67 h 86"/>
                                <a:gd name="T8" fmla="*/ 9 w 57"/>
                                <a:gd name="T9" fmla="*/ 81 h 86"/>
                                <a:gd name="T10" fmla="*/ 19 w 57"/>
                                <a:gd name="T11" fmla="*/ 86 h 86"/>
                                <a:gd name="T12" fmla="*/ 33 w 57"/>
                                <a:gd name="T13" fmla="*/ 81 h 86"/>
                                <a:gd name="T14" fmla="*/ 43 w 57"/>
                                <a:gd name="T15" fmla="*/ 76 h 86"/>
                                <a:gd name="T16" fmla="*/ 52 w 57"/>
                                <a:gd name="T17" fmla="*/ 67 h 86"/>
                                <a:gd name="T18" fmla="*/ 57 w 57"/>
                                <a:gd name="T19" fmla="*/ 52 h 86"/>
                                <a:gd name="T20" fmla="*/ 57 w 57"/>
                                <a:gd name="T21" fmla="*/ 38 h 86"/>
                                <a:gd name="T22" fmla="*/ 52 w 57"/>
                                <a:gd name="T23" fmla="*/ 24 h 86"/>
                                <a:gd name="T24" fmla="*/ 48 w 57"/>
                                <a:gd name="T25" fmla="*/ 9 h 86"/>
                                <a:gd name="T26" fmla="*/ 43 w 57"/>
                                <a:gd name="T27" fmla="*/ 4 h 86"/>
                                <a:gd name="T28" fmla="*/ 28 w 57"/>
                                <a:gd name="T29" fmla="*/ 0 h 86"/>
                                <a:gd name="T30" fmla="*/ 19 w 57"/>
                                <a:gd name="T31" fmla="*/ 0 h 86"/>
                                <a:gd name="T32" fmla="*/ 9 w 57"/>
                                <a:gd name="T33" fmla="*/ 9 h 8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57" h="86">
                                  <a:moveTo>
                                    <a:pt x="9" y="9"/>
                                  </a:moveTo>
                                  <a:lnTo>
                                    <a:pt x="0" y="28"/>
                                  </a:lnTo>
                                  <a:lnTo>
                                    <a:pt x="0" y="48"/>
                                  </a:lnTo>
                                  <a:lnTo>
                                    <a:pt x="0" y="67"/>
                                  </a:lnTo>
                                  <a:lnTo>
                                    <a:pt x="9" y="81"/>
                                  </a:lnTo>
                                  <a:lnTo>
                                    <a:pt x="19" y="86"/>
                                  </a:lnTo>
                                  <a:lnTo>
                                    <a:pt x="33" y="81"/>
                                  </a:lnTo>
                                  <a:lnTo>
                                    <a:pt x="43" y="76"/>
                                  </a:lnTo>
                                  <a:lnTo>
                                    <a:pt x="52" y="67"/>
                                  </a:lnTo>
                                  <a:lnTo>
                                    <a:pt x="57" y="52"/>
                                  </a:lnTo>
                                  <a:lnTo>
                                    <a:pt x="57" y="38"/>
                                  </a:lnTo>
                                  <a:lnTo>
                                    <a:pt x="52" y="24"/>
                                  </a:lnTo>
                                  <a:lnTo>
                                    <a:pt x="48" y="9"/>
                                  </a:lnTo>
                                  <a:lnTo>
                                    <a:pt x="43" y="4"/>
                                  </a:lnTo>
                                  <a:lnTo>
                                    <a:pt x="28" y="0"/>
                                  </a:lnTo>
                                  <a:lnTo>
                                    <a:pt x="19" y="0"/>
                                  </a:lnTo>
                                  <a:lnTo>
                                    <a:pt x="9" y="9"/>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06" name="Freeform 25"/>
                          <wps:cNvSpPr>
                            <a:spLocks/>
                          </wps:cNvSpPr>
                          <wps:spPr bwMode="auto">
                            <a:xfrm>
                              <a:off x="2976" y="14843"/>
                              <a:ext cx="1195" cy="588"/>
                            </a:xfrm>
                            <a:custGeom>
                              <a:avLst/>
                              <a:gdLst>
                                <a:gd name="T0" fmla="*/ 153 w 1195"/>
                                <a:gd name="T1" fmla="*/ 523 h 615"/>
                                <a:gd name="T2" fmla="*/ 297 w 1195"/>
                                <a:gd name="T3" fmla="*/ 499 h 615"/>
                                <a:gd name="T4" fmla="*/ 432 w 1195"/>
                                <a:gd name="T5" fmla="*/ 423 h 615"/>
                                <a:gd name="T6" fmla="*/ 523 w 1195"/>
                                <a:gd name="T7" fmla="*/ 274 h 615"/>
                                <a:gd name="T8" fmla="*/ 537 w 1195"/>
                                <a:gd name="T9" fmla="*/ 317 h 615"/>
                                <a:gd name="T10" fmla="*/ 547 w 1195"/>
                                <a:gd name="T11" fmla="*/ 423 h 615"/>
                                <a:gd name="T12" fmla="*/ 600 w 1195"/>
                                <a:gd name="T13" fmla="*/ 432 h 615"/>
                                <a:gd name="T14" fmla="*/ 624 w 1195"/>
                                <a:gd name="T15" fmla="*/ 456 h 615"/>
                                <a:gd name="T16" fmla="*/ 681 w 1195"/>
                                <a:gd name="T17" fmla="*/ 562 h 615"/>
                                <a:gd name="T18" fmla="*/ 729 w 1195"/>
                                <a:gd name="T19" fmla="*/ 605 h 615"/>
                                <a:gd name="T20" fmla="*/ 763 w 1195"/>
                                <a:gd name="T21" fmla="*/ 499 h 615"/>
                                <a:gd name="T22" fmla="*/ 710 w 1195"/>
                                <a:gd name="T23" fmla="*/ 370 h 615"/>
                                <a:gd name="T24" fmla="*/ 816 w 1195"/>
                                <a:gd name="T25" fmla="*/ 490 h 615"/>
                                <a:gd name="T26" fmla="*/ 921 w 1195"/>
                                <a:gd name="T27" fmla="*/ 523 h 615"/>
                                <a:gd name="T28" fmla="*/ 921 w 1195"/>
                                <a:gd name="T29" fmla="*/ 451 h 615"/>
                                <a:gd name="T30" fmla="*/ 849 w 1195"/>
                                <a:gd name="T31" fmla="*/ 355 h 615"/>
                                <a:gd name="T32" fmla="*/ 801 w 1195"/>
                                <a:gd name="T33" fmla="*/ 317 h 615"/>
                                <a:gd name="T34" fmla="*/ 873 w 1195"/>
                                <a:gd name="T35" fmla="*/ 331 h 615"/>
                                <a:gd name="T36" fmla="*/ 941 w 1195"/>
                                <a:gd name="T37" fmla="*/ 341 h 615"/>
                                <a:gd name="T38" fmla="*/ 1003 w 1195"/>
                                <a:gd name="T39" fmla="*/ 375 h 615"/>
                                <a:gd name="T40" fmla="*/ 1065 w 1195"/>
                                <a:gd name="T41" fmla="*/ 432 h 615"/>
                                <a:gd name="T42" fmla="*/ 1104 w 1195"/>
                                <a:gd name="T43" fmla="*/ 432 h 615"/>
                                <a:gd name="T44" fmla="*/ 1118 w 1195"/>
                                <a:gd name="T45" fmla="*/ 451 h 615"/>
                                <a:gd name="T46" fmla="*/ 1085 w 1195"/>
                                <a:gd name="T47" fmla="*/ 447 h 615"/>
                                <a:gd name="T48" fmla="*/ 1051 w 1195"/>
                                <a:gd name="T49" fmla="*/ 475 h 615"/>
                                <a:gd name="T50" fmla="*/ 1051 w 1195"/>
                                <a:gd name="T51" fmla="*/ 547 h 615"/>
                                <a:gd name="T52" fmla="*/ 1099 w 1195"/>
                                <a:gd name="T53" fmla="*/ 595 h 615"/>
                                <a:gd name="T54" fmla="*/ 1161 w 1195"/>
                                <a:gd name="T55" fmla="*/ 576 h 615"/>
                                <a:gd name="T56" fmla="*/ 1195 w 1195"/>
                                <a:gd name="T57" fmla="*/ 485 h 615"/>
                                <a:gd name="T58" fmla="*/ 1118 w 1195"/>
                                <a:gd name="T59" fmla="*/ 355 h 615"/>
                                <a:gd name="T60" fmla="*/ 1013 w 1195"/>
                                <a:gd name="T61" fmla="*/ 288 h 615"/>
                                <a:gd name="T62" fmla="*/ 893 w 1195"/>
                                <a:gd name="T63" fmla="*/ 269 h 615"/>
                                <a:gd name="T64" fmla="*/ 773 w 1195"/>
                                <a:gd name="T65" fmla="*/ 259 h 615"/>
                                <a:gd name="T66" fmla="*/ 681 w 1195"/>
                                <a:gd name="T67" fmla="*/ 231 h 615"/>
                                <a:gd name="T68" fmla="*/ 629 w 1195"/>
                                <a:gd name="T69" fmla="*/ 154 h 615"/>
                                <a:gd name="T70" fmla="*/ 638 w 1195"/>
                                <a:gd name="T71" fmla="*/ 58 h 615"/>
                                <a:gd name="T72" fmla="*/ 705 w 1195"/>
                                <a:gd name="T73" fmla="*/ 53 h 615"/>
                                <a:gd name="T74" fmla="*/ 720 w 1195"/>
                                <a:gd name="T75" fmla="*/ 111 h 615"/>
                                <a:gd name="T76" fmla="*/ 701 w 1195"/>
                                <a:gd name="T77" fmla="*/ 154 h 615"/>
                                <a:gd name="T78" fmla="*/ 739 w 1195"/>
                                <a:gd name="T79" fmla="*/ 149 h 615"/>
                                <a:gd name="T80" fmla="*/ 758 w 1195"/>
                                <a:gd name="T81" fmla="*/ 144 h 615"/>
                                <a:gd name="T82" fmla="*/ 777 w 1195"/>
                                <a:gd name="T83" fmla="*/ 168 h 615"/>
                                <a:gd name="T84" fmla="*/ 811 w 1195"/>
                                <a:gd name="T85" fmla="*/ 154 h 615"/>
                                <a:gd name="T86" fmla="*/ 787 w 1195"/>
                                <a:gd name="T87" fmla="*/ 82 h 615"/>
                                <a:gd name="T88" fmla="*/ 734 w 1195"/>
                                <a:gd name="T89" fmla="*/ 24 h 615"/>
                                <a:gd name="T90" fmla="*/ 653 w 1195"/>
                                <a:gd name="T91" fmla="*/ 0 h 615"/>
                                <a:gd name="T92" fmla="*/ 552 w 1195"/>
                                <a:gd name="T93" fmla="*/ 34 h 615"/>
                                <a:gd name="T94" fmla="*/ 475 w 1195"/>
                                <a:gd name="T95" fmla="*/ 149 h 615"/>
                                <a:gd name="T96" fmla="*/ 408 w 1195"/>
                                <a:gd name="T97" fmla="*/ 250 h 615"/>
                                <a:gd name="T98" fmla="*/ 336 w 1195"/>
                                <a:gd name="T99" fmla="*/ 322 h 615"/>
                                <a:gd name="T100" fmla="*/ 245 w 1195"/>
                                <a:gd name="T101" fmla="*/ 379 h 615"/>
                                <a:gd name="T102" fmla="*/ 125 w 1195"/>
                                <a:gd name="T103" fmla="*/ 403 h 615"/>
                                <a:gd name="T104" fmla="*/ 14 w 1195"/>
                                <a:gd name="T105" fmla="*/ 413 h 615"/>
                                <a:gd name="T106" fmla="*/ 53 w 1195"/>
                                <a:gd name="T107" fmla="*/ 461 h 61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1195" h="615">
                                  <a:moveTo>
                                    <a:pt x="67" y="509"/>
                                  </a:moveTo>
                                  <a:lnTo>
                                    <a:pt x="91" y="514"/>
                                  </a:lnTo>
                                  <a:lnTo>
                                    <a:pt x="120" y="519"/>
                                  </a:lnTo>
                                  <a:lnTo>
                                    <a:pt x="153" y="523"/>
                                  </a:lnTo>
                                  <a:lnTo>
                                    <a:pt x="187" y="523"/>
                                  </a:lnTo>
                                  <a:lnTo>
                                    <a:pt x="225" y="519"/>
                                  </a:lnTo>
                                  <a:lnTo>
                                    <a:pt x="259" y="509"/>
                                  </a:lnTo>
                                  <a:lnTo>
                                    <a:pt x="297" y="499"/>
                                  </a:lnTo>
                                  <a:lnTo>
                                    <a:pt x="336" y="490"/>
                                  </a:lnTo>
                                  <a:lnTo>
                                    <a:pt x="369" y="471"/>
                                  </a:lnTo>
                                  <a:lnTo>
                                    <a:pt x="403" y="451"/>
                                  </a:lnTo>
                                  <a:lnTo>
                                    <a:pt x="432" y="423"/>
                                  </a:lnTo>
                                  <a:lnTo>
                                    <a:pt x="461" y="394"/>
                                  </a:lnTo>
                                  <a:lnTo>
                                    <a:pt x="489" y="360"/>
                                  </a:lnTo>
                                  <a:lnTo>
                                    <a:pt x="509" y="317"/>
                                  </a:lnTo>
                                  <a:lnTo>
                                    <a:pt x="523" y="274"/>
                                  </a:lnTo>
                                  <a:lnTo>
                                    <a:pt x="537" y="226"/>
                                  </a:lnTo>
                                  <a:lnTo>
                                    <a:pt x="542" y="250"/>
                                  </a:lnTo>
                                  <a:lnTo>
                                    <a:pt x="537" y="279"/>
                                  </a:lnTo>
                                  <a:lnTo>
                                    <a:pt x="537" y="317"/>
                                  </a:lnTo>
                                  <a:lnTo>
                                    <a:pt x="533" y="355"/>
                                  </a:lnTo>
                                  <a:lnTo>
                                    <a:pt x="533" y="379"/>
                                  </a:lnTo>
                                  <a:lnTo>
                                    <a:pt x="537" y="399"/>
                                  </a:lnTo>
                                  <a:lnTo>
                                    <a:pt x="547" y="423"/>
                                  </a:lnTo>
                                  <a:lnTo>
                                    <a:pt x="557" y="437"/>
                                  </a:lnTo>
                                  <a:lnTo>
                                    <a:pt x="571" y="447"/>
                                  </a:lnTo>
                                  <a:lnTo>
                                    <a:pt x="585" y="447"/>
                                  </a:lnTo>
                                  <a:lnTo>
                                    <a:pt x="600" y="432"/>
                                  </a:lnTo>
                                  <a:lnTo>
                                    <a:pt x="614" y="403"/>
                                  </a:lnTo>
                                  <a:lnTo>
                                    <a:pt x="624" y="384"/>
                                  </a:lnTo>
                                  <a:lnTo>
                                    <a:pt x="629" y="399"/>
                                  </a:lnTo>
                                  <a:lnTo>
                                    <a:pt x="624" y="456"/>
                                  </a:lnTo>
                                  <a:lnTo>
                                    <a:pt x="633" y="499"/>
                                  </a:lnTo>
                                  <a:lnTo>
                                    <a:pt x="648" y="528"/>
                                  </a:lnTo>
                                  <a:lnTo>
                                    <a:pt x="667" y="547"/>
                                  </a:lnTo>
                                  <a:lnTo>
                                    <a:pt x="681" y="562"/>
                                  </a:lnTo>
                                  <a:lnTo>
                                    <a:pt x="701" y="576"/>
                                  </a:lnTo>
                                  <a:lnTo>
                                    <a:pt x="710" y="591"/>
                                  </a:lnTo>
                                  <a:lnTo>
                                    <a:pt x="715" y="615"/>
                                  </a:lnTo>
                                  <a:lnTo>
                                    <a:pt x="729" y="605"/>
                                  </a:lnTo>
                                  <a:lnTo>
                                    <a:pt x="739" y="586"/>
                                  </a:lnTo>
                                  <a:lnTo>
                                    <a:pt x="753" y="562"/>
                                  </a:lnTo>
                                  <a:lnTo>
                                    <a:pt x="758" y="533"/>
                                  </a:lnTo>
                                  <a:lnTo>
                                    <a:pt x="763" y="499"/>
                                  </a:lnTo>
                                  <a:lnTo>
                                    <a:pt x="758" y="466"/>
                                  </a:lnTo>
                                  <a:lnTo>
                                    <a:pt x="749" y="427"/>
                                  </a:lnTo>
                                  <a:lnTo>
                                    <a:pt x="725" y="394"/>
                                  </a:lnTo>
                                  <a:lnTo>
                                    <a:pt x="710" y="370"/>
                                  </a:lnTo>
                                  <a:lnTo>
                                    <a:pt x="725" y="360"/>
                                  </a:lnTo>
                                  <a:lnTo>
                                    <a:pt x="753" y="423"/>
                                  </a:lnTo>
                                  <a:lnTo>
                                    <a:pt x="787" y="466"/>
                                  </a:lnTo>
                                  <a:lnTo>
                                    <a:pt x="816" y="490"/>
                                  </a:lnTo>
                                  <a:lnTo>
                                    <a:pt x="854" y="499"/>
                                  </a:lnTo>
                                  <a:lnTo>
                                    <a:pt x="883" y="509"/>
                                  </a:lnTo>
                                  <a:lnTo>
                                    <a:pt x="907" y="514"/>
                                  </a:lnTo>
                                  <a:lnTo>
                                    <a:pt x="921" y="523"/>
                                  </a:lnTo>
                                  <a:lnTo>
                                    <a:pt x="931" y="538"/>
                                  </a:lnTo>
                                  <a:lnTo>
                                    <a:pt x="931" y="514"/>
                                  </a:lnTo>
                                  <a:lnTo>
                                    <a:pt x="931" y="485"/>
                                  </a:lnTo>
                                  <a:lnTo>
                                    <a:pt x="921" y="451"/>
                                  </a:lnTo>
                                  <a:lnTo>
                                    <a:pt x="907" y="423"/>
                                  </a:lnTo>
                                  <a:lnTo>
                                    <a:pt x="893" y="399"/>
                                  </a:lnTo>
                                  <a:lnTo>
                                    <a:pt x="869" y="375"/>
                                  </a:lnTo>
                                  <a:lnTo>
                                    <a:pt x="849" y="355"/>
                                  </a:lnTo>
                                  <a:lnTo>
                                    <a:pt x="825" y="346"/>
                                  </a:lnTo>
                                  <a:lnTo>
                                    <a:pt x="773" y="331"/>
                                  </a:lnTo>
                                  <a:lnTo>
                                    <a:pt x="782" y="312"/>
                                  </a:lnTo>
                                  <a:lnTo>
                                    <a:pt x="801" y="317"/>
                                  </a:lnTo>
                                  <a:lnTo>
                                    <a:pt x="816" y="327"/>
                                  </a:lnTo>
                                  <a:lnTo>
                                    <a:pt x="835" y="327"/>
                                  </a:lnTo>
                                  <a:lnTo>
                                    <a:pt x="854" y="331"/>
                                  </a:lnTo>
                                  <a:lnTo>
                                    <a:pt x="873" y="331"/>
                                  </a:lnTo>
                                  <a:lnTo>
                                    <a:pt x="888" y="331"/>
                                  </a:lnTo>
                                  <a:lnTo>
                                    <a:pt x="907" y="336"/>
                                  </a:lnTo>
                                  <a:lnTo>
                                    <a:pt x="921" y="336"/>
                                  </a:lnTo>
                                  <a:lnTo>
                                    <a:pt x="941" y="341"/>
                                  </a:lnTo>
                                  <a:lnTo>
                                    <a:pt x="955" y="346"/>
                                  </a:lnTo>
                                  <a:lnTo>
                                    <a:pt x="974" y="351"/>
                                  </a:lnTo>
                                  <a:lnTo>
                                    <a:pt x="989" y="360"/>
                                  </a:lnTo>
                                  <a:lnTo>
                                    <a:pt x="1003" y="375"/>
                                  </a:lnTo>
                                  <a:lnTo>
                                    <a:pt x="1022" y="389"/>
                                  </a:lnTo>
                                  <a:lnTo>
                                    <a:pt x="1041" y="403"/>
                                  </a:lnTo>
                                  <a:lnTo>
                                    <a:pt x="1056" y="427"/>
                                  </a:lnTo>
                                  <a:lnTo>
                                    <a:pt x="1065" y="432"/>
                                  </a:lnTo>
                                  <a:lnTo>
                                    <a:pt x="1075" y="432"/>
                                  </a:lnTo>
                                  <a:lnTo>
                                    <a:pt x="1085" y="432"/>
                                  </a:lnTo>
                                  <a:lnTo>
                                    <a:pt x="1094" y="432"/>
                                  </a:lnTo>
                                  <a:lnTo>
                                    <a:pt x="1104" y="432"/>
                                  </a:lnTo>
                                  <a:lnTo>
                                    <a:pt x="1113" y="437"/>
                                  </a:lnTo>
                                  <a:lnTo>
                                    <a:pt x="1118" y="442"/>
                                  </a:lnTo>
                                  <a:lnTo>
                                    <a:pt x="1128" y="451"/>
                                  </a:lnTo>
                                  <a:lnTo>
                                    <a:pt x="1118" y="451"/>
                                  </a:lnTo>
                                  <a:lnTo>
                                    <a:pt x="1109" y="451"/>
                                  </a:lnTo>
                                  <a:lnTo>
                                    <a:pt x="1104" y="447"/>
                                  </a:lnTo>
                                  <a:lnTo>
                                    <a:pt x="1094" y="447"/>
                                  </a:lnTo>
                                  <a:lnTo>
                                    <a:pt x="1085" y="447"/>
                                  </a:lnTo>
                                  <a:lnTo>
                                    <a:pt x="1075" y="447"/>
                                  </a:lnTo>
                                  <a:lnTo>
                                    <a:pt x="1070" y="451"/>
                                  </a:lnTo>
                                  <a:lnTo>
                                    <a:pt x="1061" y="456"/>
                                  </a:lnTo>
                                  <a:lnTo>
                                    <a:pt x="1051" y="475"/>
                                  </a:lnTo>
                                  <a:lnTo>
                                    <a:pt x="1046" y="495"/>
                                  </a:lnTo>
                                  <a:lnTo>
                                    <a:pt x="1046" y="514"/>
                                  </a:lnTo>
                                  <a:lnTo>
                                    <a:pt x="1046" y="533"/>
                                  </a:lnTo>
                                  <a:lnTo>
                                    <a:pt x="1051" y="547"/>
                                  </a:lnTo>
                                  <a:lnTo>
                                    <a:pt x="1061" y="562"/>
                                  </a:lnTo>
                                  <a:lnTo>
                                    <a:pt x="1070" y="576"/>
                                  </a:lnTo>
                                  <a:lnTo>
                                    <a:pt x="1080" y="586"/>
                                  </a:lnTo>
                                  <a:lnTo>
                                    <a:pt x="1099" y="595"/>
                                  </a:lnTo>
                                  <a:lnTo>
                                    <a:pt x="1113" y="595"/>
                                  </a:lnTo>
                                  <a:lnTo>
                                    <a:pt x="1128" y="595"/>
                                  </a:lnTo>
                                  <a:lnTo>
                                    <a:pt x="1147" y="591"/>
                                  </a:lnTo>
                                  <a:lnTo>
                                    <a:pt x="1161" y="576"/>
                                  </a:lnTo>
                                  <a:lnTo>
                                    <a:pt x="1176" y="562"/>
                                  </a:lnTo>
                                  <a:lnTo>
                                    <a:pt x="1185" y="538"/>
                                  </a:lnTo>
                                  <a:lnTo>
                                    <a:pt x="1195" y="514"/>
                                  </a:lnTo>
                                  <a:lnTo>
                                    <a:pt x="1195" y="485"/>
                                  </a:lnTo>
                                  <a:lnTo>
                                    <a:pt x="1181" y="451"/>
                                  </a:lnTo>
                                  <a:lnTo>
                                    <a:pt x="1166" y="418"/>
                                  </a:lnTo>
                                  <a:lnTo>
                                    <a:pt x="1142" y="384"/>
                                  </a:lnTo>
                                  <a:lnTo>
                                    <a:pt x="1118" y="355"/>
                                  </a:lnTo>
                                  <a:lnTo>
                                    <a:pt x="1089" y="327"/>
                                  </a:lnTo>
                                  <a:lnTo>
                                    <a:pt x="1065" y="307"/>
                                  </a:lnTo>
                                  <a:lnTo>
                                    <a:pt x="1041" y="298"/>
                                  </a:lnTo>
                                  <a:lnTo>
                                    <a:pt x="1013" y="288"/>
                                  </a:lnTo>
                                  <a:lnTo>
                                    <a:pt x="984" y="283"/>
                                  </a:lnTo>
                                  <a:lnTo>
                                    <a:pt x="955" y="279"/>
                                  </a:lnTo>
                                  <a:lnTo>
                                    <a:pt x="921" y="274"/>
                                  </a:lnTo>
                                  <a:lnTo>
                                    <a:pt x="893" y="269"/>
                                  </a:lnTo>
                                  <a:lnTo>
                                    <a:pt x="859" y="269"/>
                                  </a:lnTo>
                                  <a:lnTo>
                                    <a:pt x="830" y="264"/>
                                  </a:lnTo>
                                  <a:lnTo>
                                    <a:pt x="801" y="264"/>
                                  </a:lnTo>
                                  <a:lnTo>
                                    <a:pt x="773" y="259"/>
                                  </a:lnTo>
                                  <a:lnTo>
                                    <a:pt x="749" y="255"/>
                                  </a:lnTo>
                                  <a:lnTo>
                                    <a:pt x="725" y="250"/>
                                  </a:lnTo>
                                  <a:lnTo>
                                    <a:pt x="701" y="240"/>
                                  </a:lnTo>
                                  <a:lnTo>
                                    <a:pt x="681" y="231"/>
                                  </a:lnTo>
                                  <a:lnTo>
                                    <a:pt x="667" y="221"/>
                                  </a:lnTo>
                                  <a:lnTo>
                                    <a:pt x="653" y="207"/>
                                  </a:lnTo>
                                  <a:lnTo>
                                    <a:pt x="643" y="192"/>
                                  </a:lnTo>
                                  <a:lnTo>
                                    <a:pt x="629" y="154"/>
                                  </a:lnTo>
                                  <a:lnTo>
                                    <a:pt x="624" y="125"/>
                                  </a:lnTo>
                                  <a:lnTo>
                                    <a:pt x="624" y="96"/>
                                  </a:lnTo>
                                  <a:lnTo>
                                    <a:pt x="629" y="77"/>
                                  </a:lnTo>
                                  <a:lnTo>
                                    <a:pt x="638" y="58"/>
                                  </a:lnTo>
                                  <a:lnTo>
                                    <a:pt x="653" y="43"/>
                                  </a:lnTo>
                                  <a:lnTo>
                                    <a:pt x="667" y="43"/>
                                  </a:lnTo>
                                  <a:lnTo>
                                    <a:pt x="691" y="43"/>
                                  </a:lnTo>
                                  <a:lnTo>
                                    <a:pt x="705" y="53"/>
                                  </a:lnTo>
                                  <a:lnTo>
                                    <a:pt x="720" y="67"/>
                                  </a:lnTo>
                                  <a:lnTo>
                                    <a:pt x="725" y="82"/>
                                  </a:lnTo>
                                  <a:lnTo>
                                    <a:pt x="725" y="96"/>
                                  </a:lnTo>
                                  <a:lnTo>
                                    <a:pt x="720" y="111"/>
                                  </a:lnTo>
                                  <a:lnTo>
                                    <a:pt x="710" y="130"/>
                                  </a:lnTo>
                                  <a:lnTo>
                                    <a:pt x="701" y="139"/>
                                  </a:lnTo>
                                  <a:lnTo>
                                    <a:pt x="691" y="149"/>
                                  </a:lnTo>
                                  <a:lnTo>
                                    <a:pt x="701" y="154"/>
                                  </a:lnTo>
                                  <a:lnTo>
                                    <a:pt x="710" y="154"/>
                                  </a:lnTo>
                                  <a:lnTo>
                                    <a:pt x="720" y="154"/>
                                  </a:lnTo>
                                  <a:lnTo>
                                    <a:pt x="729" y="154"/>
                                  </a:lnTo>
                                  <a:lnTo>
                                    <a:pt x="739" y="149"/>
                                  </a:lnTo>
                                  <a:lnTo>
                                    <a:pt x="744" y="144"/>
                                  </a:lnTo>
                                  <a:lnTo>
                                    <a:pt x="749" y="139"/>
                                  </a:lnTo>
                                  <a:lnTo>
                                    <a:pt x="749" y="135"/>
                                  </a:lnTo>
                                  <a:lnTo>
                                    <a:pt x="758" y="144"/>
                                  </a:lnTo>
                                  <a:lnTo>
                                    <a:pt x="763" y="154"/>
                                  </a:lnTo>
                                  <a:lnTo>
                                    <a:pt x="768" y="163"/>
                                  </a:lnTo>
                                  <a:lnTo>
                                    <a:pt x="773" y="168"/>
                                  </a:lnTo>
                                  <a:lnTo>
                                    <a:pt x="777" y="168"/>
                                  </a:lnTo>
                                  <a:lnTo>
                                    <a:pt x="787" y="168"/>
                                  </a:lnTo>
                                  <a:lnTo>
                                    <a:pt x="792" y="168"/>
                                  </a:lnTo>
                                  <a:lnTo>
                                    <a:pt x="806" y="163"/>
                                  </a:lnTo>
                                  <a:lnTo>
                                    <a:pt x="811" y="154"/>
                                  </a:lnTo>
                                  <a:lnTo>
                                    <a:pt x="811" y="139"/>
                                  </a:lnTo>
                                  <a:lnTo>
                                    <a:pt x="806" y="120"/>
                                  </a:lnTo>
                                  <a:lnTo>
                                    <a:pt x="797" y="101"/>
                                  </a:lnTo>
                                  <a:lnTo>
                                    <a:pt x="787" y="82"/>
                                  </a:lnTo>
                                  <a:lnTo>
                                    <a:pt x="773" y="67"/>
                                  </a:lnTo>
                                  <a:lnTo>
                                    <a:pt x="758" y="48"/>
                                  </a:lnTo>
                                  <a:lnTo>
                                    <a:pt x="749" y="39"/>
                                  </a:lnTo>
                                  <a:lnTo>
                                    <a:pt x="734" y="24"/>
                                  </a:lnTo>
                                  <a:lnTo>
                                    <a:pt x="715" y="15"/>
                                  </a:lnTo>
                                  <a:lnTo>
                                    <a:pt x="696" y="10"/>
                                  </a:lnTo>
                                  <a:lnTo>
                                    <a:pt x="677" y="5"/>
                                  </a:lnTo>
                                  <a:lnTo>
                                    <a:pt x="653" y="0"/>
                                  </a:lnTo>
                                  <a:lnTo>
                                    <a:pt x="629" y="0"/>
                                  </a:lnTo>
                                  <a:lnTo>
                                    <a:pt x="609" y="5"/>
                                  </a:lnTo>
                                  <a:lnTo>
                                    <a:pt x="590" y="10"/>
                                  </a:lnTo>
                                  <a:lnTo>
                                    <a:pt x="552" y="34"/>
                                  </a:lnTo>
                                  <a:lnTo>
                                    <a:pt x="528" y="58"/>
                                  </a:lnTo>
                                  <a:lnTo>
                                    <a:pt x="509" y="87"/>
                                  </a:lnTo>
                                  <a:lnTo>
                                    <a:pt x="489" y="115"/>
                                  </a:lnTo>
                                  <a:lnTo>
                                    <a:pt x="475" y="149"/>
                                  </a:lnTo>
                                  <a:lnTo>
                                    <a:pt x="461" y="178"/>
                                  </a:lnTo>
                                  <a:lnTo>
                                    <a:pt x="446" y="207"/>
                                  </a:lnTo>
                                  <a:lnTo>
                                    <a:pt x="427" y="231"/>
                                  </a:lnTo>
                                  <a:lnTo>
                                    <a:pt x="408" y="250"/>
                                  </a:lnTo>
                                  <a:lnTo>
                                    <a:pt x="389" y="269"/>
                                  </a:lnTo>
                                  <a:lnTo>
                                    <a:pt x="369" y="288"/>
                                  </a:lnTo>
                                  <a:lnTo>
                                    <a:pt x="350" y="303"/>
                                  </a:lnTo>
                                  <a:lnTo>
                                    <a:pt x="336" y="322"/>
                                  </a:lnTo>
                                  <a:lnTo>
                                    <a:pt x="312" y="341"/>
                                  </a:lnTo>
                                  <a:lnTo>
                                    <a:pt x="293" y="355"/>
                                  </a:lnTo>
                                  <a:lnTo>
                                    <a:pt x="269" y="370"/>
                                  </a:lnTo>
                                  <a:lnTo>
                                    <a:pt x="245" y="379"/>
                                  </a:lnTo>
                                  <a:lnTo>
                                    <a:pt x="221" y="389"/>
                                  </a:lnTo>
                                  <a:lnTo>
                                    <a:pt x="192" y="399"/>
                                  </a:lnTo>
                                  <a:lnTo>
                                    <a:pt x="158" y="403"/>
                                  </a:lnTo>
                                  <a:lnTo>
                                    <a:pt x="125" y="403"/>
                                  </a:lnTo>
                                  <a:lnTo>
                                    <a:pt x="86" y="403"/>
                                  </a:lnTo>
                                  <a:lnTo>
                                    <a:pt x="48" y="403"/>
                                  </a:lnTo>
                                  <a:lnTo>
                                    <a:pt x="0" y="399"/>
                                  </a:lnTo>
                                  <a:lnTo>
                                    <a:pt x="14" y="413"/>
                                  </a:lnTo>
                                  <a:lnTo>
                                    <a:pt x="24" y="423"/>
                                  </a:lnTo>
                                  <a:lnTo>
                                    <a:pt x="33" y="437"/>
                                  </a:lnTo>
                                  <a:lnTo>
                                    <a:pt x="43" y="451"/>
                                  </a:lnTo>
                                  <a:lnTo>
                                    <a:pt x="53" y="461"/>
                                  </a:lnTo>
                                  <a:lnTo>
                                    <a:pt x="57" y="475"/>
                                  </a:lnTo>
                                  <a:lnTo>
                                    <a:pt x="62" y="490"/>
                                  </a:lnTo>
                                  <a:lnTo>
                                    <a:pt x="67" y="509"/>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07" name="Freeform 26"/>
                          <wps:cNvSpPr>
                            <a:spLocks/>
                          </wps:cNvSpPr>
                          <wps:spPr bwMode="auto">
                            <a:xfrm>
                              <a:off x="1929" y="15159"/>
                              <a:ext cx="648" cy="303"/>
                            </a:xfrm>
                            <a:custGeom>
                              <a:avLst/>
                              <a:gdLst>
                                <a:gd name="T0" fmla="*/ 605 w 648"/>
                                <a:gd name="T1" fmla="*/ 0 h 317"/>
                                <a:gd name="T2" fmla="*/ 581 w 648"/>
                                <a:gd name="T3" fmla="*/ 29 h 317"/>
                                <a:gd name="T4" fmla="*/ 552 w 648"/>
                                <a:gd name="T5" fmla="*/ 53 h 317"/>
                                <a:gd name="T6" fmla="*/ 528 w 648"/>
                                <a:gd name="T7" fmla="*/ 82 h 317"/>
                                <a:gd name="T8" fmla="*/ 500 w 648"/>
                                <a:gd name="T9" fmla="*/ 101 h 317"/>
                                <a:gd name="T10" fmla="*/ 466 w 648"/>
                                <a:gd name="T11" fmla="*/ 125 h 317"/>
                                <a:gd name="T12" fmla="*/ 437 w 648"/>
                                <a:gd name="T13" fmla="*/ 144 h 317"/>
                                <a:gd name="T14" fmla="*/ 404 w 648"/>
                                <a:gd name="T15" fmla="*/ 159 h 317"/>
                                <a:gd name="T16" fmla="*/ 370 w 648"/>
                                <a:gd name="T17" fmla="*/ 173 h 317"/>
                                <a:gd name="T18" fmla="*/ 336 w 648"/>
                                <a:gd name="T19" fmla="*/ 183 h 317"/>
                                <a:gd name="T20" fmla="*/ 298 w 648"/>
                                <a:gd name="T21" fmla="*/ 192 h 317"/>
                                <a:gd name="T22" fmla="*/ 264 w 648"/>
                                <a:gd name="T23" fmla="*/ 202 h 317"/>
                                <a:gd name="T24" fmla="*/ 226 w 648"/>
                                <a:gd name="T25" fmla="*/ 202 h 317"/>
                                <a:gd name="T26" fmla="*/ 192 w 648"/>
                                <a:gd name="T27" fmla="*/ 207 h 317"/>
                                <a:gd name="T28" fmla="*/ 154 w 648"/>
                                <a:gd name="T29" fmla="*/ 202 h 317"/>
                                <a:gd name="T30" fmla="*/ 116 w 648"/>
                                <a:gd name="T31" fmla="*/ 197 h 317"/>
                                <a:gd name="T32" fmla="*/ 77 w 648"/>
                                <a:gd name="T33" fmla="*/ 192 h 317"/>
                                <a:gd name="T34" fmla="*/ 0 w 648"/>
                                <a:gd name="T35" fmla="*/ 288 h 317"/>
                                <a:gd name="T36" fmla="*/ 34 w 648"/>
                                <a:gd name="T37" fmla="*/ 298 h 317"/>
                                <a:gd name="T38" fmla="*/ 68 w 648"/>
                                <a:gd name="T39" fmla="*/ 308 h 317"/>
                                <a:gd name="T40" fmla="*/ 101 w 648"/>
                                <a:gd name="T41" fmla="*/ 312 h 317"/>
                                <a:gd name="T42" fmla="*/ 140 w 648"/>
                                <a:gd name="T43" fmla="*/ 317 h 317"/>
                                <a:gd name="T44" fmla="*/ 173 w 648"/>
                                <a:gd name="T45" fmla="*/ 317 h 317"/>
                                <a:gd name="T46" fmla="*/ 216 w 648"/>
                                <a:gd name="T47" fmla="*/ 317 h 317"/>
                                <a:gd name="T48" fmla="*/ 255 w 648"/>
                                <a:gd name="T49" fmla="*/ 312 h 317"/>
                                <a:gd name="T50" fmla="*/ 293 w 648"/>
                                <a:gd name="T51" fmla="*/ 308 h 317"/>
                                <a:gd name="T52" fmla="*/ 332 w 648"/>
                                <a:gd name="T53" fmla="*/ 298 h 317"/>
                                <a:gd name="T54" fmla="*/ 375 w 648"/>
                                <a:gd name="T55" fmla="*/ 288 h 317"/>
                                <a:gd name="T56" fmla="*/ 413 w 648"/>
                                <a:gd name="T57" fmla="*/ 279 h 317"/>
                                <a:gd name="T58" fmla="*/ 452 w 648"/>
                                <a:gd name="T59" fmla="*/ 264 h 317"/>
                                <a:gd name="T60" fmla="*/ 490 w 648"/>
                                <a:gd name="T61" fmla="*/ 245 h 317"/>
                                <a:gd name="T62" fmla="*/ 528 w 648"/>
                                <a:gd name="T63" fmla="*/ 226 h 317"/>
                                <a:gd name="T64" fmla="*/ 567 w 648"/>
                                <a:gd name="T65" fmla="*/ 202 h 317"/>
                                <a:gd name="T66" fmla="*/ 596 w 648"/>
                                <a:gd name="T67" fmla="*/ 178 h 317"/>
                                <a:gd name="T68" fmla="*/ 596 w 648"/>
                                <a:gd name="T69" fmla="*/ 168 h 317"/>
                                <a:gd name="T70" fmla="*/ 596 w 648"/>
                                <a:gd name="T71" fmla="*/ 159 h 317"/>
                                <a:gd name="T72" fmla="*/ 600 w 648"/>
                                <a:gd name="T73" fmla="*/ 144 h 317"/>
                                <a:gd name="T74" fmla="*/ 605 w 648"/>
                                <a:gd name="T75" fmla="*/ 130 h 317"/>
                                <a:gd name="T76" fmla="*/ 610 w 648"/>
                                <a:gd name="T77" fmla="*/ 120 h 317"/>
                                <a:gd name="T78" fmla="*/ 615 w 648"/>
                                <a:gd name="T79" fmla="*/ 106 h 317"/>
                                <a:gd name="T80" fmla="*/ 629 w 648"/>
                                <a:gd name="T81" fmla="*/ 92 h 317"/>
                                <a:gd name="T82" fmla="*/ 644 w 648"/>
                                <a:gd name="T83" fmla="*/ 77 h 317"/>
                                <a:gd name="T84" fmla="*/ 648 w 648"/>
                                <a:gd name="T85" fmla="*/ 68 h 317"/>
                                <a:gd name="T86" fmla="*/ 648 w 648"/>
                                <a:gd name="T87" fmla="*/ 58 h 317"/>
                                <a:gd name="T88" fmla="*/ 644 w 648"/>
                                <a:gd name="T89" fmla="*/ 48 h 317"/>
                                <a:gd name="T90" fmla="*/ 634 w 648"/>
                                <a:gd name="T91" fmla="*/ 39 h 317"/>
                                <a:gd name="T92" fmla="*/ 624 w 648"/>
                                <a:gd name="T93" fmla="*/ 29 h 317"/>
                                <a:gd name="T94" fmla="*/ 615 w 648"/>
                                <a:gd name="T95" fmla="*/ 24 h 317"/>
                                <a:gd name="T96" fmla="*/ 610 w 648"/>
                                <a:gd name="T97" fmla="*/ 10 h 317"/>
                                <a:gd name="T98" fmla="*/ 605 w 648"/>
                                <a:gd name="T99" fmla="*/ 0 h 31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Lst>
                              <a:rect l="0" t="0" r="r" b="b"/>
                              <a:pathLst>
                                <a:path w="648" h="317">
                                  <a:moveTo>
                                    <a:pt x="605" y="0"/>
                                  </a:moveTo>
                                  <a:lnTo>
                                    <a:pt x="581" y="29"/>
                                  </a:lnTo>
                                  <a:lnTo>
                                    <a:pt x="552" y="53"/>
                                  </a:lnTo>
                                  <a:lnTo>
                                    <a:pt x="528" y="82"/>
                                  </a:lnTo>
                                  <a:lnTo>
                                    <a:pt x="500" y="101"/>
                                  </a:lnTo>
                                  <a:lnTo>
                                    <a:pt x="466" y="125"/>
                                  </a:lnTo>
                                  <a:lnTo>
                                    <a:pt x="437" y="144"/>
                                  </a:lnTo>
                                  <a:lnTo>
                                    <a:pt x="404" y="159"/>
                                  </a:lnTo>
                                  <a:lnTo>
                                    <a:pt x="370" y="173"/>
                                  </a:lnTo>
                                  <a:lnTo>
                                    <a:pt x="336" y="183"/>
                                  </a:lnTo>
                                  <a:lnTo>
                                    <a:pt x="298" y="192"/>
                                  </a:lnTo>
                                  <a:lnTo>
                                    <a:pt x="264" y="202"/>
                                  </a:lnTo>
                                  <a:lnTo>
                                    <a:pt x="226" y="202"/>
                                  </a:lnTo>
                                  <a:lnTo>
                                    <a:pt x="192" y="207"/>
                                  </a:lnTo>
                                  <a:lnTo>
                                    <a:pt x="154" y="202"/>
                                  </a:lnTo>
                                  <a:lnTo>
                                    <a:pt x="116" y="197"/>
                                  </a:lnTo>
                                  <a:lnTo>
                                    <a:pt x="77" y="192"/>
                                  </a:lnTo>
                                  <a:lnTo>
                                    <a:pt x="0" y="288"/>
                                  </a:lnTo>
                                  <a:lnTo>
                                    <a:pt x="34" y="298"/>
                                  </a:lnTo>
                                  <a:lnTo>
                                    <a:pt x="68" y="308"/>
                                  </a:lnTo>
                                  <a:lnTo>
                                    <a:pt x="101" y="312"/>
                                  </a:lnTo>
                                  <a:lnTo>
                                    <a:pt x="140" y="317"/>
                                  </a:lnTo>
                                  <a:lnTo>
                                    <a:pt x="173" y="317"/>
                                  </a:lnTo>
                                  <a:lnTo>
                                    <a:pt x="216" y="317"/>
                                  </a:lnTo>
                                  <a:lnTo>
                                    <a:pt x="255" y="312"/>
                                  </a:lnTo>
                                  <a:lnTo>
                                    <a:pt x="293" y="308"/>
                                  </a:lnTo>
                                  <a:lnTo>
                                    <a:pt x="332" y="298"/>
                                  </a:lnTo>
                                  <a:lnTo>
                                    <a:pt x="375" y="288"/>
                                  </a:lnTo>
                                  <a:lnTo>
                                    <a:pt x="413" y="279"/>
                                  </a:lnTo>
                                  <a:lnTo>
                                    <a:pt x="452" y="264"/>
                                  </a:lnTo>
                                  <a:lnTo>
                                    <a:pt x="490" y="245"/>
                                  </a:lnTo>
                                  <a:lnTo>
                                    <a:pt x="528" y="226"/>
                                  </a:lnTo>
                                  <a:lnTo>
                                    <a:pt x="567" y="202"/>
                                  </a:lnTo>
                                  <a:lnTo>
                                    <a:pt x="596" y="178"/>
                                  </a:lnTo>
                                  <a:lnTo>
                                    <a:pt x="596" y="168"/>
                                  </a:lnTo>
                                  <a:lnTo>
                                    <a:pt x="596" y="159"/>
                                  </a:lnTo>
                                  <a:lnTo>
                                    <a:pt x="600" y="144"/>
                                  </a:lnTo>
                                  <a:lnTo>
                                    <a:pt x="605" y="130"/>
                                  </a:lnTo>
                                  <a:lnTo>
                                    <a:pt x="610" y="120"/>
                                  </a:lnTo>
                                  <a:lnTo>
                                    <a:pt x="615" y="106"/>
                                  </a:lnTo>
                                  <a:lnTo>
                                    <a:pt x="629" y="92"/>
                                  </a:lnTo>
                                  <a:lnTo>
                                    <a:pt x="644" y="77"/>
                                  </a:lnTo>
                                  <a:lnTo>
                                    <a:pt x="648" y="68"/>
                                  </a:lnTo>
                                  <a:lnTo>
                                    <a:pt x="648" y="58"/>
                                  </a:lnTo>
                                  <a:lnTo>
                                    <a:pt x="644" y="48"/>
                                  </a:lnTo>
                                  <a:lnTo>
                                    <a:pt x="634" y="39"/>
                                  </a:lnTo>
                                  <a:lnTo>
                                    <a:pt x="624" y="29"/>
                                  </a:lnTo>
                                  <a:lnTo>
                                    <a:pt x="615" y="24"/>
                                  </a:lnTo>
                                  <a:lnTo>
                                    <a:pt x="610" y="10"/>
                                  </a:lnTo>
                                  <a:lnTo>
                                    <a:pt x="605"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08" name="Freeform 27"/>
                          <wps:cNvSpPr>
                            <a:spLocks/>
                          </wps:cNvSpPr>
                          <wps:spPr bwMode="auto">
                            <a:xfrm>
                              <a:off x="2045" y="14687"/>
                              <a:ext cx="566" cy="624"/>
                            </a:xfrm>
                            <a:custGeom>
                              <a:avLst/>
                              <a:gdLst>
                                <a:gd name="T0" fmla="*/ 0 w 566"/>
                                <a:gd name="T1" fmla="*/ 638 h 653"/>
                                <a:gd name="T2" fmla="*/ 28 w 566"/>
                                <a:gd name="T3" fmla="*/ 648 h 653"/>
                                <a:gd name="T4" fmla="*/ 52 w 566"/>
                                <a:gd name="T5" fmla="*/ 653 h 653"/>
                                <a:gd name="T6" fmla="*/ 76 w 566"/>
                                <a:gd name="T7" fmla="*/ 653 h 653"/>
                                <a:gd name="T8" fmla="*/ 96 w 566"/>
                                <a:gd name="T9" fmla="*/ 643 h 653"/>
                                <a:gd name="T10" fmla="*/ 115 w 566"/>
                                <a:gd name="T11" fmla="*/ 629 h 653"/>
                                <a:gd name="T12" fmla="*/ 124 w 566"/>
                                <a:gd name="T13" fmla="*/ 619 h 653"/>
                                <a:gd name="T14" fmla="*/ 134 w 566"/>
                                <a:gd name="T15" fmla="*/ 605 h 653"/>
                                <a:gd name="T16" fmla="*/ 139 w 566"/>
                                <a:gd name="T17" fmla="*/ 595 h 653"/>
                                <a:gd name="T18" fmla="*/ 144 w 566"/>
                                <a:gd name="T19" fmla="*/ 576 h 653"/>
                                <a:gd name="T20" fmla="*/ 148 w 566"/>
                                <a:gd name="T21" fmla="*/ 571 h 653"/>
                                <a:gd name="T22" fmla="*/ 153 w 566"/>
                                <a:gd name="T23" fmla="*/ 586 h 653"/>
                                <a:gd name="T24" fmla="*/ 153 w 566"/>
                                <a:gd name="T25" fmla="*/ 610 h 653"/>
                                <a:gd name="T26" fmla="*/ 158 w 566"/>
                                <a:gd name="T27" fmla="*/ 619 h 653"/>
                                <a:gd name="T28" fmla="*/ 172 w 566"/>
                                <a:gd name="T29" fmla="*/ 619 h 653"/>
                                <a:gd name="T30" fmla="*/ 196 w 566"/>
                                <a:gd name="T31" fmla="*/ 610 h 653"/>
                                <a:gd name="T32" fmla="*/ 220 w 566"/>
                                <a:gd name="T33" fmla="*/ 595 h 653"/>
                                <a:gd name="T34" fmla="*/ 244 w 566"/>
                                <a:gd name="T35" fmla="*/ 576 h 653"/>
                                <a:gd name="T36" fmla="*/ 268 w 566"/>
                                <a:gd name="T37" fmla="*/ 552 h 653"/>
                                <a:gd name="T38" fmla="*/ 288 w 566"/>
                                <a:gd name="T39" fmla="*/ 518 h 653"/>
                                <a:gd name="T40" fmla="*/ 297 w 566"/>
                                <a:gd name="T41" fmla="*/ 485 h 653"/>
                                <a:gd name="T42" fmla="*/ 302 w 566"/>
                                <a:gd name="T43" fmla="*/ 461 h 653"/>
                                <a:gd name="T44" fmla="*/ 307 w 566"/>
                                <a:gd name="T45" fmla="*/ 446 h 653"/>
                                <a:gd name="T46" fmla="*/ 312 w 566"/>
                                <a:gd name="T47" fmla="*/ 446 h 653"/>
                                <a:gd name="T48" fmla="*/ 316 w 566"/>
                                <a:gd name="T49" fmla="*/ 461 h 653"/>
                                <a:gd name="T50" fmla="*/ 321 w 566"/>
                                <a:gd name="T51" fmla="*/ 475 h 653"/>
                                <a:gd name="T52" fmla="*/ 326 w 566"/>
                                <a:gd name="T53" fmla="*/ 485 h 653"/>
                                <a:gd name="T54" fmla="*/ 336 w 566"/>
                                <a:gd name="T55" fmla="*/ 499 h 653"/>
                                <a:gd name="T56" fmla="*/ 345 w 566"/>
                                <a:gd name="T57" fmla="*/ 504 h 653"/>
                                <a:gd name="T58" fmla="*/ 360 w 566"/>
                                <a:gd name="T59" fmla="*/ 504 h 653"/>
                                <a:gd name="T60" fmla="*/ 374 w 566"/>
                                <a:gd name="T61" fmla="*/ 494 h 653"/>
                                <a:gd name="T62" fmla="*/ 393 w 566"/>
                                <a:gd name="T63" fmla="*/ 475 h 653"/>
                                <a:gd name="T64" fmla="*/ 412 w 566"/>
                                <a:gd name="T65" fmla="*/ 442 h 653"/>
                                <a:gd name="T66" fmla="*/ 422 w 566"/>
                                <a:gd name="T67" fmla="*/ 422 h 653"/>
                                <a:gd name="T68" fmla="*/ 432 w 566"/>
                                <a:gd name="T69" fmla="*/ 389 h 653"/>
                                <a:gd name="T70" fmla="*/ 441 w 566"/>
                                <a:gd name="T71" fmla="*/ 350 h 653"/>
                                <a:gd name="T72" fmla="*/ 446 w 566"/>
                                <a:gd name="T73" fmla="*/ 312 h 653"/>
                                <a:gd name="T74" fmla="*/ 446 w 566"/>
                                <a:gd name="T75" fmla="*/ 269 h 653"/>
                                <a:gd name="T76" fmla="*/ 446 w 566"/>
                                <a:gd name="T77" fmla="*/ 226 h 653"/>
                                <a:gd name="T78" fmla="*/ 441 w 566"/>
                                <a:gd name="T79" fmla="*/ 192 h 653"/>
                                <a:gd name="T80" fmla="*/ 436 w 566"/>
                                <a:gd name="T81" fmla="*/ 163 h 653"/>
                                <a:gd name="T82" fmla="*/ 427 w 566"/>
                                <a:gd name="T83" fmla="*/ 139 h 653"/>
                                <a:gd name="T84" fmla="*/ 441 w 566"/>
                                <a:gd name="T85" fmla="*/ 120 h 653"/>
                                <a:gd name="T86" fmla="*/ 451 w 566"/>
                                <a:gd name="T87" fmla="*/ 139 h 653"/>
                                <a:gd name="T88" fmla="*/ 460 w 566"/>
                                <a:gd name="T89" fmla="*/ 154 h 653"/>
                                <a:gd name="T90" fmla="*/ 470 w 566"/>
                                <a:gd name="T91" fmla="*/ 163 h 653"/>
                                <a:gd name="T92" fmla="*/ 484 w 566"/>
                                <a:gd name="T93" fmla="*/ 173 h 653"/>
                                <a:gd name="T94" fmla="*/ 489 w 566"/>
                                <a:gd name="T95" fmla="*/ 158 h 653"/>
                                <a:gd name="T96" fmla="*/ 499 w 566"/>
                                <a:gd name="T97" fmla="*/ 139 h 653"/>
                                <a:gd name="T98" fmla="*/ 508 w 566"/>
                                <a:gd name="T99" fmla="*/ 120 h 653"/>
                                <a:gd name="T100" fmla="*/ 518 w 566"/>
                                <a:gd name="T101" fmla="*/ 106 h 653"/>
                                <a:gd name="T102" fmla="*/ 528 w 566"/>
                                <a:gd name="T103" fmla="*/ 86 h 653"/>
                                <a:gd name="T104" fmla="*/ 537 w 566"/>
                                <a:gd name="T105" fmla="*/ 77 h 653"/>
                                <a:gd name="T106" fmla="*/ 547 w 566"/>
                                <a:gd name="T107" fmla="*/ 67 h 653"/>
                                <a:gd name="T108" fmla="*/ 556 w 566"/>
                                <a:gd name="T109" fmla="*/ 58 h 653"/>
                                <a:gd name="T110" fmla="*/ 566 w 566"/>
                                <a:gd name="T111" fmla="*/ 58 h 653"/>
                                <a:gd name="T112" fmla="*/ 561 w 566"/>
                                <a:gd name="T113" fmla="*/ 53 h 653"/>
                                <a:gd name="T114" fmla="*/ 556 w 566"/>
                                <a:gd name="T115" fmla="*/ 53 h 653"/>
                                <a:gd name="T116" fmla="*/ 556 w 566"/>
                                <a:gd name="T117" fmla="*/ 53 h 653"/>
                                <a:gd name="T118" fmla="*/ 508 w 566"/>
                                <a:gd name="T119" fmla="*/ 0 h 653"/>
                                <a:gd name="T120" fmla="*/ 0 w 566"/>
                                <a:gd name="T121" fmla="*/ 638 h 65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Lst>
                              <a:rect l="0" t="0" r="r" b="b"/>
                              <a:pathLst>
                                <a:path w="566" h="653">
                                  <a:moveTo>
                                    <a:pt x="0" y="638"/>
                                  </a:moveTo>
                                  <a:lnTo>
                                    <a:pt x="28" y="648"/>
                                  </a:lnTo>
                                  <a:lnTo>
                                    <a:pt x="52" y="653"/>
                                  </a:lnTo>
                                  <a:lnTo>
                                    <a:pt x="76" y="653"/>
                                  </a:lnTo>
                                  <a:lnTo>
                                    <a:pt x="96" y="643"/>
                                  </a:lnTo>
                                  <a:lnTo>
                                    <a:pt x="115" y="629"/>
                                  </a:lnTo>
                                  <a:lnTo>
                                    <a:pt x="124" y="619"/>
                                  </a:lnTo>
                                  <a:lnTo>
                                    <a:pt x="134" y="605"/>
                                  </a:lnTo>
                                  <a:lnTo>
                                    <a:pt x="139" y="595"/>
                                  </a:lnTo>
                                  <a:lnTo>
                                    <a:pt x="144" y="576"/>
                                  </a:lnTo>
                                  <a:lnTo>
                                    <a:pt x="148" y="571"/>
                                  </a:lnTo>
                                  <a:lnTo>
                                    <a:pt x="153" y="586"/>
                                  </a:lnTo>
                                  <a:lnTo>
                                    <a:pt x="153" y="610"/>
                                  </a:lnTo>
                                  <a:lnTo>
                                    <a:pt x="158" y="619"/>
                                  </a:lnTo>
                                  <a:lnTo>
                                    <a:pt x="172" y="619"/>
                                  </a:lnTo>
                                  <a:lnTo>
                                    <a:pt x="196" y="610"/>
                                  </a:lnTo>
                                  <a:lnTo>
                                    <a:pt x="220" y="595"/>
                                  </a:lnTo>
                                  <a:lnTo>
                                    <a:pt x="244" y="576"/>
                                  </a:lnTo>
                                  <a:lnTo>
                                    <a:pt x="268" y="552"/>
                                  </a:lnTo>
                                  <a:lnTo>
                                    <a:pt x="288" y="518"/>
                                  </a:lnTo>
                                  <a:lnTo>
                                    <a:pt x="297" y="485"/>
                                  </a:lnTo>
                                  <a:lnTo>
                                    <a:pt x="302" y="461"/>
                                  </a:lnTo>
                                  <a:lnTo>
                                    <a:pt x="307" y="446"/>
                                  </a:lnTo>
                                  <a:lnTo>
                                    <a:pt x="312" y="446"/>
                                  </a:lnTo>
                                  <a:lnTo>
                                    <a:pt x="316" y="461"/>
                                  </a:lnTo>
                                  <a:lnTo>
                                    <a:pt x="321" y="475"/>
                                  </a:lnTo>
                                  <a:lnTo>
                                    <a:pt x="326" y="485"/>
                                  </a:lnTo>
                                  <a:lnTo>
                                    <a:pt x="336" y="499"/>
                                  </a:lnTo>
                                  <a:lnTo>
                                    <a:pt x="345" y="504"/>
                                  </a:lnTo>
                                  <a:lnTo>
                                    <a:pt x="360" y="504"/>
                                  </a:lnTo>
                                  <a:lnTo>
                                    <a:pt x="374" y="494"/>
                                  </a:lnTo>
                                  <a:lnTo>
                                    <a:pt x="393" y="475"/>
                                  </a:lnTo>
                                  <a:lnTo>
                                    <a:pt x="412" y="442"/>
                                  </a:lnTo>
                                  <a:lnTo>
                                    <a:pt x="422" y="422"/>
                                  </a:lnTo>
                                  <a:lnTo>
                                    <a:pt x="432" y="389"/>
                                  </a:lnTo>
                                  <a:lnTo>
                                    <a:pt x="441" y="350"/>
                                  </a:lnTo>
                                  <a:lnTo>
                                    <a:pt x="446" y="312"/>
                                  </a:lnTo>
                                  <a:lnTo>
                                    <a:pt x="446" y="269"/>
                                  </a:lnTo>
                                  <a:lnTo>
                                    <a:pt x="446" y="226"/>
                                  </a:lnTo>
                                  <a:lnTo>
                                    <a:pt x="441" y="192"/>
                                  </a:lnTo>
                                  <a:lnTo>
                                    <a:pt x="436" y="163"/>
                                  </a:lnTo>
                                  <a:lnTo>
                                    <a:pt x="427" y="139"/>
                                  </a:lnTo>
                                  <a:lnTo>
                                    <a:pt x="441" y="120"/>
                                  </a:lnTo>
                                  <a:lnTo>
                                    <a:pt x="451" y="139"/>
                                  </a:lnTo>
                                  <a:lnTo>
                                    <a:pt x="460" y="154"/>
                                  </a:lnTo>
                                  <a:lnTo>
                                    <a:pt x="470" y="163"/>
                                  </a:lnTo>
                                  <a:lnTo>
                                    <a:pt x="484" y="173"/>
                                  </a:lnTo>
                                  <a:lnTo>
                                    <a:pt x="489" y="158"/>
                                  </a:lnTo>
                                  <a:lnTo>
                                    <a:pt x="499" y="139"/>
                                  </a:lnTo>
                                  <a:lnTo>
                                    <a:pt x="508" y="120"/>
                                  </a:lnTo>
                                  <a:lnTo>
                                    <a:pt x="518" y="106"/>
                                  </a:lnTo>
                                  <a:lnTo>
                                    <a:pt x="528" y="86"/>
                                  </a:lnTo>
                                  <a:lnTo>
                                    <a:pt x="537" y="77"/>
                                  </a:lnTo>
                                  <a:lnTo>
                                    <a:pt x="547" y="67"/>
                                  </a:lnTo>
                                  <a:lnTo>
                                    <a:pt x="556" y="58"/>
                                  </a:lnTo>
                                  <a:lnTo>
                                    <a:pt x="566" y="58"/>
                                  </a:lnTo>
                                  <a:lnTo>
                                    <a:pt x="561" y="53"/>
                                  </a:lnTo>
                                  <a:lnTo>
                                    <a:pt x="556" y="53"/>
                                  </a:lnTo>
                                  <a:lnTo>
                                    <a:pt x="556" y="53"/>
                                  </a:lnTo>
                                  <a:lnTo>
                                    <a:pt x="508" y="0"/>
                                  </a:lnTo>
                                  <a:lnTo>
                                    <a:pt x="0" y="638"/>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09" name="Freeform 28"/>
                          <wps:cNvSpPr>
                            <a:spLocks/>
                          </wps:cNvSpPr>
                          <wps:spPr bwMode="auto">
                            <a:xfrm>
                              <a:off x="2035" y="14623"/>
                              <a:ext cx="518" cy="674"/>
                            </a:xfrm>
                            <a:custGeom>
                              <a:avLst/>
                              <a:gdLst>
                                <a:gd name="T0" fmla="*/ 0 w 518"/>
                                <a:gd name="T1" fmla="*/ 667 h 705"/>
                                <a:gd name="T2" fmla="*/ 0 w 518"/>
                                <a:gd name="T3" fmla="*/ 609 h 705"/>
                                <a:gd name="T4" fmla="*/ 14 w 518"/>
                                <a:gd name="T5" fmla="*/ 561 h 705"/>
                                <a:gd name="T6" fmla="*/ 38 w 518"/>
                                <a:gd name="T7" fmla="*/ 537 h 705"/>
                                <a:gd name="T8" fmla="*/ 62 w 518"/>
                                <a:gd name="T9" fmla="*/ 523 h 705"/>
                                <a:gd name="T10" fmla="*/ 53 w 518"/>
                                <a:gd name="T11" fmla="*/ 513 h 705"/>
                                <a:gd name="T12" fmla="*/ 24 w 518"/>
                                <a:gd name="T13" fmla="*/ 509 h 705"/>
                                <a:gd name="T14" fmla="*/ 34 w 518"/>
                                <a:gd name="T15" fmla="*/ 461 h 705"/>
                                <a:gd name="T16" fmla="*/ 62 w 518"/>
                                <a:gd name="T17" fmla="*/ 398 h 705"/>
                                <a:gd name="T18" fmla="*/ 106 w 518"/>
                                <a:gd name="T19" fmla="*/ 345 h 705"/>
                                <a:gd name="T20" fmla="*/ 154 w 518"/>
                                <a:gd name="T21" fmla="*/ 331 h 705"/>
                                <a:gd name="T22" fmla="*/ 163 w 518"/>
                                <a:gd name="T23" fmla="*/ 312 h 705"/>
                                <a:gd name="T24" fmla="*/ 139 w 518"/>
                                <a:gd name="T25" fmla="*/ 302 h 705"/>
                                <a:gd name="T26" fmla="*/ 125 w 518"/>
                                <a:gd name="T27" fmla="*/ 288 h 705"/>
                                <a:gd name="T28" fmla="*/ 120 w 518"/>
                                <a:gd name="T29" fmla="*/ 259 h 705"/>
                                <a:gd name="T30" fmla="*/ 139 w 518"/>
                                <a:gd name="T31" fmla="*/ 216 h 705"/>
                                <a:gd name="T32" fmla="*/ 187 w 518"/>
                                <a:gd name="T33" fmla="*/ 177 h 705"/>
                                <a:gd name="T34" fmla="*/ 240 w 518"/>
                                <a:gd name="T35" fmla="*/ 158 h 705"/>
                                <a:gd name="T36" fmla="*/ 307 w 518"/>
                                <a:gd name="T37" fmla="*/ 144 h 705"/>
                                <a:gd name="T38" fmla="*/ 370 w 518"/>
                                <a:gd name="T39" fmla="*/ 149 h 705"/>
                                <a:gd name="T40" fmla="*/ 408 w 518"/>
                                <a:gd name="T41" fmla="*/ 168 h 705"/>
                                <a:gd name="T42" fmla="*/ 418 w 518"/>
                                <a:gd name="T43" fmla="*/ 149 h 705"/>
                                <a:gd name="T44" fmla="*/ 403 w 518"/>
                                <a:gd name="T45" fmla="*/ 134 h 705"/>
                                <a:gd name="T46" fmla="*/ 394 w 518"/>
                                <a:gd name="T47" fmla="*/ 120 h 705"/>
                                <a:gd name="T48" fmla="*/ 384 w 518"/>
                                <a:gd name="T49" fmla="*/ 105 h 705"/>
                                <a:gd name="T50" fmla="*/ 394 w 518"/>
                                <a:gd name="T51" fmla="*/ 91 h 705"/>
                                <a:gd name="T52" fmla="*/ 422 w 518"/>
                                <a:gd name="T53" fmla="*/ 72 h 705"/>
                                <a:gd name="T54" fmla="*/ 451 w 518"/>
                                <a:gd name="T55" fmla="*/ 43 h 705"/>
                                <a:gd name="T56" fmla="*/ 470 w 518"/>
                                <a:gd name="T57" fmla="*/ 24 h 705"/>
                                <a:gd name="T58" fmla="*/ 475 w 518"/>
                                <a:gd name="T59" fmla="*/ 0 h 705"/>
                                <a:gd name="T60" fmla="*/ 480 w 518"/>
                                <a:gd name="T61" fmla="*/ 9 h 705"/>
                                <a:gd name="T62" fmla="*/ 518 w 518"/>
                                <a:gd name="T63" fmla="*/ 67 h 70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518" h="705">
                                  <a:moveTo>
                                    <a:pt x="10" y="705"/>
                                  </a:moveTo>
                                  <a:lnTo>
                                    <a:pt x="0" y="667"/>
                                  </a:lnTo>
                                  <a:lnTo>
                                    <a:pt x="0" y="638"/>
                                  </a:lnTo>
                                  <a:lnTo>
                                    <a:pt x="0" y="609"/>
                                  </a:lnTo>
                                  <a:lnTo>
                                    <a:pt x="5" y="585"/>
                                  </a:lnTo>
                                  <a:lnTo>
                                    <a:pt x="14" y="561"/>
                                  </a:lnTo>
                                  <a:lnTo>
                                    <a:pt x="24" y="547"/>
                                  </a:lnTo>
                                  <a:lnTo>
                                    <a:pt x="38" y="537"/>
                                  </a:lnTo>
                                  <a:lnTo>
                                    <a:pt x="48" y="533"/>
                                  </a:lnTo>
                                  <a:lnTo>
                                    <a:pt x="62" y="523"/>
                                  </a:lnTo>
                                  <a:lnTo>
                                    <a:pt x="62" y="518"/>
                                  </a:lnTo>
                                  <a:lnTo>
                                    <a:pt x="53" y="513"/>
                                  </a:lnTo>
                                  <a:lnTo>
                                    <a:pt x="34" y="513"/>
                                  </a:lnTo>
                                  <a:lnTo>
                                    <a:pt x="24" y="509"/>
                                  </a:lnTo>
                                  <a:lnTo>
                                    <a:pt x="24" y="489"/>
                                  </a:lnTo>
                                  <a:lnTo>
                                    <a:pt x="34" y="461"/>
                                  </a:lnTo>
                                  <a:lnTo>
                                    <a:pt x="43" y="427"/>
                                  </a:lnTo>
                                  <a:lnTo>
                                    <a:pt x="62" y="398"/>
                                  </a:lnTo>
                                  <a:lnTo>
                                    <a:pt x="82" y="369"/>
                                  </a:lnTo>
                                  <a:lnTo>
                                    <a:pt x="106" y="345"/>
                                  </a:lnTo>
                                  <a:lnTo>
                                    <a:pt x="134" y="336"/>
                                  </a:lnTo>
                                  <a:lnTo>
                                    <a:pt x="154" y="331"/>
                                  </a:lnTo>
                                  <a:lnTo>
                                    <a:pt x="163" y="321"/>
                                  </a:lnTo>
                                  <a:lnTo>
                                    <a:pt x="163" y="312"/>
                                  </a:lnTo>
                                  <a:lnTo>
                                    <a:pt x="149" y="307"/>
                                  </a:lnTo>
                                  <a:lnTo>
                                    <a:pt x="139" y="302"/>
                                  </a:lnTo>
                                  <a:lnTo>
                                    <a:pt x="130" y="297"/>
                                  </a:lnTo>
                                  <a:lnTo>
                                    <a:pt x="125" y="288"/>
                                  </a:lnTo>
                                  <a:lnTo>
                                    <a:pt x="120" y="273"/>
                                  </a:lnTo>
                                  <a:lnTo>
                                    <a:pt x="120" y="259"/>
                                  </a:lnTo>
                                  <a:lnTo>
                                    <a:pt x="125" y="240"/>
                                  </a:lnTo>
                                  <a:lnTo>
                                    <a:pt x="139" y="216"/>
                                  </a:lnTo>
                                  <a:lnTo>
                                    <a:pt x="168" y="187"/>
                                  </a:lnTo>
                                  <a:lnTo>
                                    <a:pt x="187" y="177"/>
                                  </a:lnTo>
                                  <a:lnTo>
                                    <a:pt x="211" y="168"/>
                                  </a:lnTo>
                                  <a:lnTo>
                                    <a:pt x="240" y="158"/>
                                  </a:lnTo>
                                  <a:lnTo>
                                    <a:pt x="274" y="149"/>
                                  </a:lnTo>
                                  <a:lnTo>
                                    <a:pt x="307" y="144"/>
                                  </a:lnTo>
                                  <a:lnTo>
                                    <a:pt x="341" y="144"/>
                                  </a:lnTo>
                                  <a:lnTo>
                                    <a:pt x="370" y="149"/>
                                  </a:lnTo>
                                  <a:lnTo>
                                    <a:pt x="394" y="163"/>
                                  </a:lnTo>
                                  <a:lnTo>
                                    <a:pt x="408" y="168"/>
                                  </a:lnTo>
                                  <a:lnTo>
                                    <a:pt x="422" y="153"/>
                                  </a:lnTo>
                                  <a:lnTo>
                                    <a:pt x="418" y="149"/>
                                  </a:lnTo>
                                  <a:lnTo>
                                    <a:pt x="413" y="139"/>
                                  </a:lnTo>
                                  <a:lnTo>
                                    <a:pt x="403" y="134"/>
                                  </a:lnTo>
                                  <a:lnTo>
                                    <a:pt x="398" y="125"/>
                                  </a:lnTo>
                                  <a:lnTo>
                                    <a:pt x="394" y="120"/>
                                  </a:lnTo>
                                  <a:lnTo>
                                    <a:pt x="389" y="115"/>
                                  </a:lnTo>
                                  <a:lnTo>
                                    <a:pt x="384" y="105"/>
                                  </a:lnTo>
                                  <a:lnTo>
                                    <a:pt x="379" y="101"/>
                                  </a:lnTo>
                                  <a:lnTo>
                                    <a:pt x="394" y="91"/>
                                  </a:lnTo>
                                  <a:lnTo>
                                    <a:pt x="408" y="81"/>
                                  </a:lnTo>
                                  <a:lnTo>
                                    <a:pt x="422" y="72"/>
                                  </a:lnTo>
                                  <a:lnTo>
                                    <a:pt x="437" y="57"/>
                                  </a:lnTo>
                                  <a:lnTo>
                                    <a:pt x="451" y="43"/>
                                  </a:lnTo>
                                  <a:lnTo>
                                    <a:pt x="461" y="33"/>
                                  </a:lnTo>
                                  <a:lnTo>
                                    <a:pt x="470" y="24"/>
                                  </a:lnTo>
                                  <a:lnTo>
                                    <a:pt x="470" y="9"/>
                                  </a:lnTo>
                                  <a:lnTo>
                                    <a:pt x="475" y="0"/>
                                  </a:lnTo>
                                  <a:lnTo>
                                    <a:pt x="480" y="0"/>
                                  </a:lnTo>
                                  <a:lnTo>
                                    <a:pt x="480" y="9"/>
                                  </a:lnTo>
                                  <a:lnTo>
                                    <a:pt x="480" y="9"/>
                                  </a:lnTo>
                                  <a:lnTo>
                                    <a:pt x="518" y="67"/>
                                  </a:lnTo>
                                  <a:lnTo>
                                    <a:pt x="10" y="705"/>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10" name="Freeform 29"/>
                          <wps:cNvSpPr>
                            <a:spLocks/>
                          </wps:cNvSpPr>
                          <wps:spPr bwMode="auto">
                            <a:xfrm>
                              <a:off x="2611" y="14486"/>
                              <a:ext cx="158" cy="178"/>
                            </a:xfrm>
                            <a:custGeom>
                              <a:avLst/>
                              <a:gdLst>
                                <a:gd name="T0" fmla="*/ 38 w 158"/>
                                <a:gd name="T1" fmla="*/ 187 h 187"/>
                                <a:gd name="T2" fmla="*/ 53 w 158"/>
                                <a:gd name="T3" fmla="*/ 177 h 187"/>
                                <a:gd name="T4" fmla="*/ 67 w 158"/>
                                <a:gd name="T5" fmla="*/ 163 h 187"/>
                                <a:gd name="T6" fmla="*/ 86 w 158"/>
                                <a:gd name="T7" fmla="*/ 158 h 187"/>
                                <a:gd name="T8" fmla="*/ 101 w 158"/>
                                <a:gd name="T9" fmla="*/ 149 h 187"/>
                                <a:gd name="T10" fmla="*/ 115 w 158"/>
                                <a:gd name="T11" fmla="*/ 144 h 187"/>
                                <a:gd name="T12" fmla="*/ 130 w 158"/>
                                <a:gd name="T13" fmla="*/ 144 h 187"/>
                                <a:gd name="T14" fmla="*/ 144 w 158"/>
                                <a:gd name="T15" fmla="*/ 139 h 187"/>
                                <a:gd name="T16" fmla="*/ 158 w 158"/>
                                <a:gd name="T17" fmla="*/ 144 h 187"/>
                                <a:gd name="T18" fmla="*/ 149 w 158"/>
                                <a:gd name="T19" fmla="*/ 129 h 187"/>
                                <a:gd name="T20" fmla="*/ 139 w 158"/>
                                <a:gd name="T21" fmla="*/ 120 h 187"/>
                                <a:gd name="T22" fmla="*/ 130 w 158"/>
                                <a:gd name="T23" fmla="*/ 110 h 187"/>
                                <a:gd name="T24" fmla="*/ 125 w 158"/>
                                <a:gd name="T25" fmla="*/ 101 h 187"/>
                                <a:gd name="T26" fmla="*/ 115 w 158"/>
                                <a:gd name="T27" fmla="*/ 91 h 187"/>
                                <a:gd name="T28" fmla="*/ 106 w 158"/>
                                <a:gd name="T29" fmla="*/ 86 h 187"/>
                                <a:gd name="T30" fmla="*/ 96 w 158"/>
                                <a:gd name="T31" fmla="*/ 77 h 187"/>
                                <a:gd name="T32" fmla="*/ 91 w 158"/>
                                <a:gd name="T33" fmla="*/ 77 h 187"/>
                                <a:gd name="T34" fmla="*/ 96 w 158"/>
                                <a:gd name="T35" fmla="*/ 72 h 187"/>
                                <a:gd name="T36" fmla="*/ 106 w 158"/>
                                <a:gd name="T37" fmla="*/ 62 h 187"/>
                                <a:gd name="T38" fmla="*/ 115 w 158"/>
                                <a:gd name="T39" fmla="*/ 57 h 187"/>
                                <a:gd name="T40" fmla="*/ 120 w 158"/>
                                <a:gd name="T41" fmla="*/ 48 h 187"/>
                                <a:gd name="T42" fmla="*/ 125 w 158"/>
                                <a:gd name="T43" fmla="*/ 33 h 187"/>
                                <a:gd name="T44" fmla="*/ 125 w 158"/>
                                <a:gd name="T45" fmla="*/ 24 h 187"/>
                                <a:gd name="T46" fmla="*/ 120 w 158"/>
                                <a:gd name="T47" fmla="*/ 9 h 187"/>
                                <a:gd name="T48" fmla="*/ 115 w 158"/>
                                <a:gd name="T49" fmla="*/ 0 h 187"/>
                                <a:gd name="T50" fmla="*/ 0 w 158"/>
                                <a:gd name="T51" fmla="*/ 144 h 187"/>
                                <a:gd name="T52" fmla="*/ 38 w 158"/>
                                <a:gd name="T53" fmla="*/ 187 h 18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Lst>
                              <a:rect l="0" t="0" r="r" b="b"/>
                              <a:pathLst>
                                <a:path w="158" h="187">
                                  <a:moveTo>
                                    <a:pt x="38" y="187"/>
                                  </a:moveTo>
                                  <a:lnTo>
                                    <a:pt x="53" y="177"/>
                                  </a:lnTo>
                                  <a:lnTo>
                                    <a:pt x="67" y="163"/>
                                  </a:lnTo>
                                  <a:lnTo>
                                    <a:pt x="86" y="158"/>
                                  </a:lnTo>
                                  <a:lnTo>
                                    <a:pt x="101" y="149"/>
                                  </a:lnTo>
                                  <a:lnTo>
                                    <a:pt x="115" y="144"/>
                                  </a:lnTo>
                                  <a:lnTo>
                                    <a:pt x="130" y="144"/>
                                  </a:lnTo>
                                  <a:lnTo>
                                    <a:pt x="144" y="139"/>
                                  </a:lnTo>
                                  <a:lnTo>
                                    <a:pt x="158" y="144"/>
                                  </a:lnTo>
                                  <a:lnTo>
                                    <a:pt x="149" y="129"/>
                                  </a:lnTo>
                                  <a:lnTo>
                                    <a:pt x="139" y="120"/>
                                  </a:lnTo>
                                  <a:lnTo>
                                    <a:pt x="130" y="110"/>
                                  </a:lnTo>
                                  <a:lnTo>
                                    <a:pt x="125" y="101"/>
                                  </a:lnTo>
                                  <a:lnTo>
                                    <a:pt x="115" y="91"/>
                                  </a:lnTo>
                                  <a:lnTo>
                                    <a:pt x="106" y="86"/>
                                  </a:lnTo>
                                  <a:lnTo>
                                    <a:pt x="96" y="77"/>
                                  </a:lnTo>
                                  <a:lnTo>
                                    <a:pt x="91" y="77"/>
                                  </a:lnTo>
                                  <a:lnTo>
                                    <a:pt x="96" y="72"/>
                                  </a:lnTo>
                                  <a:lnTo>
                                    <a:pt x="106" y="62"/>
                                  </a:lnTo>
                                  <a:lnTo>
                                    <a:pt x="115" y="57"/>
                                  </a:lnTo>
                                  <a:lnTo>
                                    <a:pt x="120" y="48"/>
                                  </a:lnTo>
                                  <a:lnTo>
                                    <a:pt x="125" y="33"/>
                                  </a:lnTo>
                                  <a:lnTo>
                                    <a:pt x="125" y="24"/>
                                  </a:lnTo>
                                  <a:lnTo>
                                    <a:pt x="120" y="9"/>
                                  </a:lnTo>
                                  <a:lnTo>
                                    <a:pt x="115" y="0"/>
                                  </a:lnTo>
                                  <a:lnTo>
                                    <a:pt x="0" y="144"/>
                                  </a:lnTo>
                                  <a:lnTo>
                                    <a:pt x="38" y="187"/>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11" name="Freeform 30"/>
                          <wps:cNvSpPr>
                            <a:spLocks/>
                          </wps:cNvSpPr>
                          <wps:spPr bwMode="auto">
                            <a:xfrm>
                              <a:off x="2573" y="14435"/>
                              <a:ext cx="153" cy="188"/>
                            </a:xfrm>
                            <a:custGeom>
                              <a:avLst/>
                              <a:gdLst>
                                <a:gd name="T0" fmla="*/ 0 w 153"/>
                                <a:gd name="T1" fmla="*/ 149 h 197"/>
                                <a:gd name="T2" fmla="*/ 9 w 153"/>
                                <a:gd name="T3" fmla="*/ 130 h 197"/>
                                <a:gd name="T4" fmla="*/ 19 w 153"/>
                                <a:gd name="T5" fmla="*/ 110 h 197"/>
                                <a:gd name="T6" fmla="*/ 24 w 153"/>
                                <a:gd name="T7" fmla="*/ 91 h 197"/>
                                <a:gd name="T8" fmla="*/ 33 w 153"/>
                                <a:gd name="T9" fmla="*/ 67 h 197"/>
                                <a:gd name="T10" fmla="*/ 38 w 153"/>
                                <a:gd name="T11" fmla="*/ 53 h 197"/>
                                <a:gd name="T12" fmla="*/ 38 w 153"/>
                                <a:gd name="T13" fmla="*/ 29 h 197"/>
                                <a:gd name="T14" fmla="*/ 38 w 153"/>
                                <a:gd name="T15" fmla="*/ 14 h 197"/>
                                <a:gd name="T16" fmla="*/ 38 w 153"/>
                                <a:gd name="T17" fmla="*/ 0 h 197"/>
                                <a:gd name="T18" fmla="*/ 48 w 153"/>
                                <a:gd name="T19" fmla="*/ 10 h 197"/>
                                <a:gd name="T20" fmla="*/ 52 w 153"/>
                                <a:gd name="T21" fmla="*/ 19 h 197"/>
                                <a:gd name="T22" fmla="*/ 62 w 153"/>
                                <a:gd name="T23" fmla="*/ 29 h 197"/>
                                <a:gd name="T24" fmla="*/ 72 w 153"/>
                                <a:gd name="T25" fmla="*/ 43 h 197"/>
                                <a:gd name="T26" fmla="*/ 81 w 153"/>
                                <a:gd name="T27" fmla="*/ 53 h 197"/>
                                <a:gd name="T28" fmla="*/ 86 w 153"/>
                                <a:gd name="T29" fmla="*/ 62 h 197"/>
                                <a:gd name="T30" fmla="*/ 91 w 153"/>
                                <a:gd name="T31" fmla="*/ 72 h 197"/>
                                <a:gd name="T32" fmla="*/ 91 w 153"/>
                                <a:gd name="T33" fmla="*/ 82 h 197"/>
                                <a:gd name="T34" fmla="*/ 96 w 153"/>
                                <a:gd name="T35" fmla="*/ 72 h 197"/>
                                <a:gd name="T36" fmla="*/ 100 w 153"/>
                                <a:gd name="T37" fmla="*/ 62 h 197"/>
                                <a:gd name="T38" fmla="*/ 105 w 153"/>
                                <a:gd name="T39" fmla="*/ 53 h 197"/>
                                <a:gd name="T40" fmla="*/ 115 w 153"/>
                                <a:gd name="T41" fmla="*/ 43 h 197"/>
                                <a:gd name="T42" fmla="*/ 124 w 153"/>
                                <a:gd name="T43" fmla="*/ 38 h 197"/>
                                <a:gd name="T44" fmla="*/ 134 w 153"/>
                                <a:gd name="T45" fmla="*/ 38 h 197"/>
                                <a:gd name="T46" fmla="*/ 144 w 153"/>
                                <a:gd name="T47" fmla="*/ 43 h 197"/>
                                <a:gd name="T48" fmla="*/ 153 w 153"/>
                                <a:gd name="T49" fmla="*/ 53 h 197"/>
                                <a:gd name="T50" fmla="*/ 38 w 153"/>
                                <a:gd name="T51" fmla="*/ 197 h 197"/>
                                <a:gd name="T52" fmla="*/ 0 w 153"/>
                                <a:gd name="T53" fmla="*/ 149 h 19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Lst>
                              <a:rect l="0" t="0" r="r" b="b"/>
                              <a:pathLst>
                                <a:path w="153" h="197">
                                  <a:moveTo>
                                    <a:pt x="0" y="149"/>
                                  </a:moveTo>
                                  <a:lnTo>
                                    <a:pt x="9" y="130"/>
                                  </a:lnTo>
                                  <a:lnTo>
                                    <a:pt x="19" y="110"/>
                                  </a:lnTo>
                                  <a:lnTo>
                                    <a:pt x="24" y="91"/>
                                  </a:lnTo>
                                  <a:lnTo>
                                    <a:pt x="33" y="67"/>
                                  </a:lnTo>
                                  <a:lnTo>
                                    <a:pt x="38" y="53"/>
                                  </a:lnTo>
                                  <a:lnTo>
                                    <a:pt x="38" y="29"/>
                                  </a:lnTo>
                                  <a:lnTo>
                                    <a:pt x="38" y="14"/>
                                  </a:lnTo>
                                  <a:lnTo>
                                    <a:pt x="38" y="0"/>
                                  </a:lnTo>
                                  <a:lnTo>
                                    <a:pt x="48" y="10"/>
                                  </a:lnTo>
                                  <a:lnTo>
                                    <a:pt x="52" y="19"/>
                                  </a:lnTo>
                                  <a:lnTo>
                                    <a:pt x="62" y="29"/>
                                  </a:lnTo>
                                  <a:lnTo>
                                    <a:pt x="72" y="43"/>
                                  </a:lnTo>
                                  <a:lnTo>
                                    <a:pt x="81" y="53"/>
                                  </a:lnTo>
                                  <a:lnTo>
                                    <a:pt x="86" y="62"/>
                                  </a:lnTo>
                                  <a:lnTo>
                                    <a:pt x="91" y="72"/>
                                  </a:lnTo>
                                  <a:lnTo>
                                    <a:pt x="91" y="82"/>
                                  </a:lnTo>
                                  <a:lnTo>
                                    <a:pt x="96" y="72"/>
                                  </a:lnTo>
                                  <a:lnTo>
                                    <a:pt x="100" y="62"/>
                                  </a:lnTo>
                                  <a:lnTo>
                                    <a:pt x="105" y="53"/>
                                  </a:lnTo>
                                  <a:lnTo>
                                    <a:pt x="115" y="43"/>
                                  </a:lnTo>
                                  <a:lnTo>
                                    <a:pt x="124" y="38"/>
                                  </a:lnTo>
                                  <a:lnTo>
                                    <a:pt x="134" y="38"/>
                                  </a:lnTo>
                                  <a:lnTo>
                                    <a:pt x="144" y="43"/>
                                  </a:lnTo>
                                  <a:lnTo>
                                    <a:pt x="153" y="53"/>
                                  </a:lnTo>
                                  <a:lnTo>
                                    <a:pt x="38" y="197"/>
                                  </a:lnTo>
                                  <a:lnTo>
                                    <a:pt x="0" y="149"/>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12" name="Freeform 31"/>
                          <wps:cNvSpPr>
                            <a:spLocks/>
                          </wps:cNvSpPr>
                          <wps:spPr bwMode="auto">
                            <a:xfrm>
                              <a:off x="2462" y="14494"/>
                              <a:ext cx="139" cy="175"/>
                            </a:xfrm>
                            <a:custGeom>
                              <a:avLst/>
                              <a:gdLst>
                                <a:gd name="T0" fmla="*/ 111 w 139"/>
                                <a:gd name="T1" fmla="*/ 183 h 183"/>
                                <a:gd name="T2" fmla="*/ 91 w 139"/>
                                <a:gd name="T3" fmla="*/ 164 h 183"/>
                                <a:gd name="T4" fmla="*/ 77 w 139"/>
                                <a:gd name="T5" fmla="*/ 144 h 183"/>
                                <a:gd name="T6" fmla="*/ 58 w 139"/>
                                <a:gd name="T7" fmla="*/ 120 h 183"/>
                                <a:gd name="T8" fmla="*/ 43 w 139"/>
                                <a:gd name="T9" fmla="*/ 101 h 183"/>
                                <a:gd name="T10" fmla="*/ 29 w 139"/>
                                <a:gd name="T11" fmla="*/ 82 h 183"/>
                                <a:gd name="T12" fmla="*/ 15 w 139"/>
                                <a:gd name="T13" fmla="*/ 68 h 183"/>
                                <a:gd name="T14" fmla="*/ 5 w 139"/>
                                <a:gd name="T15" fmla="*/ 53 h 183"/>
                                <a:gd name="T16" fmla="*/ 0 w 139"/>
                                <a:gd name="T17" fmla="*/ 48 h 183"/>
                                <a:gd name="T18" fmla="*/ 0 w 139"/>
                                <a:gd name="T19" fmla="*/ 39 h 183"/>
                                <a:gd name="T20" fmla="*/ 0 w 139"/>
                                <a:gd name="T21" fmla="*/ 29 h 183"/>
                                <a:gd name="T22" fmla="*/ 0 w 139"/>
                                <a:gd name="T23" fmla="*/ 20 h 183"/>
                                <a:gd name="T24" fmla="*/ 5 w 139"/>
                                <a:gd name="T25" fmla="*/ 10 h 183"/>
                                <a:gd name="T26" fmla="*/ 10 w 139"/>
                                <a:gd name="T27" fmla="*/ 5 h 183"/>
                                <a:gd name="T28" fmla="*/ 15 w 139"/>
                                <a:gd name="T29" fmla="*/ 0 h 183"/>
                                <a:gd name="T30" fmla="*/ 24 w 139"/>
                                <a:gd name="T31" fmla="*/ 0 h 183"/>
                                <a:gd name="T32" fmla="*/ 34 w 139"/>
                                <a:gd name="T33" fmla="*/ 10 h 183"/>
                                <a:gd name="T34" fmla="*/ 48 w 139"/>
                                <a:gd name="T35" fmla="*/ 24 h 183"/>
                                <a:gd name="T36" fmla="*/ 63 w 139"/>
                                <a:gd name="T37" fmla="*/ 44 h 183"/>
                                <a:gd name="T38" fmla="*/ 77 w 139"/>
                                <a:gd name="T39" fmla="*/ 68 h 183"/>
                                <a:gd name="T40" fmla="*/ 96 w 139"/>
                                <a:gd name="T41" fmla="*/ 92 h 183"/>
                                <a:gd name="T42" fmla="*/ 111 w 139"/>
                                <a:gd name="T43" fmla="*/ 111 h 183"/>
                                <a:gd name="T44" fmla="*/ 125 w 139"/>
                                <a:gd name="T45" fmla="*/ 130 h 183"/>
                                <a:gd name="T46" fmla="*/ 135 w 139"/>
                                <a:gd name="T47" fmla="*/ 144 h 183"/>
                                <a:gd name="T48" fmla="*/ 139 w 139"/>
                                <a:gd name="T49" fmla="*/ 149 h 183"/>
                                <a:gd name="T50" fmla="*/ 111 w 139"/>
                                <a:gd name="T51" fmla="*/ 183 h 18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Lst>
                              <a:rect l="0" t="0" r="r" b="b"/>
                              <a:pathLst>
                                <a:path w="139" h="183">
                                  <a:moveTo>
                                    <a:pt x="111" y="183"/>
                                  </a:moveTo>
                                  <a:lnTo>
                                    <a:pt x="91" y="164"/>
                                  </a:lnTo>
                                  <a:lnTo>
                                    <a:pt x="77" y="144"/>
                                  </a:lnTo>
                                  <a:lnTo>
                                    <a:pt x="58" y="120"/>
                                  </a:lnTo>
                                  <a:lnTo>
                                    <a:pt x="43" y="101"/>
                                  </a:lnTo>
                                  <a:lnTo>
                                    <a:pt x="29" y="82"/>
                                  </a:lnTo>
                                  <a:lnTo>
                                    <a:pt x="15" y="68"/>
                                  </a:lnTo>
                                  <a:lnTo>
                                    <a:pt x="5" y="53"/>
                                  </a:lnTo>
                                  <a:lnTo>
                                    <a:pt x="0" y="48"/>
                                  </a:lnTo>
                                  <a:lnTo>
                                    <a:pt x="0" y="39"/>
                                  </a:lnTo>
                                  <a:lnTo>
                                    <a:pt x="0" y="29"/>
                                  </a:lnTo>
                                  <a:lnTo>
                                    <a:pt x="0" y="20"/>
                                  </a:lnTo>
                                  <a:lnTo>
                                    <a:pt x="5" y="10"/>
                                  </a:lnTo>
                                  <a:lnTo>
                                    <a:pt x="10" y="5"/>
                                  </a:lnTo>
                                  <a:lnTo>
                                    <a:pt x="15" y="0"/>
                                  </a:lnTo>
                                  <a:lnTo>
                                    <a:pt x="24" y="0"/>
                                  </a:lnTo>
                                  <a:lnTo>
                                    <a:pt x="34" y="10"/>
                                  </a:lnTo>
                                  <a:lnTo>
                                    <a:pt x="48" y="24"/>
                                  </a:lnTo>
                                  <a:lnTo>
                                    <a:pt x="63" y="44"/>
                                  </a:lnTo>
                                  <a:lnTo>
                                    <a:pt x="77" y="68"/>
                                  </a:lnTo>
                                  <a:lnTo>
                                    <a:pt x="96" y="92"/>
                                  </a:lnTo>
                                  <a:lnTo>
                                    <a:pt x="111" y="111"/>
                                  </a:lnTo>
                                  <a:lnTo>
                                    <a:pt x="125" y="130"/>
                                  </a:lnTo>
                                  <a:lnTo>
                                    <a:pt x="135" y="144"/>
                                  </a:lnTo>
                                  <a:lnTo>
                                    <a:pt x="139" y="149"/>
                                  </a:lnTo>
                                  <a:lnTo>
                                    <a:pt x="111" y="183"/>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13" name="Freeform 32"/>
                          <wps:cNvSpPr>
                            <a:spLocks/>
                          </wps:cNvSpPr>
                          <wps:spPr bwMode="auto">
                            <a:xfrm>
                              <a:off x="1901" y="13737"/>
                              <a:ext cx="681" cy="983"/>
                            </a:xfrm>
                            <a:custGeom>
                              <a:avLst/>
                              <a:gdLst>
                                <a:gd name="T0" fmla="*/ 86 w 681"/>
                                <a:gd name="T1" fmla="*/ 452 h 1028"/>
                                <a:gd name="T2" fmla="*/ 139 w 681"/>
                                <a:gd name="T3" fmla="*/ 423 h 1028"/>
                                <a:gd name="T4" fmla="*/ 230 w 681"/>
                                <a:gd name="T5" fmla="*/ 610 h 1028"/>
                                <a:gd name="T6" fmla="*/ 345 w 681"/>
                                <a:gd name="T7" fmla="*/ 792 h 1028"/>
                                <a:gd name="T8" fmla="*/ 518 w 681"/>
                                <a:gd name="T9" fmla="*/ 860 h 1028"/>
                                <a:gd name="T10" fmla="*/ 638 w 681"/>
                                <a:gd name="T11" fmla="*/ 816 h 1028"/>
                                <a:gd name="T12" fmla="*/ 662 w 681"/>
                                <a:gd name="T13" fmla="*/ 749 h 1028"/>
                                <a:gd name="T14" fmla="*/ 600 w 681"/>
                                <a:gd name="T15" fmla="*/ 639 h 1028"/>
                                <a:gd name="T16" fmla="*/ 432 w 681"/>
                                <a:gd name="T17" fmla="*/ 552 h 1028"/>
                                <a:gd name="T18" fmla="*/ 369 w 681"/>
                                <a:gd name="T19" fmla="*/ 380 h 1028"/>
                                <a:gd name="T20" fmla="*/ 436 w 681"/>
                                <a:gd name="T21" fmla="*/ 226 h 1028"/>
                                <a:gd name="T22" fmla="*/ 489 w 681"/>
                                <a:gd name="T23" fmla="*/ 216 h 1028"/>
                                <a:gd name="T24" fmla="*/ 470 w 681"/>
                                <a:gd name="T25" fmla="*/ 58 h 1028"/>
                                <a:gd name="T26" fmla="*/ 340 w 681"/>
                                <a:gd name="T27" fmla="*/ 58 h 1028"/>
                                <a:gd name="T28" fmla="*/ 345 w 681"/>
                                <a:gd name="T29" fmla="*/ 164 h 1028"/>
                                <a:gd name="T30" fmla="*/ 398 w 681"/>
                                <a:gd name="T31" fmla="*/ 183 h 1028"/>
                                <a:gd name="T32" fmla="*/ 374 w 681"/>
                                <a:gd name="T33" fmla="*/ 149 h 1028"/>
                                <a:gd name="T34" fmla="*/ 403 w 681"/>
                                <a:gd name="T35" fmla="*/ 111 h 1028"/>
                                <a:gd name="T36" fmla="*/ 427 w 681"/>
                                <a:gd name="T37" fmla="*/ 192 h 1028"/>
                                <a:gd name="T38" fmla="*/ 340 w 681"/>
                                <a:gd name="T39" fmla="*/ 202 h 1028"/>
                                <a:gd name="T40" fmla="*/ 312 w 681"/>
                                <a:gd name="T41" fmla="*/ 53 h 1028"/>
                                <a:gd name="T42" fmla="*/ 441 w 681"/>
                                <a:gd name="T43" fmla="*/ 5 h 1028"/>
                                <a:gd name="T44" fmla="*/ 518 w 681"/>
                                <a:gd name="T45" fmla="*/ 226 h 1028"/>
                                <a:gd name="T46" fmla="*/ 585 w 681"/>
                                <a:gd name="T47" fmla="*/ 394 h 1028"/>
                                <a:gd name="T48" fmla="*/ 518 w 681"/>
                                <a:gd name="T49" fmla="*/ 442 h 1028"/>
                                <a:gd name="T50" fmla="*/ 484 w 681"/>
                                <a:gd name="T51" fmla="*/ 370 h 1028"/>
                                <a:gd name="T52" fmla="*/ 513 w 681"/>
                                <a:gd name="T53" fmla="*/ 365 h 1028"/>
                                <a:gd name="T54" fmla="*/ 528 w 681"/>
                                <a:gd name="T55" fmla="*/ 418 h 1028"/>
                                <a:gd name="T56" fmla="*/ 561 w 681"/>
                                <a:gd name="T57" fmla="*/ 346 h 1028"/>
                                <a:gd name="T58" fmla="*/ 484 w 681"/>
                                <a:gd name="T59" fmla="*/ 245 h 1028"/>
                                <a:gd name="T60" fmla="*/ 398 w 681"/>
                                <a:gd name="T61" fmla="*/ 336 h 1028"/>
                                <a:gd name="T62" fmla="*/ 432 w 681"/>
                                <a:gd name="T63" fmla="*/ 336 h 1028"/>
                                <a:gd name="T64" fmla="*/ 412 w 681"/>
                                <a:gd name="T65" fmla="*/ 456 h 1028"/>
                                <a:gd name="T66" fmla="*/ 489 w 681"/>
                                <a:gd name="T67" fmla="*/ 576 h 1028"/>
                                <a:gd name="T68" fmla="*/ 604 w 681"/>
                                <a:gd name="T69" fmla="*/ 620 h 1028"/>
                                <a:gd name="T70" fmla="*/ 676 w 681"/>
                                <a:gd name="T71" fmla="*/ 706 h 1028"/>
                                <a:gd name="T72" fmla="*/ 662 w 681"/>
                                <a:gd name="T73" fmla="*/ 845 h 1028"/>
                                <a:gd name="T74" fmla="*/ 576 w 681"/>
                                <a:gd name="T75" fmla="*/ 922 h 1028"/>
                                <a:gd name="T76" fmla="*/ 422 w 681"/>
                                <a:gd name="T77" fmla="*/ 941 h 1028"/>
                                <a:gd name="T78" fmla="*/ 278 w 681"/>
                                <a:gd name="T79" fmla="*/ 864 h 1028"/>
                                <a:gd name="T80" fmla="*/ 192 w 681"/>
                                <a:gd name="T81" fmla="*/ 792 h 1028"/>
                                <a:gd name="T82" fmla="*/ 144 w 681"/>
                                <a:gd name="T83" fmla="*/ 792 h 1028"/>
                                <a:gd name="T84" fmla="*/ 254 w 681"/>
                                <a:gd name="T85" fmla="*/ 855 h 1028"/>
                                <a:gd name="T86" fmla="*/ 340 w 681"/>
                                <a:gd name="T87" fmla="*/ 927 h 1028"/>
                                <a:gd name="T88" fmla="*/ 331 w 681"/>
                                <a:gd name="T89" fmla="*/ 1013 h 1028"/>
                                <a:gd name="T90" fmla="*/ 235 w 681"/>
                                <a:gd name="T91" fmla="*/ 965 h 1028"/>
                                <a:gd name="T92" fmla="*/ 187 w 681"/>
                                <a:gd name="T93" fmla="*/ 960 h 1028"/>
                                <a:gd name="T94" fmla="*/ 129 w 681"/>
                                <a:gd name="T95" fmla="*/ 1013 h 1028"/>
                                <a:gd name="T96" fmla="*/ 57 w 681"/>
                                <a:gd name="T97" fmla="*/ 927 h 1028"/>
                                <a:gd name="T98" fmla="*/ 105 w 681"/>
                                <a:gd name="T99" fmla="*/ 855 h 1028"/>
                                <a:gd name="T100" fmla="*/ 43 w 681"/>
                                <a:gd name="T101" fmla="*/ 821 h 1028"/>
                                <a:gd name="T102" fmla="*/ 62 w 681"/>
                                <a:gd name="T103" fmla="*/ 744 h 1028"/>
                                <a:gd name="T104" fmla="*/ 76 w 681"/>
                                <a:gd name="T105" fmla="*/ 706 h 1028"/>
                                <a:gd name="T106" fmla="*/ 33 w 681"/>
                                <a:gd name="T107" fmla="*/ 653 h 1028"/>
                                <a:gd name="T108" fmla="*/ 19 w 681"/>
                                <a:gd name="T109" fmla="*/ 548 h 1028"/>
                                <a:gd name="T110" fmla="*/ 81 w 681"/>
                                <a:gd name="T111" fmla="*/ 572 h 1028"/>
                                <a:gd name="T112" fmla="*/ 148 w 681"/>
                                <a:gd name="T113" fmla="*/ 658 h 1028"/>
                                <a:gd name="T114" fmla="*/ 172 w 681"/>
                                <a:gd name="T115" fmla="*/ 653 h 1028"/>
                                <a:gd name="T116" fmla="*/ 100 w 681"/>
                                <a:gd name="T117" fmla="*/ 581 h 102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Lst>
                              <a:rect l="0" t="0" r="r" b="b"/>
                              <a:pathLst>
                                <a:path w="681" h="1028">
                                  <a:moveTo>
                                    <a:pt x="86" y="552"/>
                                  </a:moveTo>
                                  <a:lnTo>
                                    <a:pt x="76" y="528"/>
                                  </a:lnTo>
                                  <a:lnTo>
                                    <a:pt x="76" y="504"/>
                                  </a:lnTo>
                                  <a:lnTo>
                                    <a:pt x="76" y="490"/>
                                  </a:lnTo>
                                  <a:lnTo>
                                    <a:pt x="81" y="471"/>
                                  </a:lnTo>
                                  <a:lnTo>
                                    <a:pt x="86" y="452"/>
                                  </a:lnTo>
                                  <a:lnTo>
                                    <a:pt x="91" y="437"/>
                                  </a:lnTo>
                                  <a:lnTo>
                                    <a:pt x="91" y="423"/>
                                  </a:lnTo>
                                  <a:lnTo>
                                    <a:pt x="91" y="399"/>
                                  </a:lnTo>
                                  <a:lnTo>
                                    <a:pt x="100" y="404"/>
                                  </a:lnTo>
                                  <a:lnTo>
                                    <a:pt x="120" y="413"/>
                                  </a:lnTo>
                                  <a:lnTo>
                                    <a:pt x="139" y="423"/>
                                  </a:lnTo>
                                  <a:lnTo>
                                    <a:pt x="163" y="442"/>
                                  </a:lnTo>
                                  <a:lnTo>
                                    <a:pt x="187" y="466"/>
                                  </a:lnTo>
                                  <a:lnTo>
                                    <a:pt x="201" y="500"/>
                                  </a:lnTo>
                                  <a:lnTo>
                                    <a:pt x="220" y="533"/>
                                  </a:lnTo>
                                  <a:lnTo>
                                    <a:pt x="225" y="572"/>
                                  </a:lnTo>
                                  <a:lnTo>
                                    <a:pt x="230" y="610"/>
                                  </a:lnTo>
                                  <a:lnTo>
                                    <a:pt x="244" y="648"/>
                                  </a:lnTo>
                                  <a:lnTo>
                                    <a:pt x="254" y="682"/>
                                  </a:lnTo>
                                  <a:lnTo>
                                    <a:pt x="273" y="711"/>
                                  </a:lnTo>
                                  <a:lnTo>
                                    <a:pt x="297" y="740"/>
                                  </a:lnTo>
                                  <a:lnTo>
                                    <a:pt x="316" y="768"/>
                                  </a:lnTo>
                                  <a:lnTo>
                                    <a:pt x="345" y="792"/>
                                  </a:lnTo>
                                  <a:lnTo>
                                    <a:pt x="369" y="807"/>
                                  </a:lnTo>
                                  <a:lnTo>
                                    <a:pt x="398" y="826"/>
                                  </a:lnTo>
                                  <a:lnTo>
                                    <a:pt x="427" y="840"/>
                                  </a:lnTo>
                                  <a:lnTo>
                                    <a:pt x="456" y="850"/>
                                  </a:lnTo>
                                  <a:lnTo>
                                    <a:pt x="489" y="855"/>
                                  </a:lnTo>
                                  <a:lnTo>
                                    <a:pt x="518" y="860"/>
                                  </a:lnTo>
                                  <a:lnTo>
                                    <a:pt x="542" y="860"/>
                                  </a:lnTo>
                                  <a:lnTo>
                                    <a:pt x="571" y="855"/>
                                  </a:lnTo>
                                  <a:lnTo>
                                    <a:pt x="595" y="845"/>
                                  </a:lnTo>
                                  <a:lnTo>
                                    <a:pt x="614" y="836"/>
                                  </a:lnTo>
                                  <a:lnTo>
                                    <a:pt x="624" y="826"/>
                                  </a:lnTo>
                                  <a:lnTo>
                                    <a:pt x="638" y="816"/>
                                  </a:lnTo>
                                  <a:lnTo>
                                    <a:pt x="643" y="802"/>
                                  </a:lnTo>
                                  <a:lnTo>
                                    <a:pt x="652" y="792"/>
                                  </a:lnTo>
                                  <a:lnTo>
                                    <a:pt x="657" y="778"/>
                                  </a:lnTo>
                                  <a:lnTo>
                                    <a:pt x="657" y="773"/>
                                  </a:lnTo>
                                  <a:lnTo>
                                    <a:pt x="662" y="764"/>
                                  </a:lnTo>
                                  <a:lnTo>
                                    <a:pt x="662" y="749"/>
                                  </a:lnTo>
                                  <a:lnTo>
                                    <a:pt x="657" y="735"/>
                                  </a:lnTo>
                                  <a:lnTo>
                                    <a:pt x="657" y="711"/>
                                  </a:lnTo>
                                  <a:lnTo>
                                    <a:pt x="648" y="687"/>
                                  </a:lnTo>
                                  <a:lnTo>
                                    <a:pt x="638" y="668"/>
                                  </a:lnTo>
                                  <a:lnTo>
                                    <a:pt x="624" y="653"/>
                                  </a:lnTo>
                                  <a:lnTo>
                                    <a:pt x="600" y="639"/>
                                  </a:lnTo>
                                  <a:lnTo>
                                    <a:pt x="571" y="629"/>
                                  </a:lnTo>
                                  <a:lnTo>
                                    <a:pt x="542" y="624"/>
                                  </a:lnTo>
                                  <a:lnTo>
                                    <a:pt x="508" y="610"/>
                                  </a:lnTo>
                                  <a:lnTo>
                                    <a:pt x="480" y="596"/>
                                  </a:lnTo>
                                  <a:lnTo>
                                    <a:pt x="456" y="576"/>
                                  </a:lnTo>
                                  <a:lnTo>
                                    <a:pt x="432" y="552"/>
                                  </a:lnTo>
                                  <a:lnTo>
                                    <a:pt x="412" y="528"/>
                                  </a:lnTo>
                                  <a:lnTo>
                                    <a:pt x="398" y="500"/>
                                  </a:lnTo>
                                  <a:lnTo>
                                    <a:pt x="384" y="471"/>
                                  </a:lnTo>
                                  <a:lnTo>
                                    <a:pt x="374" y="442"/>
                                  </a:lnTo>
                                  <a:lnTo>
                                    <a:pt x="369" y="408"/>
                                  </a:lnTo>
                                  <a:lnTo>
                                    <a:pt x="369" y="380"/>
                                  </a:lnTo>
                                  <a:lnTo>
                                    <a:pt x="369" y="346"/>
                                  </a:lnTo>
                                  <a:lnTo>
                                    <a:pt x="379" y="317"/>
                                  </a:lnTo>
                                  <a:lnTo>
                                    <a:pt x="388" y="288"/>
                                  </a:lnTo>
                                  <a:lnTo>
                                    <a:pt x="403" y="260"/>
                                  </a:lnTo>
                                  <a:lnTo>
                                    <a:pt x="427" y="236"/>
                                  </a:lnTo>
                                  <a:lnTo>
                                    <a:pt x="436" y="226"/>
                                  </a:lnTo>
                                  <a:lnTo>
                                    <a:pt x="446" y="221"/>
                                  </a:lnTo>
                                  <a:lnTo>
                                    <a:pt x="456" y="216"/>
                                  </a:lnTo>
                                  <a:lnTo>
                                    <a:pt x="465" y="212"/>
                                  </a:lnTo>
                                  <a:lnTo>
                                    <a:pt x="475" y="212"/>
                                  </a:lnTo>
                                  <a:lnTo>
                                    <a:pt x="480" y="212"/>
                                  </a:lnTo>
                                  <a:lnTo>
                                    <a:pt x="489" y="216"/>
                                  </a:lnTo>
                                  <a:lnTo>
                                    <a:pt x="494" y="216"/>
                                  </a:lnTo>
                                  <a:lnTo>
                                    <a:pt x="504" y="183"/>
                                  </a:lnTo>
                                  <a:lnTo>
                                    <a:pt x="504" y="154"/>
                                  </a:lnTo>
                                  <a:lnTo>
                                    <a:pt x="494" y="120"/>
                                  </a:lnTo>
                                  <a:lnTo>
                                    <a:pt x="484" y="87"/>
                                  </a:lnTo>
                                  <a:lnTo>
                                    <a:pt x="470" y="58"/>
                                  </a:lnTo>
                                  <a:lnTo>
                                    <a:pt x="451" y="39"/>
                                  </a:lnTo>
                                  <a:lnTo>
                                    <a:pt x="422" y="29"/>
                                  </a:lnTo>
                                  <a:lnTo>
                                    <a:pt x="388" y="24"/>
                                  </a:lnTo>
                                  <a:lnTo>
                                    <a:pt x="364" y="29"/>
                                  </a:lnTo>
                                  <a:lnTo>
                                    <a:pt x="350" y="44"/>
                                  </a:lnTo>
                                  <a:lnTo>
                                    <a:pt x="340" y="58"/>
                                  </a:lnTo>
                                  <a:lnTo>
                                    <a:pt x="336" y="77"/>
                                  </a:lnTo>
                                  <a:lnTo>
                                    <a:pt x="331" y="96"/>
                                  </a:lnTo>
                                  <a:lnTo>
                                    <a:pt x="331" y="116"/>
                                  </a:lnTo>
                                  <a:lnTo>
                                    <a:pt x="336" y="135"/>
                                  </a:lnTo>
                                  <a:lnTo>
                                    <a:pt x="336" y="154"/>
                                  </a:lnTo>
                                  <a:lnTo>
                                    <a:pt x="345" y="164"/>
                                  </a:lnTo>
                                  <a:lnTo>
                                    <a:pt x="350" y="178"/>
                                  </a:lnTo>
                                  <a:lnTo>
                                    <a:pt x="360" y="183"/>
                                  </a:lnTo>
                                  <a:lnTo>
                                    <a:pt x="369" y="183"/>
                                  </a:lnTo>
                                  <a:lnTo>
                                    <a:pt x="379" y="188"/>
                                  </a:lnTo>
                                  <a:lnTo>
                                    <a:pt x="388" y="188"/>
                                  </a:lnTo>
                                  <a:lnTo>
                                    <a:pt x="398" y="183"/>
                                  </a:lnTo>
                                  <a:lnTo>
                                    <a:pt x="403" y="178"/>
                                  </a:lnTo>
                                  <a:lnTo>
                                    <a:pt x="412" y="168"/>
                                  </a:lnTo>
                                  <a:lnTo>
                                    <a:pt x="412" y="154"/>
                                  </a:lnTo>
                                  <a:lnTo>
                                    <a:pt x="403" y="144"/>
                                  </a:lnTo>
                                  <a:lnTo>
                                    <a:pt x="388" y="154"/>
                                  </a:lnTo>
                                  <a:lnTo>
                                    <a:pt x="374" y="149"/>
                                  </a:lnTo>
                                  <a:lnTo>
                                    <a:pt x="374" y="140"/>
                                  </a:lnTo>
                                  <a:lnTo>
                                    <a:pt x="379" y="130"/>
                                  </a:lnTo>
                                  <a:lnTo>
                                    <a:pt x="384" y="125"/>
                                  </a:lnTo>
                                  <a:lnTo>
                                    <a:pt x="393" y="120"/>
                                  </a:lnTo>
                                  <a:lnTo>
                                    <a:pt x="398" y="116"/>
                                  </a:lnTo>
                                  <a:lnTo>
                                    <a:pt x="403" y="111"/>
                                  </a:lnTo>
                                  <a:lnTo>
                                    <a:pt x="408" y="111"/>
                                  </a:lnTo>
                                  <a:lnTo>
                                    <a:pt x="417" y="116"/>
                                  </a:lnTo>
                                  <a:lnTo>
                                    <a:pt x="427" y="125"/>
                                  </a:lnTo>
                                  <a:lnTo>
                                    <a:pt x="436" y="149"/>
                                  </a:lnTo>
                                  <a:lnTo>
                                    <a:pt x="436" y="168"/>
                                  </a:lnTo>
                                  <a:lnTo>
                                    <a:pt x="427" y="192"/>
                                  </a:lnTo>
                                  <a:lnTo>
                                    <a:pt x="417" y="202"/>
                                  </a:lnTo>
                                  <a:lnTo>
                                    <a:pt x="403" y="207"/>
                                  </a:lnTo>
                                  <a:lnTo>
                                    <a:pt x="388" y="216"/>
                                  </a:lnTo>
                                  <a:lnTo>
                                    <a:pt x="374" y="216"/>
                                  </a:lnTo>
                                  <a:lnTo>
                                    <a:pt x="355" y="212"/>
                                  </a:lnTo>
                                  <a:lnTo>
                                    <a:pt x="340" y="202"/>
                                  </a:lnTo>
                                  <a:lnTo>
                                    <a:pt x="326" y="183"/>
                                  </a:lnTo>
                                  <a:lnTo>
                                    <a:pt x="316" y="159"/>
                                  </a:lnTo>
                                  <a:lnTo>
                                    <a:pt x="307" y="130"/>
                                  </a:lnTo>
                                  <a:lnTo>
                                    <a:pt x="302" y="101"/>
                                  </a:lnTo>
                                  <a:lnTo>
                                    <a:pt x="307" y="77"/>
                                  </a:lnTo>
                                  <a:lnTo>
                                    <a:pt x="312" y="53"/>
                                  </a:lnTo>
                                  <a:lnTo>
                                    <a:pt x="321" y="34"/>
                                  </a:lnTo>
                                  <a:lnTo>
                                    <a:pt x="336" y="20"/>
                                  </a:lnTo>
                                  <a:lnTo>
                                    <a:pt x="355" y="5"/>
                                  </a:lnTo>
                                  <a:lnTo>
                                    <a:pt x="384" y="0"/>
                                  </a:lnTo>
                                  <a:lnTo>
                                    <a:pt x="412" y="0"/>
                                  </a:lnTo>
                                  <a:lnTo>
                                    <a:pt x="441" y="5"/>
                                  </a:lnTo>
                                  <a:lnTo>
                                    <a:pt x="465" y="20"/>
                                  </a:lnTo>
                                  <a:lnTo>
                                    <a:pt x="489" y="44"/>
                                  </a:lnTo>
                                  <a:lnTo>
                                    <a:pt x="508" y="72"/>
                                  </a:lnTo>
                                  <a:lnTo>
                                    <a:pt x="518" y="116"/>
                                  </a:lnTo>
                                  <a:lnTo>
                                    <a:pt x="523" y="168"/>
                                  </a:lnTo>
                                  <a:lnTo>
                                    <a:pt x="518" y="226"/>
                                  </a:lnTo>
                                  <a:lnTo>
                                    <a:pt x="537" y="245"/>
                                  </a:lnTo>
                                  <a:lnTo>
                                    <a:pt x="552" y="269"/>
                                  </a:lnTo>
                                  <a:lnTo>
                                    <a:pt x="566" y="298"/>
                                  </a:lnTo>
                                  <a:lnTo>
                                    <a:pt x="576" y="332"/>
                                  </a:lnTo>
                                  <a:lnTo>
                                    <a:pt x="585" y="365"/>
                                  </a:lnTo>
                                  <a:lnTo>
                                    <a:pt x="585" y="394"/>
                                  </a:lnTo>
                                  <a:lnTo>
                                    <a:pt x="576" y="413"/>
                                  </a:lnTo>
                                  <a:lnTo>
                                    <a:pt x="561" y="432"/>
                                  </a:lnTo>
                                  <a:lnTo>
                                    <a:pt x="552" y="437"/>
                                  </a:lnTo>
                                  <a:lnTo>
                                    <a:pt x="537" y="442"/>
                                  </a:lnTo>
                                  <a:lnTo>
                                    <a:pt x="528" y="442"/>
                                  </a:lnTo>
                                  <a:lnTo>
                                    <a:pt x="518" y="442"/>
                                  </a:lnTo>
                                  <a:lnTo>
                                    <a:pt x="508" y="442"/>
                                  </a:lnTo>
                                  <a:lnTo>
                                    <a:pt x="499" y="437"/>
                                  </a:lnTo>
                                  <a:lnTo>
                                    <a:pt x="489" y="432"/>
                                  </a:lnTo>
                                  <a:lnTo>
                                    <a:pt x="484" y="423"/>
                                  </a:lnTo>
                                  <a:lnTo>
                                    <a:pt x="484" y="399"/>
                                  </a:lnTo>
                                  <a:lnTo>
                                    <a:pt x="484" y="370"/>
                                  </a:lnTo>
                                  <a:lnTo>
                                    <a:pt x="494" y="351"/>
                                  </a:lnTo>
                                  <a:lnTo>
                                    <a:pt x="508" y="341"/>
                                  </a:lnTo>
                                  <a:lnTo>
                                    <a:pt x="513" y="341"/>
                                  </a:lnTo>
                                  <a:lnTo>
                                    <a:pt x="518" y="346"/>
                                  </a:lnTo>
                                  <a:lnTo>
                                    <a:pt x="518" y="356"/>
                                  </a:lnTo>
                                  <a:lnTo>
                                    <a:pt x="513" y="365"/>
                                  </a:lnTo>
                                  <a:lnTo>
                                    <a:pt x="504" y="375"/>
                                  </a:lnTo>
                                  <a:lnTo>
                                    <a:pt x="504" y="384"/>
                                  </a:lnTo>
                                  <a:lnTo>
                                    <a:pt x="504" y="399"/>
                                  </a:lnTo>
                                  <a:lnTo>
                                    <a:pt x="508" y="413"/>
                                  </a:lnTo>
                                  <a:lnTo>
                                    <a:pt x="518" y="418"/>
                                  </a:lnTo>
                                  <a:lnTo>
                                    <a:pt x="528" y="418"/>
                                  </a:lnTo>
                                  <a:lnTo>
                                    <a:pt x="542" y="418"/>
                                  </a:lnTo>
                                  <a:lnTo>
                                    <a:pt x="552" y="413"/>
                                  </a:lnTo>
                                  <a:lnTo>
                                    <a:pt x="561" y="404"/>
                                  </a:lnTo>
                                  <a:lnTo>
                                    <a:pt x="561" y="389"/>
                                  </a:lnTo>
                                  <a:lnTo>
                                    <a:pt x="566" y="370"/>
                                  </a:lnTo>
                                  <a:lnTo>
                                    <a:pt x="561" y="346"/>
                                  </a:lnTo>
                                  <a:lnTo>
                                    <a:pt x="556" y="322"/>
                                  </a:lnTo>
                                  <a:lnTo>
                                    <a:pt x="547" y="298"/>
                                  </a:lnTo>
                                  <a:lnTo>
                                    <a:pt x="532" y="274"/>
                                  </a:lnTo>
                                  <a:lnTo>
                                    <a:pt x="508" y="260"/>
                                  </a:lnTo>
                                  <a:lnTo>
                                    <a:pt x="499" y="250"/>
                                  </a:lnTo>
                                  <a:lnTo>
                                    <a:pt x="484" y="245"/>
                                  </a:lnTo>
                                  <a:lnTo>
                                    <a:pt x="470" y="245"/>
                                  </a:lnTo>
                                  <a:lnTo>
                                    <a:pt x="451" y="245"/>
                                  </a:lnTo>
                                  <a:lnTo>
                                    <a:pt x="436" y="255"/>
                                  </a:lnTo>
                                  <a:lnTo>
                                    <a:pt x="422" y="274"/>
                                  </a:lnTo>
                                  <a:lnTo>
                                    <a:pt x="408" y="298"/>
                                  </a:lnTo>
                                  <a:lnTo>
                                    <a:pt x="398" y="336"/>
                                  </a:lnTo>
                                  <a:lnTo>
                                    <a:pt x="417" y="332"/>
                                  </a:lnTo>
                                  <a:lnTo>
                                    <a:pt x="427" y="327"/>
                                  </a:lnTo>
                                  <a:lnTo>
                                    <a:pt x="432" y="327"/>
                                  </a:lnTo>
                                  <a:lnTo>
                                    <a:pt x="436" y="327"/>
                                  </a:lnTo>
                                  <a:lnTo>
                                    <a:pt x="436" y="332"/>
                                  </a:lnTo>
                                  <a:lnTo>
                                    <a:pt x="432" y="336"/>
                                  </a:lnTo>
                                  <a:lnTo>
                                    <a:pt x="427" y="346"/>
                                  </a:lnTo>
                                  <a:lnTo>
                                    <a:pt x="417" y="365"/>
                                  </a:lnTo>
                                  <a:lnTo>
                                    <a:pt x="412" y="384"/>
                                  </a:lnTo>
                                  <a:lnTo>
                                    <a:pt x="408" y="408"/>
                                  </a:lnTo>
                                  <a:lnTo>
                                    <a:pt x="408" y="432"/>
                                  </a:lnTo>
                                  <a:lnTo>
                                    <a:pt x="412" y="456"/>
                                  </a:lnTo>
                                  <a:lnTo>
                                    <a:pt x="417" y="480"/>
                                  </a:lnTo>
                                  <a:lnTo>
                                    <a:pt x="422" y="504"/>
                                  </a:lnTo>
                                  <a:lnTo>
                                    <a:pt x="436" y="528"/>
                                  </a:lnTo>
                                  <a:lnTo>
                                    <a:pt x="451" y="548"/>
                                  </a:lnTo>
                                  <a:lnTo>
                                    <a:pt x="470" y="562"/>
                                  </a:lnTo>
                                  <a:lnTo>
                                    <a:pt x="489" y="576"/>
                                  </a:lnTo>
                                  <a:lnTo>
                                    <a:pt x="508" y="586"/>
                                  </a:lnTo>
                                  <a:lnTo>
                                    <a:pt x="528" y="591"/>
                                  </a:lnTo>
                                  <a:lnTo>
                                    <a:pt x="547" y="600"/>
                                  </a:lnTo>
                                  <a:lnTo>
                                    <a:pt x="566" y="605"/>
                                  </a:lnTo>
                                  <a:lnTo>
                                    <a:pt x="585" y="615"/>
                                  </a:lnTo>
                                  <a:lnTo>
                                    <a:pt x="604" y="620"/>
                                  </a:lnTo>
                                  <a:lnTo>
                                    <a:pt x="619" y="629"/>
                                  </a:lnTo>
                                  <a:lnTo>
                                    <a:pt x="633" y="639"/>
                                  </a:lnTo>
                                  <a:lnTo>
                                    <a:pt x="648" y="648"/>
                                  </a:lnTo>
                                  <a:lnTo>
                                    <a:pt x="662" y="663"/>
                                  </a:lnTo>
                                  <a:lnTo>
                                    <a:pt x="672" y="682"/>
                                  </a:lnTo>
                                  <a:lnTo>
                                    <a:pt x="676" y="706"/>
                                  </a:lnTo>
                                  <a:lnTo>
                                    <a:pt x="681" y="730"/>
                                  </a:lnTo>
                                  <a:lnTo>
                                    <a:pt x="681" y="764"/>
                                  </a:lnTo>
                                  <a:lnTo>
                                    <a:pt x="681" y="788"/>
                                  </a:lnTo>
                                  <a:lnTo>
                                    <a:pt x="676" y="807"/>
                                  </a:lnTo>
                                  <a:lnTo>
                                    <a:pt x="672" y="826"/>
                                  </a:lnTo>
                                  <a:lnTo>
                                    <a:pt x="662" y="845"/>
                                  </a:lnTo>
                                  <a:lnTo>
                                    <a:pt x="652" y="860"/>
                                  </a:lnTo>
                                  <a:lnTo>
                                    <a:pt x="643" y="879"/>
                                  </a:lnTo>
                                  <a:lnTo>
                                    <a:pt x="628" y="893"/>
                                  </a:lnTo>
                                  <a:lnTo>
                                    <a:pt x="609" y="903"/>
                                  </a:lnTo>
                                  <a:lnTo>
                                    <a:pt x="595" y="912"/>
                                  </a:lnTo>
                                  <a:lnTo>
                                    <a:pt x="576" y="922"/>
                                  </a:lnTo>
                                  <a:lnTo>
                                    <a:pt x="552" y="927"/>
                                  </a:lnTo>
                                  <a:lnTo>
                                    <a:pt x="528" y="936"/>
                                  </a:lnTo>
                                  <a:lnTo>
                                    <a:pt x="504" y="936"/>
                                  </a:lnTo>
                                  <a:lnTo>
                                    <a:pt x="480" y="941"/>
                                  </a:lnTo>
                                  <a:lnTo>
                                    <a:pt x="451" y="941"/>
                                  </a:lnTo>
                                  <a:lnTo>
                                    <a:pt x="422" y="941"/>
                                  </a:lnTo>
                                  <a:lnTo>
                                    <a:pt x="403" y="936"/>
                                  </a:lnTo>
                                  <a:lnTo>
                                    <a:pt x="374" y="927"/>
                                  </a:lnTo>
                                  <a:lnTo>
                                    <a:pt x="350" y="912"/>
                                  </a:lnTo>
                                  <a:lnTo>
                                    <a:pt x="326" y="898"/>
                                  </a:lnTo>
                                  <a:lnTo>
                                    <a:pt x="302" y="884"/>
                                  </a:lnTo>
                                  <a:lnTo>
                                    <a:pt x="278" y="864"/>
                                  </a:lnTo>
                                  <a:lnTo>
                                    <a:pt x="264" y="850"/>
                                  </a:lnTo>
                                  <a:lnTo>
                                    <a:pt x="249" y="831"/>
                                  </a:lnTo>
                                  <a:lnTo>
                                    <a:pt x="240" y="816"/>
                                  </a:lnTo>
                                  <a:lnTo>
                                    <a:pt x="225" y="807"/>
                                  </a:lnTo>
                                  <a:lnTo>
                                    <a:pt x="206" y="797"/>
                                  </a:lnTo>
                                  <a:lnTo>
                                    <a:pt x="192" y="792"/>
                                  </a:lnTo>
                                  <a:lnTo>
                                    <a:pt x="172" y="788"/>
                                  </a:lnTo>
                                  <a:lnTo>
                                    <a:pt x="158" y="783"/>
                                  </a:lnTo>
                                  <a:lnTo>
                                    <a:pt x="144" y="778"/>
                                  </a:lnTo>
                                  <a:lnTo>
                                    <a:pt x="134" y="778"/>
                                  </a:lnTo>
                                  <a:lnTo>
                                    <a:pt x="124" y="788"/>
                                  </a:lnTo>
                                  <a:lnTo>
                                    <a:pt x="144" y="792"/>
                                  </a:lnTo>
                                  <a:lnTo>
                                    <a:pt x="163" y="802"/>
                                  </a:lnTo>
                                  <a:lnTo>
                                    <a:pt x="182" y="807"/>
                                  </a:lnTo>
                                  <a:lnTo>
                                    <a:pt x="201" y="816"/>
                                  </a:lnTo>
                                  <a:lnTo>
                                    <a:pt x="216" y="831"/>
                                  </a:lnTo>
                                  <a:lnTo>
                                    <a:pt x="235" y="845"/>
                                  </a:lnTo>
                                  <a:lnTo>
                                    <a:pt x="254" y="855"/>
                                  </a:lnTo>
                                  <a:lnTo>
                                    <a:pt x="268" y="869"/>
                                  </a:lnTo>
                                  <a:lnTo>
                                    <a:pt x="288" y="884"/>
                                  </a:lnTo>
                                  <a:lnTo>
                                    <a:pt x="302" y="898"/>
                                  </a:lnTo>
                                  <a:lnTo>
                                    <a:pt x="316" y="908"/>
                                  </a:lnTo>
                                  <a:lnTo>
                                    <a:pt x="326" y="922"/>
                                  </a:lnTo>
                                  <a:lnTo>
                                    <a:pt x="340" y="927"/>
                                  </a:lnTo>
                                  <a:lnTo>
                                    <a:pt x="350" y="936"/>
                                  </a:lnTo>
                                  <a:lnTo>
                                    <a:pt x="360" y="941"/>
                                  </a:lnTo>
                                  <a:lnTo>
                                    <a:pt x="369" y="941"/>
                                  </a:lnTo>
                                  <a:lnTo>
                                    <a:pt x="355" y="956"/>
                                  </a:lnTo>
                                  <a:lnTo>
                                    <a:pt x="345" y="989"/>
                                  </a:lnTo>
                                  <a:lnTo>
                                    <a:pt x="331" y="1013"/>
                                  </a:lnTo>
                                  <a:lnTo>
                                    <a:pt x="316" y="1023"/>
                                  </a:lnTo>
                                  <a:lnTo>
                                    <a:pt x="302" y="1028"/>
                                  </a:lnTo>
                                  <a:lnTo>
                                    <a:pt x="283" y="1023"/>
                                  </a:lnTo>
                                  <a:lnTo>
                                    <a:pt x="268" y="1008"/>
                                  </a:lnTo>
                                  <a:lnTo>
                                    <a:pt x="249" y="989"/>
                                  </a:lnTo>
                                  <a:lnTo>
                                    <a:pt x="235" y="965"/>
                                  </a:lnTo>
                                  <a:lnTo>
                                    <a:pt x="225" y="946"/>
                                  </a:lnTo>
                                  <a:lnTo>
                                    <a:pt x="216" y="936"/>
                                  </a:lnTo>
                                  <a:lnTo>
                                    <a:pt x="206" y="936"/>
                                  </a:lnTo>
                                  <a:lnTo>
                                    <a:pt x="201" y="941"/>
                                  </a:lnTo>
                                  <a:lnTo>
                                    <a:pt x="192" y="946"/>
                                  </a:lnTo>
                                  <a:lnTo>
                                    <a:pt x="187" y="960"/>
                                  </a:lnTo>
                                  <a:lnTo>
                                    <a:pt x="182" y="975"/>
                                  </a:lnTo>
                                  <a:lnTo>
                                    <a:pt x="177" y="989"/>
                                  </a:lnTo>
                                  <a:lnTo>
                                    <a:pt x="168" y="999"/>
                                  </a:lnTo>
                                  <a:lnTo>
                                    <a:pt x="158" y="1008"/>
                                  </a:lnTo>
                                  <a:lnTo>
                                    <a:pt x="144" y="1013"/>
                                  </a:lnTo>
                                  <a:lnTo>
                                    <a:pt x="129" y="1013"/>
                                  </a:lnTo>
                                  <a:lnTo>
                                    <a:pt x="115" y="1013"/>
                                  </a:lnTo>
                                  <a:lnTo>
                                    <a:pt x="96" y="1004"/>
                                  </a:lnTo>
                                  <a:lnTo>
                                    <a:pt x="81" y="989"/>
                                  </a:lnTo>
                                  <a:lnTo>
                                    <a:pt x="67" y="970"/>
                                  </a:lnTo>
                                  <a:lnTo>
                                    <a:pt x="62" y="951"/>
                                  </a:lnTo>
                                  <a:lnTo>
                                    <a:pt x="57" y="927"/>
                                  </a:lnTo>
                                  <a:lnTo>
                                    <a:pt x="62" y="912"/>
                                  </a:lnTo>
                                  <a:lnTo>
                                    <a:pt x="67" y="898"/>
                                  </a:lnTo>
                                  <a:lnTo>
                                    <a:pt x="76" y="884"/>
                                  </a:lnTo>
                                  <a:lnTo>
                                    <a:pt x="86" y="874"/>
                                  </a:lnTo>
                                  <a:lnTo>
                                    <a:pt x="96" y="860"/>
                                  </a:lnTo>
                                  <a:lnTo>
                                    <a:pt x="105" y="855"/>
                                  </a:lnTo>
                                  <a:lnTo>
                                    <a:pt x="91" y="850"/>
                                  </a:lnTo>
                                  <a:lnTo>
                                    <a:pt x="76" y="845"/>
                                  </a:lnTo>
                                  <a:lnTo>
                                    <a:pt x="67" y="840"/>
                                  </a:lnTo>
                                  <a:lnTo>
                                    <a:pt x="57" y="836"/>
                                  </a:lnTo>
                                  <a:lnTo>
                                    <a:pt x="52" y="831"/>
                                  </a:lnTo>
                                  <a:lnTo>
                                    <a:pt x="43" y="821"/>
                                  </a:lnTo>
                                  <a:lnTo>
                                    <a:pt x="43" y="807"/>
                                  </a:lnTo>
                                  <a:lnTo>
                                    <a:pt x="43" y="797"/>
                                  </a:lnTo>
                                  <a:lnTo>
                                    <a:pt x="43" y="783"/>
                                  </a:lnTo>
                                  <a:lnTo>
                                    <a:pt x="48" y="768"/>
                                  </a:lnTo>
                                  <a:lnTo>
                                    <a:pt x="52" y="759"/>
                                  </a:lnTo>
                                  <a:lnTo>
                                    <a:pt x="62" y="744"/>
                                  </a:lnTo>
                                  <a:lnTo>
                                    <a:pt x="72" y="735"/>
                                  </a:lnTo>
                                  <a:lnTo>
                                    <a:pt x="86" y="725"/>
                                  </a:lnTo>
                                  <a:lnTo>
                                    <a:pt x="100" y="716"/>
                                  </a:lnTo>
                                  <a:lnTo>
                                    <a:pt x="120" y="711"/>
                                  </a:lnTo>
                                  <a:lnTo>
                                    <a:pt x="96" y="711"/>
                                  </a:lnTo>
                                  <a:lnTo>
                                    <a:pt x="76" y="706"/>
                                  </a:lnTo>
                                  <a:lnTo>
                                    <a:pt x="57" y="696"/>
                                  </a:lnTo>
                                  <a:lnTo>
                                    <a:pt x="48" y="692"/>
                                  </a:lnTo>
                                  <a:lnTo>
                                    <a:pt x="38" y="682"/>
                                  </a:lnTo>
                                  <a:lnTo>
                                    <a:pt x="33" y="672"/>
                                  </a:lnTo>
                                  <a:lnTo>
                                    <a:pt x="33" y="663"/>
                                  </a:lnTo>
                                  <a:lnTo>
                                    <a:pt x="33" y="653"/>
                                  </a:lnTo>
                                  <a:lnTo>
                                    <a:pt x="33" y="624"/>
                                  </a:lnTo>
                                  <a:lnTo>
                                    <a:pt x="28" y="600"/>
                                  </a:lnTo>
                                  <a:lnTo>
                                    <a:pt x="19" y="576"/>
                                  </a:lnTo>
                                  <a:lnTo>
                                    <a:pt x="0" y="557"/>
                                  </a:lnTo>
                                  <a:lnTo>
                                    <a:pt x="9" y="552"/>
                                  </a:lnTo>
                                  <a:lnTo>
                                    <a:pt x="19" y="548"/>
                                  </a:lnTo>
                                  <a:lnTo>
                                    <a:pt x="28" y="548"/>
                                  </a:lnTo>
                                  <a:lnTo>
                                    <a:pt x="38" y="548"/>
                                  </a:lnTo>
                                  <a:lnTo>
                                    <a:pt x="48" y="552"/>
                                  </a:lnTo>
                                  <a:lnTo>
                                    <a:pt x="62" y="557"/>
                                  </a:lnTo>
                                  <a:lnTo>
                                    <a:pt x="72" y="562"/>
                                  </a:lnTo>
                                  <a:lnTo>
                                    <a:pt x="81" y="572"/>
                                  </a:lnTo>
                                  <a:lnTo>
                                    <a:pt x="91" y="581"/>
                                  </a:lnTo>
                                  <a:lnTo>
                                    <a:pt x="100" y="596"/>
                                  </a:lnTo>
                                  <a:lnTo>
                                    <a:pt x="115" y="615"/>
                                  </a:lnTo>
                                  <a:lnTo>
                                    <a:pt x="124" y="629"/>
                                  </a:lnTo>
                                  <a:lnTo>
                                    <a:pt x="139" y="644"/>
                                  </a:lnTo>
                                  <a:lnTo>
                                    <a:pt x="148" y="658"/>
                                  </a:lnTo>
                                  <a:lnTo>
                                    <a:pt x="158" y="672"/>
                                  </a:lnTo>
                                  <a:lnTo>
                                    <a:pt x="168" y="682"/>
                                  </a:lnTo>
                                  <a:lnTo>
                                    <a:pt x="177" y="687"/>
                                  </a:lnTo>
                                  <a:lnTo>
                                    <a:pt x="182" y="682"/>
                                  </a:lnTo>
                                  <a:lnTo>
                                    <a:pt x="182" y="668"/>
                                  </a:lnTo>
                                  <a:lnTo>
                                    <a:pt x="172" y="653"/>
                                  </a:lnTo>
                                  <a:lnTo>
                                    <a:pt x="168" y="644"/>
                                  </a:lnTo>
                                  <a:lnTo>
                                    <a:pt x="153" y="634"/>
                                  </a:lnTo>
                                  <a:lnTo>
                                    <a:pt x="139" y="624"/>
                                  </a:lnTo>
                                  <a:lnTo>
                                    <a:pt x="124" y="610"/>
                                  </a:lnTo>
                                  <a:lnTo>
                                    <a:pt x="115" y="591"/>
                                  </a:lnTo>
                                  <a:lnTo>
                                    <a:pt x="100" y="581"/>
                                  </a:lnTo>
                                  <a:lnTo>
                                    <a:pt x="91" y="567"/>
                                  </a:lnTo>
                                  <a:lnTo>
                                    <a:pt x="86" y="552"/>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14" name="Freeform 33"/>
                          <wps:cNvSpPr>
                            <a:spLocks/>
                          </wps:cNvSpPr>
                          <wps:spPr bwMode="auto">
                            <a:xfrm>
                              <a:off x="2280" y="14275"/>
                              <a:ext cx="149" cy="91"/>
                            </a:xfrm>
                            <a:custGeom>
                              <a:avLst/>
                              <a:gdLst>
                                <a:gd name="T0" fmla="*/ 149 w 149"/>
                                <a:gd name="T1" fmla="*/ 43 h 96"/>
                                <a:gd name="T2" fmla="*/ 139 w 149"/>
                                <a:gd name="T3" fmla="*/ 62 h 96"/>
                                <a:gd name="T4" fmla="*/ 125 w 149"/>
                                <a:gd name="T5" fmla="*/ 72 h 96"/>
                                <a:gd name="T6" fmla="*/ 105 w 149"/>
                                <a:gd name="T7" fmla="*/ 86 h 96"/>
                                <a:gd name="T8" fmla="*/ 86 w 149"/>
                                <a:gd name="T9" fmla="*/ 91 h 96"/>
                                <a:gd name="T10" fmla="*/ 67 w 149"/>
                                <a:gd name="T11" fmla="*/ 96 h 96"/>
                                <a:gd name="T12" fmla="*/ 43 w 149"/>
                                <a:gd name="T13" fmla="*/ 96 h 96"/>
                                <a:gd name="T14" fmla="*/ 19 w 149"/>
                                <a:gd name="T15" fmla="*/ 96 h 96"/>
                                <a:gd name="T16" fmla="*/ 0 w 149"/>
                                <a:gd name="T17" fmla="*/ 91 h 96"/>
                                <a:gd name="T18" fmla="*/ 19 w 149"/>
                                <a:gd name="T19" fmla="*/ 82 h 96"/>
                                <a:gd name="T20" fmla="*/ 33 w 149"/>
                                <a:gd name="T21" fmla="*/ 77 h 96"/>
                                <a:gd name="T22" fmla="*/ 48 w 149"/>
                                <a:gd name="T23" fmla="*/ 67 h 96"/>
                                <a:gd name="T24" fmla="*/ 57 w 149"/>
                                <a:gd name="T25" fmla="*/ 62 h 96"/>
                                <a:gd name="T26" fmla="*/ 72 w 149"/>
                                <a:gd name="T27" fmla="*/ 53 h 96"/>
                                <a:gd name="T28" fmla="*/ 77 w 149"/>
                                <a:gd name="T29" fmla="*/ 38 h 96"/>
                                <a:gd name="T30" fmla="*/ 77 w 149"/>
                                <a:gd name="T31" fmla="*/ 24 h 96"/>
                                <a:gd name="T32" fmla="*/ 72 w 149"/>
                                <a:gd name="T33" fmla="*/ 0 h 96"/>
                                <a:gd name="T34" fmla="*/ 149 w 149"/>
                                <a:gd name="T35" fmla="*/ 43 h 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149" h="96">
                                  <a:moveTo>
                                    <a:pt x="149" y="43"/>
                                  </a:moveTo>
                                  <a:lnTo>
                                    <a:pt x="139" y="62"/>
                                  </a:lnTo>
                                  <a:lnTo>
                                    <a:pt x="125" y="72"/>
                                  </a:lnTo>
                                  <a:lnTo>
                                    <a:pt x="105" y="86"/>
                                  </a:lnTo>
                                  <a:lnTo>
                                    <a:pt x="86" y="91"/>
                                  </a:lnTo>
                                  <a:lnTo>
                                    <a:pt x="67" y="96"/>
                                  </a:lnTo>
                                  <a:lnTo>
                                    <a:pt x="43" y="96"/>
                                  </a:lnTo>
                                  <a:lnTo>
                                    <a:pt x="19" y="96"/>
                                  </a:lnTo>
                                  <a:lnTo>
                                    <a:pt x="0" y="91"/>
                                  </a:lnTo>
                                  <a:lnTo>
                                    <a:pt x="19" y="82"/>
                                  </a:lnTo>
                                  <a:lnTo>
                                    <a:pt x="33" y="77"/>
                                  </a:lnTo>
                                  <a:lnTo>
                                    <a:pt x="48" y="67"/>
                                  </a:lnTo>
                                  <a:lnTo>
                                    <a:pt x="57" y="62"/>
                                  </a:lnTo>
                                  <a:lnTo>
                                    <a:pt x="72" y="53"/>
                                  </a:lnTo>
                                  <a:lnTo>
                                    <a:pt x="77" y="38"/>
                                  </a:lnTo>
                                  <a:lnTo>
                                    <a:pt x="77" y="24"/>
                                  </a:lnTo>
                                  <a:lnTo>
                                    <a:pt x="72" y="0"/>
                                  </a:lnTo>
                                  <a:lnTo>
                                    <a:pt x="149" y="43"/>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15" name="Freeform 34"/>
                          <wps:cNvSpPr>
                            <a:spLocks/>
                          </wps:cNvSpPr>
                          <wps:spPr bwMode="auto">
                            <a:xfrm>
                              <a:off x="2424" y="14366"/>
                              <a:ext cx="67" cy="74"/>
                            </a:xfrm>
                            <a:custGeom>
                              <a:avLst/>
                              <a:gdLst>
                                <a:gd name="T0" fmla="*/ 57 w 67"/>
                                <a:gd name="T1" fmla="*/ 62 h 77"/>
                                <a:gd name="T2" fmla="*/ 48 w 67"/>
                                <a:gd name="T3" fmla="*/ 72 h 77"/>
                                <a:gd name="T4" fmla="*/ 43 w 67"/>
                                <a:gd name="T5" fmla="*/ 72 h 77"/>
                                <a:gd name="T6" fmla="*/ 33 w 67"/>
                                <a:gd name="T7" fmla="*/ 77 h 77"/>
                                <a:gd name="T8" fmla="*/ 29 w 67"/>
                                <a:gd name="T9" fmla="*/ 77 h 77"/>
                                <a:gd name="T10" fmla="*/ 19 w 67"/>
                                <a:gd name="T11" fmla="*/ 77 h 77"/>
                                <a:gd name="T12" fmla="*/ 14 w 67"/>
                                <a:gd name="T13" fmla="*/ 72 h 77"/>
                                <a:gd name="T14" fmla="*/ 9 w 67"/>
                                <a:gd name="T15" fmla="*/ 72 h 77"/>
                                <a:gd name="T16" fmla="*/ 5 w 67"/>
                                <a:gd name="T17" fmla="*/ 62 h 77"/>
                                <a:gd name="T18" fmla="*/ 0 w 67"/>
                                <a:gd name="T19" fmla="*/ 48 h 77"/>
                                <a:gd name="T20" fmla="*/ 0 w 67"/>
                                <a:gd name="T21" fmla="*/ 38 h 77"/>
                                <a:gd name="T22" fmla="*/ 5 w 67"/>
                                <a:gd name="T23" fmla="*/ 24 h 77"/>
                                <a:gd name="T24" fmla="*/ 14 w 67"/>
                                <a:gd name="T25" fmla="*/ 10 h 77"/>
                                <a:gd name="T26" fmla="*/ 19 w 67"/>
                                <a:gd name="T27" fmla="*/ 5 h 77"/>
                                <a:gd name="T28" fmla="*/ 24 w 67"/>
                                <a:gd name="T29" fmla="*/ 0 h 77"/>
                                <a:gd name="T30" fmla="*/ 33 w 67"/>
                                <a:gd name="T31" fmla="*/ 0 h 77"/>
                                <a:gd name="T32" fmla="*/ 38 w 67"/>
                                <a:gd name="T33" fmla="*/ 0 h 77"/>
                                <a:gd name="T34" fmla="*/ 43 w 67"/>
                                <a:gd name="T35" fmla="*/ 5 h 77"/>
                                <a:gd name="T36" fmla="*/ 48 w 67"/>
                                <a:gd name="T37" fmla="*/ 5 h 77"/>
                                <a:gd name="T38" fmla="*/ 57 w 67"/>
                                <a:gd name="T39" fmla="*/ 10 h 77"/>
                                <a:gd name="T40" fmla="*/ 57 w 67"/>
                                <a:gd name="T41" fmla="*/ 14 h 77"/>
                                <a:gd name="T42" fmla="*/ 62 w 67"/>
                                <a:gd name="T43" fmla="*/ 24 h 77"/>
                                <a:gd name="T44" fmla="*/ 67 w 67"/>
                                <a:gd name="T45" fmla="*/ 38 h 77"/>
                                <a:gd name="T46" fmla="*/ 67 w 67"/>
                                <a:gd name="T47" fmla="*/ 53 h 77"/>
                                <a:gd name="T48" fmla="*/ 57 w 67"/>
                                <a:gd name="T49" fmla="*/ 62 h 7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Lst>
                              <a:rect l="0" t="0" r="r" b="b"/>
                              <a:pathLst>
                                <a:path w="67" h="77">
                                  <a:moveTo>
                                    <a:pt x="57" y="62"/>
                                  </a:moveTo>
                                  <a:lnTo>
                                    <a:pt x="48" y="72"/>
                                  </a:lnTo>
                                  <a:lnTo>
                                    <a:pt x="43" y="72"/>
                                  </a:lnTo>
                                  <a:lnTo>
                                    <a:pt x="33" y="77"/>
                                  </a:lnTo>
                                  <a:lnTo>
                                    <a:pt x="29" y="77"/>
                                  </a:lnTo>
                                  <a:lnTo>
                                    <a:pt x="19" y="77"/>
                                  </a:lnTo>
                                  <a:lnTo>
                                    <a:pt x="14" y="72"/>
                                  </a:lnTo>
                                  <a:lnTo>
                                    <a:pt x="9" y="72"/>
                                  </a:lnTo>
                                  <a:lnTo>
                                    <a:pt x="5" y="62"/>
                                  </a:lnTo>
                                  <a:lnTo>
                                    <a:pt x="0" y="48"/>
                                  </a:lnTo>
                                  <a:lnTo>
                                    <a:pt x="0" y="38"/>
                                  </a:lnTo>
                                  <a:lnTo>
                                    <a:pt x="5" y="24"/>
                                  </a:lnTo>
                                  <a:lnTo>
                                    <a:pt x="14" y="10"/>
                                  </a:lnTo>
                                  <a:lnTo>
                                    <a:pt x="19" y="5"/>
                                  </a:lnTo>
                                  <a:lnTo>
                                    <a:pt x="24" y="0"/>
                                  </a:lnTo>
                                  <a:lnTo>
                                    <a:pt x="33" y="0"/>
                                  </a:lnTo>
                                  <a:lnTo>
                                    <a:pt x="38" y="0"/>
                                  </a:lnTo>
                                  <a:lnTo>
                                    <a:pt x="43" y="5"/>
                                  </a:lnTo>
                                  <a:lnTo>
                                    <a:pt x="48" y="5"/>
                                  </a:lnTo>
                                  <a:lnTo>
                                    <a:pt x="57" y="10"/>
                                  </a:lnTo>
                                  <a:lnTo>
                                    <a:pt x="57" y="14"/>
                                  </a:lnTo>
                                  <a:lnTo>
                                    <a:pt x="62" y="24"/>
                                  </a:lnTo>
                                  <a:lnTo>
                                    <a:pt x="67" y="38"/>
                                  </a:lnTo>
                                  <a:lnTo>
                                    <a:pt x="67" y="53"/>
                                  </a:lnTo>
                                  <a:lnTo>
                                    <a:pt x="57" y="62"/>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16" name="Freeform 35"/>
                          <wps:cNvSpPr>
                            <a:spLocks/>
                          </wps:cNvSpPr>
                          <wps:spPr bwMode="auto">
                            <a:xfrm>
                              <a:off x="1934" y="12761"/>
                              <a:ext cx="490" cy="1422"/>
                            </a:xfrm>
                            <a:custGeom>
                              <a:avLst/>
                              <a:gdLst>
                                <a:gd name="T0" fmla="*/ 77 w 490"/>
                                <a:gd name="T1" fmla="*/ 1339 h 1488"/>
                                <a:gd name="T2" fmla="*/ 77 w 490"/>
                                <a:gd name="T3" fmla="*/ 1210 h 1488"/>
                                <a:gd name="T4" fmla="*/ 101 w 490"/>
                                <a:gd name="T5" fmla="*/ 1075 h 1488"/>
                                <a:gd name="T6" fmla="*/ 154 w 490"/>
                                <a:gd name="T7" fmla="*/ 950 h 1488"/>
                                <a:gd name="T8" fmla="*/ 235 w 490"/>
                                <a:gd name="T9" fmla="*/ 859 h 1488"/>
                                <a:gd name="T10" fmla="*/ 303 w 490"/>
                                <a:gd name="T11" fmla="*/ 816 h 1488"/>
                                <a:gd name="T12" fmla="*/ 269 w 490"/>
                                <a:gd name="T13" fmla="*/ 816 h 1488"/>
                                <a:gd name="T14" fmla="*/ 226 w 490"/>
                                <a:gd name="T15" fmla="*/ 826 h 1488"/>
                                <a:gd name="T16" fmla="*/ 173 w 490"/>
                                <a:gd name="T17" fmla="*/ 816 h 1488"/>
                                <a:gd name="T18" fmla="*/ 135 w 490"/>
                                <a:gd name="T19" fmla="*/ 778 h 1488"/>
                                <a:gd name="T20" fmla="*/ 168 w 490"/>
                                <a:gd name="T21" fmla="*/ 720 h 1488"/>
                                <a:gd name="T22" fmla="*/ 125 w 490"/>
                                <a:gd name="T23" fmla="*/ 710 h 1488"/>
                                <a:gd name="T24" fmla="*/ 53 w 490"/>
                                <a:gd name="T25" fmla="*/ 662 h 1488"/>
                                <a:gd name="T26" fmla="*/ 19 w 490"/>
                                <a:gd name="T27" fmla="*/ 600 h 1488"/>
                                <a:gd name="T28" fmla="*/ 24 w 490"/>
                                <a:gd name="T29" fmla="*/ 566 h 1488"/>
                                <a:gd name="T30" fmla="*/ 91 w 490"/>
                                <a:gd name="T31" fmla="*/ 538 h 1488"/>
                                <a:gd name="T32" fmla="*/ 178 w 490"/>
                                <a:gd name="T33" fmla="*/ 586 h 1488"/>
                                <a:gd name="T34" fmla="*/ 154 w 490"/>
                                <a:gd name="T35" fmla="*/ 547 h 1488"/>
                                <a:gd name="T36" fmla="*/ 91 w 490"/>
                                <a:gd name="T37" fmla="*/ 427 h 1488"/>
                                <a:gd name="T38" fmla="*/ 77 w 490"/>
                                <a:gd name="T39" fmla="*/ 341 h 1488"/>
                                <a:gd name="T40" fmla="*/ 106 w 490"/>
                                <a:gd name="T41" fmla="*/ 331 h 1488"/>
                                <a:gd name="T42" fmla="*/ 173 w 490"/>
                                <a:gd name="T43" fmla="*/ 379 h 1488"/>
                                <a:gd name="T44" fmla="*/ 216 w 490"/>
                                <a:gd name="T45" fmla="*/ 461 h 1488"/>
                                <a:gd name="T46" fmla="*/ 231 w 490"/>
                                <a:gd name="T47" fmla="*/ 470 h 1488"/>
                                <a:gd name="T48" fmla="*/ 221 w 490"/>
                                <a:gd name="T49" fmla="*/ 336 h 1488"/>
                                <a:gd name="T50" fmla="*/ 183 w 490"/>
                                <a:gd name="T51" fmla="*/ 216 h 1488"/>
                                <a:gd name="T52" fmla="*/ 149 w 490"/>
                                <a:gd name="T53" fmla="*/ 125 h 1488"/>
                                <a:gd name="T54" fmla="*/ 135 w 490"/>
                                <a:gd name="T55" fmla="*/ 106 h 1488"/>
                                <a:gd name="T56" fmla="*/ 125 w 490"/>
                                <a:gd name="T57" fmla="*/ 168 h 1488"/>
                                <a:gd name="T58" fmla="*/ 82 w 490"/>
                                <a:gd name="T59" fmla="*/ 182 h 1488"/>
                                <a:gd name="T60" fmla="*/ 43 w 490"/>
                                <a:gd name="T61" fmla="*/ 168 h 1488"/>
                                <a:gd name="T62" fmla="*/ 15 w 490"/>
                                <a:gd name="T63" fmla="*/ 120 h 1488"/>
                                <a:gd name="T64" fmla="*/ 19 w 490"/>
                                <a:gd name="T65" fmla="*/ 58 h 1488"/>
                                <a:gd name="T66" fmla="*/ 58 w 490"/>
                                <a:gd name="T67" fmla="*/ 10 h 1488"/>
                                <a:gd name="T68" fmla="*/ 130 w 490"/>
                                <a:gd name="T69" fmla="*/ 14 h 1488"/>
                                <a:gd name="T70" fmla="*/ 211 w 490"/>
                                <a:gd name="T71" fmla="*/ 96 h 1488"/>
                                <a:gd name="T72" fmla="*/ 255 w 490"/>
                                <a:gd name="T73" fmla="*/ 187 h 1488"/>
                                <a:gd name="T74" fmla="*/ 279 w 490"/>
                                <a:gd name="T75" fmla="*/ 413 h 1488"/>
                                <a:gd name="T76" fmla="*/ 298 w 490"/>
                                <a:gd name="T77" fmla="*/ 614 h 1488"/>
                                <a:gd name="T78" fmla="*/ 365 w 490"/>
                                <a:gd name="T79" fmla="*/ 706 h 1488"/>
                                <a:gd name="T80" fmla="*/ 432 w 490"/>
                                <a:gd name="T81" fmla="*/ 706 h 1488"/>
                                <a:gd name="T82" fmla="*/ 456 w 490"/>
                                <a:gd name="T83" fmla="*/ 653 h 1488"/>
                                <a:gd name="T84" fmla="*/ 442 w 490"/>
                                <a:gd name="T85" fmla="*/ 595 h 1488"/>
                                <a:gd name="T86" fmla="*/ 403 w 490"/>
                                <a:gd name="T87" fmla="*/ 590 h 1488"/>
                                <a:gd name="T88" fmla="*/ 370 w 490"/>
                                <a:gd name="T89" fmla="*/ 629 h 1488"/>
                                <a:gd name="T90" fmla="*/ 375 w 490"/>
                                <a:gd name="T91" fmla="*/ 562 h 1488"/>
                                <a:gd name="T92" fmla="*/ 355 w 490"/>
                                <a:gd name="T93" fmla="*/ 528 h 1488"/>
                                <a:gd name="T94" fmla="*/ 370 w 490"/>
                                <a:gd name="T95" fmla="*/ 480 h 1488"/>
                                <a:gd name="T96" fmla="*/ 408 w 490"/>
                                <a:gd name="T97" fmla="*/ 494 h 1488"/>
                                <a:gd name="T98" fmla="*/ 451 w 490"/>
                                <a:gd name="T99" fmla="*/ 542 h 1488"/>
                                <a:gd name="T100" fmla="*/ 490 w 490"/>
                                <a:gd name="T101" fmla="*/ 648 h 1488"/>
                                <a:gd name="T102" fmla="*/ 466 w 490"/>
                                <a:gd name="T103" fmla="*/ 797 h 1488"/>
                                <a:gd name="T104" fmla="*/ 399 w 490"/>
                                <a:gd name="T105" fmla="*/ 878 h 1488"/>
                                <a:gd name="T106" fmla="*/ 327 w 490"/>
                                <a:gd name="T107" fmla="*/ 931 h 1488"/>
                                <a:gd name="T108" fmla="*/ 245 w 490"/>
                                <a:gd name="T109" fmla="*/ 1051 h 1488"/>
                                <a:gd name="T110" fmla="*/ 178 w 490"/>
                                <a:gd name="T111" fmla="*/ 1214 h 1488"/>
                                <a:gd name="T112" fmla="*/ 173 w 490"/>
                                <a:gd name="T113" fmla="*/ 1488 h 1488"/>
                                <a:gd name="T114" fmla="*/ 139 w 490"/>
                                <a:gd name="T115" fmla="*/ 1445 h 1488"/>
                                <a:gd name="T116" fmla="*/ 111 w 490"/>
                                <a:gd name="T117" fmla="*/ 1421 h 148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Lst>
                              <a:rect l="0" t="0" r="r" b="b"/>
                              <a:pathLst>
                                <a:path w="490" h="1488">
                                  <a:moveTo>
                                    <a:pt x="87" y="1406"/>
                                  </a:moveTo>
                                  <a:lnTo>
                                    <a:pt x="77" y="1378"/>
                                  </a:lnTo>
                                  <a:lnTo>
                                    <a:pt x="77" y="1339"/>
                                  </a:lnTo>
                                  <a:lnTo>
                                    <a:pt x="72" y="1296"/>
                                  </a:lnTo>
                                  <a:lnTo>
                                    <a:pt x="77" y="1258"/>
                                  </a:lnTo>
                                  <a:lnTo>
                                    <a:pt x="77" y="1210"/>
                                  </a:lnTo>
                                  <a:lnTo>
                                    <a:pt x="82" y="1166"/>
                                  </a:lnTo>
                                  <a:lnTo>
                                    <a:pt x="91" y="1118"/>
                                  </a:lnTo>
                                  <a:lnTo>
                                    <a:pt x="101" y="1075"/>
                                  </a:lnTo>
                                  <a:lnTo>
                                    <a:pt x="115" y="1032"/>
                                  </a:lnTo>
                                  <a:lnTo>
                                    <a:pt x="135" y="989"/>
                                  </a:lnTo>
                                  <a:lnTo>
                                    <a:pt x="154" y="950"/>
                                  </a:lnTo>
                                  <a:lnTo>
                                    <a:pt x="178" y="912"/>
                                  </a:lnTo>
                                  <a:lnTo>
                                    <a:pt x="207" y="883"/>
                                  </a:lnTo>
                                  <a:lnTo>
                                    <a:pt x="235" y="859"/>
                                  </a:lnTo>
                                  <a:lnTo>
                                    <a:pt x="274" y="835"/>
                                  </a:lnTo>
                                  <a:lnTo>
                                    <a:pt x="312" y="821"/>
                                  </a:lnTo>
                                  <a:lnTo>
                                    <a:pt x="303" y="816"/>
                                  </a:lnTo>
                                  <a:lnTo>
                                    <a:pt x="293" y="816"/>
                                  </a:lnTo>
                                  <a:lnTo>
                                    <a:pt x="283" y="816"/>
                                  </a:lnTo>
                                  <a:lnTo>
                                    <a:pt x="269" y="816"/>
                                  </a:lnTo>
                                  <a:lnTo>
                                    <a:pt x="255" y="821"/>
                                  </a:lnTo>
                                  <a:lnTo>
                                    <a:pt x="240" y="821"/>
                                  </a:lnTo>
                                  <a:lnTo>
                                    <a:pt x="226" y="826"/>
                                  </a:lnTo>
                                  <a:lnTo>
                                    <a:pt x="207" y="826"/>
                                  </a:lnTo>
                                  <a:lnTo>
                                    <a:pt x="192" y="826"/>
                                  </a:lnTo>
                                  <a:lnTo>
                                    <a:pt x="173" y="816"/>
                                  </a:lnTo>
                                  <a:lnTo>
                                    <a:pt x="154" y="806"/>
                                  </a:lnTo>
                                  <a:lnTo>
                                    <a:pt x="139" y="792"/>
                                  </a:lnTo>
                                  <a:lnTo>
                                    <a:pt x="135" y="778"/>
                                  </a:lnTo>
                                  <a:lnTo>
                                    <a:pt x="135" y="758"/>
                                  </a:lnTo>
                                  <a:lnTo>
                                    <a:pt x="144" y="739"/>
                                  </a:lnTo>
                                  <a:lnTo>
                                    <a:pt x="168" y="720"/>
                                  </a:lnTo>
                                  <a:lnTo>
                                    <a:pt x="183" y="715"/>
                                  </a:lnTo>
                                  <a:lnTo>
                                    <a:pt x="173" y="706"/>
                                  </a:lnTo>
                                  <a:lnTo>
                                    <a:pt x="125" y="710"/>
                                  </a:lnTo>
                                  <a:lnTo>
                                    <a:pt x="91" y="701"/>
                                  </a:lnTo>
                                  <a:lnTo>
                                    <a:pt x="72" y="682"/>
                                  </a:lnTo>
                                  <a:lnTo>
                                    <a:pt x="53" y="662"/>
                                  </a:lnTo>
                                  <a:lnTo>
                                    <a:pt x="43" y="638"/>
                                  </a:lnTo>
                                  <a:lnTo>
                                    <a:pt x="29" y="614"/>
                                  </a:lnTo>
                                  <a:lnTo>
                                    <a:pt x="19" y="600"/>
                                  </a:lnTo>
                                  <a:lnTo>
                                    <a:pt x="0" y="595"/>
                                  </a:lnTo>
                                  <a:lnTo>
                                    <a:pt x="10" y="581"/>
                                  </a:lnTo>
                                  <a:lnTo>
                                    <a:pt x="24" y="566"/>
                                  </a:lnTo>
                                  <a:lnTo>
                                    <a:pt x="43" y="552"/>
                                  </a:lnTo>
                                  <a:lnTo>
                                    <a:pt x="63" y="542"/>
                                  </a:lnTo>
                                  <a:lnTo>
                                    <a:pt x="91" y="538"/>
                                  </a:lnTo>
                                  <a:lnTo>
                                    <a:pt x="120" y="542"/>
                                  </a:lnTo>
                                  <a:lnTo>
                                    <a:pt x="149" y="557"/>
                                  </a:lnTo>
                                  <a:lnTo>
                                    <a:pt x="178" y="586"/>
                                  </a:lnTo>
                                  <a:lnTo>
                                    <a:pt x="197" y="605"/>
                                  </a:lnTo>
                                  <a:lnTo>
                                    <a:pt x="202" y="586"/>
                                  </a:lnTo>
                                  <a:lnTo>
                                    <a:pt x="154" y="547"/>
                                  </a:lnTo>
                                  <a:lnTo>
                                    <a:pt x="120" y="509"/>
                                  </a:lnTo>
                                  <a:lnTo>
                                    <a:pt x="101" y="470"/>
                                  </a:lnTo>
                                  <a:lnTo>
                                    <a:pt x="91" y="427"/>
                                  </a:lnTo>
                                  <a:lnTo>
                                    <a:pt x="87" y="389"/>
                                  </a:lnTo>
                                  <a:lnTo>
                                    <a:pt x="82" y="360"/>
                                  </a:lnTo>
                                  <a:lnTo>
                                    <a:pt x="77" y="341"/>
                                  </a:lnTo>
                                  <a:lnTo>
                                    <a:pt x="58" y="331"/>
                                  </a:lnTo>
                                  <a:lnTo>
                                    <a:pt x="82" y="326"/>
                                  </a:lnTo>
                                  <a:lnTo>
                                    <a:pt x="106" y="331"/>
                                  </a:lnTo>
                                  <a:lnTo>
                                    <a:pt x="130" y="341"/>
                                  </a:lnTo>
                                  <a:lnTo>
                                    <a:pt x="154" y="355"/>
                                  </a:lnTo>
                                  <a:lnTo>
                                    <a:pt x="173" y="379"/>
                                  </a:lnTo>
                                  <a:lnTo>
                                    <a:pt x="192" y="403"/>
                                  </a:lnTo>
                                  <a:lnTo>
                                    <a:pt x="207" y="432"/>
                                  </a:lnTo>
                                  <a:lnTo>
                                    <a:pt x="216" y="461"/>
                                  </a:lnTo>
                                  <a:lnTo>
                                    <a:pt x="226" y="528"/>
                                  </a:lnTo>
                                  <a:lnTo>
                                    <a:pt x="240" y="518"/>
                                  </a:lnTo>
                                  <a:lnTo>
                                    <a:pt x="231" y="470"/>
                                  </a:lnTo>
                                  <a:lnTo>
                                    <a:pt x="231" y="422"/>
                                  </a:lnTo>
                                  <a:lnTo>
                                    <a:pt x="226" y="379"/>
                                  </a:lnTo>
                                  <a:lnTo>
                                    <a:pt x="221" y="336"/>
                                  </a:lnTo>
                                  <a:lnTo>
                                    <a:pt x="216" y="298"/>
                                  </a:lnTo>
                                  <a:lnTo>
                                    <a:pt x="202" y="254"/>
                                  </a:lnTo>
                                  <a:lnTo>
                                    <a:pt x="183" y="216"/>
                                  </a:lnTo>
                                  <a:lnTo>
                                    <a:pt x="149" y="173"/>
                                  </a:lnTo>
                                  <a:lnTo>
                                    <a:pt x="149" y="149"/>
                                  </a:lnTo>
                                  <a:lnTo>
                                    <a:pt x="149" y="125"/>
                                  </a:lnTo>
                                  <a:lnTo>
                                    <a:pt x="144" y="101"/>
                                  </a:lnTo>
                                  <a:lnTo>
                                    <a:pt x="130" y="82"/>
                                  </a:lnTo>
                                  <a:lnTo>
                                    <a:pt x="135" y="106"/>
                                  </a:lnTo>
                                  <a:lnTo>
                                    <a:pt x="135" y="125"/>
                                  </a:lnTo>
                                  <a:lnTo>
                                    <a:pt x="135" y="144"/>
                                  </a:lnTo>
                                  <a:lnTo>
                                    <a:pt x="125" y="168"/>
                                  </a:lnTo>
                                  <a:lnTo>
                                    <a:pt x="111" y="178"/>
                                  </a:lnTo>
                                  <a:lnTo>
                                    <a:pt x="96" y="182"/>
                                  </a:lnTo>
                                  <a:lnTo>
                                    <a:pt x="82" y="182"/>
                                  </a:lnTo>
                                  <a:lnTo>
                                    <a:pt x="67" y="182"/>
                                  </a:lnTo>
                                  <a:lnTo>
                                    <a:pt x="53" y="178"/>
                                  </a:lnTo>
                                  <a:lnTo>
                                    <a:pt x="43" y="168"/>
                                  </a:lnTo>
                                  <a:lnTo>
                                    <a:pt x="34" y="154"/>
                                  </a:lnTo>
                                  <a:lnTo>
                                    <a:pt x="24" y="139"/>
                                  </a:lnTo>
                                  <a:lnTo>
                                    <a:pt x="15" y="120"/>
                                  </a:lnTo>
                                  <a:lnTo>
                                    <a:pt x="15" y="101"/>
                                  </a:lnTo>
                                  <a:lnTo>
                                    <a:pt x="15" y="77"/>
                                  </a:lnTo>
                                  <a:lnTo>
                                    <a:pt x="19" y="58"/>
                                  </a:lnTo>
                                  <a:lnTo>
                                    <a:pt x="29" y="38"/>
                                  </a:lnTo>
                                  <a:lnTo>
                                    <a:pt x="43" y="24"/>
                                  </a:lnTo>
                                  <a:lnTo>
                                    <a:pt x="58" y="10"/>
                                  </a:lnTo>
                                  <a:lnTo>
                                    <a:pt x="82" y="0"/>
                                  </a:lnTo>
                                  <a:lnTo>
                                    <a:pt x="106" y="0"/>
                                  </a:lnTo>
                                  <a:lnTo>
                                    <a:pt x="130" y="14"/>
                                  </a:lnTo>
                                  <a:lnTo>
                                    <a:pt x="159" y="34"/>
                                  </a:lnTo>
                                  <a:lnTo>
                                    <a:pt x="183" y="62"/>
                                  </a:lnTo>
                                  <a:lnTo>
                                    <a:pt x="211" y="96"/>
                                  </a:lnTo>
                                  <a:lnTo>
                                    <a:pt x="231" y="125"/>
                                  </a:lnTo>
                                  <a:lnTo>
                                    <a:pt x="245" y="158"/>
                                  </a:lnTo>
                                  <a:lnTo>
                                    <a:pt x="255" y="187"/>
                                  </a:lnTo>
                                  <a:lnTo>
                                    <a:pt x="264" y="259"/>
                                  </a:lnTo>
                                  <a:lnTo>
                                    <a:pt x="274" y="341"/>
                                  </a:lnTo>
                                  <a:lnTo>
                                    <a:pt x="279" y="413"/>
                                  </a:lnTo>
                                  <a:lnTo>
                                    <a:pt x="283" y="490"/>
                                  </a:lnTo>
                                  <a:lnTo>
                                    <a:pt x="288" y="557"/>
                                  </a:lnTo>
                                  <a:lnTo>
                                    <a:pt x="298" y="614"/>
                                  </a:lnTo>
                                  <a:lnTo>
                                    <a:pt x="312" y="658"/>
                                  </a:lnTo>
                                  <a:lnTo>
                                    <a:pt x="341" y="691"/>
                                  </a:lnTo>
                                  <a:lnTo>
                                    <a:pt x="365" y="706"/>
                                  </a:lnTo>
                                  <a:lnTo>
                                    <a:pt x="389" y="710"/>
                                  </a:lnTo>
                                  <a:lnTo>
                                    <a:pt x="413" y="710"/>
                                  </a:lnTo>
                                  <a:lnTo>
                                    <a:pt x="432" y="706"/>
                                  </a:lnTo>
                                  <a:lnTo>
                                    <a:pt x="447" y="696"/>
                                  </a:lnTo>
                                  <a:lnTo>
                                    <a:pt x="456" y="677"/>
                                  </a:lnTo>
                                  <a:lnTo>
                                    <a:pt x="456" y="653"/>
                                  </a:lnTo>
                                  <a:lnTo>
                                    <a:pt x="456" y="629"/>
                                  </a:lnTo>
                                  <a:lnTo>
                                    <a:pt x="451" y="605"/>
                                  </a:lnTo>
                                  <a:lnTo>
                                    <a:pt x="442" y="595"/>
                                  </a:lnTo>
                                  <a:lnTo>
                                    <a:pt x="427" y="586"/>
                                  </a:lnTo>
                                  <a:lnTo>
                                    <a:pt x="413" y="586"/>
                                  </a:lnTo>
                                  <a:lnTo>
                                    <a:pt x="403" y="590"/>
                                  </a:lnTo>
                                  <a:lnTo>
                                    <a:pt x="389" y="605"/>
                                  </a:lnTo>
                                  <a:lnTo>
                                    <a:pt x="379" y="614"/>
                                  </a:lnTo>
                                  <a:lnTo>
                                    <a:pt x="370" y="629"/>
                                  </a:lnTo>
                                  <a:lnTo>
                                    <a:pt x="365" y="600"/>
                                  </a:lnTo>
                                  <a:lnTo>
                                    <a:pt x="370" y="576"/>
                                  </a:lnTo>
                                  <a:lnTo>
                                    <a:pt x="375" y="562"/>
                                  </a:lnTo>
                                  <a:lnTo>
                                    <a:pt x="389" y="557"/>
                                  </a:lnTo>
                                  <a:lnTo>
                                    <a:pt x="370" y="538"/>
                                  </a:lnTo>
                                  <a:lnTo>
                                    <a:pt x="355" y="528"/>
                                  </a:lnTo>
                                  <a:lnTo>
                                    <a:pt x="355" y="509"/>
                                  </a:lnTo>
                                  <a:lnTo>
                                    <a:pt x="360" y="490"/>
                                  </a:lnTo>
                                  <a:lnTo>
                                    <a:pt x="370" y="480"/>
                                  </a:lnTo>
                                  <a:lnTo>
                                    <a:pt x="379" y="480"/>
                                  </a:lnTo>
                                  <a:lnTo>
                                    <a:pt x="394" y="485"/>
                                  </a:lnTo>
                                  <a:lnTo>
                                    <a:pt x="408" y="494"/>
                                  </a:lnTo>
                                  <a:lnTo>
                                    <a:pt x="423" y="509"/>
                                  </a:lnTo>
                                  <a:lnTo>
                                    <a:pt x="442" y="528"/>
                                  </a:lnTo>
                                  <a:lnTo>
                                    <a:pt x="451" y="542"/>
                                  </a:lnTo>
                                  <a:lnTo>
                                    <a:pt x="461" y="557"/>
                                  </a:lnTo>
                                  <a:lnTo>
                                    <a:pt x="480" y="595"/>
                                  </a:lnTo>
                                  <a:lnTo>
                                    <a:pt x="490" y="648"/>
                                  </a:lnTo>
                                  <a:lnTo>
                                    <a:pt x="490" y="706"/>
                                  </a:lnTo>
                                  <a:lnTo>
                                    <a:pt x="485" y="754"/>
                                  </a:lnTo>
                                  <a:lnTo>
                                    <a:pt x="466" y="797"/>
                                  </a:lnTo>
                                  <a:lnTo>
                                    <a:pt x="447" y="835"/>
                                  </a:lnTo>
                                  <a:lnTo>
                                    <a:pt x="423" y="859"/>
                                  </a:lnTo>
                                  <a:lnTo>
                                    <a:pt x="399" y="878"/>
                                  </a:lnTo>
                                  <a:lnTo>
                                    <a:pt x="375" y="898"/>
                                  </a:lnTo>
                                  <a:lnTo>
                                    <a:pt x="351" y="912"/>
                                  </a:lnTo>
                                  <a:lnTo>
                                    <a:pt x="327" y="931"/>
                                  </a:lnTo>
                                  <a:lnTo>
                                    <a:pt x="307" y="955"/>
                                  </a:lnTo>
                                  <a:lnTo>
                                    <a:pt x="274" y="1003"/>
                                  </a:lnTo>
                                  <a:lnTo>
                                    <a:pt x="245" y="1051"/>
                                  </a:lnTo>
                                  <a:lnTo>
                                    <a:pt x="221" y="1099"/>
                                  </a:lnTo>
                                  <a:lnTo>
                                    <a:pt x="197" y="1152"/>
                                  </a:lnTo>
                                  <a:lnTo>
                                    <a:pt x="178" y="1214"/>
                                  </a:lnTo>
                                  <a:lnTo>
                                    <a:pt x="168" y="1291"/>
                                  </a:lnTo>
                                  <a:lnTo>
                                    <a:pt x="168" y="1382"/>
                                  </a:lnTo>
                                  <a:lnTo>
                                    <a:pt x="173" y="1488"/>
                                  </a:lnTo>
                                  <a:lnTo>
                                    <a:pt x="163" y="1474"/>
                                  </a:lnTo>
                                  <a:lnTo>
                                    <a:pt x="154" y="1459"/>
                                  </a:lnTo>
                                  <a:lnTo>
                                    <a:pt x="139" y="1445"/>
                                  </a:lnTo>
                                  <a:lnTo>
                                    <a:pt x="130" y="1435"/>
                                  </a:lnTo>
                                  <a:lnTo>
                                    <a:pt x="120" y="1430"/>
                                  </a:lnTo>
                                  <a:lnTo>
                                    <a:pt x="111" y="1421"/>
                                  </a:lnTo>
                                  <a:lnTo>
                                    <a:pt x="96" y="1411"/>
                                  </a:lnTo>
                                  <a:lnTo>
                                    <a:pt x="87" y="1406"/>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17" name="Freeform 36"/>
                          <wps:cNvSpPr>
                            <a:spLocks/>
                          </wps:cNvSpPr>
                          <wps:spPr bwMode="auto">
                            <a:xfrm>
                              <a:off x="1910" y="14664"/>
                              <a:ext cx="250" cy="776"/>
                            </a:xfrm>
                            <a:custGeom>
                              <a:avLst/>
                              <a:gdLst>
                                <a:gd name="T0" fmla="*/ 250 w 250"/>
                                <a:gd name="T1" fmla="*/ 53 h 811"/>
                                <a:gd name="T2" fmla="*/ 207 w 250"/>
                                <a:gd name="T3" fmla="*/ 115 h 811"/>
                                <a:gd name="T4" fmla="*/ 168 w 250"/>
                                <a:gd name="T5" fmla="*/ 187 h 811"/>
                                <a:gd name="T6" fmla="*/ 139 w 250"/>
                                <a:gd name="T7" fmla="*/ 264 h 811"/>
                                <a:gd name="T8" fmla="*/ 111 w 250"/>
                                <a:gd name="T9" fmla="*/ 346 h 811"/>
                                <a:gd name="T10" fmla="*/ 96 w 250"/>
                                <a:gd name="T11" fmla="*/ 432 h 811"/>
                                <a:gd name="T12" fmla="*/ 87 w 250"/>
                                <a:gd name="T13" fmla="*/ 523 h 811"/>
                                <a:gd name="T14" fmla="*/ 87 w 250"/>
                                <a:gd name="T15" fmla="*/ 619 h 811"/>
                                <a:gd name="T16" fmla="*/ 96 w 250"/>
                                <a:gd name="T17" fmla="*/ 710 h 811"/>
                                <a:gd name="T18" fmla="*/ 19 w 250"/>
                                <a:gd name="T19" fmla="*/ 811 h 811"/>
                                <a:gd name="T20" fmla="*/ 5 w 250"/>
                                <a:gd name="T21" fmla="*/ 730 h 811"/>
                                <a:gd name="T22" fmla="*/ 0 w 250"/>
                                <a:gd name="T23" fmla="*/ 638 h 811"/>
                                <a:gd name="T24" fmla="*/ 0 w 250"/>
                                <a:gd name="T25" fmla="*/ 542 h 811"/>
                                <a:gd name="T26" fmla="*/ 5 w 250"/>
                                <a:gd name="T27" fmla="*/ 442 h 811"/>
                                <a:gd name="T28" fmla="*/ 19 w 250"/>
                                <a:gd name="T29" fmla="*/ 341 h 811"/>
                                <a:gd name="T30" fmla="*/ 39 w 250"/>
                                <a:gd name="T31" fmla="*/ 240 h 811"/>
                                <a:gd name="T32" fmla="*/ 72 w 250"/>
                                <a:gd name="T33" fmla="*/ 149 h 811"/>
                                <a:gd name="T34" fmla="*/ 106 w 250"/>
                                <a:gd name="T35" fmla="*/ 62 h 811"/>
                                <a:gd name="T36" fmla="*/ 115 w 250"/>
                                <a:gd name="T37" fmla="*/ 62 h 811"/>
                                <a:gd name="T38" fmla="*/ 125 w 250"/>
                                <a:gd name="T39" fmla="*/ 62 h 811"/>
                                <a:gd name="T40" fmla="*/ 135 w 250"/>
                                <a:gd name="T41" fmla="*/ 58 h 811"/>
                                <a:gd name="T42" fmla="*/ 144 w 250"/>
                                <a:gd name="T43" fmla="*/ 53 h 811"/>
                                <a:gd name="T44" fmla="*/ 159 w 250"/>
                                <a:gd name="T45" fmla="*/ 48 h 811"/>
                                <a:gd name="T46" fmla="*/ 168 w 250"/>
                                <a:gd name="T47" fmla="*/ 34 h 811"/>
                                <a:gd name="T48" fmla="*/ 178 w 250"/>
                                <a:gd name="T49" fmla="*/ 24 h 811"/>
                                <a:gd name="T50" fmla="*/ 192 w 250"/>
                                <a:gd name="T51" fmla="*/ 5 h 811"/>
                                <a:gd name="T52" fmla="*/ 197 w 250"/>
                                <a:gd name="T53" fmla="*/ 0 h 811"/>
                                <a:gd name="T54" fmla="*/ 207 w 250"/>
                                <a:gd name="T55" fmla="*/ 0 h 811"/>
                                <a:gd name="T56" fmla="*/ 211 w 250"/>
                                <a:gd name="T57" fmla="*/ 5 h 811"/>
                                <a:gd name="T58" fmla="*/ 221 w 250"/>
                                <a:gd name="T59" fmla="*/ 14 h 811"/>
                                <a:gd name="T60" fmla="*/ 226 w 250"/>
                                <a:gd name="T61" fmla="*/ 29 h 811"/>
                                <a:gd name="T62" fmla="*/ 235 w 250"/>
                                <a:gd name="T63" fmla="*/ 38 h 811"/>
                                <a:gd name="T64" fmla="*/ 240 w 250"/>
                                <a:gd name="T65" fmla="*/ 48 h 811"/>
                                <a:gd name="T66" fmla="*/ 250 w 250"/>
                                <a:gd name="T67" fmla="*/ 53 h 81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Lst>
                              <a:rect l="0" t="0" r="r" b="b"/>
                              <a:pathLst>
                                <a:path w="250" h="811">
                                  <a:moveTo>
                                    <a:pt x="250" y="53"/>
                                  </a:moveTo>
                                  <a:lnTo>
                                    <a:pt x="207" y="115"/>
                                  </a:lnTo>
                                  <a:lnTo>
                                    <a:pt x="168" y="187"/>
                                  </a:lnTo>
                                  <a:lnTo>
                                    <a:pt x="139" y="264"/>
                                  </a:lnTo>
                                  <a:lnTo>
                                    <a:pt x="111" y="346"/>
                                  </a:lnTo>
                                  <a:lnTo>
                                    <a:pt x="96" y="432"/>
                                  </a:lnTo>
                                  <a:lnTo>
                                    <a:pt x="87" y="523"/>
                                  </a:lnTo>
                                  <a:lnTo>
                                    <a:pt x="87" y="619"/>
                                  </a:lnTo>
                                  <a:lnTo>
                                    <a:pt x="96" y="710"/>
                                  </a:lnTo>
                                  <a:lnTo>
                                    <a:pt x="19" y="811"/>
                                  </a:lnTo>
                                  <a:lnTo>
                                    <a:pt x="5" y="730"/>
                                  </a:lnTo>
                                  <a:lnTo>
                                    <a:pt x="0" y="638"/>
                                  </a:lnTo>
                                  <a:lnTo>
                                    <a:pt x="0" y="542"/>
                                  </a:lnTo>
                                  <a:lnTo>
                                    <a:pt x="5" y="442"/>
                                  </a:lnTo>
                                  <a:lnTo>
                                    <a:pt x="19" y="341"/>
                                  </a:lnTo>
                                  <a:lnTo>
                                    <a:pt x="39" y="240"/>
                                  </a:lnTo>
                                  <a:lnTo>
                                    <a:pt x="72" y="149"/>
                                  </a:lnTo>
                                  <a:lnTo>
                                    <a:pt x="106" y="62"/>
                                  </a:lnTo>
                                  <a:lnTo>
                                    <a:pt x="115" y="62"/>
                                  </a:lnTo>
                                  <a:lnTo>
                                    <a:pt x="125" y="62"/>
                                  </a:lnTo>
                                  <a:lnTo>
                                    <a:pt x="135" y="58"/>
                                  </a:lnTo>
                                  <a:lnTo>
                                    <a:pt x="144" y="53"/>
                                  </a:lnTo>
                                  <a:lnTo>
                                    <a:pt x="159" y="48"/>
                                  </a:lnTo>
                                  <a:lnTo>
                                    <a:pt x="168" y="34"/>
                                  </a:lnTo>
                                  <a:lnTo>
                                    <a:pt x="178" y="24"/>
                                  </a:lnTo>
                                  <a:lnTo>
                                    <a:pt x="192" y="5"/>
                                  </a:lnTo>
                                  <a:lnTo>
                                    <a:pt x="197" y="0"/>
                                  </a:lnTo>
                                  <a:lnTo>
                                    <a:pt x="207" y="0"/>
                                  </a:lnTo>
                                  <a:lnTo>
                                    <a:pt x="211" y="5"/>
                                  </a:lnTo>
                                  <a:lnTo>
                                    <a:pt x="221" y="14"/>
                                  </a:lnTo>
                                  <a:lnTo>
                                    <a:pt x="226" y="29"/>
                                  </a:lnTo>
                                  <a:lnTo>
                                    <a:pt x="235" y="38"/>
                                  </a:lnTo>
                                  <a:lnTo>
                                    <a:pt x="240" y="48"/>
                                  </a:lnTo>
                                  <a:lnTo>
                                    <a:pt x="250" y="53"/>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318" name="Group 37"/>
                        <wpg:cNvGrpSpPr>
                          <a:grpSpLocks/>
                        </wpg:cNvGrpSpPr>
                        <wpg:grpSpPr bwMode="auto">
                          <a:xfrm>
                            <a:off x="1614" y="2665"/>
                            <a:ext cx="1053" cy="743"/>
                            <a:chOff x="1872" y="1440"/>
                            <a:chExt cx="2265" cy="2710"/>
                          </a:xfrm>
                        </wpg:grpSpPr>
                        <wps:wsp>
                          <wps:cNvPr id="319" name="Freeform 38"/>
                          <wps:cNvSpPr>
                            <a:spLocks/>
                          </wps:cNvSpPr>
                          <wps:spPr bwMode="auto">
                            <a:xfrm>
                              <a:off x="2539" y="2109"/>
                              <a:ext cx="149" cy="165"/>
                            </a:xfrm>
                            <a:custGeom>
                              <a:avLst/>
                              <a:gdLst>
                                <a:gd name="T0" fmla="*/ 0 w 149"/>
                                <a:gd name="T1" fmla="*/ 140 h 173"/>
                                <a:gd name="T2" fmla="*/ 19 w 149"/>
                                <a:gd name="T3" fmla="*/ 120 h 173"/>
                                <a:gd name="T4" fmla="*/ 34 w 149"/>
                                <a:gd name="T5" fmla="*/ 96 h 173"/>
                                <a:gd name="T6" fmla="*/ 53 w 149"/>
                                <a:gd name="T7" fmla="*/ 77 h 173"/>
                                <a:gd name="T8" fmla="*/ 67 w 149"/>
                                <a:gd name="T9" fmla="*/ 58 h 173"/>
                                <a:gd name="T10" fmla="*/ 82 w 149"/>
                                <a:gd name="T11" fmla="*/ 39 h 173"/>
                                <a:gd name="T12" fmla="*/ 96 w 149"/>
                                <a:gd name="T13" fmla="*/ 24 h 173"/>
                                <a:gd name="T14" fmla="*/ 106 w 149"/>
                                <a:gd name="T15" fmla="*/ 10 h 173"/>
                                <a:gd name="T16" fmla="*/ 110 w 149"/>
                                <a:gd name="T17" fmla="*/ 5 h 173"/>
                                <a:gd name="T18" fmla="*/ 115 w 149"/>
                                <a:gd name="T19" fmla="*/ 0 h 173"/>
                                <a:gd name="T20" fmla="*/ 125 w 149"/>
                                <a:gd name="T21" fmla="*/ 0 h 173"/>
                                <a:gd name="T22" fmla="*/ 134 w 149"/>
                                <a:gd name="T23" fmla="*/ 0 h 173"/>
                                <a:gd name="T24" fmla="*/ 139 w 149"/>
                                <a:gd name="T25" fmla="*/ 5 h 173"/>
                                <a:gd name="T26" fmla="*/ 149 w 149"/>
                                <a:gd name="T27" fmla="*/ 15 h 173"/>
                                <a:gd name="T28" fmla="*/ 149 w 149"/>
                                <a:gd name="T29" fmla="*/ 24 h 173"/>
                                <a:gd name="T30" fmla="*/ 149 w 149"/>
                                <a:gd name="T31" fmla="*/ 34 h 173"/>
                                <a:gd name="T32" fmla="*/ 139 w 149"/>
                                <a:gd name="T33" fmla="*/ 44 h 173"/>
                                <a:gd name="T34" fmla="*/ 130 w 149"/>
                                <a:gd name="T35" fmla="*/ 63 h 173"/>
                                <a:gd name="T36" fmla="*/ 110 w 149"/>
                                <a:gd name="T37" fmla="*/ 82 h 173"/>
                                <a:gd name="T38" fmla="*/ 96 w 149"/>
                                <a:gd name="T39" fmla="*/ 101 h 173"/>
                                <a:gd name="T40" fmla="*/ 77 w 149"/>
                                <a:gd name="T41" fmla="*/ 125 h 173"/>
                                <a:gd name="T42" fmla="*/ 58 w 149"/>
                                <a:gd name="T43" fmla="*/ 144 h 173"/>
                                <a:gd name="T44" fmla="*/ 43 w 149"/>
                                <a:gd name="T45" fmla="*/ 159 h 173"/>
                                <a:gd name="T46" fmla="*/ 34 w 149"/>
                                <a:gd name="T47" fmla="*/ 173 h 173"/>
                                <a:gd name="T48" fmla="*/ 29 w 149"/>
                                <a:gd name="T49" fmla="*/ 173 h 173"/>
                                <a:gd name="T50" fmla="*/ 0 w 149"/>
                                <a:gd name="T51" fmla="*/ 140 h 17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Lst>
                              <a:rect l="0" t="0" r="r" b="b"/>
                              <a:pathLst>
                                <a:path w="149" h="173">
                                  <a:moveTo>
                                    <a:pt x="0" y="140"/>
                                  </a:moveTo>
                                  <a:lnTo>
                                    <a:pt x="19" y="120"/>
                                  </a:lnTo>
                                  <a:lnTo>
                                    <a:pt x="34" y="96"/>
                                  </a:lnTo>
                                  <a:lnTo>
                                    <a:pt x="53" y="77"/>
                                  </a:lnTo>
                                  <a:lnTo>
                                    <a:pt x="67" y="58"/>
                                  </a:lnTo>
                                  <a:lnTo>
                                    <a:pt x="82" y="39"/>
                                  </a:lnTo>
                                  <a:lnTo>
                                    <a:pt x="96" y="24"/>
                                  </a:lnTo>
                                  <a:lnTo>
                                    <a:pt x="106" y="10"/>
                                  </a:lnTo>
                                  <a:lnTo>
                                    <a:pt x="110" y="5"/>
                                  </a:lnTo>
                                  <a:lnTo>
                                    <a:pt x="115" y="0"/>
                                  </a:lnTo>
                                  <a:lnTo>
                                    <a:pt x="125" y="0"/>
                                  </a:lnTo>
                                  <a:lnTo>
                                    <a:pt x="134" y="0"/>
                                  </a:lnTo>
                                  <a:lnTo>
                                    <a:pt x="139" y="5"/>
                                  </a:lnTo>
                                  <a:lnTo>
                                    <a:pt x="149" y="15"/>
                                  </a:lnTo>
                                  <a:lnTo>
                                    <a:pt x="149" y="24"/>
                                  </a:lnTo>
                                  <a:lnTo>
                                    <a:pt x="149" y="34"/>
                                  </a:lnTo>
                                  <a:lnTo>
                                    <a:pt x="139" y="44"/>
                                  </a:lnTo>
                                  <a:lnTo>
                                    <a:pt x="130" y="63"/>
                                  </a:lnTo>
                                  <a:lnTo>
                                    <a:pt x="110" y="82"/>
                                  </a:lnTo>
                                  <a:lnTo>
                                    <a:pt x="96" y="101"/>
                                  </a:lnTo>
                                  <a:lnTo>
                                    <a:pt x="77" y="125"/>
                                  </a:lnTo>
                                  <a:lnTo>
                                    <a:pt x="58" y="144"/>
                                  </a:lnTo>
                                  <a:lnTo>
                                    <a:pt x="43" y="159"/>
                                  </a:lnTo>
                                  <a:lnTo>
                                    <a:pt x="34" y="173"/>
                                  </a:lnTo>
                                  <a:lnTo>
                                    <a:pt x="29" y="173"/>
                                  </a:lnTo>
                                  <a:lnTo>
                                    <a:pt x="0" y="14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20" name="Freeform 39"/>
                          <wps:cNvSpPr>
                            <a:spLocks/>
                          </wps:cNvSpPr>
                          <wps:spPr bwMode="auto">
                            <a:xfrm>
                              <a:off x="2505" y="1440"/>
                              <a:ext cx="816" cy="816"/>
                            </a:xfrm>
                            <a:custGeom>
                              <a:avLst/>
                              <a:gdLst>
                                <a:gd name="T0" fmla="*/ 452 w 816"/>
                                <a:gd name="T1" fmla="*/ 105 h 854"/>
                                <a:gd name="T2" fmla="*/ 476 w 816"/>
                                <a:gd name="T3" fmla="*/ 177 h 854"/>
                                <a:gd name="T4" fmla="*/ 327 w 816"/>
                                <a:gd name="T5" fmla="*/ 292 h 854"/>
                                <a:gd name="T6" fmla="*/ 183 w 816"/>
                                <a:gd name="T7" fmla="*/ 432 h 854"/>
                                <a:gd name="T8" fmla="*/ 130 w 816"/>
                                <a:gd name="T9" fmla="*/ 648 h 854"/>
                                <a:gd name="T10" fmla="*/ 164 w 816"/>
                                <a:gd name="T11" fmla="*/ 796 h 854"/>
                                <a:gd name="T12" fmla="*/ 216 w 816"/>
                                <a:gd name="T13" fmla="*/ 825 h 854"/>
                                <a:gd name="T14" fmla="*/ 308 w 816"/>
                                <a:gd name="T15" fmla="*/ 753 h 854"/>
                                <a:gd name="T16" fmla="*/ 375 w 816"/>
                                <a:gd name="T17" fmla="*/ 542 h 854"/>
                                <a:gd name="T18" fmla="*/ 514 w 816"/>
                                <a:gd name="T19" fmla="*/ 460 h 854"/>
                                <a:gd name="T20" fmla="*/ 644 w 816"/>
                                <a:gd name="T21" fmla="*/ 556 h 854"/>
                                <a:gd name="T22" fmla="*/ 720 w 816"/>
                                <a:gd name="T23" fmla="*/ 624 h 854"/>
                                <a:gd name="T24" fmla="*/ 792 w 816"/>
                                <a:gd name="T25" fmla="*/ 460 h 854"/>
                                <a:gd name="T26" fmla="*/ 711 w 816"/>
                                <a:gd name="T27" fmla="*/ 417 h 854"/>
                                <a:gd name="T28" fmla="*/ 682 w 816"/>
                                <a:gd name="T29" fmla="*/ 513 h 854"/>
                                <a:gd name="T30" fmla="*/ 720 w 816"/>
                                <a:gd name="T31" fmla="*/ 489 h 854"/>
                                <a:gd name="T32" fmla="*/ 696 w 816"/>
                                <a:gd name="T33" fmla="*/ 547 h 854"/>
                                <a:gd name="T34" fmla="*/ 648 w 816"/>
                                <a:gd name="T35" fmla="*/ 504 h 854"/>
                                <a:gd name="T36" fmla="*/ 692 w 816"/>
                                <a:gd name="T37" fmla="*/ 393 h 854"/>
                                <a:gd name="T38" fmla="*/ 802 w 816"/>
                                <a:gd name="T39" fmla="*/ 422 h 854"/>
                                <a:gd name="T40" fmla="*/ 783 w 816"/>
                                <a:gd name="T41" fmla="*/ 614 h 854"/>
                                <a:gd name="T42" fmla="*/ 600 w 816"/>
                                <a:gd name="T43" fmla="*/ 691 h 854"/>
                                <a:gd name="T44" fmla="*/ 471 w 816"/>
                                <a:gd name="T45" fmla="*/ 705 h 854"/>
                                <a:gd name="T46" fmla="*/ 500 w 816"/>
                                <a:gd name="T47" fmla="*/ 604 h 854"/>
                                <a:gd name="T48" fmla="*/ 543 w 816"/>
                                <a:gd name="T49" fmla="*/ 633 h 854"/>
                                <a:gd name="T50" fmla="*/ 509 w 816"/>
                                <a:gd name="T51" fmla="*/ 628 h 854"/>
                                <a:gd name="T52" fmla="*/ 485 w 816"/>
                                <a:gd name="T53" fmla="*/ 691 h 854"/>
                                <a:gd name="T54" fmla="*/ 581 w 816"/>
                                <a:gd name="T55" fmla="*/ 681 h 854"/>
                                <a:gd name="T56" fmla="*/ 620 w 816"/>
                                <a:gd name="T57" fmla="*/ 566 h 854"/>
                                <a:gd name="T58" fmla="*/ 557 w 816"/>
                                <a:gd name="T59" fmla="*/ 532 h 854"/>
                                <a:gd name="T60" fmla="*/ 524 w 816"/>
                                <a:gd name="T61" fmla="*/ 523 h 854"/>
                                <a:gd name="T62" fmla="*/ 413 w 816"/>
                                <a:gd name="T63" fmla="*/ 532 h 854"/>
                                <a:gd name="T64" fmla="*/ 322 w 816"/>
                                <a:gd name="T65" fmla="*/ 753 h 854"/>
                                <a:gd name="T66" fmla="*/ 140 w 816"/>
                                <a:gd name="T67" fmla="*/ 830 h 854"/>
                                <a:gd name="T68" fmla="*/ 68 w 816"/>
                                <a:gd name="T69" fmla="*/ 528 h 854"/>
                                <a:gd name="T70" fmla="*/ 125 w 816"/>
                                <a:gd name="T71" fmla="*/ 350 h 854"/>
                                <a:gd name="T72" fmla="*/ 183 w 816"/>
                                <a:gd name="T73" fmla="*/ 240 h 854"/>
                                <a:gd name="T74" fmla="*/ 178 w 816"/>
                                <a:gd name="T75" fmla="*/ 201 h 854"/>
                                <a:gd name="T76" fmla="*/ 68 w 816"/>
                                <a:gd name="T77" fmla="*/ 432 h 854"/>
                                <a:gd name="T78" fmla="*/ 0 w 816"/>
                                <a:gd name="T79" fmla="*/ 369 h 854"/>
                                <a:gd name="T80" fmla="*/ 68 w 816"/>
                                <a:gd name="T81" fmla="*/ 273 h 854"/>
                                <a:gd name="T82" fmla="*/ 29 w 816"/>
                                <a:gd name="T83" fmla="*/ 220 h 854"/>
                                <a:gd name="T84" fmla="*/ 15 w 816"/>
                                <a:gd name="T85" fmla="*/ 120 h 854"/>
                                <a:gd name="T86" fmla="*/ 101 w 816"/>
                                <a:gd name="T87" fmla="*/ 86 h 854"/>
                                <a:gd name="T88" fmla="*/ 140 w 816"/>
                                <a:gd name="T89" fmla="*/ 100 h 854"/>
                                <a:gd name="T90" fmla="*/ 178 w 816"/>
                                <a:gd name="T91" fmla="*/ 52 h 854"/>
                                <a:gd name="T92" fmla="*/ 240 w 816"/>
                                <a:gd name="T93" fmla="*/ 105 h 854"/>
                                <a:gd name="T94" fmla="*/ 264 w 816"/>
                                <a:gd name="T95" fmla="*/ 57 h 854"/>
                                <a:gd name="T96" fmla="*/ 317 w 816"/>
                                <a:gd name="T97" fmla="*/ 43 h 854"/>
                                <a:gd name="T98" fmla="*/ 370 w 816"/>
                                <a:gd name="T99" fmla="*/ 0 h 854"/>
                                <a:gd name="T100" fmla="*/ 336 w 816"/>
                                <a:gd name="T101" fmla="*/ 124 h 854"/>
                                <a:gd name="T102" fmla="*/ 274 w 816"/>
                                <a:gd name="T103" fmla="*/ 211 h 854"/>
                                <a:gd name="T104" fmla="*/ 308 w 816"/>
                                <a:gd name="T105" fmla="*/ 192 h 854"/>
                                <a:gd name="T106" fmla="*/ 375 w 816"/>
                                <a:gd name="T107" fmla="*/ 110 h 85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816" h="854">
                                  <a:moveTo>
                                    <a:pt x="375" y="110"/>
                                  </a:moveTo>
                                  <a:lnTo>
                                    <a:pt x="394" y="100"/>
                                  </a:lnTo>
                                  <a:lnTo>
                                    <a:pt x="408" y="96"/>
                                  </a:lnTo>
                                  <a:lnTo>
                                    <a:pt x="428" y="100"/>
                                  </a:lnTo>
                                  <a:lnTo>
                                    <a:pt x="442" y="100"/>
                                  </a:lnTo>
                                  <a:lnTo>
                                    <a:pt x="452" y="105"/>
                                  </a:lnTo>
                                  <a:lnTo>
                                    <a:pt x="466" y="110"/>
                                  </a:lnTo>
                                  <a:lnTo>
                                    <a:pt x="480" y="115"/>
                                  </a:lnTo>
                                  <a:lnTo>
                                    <a:pt x="495" y="110"/>
                                  </a:lnTo>
                                  <a:lnTo>
                                    <a:pt x="495" y="124"/>
                                  </a:lnTo>
                                  <a:lnTo>
                                    <a:pt x="490" y="148"/>
                                  </a:lnTo>
                                  <a:lnTo>
                                    <a:pt x="476" y="177"/>
                                  </a:lnTo>
                                  <a:lnTo>
                                    <a:pt x="461" y="201"/>
                                  </a:lnTo>
                                  <a:lnTo>
                                    <a:pt x="442" y="230"/>
                                  </a:lnTo>
                                  <a:lnTo>
                                    <a:pt x="418" y="254"/>
                                  </a:lnTo>
                                  <a:lnTo>
                                    <a:pt x="389" y="273"/>
                                  </a:lnTo>
                                  <a:lnTo>
                                    <a:pt x="356" y="283"/>
                                  </a:lnTo>
                                  <a:lnTo>
                                    <a:pt x="327" y="292"/>
                                  </a:lnTo>
                                  <a:lnTo>
                                    <a:pt x="298" y="307"/>
                                  </a:lnTo>
                                  <a:lnTo>
                                    <a:pt x="274" y="321"/>
                                  </a:lnTo>
                                  <a:lnTo>
                                    <a:pt x="245" y="340"/>
                                  </a:lnTo>
                                  <a:lnTo>
                                    <a:pt x="226" y="369"/>
                                  </a:lnTo>
                                  <a:lnTo>
                                    <a:pt x="202" y="398"/>
                                  </a:lnTo>
                                  <a:lnTo>
                                    <a:pt x="183" y="432"/>
                                  </a:lnTo>
                                  <a:lnTo>
                                    <a:pt x="168" y="465"/>
                                  </a:lnTo>
                                  <a:lnTo>
                                    <a:pt x="154" y="499"/>
                                  </a:lnTo>
                                  <a:lnTo>
                                    <a:pt x="144" y="532"/>
                                  </a:lnTo>
                                  <a:lnTo>
                                    <a:pt x="135" y="571"/>
                                  </a:lnTo>
                                  <a:lnTo>
                                    <a:pt x="135" y="609"/>
                                  </a:lnTo>
                                  <a:lnTo>
                                    <a:pt x="130" y="648"/>
                                  </a:lnTo>
                                  <a:lnTo>
                                    <a:pt x="130" y="681"/>
                                  </a:lnTo>
                                  <a:lnTo>
                                    <a:pt x="135" y="715"/>
                                  </a:lnTo>
                                  <a:lnTo>
                                    <a:pt x="140" y="748"/>
                                  </a:lnTo>
                                  <a:lnTo>
                                    <a:pt x="144" y="768"/>
                                  </a:lnTo>
                                  <a:lnTo>
                                    <a:pt x="154" y="782"/>
                                  </a:lnTo>
                                  <a:lnTo>
                                    <a:pt x="164" y="796"/>
                                  </a:lnTo>
                                  <a:lnTo>
                                    <a:pt x="173" y="806"/>
                                  </a:lnTo>
                                  <a:lnTo>
                                    <a:pt x="183" y="816"/>
                                  </a:lnTo>
                                  <a:lnTo>
                                    <a:pt x="192" y="820"/>
                                  </a:lnTo>
                                  <a:lnTo>
                                    <a:pt x="197" y="825"/>
                                  </a:lnTo>
                                  <a:lnTo>
                                    <a:pt x="202" y="825"/>
                                  </a:lnTo>
                                  <a:lnTo>
                                    <a:pt x="216" y="825"/>
                                  </a:lnTo>
                                  <a:lnTo>
                                    <a:pt x="231" y="825"/>
                                  </a:lnTo>
                                  <a:lnTo>
                                    <a:pt x="245" y="820"/>
                                  </a:lnTo>
                                  <a:lnTo>
                                    <a:pt x="264" y="811"/>
                                  </a:lnTo>
                                  <a:lnTo>
                                    <a:pt x="279" y="796"/>
                                  </a:lnTo>
                                  <a:lnTo>
                                    <a:pt x="293" y="777"/>
                                  </a:lnTo>
                                  <a:lnTo>
                                    <a:pt x="308" y="753"/>
                                  </a:lnTo>
                                  <a:lnTo>
                                    <a:pt x="312" y="715"/>
                                  </a:lnTo>
                                  <a:lnTo>
                                    <a:pt x="317" y="676"/>
                                  </a:lnTo>
                                  <a:lnTo>
                                    <a:pt x="327" y="638"/>
                                  </a:lnTo>
                                  <a:lnTo>
                                    <a:pt x="341" y="604"/>
                                  </a:lnTo>
                                  <a:lnTo>
                                    <a:pt x="356" y="571"/>
                                  </a:lnTo>
                                  <a:lnTo>
                                    <a:pt x="375" y="542"/>
                                  </a:lnTo>
                                  <a:lnTo>
                                    <a:pt x="394" y="518"/>
                                  </a:lnTo>
                                  <a:lnTo>
                                    <a:pt x="418" y="499"/>
                                  </a:lnTo>
                                  <a:lnTo>
                                    <a:pt x="442" y="484"/>
                                  </a:lnTo>
                                  <a:lnTo>
                                    <a:pt x="466" y="470"/>
                                  </a:lnTo>
                                  <a:lnTo>
                                    <a:pt x="490" y="460"/>
                                  </a:lnTo>
                                  <a:lnTo>
                                    <a:pt x="514" y="460"/>
                                  </a:lnTo>
                                  <a:lnTo>
                                    <a:pt x="538" y="465"/>
                                  </a:lnTo>
                                  <a:lnTo>
                                    <a:pt x="567" y="470"/>
                                  </a:lnTo>
                                  <a:lnTo>
                                    <a:pt x="586" y="484"/>
                                  </a:lnTo>
                                  <a:lnTo>
                                    <a:pt x="610" y="504"/>
                                  </a:lnTo>
                                  <a:lnTo>
                                    <a:pt x="629" y="532"/>
                                  </a:lnTo>
                                  <a:lnTo>
                                    <a:pt x="644" y="556"/>
                                  </a:lnTo>
                                  <a:lnTo>
                                    <a:pt x="644" y="580"/>
                                  </a:lnTo>
                                  <a:lnTo>
                                    <a:pt x="644" y="604"/>
                                  </a:lnTo>
                                  <a:lnTo>
                                    <a:pt x="644" y="624"/>
                                  </a:lnTo>
                                  <a:lnTo>
                                    <a:pt x="668" y="628"/>
                                  </a:lnTo>
                                  <a:lnTo>
                                    <a:pt x="692" y="628"/>
                                  </a:lnTo>
                                  <a:lnTo>
                                    <a:pt x="720" y="624"/>
                                  </a:lnTo>
                                  <a:lnTo>
                                    <a:pt x="744" y="609"/>
                                  </a:lnTo>
                                  <a:lnTo>
                                    <a:pt x="768" y="590"/>
                                  </a:lnTo>
                                  <a:lnTo>
                                    <a:pt x="788" y="561"/>
                                  </a:lnTo>
                                  <a:lnTo>
                                    <a:pt x="792" y="528"/>
                                  </a:lnTo>
                                  <a:lnTo>
                                    <a:pt x="797" y="484"/>
                                  </a:lnTo>
                                  <a:lnTo>
                                    <a:pt x="792" y="460"/>
                                  </a:lnTo>
                                  <a:lnTo>
                                    <a:pt x="783" y="441"/>
                                  </a:lnTo>
                                  <a:lnTo>
                                    <a:pt x="768" y="427"/>
                                  </a:lnTo>
                                  <a:lnTo>
                                    <a:pt x="754" y="417"/>
                                  </a:lnTo>
                                  <a:lnTo>
                                    <a:pt x="740" y="417"/>
                                  </a:lnTo>
                                  <a:lnTo>
                                    <a:pt x="725" y="417"/>
                                  </a:lnTo>
                                  <a:lnTo>
                                    <a:pt x="711" y="417"/>
                                  </a:lnTo>
                                  <a:lnTo>
                                    <a:pt x="696" y="422"/>
                                  </a:lnTo>
                                  <a:lnTo>
                                    <a:pt x="677" y="436"/>
                                  </a:lnTo>
                                  <a:lnTo>
                                    <a:pt x="668" y="460"/>
                                  </a:lnTo>
                                  <a:lnTo>
                                    <a:pt x="668" y="484"/>
                                  </a:lnTo>
                                  <a:lnTo>
                                    <a:pt x="672" y="504"/>
                                  </a:lnTo>
                                  <a:lnTo>
                                    <a:pt x="682" y="513"/>
                                  </a:lnTo>
                                  <a:lnTo>
                                    <a:pt x="692" y="513"/>
                                  </a:lnTo>
                                  <a:lnTo>
                                    <a:pt x="701" y="504"/>
                                  </a:lnTo>
                                  <a:lnTo>
                                    <a:pt x="696" y="484"/>
                                  </a:lnTo>
                                  <a:lnTo>
                                    <a:pt x="696" y="465"/>
                                  </a:lnTo>
                                  <a:lnTo>
                                    <a:pt x="711" y="475"/>
                                  </a:lnTo>
                                  <a:lnTo>
                                    <a:pt x="720" y="489"/>
                                  </a:lnTo>
                                  <a:lnTo>
                                    <a:pt x="725" y="504"/>
                                  </a:lnTo>
                                  <a:lnTo>
                                    <a:pt x="725" y="518"/>
                                  </a:lnTo>
                                  <a:lnTo>
                                    <a:pt x="720" y="528"/>
                                  </a:lnTo>
                                  <a:lnTo>
                                    <a:pt x="716" y="537"/>
                                  </a:lnTo>
                                  <a:lnTo>
                                    <a:pt x="706" y="542"/>
                                  </a:lnTo>
                                  <a:lnTo>
                                    <a:pt x="696" y="547"/>
                                  </a:lnTo>
                                  <a:lnTo>
                                    <a:pt x="687" y="552"/>
                                  </a:lnTo>
                                  <a:lnTo>
                                    <a:pt x="682" y="552"/>
                                  </a:lnTo>
                                  <a:lnTo>
                                    <a:pt x="668" y="542"/>
                                  </a:lnTo>
                                  <a:lnTo>
                                    <a:pt x="663" y="532"/>
                                  </a:lnTo>
                                  <a:lnTo>
                                    <a:pt x="658" y="523"/>
                                  </a:lnTo>
                                  <a:lnTo>
                                    <a:pt x="648" y="504"/>
                                  </a:lnTo>
                                  <a:lnTo>
                                    <a:pt x="644" y="484"/>
                                  </a:lnTo>
                                  <a:lnTo>
                                    <a:pt x="644" y="465"/>
                                  </a:lnTo>
                                  <a:lnTo>
                                    <a:pt x="648" y="446"/>
                                  </a:lnTo>
                                  <a:lnTo>
                                    <a:pt x="658" y="427"/>
                                  </a:lnTo>
                                  <a:lnTo>
                                    <a:pt x="668" y="408"/>
                                  </a:lnTo>
                                  <a:lnTo>
                                    <a:pt x="692" y="393"/>
                                  </a:lnTo>
                                  <a:lnTo>
                                    <a:pt x="711" y="384"/>
                                  </a:lnTo>
                                  <a:lnTo>
                                    <a:pt x="735" y="379"/>
                                  </a:lnTo>
                                  <a:lnTo>
                                    <a:pt x="754" y="384"/>
                                  </a:lnTo>
                                  <a:lnTo>
                                    <a:pt x="773" y="388"/>
                                  </a:lnTo>
                                  <a:lnTo>
                                    <a:pt x="788" y="403"/>
                                  </a:lnTo>
                                  <a:lnTo>
                                    <a:pt x="802" y="422"/>
                                  </a:lnTo>
                                  <a:lnTo>
                                    <a:pt x="812" y="446"/>
                                  </a:lnTo>
                                  <a:lnTo>
                                    <a:pt x="816" y="480"/>
                                  </a:lnTo>
                                  <a:lnTo>
                                    <a:pt x="816" y="518"/>
                                  </a:lnTo>
                                  <a:lnTo>
                                    <a:pt x="812" y="552"/>
                                  </a:lnTo>
                                  <a:lnTo>
                                    <a:pt x="802" y="585"/>
                                  </a:lnTo>
                                  <a:lnTo>
                                    <a:pt x="783" y="614"/>
                                  </a:lnTo>
                                  <a:lnTo>
                                    <a:pt x="759" y="633"/>
                                  </a:lnTo>
                                  <a:lnTo>
                                    <a:pt x="725" y="652"/>
                                  </a:lnTo>
                                  <a:lnTo>
                                    <a:pt x="682" y="652"/>
                                  </a:lnTo>
                                  <a:lnTo>
                                    <a:pt x="634" y="648"/>
                                  </a:lnTo>
                                  <a:lnTo>
                                    <a:pt x="620" y="672"/>
                                  </a:lnTo>
                                  <a:lnTo>
                                    <a:pt x="600" y="691"/>
                                  </a:lnTo>
                                  <a:lnTo>
                                    <a:pt x="576" y="710"/>
                                  </a:lnTo>
                                  <a:lnTo>
                                    <a:pt x="552" y="724"/>
                                  </a:lnTo>
                                  <a:lnTo>
                                    <a:pt x="528" y="729"/>
                                  </a:lnTo>
                                  <a:lnTo>
                                    <a:pt x="504" y="734"/>
                                  </a:lnTo>
                                  <a:lnTo>
                                    <a:pt x="485" y="724"/>
                                  </a:lnTo>
                                  <a:lnTo>
                                    <a:pt x="471" y="705"/>
                                  </a:lnTo>
                                  <a:lnTo>
                                    <a:pt x="461" y="676"/>
                                  </a:lnTo>
                                  <a:lnTo>
                                    <a:pt x="461" y="648"/>
                                  </a:lnTo>
                                  <a:lnTo>
                                    <a:pt x="466" y="624"/>
                                  </a:lnTo>
                                  <a:lnTo>
                                    <a:pt x="480" y="609"/>
                                  </a:lnTo>
                                  <a:lnTo>
                                    <a:pt x="490" y="604"/>
                                  </a:lnTo>
                                  <a:lnTo>
                                    <a:pt x="500" y="604"/>
                                  </a:lnTo>
                                  <a:lnTo>
                                    <a:pt x="509" y="604"/>
                                  </a:lnTo>
                                  <a:lnTo>
                                    <a:pt x="519" y="609"/>
                                  </a:lnTo>
                                  <a:lnTo>
                                    <a:pt x="528" y="614"/>
                                  </a:lnTo>
                                  <a:lnTo>
                                    <a:pt x="538" y="619"/>
                                  </a:lnTo>
                                  <a:lnTo>
                                    <a:pt x="538" y="628"/>
                                  </a:lnTo>
                                  <a:lnTo>
                                    <a:pt x="543" y="633"/>
                                  </a:lnTo>
                                  <a:lnTo>
                                    <a:pt x="543" y="648"/>
                                  </a:lnTo>
                                  <a:lnTo>
                                    <a:pt x="538" y="652"/>
                                  </a:lnTo>
                                  <a:lnTo>
                                    <a:pt x="533" y="648"/>
                                  </a:lnTo>
                                  <a:lnTo>
                                    <a:pt x="528" y="643"/>
                                  </a:lnTo>
                                  <a:lnTo>
                                    <a:pt x="519" y="633"/>
                                  </a:lnTo>
                                  <a:lnTo>
                                    <a:pt x="509" y="628"/>
                                  </a:lnTo>
                                  <a:lnTo>
                                    <a:pt x="495" y="633"/>
                                  </a:lnTo>
                                  <a:lnTo>
                                    <a:pt x="490" y="638"/>
                                  </a:lnTo>
                                  <a:lnTo>
                                    <a:pt x="480" y="648"/>
                                  </a:lnTo>
                                  <a:lnTo>
                                    <a:pt x="480" y="662"/>
                                  </a:lnTo>
                                  <a:lnTo>
                                    <a:pt x="480" y="676"/>
                                  </a:lnTo>
                                  <a:lnTo>
                                    <a:pt x="485" y="691"/>
                                  </a:lnTo>
                                  <a:lnTo>
                                    <a:pt x="495" y="700"/>
                                  </a:lnTo>
                                  <a:lnTo>
                                    <a:pt x="504" y="705"/>
                                  </a:lnTo>
                                  <a:lnTo>
                                    <a:pt x="524" y="705"/>
                                  </a:lnTo>
                                  <a:lnTo>
                                    <a:pt x="538" y="705"/>
                                  </a:lnTo>
                                  <a:lnTo>
                                    <a:pt x="562" y="700"/>
                                  </a:lnTo>
                                  <a:lnTo>
                                    <a:pt x="581" y="681"/>
                                  </a:lnTo>
                                  <a:lnTo>
                                    <a:pt x="596" y="662"/>
                                  </a:lnTo>
                                  <a:lnTo>
                                    <a:pt x="610" y="638"/>
                                  </a:lnTo>
                                  <a:lnTo>
                                    <a:pt x="615" y="624"/>
                                  </a:lnTo>
                                  <a:lnTo>
                                    <a:pt x="620" y="604"/>
                                  </a:lnTo>
                                  <a:lnTo>
                                    <a:pt x="620" y="585"/>
                                  </a:lnTo>
                                  <a:lnTo>
                                    <a:pt x="620" y="566"/>
                                  </a:lnTo>
                                  <a:lnTo>
                                    <a:pt x="610" y="547"/>
                                  </a:lnTo>
                                  <a:lnTo>
                                    <a:pt x="600" y="528"/>
                                  </a:lnTo>
                                  <a:lnTo>
                                    <a:pt x="576" y="513"/>
                                  </a:lnTo>
                                  <a:lnTo>
                                    <a:pt x="548" y="499"/>
                                  </a:lnTo>
                                  <a:lnTo>
                                    <a:pt x="552" y="518"/>
                                  </a:lnTo>
                                  <a:lnTo>
                                    <a:pt x="557" y="532"/>
                                  </a:lnTo>
                                  <a:lnTo>
                                    <a:pt x="557" y="542"/>
                                  </a:lnTo>
                                  <a:lnTo>
                                    <a:pt x="552" y="552"/>
                                  </a:lnTo>
                                  <a:lnTo>
                                    <a:pt x="552" y="552"/>
                                  </a:lnTo>
                                  <a:lnTo>
                                    <a:pt x="548" y="542"/>
                                  </a:lnTo>
                                  <a:lnTo>
                                    <a:pt x="538" y="532"/>
                                  </a:lnTo>
                                  <a:lnTo>
                                    <a:pt x="524" y="523"/>
                                  </a:lnTo>
                                  <a:lnTo>
                                    <a:pt x="504" y="518"/>
                                  </a:lnTo>
                                  <a:lnTo>
                                    <a:pt x="490" y="513"/>
                                  </a:lnTo>
                                  <a:lnTo>
                                    <a:pt x="471" y="513"/>
                                  </a:lnTo>
                                  <a:lnTo>
                                    <a:pt x="452" y="513"/>
                                  </a:lnTo>
                                  <a:lnTo>
                                    <a:pt x="432" y="518"/>
                                  </a:lnTo>
                                  <a:lnTo>
                                    <a:pt x="413" y="532"/>
                                  </a:lnTo>
                                  <a:lnTo>
                                    <a:pt x="399" y="547"/>
                                  </a:lnTo>
                                  <a:lnTo>
                                    <a:pt x="380" y="566"/>
                                  </a:lnTo>
                                  <a:lnTo>
                                    <a:pt x="356" y="609"/>
                                  </a:lnTo>
                                  <a:lnTo>
                                    <a:pt x="341" y="657"/>
                                  </a:lnTo>
                                  <a:lnTo>
                                    <a:pt x="332" y="705"/>
                                  </a:lnTo>
                                  <a:lnTo>
                                    <a:pt x="322" y="753"/>
                                  </a:lnTo>
                                  <a:lnTo>
                                    <a:pt x="308" y="796"/>
                                  </a:lnTo>
                                  <a:lnTo>
                                    <a:pt x="288" y="825"/>
                                  </a:lnTo>
                                  <a:lnTo>
                                    <a:pt x="255" y="844"/>
                                  </a:lnTo>
                                  <a:lnTo>
                                    <a:pt x="207" y="854"/>
                                  </a:lnTo>
                                  <a:lnTo>
                                    <a:pt x="173" y="844"/>
                                  </a:lnTo>
                                  <a:lnTo>
                                    <a:pt x="140" y="830"/>
                                  </a:lnTo>
                                  <a:lnTo>
                                    <a:pt x="116" y="801"/>
                                  </a:lnTo>
                                  <a:lnTo>
                                    <a:pt x="96" y="768"/>
                                  </a:lnTo>
                                  <a:lnTo>
                                    <a:pt x="82" y="720"/>
                                  </a:lnTo>
                                  <a:lnTo>
                                    <a:pt x="72" y="662"/>
                                  </a:lnTo>
                                  <a:lnTo>
                                    <a:pt x="68" y="600"/>
                                  </a:lnTo>
                                  <a:lnTo>
                                    <a:pt x="68" y="528"/>
                                  </a:lnTo>
                                  <a:lnTo>
                                    <a:pt x="68" y="504"/>
                                  </a:lnTo>
                                  <a:lnTo>
                                    <a:pt x="77" y="470"/>
                                  </a:lnTo>
                                  <a:lnTo>
                                    <a:pt x="87" y="441"/>
                                  </a:lnTo>
                                  <a:lnTo>
                                    <a:pt x="96" y="408"/>
                                  </a:lnTo>
                                  <a:lnTo>
                                    <a:pt x="111" y="379"/>
                                  </a:lnTo>
                                  <a:lnTo>
                                    <a:pt x="125" y="350"/>
                                  </a:lnTo>
                                  <a:lnTo>
                                    <a:pt x="135" y="326"/>
                                  </a:lnTo>
                                  <a:lnTo>
                                    <a:pt x="149" y="312"/>
                                  </a:lnTo>
                                  <a:lnTo>
                                    <a:pt x="164" y="297"/>
                                  </a:lnTo>
                                  <a:lnTo>
                                    <a:pt x="168" y="278"/>
                                  </a:lnTo>
                                  <a:lnTo>
                                    <a:pt x="178" y="259"/>
                                  </a:lnTo>
                                  <a:lnTo>
                                    <a:pt x="183" y="240"/>
                                  </a:lnTo>
                                  <a:lnTo>
                                    <a:pt x="188" y="220"/>
                                  </a:lnTo>
                                  <a:lnTo>
                                    <a:pt x="192" y="201"/>
                                  </a:lnTo>
                                  <a:lnTo>
                                    <a:pt x="192" y="182"/>
                                  </a:lnTo>
                                  <a:lnTo>
                                    <a:pt x="192" y="172"/>
                                  </a:lnTo>
                                  <a:lnTo>
                                    <a:pt x="188" y="158"/>
                                  </a:lnTo>
                                  <a:lnTo>
                                    <a:pt x="178" y="201"/>
                                  </a:lnTo>
                                  <a:lnTo>
                                    <a:pt x="164" y="244"/>
                                  </a:lnTo>
                                  <a:lnTo>
                                    <a:pt x="144" y="283"/>
                                  </a:lnTo>
                                  <a:lnTo>
                                    <a:pt x="120" y="326"/>
                                  </a:lnTo>
                                  <a:lnTo>
                                    <a:pt x="101" y="360"/>
                                  </a:lnTo>
                                  <a:lnTo>
                                    <a:pt x="82" y="398"/>
                                  </a:lnTo>
                                  <a:lnTo>
                                    <a:pt x="68" y="432"/>
                                  </a:lnTo>
                                  <a:lnTo>
                                    <a:pt x="63" y="465"/>
                                  </a:lnTo>
                                  <a:lnTo>
                                    <a:pt x="53" y="446"/>
                                  </a:lnTo>
                                  <a:lnTo>
                                    <a:pt x="29" y="427"/>
                                  </a:lnTo>
                                  <a:lnTo>
                                    <a:pt x="10" y="408"/>
                                  </a:lnTo>
                                  <a:lnTo>
                                    <a:pt x="0" y="388"/>
                                  </a:lnTo>
                                  <a:lnTo>
                                    <a:pt x="0" y="369"/>
                                  </a:lnTo>
                                  <a:lnTo>
                                    <a:pt x="5" y="350"/>
                                  </a:lnTo>
                                  <a:lnTo>
                                    <a:pt x="10" y="331"/>
                                  </a:lnTo>
                                  <a:lnTo>
                                    <a:pt x="24" y="312"/>
                                  </a:lnTo>
                                  <a:lnTo>
                                    <a:pt x="44" y="297"/>
                                  </a:lnTo>
                                  <a:lnTo>
                                    <a:pt x="58" y="283"/>
                                  </a:lnTo>
                                  <a:lnTo>
                                    <a:pt x="68" y="273"/>
                                  </a:lnTo>
                                  <a:lnTo>
                                    <a:pt x="68" y="259"/>
                                  </a:lnTo>
                                  <a:lnTo>
                                    <a:pt x="68" y="249"/>
                                  </a:lnTo>
                                  <a:lnTo>
                                    <a:pt x="58" y="240"/>
                                  </a:lnTo>
                                  <a:lnTo>
                                    <a:pt x="48" y="235"/>
                                  </a:lnTo>
                                  <a:lnTo>
                                    <a:pt x="39" y="225"/>
                                  </a:lnTo>
                                  <a:lnTo>
                                    <a:pt x="29" y="220"/>
                                  </a:lnTo>
                                  <a:lnTo>
                                    <a:pt x="20" y="216"/>
                                  </a:lnTo>
                                  <a:lnTo>
                                    <a:pt x="10" y="201"/>
                                  </a:lnTo>
                                  <a:lnTo>
                                    <a:pt x="5" y="182"/>
                                  </a:lnTo>
                                  <a:lnTo>
                                    <a:pt x="5" y="163"/>
                                  </a:lnTo>
                                  <a:lnTo>
                                    <a:pt x="10" y="144"/>
                                  </a:lnTo>
                                  <a:lnTo>
                                    <a:pt x="15" y="120"/>
                                  </a:lnTo>
                                  <a:lnTo>
                                    <a:pt x="24" y="100"/>
                                  </a:lnTo>
                                  <a:lnTo>
                                    <a:pt x="39" y="86"/>
                                  </a:lnTo>
                                  <a:lnTo>
                                    <a:pt x="58" y="76"/>
                                  </a:lnTo>
                                  <a:lnTo>
                                    <a:pt x="72" y="76"/>
                                  </a:lnTo>
                                  <a:lnTo>
                                    <a:pt x="87" y="76"/>
                                  </a:lnTo>
                                  <a:lnTo>
                                    <a:pt x="101" y="86"/>
                                  </a:lnTo>
                                  <a:lnTo>
                                    <a:pt x="111" y="96"/>
                                  </a:lnTo>
                                  <a:lnTo>
                                    <a:pt x="120" y="110"/>
                                  </a:lnTo>
                                  <a:lnTo>
                                    <a:pt x="125" y="120"/>
                                  </a:lnTo>
                                  <a:lnTo>
                                    <a:pt x="135" y="134"/>
                                  </a:lnTo>
                                  <a:lnTo>
                                    <a:pt x="135" y="115"/>
                                  </a:lnTo>
                                  <a:lnTo>
                                    <a:pt x="140" y="100"/>
                                  </a:lnTo>
                                  <a:lnTo>
                                    <a:pt x="144" y="86"/>
                                  </a:lnTo>
                                  <a:lnTo>
                                    <a:pt x="149" y="72"/>
                                  </a:lnTo>
                                  <a:lnTo>
                                    <a:pt x="154" y="62"/>
                                  </a:lnTo>
                                  <a:lnTo>
                                    <a:pt x="164" y="57"/>
                                  </a:lnTo>
                                  <a:lnTo>
                                    <a:pt x="168" y="52"/>
                                  </a:lnTo>
                                  <a:lnTo>
                                    <a:pt x="178" y="52"/>
                                  </a:lnTo>
                                  <a:lnTo>
                                    <a:pt x="188" y="52"/>
                                  </a:lnTo>
                                  <a:lnTo>
                                    <a:pt x="202" y="57"/>
                                  </a:lnTo>
                                  <a:lnTo>
                                    <a:pt x="212" y="67"/>
                                  </a:lnTo>
                                  <a:lnTo>
                                    <a:pt x="221" y="76"/>
                                  </a:lnTo>
                                  <a:lnTo>
                                    <a:pt x="231" y="91"/>
                                  </a:lnTo>
                                  <a:lnTo>
                                    <a:pt x="240" y="105"/>
                                  </a:lnTo>
                                  <a:lnTo>
                                    <a:pt x="245" y="124"/>
                                  </a:lnTo>
                                  <a:lnTo>
                                    <a:pt x="245" y="148"/>
                                  </a:lnTo>
                                  <a:lnTo>
                                    <a:pt x="250" y="120"/>
                                  </a:lnTo>
                                  <a:lnTo>
                                    <a:pt x="255" y="96"/>
                                  </a:lnTo>
                                  <a:lnTo>
                                    <a:pt x="260" y="76"/>
                                  </a:lnTo>
                                  <a:lnTo>
                                    <a:pt x="264" y="57"/>
                                  </a:lnTo>
                                  <a:lnTo>
                                    <a:pt x="269" y="52"/>
                                  </a:lnTo>
                                  <a:lnTo>
                                    <a:pt x="279" y="48"/>
                                  </a:lnTo>
                                  <a:lnTo>
                                    <a:pt x="288" y="43"/>
                                  </a:lnTo>
                                  <a:lnTo>
                                    <a:pt x="293" y="48"/>
                                  </a:lnTo>
                                  <a:lnTo>
                                    <a:pt x="303" y="43"/>
                                  </a:lnTo>
                                  <a:lnTo>
                                    <a:pt x="317" y="43"/>
                                  </a:lnTo>
                                  <a:lnTo>
                                    <a:pt x="327" y="43"/>
                                  </a:lnTo>
                                  <a:lnTo>
                                    <a:pt x="336" y="38"/>
                                  </a:lnTo>
                                  <a:lnTo>
                                    <a:pt x="346" y="33"/>
                                  </a:lnTo>
                                  <a:lnTo>
                                    <a:pt x="356" y="28"/>
                                  </a:lnTo>
                                  <a:lnTo>
                                    <a:pt x="365" y="14"/>
                                  </a:lnTo>
                                  <a:lnTo>
                                    <a:pt x="370" y="0"/>
                                  </a:lnTo>
                                  <a:lnTo>
                                    <a:pt x="380" y="24"/>
                                  </a:lnTo>
                                  <a:lnTo>
                                    <a:pt x="380" y="52"/>
                                  </a:lnTo>
                                  <a:lnTo>
                                    <a:pt x="375" y="76"/>
                                  </a:lnTo>
                                  <a:lnTo>
                                    <a:pt x="360" y="100"/>
                                  </a:lnTo>
                                  <a:lnTo>
                                    <a:pt x="351" y="115"/>
                                  </a:lnTo>
                                  <a:lnTo>
                                    <a:pt x="336" y="124"/>
                                  </a:lnTo>
                                  <a:lnTo>
                                    <a:pt x="327" y="144"/>
                                  </a:lnTo>
                                  <a:lnTo>
                                    <a:pt x="312" y="158"/>
                                  </a:lnTo>
                                  <a:lnTo>
                                    <a:pt x="298" y="172"/>
                                  </a:lnTo>
                                  <a:lnTo>
                                    <a:pt x="288" y="187"/>
                                  </a:lnTo>
                                  <a:lnTo>
                                    <a:pt x="279" y="201"/>
                                  </a:lnTo>
                                  <a:lnTo>
                                    <a:pt x="274" y="211"/>
                                  </a:lnTo>
                                  <a:lnTo>
                                    <a:pt x="269" y="220"/>
                                  </a:lnTo>
                                  <a:lnTo>
                                    <a:pt x="274" y="230"/>
                                  </a:lnTo>
                                  <a:lnTo>
                                    <a:pt x="279" y="230"/>
                                  </a:lnTo>
                                  <a:lnTo>
                                    <a:pt x="293" y="216"/>
                                  </a:lnTo>
                                  <a:lnTo>
                                    <a:pt x="298" y="206"/>
                                  </a:lnTo>
                                  <a:lnTo>
                                    <a:pt x="308" y="192"/>
                                  </a:lnTo>
                                  <a:lnTo>
                                    <a:pt x="322" y="177"/>
                                  </a:lnTo>
                                  <a:lnTo>
                                    <a:pt x="332" y="158"/>
                                  </a:lnTo>
                                  <a:lnTo>
                                    <a:pt x="341" y="144"/>
                                  </a:lnTo>
                                  <a:lnTo>
                                    <a:pt x="351" y="124"/>
                                  </a:lnTo>
                                  <a:lnTo>
                                    <a:pt x="365" y="115"/>
                                  </a:lnTo>
                                  <a:lnTo>
                                    <a:pt x="375" y="11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21" name="Freeform 40"/>
                          <wps:cNvSpPr>
                            <a:spLocks/>
                          </wps:cNvSpPr>
                          <wps:spPr bwMode="auto">
                            <a:xfrm>
                              <a:off x="2793" y="1894"/>
                              <a:ext cx="77" cy="174"/>
                            </a:xfrm>
                            <a:custGeom>
                              <a:avLst/>
                              <a:gdLst>
                                <a:gd name="T0" fmla="*/ 39 w 77"/>
                                <a:gd name="T1" fmla="*/ 182 h 182"/>
                                <a:gd name="T2" fmla="*/ 29 w 77"/>
                                <a:gd name="T3" fmla="*/ 173 h 182"/>
                                <a:gd name="T4" fmla="*/ 20 w 77"/>
                                <a:gd name="T5" fmla="*/ 153 h 182"/>
                                <a:gd name="T6" fmla="*/ 10 w 77"/>
                                <a:gd name="T7" fmla="*/ 134 h 182"/>
                                <a:gd name="T8" fmla="*/ 5 w 77"/>
                                <a:gd name="T9" fmla="*/ 105 h 182"/>
                                <a:gd name="T10" fmla="*/ 0 w 77"/>
                                <a:gd name="T11" fmla="*/ 81 h 182"/>
                                <a:gd name="T12" fmla="*/ 0 w 77"/>
                                <a:gd name="T13" fmla="*/ 53 h 182"/>
                                <a:gd name="T14" fmla="*/ 0 w 77"/>
                                <a:gd name="T15" fmla="*/ 29 h 182"/>
                                <a:gd name="T16" fmla="*/ 5 w 77"/>
                                <a:gd name="T17" fmla="*/ 0 h 182"/>
                                <a:gd name="T18" fmla="*/ 10 w 77"/>
                                <a:gd name="T19" fmla="*/ 19 h 182"/>
                                <a:gd name="T20" fmla="*/ 20 w 77"/>
                                <a:gd name="T21" fmla="*/ 43 h 182"/>
                                <a:gd name="T22" fmla="*/ 24 w 77"/>
                                <a:gd name="T23" fmla="*/ 57 h 182"/>
                                <a:gd name="T24" fmla="*/ 29 w 77"/>
                                <a:gd name="T25" fmla="*/ 77 h 182"/>
                                <a:gd name="T26" fmla="*/ 34 w 77"/>
                                <a:gd name="T27" fmla="*/ 86 h 182"/>
                                <a:gd name="T28" fmla="*/ 44 w 77"/>
                                <a:gd name="T29" fmla="*/ 96 h 182"/>
                                <a:gd name="T30" fmla="*/ 58 w 77"/>
                                <a:gd name="T31" fmla="*/ 96 h 182"/>
                                <a:gd name="T32" fmla="*/ 77 w 77"/>
                                <a:gd name="T33" fmla="*/ 91 h 182"/>
                                <a:gd name="T34" fmla="*/ 39 w 77"/>
                                <a:gd name="T35" fmla="*/ 182 h 1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77" h="182">
                                  <a:moveTo>
                                    <a:pt x="39" y="182"/>
                                  </a:moveTo>
                                  <a:lnTo>
                                    <a:pt x="29" y="173"/>
                                  </a:lnTo>
                                  <a:lnTo>
                                    <a:pt x="20" y="153"/>
                                  </a:lnTo>
                                  <a:lnTo>
                                    <a:pt x="10" y="134"/>
                                  </a:lnTo>
                                  <a:lnTo>
                                    <a:pt x="5" y="105"/>
                                  </a:lnTo>
                                  <a:lnTo>
                                    <a:pt x="0" y="81"/>
                                  </a:lnTo>
                                  <a:lnTo>
                                    <a:pt x="0" y="53"/>
                                  </a:lnTo>
                                  <a:lnTo>
                                    <a:pt x="0" y="29"/>
                                  </a:lnTo>
                                  <a:lnTo>
                                    <a:pt x="5" y="0"/>
                                  </a:lnTo>
                                  <a:lnTo>
                                    <a:pt x="10" y="19"/>
                                  </a:lnTo>
                                  <a:lnTo>
                                    <a:pt x="20" y="43"/>
                                  </a:lnTo>
                                  <a:lnTo>
                                    <a:pt x="24" y="57"/>
                                  </a:lnTo>
                                  <a:lnTo>
                                    <a:pt x="29" y="77"/>
                                  </a:lnTo>
                                  <a:lnTo>
                                    <a:pt x="34" y="86"/>
                                  </a:lnTo>
                                  <a:lnTo>
                                    <a:pt x="44" y="96"/>
                                  </a:lnTo>
                                  <a:lnTo>
                                    <a:pt x="58" y="96"/>
                                  </a:lnTo>
                                  <a:lnTo>
                                    <a:pt x="77" y="91"/>
                                  </a:lnTo>
                                  <a:lnTo>
                                    <a:pt x="39" y="182"/>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22" name="Freeform 41"/>
                          <wps:cNvSpPr>
                            <a:spLocks/>
                          </wps:cNvSpPr>
                          <wps:spPr bwMode="auto">
                            <a:xfrm>
                              <a:off x="2731" y="2063"/>
                              <a:ext cx="62" cy="83"/>
                            </a:xfrm>
                            <a:custGeom>
                              <a:avLst/>
                              <a:gdLst>
                                <a:gd name="T0" fmla="*/ 14 w 62"/>
                                <a:gd name="T1" fmla="*/ 77 h 87"/>
                                <a:gd name="T2" fmla="*/ 5 w 62"/>
                                <a:gd name="T3" fmla="*/ 53 h 87"/>
                                <a:gd name="T4" fmla="*/ 0 w 62"/>
                                <a:gd name="T5" fmla="*/ 39 h 87"/>
                                <a:gd name="T6" fmla="*/ 5 w 62"/>
                                <a:gd name="T7" fmla="*/ 20 h 87"/>
                                <a:gd name="T8" fmla="*/ 14 w 62"/>
                                <a:gd name="T9" fmla="*/ 5 h 87"/>
                                <a:gd name="T10" fmla="*/ 24 w 62"/>
                                <a:gd name="T11" fmla="*/ 0 h 87"/>
                                <a:gd name="T12" fmla="*/ 34 w 62"/>
                                <a:gd name="T13" fmla="*/ 5 h 87"/>
                                <a:gd name="T14" fmla="*/ 48 w 62"/>
                                <a:gd name="T15" fmla="*/ 10 h 87"/>
                                <a:gd name="T16" fmla="*/ 58 w 62"/>
                                <a:gd name="T17" fmla="*/ 20 h 87"/>
                                <a:gd name="T18" fmla="*/ 62 w 62"/>
                                <a:gd name="T19" fmla="*/ 29 h 87"/>
                                <a:gd name="T20" fmla="*/ 62 w 62"/>
                                <a:gd name="T21" fmla="*/ 48 h 87"/>
                                <a:gd name="T22" fmla="*/ 58 w 62"/>
                                <a:gd name="T23" fmla="*/ 63 h 87"/>
                                <a:gd name="T24" fmla="*/ 53 w 62"/>
                                <a:gd name="T25" fmla="*/ 77 h 87"/>
                                <a:gd name="T26" fmla="*/ 43 w 62"/>
                                <a:gd name="T27" fmla="*/ 82 h 87"/>
                                <a:gd name="T28" fmla="*/ 34 w 62"/>
                                <a:gd name="T29" fmla="*/ 87 h 87"/>
                                <a:gd name="T30" fmla="*/ 24 w 62"/>
                                <a:gd name="T31" fmla="*/ 82 h 87"/>
                                <a:gd name="T32" fmla="*/ 14 w 62"/>
                                <a:gd name="T33" fmla="*/ 77 h 8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62" h="87">
                                  <a:moveTo>
                                    <a:pt x="14" y="77"/>
                                  </a:moveTo>
                                  <a:lnTo>
                                    <a:pt x="5" y="53"/>
                                  </a:lnTo>
                                  <a:lnTo>
                                    <a:pt x="0" y="39"/>
                                  </a:lnTo>
                                  <a:lnTo>
                                    <a:pt x="5" y="20"/>
                                  </a:lnTo>
                                  <a:lnTo>
                                    <a:pt x="14" y="5"/>
                                  </a:lnTo>
                                  <a:lnTo>
                                    <a:pt x="24" y="0"/>
                                  </a:lnTo>
                                  <a:lnTo>
                                    <a:pt x="34" y="5"/>
                                  </a:lnTo>
                                  <a:lnTo>
                                    <a:pt x="48" y="10"/>
                                  </a:lnTo>
                                  <a:lnTo>
                                    <a:pt x="58" y="20"/>
                                  </a:lnTo>
                                  <a:lnTo>
                                    <a:pt x="62" y="29"/>
                                  </a:lnTo>
                                  <a:lnTo>
                                    <a:pt x="62" y="48"/>
                                  </a:lnTo>
                                  <a:lnTo>
                                    <a:pt x="58" y="63"/>
                                  </a:lnTo>
                                  <a:lnTo>
                                    <a:pt x="53" y="77"/>
                                  </a:lnTo>
                                  <a:lnTo>
                                    <a:pt x="43" y="82"/>
                                  </a:lnTo>
                                  <a:lnTo>
                                    <a:pt x="34" y="87"/>
                                  </a:lnTo>
                                  <a:lnTo>
                                    <a:pt x="24" y="82"/>
                                  </a:lnTo>
                                  <a:lnTo>
                                    <a:pt x="14" y="77"/>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23" name="Freeform 42"/>
                          <wps:cNvSpPr>
                            <a:spLocks/>
                          </wps:cNvSpPr>
                          <wps:spPr bwMode="auto">
                            <a:xfrm>
                              <a:off x="2947" y="1481"/>
                              <a:ext cx="1190" cy="587"/>
                            </a:xfrm>
                            <a:custGeom>
                              <a:avLst/>
                              <a:gdLst>
                                <a:gd name="T0" fmla="*/ 154 w 1190"/>
                                <a:gd name="T1" fmla="*/ 91 h 614"/>
                                <a:gd name="T2" fmla="*/ 298 w 1190"/>
                                <a:gd name="T3" fmla="*/ 110 h 614"/>
                                <a:gd name="T4" fmla="*/ 432 w 1190"/>
                                <a:gd name="T5" fmla="*/ 187 h 614"/>
                                <a:gd name="T6" fmla="*/ 523 w 1190"/>
                                <a:gd name="T7" fmla="*/ 336 h 614"/>
                                <a:gd name="T8" fmla="*/ 533 w 1190"/>
                                <a:gd name="T9" fmla="*/ 302 h 614"/>
                                <a:gd name="T10" fmla="*/ 547 w 1190"/>
                                <a:gd name="T11" fmla="*/ 192 h 614"/>
                                <a:gd name="T12" fmla="*/ 600 w 1190"/>
                                <a:gd name="T13" fmla="*/ 182 h 614"/>
                                <a:gd name="T14" fmla="*/ 624 w 1190"/>
                                <a:gd name="T15" fmla="*/ 158 h 614"/>
                                <a:gd name="T16" fmla="*/ 682 w 1190"/>
                                <a:gd name="T17" fmla="*/ 53 h 614"/>
                                <a:gd name="T18" fmla="*/ 730 w 1190"/>
                                <a:gd name="T19" fmla="*/ 9 h 614"/>
                                <a:gd name="T20" fmla="*/ 758 w 1190"/>
                                <a:gd name="T21" fmla="*/ 115 h 614"/>
                                <a:gd name="T22" fmla="*/ 710 w 1190"/>
                                <a:gd name="T23" fmla="*/ 249 h 614"/>
                                <a:gd name="T24" fmla="*/ 816 w 1190"/>
                                <a:gd name="T25" fmla="*/ 125 h 614"/>
                                <a:gd name="T26" fmla="*/ 922 w 1190"/>
                                <a:gd name="T27" fmla="*/ 91 h 614"/>
                                <a:gd name="T28" fmla="*/ 922 w 1190"/>
                                <a:gd name="T29" fmla="*/ 158 h 614"/>
                                <a:gd name="T30" fmla="*/ 845 w 1190"/>
                                <a:gd name="T31" fmla="*/ 259 h 614"/>
                                <a:gd name="T32" fmla="*/ 797 w 1190"/>
                                <a:gd name="T33" fmla="*/ 293 h 614"/>
                                <a:gd name="T34" fmla="*/ 874 w 1190"/>
                                <a:gd name="T35" fmla="*/ 283 h 614"/>
                                <a:gd name="T36" fmla="*/ 936 w 1190"/>
                                <a:gd name="T37" fmla="*/ 273 h 614"/>
                                <a:gd name="T38" fmla="*/ 1003 w 1190"/>
                                <a:gd name="T39" fmla="*/ 240 h 614"/>
                                <a:gd name="T40" fmla="*/ 1066 w 1190"/>
                                <a:gd name="T41" fmla="*/ 182 h 614"/>
                                <a:gd name="T42" fmla="*/ 1104 w 1190"/>
                                <a:gd name="T43" fmla="*/ 182 h 614"/>
                                <a:gd name="T44" fmla="*/ 1118 w 1190"/>
                                <a:gd name="T45" fmla="*/ 163 h 614"/>
                                <a:gd name="T46" fmla="*/ 1085 w 1190"/>
                                <a:gd name="T47" fmla="*/ 168 h 614"/>
                                <a:gd name="T48" fmla="*/ 1051 w 1190"/>
                                <a:gd name="T49" fmla="*/ 139 h 614"/>
                                <a:gd name="T50" fmla="*/ 1051 w 1190"/>
                                <a:gd name="T51" fmla="*/ 67 h 614"/>
                                <a:gd name="T52" fmla="*/ 1094 w 1190"/>
                                <a:gd name="T53" fmla="*/ 19 h 614"/>
                                <a:gd name="T54" fmla="*/ 1162 w 1190"/>
                                <a:gd name="T55" fmla="*/ 38 h 614"/>
                                <a:gd name="T56" fmla="*/ 1190 w 1190"/>
                                <a:gd name="T57" fmla="*/ 129 h 614"/>
                                <a:gd name="T58" fmla="*/ 1118 w 1190"/>
                                <a:gd name="T59" fmla="*/ 264 h 614"/>
                                <a:gd name="T60" fmla="*/ 1013 w 1190"/>
                                <a:gd name="T61" fmla="*/ 326 h 614"/>
                                <a:gd name="T62" fmla="*/ 888 w 1190"/>
                                <a:gd name="T63" fmla="*/ 345 h 614"/>
                                <a:gd name="T64" fmla="*/ 773 w 1190"/>
                                <a:gd name="T65" fmla="*/ 355 h 614"/>
                                <a:gd name="T66" fmla="*/ 682 w 1190"/>
                                <a:gd name="T67" fmla="*/ 379 h 614"/>
                                <a:gd name="T68" fmla="*/ 629 w 1190"/>
                                <a:gd name="T69" fmla="*/ 456 h 614"/>
                                <a:gd name="T70" fmla="*/ 638 w 1190"/>
                                <a:gd name="T71" fmla="*/ 557 h 614"/>
                                <a:gd name="T72" fmla="*/ 706 w 1190"/>
                                <a:gd name="T73" fmla="*/ 561 h 614"/>
                                <a:gd name="T74" fmla="*/ 715 w 1190"/>
                                <a:gd name="T75" fmla="*/ 499 h 614"/>
                                <a:gd name="T76" fmla="*/ 701 w 1190"/>
                                <a:gd name="T77" fmla="*/ 461 h 614"/>
                                <a:gd name="T78" fmla="*/ 734 w 1190"/>
                                <a:gd name="T79" fmla="*/ 465 h 614"/>
                                <a:gd name="T80" fmla="*/ 754 w 1190"/>
                                <a:gd name="T81" fmla="*/ 470 h 614"/>
                                <a:gd name="T82" fmla="*/ 778 w 1190"/>
                                <a:gd name="T83" fmla="*/ 446 h 614"/>
                                <a:gd name="T84" fmla="*/ 806 w 1190"/>
                                <a:gd name="T85" fmla="*/ 461 h 614"/>
                                <a:gd name="T86" fmla="*/ 782 w 1190"/>
                                <a:gd name="T87" fmla="*/ 528 h 614"/>
                                <a:gd name="T88" fmla="*/ 734 w 1190"/>
                                <a:gd name="T89" fmla="*/ 590 h 614"/>
                                <a:gd name="T90" fmla="*/ 648 w 1190"/>
                                <a:gd name="T91" fmla="*/ 614 h 614"/>
                                <a:gd name="T92" fmla="*/ 552 w 1190"/>
                                <a:gd name="T93" fmla="*/ 581 h 614"/>
                                <a:gd name="T94" fmla="*/ 475 w 1190"/>
                                <a:gd name="T95" fmla="*/ 465 h 614"/>
                                <a:gd name="T96" fmla="*/ 408 w 1190"/>
                                <a:gd name="T97" fmla="*/ 365 h 614"/>
                                <a:gd name="T98" fmla="*/ 331 w 1190"/>
                                <a:gd name="T99" fmla="*/ 293 h 614"/>
                                <a:gd name="T100" fmla="*/ 245 w 1190"/>
                                <a:gd name="T101" fmla="*/ 235 h 614"/>
                                <a:gd name="T102" fmla="*/ 125 w 1190"/>
                                <a:gd name="T103" fmla="*/ 206 h 614"/>
                                <a:gd name="T104" fmla="*/ 14 w 1190"/>
                                <a:gd name="T105" fmla="*/ 201 h 614"/>
                                <a:gd name="T106" fmla="*/ 48 w 1190"/>
                                <a:gd name="T107" fmla="*/ 153 h 61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1190" h="614">
                                  <a:moveTo>
                                    <a:pt x="67" y="105"/>
                                  </a:moveTo>
                                  <a:lnTo>
                                    <a:pt x="91" y="101"/>
                                  </a:lnTo>
                                  <a:lnTo>
                                    <a:pt x="120" y="91"/>
                                  </a:lnTo>
                                  <a:lnTo>
                                    <a:pt x="154" y="91"/>
                                  </a:lnTo>
                                  <a:lnTo>
                                    <a:pt x="187" y="91"/>
                                  </a:lnTo>
                                  <a:lnTo>
                                    <a:pt x="226" y="96"/>
                                  </a:lnTo>
                                  <a:lnTo>
                                    <a:pt x="259" y="101"/>
                                  </a:lnTo>
                                  <a:lnTo>
                                    <a:pt x="298" y="110"/>
                                  </a:lnTo>
                                  <a:lnTo>
                                    <a:pt x="331" y="125"/>
                                  </a:lnTo>
                                  <a:lnTo>
                                    <a:pt x="370" y="144"/>
                                  </a:lnTo>
                                  <a:lnTo>
                                    <a:pt x="403" y="163"/>
                                  </a:lnTo>
                                  <a:lnTo>
                                    <a:pt x="432" y="187"/>
                                  </a:lnTo>
                                  <a:lnTo>
                                    <a:pt x="461" y="221"/>
                                  </a:lnTo>
                                  <a:lnTo>
                                    <a:pt x="485" y="254"/>
                                  </a:lnTo>
                                  <a:lnTo>
                                    <a:pt x="509" y="293"/>
                                  </a:lnTo>
                                  <a:lnTo>
                                    <a:pt x="523" y="336"/>
                                  </a:lnTo>
                                  <a:lnTo>
                                    <a:pt x="533" y="389"/>
                                  </a:lnTo>
                                  <a:lnTo>
                                    <a:pt x="538" y="369"/>
                                  </a:lnTo>
                                  <a:lnTo>
                                    <a:pt x="538" y="336"/>
                                  </a:lnTo>
                                  <a:lnTo>
                                    <a:pt x="533" y="302"/>
                                  </a:lnTo>
                                  <a:lnTo>
                                    <a:pt x="528" y="259"/>
                                  </a:lnTo>
                                  <a:lnTo>
                                    <a:pt x="533" y="240"/>
                                  </a:lnTo>
                                  <a:lnTo>
                                    <a:pt x="538" y="216"/>
                                  </a:lnTo>
                                  <a:lnTo>
                                    <a:pt x="547" y="192"/>
                                  </a:lnTo>
                                  <a:lnTo>
                                    <a:pt x="557" y="177"/>
                                  </a:lnTo>
                                  <a:lnTo>
                                    <a:pt x="571" y="168"/>
                                  </a:lnTo>
                                  <a:lnTo>
                                    <a:pt x="586" y="168"/>
                                  </a:lnTo>
                                  <a:lnTo>
                                    <a:pt x="600" y="182"/>
                                  </a:lnTo>
                                  <a:lnTo>
                                    <a:pt x="614" y="211"/>
                                  </a:lnTo>
                                  <a:lnTo>
                                    <a:pt x="619" y="230"/>
                                  </a:lnTo>
                                  <a:lnTo>
                                    <a:pt x="629" y="216"/>
                                  </a:lnTo>
                                  <a:lnTo>
                                    <a:pt x="624" y="158"/>
                                  </a:lnTo>
                                  <a:lnTo>
                                    <a:pt x="634" y="115"/>
                                  </a:lnTo>
                                  <a:lnTo>
                                    <a:pt x="643" y="86"/>
                                  </a:lnTo>
                                  <a:lnTo>
                                    <a:pt x="662" y="67"/>
                                  </a:lnTo>
                                  <a:lnTo>
                                    <a:pt x="682" y="53"/>
                                  </a:lnTo>
                                  <a:lnTo>
                                    <a:pt x="701" y="38"/>
                                  </a:lnTo>
                                  <a:lnTo>
                                    <a:pt x="710" y="24"/>
                                  </a:lnTo>
                                  <a:lnTo>
                                    <a:pt x="715" y="0"/>
                                  </a:lnTo>
                                  <a:lnTo>
                                    <a:pt x="730" y="9"/>
                                  </a:lnTo>
                                  <a:lnTo>
                                    <a:pt x="739" y="29"/>
                                  </a:lnTo>
                                  <a:lnTo>
                                    <a:pt x="749" y="53"/>
                                  </a:lnTo>
                                  <a:lnTo>
                                    <a:pt x="758" y="81"/>
                                  </a:lnTo>
                                  <a:lnTo>
                                    <a:pt x="758" y="115"/>
                                  </a:lnTo>
                                  <a:lnTo>
                                    <a:pt x="758" y="149"/>
                                  </a:lnTo>
                                  <a:lnTo>
                                    <a:pt x="744" y="182"/>
                                  </a:lnTo>
                                  <a:lnTo>
                                    <a:pt x="725" y="221"/>
                                  </a:lnTo>
                                  <a:lnTo>
                                    <a:pt x="710" y="249"/>
                                  </a:lnTo>
                                  <a:lnTo>
                                    <a:pt x="725" y="249"/>
                                  </a:lnTo>
                                  <a:lnTo>
                                    <a:pt x="754" y="187"/>
                                  </a:lnTo>
                                  <a:lnTo>
                                    <a:pt x="782" y="149"/>
                                  </a:lnTo>
                                  <a:lnTo>
                                    <a:pt x="816" y="125"/>
                                  </a:lnTo>
                                  <a:lnTo>
                                    <a:pt x="850" y="115"/>
                                  </a:lnTo>
                                  <a:lnTo>
                                    <a:pt x="883" y="105"/>
                                  </a:lnTo>
                                  <a:lnTo>
                                    <a:pt x="902" y="101"/>
                                  </a:lnTo>
                                  <a:lnTo>
                                    <a:pt x="922" y="91"/>
                                  </a:lnTo>
                                  <a:lnTo>
                                    <a:pt x="926" y="77"/>
                                  </a:lnTo>
                                  <a:lnTo>
                                    <a:pt x="931" y="101"/>
                                  </a:lnTo>
                                  <a:lnTo>
                                    <a:pt x="926" y="129"/>
                                  </a:lnTo>
                                  <a:lnTo>
                                    <a:pt x="922" y="158"/>
                                  </a:lnTo>
                                  <a:lnTo>
                                    <a:pt x="907" y="187"/>
                                  </a:lnTo>
                                  <a:lnTo>
                                    <a:pt x="888" y="216"/>
                                  </a:lnTo>
                                  <a:lnTo>
                                    <a:pt x="869" y="240"/>
                                  </a:lnTo>
                                  <a:lnTo>
                                    <a:pt x="845" y="259"/>
                                  </a:lnTo>
                                  <a:lnTo>
                                    <a:pt x="821" y="269"/>
                                  </a:lnTo>
                                  <a:lnTo>
                                    <a:pt x="768" y="278"/>
                                  </a:lnTo>
                                  <a:lnTo>
                                    <a:pt x="778" y="302"/>
                                  </a:lnTo>
                                  <a:lnTo>
                                    <a:pt x="797" y="293"/>
                                  </a:lnTo>
                                  <a:lnTo>
                                    <a:pt x="816" y="293"/>
                                  </a:lnTo>
                                  <a:lnTo>
                                    <a:pt x="835" y="288"/>
                                  </a:lnTo>
                                  <a:lnTo>
                                    <a:pt x="854" y="283"/>
                                  </a:lnTo>
                                  <a:lnTo>
                                    <a:pt x="874" y="283"/>
                                  </a:lnTo>
                                  <a:lnTo>
                                    <a:pt x="888" y="283"/>
                                  </a:lnTo>
                                  <a:lnTo>
                                    <a:pt x="902" y="278"/>
                                  </a:lnTo>
                                  <a:lnTo>
                                    <a:pt x="922" y="278"/>
                                  </a:lnTo>
                                  <a:lnTo>
                                    <a:pt x="936" y="273"/>
                                  </a:lnTo>
                                  <a:lnTo>
                                    <a:pt x="955" y="269"/>
                                  </a:lnTo>
                                  <a:lnTo>
                                    <a:pt x="970" y="264"/>
                                  </a:lnTo>
                                  <a:lnTo>
                                    <a:pt x="989" y="254"/>
                                  </a:lnTo>
                                  <a:lnTo>
                                    <a:pt x="1003" y="240"/>
                                  </a:lnTo>
                                  <a:lnTo>
                                    <a:pt x="1022" y="225"/>
                                  </a:lnTo>
                                  <a:lnTo>
                                    <a:pt x="1037" y="206"/>
                                  </a:lnTo>
                                  <a:lnTo>
                                    <a:pt x="1056" y="182"/>
                                  </a:lnTo>
                                  <a:lnTo>
                                    <a:pt x="1066" y="182"/>
                                  </a:lnTo>
                                  <a:lnTo>
                                    <a:pt x="1075" y="182"/>
                                  </a:lnTo>
                                  <a:lnTo>
                                    <a:pt x="1085" y="182"/>
                                  </a:lnTo>
                                  <a:lnTo>
                                    <a:pt x="1094" y="182"/>
                                  </a:lnTo>
                                  <a:lnTo>
                                    <a:pt x="1104" y="182"/>
                                  </a:lnTo>
                                  <a:lnTo>
                                    <a:pt x="1109" y="177"/>
                                  </a:lnTo>
                                  <a:lnTo>
                                    <a:pt x="1118" y="173"/>
                                  </a:lnTo>
                                  <a:lnTo>
                                    <a:pt x="1123" y="163"/>
                                  </a:lnTo>
                                  <a:lnTo>
                                    <a:pt x="1118" y="163"/>
                                  </a:lnTo>
                                  <a:lnTo>
                                    <a:pt x="1109" y="163"/>
                                  </a:lnTo>
                                  <a:lnTo>
                                    <a:pt x="1099" y="168"/>
                                  </a:lnTo>
                                  <a:lnTo>
                                    <a:pt x="1094" y="168"/>
                                  </a:lnTo>
                                  <a:lnTo>
                                    <a:pt x="1085" y="168"/>
                                  </a:lnTo>
                                  <a:lnTo>
                                    <a:pt x="1075" y="168"/>
                                  </a:lnTo>
                                  <a:lnTo>
                                    <a:pt x="1066" y="168"/>
                                  </a:lnTo>
                                  <a:lnTo>
                                    <a:pt x="1056" y="158"/>
                                  </a:lnTo>
                                  <a:lnTo>
                                    <a:pt x="1051" y="139"/>
                                  </a:lnTo>
                                  <a:lnTo>
                                    <a:pt x="1046" y="120"/>
                                  </a:lnTo>
                                  <a:lnTo>
                                    <a:pt x="1042" y="101"/>
                                  </a:lnTo>
                                  <a:lnTo>
                                    <a:pt x="1046" y="81"/>
                                  </a:lnTo>
                                  <a:lnTo>
                                    <a:pt x="1051" y="67"/>
                                  </a:lnTo>
                                  <a:lnTo>
                                    <a:pt x="1056" y="53"/>
                                  </a:lnTo>
                                  <a:lnTo>
                                    <a:pt x="1070" y="43"/>
                                  </a:lnTo>
                                  <a:lnTo>
                                    <a:pt x="1080" y="29"/>
                                  </a:lnTo>
                                  <a:lnTo>
                                    <a:pt x="1094" y="19"/>
                                  </a:lnTo>
                                  <a:lnTo>
                                    <a:pt x="1114" y="19"/>
                                  </a:lnTo>
                                  <a:lnTo>
                                    <a:pt x="1128" y="19"/>
                                  </a:lnTo>
                                  <a:lnTo>
                                    <a:pt x="1147" y="24"/>
                                  </a:lnTo>
                                  <a:lnTo>
                                    <a:pt x="1162" y="38"/>
                                  </a:lnTo>
                                  <a:lnTo>
                                    <a:pt x="1176" y="53"/>
                                  </a:lnTo>
                                  <a:lnTo>
                                    <a:pt x="1186" y="77"/>
                                  </a:lnTo>
                                  <a:lnTo>
                                    <a:pt x="1190" y="101"/>
                                  </a:lnTo>
                                  <a:lnTo>
                                    <a:pt x="1190" y="129"/>
                                  </a:lnTo>
                                  <a:lnTo>
                                    <a:pt x="1181" y="163"/>
                                  </a:lnTo>
                                  <a:lnTo>
                                    <a:pt x="1166" y="197"/>
                                  </a:lnTo>
                                  <a:lnTo>
                                    <a:pt x="1142" y="230"/>
                                  </a:lnTo>
                                  <a:lnTo>
                                    <a:pt x="1118" y="264"/>
                                  </a:lnTo>
                                  <a:lnTo>
                                    <a:pt x="1090" y="288"/>
                                  </a:lnTo>
                                  <a:lnTo>
                                    <a:pt x="1066" y="307"/>
                                  </a:lnTo>
                                  <a:lnTo>
                                    <a:pt x="1042" y="317"/>
                                  </a:lnTo>
                                  <a:lnTo>
                                    <a:pt x="1013" y="326"/>
                                  </a:lnTo>
                                  <a:lnTo>
                                    <a:pt x="984" y="331"/>
                                  </a:lnTo>
                                  <a:lnTo>
                                    <a:pt x="950" y="336"/>
                                  </a:lnTo>
                                  <a:lnTo>
                                    <a:pt x="922" y="341"/>
                                  </a:lnTo>
                                  <a:lnTo>
                                    <a:pt x="888" y="345"/>
                                  </a:lnTo>
                                  <a:lnTo>
                                    <a:pt x="859" y="345"/>
                                  </a:lnTo>
                                  <a:lnTo>
                                    <a:pt x="830" y="350"/>
                                  </a:lnTo>
                                  <a:lnTo>
                                    <a:pt x="802" y="355"/>
                                  </a:lnTo>
                                  <a:lnTo>
                                    <a:pt x="773" y="355"/>
                                  </a:lnTo>
                                  <a:lnTo>
                                    <a:pt x="749" y="360"/>
                                  </a:lnTo>
                                  <a:lnTo>
                                    <a:pt x="725" y="365"/>
                                  </a:lnTo>
                                  <a:lnTo>
                                    <a:pt x="701" y="374"/>
                                  </a:lnTo>
                                  <a:lnTo>
                                    <a:pt x="682" y="379"/>
                                  </a:lnTo>
                                  <a:lnTo>
                                    <a:pt x="667" y="393"/>
                                  </a:lnTo>
                                  <a:lnTo>
                                    <a:pt x="653" y="408"/>
                                  </a:lnTo>
                                  <a:lnTo>
                                    <a:pt x="643" y="422"/>
                                  </a:lnTo>
                                  <a:lnTo>
                                    <a:pt x="629" y="456"/>
                                  </a:lnTo>
                                  <a:lnTo>
                                    <a:pt x="624" y="489"/>
                                  </a:lnTo>
                                  <a:lnTo>
                                    <a:pt x="624" y="518"/>
                                  </a:lnTo>
                                  <a:lnTo>
                                    <a:pt x="629" y="537"/>
                                  </a:lnTo>
                                  <a:lnTo>
                                    <a:pt x="638" y="557"/>
                                  </a:lnTo>
                                  <a:lnTo>
                                    <a:pt x="648" y="566"/>
                                  </a:lnTo>
                                  <a:lnTo>
                                    <a:pt x="667" y="571"/>
                                  </a:lnTo>
                                  <a:lnTo>
                                    <a:pt x="686" y="571"/>
                                  </a:lnTo>
                                  <a:lnTo>
                                    <a:pt x="706" y="561"/>
                                  </a:lnTo>
                                  <a:lnTo>
                                    <a:pt x="715" y="547"/>
                                  </a:lnTo>
                                  <a:lnTo>
                                    <a:pt x="720" y="533"/>
                                  </a:lnTo>
                                  <a:lnTo>
                                    <a:pt x="720" y="518"/>
                                  </a:lnTo>
                                  <a:lnTo>
                                    <a:pt x="715" y="499"/>
                                  </a:lnTo>
                                  <a:lnTo>
                                    <a:pt x="710" y="485"/>
                                  </a:lnTo>
                                  <a:lnTo>
                                    <a:pt x="701" y="475"/>
                                  </a:lnTo>
                                  <a:lnTo>
                                    <a:pt x="686" y="465"/>
                                  </a:lnTo>
                                  <a:lnTo>
                                    <a:pt x="701" y="461"/>
                                  </a:lnTo>
                                  <a:lnTo>
                                    <a:pt x="710" y="456"/>
                                  </a:lnTo>
                                  <a:lnTo>
                                    <a:pt x="720" y="456"/>
                                  </a:lnTo>
                                  <a:lnTo>
                                    <a:pt x="730" y="461"/>
                                  </a:lnTo>
                                  <a:lnTo>
                                    <a:pt x="734" y="465"/>
                                  </a:lnTo>
                                  <a:lnTo>
                                    <a:pt x="744" y="470"/>
                                  </a:lnTo>
                                  <a:lnTo>
                                    <a:pt x="744" y="475"/>
                                  </a:lnTo>
                                  <a:lnTo>
                                    <a:pt x="749" y="480"/>
                                  </a:lnTo>
                                  <a:lnTo>
                                    <a:pt x="754" y="470"/>
                                  </a:lnTo>
                                  <a:lnTo>
                                    <a:pt x="758" y="461"/>
                                  </a:lnTo>
                                  <a:lnTo>
                                    <a:pt x="768" y="451"/>
                                  </a:lnTo>
                                  <a:lnTo>
                                    <a:pt x="773" y="446"/>
                                  </a:lnTo>
                                  <a:lnTo>
                                    <a:pt x="778" y="446"/>
                                  </a:lnTo>
                                  <a:lnTo>
                                    <a:pt x="787" y="446"/>
                                  </a:lnTo>
                                  <a:lnTo>
                                    <a:pt x="792" y="446"/>
                                  </a:lnTo>
                                  <a:lnTo>
                                    <a:pt x="802" y="451"/>
                                  </a:lnTo>
                                  <a:lnTo>
                                    <a:pt x="806" y="461"/>
                                  </a:lnTo>
                                  <a:lnTo>
                                    <a:pt x="806" y="475"/>
                                  </a:lnTo>
                                  <a:lnTo>
                                    <a:pt x="806" y="494"/>
                                  </a:lnTo>
                                  <a:lnTo>
                                    <a:pt x="797" y="509"/>
                                  </a:lnTo>
                                  <a:lnTo>
                                    <a:pt x="782" y="528"/>
                                  </a:lnTo>
                                  <a:lnTo>
                                    <a:pt x="773" y="547"/>
                                  </a:lnTo>
                                  <a:lnTo>
                                    <a:pt x="758" y="566"/>
                                  </a:lnTo>
                                  <a:lnTo>
                                    <a:pt x="744" y="581"/>
                                  </a:lnTo>
                                  <a:lnTo>
                                    <a:pt x="734" y="590"/>
                                  </a:lnTo>
                                  <a:lnTo>
                                    <a:pt x="715" y="595"/>
                                  </a:lnTo>
                                  <a:lnTo>
                                    <a:pt x="696" y="605"/>
                                  </a:lnTo>
                                  <a:lnTo>
                                    <a:pt x="672" y="609"/>
                                  </a:lnTo>
                                  <a:lnTo>
                                    <a:pt x="648" y="614"/>
                                  </a:lnTo>
                                  <a:lnTo>
                                    <a:pt x="629" y="614"/>
                                  </a:lnTo>
                                  <a:lnTo>
                                    <a:pt x="605" y="609"/>
                                  </a:lnTo>
                                  <a:lnTo>
                                    <a:pt x="586" y="605"/>
                                  </a:lnTo>
                                  <a:lnTo>
                                    <a:pt x="552" y="581"/>
                                  </a:lnTo>
                                  <a:lnTo>
                                    <a:pt x="528" y="557"/>
                                  </a:lnTo>
                                  <a:lnTo>
                                    <a:pt x="504" y="528"/>
                                  </a:lnTo>
                                  <a:lnTo>
                                    <a:pt x="490" y="499"/>
                                  </a:lnTo>
                                  <a:lnTo>
                                    <a:pt x="475" y="465"/>
                                  </a:lnTo>
                                  <a:lnTo>
                                    <a:pt x="461" y="437"/>
                                  </a:lnTo>
                                  <a:lnTo>
                                    <a:pt x="446" y="408"/>
                                  </a:lnTo>
                                  <a:lnTo>
                                    <a:pt x="427" y="384"/>
                                  </a:lnTo>
                                  <a:lnTo>
                                    <a:pt x="408" y="365"/>
                                  </a:lnTo>
                                  <a:lnTo>
                                    <a:pt x="389" y="345"/>
                                  </a:lnTo>
                                  <a:lnTo>
                                    <a:pt x="370" y="326"/>
                                  </a:lnTo>
                                  <a:lnTo>
                                    <a:pt x="350" y="307"/>
                                  </a:lnTo>
                                  <a:lnTo>
                                    <a:pt x="331" y="293"/>
                                  </a:lnTo>
                                  <a:lnTo>
                                    <a:pt x="312" y="273"/>
                                  </a:lnTo>
                                  <a:lnTo>
                                    <a:pt x="293" y="259"/>
                                  </a:lnTo>
                                  <a:lnTo>
                                    <a:pt x="269" y="245"/>
                                  </a:lnTo>
                                  <a:lnTo>
                                    <a:pt x="245" y="235"/>
                                  </a:lnTo>
                                  <a:lnTo>
                                    <a:pt x="221" y="225"/>
                                  </a:lnTo>
                                  <a:lnTo>
                                    <a:pt x="192" y="216"/>
                                  </a:lnTo>
                                  <a:lnTo>
                                    <a:pt x="158" y="211"/>
                                  </a:lnTo>
                                  <a:lnTo>
                                    <a:pt x="125" y="206"/>
                                  </a:lnTo>
                                  <a:lnTo>
                                    <a:pt x="86" y="206"/>
                                  </a:lnTo>
                                  <a:lnTo>
                                    <a:pt x="43" y="211"/>
                                  </a:lnTo>
                                  <a:lnTo>
                                    <a:pt x="0" y="216"/>
                                  </a:lnTo>
                                  <a:lnTo>
                                    <a:pt x="14" y="201"/>
                                  </a:lnTo>
                                  <a:lnTo>
                                    <a:pt x="24" y="187"/>
                                  </a:lnTo>
                                  <a:lnTo>
                                    <a:pt x="34" y="177"/>
                                  </a:lnTo>
                                  <a:lnTo>
                                    <a:pt x="43" y="163"/>
                                  </a:lnTo>
                                  <a:lnTo>
                                    <a:pt x="48" y="153"/>
                                  </a:lnTo>
                                  <a:lnTo>
                                    <a:pt x="58" y="139"/>
                                  </a:lnTo>
                                  <a:lnTo>
                                    <a:pt x="62" y="120"/>
                                  </a:lnTo>
                                  <a:lnTo>
                                    <a:pt x="67" y="105"/>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24" name="Freeform 43"/>
                          <wps:cNvSpPr>
                            <a:spLocks/>
                          </wps:cNvSpPr>
                          <wps:spPr bwMode="auto">
                            <a:xfrm>
                              <a:off x="1901" y="1449"/>
                              <a:ext cx="643" cy="303"/>
                            </a:xfrm>
                            <a:custGeom>
                              <a:avLst/>
                              <a:gdLst>
                                <a:gd name="T0" fmla="*/ 604 w 643"/>
                                <a:gd name="T1" fmla="*/ 317 h 317"/>
                                <a:gd name="T2" fmla="*/ 580 w 643"/>
                                <a:gd name="T3" fmla="*/ 288 h 317"/>
                                <a:gd name="T4" fmla="*/ 552 w 643"/>
                                <a:gd name="T5" fmla="*/ 264 h 317"/>
                                <a:gd name="T6" fmla="*/ 523 w 643"/>
                                <a:gd name="T7" fmla="*/ 235 h 317"/>
                                <a:gd name="T8" fmla="*/ 494 w 643"/>
                                <a:gd name="T9" fmla="*/ 216 h 317"/>
                                <a:gd name="T10" fmla="*/ 465 w 643"/>
                                <a:gd name="T11" fmla="*/ 192 h 317"/>
                                <a:gd name="T12" fmla="*/ 432 w 643"/>
                                <a:gd name="T13" fmla="*/ 178 h 317"/>
                                <a:gd name="T14" fmla="*/ 398 w 643"/>
                                <a:gd name="T15" fmla="*/ 159 h 317"/>
                                <a:gd name="T16" fmla="*/ 364 w 643"/>
                                <a:gd name="T17" fmla="*/ 144 h 317"/>
                                <a:gd name="T18" fmla="*/ 336 w 643"/>
                                <a:gd name="T19" fmla="*/ 135 h 317"/>
                                <a:gd name="T20" fmla="*/ 297 w 643"/>
                                <a:gd name="T21" fmla="*/ 125 h 317"/>
                                <a:gd name="T22" fmla="*/ 264 w 643"/>
                                <a:gd name="T23" fmla="*/ 115 h 317"/>
                                <a:gd name="T24" fmla="*/ 225 w 643"/>
                                <a:gd name="T25" fmla="*/ 111 h 317"/>
                                <a:gd name="T26" fmla="*/ 187 w 643"/>
                                <a:gd name="T27" fmla="*/ 111 h 317"/>
                                <a:gd name="T28" fmla="*/ 153 w 643"/>
                                <a:gd name="T29" fmla="*/ 111 h 317"/>
                                <a:gd name="T30" fmla="*/ 115 w 643"/>
                                <a:gd name="T31" fmla="*/ 120 h 317"/>
                                <a:gd name="T32" fmla="*/ 76 w 643"/>
                                <a:gd name="T33" fmla="*/ 125 h 317"/>
                                <a:gd name="T34" fmla="*/ 0 w 643"/>
                                <a:gd name="T35" fmla="*/ 29 h 317"/>
                                <a:gd name="T36" fmla="*/ 28 w 643"/>
                                <a:gd name="T37" fmla="*/ 19 h 317"/>
                                <a:gd name="T38" fmla="*/ 62 w 643"/>
                                <a:gd name="T39" fmla="*/ 10 h 317"/>
                                <a:gd name="T40" fmla="*/ 100 w 643"/>
                                <a:gd name="T41" fmla="*/ 5 h 317"/>
                                <a:gd name="T42" fmla="*/ 134 w 643"/>
                                <a:gd name="T43" fmla="*/ 0 h 317"/>
                                <a:gd name="T44" fmla="*/ 172 w 643"/>
                                <a:gd name="T45" fmla="*/ 0 h 317"/>
                                <a:gd name="T46" fmla="*/ 211 w 643"/>
                                <a:gd name="T47" fmla="*/ 0 h 317"/>
                                <a:gd name="T48" fmla="*/ 254 w 643"/>
                                <a:gd name="T49" fmla="*/ 5 h 317"/>
                                <a:gd name="T50" fmla="*/ 292 w 643"/>
                                <a:gd name="T51" fmla="*/ 10 h 317"/>
                                <a:gd name="T52" fmla="*/ 331 w 643"/>
                                <a:gd name="T53" fmla="*/ 19 h 317"/>
                                <a:gd name="T54" fmla="*/ 374 w 643"/>
                                <a:gd name="T55" fmla="*/ 29 h 317"/>
                                <a:gd name="T56" fmla="*/ 412 w 643"/>
                                <a:gd name="T57" fmla="*/ 39 h 317"/>
                                <a:gd name="T58" fmla="*/ 451 w 643"/>
                                <a:gd name="T59" fmla="*/ 53 h 317"/>
                                <a:gd name="T60" fmla="*/ 489 w 643"/>
                                <a:gd name="T61" fmla="*/ 72 h 317"/>
                                <a:gd name="T62" fmla="*/ 528 w 643"/>
                                <a:gd name="T63" fmla="*/ 91 h 317"/>
                                <a:gd name="T64" fmla="*/ 561 w 643"/>
                                <a:gd name="T65" fmla="*/ 115 h 317"/>
                                <a:gd name="T66" fmla="*/ 595 w 643"/>
                                <a:gd name="T67" fmla="*/ 139 h 317"/>
                                <a:gd name="T68" fmla="*/ 595 w 643"/>
                                <a:gd name="T69" fmla="*/ 149 h 317"/>
                                <a:gd name="T70" fmla="*/ 595 w 643"/>
                                <a:gd name="T71" fmla="*/ 159 h 317"/>
                                <a:gd name="T72" fmla="*/ 600 w 643"/>
                                <a:gd name="T73" fmla="*/ 173 h 317"/>
                                <a:gd name="T74" fmla="*/ 600 w 643"/>
                                <a:gd name="T75" fmla="*/ 187 h 317"/>
                                <a:gd name="T76" fmla="*/ 609 w 643"/>
                                <a:gd name="T77" fmla="*/ 202 h 317"/>
                                <a:gd name="T78" fmla="*/ 614 w 643"/>
                                <a:gd name="T79" fmla="*/ 211 h 317"/>
                                <a:gd name="T80" fmla="*/ 628 w 643"/>
                                <a:gd name="T81" fmla="*/ 226 h 317"/>
                                <a:gd name="T82" fmla="*/ 638 w 643"/>
                                <a:gd name="T83" fmla="*/ 240 h 317"/>
                                <a:gd name="T84" fmla="*/ 643 w 643"/>
                                <a:gd name="T85" fmla="*/ 250 h 317"/>
                                <a:gd name="T86" fmla="*/ 643 w 643"/>
                                <a:gd name="T87" fmla="*/ 259 h 317"/>
                                <a:gd name="T88" fmla="*/ 638 w 643"/>
                                <a:gd name="T89" fmla="*/ 269 h 317"/>
                                <a:gd name="T90" fmla="*/ 633 w 643"/>
                                <a:gd name="T91" fmla="*/ 274 h 317"/>
                                <a:gd name="T92" fmla="*/ 624 w 643"/>
                                <a:gd name="T93" fmla="*/ 283 h 317"/>
                                <a:gd name="T94" fmla="*/ 614 w 643"/>
                                <a:gd name="T95" fmla="*/ 298 h 317"/>
                                <a:gd name="T96" fmla="*/ 604 w 643"/>
                                <a:gd name="T97" fmla="*/ 307 h 317"/>
                                <a:gd name="T98" fmla="*/ 604 w 643"/>
                                <a:gd name="T99" fmla="*/ 317 h 31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Lst>
                              <a:rect l="0" t="0" r="r" b="b"/>
                              <a:pathLst>
                                <a:path w="643" h="317">
                                  <a:moveTo>
                                    <a:pt x="604" y="317"/>
                                  </a:moveTo>
                                  <a:lnTo>
                                    <a:pt x="580" y="288"/>
                                  </a:lnTo>
                                  <a:lnTo>
                                    <a:pt x="552" y="264"/>
                                  </a:lnTo>
                                  <a:lnTo>
                                    <a:pt x="523" y="235"/>
                                  </a:lnTo>
                                  <a:lnTo>
                                    <a:pt x="494" y="216"/>
                                  </a:lnTo>
                                  <a:lnTo>
                                    <a:pt x="465" y="192"/>
                                  </a:lnTo>
                                  <a:lnTo>
                                    <a:pt x="432" y="178"/>
                                  </a:lnTo>
                                  <a:lnTo>
                                    <a:pt x="398" y="159"/>
                                  </a:lnTo>
                                  <a:lnTo>
                                    <a:pt x="364" y="144"/>
                                  </a:lnTo>
                                  <a:lnTo>
                                    <a:pt x="336" y="135"/>
                                  </a:lnTo>
                                  <a:lnTo>
                                    <a:pt x="297" y="125"/>
                                  </a:lnTo>
                                  <a:lnTo>
                                    <a:pt x="264" y="115"/>
                                  </a:lnTo>
                                  <a:lnTo>
                                    <a:pt x="225" y="111"/>
                                  </a:lnTo>
                                  <a:lnTo>
                                    <a:pt x="187" y="111"/>
                                  </a:lnTo>
                                  <a:lnTo>
                                    <a:pt x="153" y="111"/>
                                  </a:lnTo>
                                  <a:lnTo>
                                    <a:pt x="115" y="120"/>
                                  </a:lnTo>
                                  <a:lnTo>
                                    <a:pt x="76" y="125"/>
                                  </a:lnTo>
                                  <a:lnTo>
                                    <a:pt x="0" y="29"/>
                                  </a:lnTo>
                                  <a:lnTo>
                                    <a:pt x="28" y="19"/>
                                  </a:lnTo>
                                  <a:lnTo>
                                    <a:pt x="62" y="10"/>
                                  </a:lnTo>
                                  <a:lnTo>
                                    <a:pt x="100" y="5"/>
                                  </a:lnTo>
                                  <a:lnTo>
                                    <a:pt x="134" y="0"/>
                                  </a:lnTo>
                                  <a:lnTo>
                                    <a:pt x="172" y="0"/>
                                  </a:lnTo>
                                  <a:lnTo>
                                    <a:pt x="211" y="0"/>
                                  </a:lnTo>
                                  <a:lnTo>
                                    <a:pt x="254" y="5"/>
                                  </a:lnTo>
                                  <a:lnTo>
                                    <a:pt x="292" y="10"/>
                                  </a:lnTo>
                                  <a:lnTo>
                                    <a:pt x="331" y="19"/>
                                  </a:lnTo>
                                  <a:lnTo>
                                    <a:pt x="374" y="29"/>
                                  </a:lnTo>
                                  <a:lnTo>
                                    <a:pt x="412" y="39"/>
                                  </a:lnTo>
                                  <a:lnTo>
                                    <a:pt x="451" y="53"/>
                                  </a:lnTo>
                                  <a:lnTo>
                                    <a:pt x="489" y="72"/>
                                  </a:lnTo>
                                  <a:lnTo>
                                    <a:pt x="528" y="91"/>
                                  </a:lnTo>
                                  <a:lnTo>
                                    <a:pt x="561" y="115"/>
                                  </a:lnTo>
                                  <a:lnTo>
                                    <a:pt x="595" y="139"/>
                                  </a:lnTo>
                                  <a:lnTo>
                                    <a:pt x="595" y="149"/>
                                  </a:lnTo>
                                  <a:lnTo>
                                    <a:pt x="595" y="159"/>
                                  </a:lnTo>
                                  <a:lnTo>
                                    <a:pt x="600" y="173"/>
                                  </a:lnTo>
                                  <a:lnTo>
                                    <a:pt x="600" y="187"/>
                                  </a:lnTo>
                                  <a:lnTo>
                                    <a:pt x="609" y="202"/>
                                  </a:lnTo>
                                  <a:lnTo>
                                    <a:pt x="614" y="211"/>
                                  </a:lnTo>
                                  <a:lnTo>
                                    <a:pt x="628" y="226"/>
                                  </a:lnTo>
                                  <a:lnTo>
                                    <a:pt x="638" y="240"/>
                                  </a:lnTo>
                                  <a:lnTo>
                                    <a:pt x="643" y="250"/>
                                  </a:lnTo>
                                  <a:lnTo>
                                    <a:pt x="643" y="259"/>
                                  </a:lnTo>
                                  <a:lnTo>
                                    <a:pt x="638" y="269"/>
                                  </a:lnTo>
                                  <a:lnTo>
                                    <a:pt x="633" y="274"/>
                                  </a:lnTo>
                                  <a:lnTo>
                                    <a:pt x="624" y="283"/>
                                  </a:lnTo>
                                  <a:lnTo>
                                    <a:pt x="614" y="298"/>
                                  </a:lnTo>
                                  <a:lnTo>
                                    <a:pt x="604" y="307"/>
                                  </a:lnTo>
                                  <a:lnTo>
                                    <a:pt x="604" y="317"/>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25" name="Freeform 44"/>
                          <wps:cNvSpPr>
                            <a:spLocks/>
                          </wps:cNvSpPr>
                          <wps:spPr bwMode="auto">
                            <a:xfrm>
                              <a:off x="2016" y="1601"/>
                              <a:ext cx="561" cy="623"/>
                            </a:xfrm>
                            <a:custGeom>
                              <a:avLst/>
                              <a:gdLst>
                                <a:gd name="T0" fmla="*/ 0 w 561"/>
                                <a:gd name="T1" fmla="*/ 14 h 652"/>
                                <a:gd name="T2" fmla="*/ 29 w 561"/>
                                <a:gd name="T3" fmla="*/ 4 h 652"/>
                                <a:gd name="T4" fmla="*/ 53 w 561"/>
                                <a:gd name="T5" fmla="*/ 0 h 652"/>
                                <a:gd name="T6" fmla="*/ 77 w 561"/>
                                <a:gd name="T7" fmla="*/ 0 h 652"/>
                                <a:gd name="T8" fmla="*/ 96 w 561"/>
                                <a:gd name="T9" fmla="*/ 9 h 652"/>
                                <a:gd name="T10" fmla="*/ 110 w 561"/>
                                <a:gd name="T11" fmla="*/ 19 h 652"/>
                                <a:gd name="T12" fmla="*/ 125 w 561"/>
                                <a:gd name="T13" fmla="*/ 33 h 652"/>
                                <a:gd name="T14" fmla="*/ 134 w 561"/>
                                <a:gd name="T15" fmla="*/ 48 h 652"/>
                                <a:gd name="T16" fmla="*/ 139 w 561"/>
                                <a:gd name="T17" fmla="*/ 62 h 652"/>
                                <a:gd name="T18" fmla="*/ 144 w 561"/>
                                <a:gd name="T19" fmla="*/ 76 h 652"/>
                                <a:gd name="T20" fmla="*/ 149 w 561"/>
                                <a:gd name="T21" fmla="*/ 81 h 652"/>
                                <a:gd name="T22" fmla="*/ 149 w 561"/>
                                <a:gd name="T23" fmla="*/ 67 h 652"/>
                                <a:gd name="T24" fmla="*/ 149 w 561"/>
                                <a:gd name="T25" fmla="*/ 43 h 652"/>
                                <a:gd name="T26" fmla="*/ 158 w 561"/>
                                <a:gd name="T27" fmla="*/ 33 h 652"/>
                                <a:gd name="T28" fmla="*/ 173 w 561"/>
                                <a:gd name="T29" fmla="*/ 33 h 652"/>
                                <a:gd name="T30" fmla="*/ 192 w 561"/>
                                <a:gd name="T31" fmla="*/ 43 h 652"/>
                                <a:gd name="T32" fmla="*/ 221 w 561"/>
                                <a:gd name="T33" fmla="*/ 57 h 652"/>
                                <a:gd name="T34" fmla="*/ 245 w 561"/>
                                <a:gd name="T35" fmla="*/ 76 h 652"/>
                                <a:gd name="T36" fmla="*/ 269 w 561"/>
                                <a:gd name="T37" fmla="*/ 105 h 652"/>
                                <a:gd name="T38" fmla="*/ 288 w 561"/>
                                <a:gd name="T39" fmla="*/ 134 h 652"/>
                                <a:gd name="T40" fmla="*/ 293 w 561"/>
                                <a:gd name="T41" fmla="*/ 168 h 652"/>
                                <a:gd name="T42" fmla="*/ 297 w 561"/>
                                <a:gd name="T43" fmla="*/ 192 h 652"/>
                                <a:gd name="T44" fmla="*/ 307 w 561"/>
                                <a:gd name="T45" fmla="*/ 206 h 652"/>
                                <a:gd name="T46" fmla="*/ 312 w 561"/>
                                <a:gd name="T47" fmla="*/ 206 h 652"/>
                                <a:gd name="T48" fmla="*/ 317 w 561"/>
                                <a:gd name="T49" fmla="*/ 192 h 652"/>
                                <a:gd name="T50" fmla="*/ 321 w 561"/>
                                <a:gd name="T51" fmla="*/ 177 h 652"/>
                                <a:gd name="T52" fmla="*/ 326 w 561"/>
                                <a:gd name="T53" fmla="*/ 168 h 652"/>
                                <a:gd name="T54" fmla="*/ 336 w 561"/>
                                <a:gd name="T55" fmla="*/ 153 h 652"/>
                                <a:gd name="T56" fmla="*/ 345 w 561"/>
                                <a:gd name="T57" fmla="*/ 148 h 652"/>
                                <a:gd name="T58" fmla="*/ 355 w 561"/>
                                <a:gd name="T59" fmla="*/ 148 h 652"/>
                                <a:gd name="T60" fmla="*/ 374 w 561"/>
                                <a:gd name="T61" fmla="*/ 158 h 652"/>
                                <a:gd name="T62" fmla="*/ 393 w 561"/>
                                <a:gd name="T63" fmla="*/ 177 h 652"/>
                                <a:gd name="T64" fmla="*/ 413 w 561"/>
                                <a:gd name="T65" fmla="*/ 211 h 652"/>
                                <a:gd name="T66" fmla="*/ 422 w 561"/>
                                <a:gd name="T67" fmla="*/ 235 h 652"/>
                                <a:gd name="T68" fmla="*/ 432 w 561"/>
                                <a:gd name="T69" fmla="*/ 264 h 652"/>
                                <a:gd name="T70" fmla="*/ 437 w 561"/>
                                <a:gd name="T71" fmla="*/ 302 h 652"/>
                                <a:gd name="T72" fmla="*/ 441 w 561"/>
                                <a:gd name="T73" fmla="*/ 340 h 652"/>
                                <a:gd name="T74" fmla="*/ 446 w 561"/>
                                <a:gd name="T75" fmla="*/ 384 h 652"/>
                                <a:gd name="T76" fmla="*/ 446 w 561"/>
                                <a:gd name="T77" fmla="*/ 427 h 652"/>
                                <a:gd name="T78" fmla="*/ 441 w 561"/>
                                <a:gd name="T79" fmla="*/ 465 h 652"/>
                                <a:gd name="T80" fmla="*/ 432 w 561"/>
                                <a:gd name="T81" fmla="*/ 489 h 652"/>
                                <a:gd name="T82" fmla="*/ 427 w 561"/>
                                <a:gd name="T83" fmla="*/ 513 h 652"/>
                                <a:gd name="T84" fmla="*/ 441 w 561"/>
                                <a:gd name="T85" fmla="*/ 532 h 652"/>
                                <a:gd name="T86" fmla="*/ 451 w 561"/>
                                <a:gd name="T87" fmla="*/ 518 h 652"/>
                                <a:gd name="T88" fmla="*/ 461 w 561"/>
                                <a:gd name="T89" fmla="*/ 499 h 652"/>
                                <a:gd name="T90" fmla="*/ 470 w 561"/>
                                <a:gd name="T91" fmla="*/ 489 h 652"/>
                                <a:gd name="T92" fmla="*/ 485 w 561"/>
                                <a:gd name="T93" fmla="*/ 480 h 652"/>
                                <a:gd name="T94" fmla="*/ 489 w 561"/>
                                <a:gd name="T95" fmla="*/ 494 h 652"/>
                                <a:gd name="T96" fmla="*/ 499 w 561"/>
                                <a:gd name="T97" fmla="*/ 513 h 652"/>
                                <a:gd name="T98" fmla="*/ 509 w 561"/>
                                <a:gd name="T99" fmla="*/ 532 h 652"/>
                                <a:gd name="T100" fmla="*/ 518 w 561"/>
                                <a:gd name="T101" fmla="*/ 547 h 652"/>
                                <a:gd name="T102" fmla="*/ 528 w 561"/>
                                <a:gd name="T103" fmla="*/ 566 h 652"/>
                                <a:gd name="T104" fmla="*/ 537 w 561"/>
                                <a:gd name="T105" fmla="*/ 576 h 652"/>
                                <a:gd name="T106" fmla="*/ 547 w 561"/>
                                <a:gd name="T107" fmla="*/ 585 h 652"/>
                                <a:gd name="T108" fmla="*/ 552 w 561"/>
                                <a:gd name="T109" fmla="*/ 590 h 652"/>
                                <a:gd name="T110" fmla="*/ 561 w 561"/>
                                <a:gd name="T111" fmla="*/ 595 h 652"/>
                                <a:gd name="T112" fmla="*/ 561 w 561"/>
                                <a:gd name="T113" fmla="*/ 600 h 652"/>
                                <a:gd name="T114" fmla="*/ 557 w 561"/>
                                <a:gd name="T115" fmla="*/ 600 h 652"/>
                                <a:gd name="T116" fmla="*/ 552 w 561"/>
                                <a:gd name="T117" fmla="*/ 600 h 652"/>
                                <a:gd name="T118" fmla="*/ 509 w 561"/>
                                <a:gd name="T119" fmla="*/ 652 h 652"/>
                                <a:gd name="T120" fmla="*/ 0 w 561"/>
                                <a:gd name="T121" fmla="*/ 14 h 65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Lst>
                              <a:rect l="0" t="0" r="r" b="b"/>
                              <a:pathLst>
                                <a:path w="561" h="652">
                                  <a:moveTo>
                                    <a:pt x="0" y="14"/>
                                  </a:moveTo>
                                  <a:lnTo>
                                    <a:pt x="29" y="4"/>
                                  </a:lnTo>
                                  <a:lnTo>
                                    <a:pt x="53" y="0"/>
                                  </a:lnTo>
                                  <a:lnTo>
                                    <a:pt x="77" y="0"/>
                                  </a:lnTo>
                                  <a:lnTo>
                                    <a:pt x="96" y="9"/>
                                  </a:lnTo>
                                  <a:lnTo>
                                    <a:pt x="110" y="19"/>
                                  </a:lnTo>
                                  <a:lnTo>
                                    <a:pt x="125" y="33"/>
                                  </a:lnTo>
                                  <a:lnTo>
                                    <a:pt x="134" y="48"/>
                                  </a:lnTo>
                                  <a:lnTo>
                                    <a:pt x="139" y="62"/>
                                  </a:lnTo>
                                  <a:lnTo>
                                    <a:pt x="144" y="76"/>
                                  </a:lnTo>
                                  <a:lnTo>
                                    <a:pt x="149" y="81"/>
                                  </a:lnTo>
                                  <a:lnTo>
                                    <a:pt x="149" y="67"/>
                                  </a:lnTo>
                                  <a:lnTo>
                                    <a:pt x="149" y="43"/>
                                  </a:lnTo>
                                  <a:lnTo>
                                    <a:pt x="158" y="33"/>
                                  </a:lnTo>
                                  <a:lnTo>
                                    <a:pt x="173" y="33"/>
                                  </a:lnTo>
                                  <a:lnTo>
                                    <a:pt x="192" y="43"/>
                                  </a:lnTo>
                                  <a:lnTo>
                                    <a:pt x="221" y="57"/>
                                  </a:lnTo>
                                  <a:lnTo>
                                    <a:pt x="245" y="76"/>
                                  </a:lnTo>
                                  <a:lnTo>
                                    <a:pt x="269" y="105"/>
                                  </a:lnTo>
                                  <a:lnTo>
                                    <a:pt x="288" y="134"/>
                                  </a:lnTo>
                                  <a:lnTo>
                                    <a:pt x="293" y="168"/>
                                  </a:lnTo>
                                  <a:lnTo>
                                    <a:pt x="297" y="192"/>
                                  </a:lnTo>
                                  <a:lnTo>
                                    <a:pt x="307" y="206"/>
                                  </a:lnTo>
                                  <a:lnTo>
                                    <a:pt x="312" y="206"/>
                                  </a:lnTo>
                                  <a:lnTo>
                                    <a:pt x="317" y="192"/>
                                  </a:lnTo>
                                  <a:lnTo>
                                    <a:pt x="321" y="177"/>
                                  </a:lnTo>
                                  <a:lnTo>
                                    <a:pt x="326" y="168"/>
                                  </a:lnTo>
                                  <a:lnTo>
                                    <a:pt x="336" y="153"/>
                                  </a:lnTo>
                                  <a:lnTo>
                                    <a:pt x="345" y="148"/>
                                  </a:lnTo>
                                  <a:lnTo>
                                    <a:pt x="355" y="148"/>
                                  </a:lnTo>
                                  <a:lnTo>
                                    <a:pt x="374" y="158"/>
                                  </a:lnTo>
                                  <a:lnTo>
                                    <a:pt x="393" y="177"/>
                                  </a:lnTo>
                                  <a:lnTo>
                                    <a:pt x="413" y="211"/>
                                  </a:lnTo>
                                  <a:lnTo>
                                    <a:pt x="422" y="235"/>
                                  </a:lnTo>
                                  <a:lnTo>
                                    <a:pt x="432" y="264"/>
                                  </a:lnTo>
                                  <a:lnTo>
                                    <a:pt x="437" y="302"/>
                                  </a:lnTo>
                                  <a:lnTo>
                                    <a:pt x="441" y="340"/>
                                  </a:lnTo>
                                  <a:lnTo>
                                    <a:pt x="446" y="384"/>
                                  </a:lnTo>
                                  <a:lnTo>
                                    <a:pt x="446" y="427"/>
                                  </a:lnTo>
                                  <a:lnTo>
                                    <a:pt x="441" y="465"/>
                                  </a:lnTo>
                                  <a:lnTo>
                                    <a:pt x="432" y="489"/>
                                  </a:lnTo>
                                  <a:lnTo>
                                    <a:pt x="427" y="513"/>
                                  </a:lnTo>
                                  <a:lnTo>
                                    <a:pt x="441" y="532"/>
                                  </a:lnTo>
                                  <a:lnTo>
                                    <a:pt x="451" y="518"/>
                                  </a:lnTo>
                                  <a:lnTo>
                                    <a:pt x="461" y="499"/>
                                  </a:lnTo>
                                  <a:lnTo>
                                    <a:pt x="470" y="489"/>
                                  </a:lnTo>
                                  <a:lnTo>
                                    <a:pt x="485" y="480"/>
                                  </a:lnTo>
                                  <a:lnTo>
                                    <a:pt x="489" y="494"/>
                                  </a:lnTo>
                                  <a:lnTo>
                                    <a:pt x="499" y="513"/>
                                  </a:lnTo>
                                  <a:lnTo>
                                    <a:pt x="509" y="532"/>
                                  </a:lnTo>
                                  <a:lnTo>
                                    <a:pt x="518" y="547"/>
                                  </a:lnTo>
                                  <a:lnTo>
                                    <a:pt x="528" y="566"/>
                                  </a:lnTo>
                                  <a:lnTo>
                                    <a:pt x="537" y="576"/>
                                  </a:lnTo>
                                  <a:lnTo>
                                    <a:pt x="547" y="585"/>
                                  </a:lnTo>
                                  <a:lnTo>
                                    <a:pt x="552" y="590"/>
                                  </a:lnTo>
                                  <a:lnTo>
                                    <a:pt x="561" y="595"/>
                                  </a:lnTo>
                                  <a:lnTo>
                                    <a:pt x="561" y="600"/>
                                  </a:lnTo>
                                  <a:lnTo>
                                    <a:pt x="557" y="600"/>
                                  </a:lnTo>
                                  <a:lnTo>
                                    <a:pt x="552" y="600"/>
                                  </a:lnTo>
                                  <a:lnTo>
                                    <a:pt x="509" y="652"/>
                                  </a:lnTo>
                                  <a:lnTo>
                                    <a:pt x="0" y="14"/>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26" name="Freeform 45"/>
                          <wps:cNvSpPr>
                            <a:spLocks/>
                          </wps:cNvSpPr>
                          <wps:spPr bwMode="auto">
                            <a:xfrm>
                              <a:off x="2001" y="1614"/>
                              <a:ext cx="524" cy="675"/>
                            </a:xfrm>
                            <a:custGeom>
                              <a:avLst/>
                              <a:gdLst>
                                <a:gd name="T0" fmla="*/ 5 w 524"/>
                                <a:gd name="T1" fmla="*/ 34 h 706"/>
                                <a:gd name="T2" fmla="*/ 5 w 524"/>
                                <a:gd name="T3" fmla="*/ 96 h 706"/>
                                <a:gd name="T4" fmla="*/ 20 w 524"/>
                                <a:gd name="T5" fmla="*/ 139 h 706"/>
                                <a:gd name="T6" fmla="*/ 39 w 524"/>
                                <a:gd name="T7" fmla="*/ 168 h 706"/>
                                <a:gd name="T8" fmla="*/ 63 w 524"/>
                                <a:gd name="T9" fmla="*/ 182 h 706"/>
                                <a:gd name="T10" fmla="*/ 58 w 524"/>
                                <a:gd name="T11" fmla="*/ 187 h 706"/>
                                <a:gd name="T12" fmla="*/ 29 w 524"/>
                                <a:gd name="T13" fmla="*/ 197 h 706"/>
                                <a:gd name="T14" fmla="*/ 34 w 524"/>
                                <a:gd name="T15" fmla="*/ 240 h 706"/>
                                <a:gd name="T16" fmla="*/ 63 w 524"/>
                                <a:gd name="T17" fmla="*/ 307 h 706"/>
                                <a:gd name="T18" fmla="*/ 111 w 524"/>
                                <a:gd name="T19" fmla="*/ 360 h 706"/>
                                <a:gd name="T20" fmla="*/ 159 w 524"/>
                                <a:gd name="T21" fmla="*/ 374 h 706"/>
                                <a:gd name="T22" fmla="*/ 164 w 524"/>
                                <a:gd name="T23" fmla="*/ 389 h 706"/>
                                <a:gd name="T24" fmla="*/ 144 w 524"/>
                                <a:gd name="T25" fmla="*/ 403 h 706"/>
                                <a:gd name="T26" fmla="*/ 125 w 524"/>
                                <a:gd name="T27" fmla="*/ 418 h 706"/>
                                <a:gd name="T28" fmla="*/ 120 w 524"/>
                                <a:gd name="T29" fmla="*/ 446 h 706"/>
                                <a:gd name="T30" fmla="*/ 144 w 524"/>
                                <a:gd name="T31" fmla="*/ 490 h 706"/>
                                <a:gd name="T32" fmla="*/ 188 w 524"/>
                                <a:gd name="T33" fmla="*/ 528 h 706"/>
                                <a:gd name="T34" fmla="*/ 240 w 524"/>
                                <a:gd name="T35" fmla="*/ 547 h 706"/>
                                <a:gd name="T36" fmla="*/ 312 w 524"/>
                                <a:gd name="T37" fmla="*/ 562 h 706"/>
                                <a:gd name="T38" fmla="*/ 375 w 524"/>
                                <a:gd name="T39" fmla="*/ 552 h 706"/>
                                <a:gd name="T40" fmla="*/ 413 w 524"/>
                                <a:gd name="T41" fmla="*/ 538 h 706"/>
                                <a:gd name="T42" fmla="*/ 423 w 524"/>
                                <a:gd name="T43" fmla="*/ 562 h 706"/>
                                <a:gd name="T44" fmla="*/ 408 w 524"/>
                                <a:gd name="T45" fmla="*/ 571 h 706"/>
                                <a:gd name="T46" fmla="*/ 399 w 524"/>
                                <a:gd name="T47" fmla="*/ 586 h 706"/>
                                <a:gd name="T48" fmla="*/ 389 w 524"/>
                                <a:gd name="T49" fmla="*/ 600 h 706"/>
                                <a:gd name="T50" fmla="*/ 399 w 524"/>
                                <a:gd name="T51" fmla="*/ 614 h 706"/>
                                <a:gd name="T52" fmla="*/ 428 w 524"/>
                                <a:gd name="T53" fmla="*/ 634 h 706"/>
                                <a:gd name="T54" fmla="*/ 456 w 524"/>
                                <a:gd name="T55" fmla="*/ 658 h 706"/>
                                <a:gd name="T56" fmla="*/ 471 w 524"/>
                                <a:gd name="T57" fmla="*/ 682 h 706"/>
                                <a:gd name="T58" fmla="*/ 480 w 524"/>
                                <a:gd name="T59" fmla="*/ 706 h 706"/>
                                <a:gd name="T60" fmla="*/ 485 w 524"/>
                                <a:gd name="T61" fmla="*/ 696 h 706"/>
                                <a:gd name="T62" fmla="*/ 524 w 524"/>
                                <a:gd name="T63" fmla="*/ 638 h 70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524" h="706">
                                  <a:moveTo>
                                    <a:pt x="15" y="0"/>
                                  </a:moveTo>
                                  <a:lnTo>
                                    <a:pt x="5" y="34"/>
                                  </a:lnTo>
                                  <a:lnTo>
                                    <a:pt x="0" y="67"/>
                                  </a:lnTo>
                                  <a:lnTo>
                                    <a:pt x="5" y="96"/>
                                  </a:lnTo>
                                  <a:lnTo>
                                    <a:pt x="10" y="120"/>
                                  </a:lnTo>
                                  <a:lnTo>
                                    <a:pt x="20" y="139"/>
                                  </a:lnTo>
                                  <a:lnTo>
                                    <a:pt x="29" y="154"/>
                                  </a:lnTo>
                                  <a:lnTo>
                                    <a:pt x="39" y="168"/>
                                  </a:lnTo>
                                  <a:lnTo>
                                    <a:pt x="53" y="173"/>
                                  </a:lnTo>
                                  <a:lnTo>
                                    <a:pt x="63" y="182"/>
                                  </a:lnTo>
                                  <a:lnTo>
                                    <a:pt x="68" y="187"/>
                                  </a:lnTo>
                                  <a:lnTo>
                                    <a:pt x="58" y="187"/>
                                  </a:lnTo>
                                  <a:lnTo>
                                    <a:pt x="39" y="187"/>
                                  </a:lnTo>
                                  <a:lnTo>
                                    <a:pt x="29" y="197"/>
                                  </a:lnTo>
                                  <a:lnTo>
                                    <a:pt x="29" y="216"/>
                                  </a:lnTo>
                                  <a:lnTo>
                                    <a:pt x="34" y="240"/>
                                  </a:lnTo>
                                  <a:lnTo>
                                    <a:pt x="48" y="274"/>
                                  </a:lnTo>
                                  <a:lnTo>
                                    <a:pt x="63" y="307"/>
                                  </a:lnTo>
                                  <a:lnTo>
                                    <a:pt x="87" y="336"/>
                                  </a:lnTo>
                                  <a:lnTo>
                                    <a:pt x="111" y="360"/>
                                  </a:lnTo>
                                  <a:lnTo>
                                    <a:pt x="135" y="370"/>
                                  </a:lnTo>
                                  <a:lnTo>
                                    <a:pt x="159" y="374"/>
                                  </a:lnTo>
                                  <a:lnTo>
                                    <a:pt x="168" y="384"/>
                                  </a:lnTo>
                                  <a:lnTo>
                                    <a:pt x="164" y="389"/>
                                  </a:lnTo>
                                  <a:lnTo>
                                    <a:pt x="154" y="398"/>
                                  </a:lnTo>
                                  <a:lnTo>
                                    <a:pt x="144" y="403"/>
                                  </a:lnTo>
                                  <a:lnTo>
                                    <a:pt x="135" y="408"/>
                                  </a:lnTo>
                                  <a:lnTo>
                                    <a:pt x="125" y="418"/>
                                  </a:lnTo>
                                  <a:lnTo>
                                    <a:pt x="120" y="432"/>
                                  </a:lnTo>
                                  <a:lnTo>
                                    <a:pt x="120" y="446"/>
                                  </a:lnTo>
                                  <a:lnTo>
                                    <a:pt x="130" y="466"/>
                                  </a:lnTo>
                                  <a:lnTo>
                                    <a:pt x="144" y="490"/>
                                  </a:lnTo>
                                  <a:lnTo>
                                    <a:pt x="173" y="518"/>
                                  </a:lnTo>
                                  <a:lnTo>
                                    <a:pt x="188" y="528"/>
                                  </a:lnTo>
                                  <a:lnTo>
                                    <a:pt x="212" y="538"/>
                                  </a:lnTo>
                                  <a:lnTo>
                                    <a:pt x="240" y="547"/>
                                  </a:lnTo>
                                  <a:lnTo>
                                    <a:pt x="279" y="557"/>
                                  </a:lnTo>
                                  <a:lnTo>
                                    <a:pt x="312" y="562"/>
                                  </a:lnTo>
                                  <a:lnTo>
                                    <a:pt x="346" y="562"/>
                                  </a:lnTo>
                                  <a:lnTo>
                                    <a:pt x="375" y="552"/>
                                  </a:lnTo>
                                  <a:lnTo>
                                    <a:pt x="394" y="542"/>
                                  </a:lnTo>
                                  <a:lnTo>
                                    <a:pt x="413" y="538"/>
                                  </a:lnTo>
                                  <a:lnTo>
                                    <a:pt x="428" y="552"/>
                                  </a:lnTo>
                                  <a:lnTo>
                                    <a:pt x="423" y="562"/>
                                  </a:lnTo>
                                  <a:lnTo>
                                    <a:pt x="418" y="566"/>
                                  </a:lnTo>
                                  <a:lnTo>
                                    <a:pt x="408" y="571"/>
                                  </a:lnTo>
                                  <a:lnTo>
                                    <a:pt x="404" y="576"/>
                                  </a:lnTo>
                                  <a:lnTo>
                                    <a:pt x="399" y="586"/>
                                  </a:lnTo>
                                  <a:lnTo>
                                    <a:pt x="394" y="590"/>
                                  </a:lnTo>
                                  <a:lnTo>
                                    <a:pt x="389" y="600"/>
                                  </a:lnTo>
                                  <a:lnTo>
                                    <a:pt x="384" y="605"/>
                                  </a:lnTo>
                                  <a:lnTo>
                                    <a:pt x="399" y="614"/>
                                  </a:lnTo>
                                  <a:lnTo>
                                    <a:pt x="413" y="624"/>
                                  </a:lnTo>
                                  <a:lnTo>
                                    <a:pt x="428" y="634"/>
                                  </a:lnTo>
                                  <a:lnTo>
                                    <a:pt x="442" y="648"/>
                                  </a:lnTo>
                                  <a:lnTo>
                                    <a:pt x="456" y="658"/>
                                  </a:lnTo>
                                  <a:lnTo>
                                    <a:pt x="466" y="672"/>
                                  </a:lnTo>
                                  <a:lnTo>
                                    <a:pt x="471" y="682"/>
                                  </a:lnTo>
                                  <a:lnTo>
                                    <a:pt x="476" y="696"/>
                                  </a:lnTo>
                                  <a:lnTo>
                                    <a:pt x="480" y="706"/>
                                  </a:lnTo>
                                  <a:lnTo>
                                    <a:pt x="480" y="701"/>
                                  </a:lnTo>
                                  <a:lnTo>
                                    <a:pt x="485" y="696"/>
                                  </a:lnTo>
                                  <a:lnTo>
                                    <a:pt x="485" y="696"/>
                                  </a:lnTo>
                                  <a:lnTo>
                                    <a:pt x="524" y="638"/>
                                  </a:lnTo>
                                  <a:lnTo>
                                    <a:pt x="15"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27" name="Freeform 46"/>
                          <wps:cNvSpPr>
                            <a:spLocks/>
                          </wps:cNvSpPr>
                          <wps:spPr bwMode="auto">
                            <a:xfrm>
                              <a:off x="2577" y="2243"/>
                              <a:ext cx="164" cy="183"/>
                            </a:xfrm>
                            <a:custGeom>
                              <a:avLst/>
                              <a:gdLst>
                                <a:gd name="T0" fmla="*/ 44 w 164"/>
                                <a:gd name="T1" fmla="*/ 0 h 192"/>
                                <a:gd name="T2" fmla="*/ 58 w 164"/>
                                <a:gd name="T3" fmla="*/ 14 h 192"/>
                                <a:gd name="T4" fmla="*/ 72 w 164"/>
                                <a:gd name="T5" fmla="*/ 24 h 192"/>
                                <a:gd name="T6" fmla="*/ 87 w 164"/>
                                <a:gd name="T7" fmla="*/ 33 h 192"/>
                                <a:gd name="T8" fmla="*/ 106 w 164"/>
                                <a:gd name="T9" fmla="*/ 43 h 192"/>
                                <a:gd name="T10" fmla="*/ 120 w 164"/>
                                <a:gd name="T11" fmla="*/ 48 h 192"/>
                                <a:gd name="T12" fmla="*/ 135 w 164"/>
                                <a:gd name="T13" fmla="*/ 48 h 192"/>
                                <a:gd name="T14" fmla="*/ 149 w 164"/>
                                <a:gd name="T15" fmla="*/ 52 h 192"/>
                                <a:gd name="T16" fmla="*/ 164 w 164"/>
                                <a:gd name="T17" fmla="*/ 48 h 192"/>
                                <a:gd name="T18" fmla="*/ 154 w 164"/>
                                <a:gd name="T19" fmla="*/ 62 h 192"/>
                                <a:gd name="T20" fmla="*/ 144 w 164"/>
                                <a:gd name="T21" fmla="*/ 72 h 192"/>
                                <a:gd name="T22" fmla="*/ 135 w 164"/>
                                <a:gd name="T23" fmla="*/ 81 h 192"/>
                                <a:gd name="T24" fmla="*/ 125 w 164"/>
                                <a:gd name="T25" fmla="*/ 91 h 192"/>
                                <a:gd name="T26" fmla="*/ 116 w 164"/>
                                <a:gd name="T27" fmla="*/ 100 h 192"/>
                                <a:gd name="T28" fmla="*/ 106 w 164"/>
                                <a:gd name="T29" fmla="*/ 110 h 192"/>
                                <a:gd name="T30" fmla="*/ 101 w 164"/>
                                <a:gd name="T31" fmla="*/ 115 h 192"/>
                                <a:gd name="T32" fmla="*/ 92 w 164"/>
                                <a:gd name="T33" fmla="*/ 115 h 192"/>
                                <a:gd name="T34" fmla="*/ 101 w 164"/>
                                <a:gd name="T35" fmla="*/ 120 h 192"/>
                                <a:gd name="T36" fmla="*/ 111 w 164"/>
                                <a:gd name="T37" fmla="*/ 129 h 192"/>
                                <a:gd name="T38" fmla="*/ 120 w 164"/>
                                <a:gd name="T39" fmla="*/ 134 h 192"/>
                                <a:gd name="T40" fmla="*/ 125 w 164"/>
                                <a:gd name="T41" fmla="*/ 144 h 192"/>
                                <a:gd name="T42" fmla="*/ 130 w 164"/>
                                <a:gd name="T43" fmla="*/ 158 h 192"/>
                                <a:gd name="T44" fmla="*/ 130 w 164"/>
                                <a:gd name="T45" fmla="*/ 168 h 192"/>
                                <a:gd name="T46" fmla="*/ 125 w 164"/>
                                <a:gd name="T47" fmla="*/ 182 h 192"/>
                                <a:gd name="T48" fmla="*/ 120 w 164"/>
                                <a:gd name="T49" fmla="*/ 192 h 192"/>
                                <a:gd name="T50" fmla="*/ 0 w 164"/>
                                <a:gd name="T51" fmla="*/ 48 h 192"/>
                                <a:gd name="T52" fmla="*/ 44 w 164"/>
                                <a:gd name="T53" fmla="*/ 0 h 19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Lst>
                              <a:rect l="0" t="0" r="r" b="b"/>
                              <a:pathLst>
                                <a:path w="164" h="192">
                                  <a:moveTo>
                                    <a:pt x="44" y="0"/>
                                  </a:moveTo>
                                  <a:lnTo>
                                    <a:pt x="58" y="14"/>
                                  </a:lnTo>
                                  <a:lnTo>
                                    <a:pt x="72" y="24"/>
                                  </a:lnTo>
                                  <a:lnTo>
                                    <a:pt x="87" y="33"/>
                                  </a:lnTo>
                                  <a:lnTo>
                                    <a:pt x="106" y="43"/>
                                  </a:lnTo>
                                  <a:lnTo>
                                    <a:pt x="120" y="48"/>
                                  </a:lnTo>
                                  <a:lnTo>
                                    <a:pt x="135" y="48"/>
                                  </a:lnTo>
                                  <a:lnTo>
                                    <a:pt x="149" y="52"/>
                                  </a:lnTo>
                                  <a:lnTo>
                                    <a:pt x="164" y="48"/>
                                  </a:lnTo>
                                  <a:lnTo>
                                    <a:pt x="154" y="62"/>
                                  </a:lnTo>
                                  <a:lnTo>
                                    <a:pt x="144" y="72"/>
                                  </a:lnTo>
                                  <a:lnTo>
                                    <a:pt x="135" y="81"/>
                                  </a:lnTo>
                                  <a:lnTo>
                                    <a:pt x="125" y="91"/>
                                  </a:lnTo>
                                  <a:lnTo>
                                    <a:pt x="116" y="100"/>
                                  </a:lnTo>
                                  <a:lnTo>
                                    <a:pt x="106" y="110"/>
                                  </a:lnTo>
                                  <a:lnTo>
                                    <a:pt x="101" y="115"/>
                                  </a:lnTo>
                                  <a:lnTo>
                                    <a:pt x="92" y="115"/>
                                  </a:lnTo>
                                  <a:lnTo>
                                    <a:pt x="101" y="120"/>
                                  </a:lnTo>
                                  <a:lnTo>
                                    <a:pt x="111" y="129"/>
                                  </a:lnTo>
                                  <a:lnTo>
                                    <a:pt x="120" y="134"/>
                                  </a:lnTo>
                                  <a:lnTo>
                                    <a:pt x="125" y="144"/>
                                  </a:lnTo>
                                  <a:lnTo>
                                    <a:pt x="130" y="158"/>
                                  </a:lnTo>
                                  <a:lnTo>
                                    <a:pt x="130" y="168"/>
                                  </a:lnTo>
                                  <a:lnTo>
                                    <a:pt x="125" y="182"/>
                                  </a:lnTo>
                                  <a:lnTo>
                                    <a:pt x="120" y="192"/>
                                  </a:lnTo>
                                  <a:lnTo>
                                    <a:pt x="0" y="48"/>
                                  </a:lnTo>
                                  <a:lnTo>
                                    <a:pt x="44"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28" name="Freeform 47"/>
                          <wps:cNvSpPr>
                            <a:spLocks/>
                          </wps:cNvSpPr>
                          <wps:spPr bwMode="auto">
                            <a:xfrm>
                              <a:off x="2544" y="2289"/>
                              <a:ext cx="149" cy="187"/>
                            </a:xfrm>
                            <a:custGeom>
                              <a:avLst/>
                              <a:gdLst>
                                <a:gd name="T0" fmla="*/ 0 w 149"/>
                                <a:gd name="T1" fmla="*/ 52 h 196"/>
                                <a:gd name="T2" fmla="*/ 9 w 149"/>
                                <a:gd name="T3" fmla="*/ 72 h 196"/>
                                <a:gd name="T4" fmla="*/ 19 w 149"/>
                                <a:gd name="T5" fmla="*/ 86 h 196"/>
                                <a:gd name="T6" fmla="*/ 24 w 149"/>
                                <a:gd name="T7" fmla="*/ 110 h 196"/>
                                <a:gd name="T8" fmla="*/ 29 w 149"/>
                                <a:gd name="T9" fmla="*/ 129 h 196"/>
                                <a:gd name="T10" fmla="*/ 33 w 149"/>
                                <a:gd name="T11" fmla="*/ 144 h 196"/>
                                <a:gd name="T12" fmla="*/ 38 w 149"/>
                                <a:gd name="T13" fmla="*/ 168 h 196"/>
                                <a:gd name="T14" fmla="*/ 38 w 149"/>
                                <a:gd name="T15" fmla="*/ 182 h 196"/>
                                <a:gd name="T16" fmla="*/ 38 w 149"/>
                                <a:gd name="T17" fmla="*/ 196 h 196"/>
                                <a:gd name="T18" fmla="*/ 43 w 149"/>
                                <a:gd name="T19" fmla="*/ 187 h 196"/>
                                <a:gd name="T20" fmla="*/ 53 w 149"/>
                                <a:gd name="T21" fmla="*/ 177 h 196"/>
                                <a:gd name="T22" fmla="*/ 62 w 149"/>
                                <a:gd name="T23" fmla="*/ 168 h 196"/>
                                <a:gd name="T24" fmla="*/ 72 w 149"/>
                                <a:gd name="T25" fmla="*/ 153 h 196"/>
                                <a:gd name="T26" fmla="*/ 77 w 149"/>
                                <a:gd name="T27" fmla="*/ 144 h 196"/>
                                <a:gd name="T28" fmla="*/ 86 w 149"/>
                                <a:gd name="T29" fmla="*/ 134 h 196"/>
                                <a:gd name="T30" fmla="*/ 91 w 149"/>
                                <a:gd name="T31" fmla="*/ 124 h 196"/>
                                <a:gd name="T32" fmla="*/ 91 w 149"/>
                                <a:gd name="T33" fmla="*/ 115 h 196"/>
                                <a:gd name="T34" fmla="*/ 91 w 149"/>
                                <a:gd name="T35" fmla="*/ 124 h 196"/>
                                <a:gd name="T36" fmla="*/ 101 w 149"/>
                                <a:gd name="T37" fmla="*/ 134 h 196"/>
                                <a:gd name="T38" fmla="*/ 105 w 149"/>
                                <a:gd name="T39" fmla="*/ 144 h 196"/>
                                <a:gd name="T40" fmla="*/ 115 w 149"/>
                                <a:gd name="T41" fmla="*/ 153 h 196"/>
                                <a:gd name="T42" fmla="*/ 120 w 149"/>
                                <a:gd name="T43" fmla="*/ 158 h 196"/>
                                <a:gd name="T44" fmla="*/ 129 w 149"/>
                                <a:gd name="T45" fmla="*/ 158 h 196"/>
                                <a:gd name="T46" fmla="*/ 139 w 149"/>
                                <a:gd name="T47" fmla="*/ 153 h 196"/>
                                <a:gd name="T48" fmla="*/ 149 w 149"/>
                                <a:gd name="T49" fmla="*/ 144 h 196"/>
                                <a:gd name="T50" fmla="*/ 33 w 149"/>
                                <a:gd name="T51" fmla="*/ 0 h 196"/>
                                <a:gd name="T52" fmla="*/ 0 w 149"/>
                                <a:gd name="T53" fmla="*/ 52 h 1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Lst>
                              <a:rect l="0" t="0" r="r" b="b"/>
                              <a:pathLst>
                                <a:path w="149" h="196">
                                  <a:moveTo>
                                    <a:pt x="0" y="52"/>
                                  </a:moveTo>
                                  <a:lnTo>
                                    <a:pt x="9" y="72"/>
                                  </a:lnTo>
                                  <a:lnTo>
                                    <a:pt x="19" y="86"/>
                                  </a:lnTo>
                                  <a:lnTo>
                                    <a:pt x="24" y="110"/>
                                  </a:lnTo>
                                  <a:lnTo>
                                    <a:pt x="29" y="129"/>
                                  </a:lnTo>
                                  <a:lnTo>
                                    <a:pt x="33" y="144"/>
                                  </a:lnTo>
                                  <a:lnTo>
                                    <a:pt x="38" y="168"/>
                                  </a:lnTo>
                                  <a:lnTo>
                                    <a:pt x="38" y="182"/>
                                  </a:lnTo>
                                  <a:lnTo>
                                    <a:pt x="38" y="196"/>
                                  </a:lnTo>
                                  <a:lnTo>
                                    <a:pt x="43" y="187"/>
                                  </a:lnTo>
                                  <a:lnTo>
                                    <a:pt x="53" y="177"/>
                                  </a:lnTo>
                                  <a:lnTo>
                                    <a:pt x="62" y="168"/>
                                  </a:lnTo>
                                  <a:lnTo>
                                    <a:pt x="72" y="153"/>
                                  </a:lnTo>
                                  <a:lnTo>
                                    <a:pt x="77" y="144"/>
                                  </a:lnTo>
                                  <a:lnTo>
                                    <a:pt x="86" y="134"/>
                                  </a:lnTo>
                                  <a:lnTo>
                                    <a:pt x="91" y="124"/>
                                  </a:lnTo>
                                  <a:lnTo>
                                    <a:pt x="91" y="115"/>
                                  </a:lnTo>
                                  <a:lnTo>
                                    <a:pt x="91" y="124"/>
                                  </a:lnTo>
                                  <a:lnTo>
                                    <a:pt x="101" y="134"/>
                                  </a:lnTo>
                                  <a:lnTo>
                                    <a:pt x="105" y="144"/>
                                  </a:lnTo>
                                  <a:lnTo>
                                    <a:pt x="115" y="153"/>
                                  </a:lnTo>
                                  <a:lnTo>
                                    <a:pt x="120" y="158"/>
                                  </a:lnTo>
                                  <a:lnTo>
                                    <a:pt x="129" y="158"/>
                                  </a:lnTo>
                                  <a:lnTo>
                                    <a:pt x="139" y="153"/>
                                  </a:lnTo>
                                  <a:lnTo>
                                    <a:pt x="149" y="144"/>
                                  </a:lnTo>
                                  <a:lnTo>
                                    <a:pt x="33" y="0"/>
                                  </a:lnTo>
                                  <a:lnTo>
                                    <a:pt x="0" y="52"/>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29" name="Freeform 48"/>
                          <wps:cNvSpPr>
                            <a:spLocks/>
                          </wps:cNvSpPr>
                          <wps:spPr bwMode="auto">
                            <a:xfrm>
                              <a:off x="2429" y="2243"/>
                              <a:ext cx="139" cy="174"/>
                            </a:xfrm>
                            <a:custGeom>
                              <a:avLst/>
                              <a:gdLst>
                                <a:gd name="T0" fmla="*/ 110 w 139"/>
                                <a:gd name="T1" fmla="*/ 0 h 182"/>
                                <a:gd name="T2" fmla="*/ 96 w 139"/>
                                <a:gd name="T3" fmla="*/ 19 h 182"/>
                                <a:gd name="T4" fmla="*/ 81 w 139"/>
                                <a:gd name="T5" fmla="*/ 43 h 182"/>
                                <a:gd name="T6" fmla="*/ 62 w 139"/>
                                <a:gd name="T7" fmla="*/ 62 h 182"/>
                                <a:gd name="T8" fmla="*/ 48 w 139"/>
                                <a:gd name="T9" fmla="*/ 81 h 182"/>
                                <a:gd name="T10" fmla="*/ 33 w 139"/>
                                <a:gd name="T11" fmla="*/ 100 h 182"/>
                                <a:gd name="T12" fmla="*/ 19 w 139"/>
                                <a:gd name="T13" fmla="*/ 115 h 182"/>
                                <a:gd name="T14" fmla="*/ 9 w 139"/>
                                <a:gd name="T15" fmla="*/ 129 h 182"/>
                                <a:gd name="T16" fmla="*/ 4 w 139"/>
                                <a:gd name="T17" fmla="*/ 134 h 182"/>
                                <a:gd name="T18" fmla="*/ 0 w 139"/>
                                <a:gd name="T19" fmla="*/ 139 h 182"/>
                                <a:gd name="T20" fmla="*/ 0 w 139"/>
                                <a:gd name="T21" fmla="*/ 148 h 182"/>
                                <a:gd name="T22" fmla="*/ 4 w 139"/>
                                <a:gd name="T23" fmla="*/ 163 h 182"/>
                                <a:gd name="T24" fmla="*/ 4 w 139"/>
                                <a:gd name="T25" fmla="*/ 172 h 182"/>
                                <a:gd name="T26" fmla="*/ 14 w 139"/>
                                <a:gd name="T27" fmla="*/ 177 h 182"/>
                                <a:gd name="T28" fmla="*/ 19 w 139"/>
                                <a:gd name="T29" fmla="*/ 182 h 182"/>
                                <a:gd name="T30" fmla="*/ 28 w 139"/>
                                <a:gd name="T31" fmla="*/ 182 h 182"/>
                                <a:gd name="T32" fmla="*/ 38 w 139"/>
                                <a:gd name="T33" fmla="*/ 172 h 182"/>
                                <a:gd name="T34" fmla="*/ 52 w 139"/>
                                <a:gd name="T35" fmla="*/ 158 h 182"/>
                                <a:gd name="T36" fmla="*/ 67 w 139"/>
                                <a:gd name="T37" fmla="*/ 139 h 182"/>
                                <a:gd name="T38" fmla="*/ 81 w 139"/>
                                <a:gd name="T39" fmla="*/ 115 h 182"/>
                                <a:gd name="T40" fmla="*/ 100 w 139"/>
                                <a:gd name="T41" fmla="*/ 91 h 182"/>
                                <a:gd name="T42" fmla="*/ 115 w 139"/>
                                <a:gd name="T43" fmla="*/ 67 h 182"/>
                                <a:gd name="T44" fmla="*/ 129 w 139"/>
                                <a:gd name="T45" fmla="*/ 52 h 182"/>
                                <a:gd name="T46" fmla="*/ 139 w 139"/>
                                <a:gd name="T47" fmla="*/ 38 h 182"/>
                                <a:gd name="T48" fmla="*/ 139 w 139"/>
                                <a:gd name="T49" fmla="*/ 33 h 182"/>
                                <a:gd name="T50" fmla="*/ 110 w 139"/>
                                <a:gd name="T51" fmla="*/ 0 h 1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Lst>
                              <a:rect l="0" t="0" r="r" b="b"/>
                              <a:pathLst>
                                <a:path w="139" h="182">
                                  <a:moveTo>
                                    <a:pt x="110" y="0"/>
                                  </a:moveTo>
                                  <a:lnTo>
                                    <a:pt x="96" y="19"/>
                                  </a:lnTo>
                                  <a:lnTo>
                                    <a:pt x="81" y="43"/>
                                  </a:lnTo>
                                  <a:lnTo>
                                    <a:pt x="62" y="62"/>
                                  </a:lnTo>
                                  <a:lnTo>
                                    <a:pt x="48" y="81"/>
                                  </a:lnTo>
                                  <a:lnTo>
                                    <a:pt x="33" y="100"/>
                                  </a:lnTo>
                                  <a:lnTo>
                                    <a:pt x="19" y="115"/>
                                  </a:lnTo>
                                  <a:lnTo>
                                    <a:pt x="9" y="129"/>
                                  </a:lnTo>
                                  <a:lnTo>
                                    <a:pt x="4" y="134"/>
                                  </a:lnTo>
                                  <a:lnTo>
                                    <a:pt x="0" y="139"/>
                                  </a:lnTo>
                                  <a:lnTo>
                                    <a:pt x="0" y="148"/>
                                  </a:lnTo>
                                  <a:lnTo>
                                    <a:pt x="4" y="163"/>
                                  </a:lnTo>
                                  <a:lnTo>
                                    <a:pt x="4" y="172"/>
                                  </a:lnTo>
                                  <a:lnTo>
                                    <a:pt x="14" y="177"/>
                                  </a:lnTo>
                                  <a:lnTo>
                                    <a:pt x="19" y="182"/>
                                  </a:lnTo>
                                  <a:lnTo>
                                    <a:pt x="28" y="182"/>
                                  </a:lnTo>
                                  <a:lnTo>
                                    <a:pt x="38" y="172"/>
                                  </a:lnTo>
                                  <a:lnTo>
                                    <a:pt x="52" y="158"/>
                                  </a:lnTo>
                                  <a:lnTo>
                                    <a:pt x="67" y="139"/>
                                  </a:lnTo>
                                  <a:lnTo>
                                    <a:pt x="81" y="115"/>
                                  </a:lnTo>
                                  <a:lnTo>
                                    <a:pt x="100" y="91"/>
                                  </a:lnTo>
                                  <a:lnTo>
                                    <a:pt x="115" y="67"/>
                                  </a:lnTo>
                                  <a:lnTo>
                                    <a:pt x="129" y="52"/>
                                  </a:lnTo>
                                  <a:lnTo>
                                    <a:pt x="139" y="38"/>
                                  </a:lnTo>
                                  <a:lnTo>
                                    <a:pt x="139" y="33"/>
                                  </a:lnTo>
                                  <a:lnTo>
                                    <a:pt x="110"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30" name="Freeform 49"/>
                          <wps:cNvSpPr>
                            <a:spLocks/>
                          </wps:cNvSpPr>
                          <wps:spPr bwMode="auto">
                            <a:xfrm>
                              <a:off x="1872" y="2192"/>
                              <a:ext cx="681" cy="982"/>
                            </a:xfrm>
                            <a:custGeom>
                              <a:avLst/>
                              <a:gdLst>
                                <a:gd name="T0" fmla="*/ 86 w 681"/>
                                <a:gd name="T1" fmla="*/ 576 h 1027"/>
                                <a:gd name="T2" fmla="*/ 139 w 681"/>
                                <a:gd name="T3" fmla="*/ 605 h 1027"/>
                                <a:gd name="T4" fmla="*/ 230 w 681"/>
                                <a:gd name="T5" fmla="*/ 417 h 1027"/>
                                <a:gd name="T6" fmla="*/ 341 w 681"/>
                                <a:gd name="T7" fmla="*/ 240 h 1027"/>
                                <a:gd name="T8" fmla="*/ 513 w 681"/>
                                <a:gd name="T9" fmla="*/ 168 h 1027"/>
                                <a:gd name="T10" fmla="*/ 633 w 681"/>
                                <a:gd name="T11" fmla="*/ 211 h 1027"/>
                                <a:gd name="T12" fmla="*/ 657 w 681"/>
                                <a:gd name="T13" fmla="*/ 278 h 1027"/>
                                <a:gd name="T14" fmla="*/ 600 w 681"/>
                                <a:gd name="T15" fmla="*/ 389 h 1027"/>
                                <a:gd name="T16" fmla="*/ 432 w 681"/>
                                <a:gd name="T17" fmla="*/ 475 h 1027"/>
                                <a:gd name="T18" fmla="*/ 369 w 681"/>
                                <a:gd name="T19" fmla="*/ 653 h 1027"/>
                                <a:gd name="T20" fmla="*/ 432 w 681"/>
                                <a:gd name="T21" fmla="*/ 801 h 1027"/>
                                <a:gd name="T22" fmla="*/ 489 w 681"/>
                                <a:gd name="T23" fmla="*/ 811 h 1027"/>
                                <a:gd name="T24" fmla="*/ 470 w 681"/>
                                <a:gd name="T25" fmla="*/ 969 h 1027"/>
                                <a:gd name="T26" fmla="*/ 341 w 681"/>
                                <a:gd name="T27" fmla="*/ 969 h 1027"/>
                                <a:gd name="T28" fmla="*/ 341 w 681"/>
                                <a:gd name="T29" fmla="*/ 864 h 1027"/>
                                <a:gd name="T30" fmla="*/ 393 w 681"/>
                                <a:gd name="T31" fmla="*/ 845 h 1027"/>
                                <a:gd name="T32" fmla="*/ 369 w 681"/>
                                <a:gd name="T33" fmla="*/ 878 h 1027"/>
                                <a:gd name="T34" fmla="*/ 403 w 681"/>
                                <a:gd name="T35" fmla="*/ 917 h 1027"/>
                                <a:gd name="T36" fmla="*/ 427 w 681"/>
                                <a:gd name="T37" fmla="*/ 835 h 1027"/>
                                <a:gd name="T38" fmla="*/ 341 w 681"/>
                                <a:gd name="T39" fmla="*/ 825 h 1027"/>
                                <a:gd name="T40" fmla="*/ 312 w 681"/>
                                <a:gd name="T41" fmla="*/ 974 h 1027"/>
                                <a:gd name="T42" fmla="*/ 441 w 681"/>
                                <a:gd name="T43" fmla="*/ 1022 h 1027"/>
                                <a:gd name="T44" fmla="*/ 518 w 681"/>
                                <a:gd name="T45" fmla="*/ 797 h 1027"/>
                                <a:gd name="T46" fmla="*/ 585 w 681"/>
                                <a:gd name="T47" fmla="*/ 633 h 1027"/>
                                <a:gd name="T48" fmla="*/ 513 w 681"/>
                                <a:gd name="T49" fmla="*/ 581 h 1027"/>
                                <a:gd name="T50" fmla="*/ 485 w 681"/>
                                <a:gd name="T51" fmla="*/ 657 h 1027"/>
                                <a:gd name="T52" fmla="*/ 513 w 681"/>
                                <a:gd name="T53" fmla="*/ 662 h 1027"/>
                                <a:gd name="T54" fmla="*/ 528 w 681"/>
                                <a:gd name="T55" fmla="*/ 609 h 1027"/>
                                <a:gd name="T56" fmla="*/ 561 w 681"/>
                                <a:gd name="T57" fmla="*/ 681 h 1027"/>
                                <a:gd name="T58" fmla="*/ 485 w 681"/>
                                <a:gd name="T59" fmla="*/ 782 h 1027"/>
                                <a:gd name="T60" fmla="*/ 398 w 681"/>
                                <a:gd name="T61" fmla="*/ 691 h 1027"/>
                                <a:gd name="T62" fmla="*/ 432 w 681"/>
                                <a:gd name="T63" fmla="*/ 691 h 1027"/>
                                <a:gd name="T64" fmla="*/ 408 w 681"/>
                                <a:gd name="T65" fmla="*/ 571 h 1027"/>
                                <a:gd name="T66" fmla="*/ 485 w 681"/>
                                <a:gd name="T67" fmla="*/ 456 h 1027"/>
                                <a:gd name="T68" fmla="*/ 600 w 681"/>
                                <a:gd name="T69" fmla="*/ 408 h 1027"/>
                                <a:gd name="T70" fmla="*/ 677 w 681"/>
                                <a:gd name="T71" fmla="*/ 321 h 1027"/>
                                <a:gd name="T72" fmla="*/ 662 w 681"/>
                                <a:gd name="T73" fmla="*/ 182 h 1027"/>
                                <a:gd name="T74" fmla="*/ 576 w 681"/>
                                <a:gd name="T75" fmla="*/ 105 h 1027"/>
                                <a:gd name="T76" fmla="*/ 422 w 681"/>
                                <a:gd name="T77" fmla="*/ 91 h 1027"/>
                                <a:gd name="T78" fmla="*/ 278 w 681"/>
                                <a:gd name="T79" fmla="*/ 163 h 1027"/>
                                <a:gd name="T80" fmla="*/ 187 w 681"/>
                                <a:gd name="T81" fmla="*/ 235 h 1027"/>
                                <a:gd name="T82" fmla="*/ 139 w 681"/>
                                <a:gd name="T83" fmla="*/ 235 h 1027"/>
                                <a:gd name="T84" fmla="*/ 249 w 681"/>
                                <a:gd name="T85" fmla="*/ 173 h 1027"/>
                                <a:gd name="T86" fmla="*/ 341 w 681"/>
                                <a:gd name="T87" fmla="*/ 96 h 1027"/>
                                <a:gd name="T88" fmla="*/ 331 w 681"/>
                                <a:gd name="T89" fmla="*/ 19 h 1027"/>
                                <a:gd name="T90" fmla="*/ 235 w 681"/>
                                <a:gd name="T91" fmla="*/ 62 h 1027"/>
                                <a:gd name="T92" fmla="*/ 187 w 681"/>
                                <a:gd name="T93" fmla="*/ 67 h 1027"/>
                                <a:gd name="T94" fmla="*/ 129 w 681"/>
                                <a:gd name="T95" fmla="*/ 14 h 1027"/>
                                <a:gd name="T96" fmla="*/ 57 w 681"/>
                                <a:gd name="T97" fmla="*/ 96 h 1027"/>
                                <a:gd name="T98" fmla="*/ 105 w 681"/>
                                <a:gd name="T99" fmla="*/ 173 h 1027"/>
                                <a:gd name="T100" fmla="*/ 43 w 681"/>
                                <a:gd name="T101" fmla="*/ 211 h 1027"/>
                                <a:gd name="T102" fmla="*/ 62 w 681"/>
                                <a:gd name="T103" fmla="*/ 283 h 1027"/>
                                <a:gd name="T104" fmla="*/ 72 w 681"/>
                                <a:gd name="T105" fmla="*/ 326 h 1027"/>
                                <a:gd name="T106" fmla="*/ 33 w 681"/>
                                <a:gd name="T107" fmla="*/ 374 h 1027"/>
                                <a:gd name="T108" fmla="*/ 19 w 681"/>
                                <a:gd name="T109" fmla="*/ 480 h 1027"/>
                                <a:gd name="T110" fmla="*/ 81 w 681"/>
                                <a:gd name="T111" fmla="*/ 461 h 1027"/>
                                <a:gd name="T112" fmla="*/ 149 w 681"/>
                                <a:gd name="T113" fmla="*/ 365 h 1027"/>
                                <a:gd name="T114" fmla="*/ 173 w 681"/>
                                <a:gd name="T115" fmla="*/ 374 h 1027"/>
                                <a:gd name="T116" fmla="*/ 101 w 681"/>
                                <a:gd name="T117" fmla="*/ 446 h 102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Lst>
                              <a:rect l="0" t="0" r="r" b="b"/>
                              <a:pathLst>
                                <a:path w="681" h="1027">
                                  <a:moveTo>
                                    <a:pt x="86" y="475"/>
                                  </a:moveTo>
                                  <a:lnTo>
                                    <a:pt x="77" y="499"/>
                                  </a:lnTo>
                                  <a:lnTo>
                                    <a:pt x="77" y="523"/>
                                  </a:lnTo>
                                  <a:lnTo>
                                    <a:pt x="77" y="537"/>
                                  </a:lnTo>
                                  <a:lnTo>
                                    <a:pt x="81" y="557"/>
                                  </a:lnTo>
                                  <a:lnTo>
                                    <a:pt x="86" y="576"/>
                                  </a:lnTo>
                                  <a:lnTo>
                                    <a:pt x="91" y="590"/>
                                  </a:lnTo>
                                  <a:lnTo>
                                    <a:pt x="91" y="609"/>
                                  </a:lnTo>
                                  <a:lnTo>
                                    <a:pt x="86" y="629"/>
                                  </a:lnTo>
                                  <a:lnTo>
                                    <a:pt x="101" y="624"/>
                                  </a:lnTo>
                                  <a:lnTo>
                                    <a:pt x="115" y="619"/>
                                  </a:lnTo>
                                  <a:lnTo>
                                    <a:pt x="139" y="605"/>
                                  </a:lnTo>
                                  <a:lnTo>
                                    <a:pt x="163" y="585"/>
                                  </a:lnTo>
                                  <a:lnTo>
                                    <a:pt x="182" y="557"/>
                                  </a:lnTo>
                                  <a:lnTo>
                                    <a:pt x="201" y="528"/>
                                  </a:lnTo>
                                  <a:lnTo>
                                    <a:pt x="216" y="494"/>
                                  </a:lnTo>
                                  <a:lnTo>
                                    <a:pt x="225" y="456"/>
                                  </a:lnTo>
                                  <a:lnTo>
                                    <a:pt x="230" y="417"/>
                                  </a:lnTo>
                                  <a:lnTo>
                                    <a:pt x="240" y="379"/>
                                  </a:lnTo>
                                  <a:lnTo>
                                    <a:pt x="254" y="345"/>
                                  </a:lnTo>
                                  <a:lnTo>
                                    <a:pt x="273" y="312"/>
                                  </a:lnTo>
                                  <a:lnTo>
                                    <a:pt x="293" y="288"/>
                                  </a:lnTo>
                                  <a:lnTo>
                                    <a:pt x="317" y="259"/>
                                  </a:lnTo>
                                  <a:lnTo>
                                    <a:pt x="341" y="240"/>
                                  </a:lnTo>
                                  <a:lnTo>
                                    <a:pt x="369" y="216"/>
                                  </a:lnTo>
                                  <a:lnTo>
                                    <a:pt x="398" y="201"/>
                                  </a:lnTo>
                                  <a:lnTo>
                                    <a:pt x="427" y="187"/>
                                  </a:lnTo>
                                  <a:lnTo>
                                    <a:pt x="456" y="177"/>
                                  </a:lnTo>
                                  <a:lnTo>
                                    <a:pt x="485" y="173"/>
                                  </a:lnTo>
                                  <a:lnTo>
                                    <a:pt x="513" y="168"/>
                                  </a:lnTo>
                                  <a:lnTo>
                                    <a:pt x="542" y="168"/>
                                  </a:lnTo>
                                  <a:lnTo>
                                    <a:pt x="571" y="173"/>
                                  </a:lnTo>
                                  <a:lnTo>
                                    <a:pt x="595" y="182"/>
                                  </a:lnTo>
                                  <a:lnTo>
                                    <a:pt x="609" y="192"/>
                                  </a:lnTo>
                                  <a:lnTo>
                                    <a:pt x="624" y="201"/>
                                  </a:lnTo>
                                  <a:lnTo>
                                    <a:pt x="633" y="211"/>
                                  </a:lnTo>
                                  <a:lnTo>
                                    <a:pt x="643" y="225"/>
                                  </a:lnTo>
                                  <a:lnTo>
                                    <a:pt x="653" y="235"/>
                                  </a:lnTo>
                                  <a:lnTo>
                                    <a:pt x="657" y="245"/>
                                  </a:lnTo>
                                  <a:lnTo>
                                    <a:pt x="657" y="254"/>
                                  </a:lnTo>
                                  <a:lnTo>
                                    <a:pt x="657" y="264"/>
                                  </a:lnTo>
                                  <a:lnTo>
                                    <a:pt x="657" y="278"/>
                                  </a:lnTo>
                                  <a:lnTo>
                                    <a:pt x="657" y="297"/>
                                  </a:lnTo>
                                  <a:lnTo>
                                    <a:pt x="657" y="317"/>
                                  </a:lnTo>
                                  <a:lnTo>
                                    <a:pt x="648" y="336"/>
                                  </a:lnTo>
                                  <a:lnTo>
                                    <a:pt x="638" y="360"/>
                                  </a:lnTo>
                                  <a:lnTo>
                                    <a:pt x="624" y="374"/>
                                  </a:lnTo>
                                  <a:lnTo>
                                    <a:pt x="600" y="389"/>
                                  </a:lnTo>
                                  <a:lnTo>
                                    <a:pt x="571" y="398"/>
                                  </a:lnTo>
                                  <a:lnTo>
                                    <a:pt x="537" y="403"/>
                                  </a:lnTo>
                                  <a:lnTo>
                                    <a:pt x="509" y="417"/>
                                  </a:lnTo>
                                  <a:lnTo>
                                    <a:pt x="480" y="432"/>
                                  </a:lnTo>
                                  <a:lnTo>
                                    <a:pt x="456" y="451"/>
                                  </a:lnTo>
                                  <a:lnTo>
                                    <a:pt x="432" y="475"/>
                                  </a:lnTo>
                                  <a:lnTo>
                                    <a:pt x="413" y="499"/>
                                  </a:lnTo>
                                  <a:lnTo>
                                    <a:pt x="398" y="528"/>
                                  </a:lnTo>
                                  <a:lnTo>
                                    <a:pt x="384" y="557"/>
                                  </a:lnTo>
                                  <a:lnTo>
                                    <a:pt x="374" y="590"/>
                                  </a:lnTo>
                                  <a:lnTo>
                                    <a:pt x="369" y="619"/>
                                  </a:lnTo>
                                  <a:lnTo>
                                    <a:pt x="369" y="653"/>
                                  </a:lnTo>
                                  <a:lnTo>
                                    <a:pt x="369" y="681"/>
                                  </a:lnTo>
                                  <a:lnTo>
                                    <a:pt x="374" y="715"/>
                                  </a:lnTo>
                                  <a:lnTo>
                                    <a:pt x="389" y="744"/>
                                  </a:lnTo>
                                  <a:lnTo>
                                    <a:pt x="403" y="768"/>
                                  </a:lnTo>
                                  <a:lnTo>
                                    <a:pt x="422" y="797"/>
                                  </a:lnTo>
                                  <a:lnTo>
                                    <a:pt x="432" y="801"/>
                                  </a:lnTo>
                                  <a:lnTo>
                                    <a:pt x="446" y="811"/>
                                  </a:lnTo>
                                  <a:lnTo>
                                    <a:pt x="456" y="811"/>
                                  </a:lnTo>
                                  <a:lnTo>
                                    <a:pt x="465" y="816"/>
                                  </a:lnTo>
                                  <a:lnTo>
                                    <a:pt x="470" y="816"/>
                                  </a:lnTo>
                                  <a:lnTo>
                                    <a:pt x="480" y="816"/>
                                  </a:lnTo>
                                  <a:lnTo>
                                    <a:pt x="489" y="811"/>
                                  </a:lnTo>
                                  <a:lnTo>
                                    <a:pt x="494" y="811"/>
                                  </a:lnTo>
                                  <a:lnTo>
                                    <a:pt x="499" y="845"/>
                                  </a:lnTo>
                                  <a:lnTo>
                                    <a:pt x="499" y="873"/>
                                  </a:lnTo>
                                  <a:lnTo>
                                    <a:pt x="494" y="907"/>
                                  </a:lnTo>
                                  <a:lnTo>
                                    <a:pt x="485" y="941"/>
                                  </a:lnTo>
                                  <a:lnTo>
                                    <a:pt x="470" y="969"/>
                                  </a:lnTo>
                                  <a:lnTo>
                                    <a:pt x="446" y="989"/>
                                  </a:lnTo>
                                  <a:lnTo>
                                    <a:pt x="422" y="998"/>
                                  </a:lnTo>
                                  <a:lnTo>
                                    <a:pt x="389" y="1003"/>
                                  </a:lnTo>
                                  <a:lnTo>
                                    <a:pt x="365" y="998"/>
                                  </a:lnTo>
                                  <a:lnTo>
                                    <a:pt x="350" y="984"/>
                                  </a:lnTo>
                                  <a:lnTo>
                                    <a:pt x="341" y="969"/>
                                  </a:lnTo>
                                  <a:lnTo>
                                    <a:pt x="331" y="950"/>
                                  </a:lnTo>
                                  <a:lnTo>
                                    <a:pt x="331" y="931"/>
                                  </a:lnTo>
                                  <a:lnTo>
                                    <a:pt x="331" y="912"/>
                                  </a:lnTo>
                                  <a:lnTo>
                                    <a:pt x="331" y="893"/>
                                  </a:lnTo>
                                  <a:lnTo>
                                    <a:pt x="336" y="878"/>
                                  </a:lnTo>
                                  <a:lnTo>
                                    <a:pt x="341" y="864"/>
                                  </a:lnTo>
                                  <a:lnTo>
                                    <a:pt x="350" y="854"/>
                                  </a:lnTo>
                                  <a:lnTo>
                                    <a:pt x="360" y="845"/>
                                  </a:lnTo>
                                  <a:lnTo>
                                    <a:pt x="369" y="845"/>
                                  </a:lnTo>
                                  <a:lnTo>
                                    <a:pt x="374" y="840"/>
                                  </a:lnTo>
                                  <a:lnTo>
                                    <a:pt x="389" y="840"/>
                                  </a:lnTo>
                                  <a:lnTo>
                                    <a:pt x="393" y="845"/>
                                  </a:lnTo>
                                  <a:lnTo>
                                    <a:pt x="403" y="849"/>
                                  </a:lnTo>
                                  <a:lnTo>
                                    <a:pt x="408" y="859"/>
                                  </a:lnTo>
                                  <a:lnTo>
                                    <a:pt x="408" y="873"/>
                                  </a:lnTo>
                                  <a:lnTo>
                                    <a:pt x="403" y="883"/>
                                  </a:lnTo>
                                  <a:lnTo>
                                    <a:pt x="389" y="878"/>
                                  </a:lnTo>
                                  <a:lnTo>
                                    <a:pt x="369" y="878"/>
                                  </a:lnTo>
                                  <a:lnTo>
                                    <a:pt x="374" y="888"/>
                                  </a:lnTo>
                                  <a:lnTo>
                                    <a:pt x="379" y="897"/>
                                  </a:lnTo>
                                  <a:lnTo>
                                    <a:pt x="384" y="902"/>
                                  </a:lnTo>
                                  <a:lnTo>
                                    <a:pt x="393" y="907"/>
                                  </a:lnTo>
                                  <a:lnTo>
                                    <a:pt x="398" y="912"/>
                                  </a:lnTo>
                                  <a:lnTo>
                                    <a:pt x="403" y="917"/>
                                  </a:lnTo>
                                  <a:lnTo>
                                    <a:pt x="408" y="917"/>
                                  </a:lnTo>
                                  <a:lnTo>
                                    <a:pt x="413" y="912"/>
                                  </a:lnTo>
                                  <a:lnTo>
                                    <a:pt x="427" y="902"/>
                                  </a:lnTo>
                                  <a:lnTo>
                                    <a:pt x="437" y="878"/>
                                  </a:lnTo>
                                  <a:lnTo>
                                    <a:pt x="437" y="854"/>
                                  </a:lnTo>
                                  <a:lnTo>
                                    <a:pt x="427" y="835"/>
                                  </a:lnTo>
                                  <a:lnTo>
                                    <a:pt x="417" y="825"/>
                                  </a:lnTo>
                                  <a:lnTo>
                                    <a:pt x="403" y="821"/>
                                  </a:lnTo>
                                  <a:lnTo>
                                    <a:pt x="389" y="816"/>
                                  </a:lnTo>
                                  <a:lnTo>
                                    <a:pt x="369" y="811"/>
                                  </a:lnTo>
                                  <a:lnTo>
                                    <a:pt x="355" y="816"/>
                                  </a:lnTo>
                                  <a:lnTo>
                                    <a:pt x="341" y="825"/>
                                  </a:lnTo>
                                  <a:lnTo>
                                    <a:pt x="326" y="845"/>
                                  </a:lnTo>
                                  <a:lnTo>
                                    <a:pt x="312" y="869"/>
                                  </a:lnTo>
                                  <a:lnTo>
                                    <a:pt x="307" y="897"/>
                                  </a:lnTo>
                                  <a:lnTo>
                                    <a:pt x="302" y="926"/>
                                  </a:lnTo>
                                  <a:lnTo>
                                    <a:pt x="302" y="955"/>
                                  </a:lnTo>
                                  <a:lnTo>
                                    <a:pt x="312" y="974"/>
                                  </a:lnTo>
                                  <a:lnTo>
                                    <a:pt x="321" y="993"/>
                                  </a:lnTo>
                                  <a:lnTo>
                                    <a:pt x="336" y="1013"/>
                                  </a:lnTo>
                                  <a:lnTo>
                                    <a:pt x="355" y="1022"/>
                                  </a:lnTo>
                                  <a:lnTo>
                                    <a:pt x="384" y="1027"/>
                                  </a:lnTo>
                                  <a:lnTo>
                                    <a:pt x="413" y="1027"/>
                                  </a:lnTo>
                                  <a:lnTo>
                                    <a:pt x="441" y="1022"/>
                                  </a:lnTo>
                                  <a:lnTo>
                                    <a:pt x="465" y="1008"/>
                                  </a:lnTo>
                                  <a:lnTo>
                                    <a:pt x="489" y="984"/>
                                  </a:lnTo>
                                  <a:lnTo>
                                    <a:pt x="509" y="955"/>
                                  </a:lnTo>
                                  <a:lnTo>
                                    <a:pt x="518" y="912"/>
                                  </a:lnTo>
                                  <a:lnTo>
                                    <a:pt x="523" y="859"/>
                                  </a:lnTo>
                                  <a:lnTo>
                                    <a:pt x="518" y="797"/>
                                  </a:lnTo>
                                  <a:lnTo>
                                    <a:pt x="533" y="782"/>
                                  </a:lnTo>
                                  <a:lnTo>
                                    <a:pt x="552" y="758"/>
                                  </a:lnTo>
                                  <a:lnTo>
                                    <a:pt x="566" y="729"/>
                                  </a:lnTo>
                                  <a:lnTo>
                                    <a:pt x="576" y="696"/>
                                  </a:lnTo>
                                  <a:lnTo>
                                    <a:pt x="581" y="667"/>
                                  </a:lnTo>
                                  <a:lnTo>
                                    <a:pt x="585" y="633"/>
                                  </a:lnTo>
                                  <a:lnTo>
                                    <a:pt x="576" y="609"/>
                                  </a:lnTo>
                                  <a:lnTo>
                                    <a:pt x="561" y="595"/>
                                  </a:lnTo>
                                  <a:lnTo>
                                    <a:pt x="547" y="590"/>
                                  </a:lnTo>
                                  <a:lnTo>
                                    <a:pt x="537" y="581"/>
                                  </a:lnTo>
                                  <a:lnTo>
                                    <a:pt x="528" y="581"/>
                                  </a:lnTo>
                                  <a:lnTo>
                                    <a:pt x="513" y="581"/>
                                  </a:lnTo>
                                  <a:lnTo>
                                    <a:pt x="504" y="585"/>
                                  </a:lnTo>
                                  <a:lnTo>
                                    <a:pt x="499" y="590"/>
                                  </a:lnTo>
                                  <a:lnTo>
                                    <a:pt x="489" y="595"/>
                                  </a:lnTo>
                                  <a:lnTo>
                                    <a:pt x="485" y="605"/>
                                  </a:lnTo>
                                  <a:lnTo>
                                    <a:pt x="480" y="629"/>
                                  </a:lnTo>
                                  <a:lnTo>
                                    <a:pt x="485" y="657"/>
                                  </a:lnTo>
                                  <a:lnTo>
                                    <a:pt x="494" y="677"/>
                                  </a:lnTo>
                                  <a:lnTo>
                                    <a:pt x="504" y="686"/>
                                  </a:lnTo>
                                  <a:lnTo>
                                    <a:pt x="513" y="686"/>
                                  </a:lnTo>
                                  <a:lnTo>
                                    <a:pt x="518" y="681"/>
                                  </a:lnTo>
                                  <a:lnTo>
                                    <a:pt x="518" y="672"/>
                                  </a:lnTo>
                                  <a:lnTo>
                                    <a:pt x="513" y="662"/>
                                  </a:lnTo>
                                  <a:lnTo>
                                    <a:pt x="504" y="657"/>
                                  </a:lnTo>
                                  <a:lnTo>
                                    <a:pt x="504" y="643"/>
                                  </a:lnTo>
                                  <a:lnTo>
                                    <a:pt x="504" y="629"/>
                                  </a:lnTo>
                                  <a:lnTo>
                                    <a:pt x="509" y="619"/>
                                  </a:lnTo>
                                  <a:lnTo>
                                    <a:pt x="518" y="609"/>
                                  </a:lnTo>
                                  <a:lnTo>
                                    <a:pt x="528" y="609"/>
                                  </a:lnTo>
                                  <a:lnTo>
                                    <a:pt x="537" y="609"/>
                                  </a:lnTo>
                                  <a:lnTo>
                                    <a:pt x="547" y="614"/>
                                  </a:lnTo>
                                  <a:lnTo>
                                    <a:pt x="557" y="624"/>
                                  </a:lnTo>
                                  <a:lnTo>
                                    <a:pt x="561" y="638"/>
                                  </a:lnTo>
                                  <a:lnTo>
                                    <a:pt x="566" y="657"/>
                                  </a:lnTo>
                                  <a:lnTo>
                                    <a:pt x="561" y="681"/>
                                  </a:lnTo>
                                  <a:lnTo>
                                    <a:pt x="557" y="705"/>
                                  </a:lnTo>
                                  <a:lnTo>
                                    <a:pt x="547" y="729"/>
                                  </a:lnTo>
                                  <a:lnTo>
                                    <a:pt x="528" y="753"/>
                                  </a:lnTo>
                                  <a:lnTo>
                                    <a:pt x="509" y="768"/>
                                  </a:lnTo>
                                  <a:lnTo>
                                    <a:pt x="499" y="777"/>
                                  </a:lnTo>
                                  <a:lnTo>
                                    <a:pt x="485" y="782"/>
                                  </a:lnTo>
                                  <a:lnTo>
                                    <a:pt x="470" y="782"/>
                                  </a:lnTo>
                                  <a:lnTo>
                                    <a:pt x="451" y="777"/>
                                  </a:lnTo>
                                  <a:lnTo>
                                    <a:pt x="437" y="773"/>
                                  </a:lnTo>
                                  <a:lnTo>
                                    <a:pt x="422" y="753"/>
                                  </a:lnTo>
                                  <a:lnTo>
                                    <a:pt x="408" y="729"/>
                                  </a:lnTo>
                                  <a:lnTo>
                                    <a:pt x="398" y="691"/>
                                  </a:lnTo>
                                  <a:lnTo>
                                    <a:pt x="413" y="696"/>
                                  </a:lnTo>
                                  <a:lnTo>
                                    <a:pt x="427" y="701"/>
                                  </a:lnTo>
                                  <a:lnTo>
                                    <a:pt x="432" y="701"/>
                                  </a:lnTo>
                                  <a:lnTo>
                                    <a:pt x="437" y="701"/>
                                  </a:lnTo>
                                  <a:lnTo>
                                    <a:pt x="437" y="696"/>
                                  </a:lnTo>
                                  <a:lnTo>
                                    <a:pt x="432" y="691"/>
                                  </a:lnTo>
                                  <a:lnTo>
                                    <a:pt x="422" y="681"/>
                                  </a:lnTo>
                                  <a:lnTo>
                                    <a:pt x="417" y="662"/>
                                  </a:lnTo>
                                  <a:lnTo>
                                    <a:pt x="413" y="643"/>
                                  </a:lnTo>
                                  <a:lnTo>
                                    <a:pt x="408" y="619"/>
                                  </a:lnTo>
                                  <a:lnTo>
                                    <a:pt x="408" y="595"/>
                                  </a:lnTo>
                                  <a:lnTo>
                                    <a:pt x="408" y="571"/>
                                  </a:lnTo>
                                  <a:lnTo>
                                    <a:pt x="413" y="547"/>
                                  </a:lnTo>
                                  <a:lnTo>
                                    <a:pt x="422" y="523"/>
                                  </a:lnTo>
                                  <a:lnTo>
                                    <a:pt x="437" y="504"/>
                                  </a:lnTo>
                                  <a:lnTo>
                                    <a:pt x="451" y="485"/>
                                  </a:lnTo>
                                  <a:lnTo>
                                    <a:pt x="470" y="465"/>
                                  </a:lnTo>
                                  <a:lnTo>
                                    <a:pt x="485" y="456"/>
                                  </a:lnTo>
                                  <a:lnTo>
                                    <a:pt x="504" y="446"/>
                                  </a:lnTo>
                                  <a:lnTo>
                                    <a:pt x="528" y="437"/>
                                  </a:lnTo>
                                  <a:lnTo>
                                    <a:pt x="547" y="427"/>
                                  </a:lnTo>
                                  <a:lnTo>
                                    <a:pt x="566" y="422"/>
                                  </a:lnTo>
                                  <a:lnTo>
                                    <a:pt x="585" y="417"/>
                                  </a:lnTo>
                                  <a:lnTo>
                                    <a:pt x="600" y="408"/>
                                  </a:lnTo>
                                  <a:lnTo>
                                    <a:pt x="619" y="403"/>
                                  </a:lnTo>
                                  <a:lnTo>
                                    <a:pt x="633" y="389"/>
                                  </a:lnTo>
                                  <a:lnTo>
                                    <a:pt x="648" y="379"/>
                                  </a:lnTo>
                                  <a:lnTo>
                                    <a:pt x="657" y="365"/>
                                  </a:lnTo>
                                  <a:lnTo>
                                    <a:pt x="667" y="345"/>
                                  </a:lnTo>
                                  <a:lnTo>
                                    <a:pt x="677" y="321"/>
                                  </a:lnTo>
                                  <a:lnTo>
                                    <a:pt x="681" y="297"/>
                                  </a:lnTo>
                                  <a:lnTo>
                                    <a:pt x="681" y="264"/>
                                  </a:lnTo>
                                  <a:lnTo>
                                    <a:pt x="681" y="240"/>
                                  </a:lnTo>
                                  <a:lnTo>
                                    <a:pt x="677" y="221"/>
                                  </a:lnTo>
                                  <a:lnTo>
                                    <a:pt x="672" y="201"/>
                                  </a:lnTo>
                                  <a:lnTo>
                                    <a:pt x="662" y="182"/>
                                  </a:lnTo>
                                  <a:lnTo>
                                    <a:pt x="653" y="168"/>
                                  </a:lnTo>
                                  <a:lnTo>
                                    <a:pt x="638" y="149"/>
                                  </a:lnTo>
                                  <a:lnTo>
                                    <a:pt x="629" y="139"/>
                                  </a:lnTo>
                                  <a:lnTo>
                                    <a:pt x="609" y="125"/>
                                  </a:lnTo>
                                  <a:lnTo>
                                    <a:pt x="590" y="115"/>
                                  </a:lnTo>
                                  <a:lnTo>
                                    <a:pt x="576" y="105"/>
                                  </a:lnTo>
                                  <a:lnTo>
                                    <a:pt x="552" y="101"/>
                                  </a:lnTo>
                                  <a:lnTo>
                                    <a:pt x="528" y="96"/>
                                  </a:lnTo>
                                  <a:lnTo>
                                    <a:pt x="504" y="91"/>
                                  </a:lnTo>
                                  <a:lnTo>
                                    <a:pt x="480" y="91"/>
                                  </a:lnTo>
                                  <a:lnTo>
                                    <a:pt x="451" y="86"/>
                                  </a:lnTo>
                                  <a:lnTo>
                                    <a:pt x="422" y="91"/>
                                  </a:lnTo>
                                  <a:lnTo>
                                    <a:pt x="398" y="91"/>
                                  </a:lnTo>
                                  <a:lnTo>
                                    <a:pt x="374" y="101"/>
                                  </a:lnTo>
                                  <a:lnTo>
                                    <a:pt x="350" y="115"/>
                                  </a:lnTo>
                                  <a:lnTo>
                                    <a:pt x="326" y="129"/>
                                  </a:lnTo>
                                  <a:lnTo>
                                    <a:pt x="302" y="144"/>
                                  </a:lnTo>
                                  <a:lnTo>
                                    <a:pt x="278" y="163"/>
                                  </a:lnTo>
                                  <a:lnTo>
                                    <a:pt x="264" y="177"/>
                                  </a:lnTo>
                                  <a:lnTo>
                                    <a:pt x="249" y="192"/>
                                  </a:lnTo>
                                  <a:lnTo>
                                    <a:pt x="235" y="211"/>
                                  </a:lnTo>
                                  <a:lnTo>
                                    <a:pt x="221" y="221"/>
                                  </a:lnTo>
                                  <a:lnTo>
                                    <a:pt x="206" y="230"/>
                                  </a:lnTo>
                                  <a:lnTo>
                                    <a:pt x="187" y="235"/>
                                  </a:lnTo>
                                  <a:lnTo>
                                    <a:pt x="173" y="240"/>
                                  </a:lnTo>
                                  <a:lnTo>
                                    <a:pt x="158" y="245"/>
                                  </a:lnTo>
                                  <a:lnTo>
                                    <a:pt x="144" y="249"/>
                                  </a:lnTo>
                                  <a:lnTo>
                                    <a:pt x="134" y="249"/>
                                  </a:lnTo>
                                  <a:lnTo>
                                    <a:pt x="125" y="240"/>
                                  </a:lnTo>
                                  <a:lnTo>
                                    <a:pt x="139" y="235"/>
                                  </a:lnTo>
                                  <a:lnTo>
                                    <a:pt x="158" y="225"/>
                                  </a:lnTo>
                                  <a:lnTo>
                                    <a:pt x="177" y="216"/>
                                  </a:lnTo>
                                  <a:lnTo>
                                    <a:pt x="197" y="211"/>
                                  </a:lnTo>
                                  <a:lnTo>
                                    <a:pt x="216" y="197"/>
                                  </a:lnTo>
                                  <a:lnTo>
                                    <a:pt x="235" y="182"/>
                                  </a:lnTo>
                                  <a:lnTo>
                                    <a:pt x="249" y="173"/>
                                  </a:lnTo>
                                  <a:lnTo>
                                    <a:pt x="269" y="158"/>
                                  </a:lnTo>
                                  <a:lnTo>
                                    <a:pt x="283" y="144"/>
                                  </a:lnTo>
                                  <a:lnTo>
                                    <a:pt x="297" y="129"/>
                                  </a:lnTo>
                                  <a:lnTo>
                                    <a:pt x="312" y="120"/>
                                  </a:lnTo>
                                  <a:lnTo>
                                    <a:pt x="326" y="105"/>
                                  </a:lnTo>
                                  <a:lnTo>
                                    <a:pt x="341" y="96"/>
                                  </a:lnTo>
                                  <a:lnTo>
                                    <a:pt x="350" y="91"/>
                                  </a:lnTo>
                                  <a:lnTo>
                                    <a:pt x="360" y="86"/>
                                  </a:lnTo>
                                  <a:lnTo>
                                    <a:pt x="369" y="86"/>
                                  </a:lnTo>
                                  <a:lnTo>
                                    <a:pt x="355" y="72"/>
                                  </a:lnTo>
                                  <a:lnTo>
                                    <a:pt x="345" y="38"/>
                                  </a:lnTo>
                                  <a:lnTo>
                                    <a:pt x="331" y="19"/>
                                  </a:lnTo>
                                  <a:lnTo>
                                    <a:pt x="317" y="5"/>
                                  </a:lnTo>
                                  <a:lnTo>
                                    <a:pt x="297" y="0"/>
                                  </a:lnTo>
                                  <a:lnTo>
                                    <a:pt x="283" y="9"/>
                                  </a:lnTo>
                                  <a:lnTo>
                                    <a:pt x="264" y="19"/>
                                  </a:lnTo>
                                  <a:lnTo>
                                    <a:pt x="249" y="38"/>
                                  </a:lnTo>
                                  <a:lnTo>
                                    <a:pt x="235" y="62"/>
                                  </a:lnTo>
                                  <a:lnTo>
                                    <a:pt x="225" y="81"/>
                                  </a:lnTo>
                                  <a:lnTo>
                                    <a:pt x="216" y="91"/>
                                  </a:lnTo>
                                  <a:lnTo>
                                    <a:pt x="206" y="91"/>
                                  </a:lnTo>
                                  <a:lnTo>
                                    <a:pt x="201" y="86"/>
                                  </a:lnTo>
                                  <a:lnTo>
                                    <a:pt x="192" y="81"/>
                                  </a:lnTo>
                                  <a:lnTo>
                                    <a:pt x="187" y="67"/>
                                  </a:lnTo>
                                  <a:lnTo>
                                    <a:pt x="177" y="57"/>
                                  </a:lnTo>
                                  <a:lnTo>
                                    <a:pt x="177" y="43"/>
                                  </a:lnTo>
                                  <a:lnTo>
                                    <a:pt x="168" y="29"/>
                                  </a:lnTo>
                                  <a:lnTo>
                                    <a:pt x="158" y="19"/>
                                  </a:lnTo>
                                  <a:lnTo>
                                    <a:pt x="144" y="14"/>
                                  </a:lnTo>
                                  <a:lnTo>
                                    <a:pt x="129" y="14"/>
                                  </a:lnTo>
                                  <a:lnTo>
                                    <a:pt x="110" y="14"/>
                                  </a:lnTo>
                                  <a:lnTo>
                                    <a:pt x="96" y="24"/>
                                  </a:lnTo>
                                  <a:lnTo>
                                    <a:pt x="81" y="38"/>
                                  </a:lnTo>
                                  <a:lnTo>
                                    <a:pt x="67" y="57"/>
                                  </a:lnTo>
                                  <a:lnTo>
                                    <a:pt x="57" y="77"/>
                                  </a:lnTo>
                                  <a:lnTo>
                                    <a:pt x="57" y="96"/>
                                  </a:lnTo>
                                  <a:lnTo>
                                    <a:pt x="62" y="115"/>
                                  </a:lnTo>
                                  <a:lnTo>
                                    <a:pt x="67" y="129"/>
                                  </a:lnTo>
                                  <a:lnTo>
                                    <a:pt x="77" y="144"/>
                                  </a:lnTo>
                                  <a:lnTo>
                                    <a:pt x="86" y="158"/>
                                  </a:lnTo>
                                  <a:lnTo>
                                    <a:pt x="96" y="168"/>
                                  </a:lnTo>
                                  <a:lnTo>
                                    <a:pt x="105" y="173"/>
                                  </a:lnTo>
                                  <a:lnTo>
                                    <a:pt x="91" y="177"/>
                                  </a:lnTo>
                                  <a:lnTo>
                                    <a:pt x="77" y="182"/>
                                  </a:lnTo>
                                  <a:lnTo>
                                    <a:pt x="67" y="187"/>
                                  </a:lnTo>
                                  <a:lnTo>
                                    <a:pt x="57" y="192"/>
                                  </a:lnTo>
                                  <a:lnTo>
                                    <a:pt x="48" y="201"/>
                                  </a:lnTo>
                                  <a:lnTo>
                                    <a:pt x="43" y="211"/>
                                  </a:lnTo>
                                  <a:lnTo>
                                    <a:pt x="43" y="216"/>
                                  </a:lnTo>
                                  <a:lnTo>
                                    <a:pt x="38" y="230"/>
                                  </a:lnTo>
                                  <a:lnTo>
                                    <a:pt x="43" y="245"/>
                                  </a:lnTo>
                                  <a:lnTo>
                                    <a:pt x="48" y="259"/>
                                  </a:lnTo>
                                  <a:lnTo>
                                    <a:pt x="53" y="269"/>
                                  </a:lnTo>
                                  <a:lnTo>
                                    <a:pt x="62" y="283"/>
                                  </a:lnTo>
                                  <a:lnTo>
                                    <a:pt x="72" y="293"/>
                                  </a:lnTo>
                                  <a:lnTo>
                                    <a:pt x="81" y="307"/>
                                  </a:lnTo>
                                  <a:lnTo>
                                    <a:pt x="101" y="312"/>
                                  </a:lnTo>
                                  <a:lnTo>
                                    <a:pt x="115" y="317"/>
                                  </a:lnTo>
                                  <a:lnTo>
                                    <a:pt x="96" y="321"/>
                                  </a:lnTo>
                                  <a:lnTo>
                                    <a:pt x="72" y="326"/>
                                  </a:lnTo>
                                  <a:lnTo>
                                    <a:pt x="57" y="331"/>
                                  </a:lnTo>
                                  <a:lnTo>
                                    <a:pt x="48" y="336"/>
                                  </a:lnTo>
                                  <a:lnTo>
                                    <a:pt x="38" y="345"/>
                                  </a:lnTo>
                                  <a:lnTo>
                                    <a:pt x="33" y="355"/>
                                  </a:lnTo>
                                  <a:lnTo>
                                    <a:pt x="33" y="365"/>
                                  </a:lnTo>
                                  <a:lnTo>
                                    <a:pt x="33" y="374"/>
                                  </a:lnTo>
                                  <a:lnTo>
                                    <a:pt x="33" y="403"/>
                                  </a:lnTo>
                                  <a:lnTo>
                                    <a:pt x="29" y="427"/>
                                  </a:lnTo>
                                  <a:lnTo>
                                    <a:pt x="19" y="451"/>
                                  </a:lnTo>
                                  <a:lnTo>
                                    <a:pt x="0" y="470"/>
                                  </a:lnTo>
                                  <a:lnTo>
                                    <a:pt x="9" y="480"/>
                                  </a:lnTo>
                                  <a:lnTo>
                                    <a:pt x="19" y="480"/>
                                  </a:lnTo>
                                  <a:lnTo>
                                    <a:pt x="29" y="485"/>
                                  </a:lnTo>
                                  <a:lnTo>
                                    <a:pt x="38" y="480"/>
                                  </a:lnTo>
                                  <a:lnTo>
                                    <a:pt x="48" y="480"/>
                                  </a:lnTo>
                                  <a:lnTo>
                                    <a:pt x="57" y="470"/>
                                  </a:lnTo>
                                  <a:lnTo>
                                    <a:pt x="67" y="465"/>
                                  </a:lnTo>
                                  <a:lnTo>
                                    <a:pt x="81" y="461"/>
                                  </a:lnTo>
                                  <a:lnTo>
                                    <a:pt x="91" y="446"/>
                                  </a:lnTo>
                                  <a:lnTo>
                                    <a:pt x="101" y="432"/>
                                  </a:lnTo>
                                  <a:lnTo>
                                    <a:pt x="110" y="413"/>
                                  </a:lnTo>
                                  <a:lnTo>
                                    <a:pt x="125" y="398"/>
                                  </a:lnTo>
                                  <a:lnTo>
                                    <a:pt x="134" y="384"/>
                                  </a:lnTo>
                                  <a:lnTo>
                                    <a:pt x="149" y="365"/>
                                  </a:lnTo>
                                  <a:lnTo>
                                    <a:pt x="158" y="355"/>
                                  </a:lnTo>
                                  <a:lnTo>
                                    <a:pt x="163" y="345"/>
                                  </a:lnTo>
                                  <a:lnTo>
                                    <a:pt x="177" y="341"/>
                                  </a:lnTo>
                                  <a:lnTo>
                                    <a:pt x="182" y="345"/>
                                  </a:lnTo>
                                  <a:lnTo>
                                    <a:pt x="182" y="360"/>
                                  </a:lnTo>
                                  <a:lnTo>
                                    <a:pt x="173" y="374"/>
                                  </a:lnTo>
                                  <a:lnTo>
                                    <a:pt x="163" y="384"/>
                                  </a:lnTo>
                                  <a:lnTo>
                                    <a:pt x="153" y="393"/>
                                  </a:lnTo>
                                  <a:lnTo>
                                    <a:pt x="139" y="403"/>
                                  </a:lnTo>
                                  <a:lnTo>
                                    <a:pt x="125" y="417"/>
                                  </a:lnTo>
                                  <a:lnTo>
                                    <a:pt x="110" y="432"/>
                                  </a:lnTo>
                                  <a:lnTo>
                                    <a:pt x="101" y="446"/>
                                  </a:lnTo>
                                  <a:lnTo>
                                    <a:pt x="91" y="461"/>
                                  </a:lnTo>
                                  <a:lnTo>
                                    <a:pt x="86" y="475"/>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31" name="Freeform 50"/>
                          <wps:cNvSpPr>
                            <a:spLocks/>
                          </wps:cNvSpPr>
                          <wps:spPr bwMode="auto">
                            <a:xfrm>
                              <a:off x="2251" y="2541"/>
                              <a:ext cx="149" cy="92"/>
                            </a:xfrm>
                            <a:custGeom>
                              <a:avLst/>
                              <a:gdLst>
                                <a:gd name="T0" fmla="*/ 149 w 149"/>
                                <a:gd name="T1" fmla="*/ 52 h 96"/>
                                <a:gd name="T2" fmla="*/ 134 w 149"/>
                                <a:gd name="T3" fmla="*/ 38 h 96"/>
                                <a:gd name="T4" fmla="*/ 120 w 149"/>
                                <a:gd name="T5" fmla="*/ 24 h 96"/>
                                <a:gd name="T6" fmla="*/ 106 w 149"/>
                                <a:gd name="T7" fmla="*/ 14 h 96"/>
                                <a:gd name="T8" fmla="*/ 86 w 149"/>
                                <a:gd name="T9" fmla="*/ 9 h 96"/>
                                <a:gd name="T10" fmla="*/ 62 w 149"/>
                                <a:gd name="T11" fmla="*/ 4 h 96"/>
                                <a:gd name="T12" fmla="*/ 43 w 149"/>
                                <a:gd name="T13" fmla="*/ 0 h 96"/>
                                <a:gd name="T14" fmla="*/ 19 w 149"/>
                                <a:gd name="T15" fmla="*/ 4 h 96"/>
                                <a:gd name="T16" fmla="*/ 0 w 149"/>
                                <a:gd name="T17" fmla="*/ 9 h 96"/>
                                <a:gd name="T18" fmla="*/ 14 w 149"/>
                                <a:gd name="T19" fmla="*/ 19 h 96"/>
                                <a:gd name="T20" fmla="*/ 29 w 149"/>
                                <a:gd name="T21" fmla="*/ 24 h 96"/>
                                <a:gd name="T22" fmla="*/ 43 w 149"/>
                                <a:gd name="T23" fmla="*/ 28 h 96"/>
                                <a:gd name="T24" fmla="*/ 58 w 149"/>
                                <a:gd name="T25" fmla="*/ 38 h 96"/>
                                <a:gd name="T26" fmla="*/ 67 w 149"/>
                                <a:gd name="T27" fmla="*/ 48 h 96"/>
                                <a:gd name="T28" fmla="*/ 72 w 149"/>
                                <a:gd name="T29" fmla="*/ 62 h 96"/>
                                <a:gd name="T30" fmla="*/ 77 w 149"/>
                                <a:gd name="T31" fmla="*/ 76 h 96"/>
                                <a:gd name="T32" fmla="*/ 72 w 149"/>
                                <a:gd name="T33" fmla="*/ 96 h 96"/>
                                <a:gd name="T34" fmla="*/ 149 w 149"/>
                                <a:gd name="T35" fmla="*/ 52 h 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149" h="96">
                                  <a:moveTo>
                                    <a:pt x="149" y="52"/>
                                  </a:moveTo>
                                  <a:lnTo>
                                    <a:pt x="134" y="38"/>
                                  </a:lnTo>
                                  <a:lnTo>
                                    <a:pt x="120" y="24"/>
                                  </a:lnTo>
                                  <a:lnTo>
                                    <a:pt x="106" y="14"/>
                                  </a:lnTo>
                                  <a:lnTo>
                                    <a:pt x="86" y="9"/>
                                  </a:lnTo>
                                  <a:lnTo>
                                    <a:pt x="62" y="4"/>
                                  </a:lnTo>
                                  <a:lnTo>
                                    <a:pt x="43" y="0"/>
                                  </a:lnTo>
                                  <a:lnTo>
                                    <a:pt x="19" y="4"/>
                                  </a:lnTo>
                                  <a:lnTo>
                                    <a:pt x="0" y="9"/>
                                  </a:lnTo>
                                  <a:lnTo>
                                    <a:pt x="14" y="19"/>
                                  </a:lnTo>
                                  <a:lnTo>
                                    <a:pt x="29" y="24"/>
                                  </a:lnTo>
                                  <a:lnTo>
                                    <a:pt x="43" y="28"/>
                                  </a:lnTo>
                                  <a:lnTo>
                                    <a:pt x="58" y="38"/>
                                  </a:lnTo>
                                  <a:lnTo>
                                    <a:pt x="67" y="48"/>
                                  </a:lnTo>
                                  <a:lnTo>
                                    <a:pt x="72" y="62"/>
                                  </a:lnTo>
                                  <a:lnTo>
                                    <a:pt x="77" y="76"/>
                                  </a:lnTo>
                                  <a:lnTo>
                                    <a:pt x="72" y="96"/>
                                  </a:lnTo>
                                  <a:lnTo>
                                    <a:pt x="149" y="52"/>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32" name="Freeform 51"/>
                          <wps:cNvSpPr>
                            <a:spLocks/>
                          </wps:cNvSpPr>
                          <wps:spPr bwMode="auto">
                            <a:xfrm>
                              <a:off x="2390" y="2472"/>
                              <a:ext cx="72" cy="73"/>
                            </a:xfrm>
                            <a:custGeom>
                              <a:avLst/>
                              <a:gdLst>
                                <a:gd name="T0" fmla="*/ 63 w 72"/>
                                <a:gd name="T1" fmla="*/ 14 h 76"/>
                                <a:gd name="T2" fmla="*/ 53 w 72"/>
                                <a:gd name="T3" fmla="*/ 4 h 76"/>
                                <a:gd name="T4" fmla="*/ 43 w 72"/>
                                <a:gd name="T5" fmla="*/ 4 h 76"/>
                                <a:gd name="T6" fmla="*/ 39 w 72"/>
                                <a:gd name="T7" fmla="*/ 0 h 76"/>
                                <a:gd name="T8" fmla="*/ 29 w 72"/>
                                <a:gd name="T9" fmla="*/ 0 h 76"/>
                                <a:gd name="T10" fmla="*/ 24 w 72"/>
                                <a:gd name="T11" fmla="*/ 0 h 76"/>
                                <a:gd name="T12" fmla="*/ 19 w 72"/>
                                <a:gd name="T13" fmla="*/ 4 h 76"/>
                                <a:gd name="T14" fmla="*/ 10 w 72"/>
                                <a:gd name="T15" fmla="*/ 4 h 76"/>
                                <a:gd name="T16" fmla="*/ 10 w 72"/>
                                <a:gd name="T17" fmla="*/ 14 h 76"/>
                                <a:gd name="T18" fmla="*/ 0 w 72"/>
                                <a:gd name="T19" fmla="*/ 28 h 76"/>
                                <a:gd name="T20" fmla="*/ 5 w 72"/>
                                <a:gd name="T21" fmla="*/ 38 h 76"/>
                                <a:gd name="T22" fmla="*/ 10 w 72"/>
                                <a:gd name="T23" fmla="*/ 52 h 76"/>
                                <a:gd name="T24" fmla="*/ 19 w 72"/>
                                <a:gd name="T25" fmla="*/ 67 h 76"/>
                                <a:gd name="T26" fmla="*/ 24 w 72"/>
                                <a:gd name="T27" fmla="*/ 72 h 76"/>
                                <a:gd name="T28" fmla="*/ 29 w 72"/>
                                <a:gd name="T29" fmla="*/ 76 h 76"/>
                                <a:gd name="T30" fmla="*/ 34 w 72"/>
                                <a:gd name="T31" fmla="*/ 76 h 76"/>
                                <a:gd name="T32" fmla="*/ 39 w 72"/>
                                <a:gd name="T33" fmla="*/ 76 h 76"/>
                                <a:gd name="T34" fmla="*/ 48 w 72"/>
                                <a:gd name="T35" fmla="*/ 72 h 76"/>
                                <a:gd name="T36" fmla="*/ 53 w 72"/>
                                <a:gd name="T37" fmla="*/ 72 h 76"/>
                                <a:gd name="T38" fmla="*/ 58 w 72"/>
                                <a:gd name="T39" fmla="*/ 67 h 76"/>
                                <a:gd name="T40" fmla="*/ 63 w 72"/>
                                <a:gd name="T41" fmla="*/ 62 h 76"/>
                                <a:gd name="T42" fmla="*/ 67 w 72"/>
                                <a:gd name="T43" fmla="*/ 52 h 76"/>
                                <a:gd name="T44" fmla="*/ 72 w 72"/>
                                <a:gd name="T45" fmla="*/ 38 h 76"/>
                                <a:gd name="T46" fmla="*/ 72 w 72"/>
                                <a:gd name="T47" fmla="*/ 24 h 76"/>
                                <a:gd name="T48" fmla="*/ 63 w 72"/>
                                <a:gd name="T49" fmla="*/ 14 h 7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Lst>
                              <a:rect l="0" t="0" r="r" b="b"/>
                              <a:pathLst>
                                <a:path w="72" h="76">
                                  <a:moveTo>
                                    <a:pt x="63" y="14"/>
                                  </a:moveTo>
                                  <a:lnTo>
                                    <a:pt x="53" y="4"/>
                                  </a:lnTo>
                                  <a:lnTo>
                                    <a:pt x="43" y="4"/>
                                  </a:lnTo>
                                  <a:lnTo>
                                    <a:pt x="39" y="0"/>
                                  </a:lnTo>
                                  <a:lnTo>
                                    <a:pt x="29" y="0"/>
                                  </a:lnTo>
                                  <a:lnTo>
                                    <a:pt x="24" y="0"/>
                                  </a:lnTo>
                                  <a:lnTo>
                                    <a:pt x="19" y="4"/>
                                  </a:lnTo>
                                  <a:lnTo>
                                    <a:pt x="10" y="4"/>
                                  </a:lnTo>
                                  <a:lnTo>
                                    <a:pt x="10" y="14"/>
                                  </a:lnTo>
                                  <a:lnTo>
                                    <a:pt x="0" y="28"/>
                                  </a:lnTo>
                                  <a:lnTo>
                                    <a:pt x="5" y="38"/>
                                  </a:lnTo>
                                  <a:lnTo>
                                    <a:pt x="10" y="52"/>
                                  </a:lnTo>
                                  <a:lnTo>
                                    <a:pt x="19" y="67"/>
                                  </a:lnTo>
                                  <a:lnTo>
                                    <a:pt x="24" y="72"/>
                                  </a:lnTo>
                                  <a:lnTo>
                                    <a:pt x="29" y="76"/>
                                  </a:lnTo>
                                  <a:lnTo>
                                    <a:pt x="34" y="76"/>
                                  </a:lnTo>
                                  <a:lnTo>
                                    <a:pt x="39" y="76"/>
                                  </a:lnTo>
                                  <a:lnTo>
                                    <a:pt x="48" y="72"/>
                                  </a:lnTo>
                                  <a:lnTo>
                                    <a:pt x="53" y="72"/>
                                  </a:lnTo>
                                  <a:lnTo>
                                    <a:pt x="58" y="67"/>
                                  </a:lnTo>
                                  <a:lnTo>
                                    <a:pt x="63" y="62"/>
                                  </a:lnTo>
                                  <a:lnTo>
                                    <a:pt x="67" y="52"/>
                                  </a:lnTo>
                                  <a:lnTo>
                                    <a:pt x="72" y="38"/>
                                  </a:lnTo>
                                  <a:lnTo>
                                    <a:pt x="72" y="24"/>
                                  </a:lnTo>
                                  <a:lnTo>
                                    <a:pt x="63" y="14"/>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33" name="Freeform 52"/>
                          <wps:cNvSpPr>
                            <a:spLocks/>
                          </wps:cNvSpPr>
                          <wps:spPr bwMode="auto">
                            <a:xfrm>
                              <a:off x="1901" y="2728"/>
                              <a:ext cx="494" cy="1422"/>
                            </a:xfrm>
                            <a:custGeom>
                              <a:avLst/>
                              <a:gdLst>
                                <a:gd name="T0" fmla="*/ 76 w 494"/>
                                <a:gd name="T1" fmla="*/ 149 h 1488"/>
                                <a:gd name="T2" fmla="*/ 81 w 494"/>
                                <a:gd name="T3" fmla="*/ 279 h 1488"/>
                                <a:gd name="T4" fmla="*/ 105 w 494"/>
                                <a:gd name="T5" fmla="*/ 413 h 1488"/>
                                <a:gd name="T6" fmla="*/ 158 w 494"/>
                                <a:gd name="T7" fmla="*/ 538 h 1488"/>
                                <a:gd name="T8" fmla="*/ 240 w 494"/>
                                <a:gd name="T9" fmla="*/ 634 h 1488"/>
                                <a:gd name="T10" fmla="*/ 307 w 494"/>
                                <a:gd name="T11" fmla="*/ 672 h 1488"/>
                                <a:gd name="T12" fmla="*/ 273 w 494"/>
                                <a:gd name="T13" fmla="*/ 672 h 1488"/>
                                <a:gd name="T14" fmla="*/ 225 w 494"/>
                                <a:gd name="T15" fmla="*/ 663 h 1488"/>
                                <a:gd name="T16" fmla="*/ 177 w 494"/>
                                <a:gd name="T17" fmla="*/ 672 h 1488"/>
                                <a:gd name="T18" fmla="*/ 139 w 494"/>
                                <a:gd name="T19" fmla="*/ 711 h 1488"/>
                                <a:gd name="T20" fmla="*/ 172 w 494"/>
                                <a:gd name="T21" fmla="*/ 768 h 1488"/>
                                <a:gd name="T22" fmla="*/ 129 w 494"/>
                                <a:gd name="T23" fmla="*/ 778 h 1488"/>
                                <a:gd name="T24" fmla="*/ 57 w 494"/>
                                <a:gd name="T25" fmla="*/ 826 h 1488"/>
                                <a:gd name="T26" fmla="*/ 19 w 494"/>
                                <a:gd name="T27" fmla="*/ 888 h 1488"/>
                                <a:gd name="T28" fmla="*/ 24 w 494"/>
                                <a:gd name="T29" fmla="*/ 927 h 1488"/>
                                <a:gd name="T30" fmla="*/ 96 w 494"/>
                                <a:gd name="T31" fmla="*/ 951 h 1488"/>
                                <a:gd name="T32" fmla="*/ 182 w 494"/>
                                <a:gd name="T33" fmla="*/ 903 h 1488"/>
                                <a:gd name="T34" fmla="*/ 153 w 494"/>
                                <a:gd name="T35" fmla="*/ 941 h 1488"/>
                                <a:gd name="T36" fmla="*/ 96 w 494"/>
                                <a:gd name="T37" fmla="*/ 1061 h 1488"/>
                                <a:gd name="T38" fmla="*/ 76 w 494"/>
                                <a:gd name="T39" fmla="*/ 1152 h 1488"/>
                                <a:gd name="T40" fmla="*/ 110 w 494"/>
                                <a:gd name="T41" fmla="*/ 1157 h 1488"/>
                                <a:gd name="T42" fmla="*/ 177 w 494"/>
                                <a:gd name="T43" fmla="*/ 1109 h 1488"/>
                                <a:gd name="T44" fmla="*/ 220 w 494"/>
                                <a:gd name="T45" fmla="*/ 1028 h 1488"/>
                                <a:gd name="T46" fmla="*/ 235 w 494"/>
                                <a:gd name="T47" fmla="*/ 1023 h 1488"/>
                                <a:gd name="T48" fmla="*/ 225 w 494"/>
                                <a:gd name="T49" fmla="*/ 1152 h 1488"/>
                                <a:gd name="T50" fmla="*/ 182 w 494"/>
                                <a:gd name="T51" fmla="*/ 1277 h 1488"/>
                                <a:gd name="T52" fmla="*/ 148 w 494"/>
                                <a:gd name="T53" fmla="*/ 1364 h 1488"/>
                                <a:gd name="T54" fmla="*/ 134 w 494"/>
                                <a:gd name="T55" fmla="*/ 1388 h 1488"/>
                                <a:gd name="T56" fmla="*/ 129 w 494"/>
                                <a:gd name="T57" fmla="*/ 1320 h 1488"/>
                                <a:gd name="T58" fmla="*/ 81 w 494"/>
                                <a:gd name="T59" fmla="*/ 1306 h 1488"/>
                                <a:gd name="T60" fmla="*/ 48 w 494"/>
                                <a:gd name="T61" fmla="*/ 1320 h 1488"/>
                                <a:gd name="T62" fmla="*/ 19 w 494"/>
                                <a:gd name="T63" fmla="*/ 1368 h 1488"/>
                                <a:gd name="T64" fmla="*/ 24 w 494"/>
                                <a:gd name="T65" fmla="*/ 1431 h 1488"/>
                                <a:gd name="T66" fmla="*/ 62 w 494"/>
                                <a:gd name="T67" fmla="*/ 1479 h 1488"/>
                                <a:gd name="T68" fmla="*/ 134 w 494"/>
                                <a:gd name="T69" fmla="*/ 1474 h 1488"/>
                                <a:gd name="T70" fmla="*/ 211 w 494"/>
                                <a:gd name="T71" fmla="*/ 1392 h 1488"/>
                                <a:gd name="T72" fmla="*/ 259 w 494"/>
                                <a:gd name="T73" fmla="*/ 1301 h 1488"/>
                                <a:gd name="T74" fmla="*/ 283 w 494"/>
                                <a:gd name="T75" fmla="*/ 1076 h 1488"/>
                                <a:gd name="T76" fmla="*/ 302 w 494"/>
                                <a:gd name="T77" fmla="*/ 874 h 1488"/>
                                <a:gd name="T78" fmla="*/ 369 w 494"/>
                                <a:gd name="T79" fmla="*/ 788 h 1488"/>
                                <a:gd name="T80" fmla="*/ 436 w 494"/>
                                <a:gd name="T81" fmla="*/ 783 h 1488"/>
                                <a:gd name="T82" fmla="*/ 460 w 494"/>
                                <a:gd name="T83" fmla="*/ 836 h 1488"/>
                                <a:gd name="T84" fmla="*/ 441 w 494"/>
                                <a:gd name="T85" fmla="*/ 893 h 1488"/>
                                <a:gd name="T86" fmla="*/ 403 w 494"/>
                                <a:gd name="T87" fmla="*/ 898 h 1488"/>
                                <a:gd name="T88" fmla="*/ 374 w 494"/>
                                <a:gd name="T89" fmla="*/ 860 h 1488"/>
                                <a:gd name="T90" fmla="*/ 379 w 494"/>
                                <a:gd name="T91" fmla="*/ 927 h 1488"/>
                                <a:gd name="T92" fmla="*/ 360 w 494"/>
                                <a:gd name="T93" fmla="*/ 965 h 1488"/>
                                <a:gd name="T94" fmla="*/ 374 w 494"/>
                                <a:gd name="T95" fmla="*/ 1008 h 1488"/>
                                <a:gd name="T96" fmla="*/ 412 w 494"/>
                                <a:gd name="T97" fmla="*/ 994 h 1488"/>
                                <a:gd name="T98" fmla="*/ 456 w 494"/>
                                <a:gd name="T99" fmla="*/ 946 h 1488"/>
                                <a:gd name="T100" fmla="*/ 489 w 494"/>
                                <a:gd name="T101" fmla="*/ 840 h 1488"/>
                                <a:gd name="T102" fmla="*/ 470 w 494"/>
                                <a:gd name="T103" fmla="*/ 692 h 1488"/>
                                <a:gd name="T104" fmla="*/ 403 w 494"/>
                                <a:gd name="T105" fmla="*/ 610 h 1488"/>
                                <a:gd name="T106" fmla="*/ 331 w 494"/>
                                <a:gd name="T107" fmla="*/ 557 h 1488"/>
                                <a:gd name="T108" fmla="*/ 249 w 494"/>
                                <a:gd name="T109" fmla="*/ 437 h 1488"/>
                                <a:gd name="T110" fmla="*/ 182 w 494"/>
                                <a:gd name="T111" fmla="*/ 274 h 1488"/>
                                <a:gd name="T112" fmla="*/ 177 w 494"/>
                                <a:gd name="T113" fmla="*/ 0 h 1488"/>
                                <a:gd name="T114" fmla="*/ 144 w 494"/>
                                <a:gd name="T115" fmla="*/ 44 h 1488"/>
                                <a:gd name="T116" fmla="*/ 115 w 494"/>
                                <a:gd name="T117" fmla="*/ 68 h 148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Lst>
                              <a:rect l="0" t="0" r="r" b="b"/>
                              <a:pathLst>
                                <a:path w="494" h="1488">
                                  <a:moveTo>
                                    <a:pt x="86" y="82"/>
                                  </a:moveTo>
                                  <a:lnTo>
                                    <a:pt x="81" y="111"/>
                                  </a:lnTo>
                                  <a:lnTo>
                                    <a:pt x="76" y="149"/>
                                  </a:lnTo>
                                  <a:lnTo>
                                    <a:pt x="76" y="192"/>
                                  </a:lnTo>
                                  <a:lnTo>
                                    <a:pt x="76" y="236"/>
                                  </a:lnTo>
                                  <a:lnTo>
                                    <a:pt x="81" y="279"/>
                                  </a:lnTo>
                                  <a:lnTo>
                                    <a:pt x="86" y="322"/>
                                  </a:lnTo>
                                  <a:lnTo>
                                    <a:pt x="96" y="370"/>
                                  </a:lnTo>
                                  <a:lnTo>
                                    <a:pt x="105" y="413"/>
                                  </a:lnTo>
                                  <a:lnTo>
                                    <a:pt x="120" y="461"/>
                                  </a:lnTo>
                                  <a:lnTo>
                                    <a:pt x="134" y="500"/>
                                  </a:lnTo>
                                  <a:lnTo>
                                    <a:pt x="158" y="538"/>
                                  </a:lnTo>
                                  <a:lnTo>
                                    <a:pt x="182" y="576"/>
                                  </a:lnTo>
                                  <a:lnTo>
                                    <a:pt x="206" y="605"/>
                                  </a:lnTo>
                                  <a:lnTo>
                                    <a:pt x="240" y="634"/>
                                  </a:lnTo>
                                  <a:lnTo>
                                    <a:pt x="273" y="653"/>
                                  </a:lnTo>
                                  <a:lnTo>
                                    <a:pt x="316" y="668"/>
                                  </a:lnTo>
                                  <a:lnTo>
                                    <a:pt x="307" y="672"/>
                                  </a:lnTo>
                                  <a:lnTo>
                                    <a:pt x="297" y="672"/>
                                  </a:lnTo>
                                  <a:lnTo>
                                    <a:pt x="288" y="672"/>
                                  </a:lnTo>
                                  <a:lnTo>
                                    <a:pt x="273" y="672"/>
                                  </a:lnTo>
                                  <a:lnTo>
                                    <a:pt x="259" y="672"/>
                                  </a:lnTo>
                                  <a:lnTo>
                                    <a:pt x="244" y="668"/>
                                  </a:lnTo>
                                  <a:lnTo>
                                    <a:pt x="225" y="663"/>
                                  </a:lnTo>
                                  <a:lnTo>
                                    <a:pt x="211" y="663"/>
                                  </a:lnTo>
                                  <a:lnTo>
                                    <a:pt x="192" y="663"/>
                                  </a:lnTo>
                                  <a:lnTo>
                                    <a:pt x="177" y="672"/>
                                  </a:lnTo>
                                  <a:lnTo>
                                    <a:pt x="158" y="682"/>
                                  </a:lnTo>
                                  <a:lnTo>
                                    <a:pt x="144" y="696"/>
                                  </a:lnTo>
                                  <a:lnTo>
                                    <a:pt x="139" y="711"/>
                                  </a:lnTo>
                                  <a:lnTo>
                                    <a:pt x="139" y="730"/>
                                  </a:lnTo>
                                  <a:lnTo>
                                    <a:pt x="148" y="749"/>
                                  </a:lnTo>
                                  <a:lnTo>
                                    <a:pt x="172" y="768"/>
                                  </a:lnTo>
                                  <a:lnTo>
                                    <a:pt x="187" y="778"/>
                                  </a:lnTo>
                                  <a:lnTo>
                                    <a:pt x="177" y="783"/>
                                  </a:lnTo>
                                  <a:lnTo>
                                    <a:pt x="129" y="778"/>
                                  </a:lnTo>
                                  <a:lnTo>
                                    <a:pt x="96" y="788"/>
                                  </a:lnTo>
                                  <a:lnTo>
                                    <a:pt x="72" y="807"/>
                                  </a:lnTo>
                                  <a:lnTo>
                                    <a:pt x="57" y="826"/>
                                  </a:lnTo>
                                  <a:lnTo>
                                    <a:pt x="48" y="850"/>
                                  </a:lnTo>
                                  <a:lnTo>
                                    <a:pt x="33" y="874"/>
                                  </a:lnTo>
                                  <a:lnTo>
                                    <a:pt x="19" y="888"/>
                                  </a:lnTo>
                                  <a:lnTo>
                                    <a:pt x="0" y="893"/>
                                  </a:lnTo>
                                  <a:lnTo>
                                    <a:pt x="9" y="912"/>
                                  </a:lnTo>
                                  <a:lnTo>
                                    <a:pt x="24" y="927"/>
                                  </a:lnTo>
                                  <a:lnTo>
                                    <a:pt x="43" y="936"/>
                                  </a:lnTo>
                                  <a:lnTo>
                                    <a:pt x="67" y="946"/>
                                  </a:lnTo>
                                  <a:lnTo>
                                    <a:pt x="96" y="951"/>
                                  </a:lnTo>
                                  <a:lnTo>
                                    <a:pt x="120" y="946"/>
                                  </a:lnTo>
                                  <a:lnTo>
                                    <a:pt x="148" y="932"/>
                                  </a:lnTo>
                                  <a:lnTo>
                                    <a:pt x="182" y="903"/>
                                  </a:lnTo>
                                  <a:lnTo>
                                    <a:pt x="201" y="884"/>
                                  </a:lnTo>
                                  <a:lnTo>
                                    <a:pt x="206" y="903"/>
                                  </a:lnTo>
                                  <a:lnTo>
                                    <a:pt x="153" y="941"/>
                                  </a:lnTo>
                                  <a:lnTo>
                                    <a:pt x="124" y="980"/>
                                  </a:lnTo>
                                  <a:lnTo>
                                    <a:pt x="105" y="1018"/>
                                  </a:lnTo>
                                  <a:lnTo>
                                    <a:pt x="96" y="1061"/>
                                  </a:lnTo>
                                  <a:lnTo>
                                    <a:pt x="86" y="1100"/>
                                  </a:lnTo>
                                  <a:lnTo>
                                    <a:pt x="86" y="1128"/>
                                  </a:lnTo>
                                  <a:lnTo>
                                    <a:pt x="76" y="1152"/>
                                  </a:lnTo>
                                  <a:lnTo>
                                    <a:pt x="62" y="1157"/>
                                  </a:lnTo>
                                  <a:lnTo>
                                    <a:pt x="81" y="1162"/>
                                  </a:lnTo>
                                  <a:lnTo>
                                    <a:pt x="110" y="1157"/>
                                  </a:lnTo>
                                  <a:lnTo>
                                    <a:pt x="129" y="1148"/>
                                  </a:lnTo>
                                  <a:lnTo>
                                    <a:pt x="158" y="1133"/>
                                  </a:lnTo>
                                  <a:lnTo>
                                    <a:pt x="177" y="1109"/>
                                  </a:lnTo>
                                  <a:lnTo>
                                    <a:pt x="196" y="1085"/>
                                  </a:lnTo>
                                  <a:lnTo>
                                    <a:pt x="211" y="1056"/>
                                  </a:lnTo>
                                  <a:lnTo>
                                    <a:pt x="220" y="1028"/>
                                  </a:lnTo>
                                  <a:lnTo>
                                    <a:pt x="225" y="960"/>
                                  </a:lnTo>
                                  <a:lnTo>
                                    <a:pt x="244" y="975"/>
                                  </a:lnTo>
                                  <a:lnTo>
                                    <a:pt x="235" y="1023"/>
                                  </a:lnTo>
                                  <a:lnTo>
                                    <a:pt x="230" y="1066"/>
                                  </a:lnTo>
                                  <a:lnTo>
                                    <a:pt x="230" y="1109"/>
                                  </a:lnTo>
                                  <a:lnTo>
                                    <a:pt x="225" y="1152"/>
                                  </a:lnTo>
                                  <a:lnTo>
                                    <a:pt x="220" y="1196"/>
                                  </a:lnTo>
                                  <a:lnTo>
                                    <a:pt x="206" y="1234"/>
                                  </a:lnTo>
                                  <a:lnTo>
                                    <a:pt x="182" y="1277"/>
                                  </a:lnTo>
                                  <a:lnTo>
                                    <a:pt x="148" y="1316"/>
                                  </a:lnTo>
                                  <a:lnTo>
                                    <a:pt x="148" y="1344"/>
                                  </a:lnTo>
                                  <a:lnTo>
                                    <a:pt x="148" y="1364"/>
                                  </a:lnTo>
                                  <a:lnTo>
                                    <a:pt x="148" y="1388"/>
                                  </a:lnTo>
                                  <a:lnTo>
                                    <a:pt x="134" y="1407"/>
                                  </a:lnTo>
                                  <a:lnTo>
                                    <a:pt x="134" y="1388"/>
                                  </a:lnTo>
                                  <a:lnTo>
                                    <a:pt x="139" y="1364"/>
                                  </a:lnTo>
                                  <a:lnTo>
                                    <a:pt x="139" y="1344"/>
                                  </a:lnTo>
                                  <a:lnTo>
                                    <a:pt x="129" y="1320"/>
                                  </a:lnTo>
                                  <a:lnTo>
                                    <a:pt x="110" y="1311"/>
                                  </a:lnTo>
                                  <a:lnTo>
                                    <a:pt x="100" y="1306"/>
                                  </a:lnTo>
                                  <a:lnTo>
                                    <a:pt x="81" y="1306"/>
                                  </a:lnTo>
                                  <a:lnTo>
                                    <a:pt x="72" y="1306"/>
                                  </a:lnTo>
                                  <a:lnTo>
                                    <a:pt x="57" y="1311"/>
                                  </a:lnTo>
                                  <a:lnTo>
                                    <a:pt x="48" y="1320"/>
                                  </a:lnTo>
                                  <a:lnTo>
                                    <a:pt x="33" y="1335"/>
                                  </a:lnTo>
                                  <a:lnTo>
                                    <a:pt x="28" y="1349"/>
                                  </a:lnTo>
                                  <a:lnTo>
                                    <a:pt x="19" y="1368"/>
                                  </a:lnTo>
                                  <a:lnTo>
                                    <a:pt x="19" y="1388"/>
                                  </a:lnTo>
                                  <a:lnTo>
                                    <a:pt x="19" y="1412"/>
                                  </a:lnTo>
                                  <a:lnTo>
                                    <a:pt x="24" y="1431"/>
                                  </a:lnTo>
                                  <a:lnTo>
                                    <a:pt x="33" y="1450"/>
                                  </a:lnTo>
                                  <a:lnTo>
                                    <a:pt x="48" y="1469"/>
                                  </a:lnTo>
                                  <a:lnTo>
                                    <a:pt x="62" y="1479"/>
                                  </a:lnTo>
                                  <a:lnTo>
                                    <a:pt x="81" y="1488"/>
                                  </a:lnTo>
                                  <a:lnTo>
                                    <a:pt x="110" y="1488"/>
                                  </a:lnTo>
                                  <a:lnTo>
                                    <a:pt x="134" y="1474"/>
                                  </a:lnTo>
                                  <a:lnTo>
                                    <a:pt x="163" y="1455"/>
                                  </a:lnTo>
                                  <a:lnTo>
                                    <a:pt x="187" y="1426"/>
                                  </a:lnTo>
                                  <a:lnTo>
                                    <a:pt x="211" y="1392"/>
                                  </a:lnTo>
                                  <a:lnTo>
                                    <a:pt x="235" y="1364"/>
                                  </a:lnTo>
                                  <a:lnTo>
                                    <a:pt x="249" y="1330"/>
                                  </a:lnTo>
                                  <a:lnTo>
                                    <a:pt x="259" y="1301"/>
                                  </a:lnTo>
                                  <a:lnTo>
                                    <a:pt x="268" y="1229"/>
                                  </a:lnTo>
                                  <a:lnTo>
                                    <a:pt x="278" y="1152"/>
                                  </a:lnTo>
                                  <a:lnTo>
                                    <a:pt x="283" y="1076"/>
                                  </a:lnTo>
                                  <a:lnTo>
                                    <a:pt x="288" y="1004"/>
                                  </a:lnTo>
                                  <a:lnTo>
                                    <a:pt x="292" y="936"/>
                                  </a:lnTo>
                                  <a:lnTo>
                                    <a:pt x="302" y="874"/>
                                  </a:lnTo>
                                  <a:lnTo>
                                    <a:pt x="316" y="831"/>
                                  </a:lnTo>
                                  <a:lnTo>
                                    <a:pt x="340" y="802"/>
                                  </a:lnTo>
                                  <a:lnTo>
                                    <a:pt x="369" y="788"/>
                                  </a:lnTo>
                                  <a:lnTo>
                                    <a:pt x="393" y="778"/>
                                  </a:lnTo>
                                  <a:lnTo>
                                    <a:pt x="417" y="778"/>
                                  </a:lnTo>
                                  <a:lnTo>
                                    <a:pt x="436" y="783"/>
                                  </a:lnTo>
                                  <a:lnTo>
                                    <a:pt x="446" y="797"/>
                                  </a:lnTo>
                                  <a:lnTo>
                                    <a:pt x="456" y="812"/>
                                  </a:lnTo>
                                  <a:lnTo>
                                    <a:pt x="460" y="836"/>
                                  </a:lnTo>
                                  <a:lnTo>
                                    <a:pt x="460" y="860"/>
                                  </a:lnTo>
                                  <a:lnTo>
                                    <a:pt x="451" y="884"/>
                                  </a:lnTo>
                                  <a:lnTo>
                                    <a:pt x="441" y="893"/>
                                  </a:lnTo>
                                  <a:lnTo>
                                    <a:pt x="432" y="903"/>
                                  </a:lnTo>
                                  <a:lnTo>
                                    <a:pt x="417" y="898"/>
                                  </a:lnTo>
                                  <a:lnTo>
                                    <a:pt x="403" y="898"/>
                                  </a:lnTo>
                                  <a:lnTo>
                                    <a:pt x="393" y="884"/>
                                  </a:lnTo>
                                  <a:lnTo>
                                    <a:pt x="384" y="874"/>
                                  </a:lnTo>
                                  <a:lnTo>
                                    <a:pt x="374" y="860"/>
                                  </a:lnTo>
                                  <a:lnTo>
                                    <a:pt x="369" y="888"/>
                                  </a:lnTo>
                                  <a:lnTo>
                                    <a:pt x="369" y="912"/>
                                  </a:lnTo>
                                  <a:lnTo>
                                    <a:pt x="379" y="927"/>
                                  </a:lnTo>
                                  <a:lnTo>
                                    <a:pt x="388" y="936"/>
                                  </a:lnTo>
                                  <a:lnTo>
                                    <a:pt x="369" y="951"/>
                                  </a:lnTo>
                                  <a:lnTo>
                                    <a:pt x="360" y="965"/>
                                  </a:lnTo>
                                  <a:lnTo>
                                    <a:pt x="360" y="980"/>
                                  </a:lnTo>
                                  <a:lnTo>
                                    <a:pt x="364" y="1004"/>
                                  </a:lnTo>
                                  <a:lnTo>
                                    <a:pt x="374" y="1008"/>
                                  </a:lnTo>
                                  <a:lnTo>
                                    <a:pt x="384" y="1008"/>
                                  </a:lnTo>
                                  <a:lnTo>
                                    <a:pt x="398" y="1004"/>
                                  </a:lnTo>
                                  <a:lnTo>
                                    <a:pt x="412" y="994"/>
                                  </a:lnTo>
                                  <a:lnTo>
                                    <a:pt x="427" y="980"/>
                                  </a:lnTo>
                                  <a:lnTo>
                                    <a:pt x="441" y="965"/>
                                  </a:lnTo>
                                  <a:lnTo>
                                    <a:pt x="456" y="946"/>
                                  </a:lnTo>
                                  <a:lnTo>
                                    <a:pt x="465" y="932"/>
                                  </a:lnTo>
                                  <a:lnTo>
                                    <a:pt x="480" y="893"/>
                                  </a:lnTo>
                                  <a:lnTo>
                                    <a:pt x="489" y="840"/>
                                  </a:lnTo>
                                  <a:lnTo>
                                    <a:pt x="494" y="788"/>
                                  </a:lnTo>
                                  <a:lnTo>
                                    <a:pt x="484" y="735"/>
                                  </a:lnTo>
                                  <a:lnTo>
                                    <a:pt x="470" y="692"/>
                                  </a:lnTo>
                                  <a:lnTo>
                                    <a:pt x="451" y="653"/>
                                  </a:lnTo>
                                  <a:lnTo>
                                    <a:pt x="427" y="629"/>
                                  </a:lnTo>
                                  <a:lnTo>
                                    <a:pt x="403" y="610"/>
                                  </a:lnTo>
                                  <a:lnTo>
                                    <a:pt x="374" y="591"/>
                                  </a:lnTo>
                                  <a:lnTo>
                                    <a:pt x="350" y="576"/>
                                  </a:lnTo>
                                  <a:lnTo>
                                    <a:pt x="331" y="557"/>
                                  </a:lnTo>
                                  <a:lnTo>
                                    <a:pt x="312" y="533"/>
                                  </a:lnTo>
                                  <a:lnTo>
                                    <a:pt x="278" y="485"/>
                                  </a:lnTo>
                                  <a:lnTo>
                                    <a:pt x="249" y="437"/>
                                  </a:lnTo>
                                  <a:lnTo>
                                    <a:pt x="220" y="389"/>
                                  </a:lnTo>
                                  <a:lnTo>
                                    <a:pt x="201" y="336"/>
                                  </a:lnTo>
                                  <a:lnTo>
                                    <a:pt x="182" y="274"/>
                                  </a:lnTo>
                                  <a:lnTo>
                                    <a:pt x="172" y="197"/>
                                  </a:lnTo>
                                  <a:lnTo>
                                    <a:pt x="168" y="111"/>
                                  </a:lnTo>
                                  <a:lnTo>
                                    <a:pt x="177" y="0"/>
                                  </a:lnTo>
                                  <a:lnTo>
                                    <a:pt x="163" y="15"/>
                                  </a:lnTo>
                                  <a:lnTo>
                                    <a:pt x="153" y="29"/>
                                  </a:lnTo>
                                  <a:lnTo>
                                    <a:pt x="144" y="44"/>
                                  </a:lnTo>
                                  <a:lnTo>
                                    <a:pt x="134" y="48"/>
                                  </a:lnTo>
                                  <a:lnTo>
                                    <a:pt x="124" y="58"/>
                                  </a:lnTo>
                                  <a:lnTo>
                                    <a:pt x="115" y="68"/>
                                  </a:lnTo>
                                  <a:lnTo>
                                    <a:pt x="100" y="72"/>
                                  </a:lnTo>
                                  <a:lnTo>
                                    <a:pt x="86" y="82"/>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34" name="Freeform 53"/>
                          <wps:cNvSpPr>
                            <a:spLocks/>
                          </wps:cNvSpPr>
                          <wps:spPr bwMode="auto">
                            <a:xfrm>
                              <a:off x="1877" y="1476"/>
                              <a:ext cx="254" cy="771"/>
                            </a:xfrm>
                            <a:custGeom>
                              <a:avLst/>
                              <a:gdLst>
                                <a:gd name="T0" fmla="*/ 254 w 254"/>
                                <a:gd name="T1" fmla="*/ 754 h 806"/>
                                <a:gd name="T2" fmla="*/ 211 w 254"/>
                                <a:gd name="T3" fmla="*/ 691 h 806"/>
                                <a:gd name="T4" fmla="*/ 172 w 254"/>
                                <a:gd name="T5" fmla="*/ 619 h 806"/>
                                <a:gd name="T6" fmla="*/ 139 w 254"/>
                                <a:gd name="T7" fmla="*/ 542 h 806"/>
                                <a:gd name="T8" fmla="*/ 115 w 254"/>
                                <a:gd name="T9" fmla="*/ 461 h 806"/>
                                <a:gd name="T10" fmla="*/ 100 w 254"/>
                                <a:gd name="T11" fmla="*/ 370 h 806"/>
                                <a:gd name="T12" fmla="*/ 91 w 254"/>
                                <a:gd name="T13" fmla="*/ 278 h 806"/>
                                <a:gd name="T14" fmla="*/ 91 w 254"/>
                                <a:gd name="T15" fmla="*/ 187 h 806"/>
                                <a:gd name="T16" fmla="*/ 100 w 254"/>
                                <a:gd name="T17" fmla="*/ 96 h 806"/>
                                <a:gd name="T18" fmla="*/ 24 w 254"/>
                                <a:gd name="T19" fmla="*/ 0 h 806"/>
                                <a:gd name="T20" fmla="*/ 9 w 254"/>
                                <a:gd name="T21" fmla="*/ 82 h 806"/>
                                <a:gd name="T22" fmla="*/ 0 w 254"/>
                                <a:gd name="T23" fmla="*/ 173 h 806"/>
                                <a:gd name="T24" fmla="*/ 0 w 254"/>
                                <a:gd name="T25" fmla="*/ 269 h 806"/>
                                <a:gd name="T26" fmla="*/ 9 w 254"/>
                                <a:gd name="T27" fmla="*/ 365 h 806"/>
                                <a:gd name="T28" fmla="*/ 24 w 254"/>
                                <a:gd name="T29" fmla="*/ 466 h 806"/>
                                <a:gd name="T30" fmla="*/ 43 w 254"/>
                                <a:gd name="T31" fmla="*/ 566 h 806"/>
                                <a:gd name="T32" fmla="*/ 72 w 254"/>
                                <a:gd name="T33" fmla="*/ 658 h 806"/>
                                <a:gd name="T34" fmla="*/ 110 w 254"/>
                                <a:gd name="T35" fmla="*/ 744 h 806"/>
                                <a:gd name="T36" fmla="*/ 120 w 254"/>
                                <a:gd name="T37" fmla="*/ 744 h 806"/>
                                <a:gd name="T38" fmla="*/ 129 w 254"/>
                                <a:gd name="T39" fmla="*/ 744 h 806"/>
                                <a:gd name="T40" fmla="*/ 139 w 254"/>
                                <a:gd name="T41" fmla="*/ 749 h 806"/>
                                <a:gd name="T42" fmla="*/ 148 w 254"/>
                                <a:gd name="T43" fmla="*/ 754 h 806"/>
                                <a:gd name="T44" fmla="*/ 158 w 254"/>
                                <a:gd name="T45" fmla="*/ 758 h 806"/>
                                <a:gd name="T46" fmla="*/ 172 w 254"/>
                                <a:gd name="T47" fmla="*/ 768 h 806"/>
                                <a:gd name="T48" fmla="*/ 182 w 254"/>
                                <a:gd name="T49" fmla="*/ 782 h 806"/>
                                <a:gd name="T50" fmla="*/ 192 w 254"/>
                                <a:gd name="T51" fmla="*/ 802 h 806"/>
                                <a:gd name="T52" fmla="*/ 201 w 254"/>
                                <a:gd name="T53" fmla="*/ 806 h 806"/>
                                <a:gd name="T54" fmla="*/ 206 w 254"/>
                                <a:gd name="T55" fmla="*/ 806 h 806"/>
                                <a:gd name="T56" fmla="*/ 216 w 254"/>
                                <a:gd name="T57" fmla="*/ 802 h 806"/>
                                <a:gd name="T58" fmla="*/ 220 w 254"/>
                                <a:gd name="T59" fmla="*/ 792 h 806"/>
                                <a:gd name="T60" fmla="*/ 230 w 254"/>
                                <a:gd name="T61" fmla="*/ 778 h 806"/>
                                <a:gd name="T62" fmla="*/ 235 w 254"/>
                                <a:gd name="T63" fmla="*/ 768 h 806"/>
                                <a:gd name="T64" fmla="*/ 244 w 254"/>
                                <a:gd name="T65" fmla="*/ 758 h 806"/>
                                <a:gd name="T66" fmla="*/ 254 w 254"/>
                                <a:gd name="T67" fmla="*/ 754 h 80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Lst>
                              <a:rect l="0" t="0" r="r" b="b"/>
                              <a:pathLst>
                                <a:path w="254" h="806">
                                  <a:moveTo>
                                    <a:pt x="254" y="754"/>
                                  </a:moveTo>
                                  <a:lnTo>
                                    <a:pt x="211" y="691"/>
                                  </a:lnTo>
                                  <a:lnTo>
                                    <a:pt x="172" y="619"/>
                                  </a:lnTo>
                                  <a:lnTo>
                                    <a:pt x="139" y="542"/>
                                  </a:lnTo>
                                  <a:lnTo>
                                    <a:pt x="115" y="461"/>
                                  </a:lnTo>
                                  <a:lnTo>
                                    <a:pt x="100" y="370"/>
                                  </a:lnTo>
                                  <a:lnTo>
                                    <a:pt x="91" y="278"/>
                                  </a:lnTo>
                                  <a:lnTo>
                                    <a:pt x="91" y="187"/>
                                  </a:lnTo>
                                  <a:lnTo>
                                    <a:pt x="100" y="96"/>
                                  </a:lnTo>
                                  <a:lnTo>
                                    <a:pt x="24" y="0"/>
                                  </a:lnTo>
                                  <a:lnTo>
                                    <a:pt x="9" y="82"/>
                                  </a:lnTo>
                                  <a:lnTo>
                                    <a:pt x="0" y="173"/>
                                  </a:lnTo>
                                  <a:lnTo>
                                    <a:pt x="0" y="269"/>
                                  </a:lnTo>
                                  <a:lnTo>
                                    <a:pt x="9" y="365"/>
                                  </a:lnTo>
                                  <a:lnTo>
                                    <a:pt x="24" y="466"/>
                                  </a:lnTo>
                                  <a:lnTo>
                                    <a:pt x="43" y="566"/>
                                  </a:lnTo>
                                  <a:lnTo>
                                    <a:pt x="72" y="658"/>
                                  </a:lnTo>
                                  <a:lnTo>
                                    <a:pt x="110" y="744"/>
                                  </a:lnTo>
                                  <a:lnTo>
                                    <a:pt x="120" y="744"/>
                                  </a:lnTo>
                                  <a:lnTo>
                                    <a:pt x="129" y="744"/>
                                  </a:lnTo>
                                  <a:lnTo>
                                    <a:pt x="139" y="749"/>
                                  </a:lnTo>
                                  <a:lnTo>
                                    <a:pt x="148" y="754"/>
                                  </a:lnTo>
                                  <a:lnTo>
                                    <a:pt x="158" y="758"/>
                                  </a:lnTo>
                                  <a:lnTo>
                                    <a:pt x="172" y="768"/>
                                  </a:lnTo>
                                  <a:lnTo>
                                    <a:pt x="182" y="782"/>
                                  </a:lnTo>
                                  <a:lnTo>
                                    <a:pt x="192" y="802"/>
                                  </a:lnTo>
                                  <a:lnTo>
                                    <a:pt x="201" y="806"/>
                                  </a:lnTo>
                                  <a:lnTo>
                                    <a:pt x="206" y="806"/>
                                  </a:lnTo>
                                  <a:lnTo>
                                    <a:pt x="216" y="802"/>
                                  </a:lnTo>
                                  <a:lnTo>
                                    <a:pt x="220" y="792"/>
                                  </a:lnTo>
                                  <a:lnTo>
                                    <a:pt x="230" y="778"/>
                                  </a:lnTo>
                                  <a:lnTo>
                                    <a:pt x="235" y="768"/>
                                  </a:lnTo>
                                  <a:lnTo>
                                    <a:pt x="244" y="758"/>
                                  </a:lnTo>
                                  <a:lnTo>
                                    <a:pt x="254" y="754"/>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335" name="Group 54"/>
                        <wpg:cNvGrpSpPr>
                          <a:grpSpLocks/>
                        </wpg:cNvGrpSpPr>
                        <wpg:grpSpPr bwMode="auto">
                          <a:xfrm>
                            <a:off x="9171" y="2652"/>
                            <a:ext cx="1053" cy="743"/>
                            <a:chOff x="8760" y="1440"/>
                            <a:chExt cx="2270" cy="2710"/>
                          </a:xfrm>
                        </wpg:grpSpPr>
                        <wps:wsp>
                          <wps:cNvPr id="336" name="Freeform 55"/>
                          <wps:cNvSpPr>
                            <a:spLocks/>
                          </wps:cNvSpPr>
                          <wps:spPr bwMode="auto">
                            <a:xfrm>
                              <a:off x="9576" y="1440"/>
                              <a:ext cx="821" cy="816"/>
                            </a:xfrm>
                            <a:custGeom>
                              <a:avLst/>
                              <a:gdLst>
                                <a:gd name="T0" fmla="*/ 365 w 821"/>
                                <a:gd name="T1" fmla="*/ 105 h 854"/>
                                <a:gd name="T2" fmla="*/ 341 w 821"/>
                                <a:gd name="T3" fmla="*/ 177 h 854"/>
                                <a:gd name="T4" fmla="*/ 489 w 821"/>
                                <a:gd name="T5" fmla="*/ 292 h 854"/>
                                <a:gd name="T6" fmla="*/ 633 w 821"/>
                                <a:gd name="T7" fmla="*/ 432 h 854"/>
                                <a:gd name="T8" fmla="*/ 691 w 821"/>
                                <a:gd name="T9" fmla="*/ 648 h 854"/>
                                <a:gd name="T10" fmla="*/ 653 w 821"/>
                                <a:gd name="T11" fmla="*/ 796 h 854"/>
                                <a:gd name="T12" fmla="*/ 600 w 821"/>
                                <a:gd name="T13" fmla="*/ 825 h 854"/>
                                <a:gd name="T14" fmla="*/ 513 w 821"/>
                                <a:gd name="T15" fmla="*/ 753 h 854"/>
                                <a:gd name="T16" fmla="*/ 446 w 821"/>
                                <a:gd name="T17" fmla="*/ 542 h 854"/>
                                <a:gd name="T18" fmla="*/ 302 w 821"/>
                                <a:gd name="T19" fmla="*/ 460 h 854"/>
                                <a:gd name="T20" fmla="*/ 177 w 821"/>
                                <a:gd name="T21" fmla="*/ 556 h 854"/>
                                <a:gd name="T22" fmla="*/ 96 w 821"/>
                                <a:gd name="T23" fmla="*/ 624 h 854"/>
                                <a:gd name="T24" fmla="*/ 29 w 821"/>
                                <a:gd name="T25" fmla="*/ 460 h 854"/>
                                <a:gd name="T26" fmla="*/ 110 w 821"/>
                                <a:gd name="T27" fmla="*/ 417 h 854"/>
                                <a:gd name="T28" fmla="*/ 134 w 821"/>
                                <a:gd name="T29" fmla="*/ 513 h 854"/>
                                <a:gd name="T30" fmla="*/ 96 w 821"/>
                                <a:gd name="T31" fmla="*/ 489 h 854"/>
                                <a:gd name="T32" fmla="*/ 120 w 821"/>
                                <a:gd name="T33" fmla="*/ 547 h 854"/>
                                <a:gd name="T34" fmla="*/ 168 w 821"/>
                                <a:gd name="T35" fmla="*/ 504 h 854"/>
                                <a:gd name="T36" fmla="*/ 129 w 821"/>
                                <a:gd name="T37" fmla="*/ 393 h 854"/>
                                <a:gd name="T38" fmla="*/ 14 w 821"/>
                                <a:gd name="T39" fmla="*/ 422 h 854"/>
                                <a:gd name="T40" fmla="*/ 38 w 821"/>
                                <a:gd name="T41" fmla="*/ 614 h 854"/>
                                <a:gd name="T42" fmla="*/ 216 w 821"/>
                                <a:gd name="T43" fmla="*/ 691 h 854"/>
                                <a:gd name="T44" fmla="*/ 350 w 821"/>
                                <a:gd name="T45" fmla="*/ 705 h 854"/>
                                <a:gd name="T46" fmla="*/ 321 w 821"/>
                                <a:gd name="T47" fmla="*/ 604 h 854"/>
                                <a:gd name="T48" fmla="*/ 273 w 821"/>
                                <a:gd name="T49" fmla="*/ 633 h 854"/>
                                <a:gd name="T50" fmla="*/ 312 w 821"/>
                                <a:gd name="T51" fmla="*/ 628 h 854"/>
                                <a:gd name="T52" fmla="*/ 331 w 821"/>
                                <a:gd name="T53" fmla="*/ 691 h 854"/>
                                <a:gd name="T54" fmla="*/ 240 w 821"/>
                                <a:gd name="T55" fmla="*/ 681 h 854"/>
                                <a:gd name="T56" fmla="*/ 201 w 821"/>
                                <a:gd name="T57" fmla="*/ 566 h 854"/>
                                <a:gd name="T58" fmla="*/ 264 w 821"/>
                                <a:gd name="T59" fmla="*/ 532 h 854"/>
                                <a:gd name="T60" fmla="*/ 293 w 821"/>
                                <a:gd name="T61" fmla="*/ 523 h 854"/>
                                <a:gd name="T62" fmla="*/ 403 w 821"/>
                                <a:gd name="T63" fmla="*/ 532 h 854"/>
                                <a:gd name="T64" fmla="*/ 494 w 821"/>
                                <a:gd name="T65" fmla="*/ 753 h 854"/>
                                <a:gd name="T66" fmla="*/ 677 w 821"/>
                                <a:gd name="T67" fmla="*/ 830 h 854"/>
                                <a:gd name="T68" fmla="*/ 753 w 821"/>
                                <a:gd name="T69" fmla="*/ 528 h 854"/>
                                <a:gd name="T70" fmla="*/ 696 w 821"/>
                                <a:gd name="T71" fmla="*/ 350 h 854"/>
                                <a:gd name="T72" fmla="*/ 633 w 821"/>
                                <a:gd name="T73" fmla="*/ 240 h 854"/>
                                <a:gd name="T74" fmla="*/ 643 w 821"/>
                                <a:gd name="T75" fmla="*/ 201 h 854"/>
                                <a:gd name="T76" fmla="*/ 749 w 821"/>
                                <a:gd name="T77" fmla="*/ 432 h 854"/>
                                <a:gd name="T78" fmla="*/ 821 w 821"/>
                                <a:gd name="T79" fmla="*/ 369 h 854"/>
                                <a:gd name="T80" fmla="*/ 753 w 821"/>
                                <a:gd name="T81" fmla="*/ 273 h 854"/>
                                <a:gd name="T82" fmla="*/ 792 w 821"/>
                                <a:gd name="T83" fmla="*/ 220 h 854"/>
                                <a:gd name="T84" fmla="*/ 806 w 821"/>
                                <a:gd name="T85" fmla="*/ 120 h 854"/>
                                <a:gd name="T86" fmla="*/ 720 w 821"/>
                                <a:gd name="T87" fmla="*/ 86 h 854"/>
                                <a:gd name="T88" fmla="*/ 681 w 821"/>
                                <a:gd name="T89" fmla="*/ 100 h 854"/>
                                <a:gd name="T90" fmla="*/ 638 w 821"/>
                                <a:gd name="T91" fmla="*/ 52 h 854"/>
                                <a:gd name="T92" fmla="*/ 581 w 821"/>
                                <a:gd name="T93" fmla="*/ 105 h 854"/>
                                <a:gd name="T94" fmla="*/ 557 w 821"/>
                                <a:gd name="T95" fmla="*/ 57 h 854"/>
                                <a:gd name="T96" fmla="*/ 504 w 821"/>
                                <a:gd name="T97" fmla="*/ 43 h 854"/>
                                <a:gd name="T98" fmla="*/ 451 w 821"/>
                                <a:gd name="T99" fmla="*/ 0 h 854"/>
                                <a:gd name="T100" fmla="*/ 480 w 821"/>
                                <a:gd name="T101" fmla="*/ 124 h 854"/>
                                <a:gd name="T102" fmla="*/ 547 w 821"/>
                                <a:gd name="T103" fmla="*/ 211 h 854"/>
                                <a:gd name="T104" fmla="*/ 509 w 821"/>
                                <a:gd name="T105" fmla="*/ 192 h 854"/>
                                <a:gd name="T106" fmla="*/ 446 w 821"/>
                                <a:gd name="T107" fmla="*/ 110 h 85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821" h="854">
                                  <a:moveTo>
                                    <a:pt x="446" y="110"/>
                                  </a:moveTo>
                                  <a:lnTo>
                                    <a:pt x="427" y="100"/>
                                  </a:lnTo>
                                  <a:lnTo>
                                    <a:pt x="408" y="96"/>
                                  </a:lnTo>
                                  <a:lnTo>
                                    <a:pt x="393" y="100"/>
                                  </a:lnTo>
                                  <a:lnTo>
                                    <a:pt x="379" y="100"/>
                                  </a:lnTo>
                                  <a:lnTo>
                                    <a:pt x="365" y="105"/>
                                  </a:lnTo>
                                  <a:lnTo>
                                    <a:pt x="350" y="110"/>
                                  </a:lnTo>
                                  <a:lnTo>
                                    <a:pt x="336" y="115"/>
                                  </a:lnTo>
                                  <a:lnTo>
                                    <a:pt x="321" y="110"/>
                                  </a:lnTo>
                                  <a:lnTo>
                                    <a:pt x="326" y="124"/>
                                  </a:lnTo>
                                  <a:lnTo>
                                    <a:pt x="331" y="148"/>
                                  </a:lnTo>
                                  <a:lnTo>
                                    <a:pt x="341" y="177"/>
                                  </a:lnTo>
                                  <a:lnTo>
                                    <a:pt x="355" y="201"/>
                                  </a:lnTo>
                                  <a:lnTo>
                                    <a:pt x="374" y="230"/>
                                  </a:lnTo>
                                  <a:lnTo>
                                    <a:pt x="403" y="254"/>
                                  </a:lnTo>
                                  <a:lnTo>
                                    <a:pt x="427" y="273"/>
                                  </a:lnTo>
                                  <a:lnTo>
                                    <a:pt x="461" y="283"/>
                                  </a:lnTo>
                                  <a:lnTo>
                                    <a:pt x="489" y="292"/>
                                  </a:lnTo>
                                  <a:lnTo>
                                    <a:pt x="518" y="307"/>
                                  </a:lnTo>
                                  <a:lnTo>
                                    <a:pt x="547" y="321"/>
                                  </a:lnTo>
                                  <a:lnTo>
                                    <a:pt x="571" y="340"/>
                                  </a:lnTo>
                                  <a:lnTo>
                                    <a:pt x="595" y="369"/>
                                  </a:lnTo>
                                  <a:lnTo>
                                    <a:pt x="614" y="398"/>
                                  </a:lnTo>
                                  <a:lnTo>
                                    <a:pt x="633" y="432"/>
                                  </a:lnTo>
                                  <a:lnTo>
                                    <a:pt x="648" y="465"/>
                                  </a:lnTo>
                                  <a:lnTo>
                                    <a:pt x="662" y="499"/>
                                  </a:lnTo>
                                  <a:lnTo>
                                    <a:pt x="672" y="532"/>
                                  </a:lnTo>
                                  <a:lnTo>
                                    <a:pt x="681" y="571"/>
                                  </a:lnTo>
                                  <a:lnTo>
                                    <a:pt x="686" y="609"/>
                                  </a:lnTo>
                                  <a:lnTo>
                                    <a:pt x="691" y="648"/>
                                  </a:lnTo>
                                  <a:lnTo>
                                    <a:pt x="686" y="681"/>
                                  </a:lnTo>
                                  <a:lnTo>
                                    <a:pt x="686" y="715"/>
                                  </a:lnTo>
                                  <a:lnTo>
                                    <a:pt x="677" y="748"/>
                                  </a:lnTo>
                                  <a:lnTo>
                                    <a:pt x="672" y="768"/>
                                  </a:lnTo>
                                  <a:lnTo>
                                    <a:pt x="662" y="782"/>
                                  </a:lnTo>
                                  <a:lnTo>
                                    <a:pt x="653" y="796"/>
                                  </a:lnTo>
                                  <a:lnTo>
                                    <a:pt x="643" y="806"/>
                                  </a:lnTo>
                                  <a:lnTo>
                                    <a:pt x="633" y="816"/>
                                  </a:lnTo>
                                  <a:lnTo>
                                    <a:pt x="624" y="820"/>
                                  </a:lnTo>
                                  <a:lnTo>
                                    <a:pt x="619" y="825"/>
                                  </a:lnTo>
                                  <a:lnTo>
                                    <a:pt x="614" y="825"/>
                                  </a:lnTo>
                                  <a:lnTo>
                                    <a:pt x="600" y="825"/>
                                  </a:lnTo>
                                  <a:lnTo>
                                    <a:pt x="590" y="825"/>
                                  </a:lnTo>
                                  <a:lnTo>
                                    <a:pt x="571" y="820"/>
                                  </a:lnTo>
                                  <a:lnTo>
                                    <a:pt x="557" y="811"/>
                                  </a:lnTo>
                                  <a:lnTo>
                                    <a:pt x="537" y="796"/>
                                  </a:lnTo>
                                  <a:lnTo>
                                    <a:pt x="523" y="777"/>
                                  </a:lnTo>
                                  <a:lnTo>
                                    <a:pt x="513" y="753"/>
                                  </a:lnTo>
                                  <a:lnTo>
                                    <a:pt x="509" y="715"/>
                                  </a:lnTo>
                                  <a:lnTo>
                                    <a:pt x="499" y="676"/>
                                  </a:lnTo>
                                  <a:lnTo>
                                    <a:pt x="489" y="638"/>
                                  </a:lnTo>
                                  <a:lnTo>
                                    <a:pt x="480" y="604"/>
                                  </a:lnTo>
                                  <a:lnTo>
                                    <a:pt x="461" y="571"/>
                                  </a:lnTo>
                                  <a:lnTo>
                                    <a:pt x="446" y="542"/>
                                  </a:lnTo>
                                  <a:lnTo>
                                    <a:pt x="422" y="518"/>
                                  </a:lnTo>
                                  <a:lnTo>
                                    <a:pt x="403" y="499"/>
                                  </a:lnTo>
                                  <a:lnTo>
                                    <a:pt x="379" y="484"/>
                                  </a:lnTo>
                                  <a:lnTo>
                                    <a:pt x="355" y="470"/>
                                  </a:lnTo>
                                  <a:lnTo>
                                    <a:pt x="331" y="460"/>
                                  </a:lnTo>
                                  <a:lnTo>
                                    <a:pt x="302" y="460"/>
                                  </a:lnTo>
                                  <a:lnTo>
                                    <a:pt x="278" y="465"/>
                                  </a:lnTo>
                                  <a:lnTo>
                                    <a:pt x="254" y="470"/>
                                  </a:lnTo>
                                  <a:lnTo>
                                    <a:pt x="230" y="484"/>
                                  </a:lnTo>
                                  <a:lnTo>
                                    <a:pt x="211" y="504"/>
                                  </a:lnTo>
                                  <a:lnTo>
                                    <a:pt x="187" y="532"/>
                                  </a:lnTo>
                                  <a:lnTo>
                                    <a:pt x="177" y="556"/>
                                  </a:lnTo>
                                  <a:lnTo>
                                    <a:pt x="173" y="580"/>
                                  </a:lnTo>
                                  <a:lnTo>
                                    <a:pt x="173" y="604"/>
                                  </a:lnTo>
                                  <a:lnTo>
                                    <a:pt x="173" y="624"/>
                                  </a:lnTo>
                                  <a:lnTo>
                                    <a:pt x="149" y="628"/>
                                  </a:lnTo>
                                  <a:lnTo>
                                    <a:pt x="125" y="628"/>
                                  </a:lnTo>
                                  <a:lnTo>
                                    <a:pt x="96" y="624"/>
                                  </a:lnTo>
                                  <a:lnTo>
                                    <a:pt x="72" y="609"/>
                                  </a:lnTo>
                                  <a:lnTo>
                                    <a:pt x="48" y="590"/>
                                  </a:lnTo>
                                  <a:lnTo>
                                    <a:pt x="33" y="561"/>
                                  </a:lnTo>
                                  <a:lnTo>
                                    <a:pt x="24" y="528"/>
                                  </a:lnTo>
                                  <a:lnTo>
                                    <a:pt x="24" y="484"/>
                                  </a:lnTo>
                                  <a:lnTo>
                                    <a:pt x="29" y="460"/>
                                  </a:lnTo>
                                  <a:lnTo>
                                    <a:pt x="38" y="441"/>
                                  </a:lnTo>
                                  <a:lnTo>
                                    <a:pt x="48" y="427"/>
                                  </a:lnTo>
                                  <a:lnTo>
                                    <a:pt x="62" y="417"/>
                                  </a:lnTo>
                                  <a:lnTo>
                                    <a:pt x="77" y="417"/>
                                  </a:lnTo>
                                  <a:lnTo>
                                    <a:pt x="96" y="417"/>
                                  </a:lnTo>
                                  <a:lnTo>
                                    <a:pt x="110" y="417"/>
                                  </a:lnTo>
                                  <a:lnTo>
                                    <a:pt x="125" y="422"/>
                                  </a:lnTo>
                                  <a:lnTo>
                                    <a:pt x="144" y="436"/>
                                  </a:lnTo>
                                  <a:lnTo>
                                    <a:pt x="149" y="460"/>
                                  </a:lnTo>
                                  <a:lnTo>
                                    <a:pt x="149" y="484"/>
                                  </a:lnTo>
                                  <a:lnTo>
                                    <a:pt x="144" y="504"/>
                                  </a:lnTo>
                                  <a:lnTo>
                                    <a:pt x="134" y="513"/>
                                  </a:lnTo>
                                  <a:lnTo>
                                    <a:pt x="125" y="513"/>
                                  </a:lnTo>
                                  <a:lnTo>
                                    <a:pt x="120" y="504"/>
                                  </a:lnTo>
                                  <a:lnTo>
                                    <a:pt x="125" y="484"/>
                                  </a:lnTo>
                                  <a:lnTo>
                                    <a:pt x="120" y="465"/>
                                  </a:lnTo>
                                  <a:lnTo>
                                    <a:pt x="110" y="475"/>
                                  </a:lnTo>
                                  <a:lnTo>
                                    <a:pt x="96" y="489"/>
                                  </a:lnTo>
                                  <a:lnTo>
                                    <a:pt x="91" y="504"/>
                                  </a:lnTo>
                                  <a:lnTo>
                                    <a:pt x="91" y="518"/>
                                  </a:lnTo>
                                  <a:lnTo>
                                    <a:pt x="96" y="528"/>
                                  </a:lnTo>
                                  <a:lnTo>
                                    <a:pt x="105" y="537"/>
                                  </a:lnTo>
                                  <a:lnTo>
                                    <a:pt x="110" y="542"/>
                                  </a:lnTo>
                                  <a:lnTo>
                                    <a:pt x="120" y="547"/>
                                  </a:lnTo>
                                  <a:lnTo>
                                    <a:pt x="129" y="552"/>
                                  </a:lnTo>
                                  <a:lnTo>
                                    <a:pt x="139" y="552"/>
                                  </a:lnTo>
                                  <a:lnTo>
                                    <a:pt x="149" y="542"/>
                                  </a:lnTo>
                                  <a:lnTo>
                                    <a:pt x="153" y="532"/>
                                  </a:lnTo>
                                  <a:lnTo>
                                    <a:pt x="163" y="523"/>
                                  </a:lnTo>
                                  <a:lnTo>
                                    <a:pt x="168" y="504"/>
                                  </a:lnTo>
                                  <a:lnTo>
                                    <a:pt x="173" y="484"/>
                                  </a:lnTo>
                                  <a:lnTo>
                                    <a:pt x="173" y="465"/>
                                  </a:lnTo>
                                  <a:lnTo>
                                    <a:pt x="168" y="446"/>
                                  </a:lnTo>
                                  <a:lnTo>
                                    <a:pt x="163" y="427"/>
                                  </a:lnTo>
                                  <a:lnTo>
                                    <a:pt x="149" y="408"/>
                                  </a:lnTo>
                                  <a:lnTo>
                                    <a:pt x="129" y="393"/>
                                  </a:lnTo>
                                  <a:lnTo>
                                    <a:pt x="105" y="384"/>
                                  </a:lnTo>
                                  <a:lnTo>
                                    <a:pt x="86" y="379"/>
                                  </a:lnTo>
                                  <a:lnTo>
                                    <a:pt x="62" y="384"/>
                                  </a:lnTo>
                                  <a:lnTo>
                                    <a:pt x="43" y="388"/>
                                  </a:lnTo>
                                  <a:lnTo>
                                    <a:pt x="29" y="403"/>
                                  </a:lnTo>
                                  <a:lnTo>
                                    <a:pt x="14" y="422"/>
                                  </a:lnTo>
                                  <a:lnTo>
                                    <a:pt x="9" y="446"/>
                                  </a:lnTo>
                                  <a:lnTo>
                                    <a:pt x="0" y="480"/>
                                  </a:lnTo>
                                  <a:lnTo>
                                    <a:pt x="0" y="518"/>
                                  </a:lnTo>
                                  <a:lnTo>
                                    <a:pt x="5" y="552"/>
                                  </a:lnTo>
                                  <a:lnTo>
                                    <a:pt x="19" y="585"/>
                                  </a:lnTo>
                                  <a:lnTo>
                                    <a:pt x="38" y="614"/>
                                  </a:lnTo>
                                  <a:lnTo>
                                    <a:pt x="62" y="633"/>
                                  </a:lnTo>
                                  <a:lnTo>
                                    <a:pt x="96" y="652"/>
                                  </a:lnTo>
                                  <a:lnTo>
                                    <a:pt x="134" y="652"/>
                                  </a:lnTo>
                                  <a:lnTo>
                                    <a:pt x="187" y="648"/>
                                  </a:lnTo>
                                  <a:lnTo>
                                    <a:pt x="197" y="672"/>
                                  </a:lnTo>
                                  <a:lnTo>
                                    <a:pt x="216" y="691"/>
                                  </a:lnTo>
                                  <a:lnTo>
                                    <a:pt x="245" y="710"/>
                                  </a:lnTo>
                                  <a:lnTo>
                                    <a:pt x="269" y="724"/>
                                  </a:lnTo>
                                  <a:lnTo>
                                    <a:pt x="293" y="729"/>
                                  </a:lnTo>
                                  <a:lnTo>
                                    <a:pt x="317" y="734"/>
                                  </a:lnTo>
                                  <a:lnTo>
                                    <a:pt x="336" y="724"/>
                                  </a:lnTo>
                                  <a:lnTo>
                                    <a:pt x="350" y="705"/>
                                  </a:lnTo>
                                  <a:lnTo>
                                    <a:pt x="355" y="676"/>
                                  </a:lnTo>
                                  <a:lnTo>
                                    <a:pt x="355" y="648"/>
                                  </a:lnTo>
                                  <a:lnTo>
                                    <a:pt x="350" y="624"/>
                                  </a:lnTo>
                                  <a:lnTo>
                                    <a:pt x="336" y="609"/>
                                  </a:lnTo>
                                  <a:lnTo>
                                    <a:pt x="331" y="604"/>
                                  </a:lnTo>
                                  <a:lnTo>
                                    <a:pt x="321" y="604"/>
                                  </a:lnTo>
                                  <a:lnTo>
                                    <a:pt x="312" y="604"/>
                                  </a:lnTo>
                                  <a:lnTo>
                                    <a:pt x="302" y="609"/>
                                  </a:lnTo>
                                  <a:lnTo>
                                    <a:pt x="293" y="614"/>
                                  </a:lnTo>
                                  <a:lnTo>
                                    <a:pt x="283" y="619"/>
                                  </a:lnTo>
                                  <a:lnTo>
                                    <a:pt x="278" y="628"/>
                                  </a:lnTo>
                                  <a:lnTo>
                                    <a:pt x="273" y="633"/>
                                  </a:lnTo>
                                  <a:lnTo>
                                    <a:pt x="278" y="648"/>
                                  </a:lnTo>
                                  <a:lnTo>
                                    <a:pt x="278" y="652"/>
                                  </a:lnTo>
                                  <a:lnTo>
                                    <a:pt x="283" y="648"/>
                                  </a:lnTo>
                                  <a:lnTo>
                                    <a:pt x="293" y="643"/>
                                  </a:lnTo>
                                  <a:lnTo>
                                    <a:pt x="302" y="633"/>
                                  </a:lnTo>
                                  <a:lnTo>
                                    <a:pt x="312" y="628"/>
                                  </a:lnTo>
                                  <a:lnTo>
                                    <a:pt x="321" y="633"/>
                                  </a:lnTo>
                                  <a:lnTo>
                                    <a:pt x="331" y="638"/>
                                  </a:lnTo>
                                  <a:lnTo>
                                    <a:pt x="336" y="648"/>
                                  </a:lnTo>
                                  <a:lnTo>
                                    <a:pt x="336" y="662"/>
                                  </a:lnTo>
                                  <a:lnTo>
                                    <a:pt x="336" y="676"/>
                                  </a:lnTo>
                                  <a:lnTo>
                                    <a:pt x="331" y="691"/>
                                  </a:lnTo>
                                  <a:lnTo>
                                    <a:pt x="326" y="700"/>
                                  </a:lnTo>
                                  <a:lnTo>
                                    <a:pt x="312" y="705"/>
                                  </a:lnTo>
                                  <a:lnTo>
                                    <a:pt x="297" y="705"/>
                                  </a:lnTo>
                                  <a:lnTo>
                                    <a:pt x="278" y="705"/>
                                  </a:lnTo>
                                  <a:lnTo>
                                    <a:pt x="259" y="700"/>
                                  </a:lnTo>
                                  <a:lnTo>
                                    <a:pt x="240" y="681"/>
                                  </a:lnTo>
                                  <a:lnTo>
                                    <a:pt x="221" y="662"/>
                                  </a:lnTo>
                                  <a:lnTo>
                                    <a:pt x="206" y="638"/>
                                  </a:lnTo>
                                  <a:lnTo>
                                    <a:pt x="201" y="624"/>
                                  </a:lnTo>
                                  <a:lnTo>
                                    <a:pt x="197" y="604"/>
                                  </a:lnTo>
                                  <a:lnTo>
                                    <a:pt x="197" y="585"/>
                                  </a:lnTo>
                                  <a:lnTo>
                                    <a:pt x="201" y="566"/>
                                  </a:lnTo>
                                  <a:lnTo>
                                    <a:pt x="206" y="547"/>
                                  </a:lnTo>
                                  <a:lnTo>
                                    <a:pt x="221" y="528"/>
                                  </a:lnTo>
                                  <a:lnTo>
                                    <a:pt x="240" y="513"/>
                                  </a:lnTo>
                                  <a:lnTo>
                                    <a:pt x="269" y="499"/>
                                  </a:lnTo>
                                  <a:lnTo>
                                    <a:pt x="264" y="518"/>
                                  </a:lnTo>
                                  <a:lnTo>
                                    <a:pt x="264" y="532"/>
                                  </a:lnTo>
                                  <a:lnTo>
                                    <a:pt x="264" y="542"/>
                                  </a:lnTo>
                                  <a:lnTo>
                                    <a:pt x="264" y="552"/>
                                  </a:lnTo>
                                  <a:lnTo>
                                    <a:pt x="264" y="552"/>
                                  </a:lnTo>
                                  <a:lnTo>
                                    <a:pt x="269" y="542"/>
                                  </a:lnTo>
                                  <a:lnTo>
                                    <a:pt x="278" y="532"/>
                                  </a:lnTo>
                                  <a:lnTo>
                                    <a:pt x="293" y="523"/>
                                  </a:lnTo>
                                  <a:lnTo>
                                    <a:pt x="312" y="518"/>
                                  </a:lnTo>
                                  <a:lnTo>
                                    <a:pt x="331" y="513"/>
                                  </a:lnTo>
                                  <a:lnTo>
                                    <a:pt x="350" y="513"/>
                                  </a:lnTo>
                                  <a:lnTo>
                                    <a:pt x="369" y="513"/>
                                  </a:lnTo>
                                  <a:lnTo>
                                    <a:pt x="384" y="518"/>
                                  </a:lnTo>
                                  <a:lnTo>
                                    <a:pt x="403" y="532"/>
                                  </a:lnTo>
                                  <a:lnTo>
                                    <a:pt x="422" y="547"/>
                                  </a:lnTo>
                                  <a:lnTo>
                                    <a:pt x="437" y="566"/>
                                  </a:lnTo>
                                  <a:lnTo>
                                    <a:pt x="461" y="609"/>
                                  </a:lnTo>
                                  <a:lnTo>
                                    <a:pt x="475" y="657"/>
                                  </a:lnTo>
                                  <a:lnTo>
                                    <a:pt x="485" y="705"/>
                                  </a:lnTo>
                                  <a:lnTo>
                                    <a:pt x="494" y="753"/>
                                  </a:lnTo>
                                  <a:lnTo>
                                    <a:pt x="513" y="796"/>
                                  </a:lnTo>
                                  <a:lnTo>
                                    <a:pt x="533" y="825"/>
                                  </a:lnTo>
                                  <a:lnTo>
                                    <a:pt x="566" y="844"/>
                                  </a:lnTo>
                                  <a:lnTo>
                                    <a:pt x="609" y="854"/>
                                  </a:lnTo>
                                  <a:lnTo>
                                    <a:pt x="648" y="844"/>
                                  </a:lnTo>
                                  <a:lnTo>
                                    <a:pt x="677" y="830"/>
                                  </a:lnTo>
                                  <a:lnTo>
                                    <a:pt x="701" y="801"/>
                                  </a:lnTo>
                                  <a:lnTo>
                                    <a:pt x="725" y="768"/>
                                  </a:lnTo>
                                  <a:lnTo>
                                    <a:pt x="739" y="720"/>
                                  </a:lnTo>
                                  <a:lnTo>
                                    <a:pt x="749" y="662"/>
                                  </a:lnTo>
                                  <a:lnTo>
                                    <a:pt x="753" y="600"/>
                                  </a:lnTo>
                                  <a:lnTo>
                                    <a:pt x="753" y="528"/>
                                  </a:lnTo>
                                  <a:lnTo>
                                    <a:pt x="749" y="504"/>
                                  </a:lnTo>
                                  <a:lnTo>
                                    <a:pt x="744" y="470"/>
                                  </a:lnTo>
                                  <a:lnTo>
                                    <a:pt x="734" y="441"/>
                                  </a:lnTo>
                                  <a:lnTo>
                                    <a:pt x="720" y="408"/>
                                  </a:lnTo>
                                  <a:lnTo>
                                    <a:pt x="710" y="379"/>
                                  </a:lnTo>
                                  <a:lnTo>
                                    <a:pt x="696" y="350"/>
                                  </a:lnTo>
                                  <a:lnTo>
                                    <a:pt x="681" y="326"/>
                                  </a:lnTo>
                                  <a:lnTo>
                                    <a:pt x="667" y="312"/>
                                  </a:lnTo>
                                  <a:lnTo>
                                    <a:pt x="657" y="297"/>
                                  </a:lnTo>
                                  <a:lnTo>
                                    <a:pt x="648" y="278"/>
                                  </a:lnTo>
                                  <a:lnTo>
                                    <a:pt x="638" y="259"/>
                                  </a:lnTo>
                                  <a:lnTo>
                                    <a:pt x="633" y="240"/>
                                  </a:lnTo>
                                  <a:lnTo>
                                    <a:pt x="629" y="220"/>
                                  </a:lnTo>
                                  <a:lnTo>
                                    <a:pt x="629" y="201"/>
                                  </a:lnTo>
                                  <a:lnTo>
                                    <a:pt x="624" y="182"/>
                                  </a:lnTo>
                                  <a:lnTo>
                                    <a:pt x="624" y="172"/>
                                  </a:lnTo>
                                  <a:lnTo>
                                    <a:pt x="633" y="158"/>
                                  </a:lnTo>
                                  <a:lnTo>
                                    <a:pt x="643" y="201"/>
                                  </a:lnTo>
                                  <a:lnTo>
                                    <a:pt x="657" y="244"/>
                                  </a:lnTo>
                                  <a:lnTo>
                                    <a:pt x="677" y="283"/>
                                  </a:lnTo>
                                  <a:lnTo>
                                    <a:pt x="696" y="326"/>
                                  </a:lnTo>
                                  <a:lnTo>
                                    <a:pt x="715" y="360"/>
                                  </a:lnTo>
                                  <a:lnTo>
                                    <a:pt x="734" y="398"/>
                                  </a:lnTo>
                                  <a:lnTo>
                                    <a:pt x="749" y="432"/>
                                  </a:lnTo>
                                  <a:lnTo>
                                    <a:pt x="758" y="465"/>
                                  </a:lnTo>
                                  <a:lnTo>
                                    <a:pt x="768" y="446"/>
                                  </a:lnTo>
                                  <a:lnTo>
                                    <a:pt x="792" y="427"/>
                                  </a:lnTo>
                                  <a:lnTo>
                                    <a:pt x="806" y="408"/>
                                  </a:lnTo>
                                  <a:lnTo>
                                    <a:pt x="816" y="388"/>
                                  </a:lnTo>
                                  <a:lnTo>
                                    <a:pt x="821" y="369"/>
                                  </a:lnTo>
                                  <a:lnTo>
                                    <a:pt x="816" y="350"/>
                                  </a:lnTo>
                                  <a:lnTo>
                                    <a:pt x="806" y="331"/>
                                  </a:lnTo>
                                  <a:lnTo>
                                    <a:pt x="792" y="312"/>
                                  </a:lnTo>
                                  <a:lnTo>
                                    <a:pt x="773" y="297"/>
                                  </a:lnTo>
                                  <a:lnTo>
                                    <a:pt x="758" y="283"/>
                                  </a:lnTo>
                                  <a:lnTo>
                                    <a:pt x="753" y="273"/>
                                  </a:lnTo>
                                  <a:lnTo>
                                    <a:pt x="749" y="259"/>
                                  </a:lnTo>
                                  <a:lnTo>
                                    <a:pt x="753" y="249"/>
                                  </a:lnTo>
                                  <a:lnTo>
                                    <a:pt x="758" y="240"/>
                                  </a:lnTo>
                                  <a:lnTo>
                                    <a:pt x="768" y="235"/>
                                  </a:lnTo>
                                  <a:lnTo>
                                    <a:pt x="777" y="225"/>
                                  </a:lnTo>
                                  <a:lnTo>
                                    <a:pt x="792" y="220"/>
                                  </a:lnTo>
                                  <a:lnTo>
                                    <a:pt x="801" y="216"/>
                                  </a:lnTo>
                                  <a:lnTo>
                                    <a:pt x="806" y="201"/>
                                  </a:lnTo>
                                  <a:lnTo>
                                    <a:pt x="811" y="182"/>
                                  </a:lnTo>
                                  <a:lnTo>
                                    <a:pt x="816" y="163"/>
                                  </a:lnTo>
                                  <a:lnTo>
                                    <a:pt x="811" y="144"/>
                                  </a:lnTo>
                                  <a:lnTo>
                                    <a:pt x="806" y="120"/>
                                  </a:lnTo>
                                  <a:lnTo>
                                    <a:pt x="792" y="100"/>
                                  </a:lnTo>
                                  <a:lnTo>
                                    <a:pt x="777" y="86"/>
                                  </a:lnTo>
                                  <a:lnTo>
                                    <a:pt x="758" y="76"/>
                                  </a:lnTo>
                                  <a:lnTo>
                                    <a:pt x="744" y="76"/>
                                  </a:lnTo>
                                  <a:lnTo>
                                    <a:pt x="729" y="76"/>
                                  </a:lnTo>
                                  <a:lnTo>
                                    <a:pt x="720" y="86"/>
                                  </a:lnTo>
                                  <a:lnTo>
                                    <a:pt x="710" y="96"/>
                                  </a:lnTo>
                                  <a:lnTo>
                                    <a:pt x="701" y="110"/>
                                  </a:lnTo>
                                  <a:lnTo>
                                    <a:pt x="691" y="120"/>
                                  </a:lnTo>
                                  <a:lnTo>
                                    <a:pt x="686" y="134"/>
                                  </a:lnTo>
                                  <a:lnTo>
                                    <a:pt x="681" y="115"/>
                                  </a:lnTo>
                                  <a:lnTo>
                                    <a:pt x="681" y="100"/>
                                  </a:lnTo>
                                  <a:lnTo>
                                    <a:pt x="677" y="86"/>
                                  </a:lnTo>
                                  <a:lnTo>
                                    <a:pt x="672" y="72"/>
                                  </a:lnTo>
                                  <a:lnTo>
                                    <a:pt x="667" y="62"/>
                                  </a:lnTo>
                                  <a:lnTo>
                                    <a:pt x="657" y="57"/>
                                  </a:lnTo>
                                  <a:lnTo>
                                    <a:pt x="648" y="52"/>
                                  </a:lnTo>
                                  <a:lnTo>
                                    <a:pt x="638" y="52"/>
                                  </a:lnTo>
                                  <a:lnTo>
                                    <a:pt x="629" y="52"/>
                                  </a:lnTo>
                                  <a:lnTo>
                                    <a:pt x="619" y="57"/>
                                  </a:lnTo>
                                  <a:lnTo>
                                    <a:pt x="609" y="67"/>
                                  </a:lnTo>
                                  <a:lnTo>
                                    <a:pt x="595" y="76"/>
                                  </a:lnTo>
                                  <a:lnTo>
                                    <a:pt x="590" y="91"/>
                                  </a:lnTo>
                                  <a:lnTo>
                                    <a:pt x="581" y="105"/>
                                  </a:lnTo>
                                  <a:lnTo>
                                    <a:pt x="576" y="124"/>
                                  </a:lnTo>
                                  <a:lnTo>
                                    <a:pt x="571" y="148"/>
                                  </a:lnTo>
                                  <a:lnTo>
                                    <a:pt x="571" y="120"/>
                                  </a:lnTo>
                                  <a:lnTo>
                                    <a:pt x="566" y="96"/>
                                  </a:lnTo>
                                  <a:lnTo>
                                    <a:pt x="561" y="76"/>
                                  </a:lnTo>
                                  <a:lnTo>
                                    <a:pt x="557" y="57"/>
                                  </a:lnTo>
                                  <a:lnTo>
                                    <a:pt x="547" y="52"/>
                                  </a:lnTo>
                                  <a:lnTo>
                                    <a:pt x="542" y="48"/>
                                  </a:lnTo>
                                  <a:lnTo>
                                    <a:pt x="533" y="43"/>
                                  </a:lnTo>
                                  <a:lnTo>
                                    <a:pt x="523" y="48"/>
                                  </a:lnTo>
                                  <a:lnTo>
                                    <a:pt x="513" y="43"/>
                                  </a:lnTo>
                                  <a:lnTo>
                                    <a:pt x="504" y="43"/>
                                  </a:lnTo>
                                  <a:lnTo>
                                    <a:pt x="494" y="43"/>
                                  </a:lnTo>
                                  <a:lnTo>
                                    <a:pt x="480" y="38"/>
                                  </a:lnTo>
                                  <a:lnTo>
                                    <a:pt x="470" y="33"/>
                                  </a:lnTo>
                                  <a:lnTo>
                                    <a:pt x="461" y="28"/>
                                  </a:lnTo>
                                  <a:lnTo>
                                    <a:pt x="456" y="14"/>
                                  </a:lnTo>
                                  <a:lnTo>
                                    <a:pt x="451" y="0"/>
                                  </a:lnTo>
                                  <a:lnTo>
                                    <a:pt x="437" y="24"/>
                                  </a:lnTo>
                                  <a:lnTo>
                                    <a:pt x="441" y="52"/>
                                  </a:lnTo>
                                  <a:lnTo>
                                    <a:pt x="446" y="76"/>
                                  </a:lnTo>
                                  <a:lnTo>
                                    <a:pt x="456" y="100"/>
                                  </a:lnTo>
                                  <a:lnTo>
                                    <a:pt x="465" y="115"/>
                                  </a:lnTo>
                                  <a:lnTo>
                                    <a:pt x="480" y="124"/>
                                  </a:lnTo>
                                  <a:lnTo>
                                    <a:pt x="494" y="144"/>
                                  </a:lnTo>
                                  <a:lnTo>
                                    <a:pt x="509" y="158"/>
                                  </a:lnTo>
                                  <a:lnTo>
                                    <a:pt x="518" y="172"/>
                                  </a:lnTo>
                                  <a:lnTo>
                                    <a:pt x="528" y="187"/>
                                  </a:lnTo>
                                  <a:lnTo>
                                    <a:pt x="542" y="201"/>
                                  </a:lnTo>
                                  <a:lnTo>
                                    <a:pt x="547" y="211"/>
                                  </a:lnTo>
                                  <a:lnTo>
                                    <a:pt x="552" y="220"/>
                                  </a:lnTo>
                                  <a:lnTo>
                                    <a:pt x="547" y="230"/>
                                  </a:lnTo>
                                  <a:lnTo>
                                    <a:pt x="537" y="230"/>
                                  </a:lnTo>
                                  <a:lnTo>
                                    <a:pt x="528" y="216"/>
                                  </a:lnTo>
                                  <a:lnTo>
                                    <a:pt x="518" y="206"/>
                                  </a:lnTo>
                                  <a:lnTo>
                                    <a:pt x="509" y="192"/>
                                  </a:lnTo>
                                  <a:lnTo>
                                    <a:pt x="499" y="177"/>
                                  </a:lnTo>
                                  <a:lnTo>
                                    <a:pt x="489" y="158"/>
                                  </a:lnTo>
                                  <a:lnTo>
                                    <a:pt x="475" y="144"/>
                                  </a:lnTo>
                                  <a:lnTo>
                                    <a:pt x="465" y="124"/>
                                  </a:lnTo>
                                  <a:lnTo>
                                    <a:pt x="456" y="115"/>
                                  </a:lnTo>
                                  <a:lnTo>
                                    <a:pt x="446" y="11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37" name="Freeform 56"/>
                          <wps:cNvSpPr>
                            <a:spLocks/>
                          </wps:cNvSpPr>
                          <wps:spPr bwMode="auto">
                            <a:xfrm>
                              <a:off x="10027" y="1894"/>
                              <a:ext cx="77" cy="174"/>
                            </a:xfrm>
                            <a:custGeom>
                              <a:avLst/>
                              <a:gdLst>
                                <a:gd name="T0" fmla="*/ 38 w 77"/>
                                <a:gd name="T1" fmla="*/ 182 h 182"/>
                                <a:gd name="T2" fmla="*/ 48 w 77"/>
                                <a:gd name="T3" fmla="*/ 173 h 182"/>
                                <a:gd name="T4" fmla="*/ 58 w 77"/>
                                <a:gd name="T5" fmla="*/ 153 h 182"/>
                                <a:gd name="T6" fmla="*/ 67 w 77"/>
                                <a:gd name="T7" fmla="*/ 134 h 182"/>
                                <a:gd name="T8" fmla="*/ 77 w 77"/>
                                <a:gd name="T9" fmla="*/ 105 h 182"/>
                                <a:gd name="T10" fmla="*/ 77 w 77"/>
                                <a:gd name="T11" fmla="*/ 81 h 182"/>
                                <a:gd name="T12" fmla="*/ 77 w 77"/>
                                <a:gd name="T13" fmla="*/ 53 h 182"/>
                                <a:gd name="T14" fmla="*/ 77 w 77"/>
                                <a:gd name="T15" fmla="*/ 29 h 182"/>
                                <a:gd name="T16" fmla="*/ 72 w 77"/>
                                <a:gd name="T17" fmla="*/ 0 h 182"/>
                                <a:gd name="T18" fmla="*/ 67 w 77"/>
                                <a:gd name="T19" fmla="*/ 19 h 182"/>
                                <a:gd name="T20" fmla="*/ 62 w 77"/>
                                <a:gd name="T21" fmla="*/ 43 h 182"/>
                                <a:gd name="T22" fmla="*/ 58 w 77"/>
                                <a:gd name="T23" fmla="*/ 57 h 182"/>
                                <a:gd name="T24" fmla="*/ 53 w 77"/>
                                <a:gd name="T25" fmla="*/ 77 h 182"/>
                                <a:gd name="T26" fmla="*/ 43 w 77"/>
                                <a:gd name="T27" fmla="*/ 86 h 182"/>
                                <a:gd name="T28" fmla="*/ 34 w 77"/>
                                <a:gd name="T29" fmla="*/ 96 h 182"/>
                                <a:gd name="T30" fmla="*/ 19 w 77"/>
                                <a:gd name="T31" fmla="*/ 96 h 182"/>
                                <a:gd name="T32" fmla="*/ 0 w 77"/>
                                <a:gd name="T33" fmla="*/ 91 h 182"/>
                                <a:gd name="T34" fmla="*/ 38 w 77"/>
                                <a:gd name="T35" fmla="*/ 182 h 1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77" h="182">
                                  <a:moveTo>
                                    <a:pt x="38" y="182"/>
                                  </a:moveTo>
                                  <a:lnTo>
                                    <a:pt x="48" y="173"/>
                                  </a:lnTo>
                                  <a:lnTo>
                                    <a:pt x="58" y="153"/>
                                  </a:lnTo>
                                  <a:lnTo>
                                    <a:pt x="67" y="134"/>
                                  </a:lnTo>
                                  <a:lnTo>
                                    <a:pt x="77" y="105"/>
                                  </a:lnTo>
                                  <a:lnTo>
                                    <a:pt x="77" y="81"/>
                                  </a:lnTo>
                                  <a:lnTo>
                                    <a:pt x="77" y="53"/>
                                  </a:lnTo>
                                  <a:lnTo>
                                    <a:pt x="77" y="29"/>
                                  </a:lnTo>
                                  <a:lnTo>
                                    <a:pt x="72" y="0"/>
                                  </a:lnTo>
                                  <a:lnTo>
                                    <a:pt x="67" y="19"/>
                                  </a:lnTo>
                                  <a:lnTo>
                                    <a:pt x="62" y="43"/>
                                  </a:lnTo>
                                  <a:lnTo>
                                    <a:pt x="58" y="57"/>
                                  </a:lnTo>
                                  <a:lnTo>
                                    <a:pt x="53" y="77"/>
                                  </a:lnTo>
                                  <a:lnTo>
                                    <a:pt x="43" y="86"/>
                                  </a:lnTo>
                                  <a:lnTo>
                                    <a:pt x="34" y="96"/>
                                  </a:lnTo>
                                  <a:lnTo>
                                    <a:pt x="19" y="96"/>
                                  </a:lnTo>
                                  <a:lnTo>
                                    <a:pt x="0" y="91"/>
                                  </a:lnTo>
                                  <a:lnTo>
                                    <a:pt x="38" y="182"/>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38" name="Freeform 57"/>
                          <wps:cNvSpPr>
                            <a:spLocks/>
                          </wps:cNvSpPr>
                          <wps:spPr bwMode="auto">
                            <a:xfrm>
                              <a:off x="10104" y="2063"/>
                              <a:ext cx="62" cy="83"/>
                            </a:xfrm>
                            <a:custGeom>
                              <a:avLst/>
                              <a:gdLst>
                                <a:gd name="T0" fmla="*/ 53 w 62"/>
                                <a:gd name="T1" fmla="*/ 77 h 87"/>
                                <a:gd name="T2" fmla="*/ 57 w 62"/>
                                <a:gd name="T3" fmla="*/ 53 h 87"/>
                                <a:gd name="T4" fmla="*/ 62 w 62"/>
                                <a:gd name="T5" fmla="*/ 39 h 87"/>
                                <a:gd name="T6" fmla="*/ 57 w 62"/>
                                <a:gd name="T7" fmla="*/ 20 h 87"/>
                                <a:gd name="T8" fmla="*/ 53 w 62"/>
                                <a:gd name="T9" fmla="*/ 5 h 87"/>
                                <a:gd name="T10" fmla="*/ 43 w 62"/>
                                <a:gd name="T11" fmla="*/ 5 h 87"/>
                                <a:gd name="T12" fmla="*/ 38 w 62"/>
                                <a:gd name="T13" fmla="*/ 0 h 87"/>
                                <a:gd name="T14" fmla="*/ 33 w 62"/>
                                <a:gd name="T15" fmla="*/ 0 h 87"/>
                                <a:gd name="T16" fmla="*/ 29 w 62"/>
                                <a:gd name="T17" fmla="*/ 5 h 87"/>
                                <a:gd name="T18" fmla="*/ 24 w 62"/>
                                <a:gd name="T19" fmla="*/ 5 h 87"/>
                                <a:gd name="T20" fmla="*/ 19 w 62"/>
                                <a:gd name="T21" fmla="*/ 10 h 87"/>
                                <a:gd name="T22" fmla="*/ 14 w 62"/>
                                <a:gd name="T23" fmla="*/ 15 h 87"/>
                                <a:gd name="T24" fmla="*/ 9 w 62"/>
                                <a:gd name="T25" fmla="*/ 20 h 87"/>
                                <a:gd name="T26" fmla="*/ 0 w 62"/>
                                <a:gd name="T27" fmla="*/ 29 h 87"/>
                                <a:gd name="T28" fmla="*/ 0 w 62"/>
                                <a:gd name="T29" fmla="*/ 48 h 87"/>
                                <a:gd name="T30" fmla="*/ 5 w 62"/>
                                <a:gd name="T31" fmla="*/ 63 h 87"/>
                                <a:gd name="T32" fmla="*/ 9 w 62"/>
                                <a:gd name="T33" fmla="*/ 77 h 87"/>
                                <a:gd name="T34" fmla="*/ 19 w 62"/>
                                <a:gd name="T35" fmla="*/ 82 h 87"/>
                                <a:gd name="T36" fmla="*/ 29 w 62"/>
                                <a:gd name="T37" fmla="*/ 87 h 87"/>
                                <a:gd name="T38" fmla="*/ 43 w 62"/>
                                <a:gd name="T39" fmla="*/ 82 h 87"/>
                                <a:gd name="T40" fmla="*/ 53 w 62"/>
                                <a:gd name="T41" fmla="*/ 77 h 8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Lst>
                              <a:rect l="0" t="0" r="r" b="b"/>
                              <a:pathLst>
                                <a:path w="62" h="87">
                                  <a:moveTo>
                                    <a:pt x="53" y="77"/>
                                  </a:moveTo>
                                  <a:lnTo>
                                    <a:pt x="57" y="53"/>
                                  </a:lnTo>
                                  <a:lnTo>
                                    <a:pt x="62" y="39"/>
                                  </a:lnTo>
                                  <a:lnTo>
                                    <a:pt x="57" y="20"/>
                                  </a:lnTo>
                                  <a:lnTo>
                                    <a:pt x="53" y="5"/>
                                  </a:lnTo>
                                  <a:lnTo>
                                    <a:pt x="43" y="5"/>
                                  </a:lnTo>
                                  <a:lnTo>
                                    <a:pt x="38" y="0"/>
                                  </a:lnTo>
                                  <a:lnTo>
                                    <a:pt x="33" y="0"/>
                                  </a:lnTo>
                                  <a:lnTo>
                                    <a:pt x="29" y="5"/>
                                  </a:lnTo>
                                  <a:lnTo>
                                    <a:pt x="24" y="5"/>
                                  </a:lnTo>
                                  <a:lnTo>
                                    <a:pt x="19" y="10"/>
                                  </a:lnTo>
                                  <a:lnTo>
                                    <a:pt x="14" y="15"/>
                                  </a:lnTo>
                                  <a:lnTo>
                                    <a:pt x="9" y="20"/>
                                  </a:lnTo>
                                  <a:lnTo>
                                    <a:pt x="0" y="29"/>
                                  </a:lnTo>
                                  <a:lnTo>
                                    <a:pt x="0" y="48"/>
                                  </a:lnTo>
                                  <a:lnTo>
                                    <a:pt x="5" y="63"/>
                                  </a:lnTo>
                                  <a:lnTo>
                                    <a:pt x="9" y="77"/>
                                  </a:lnTo>
                                  <a:lnTo>
                                    <a:pt x="19" y="82"/>
                                  </a:lnTo>
                                  <a:lnTo>
                                    <a:pt x="29" y="87"/>
                                  </a:lnTo>
                                  <a:lnTo>
                                    <a:pt x="43" y="82"/>
                                  </a:lnTo>
                                  <a:lnTo>
                                    <a:pt x="53" y="77"/>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39" name="Freeform 58"/>
                          <wps:cNvSpPr>
                            <a:spLocks/>
                          </wps:cNvSpPr>
                          <wps:spPr bwMode="auto">
                            <a:xfrm>
                              <a:off x="8760" y="1481"/>
                              <a:ext cx="1190" cy="587"/>
                            </a:xfrm>
                            <a:custGeom>
                              <a:avLst/>
                              <a:gdLst>
                                <a:gd name="T0" fmla="*/ 1037 w 1190"/>
                                <a:gd name="T1" fmla="*/ 91 h 614"/>
                                <a:gd name="T2" fmla="*/ 897 w 1190"/>
                                <a:gd name="T3" fmla="*/ 110 h 614"/>
                                <a:gd name="T4" fmla="*/ 758 w 1190"/>
                                <a:gd name="T5" fmla="*/ 187 h 614"/>
                                <a:gd name="T6" fmla="*/ 667 w 1190"/>
                                <a:gd name="T7" fmla="*/ 336 h 614"/>
                                <a:gd name="T8" fmla="*/ 657 w 1190"/>
                                <a:gd name="T9" fmla="*/ 302 h 614"/>
                                <a:gd name="T10" fmla="*/ 643 w 1190"/>
                                <a:gd name="T11" fmla="*/ 192 h 614"/>
                                <a:gd name="T12" fmla="*/ 590 w 1190"/>
                                <a:gd name="T13" fmla="*/ 182 h 614"/>
                                <a:gd name="T14" fmla="*/ 566 w 1190"/>
                                <a:gd name="T15" fmla="*/ 158 h 614"/>
                                <a:gd name="T16" fmla="*/ 509 w 1190"/>
                                <a:gd name="T17" fmla="*/ 53 h 614"/>
                                <a:gd name="T18" fmla="*/ 465 w 1190"/>
                                <a:gd name="T19" fmla="*/ 9 h 614"/>
                                <a:gd name="T20" fmla="*/ 432 w 1190"/>
                                <a:gd name="T21" fmla="*/ 115 h 614"/>
                                <a:gd name="T22" fmla="*/ 485 w 1190"/>
                                <a:gd name="T23" fmla="*/ 249 h 614"/>
                                <a:gd name="T24" fmla="*/ 374 w 1190"/>
                                <a:gd name="T25" fmla="*/ 125 h 614"/>
                                <a:gd name="T26" fmla="*/ 273 w 1190"/>
                                <a:gd name="T27" fmla="*/ 91 h 614"/>
                                <a:gd name="T28" fmla="*/ 273 w 1190"/>
                                <a:gd name="T29" fmla="*/ 158 h 614"/>
                                <a:gd name="T30" fmla="*/ 345 w 1190"/>
                                <a:gd name="T31" fmla="*/ 259 h 614"/>
                                <a:gd name="T32" fmla="*/ 393 w 1190"/>
                                <a:gd name="T33" fmla="*/ 293 h 614"/>
                                <a:gd name="T34" fmla="*/ 321 w 1190"/>
                                <a:gd name="T35" fmla="*/ 283 h 614"/>
                                <a:gd name="T36" fmla="*/ 254 w 1190"/>
                                <a:gd name="T37" fmla="*/ 273 h 614"/>
                                <a:gd name="T38" fmla="*/ 187 w 1190"/>
                                <a:gd name="T39" fmla="*/ 240 h 614"/>
                                <a:gd name="T40" fmla="*/ 129 w 1190"/>
                                <a:gd name="T41" fmla="*/ 182 h 614"/>
                                <a:gd name="T42" fmla="*/ 91 w 1190"/>
                                <a:gd name="T43" fmla="*/ 182 h 614"/>
                                <a:gd name="T44" fmla="*/ 77 w 1190"/>
                                <a:gd name="T45" fmla="*/ 163 h 614"/>
                                <a:gd name="T46" fmla="*/ 110 w 1190"/>
                                <a:gd name="T47" fmla="*/ 168 h 614"/>
                                <a:gd name="T48" fmla="*/ 144 w 1190"/>
                                <a:gd name="T49" fmla="*/ 139 h 614"/>
                                <a:gd name="T50" fmla="*/ 144 w 1190"/>
                                <a:gd name="T51" fmla="*/ 67 h 614"/>
                                <a:gd name="T52" fmla="*/ 96 w 1190"/>
                                <a:gd name="T53" fmla="*/ 19 h 614"/>
                                <a:gd name="T54" fmla="*/ 33 w 1190"/>
                                <a:gd name="T55" fmla="*/ 38 h 614"/>
                                <a:gd name="T56" fmla="*/ 0 w 1190"/>
                                <a:gd name="T57" fmla="*/ 129 h 614"/>
                                <a:gd name="T58" fmla="*/ 77 w 1190"/>
                                <a:gd name="T59" fmla="*/ 264 h 614"/>
                                <a:gd name="T60" fmla="*/ 182 w 1190"/>
                                <a:gd name="T61" fmla="*/ 326 h 614"/>
                                <a:gd name="T62" fmla="*/ 302 w 1190"/>
                                <a:gd name="T63" fmla="*/ 345 h 614"/>
                                <a:gd name="T64" fmla="*/ 417 w 1190"/>
                                <a:gd name="T65" fmla="*/ 355 h 614"/>
                                <a:gd name="T66" fmla="*/ 509 w 1190"/>
                                <a:gd name="T67" fmla="*/ 379 h 614"/>
                                <a:gd name="T68" fmla="*/ 561 w 1190"/>
                                <a:gd name="T69" fmla="*/ 456 h 614"/>
                                <a:gd name="T70" fmla="*/ 557 w 1190"/>
                                <a:gd name="T71" fmla="*/ 557 h 614"/>
                                <a:gd name="T72" fmla="*/ 485 w 1190"/>
                                <a:gd name="T73" fmla="*/ 561 h 614"/>
                                <a:gd name="T74" fmla="*/ 475 w 1190"/>
                                <a:gd name="T75" fmla="*/ 499 h 614"/>
                                <a:gd name="T76" fmla="*/ 494 w 1190"/>
                                <a:gd name="T77" fmla="*/ 461 h 614"/>
                                <a:gd name="T78" fmla="*/ 456 w 1190"/>
                                <a:gd name="T79" fmla="*/ 465 h 614"/>
                                <a:gd name="T80" fmla="*/ 437 w 1190"/>
                                <a:gd name="T81" fmla="*/ 470 h 614"/>
                                <a:gd name="T82" fmla="*/ 413 w 1190"/>
                                <a:gd name="T83" fmla="*/ 446 h 614"/>
                                <a:gd name="T84" fmla="*/ 384 w 1190"/>
                                <a:gd name="T85" fmla="*/ 461 h 614"/>
                                <a:gd name="T86" fmla="*/ 408 w 1190"/>
                                <a:gd name="T87" fmla="*/ 528 h 614"/>
                                <a:gd name="T88" fmla="*/ 461 w 1190"/>
                                <a:gd name="T89" fmla="*/ 590 h 614"/>
                                <a:gd name="T90" fmla="*/ 542 w 1190"/>
                                <a:gd name="T91" fmla="*/ 614 h 614"/>
                                <a:gd name="T92" fmla="*/ 638 w 1190"/>
                                <a:gd name="T93" fmla="*/ 581 h 614"/>
                                <a:gd name="T94" fmla="*/ 715 w 1190"/>
                                <a:gd name="T95" fmla="*/ 465 h 614"/>
                                <a:gd name="T96" fmla="*/ 782 w 1190"/>
                                <a:gd name="T97" fmla="*/ 365 h 614"/>
                                <a:gd name="T98" fmla="*/ 859 w 1190"/>
                                <a:gd name="T99" fmla="*/ 293 h 614"/>
                                <a:gd name="T100" fmla="*/ 945 w 1190"/>
                                <a:gd name="T101" fmla="*/ 235 h 614"/>
                                <a:gd name="T102" fmla="*/ 1065 w 1190"/>
                                <a:gd name="T103" fmla="*/ 206 h 614"/>
                                <a:gd name="T104" fmla="*/ 1181 w 1190"/>
                                <a:gd name="T105" fmla="*/ 201 h 614"/>
                                <a:gd name="T106" fmla="*/ 1142 w 1190"/>
                                <a:gd name="T107" fmla="*/ 153 h 61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1190" h="614">
                                  <a:moveTo>
                                    <a:pt x="1128" y="105"/>
                                  </a:moveTo>
                                  <a:lnTo>
                                    <a:pt x="1099" y="101"/>
                                  </a:lnTo>
                                  <a:lnTo>
                                    <a:pt x="1070" y="91"/>
                                  </a:lnTo>
                                  <a:lnTo>
                                    <a:pt x="1037" y="91"/>
                                  </a:lnTo>
                                  <a:lnTo>
                                    <a:pt x="1003" y="91"/>
                                  </a:lnTo>
                                  <a:lnTo>
                                    <a:pt x="969" y="96"/>
                                  </a:lnTo>
                                  <a:lnTo>
                                    <a:pt x="931" y="101"/>
                                  </a:lnTo>
                                  <a:lnTo>
                                    <a:pt x="897" y="110"/>
                                  </a:lnTo>
                                  <a:lnTo>
                                    <a:pt x="859" y="125"/>
                                  </a:lnTo>
                                  <a:lnTo>
                                    <a:pt x="825" y="144"/>
                                  </a:lnTo>
                                  <a:lnTo>
                                    <a:pt x="792" y="163"/>
                                  </a:lnTo>
                                  <a:lnTo>
                                    <a:pt x="758" y="187"/>
                                  </a:lnTo>
                                  <a:lnTo>
                                    <a:pt x="729" y="221"/>
                                  </a:lnTo>
                                  <a:lnTo>
                                    <a:pt x="705" y="254"/>
                                  </a:lnTo>
                                  <a:lnTo>
                                    <a:pt x="686" y="293"/>
                                  </a:lnTo>
                                  <a:lnTo>
                                    <a:pt x="667" y="336"/>
                                  </a:lnTo>
                                  <a:lnTo>
                                    <a:pt x="657" y="389"/>
                                  </a:lnTo>
                                  <a:lnTo>
                                    <a:pt x="653" y="369"/>
                                  </a:lnTo>
                                  <a:lnTo>
                                    <a:pt x="653" y="336"/>
                                  </a:lnTo>
                                  <a:lnTo>
                                    <a:pt x="657" y="302"/>
                                  </a:lnTo>
                                  <a:lnTo>
                                    <a:pt x="662" y="259"/>
                                  </a:lnTo>
                                  <a:lnTo>
                                    <a:pt x="657" y="240"/>
                                  </a:lnTo>
                                  <a:lnTo>
                                    <a:pt x="653" y="216"/>
                                  </a:lnTo>
                                  <a:lnTo>
                                    <a:pt x="643" y="192"/>
                                  </a:lnTo>
                                  <a:lnTo>
                                    <a:pt x="633" y="177"/>
                                  </a:lnTo>
                                  <a:lnTo>
                                    <a:pt x="619" y="168"/>
                                  </a:lnTo>
                                  <a:lnTo>
                                    <a:pt x="605" y="168"/>
                                  </a:lnTo>
                                  <a:lnTo>
                                    <a:pt x="590" y="182"/>
                                  </a:lnTo>
                                  <a:lnTo>
                                    <a:pt x="576" y="211"/>
                                  </a:lnTo>
                                  <a:lnTo>
                                    <a:pt x="571" y="230"/>
                                  </a:lnTo>
                                  <a:lnTo>
                                    <a:pt x="561" y="216"/>
                                  </a:lnTo>
                                  <a:lnTo>
                                    <a:pt x="566" y="158"/>
                                  </a:lnTo>
                                  <a:lnTo>
                                    <a:pt x="561" y="115"/>
                                  </a:lnTo>
                                  <a:lnTo>
                                    <a:pt x="547" y="86"/>
                                  </a:lnTo>
                                  <a:lnTo>
                                    <a:pt x="533" y="67"/>
                                  </a:lnTo>
                                  <a:lnTo>
                                    <a:pt x="509" y="53"/>
                                  </a:lnTo>
                                  <a:lnTo>
                                    <a:pt x="494" y="38"/>
                                  </a:lnTo>
                                  <a:lnTo>
                                    <a:pt x="480" y="24"/>
                                  </a:lnTo>
                                  <a:lnTo>
                                    <a:pt x="480" y="0"/>
                                  </a:lnTo>
                                  <a:lnTo>
                                    <a:pt x="465" y="9"/>
                                  </a:lnTo>
                                  <a:lnTo>
                                    <a:pt x="451" y="29"/>
                                  </a:lnTo>
                                  <a:lnTo>
                                    <a:pt x="441" y="53"/>
                                  </a:lnTo>
                                  <a:lnTo>
                                    <a:pt x="437" y="81"/>
                                  </a:lnTo>
                                  <a:lnTo>
                                    <a:pt x="432" y="115"/>
                                  </a:lnTo>
                                  <a:lnTo>
                                    <a:pt x="437" y="149"/>
                                  </a:lnTo>
                                  <a:lnTo>
                                    <a:pt x="446" y="182"/>
                                  </a:lnTo>
                                  <a:lnTo>
                                    <a:pt x="470" y="221"/>
                                  </a:lnTo>
                                  <a:lnTo>
                                    <a:pt x="485" y="249"/>
                                  </a:lnTo>
                                  <a:lnTo>
                                    <a:pt x="470" y="249"/>
                                  </a:lnTo>
                                  <a:lnTo>
                                    <a:pt x="441" y="187"/>
                                  </a:lnTo>
                                  <a:lnTo>
                                    <a:pt x="408" y="149"/>
                                  </a:lnTo>
                                  <a:lnTo>
                                    <a:pt x="374" y="125"/>
                                  </a:lnTo>
                                  <a:lnTo>
                                    <a:pt x="345" y="115"/>
                                  </a:lnTo>
                                  <a:lnTo>
                                    <a:pt x="312" y="105"/>
                                  </a:lnTo>
                                  <a:lnTo>
                                    <a:pt x="288" y="101"/>
                                  </a:lnTo>
                                  <a:lnTo>
                                    <a:pt x="273" y="91"/>
                                  </a:lnTo>
                                  <a:lnTo>
                                    <a:pt x="269" y="77"/>
                                  </a:lnTo>
                                  <a:lnTo>
                                    <a:pt x="264" y="101"/>
                                  </a:lnTo>
                                  <a:lnTo>
                                    <a:pt x="264" y="129"/>
                                  </a:lnTo>
                                  <a:lnTo>
                                    <a:pt x="273" y="158"/>
                                  </a:lnTo>
                                  <a:lnTo>
                                    <a:pt x="288" y="187"/>
                                  </a:lnTo>
                                  <a:lnTo>
                                    <a:pt x="302" y="216"/>
                                  </a:lnTo>
                                  <a:lnTo>
                                    <a:pt x="326" y="240"/>
                                  </a:lnTo>
                                  <a:lnTo>
                                    <a:pt x="345" y="259"/>
                                  </a:lnTo>
                                  <a:lnTo>
                                    <a:pt x="369" y="269"/>
                                  </a:lnTo>
                                  <a:lnTo>
                                    <a:pt x="422" y="278"/>
                                  </a:lnTo>
                                  <a:lnTo>
                                    <a:pt x="413" y="302"/>
                                  </a:lnTo>
                                  <a:lnTo>
                                    <a:pt x="393" y="293"/>
                                  </a:lnTo>
                                  <a:lnTo>
                                    <a:pt x="374" y="293"/>
                                  </a:lnTo>
                                  <a:lnTo>
                                    <a:pt x="355" y="288"/>
                                  </a:lnTo>
                                  <a:lnTo>
                                    <a:pt x="341" y="283"/>
                                  </a:lnTo>
                                  <a:lnTo>
                                    <a:pt x="321" y="283"/>
                                  </a:lnTo>
                                  <a:lnTo>
                                    <a:pt x="307" y="283"/>
                                  </a:lnTo>
                                  <a:lnTo>
                                    <a:pt x="288" y="278"/>
                                  </a:lnTo>
                                  <a:lnTo>
                                    <a:pt x="273" y="278"/>
                                  </a:lnTo>
                                  <a:lnTo>
                                    <a:pt x="254" y="273"/>
                                  </a:lnTo>
                                  <a:lnTo>
                                    <a:pt x="240" y="269"/>
                                  </a:lnTo>
                                  <a:lnTo>
                                    <a:pt x="221" y="264"/>
                                  </a:lnTo>
                                  <a:lnTo>
                                    <a:pt x="206" y="254"/>
                                  </a:lnTo>
                                  <a:lnTo>
                                    <a:pt x="187" y="240"/>
                                  </a:lnTo>
                                  <a:lnTo>
                                    <a:pt x="173" y="225"/>
                                  </a:lnTo>
                                  <a:lnTo>
                                    <a:pt x="158" y="206"/>
                                  </a:lnTo>
                                  <a:lnTo>
                                    <a:pt x="139" y="182"/>
                                  </a:lnTo>
                                  <a:lnTo>
                                    <a:pt x="129" y="182"/>
                                  </a:lnTo>
                                  <a:lnTo>
                                    <a:pt x="120" y="182"/>
                                  </a:lnTo>
                                  <a:lnTo>
                                    <a:pt x="110" y="182"/>
                                  </a:lnTo>
                                  <a:lnTo>
                                    <a:pt x="101" y="182"/>
                                  </a:lnTo>
                                  <a:lnTo>
                                    <a:pt x="91" y="182"/>
                                  </a:lnTo>
                                  <a:lnTo>
                                    <a:pt x="81" y="177"/>
                                  </a:lnTo>
                                  <a:lnTo>
                                    <a:pt x="77" y="173"/>
                                  </a:lnTo>
                                  <a:lnTo>
                                    <a:pt x="67" y="163"/>
                                  </a:lnTo>
                                  <a:lnTo>
                                    <a:pt x="77" y="163"/>
                                  </a:lnTo>
                                  <a:lnTo>
                                    <a:pt x="81" y="163"/>
                                  </a:lnTo>
                                  <a:lnTo>
                                    <a:pt x="91" y="168"/>
                                  </a:lnTo>
                                  <a:lnTo>
                                    <a:pt x="101" y="168"/>
                                  </a:lnTo>
                                  <a:lnTo>
                                    <a:pt x="110" y="168"/>
                                  </a:lnTo>
                                  <a:lnTo>
                                    <a:pt x="115" y="168"/>
                                  </a:lnTo>
                                  <a:lnTo>
                                    <a:pt x="129" y="168"/>
                                  </a:lnTo>
                                  <a:lnTo>
                                    <a:pt x="134" y="158"/>
                                  </a:lnTo>
                                  <a:lnTo>
                                    <a:pt x="144" y="139"/>
                                  </a:lnTo>
                                  <a:lnTo>
                                    <a:pt x="149" y="120"/>
                                  </a:lnTo>
                                  <a:lnTo>
                                    <a:pt x="149" y="101"/>
                                  </a:lnTo>
                                  <a:lnTo>
                                    <a:pt x="149" y="81"/>
                                  </a:lnTo>
                                  <a:lnTo>
                                    <a:pt x="144" y="67"/>
                                  </a:lnTo>
                                  <a:lnTo>
                                    <a:pt x="134" y="53"/>
                                  </a:lnTo>
                                  <a:lnTo>
                                    <a:pt x="125" y="43"/>
                                  </a:lnTo>
                                  <a:lnTo>
                                    <a:pt x="110" y="29"/>
                                  </a:lnTo>
                                  <a:lnTo>
                                    <a:pt x="96" y="19"/>
                                  </a:lnTo>
                                  <a:lnTo>
                                    <a:pt x="81" y="19"/>
                                  </a:lnTo>
                                  <a:lnTo>
                                    <a:pt x="62" y="19"/>
                                  </a:lnTo>
                                  <a:lnTo>
                                    <a:pt x="48" y="24"/>
                                  </a:lnTo>
                                  <a:lnTo>
                                    <a:pt x="33" y="38"/>
                                  </a:lnTo>
                                  <a:lnTo>
                                    <a:pt x="19" y="53"/>
                                  </a:lnTo>
                                  <a:lnTo>
                                    <a:pt x="9" y="77"/>
                                  </a:lnTo>
                                  <a:lnTo>
                                    <a:pt x="0" y="101"/>
                                  </a:lnTo>
                                  <a:lnTo>
                                    <a:pt x="0" y="129"/>
                                  </a:lnTo>
                                  <a:lnTo>
                                    <a:pt x="9" y="163"/>
                                  </a:lnTo>
                                  <a:lnTo>
                                    <a:pt x="29" y="197"/>
                                  </a:lnTo>
                                  <a:lnTo>
                                    <a:pt x="53" y="230"/>
                                  </a:lnTo>
                                  <a:lnTo>
                                    <a:pt x="77" y="264"/>
                                  </a:lnTo>
                                  <a:lnTo>
                                    <a:pt x="101" y="288"/>
                                  </a:lnTo>
                                  <a:lnTo>
                                    <a:pt x="129" y="307"/>
                                  </a:lnTo>
                                  <a:lnTo>
                                    <a:pt x="153" y="317"/>
                                  </a:lnTo>
                                  <a:lnTo>
                                    <a:pt x="182" y="326"/>
                                  </a:lnTo>
                                  <a:lnTo>
                                    <a:pt x="211" y="331"/>
                                  </a:lnTo>
                                  <a:lnTo>
                                    <a:pt x="240" y="336"/>
                                  </a:lnTo>
                                  <a:lnTo>
                                    <a:pt x="273" y="341"/>
                                  </a:lnTo>
                                  <a:lnTo>
                                    <a:pt x="302" y="345"/>
                                  </a:lnTo>
                                  <a:lnTo>
                                    <a:pt x="331" y="345"/>
                                  </a:lnTo>
                                  <a:lnTo>
                                    <a:pt x="360" y="350"/>
                                  </a:lnTo>
                                  <a:lnTo>
                                    <a:pt x="393" y="355"/>
                                  </a:lnTo>
                                  <a:lnTo>
                                    <a:pt x="417" y="355"/>
                                  </a:lnTo>
                                  <a:lnTo>
                                    <a:pt x="446" y="360"/>
                                  </a:lnTo>
                                  <a:lnTo>
                                    <a:pt x="470" y="365"/>
                                  </a:lnTo>
                                  <a:lnTo>
                                    <a:pt x="489" y="374"/>
                                  </a:lnTo>
                                  <a:lnTo>
                                    <a:pt x="509" y="379"/>
                                  </a:lnTo>
                                  <a:lnTo>
                                    <a:pt x="528" y="393"/>
                                  </a:lnTo>
                                  <a:lnTo>
                                    <a:pt x="542" y="408"/>
                                  </a:lnTo>
                                  <a:lnTo>
                                    <a:pt x="552" y="422"/>
                                  </a:lnTo>
                                  <a:lnTo>
                                    <a:pt x="561" y="456"/>
                                  </a:lnTo>
                                  <a:lnTo>
                                    <a:pt x="571" y="489"/>
                                  </a:lnTo>
                                  <a:lnTo>
                                    <a:pt x="571" y="518"/>
                                  </a:lnTo>
                                  <a:lnTo>
                                    <a:pt x="566" y="537"/>
                                  </a:lnTo>
                                  <a:lnTo>
                                    <a:pt x="557" y="557"/>
                                  </a:lnTo>
                                  <a:lnTo>
                                    <a:pt x="542" y="566"/>
                                  </a:lnTo>
                                  <a:lnTo>
                                    <a:pt x="523" y="571"/>
                                  </a:lnTo>
                                  <a:lnTo>
                                    <a:pt x="504" y="571"/>
                                  </a:lnTo>
                                  <a:lnTo>
                                    <a:pt x="485" y="561"/>
                                  </a:lnTo>
                                  <a:lnTo>
                                    <a:pt x="475" y="547"/>
                                  </a:lnTo>
                                  <a:lnTo>
                                    <a:pt x="470" y="533"/>
                                  </a:lnTo>
                                  <a:lnTo>
                                    <a:pt x="470" y="518"/>
                                  </a:lnTo>
                                  <a:lnTo>
                                    <a:pt x="475" y="499"/>
                                  </a:lnTo>
                                  <a:lnTo>
                                    <a:pt x="485" y="485"/>
                                  </a:lnTo>
                                  <a:lnTo>
                                    <a:pt x="494" y="475"/>
                                  </a:lnTo>
                                  <a:lnTo>
                                    <a:pt x="504" y="465"/>
                                  </a:lnTo>
                                  <a:lnTo>
                                    <a:pt x="494" y="461"/>
                                  </a:lnTo>
                                  <a:lnTo>
                                    <a:pt x="485" y="456"/>
                                  </a:lnTo>
                                  <a:lnTo>
                                    <a:pt x="470" y="456"/>
                                  </a:lnTo>
                                  <a:lnTo>
                                    <a:pt x="465" y="461"/>
                                  </a:lnTo>
                                  <a:lnTo>
                                    <a:pt x="456" y="465"/>
                                  </a:lnTo>
                                  <a:lnTo>
                                    <a:pt x="451" y="470"/>
                                  </a:lnTo>
                                  <a:lnTo>
                                    <a:pt x="446" y="475"/>
                                  </a:lnTo>
                                  <a:lnTo>
                                    <a:pt x="446" y="480"/>
                                  </a:lnTo>
                                  <a:lnTo>
                                    <a:pt x="437" y="470"/>
                                  </a:lnTo>
                                  <a:lnTo>
                                    <a:pt x="432" y="461"/>
                                  </a:lnTo>
                                  <a:lnTo>
                                    <a:pt x="427" y="451"/>
                                  </a:lnTo>
                                  <a:lnTo>
                                    <a:pt x="422" y="446"/>
                                  </a:lnTo>
                                  <a:lnTo>
                                    <a:pt x="413" y="446"/>
                                  </a:lnTo>
                                  <a:lnTo>
                                    <a:pt x="408" y="446"/>
                                  </a:lnTo>
                                  <a:lnTo>
                                    <a:pt x="398" y="446"/>
                                  </a:lnTo>
                                  <a:lnTo>
                                    <a:pt x="393" y="451"/>
                                  </a:lnTo>
                                  <a:lnTo>
                                    <a:pt x="384" y="461"/>
                                  </a:lnTo>
                                  <a:lnTo>
                                    <a:pt x="384" y="475"/>
                                  </a:lnTo>
                                  <a:lnTo>
                                    <a:pt x="389" y="494"/>
                                  </a:lnTo>
                                  <a:lnTo>
                                    <a:pt x="398" y="509"/>
                                  </a:lnTo>
                                  <a:lnTo>
                                    <a:pt x="408" y="528"/>
                                  </a:lnTo>
                                  <a:lnTo>
                                    <a:pt x="422" y="547"/>
                                  </a:lnTo>
                                  <a:lnTo>
                                    <a:pt x="437" y="566"/>
                                  </a:lnTo>
                                  <a:lnTo>
                                    <a:pt x="446" y="581"/>
                                  </a:lnTo>
                                  <a:lnTo>
                                    <a:pt x="461" y="590"/>
                                  </a:lnTo>
                                  <a:lnTo>
                                    <a:pt x="480" y="595"/>
                                  </a:lnTo>
                                  <a:lnTo>
                                    <a:pt x="499" y="605"/>
                                  </a:lnTo>
                                  <a:lnTo>
                                    <a:pt x="518" y="609"/>
                                  </a:lnTo>
                                  <a:lnTo>
                                    <a:pt x="542" y="614"/>
                                  </a:lnTo>
                                  <a:lnTo>
                                    <a:pt x="561" y="614"/>
                                  </a:lnTo>
                                  <a:lnTo>
                                    <a:pt x="585" y="609"/>
                                  </a:lnTo>
                                  <a:lnTo>
                                    <a:pt x="605" y="605"/>
                                  </a:lnTo>
                                  <a:lnTo>
                                    <a:pt x="638" y="581"/>
                                  </a:lnTo>
                                  <a:lnTo>
                                    <a:pt x="667" y="557"/>
                                  </a:lnTo>
                                  <a:lnTo>
                                    <a:pt x="686" y="528"/>
                                  </a:lnTo>
                                  <a:lnTo>
                                    <a:pt x="701" y="499"/>
                                  </a:lnTo>
                                  <a:lnTo>
                                    <a:pt x="715" y="465"/>
                                  </a:lnTo>
                                  <a:lnTo>
                                    <a:pt x="729" y="437"/>
                                  </a:lnTo>
                                  <a:lnTo>
                                    <a:pt x="749" y="408"/>
                                  </a:lnTo>
                                  <a:lnTo>
                                    <a:pt x="763" y="384"/>
                                  </a:lnTo>
                                  <a:lnTo>
                                    <a:pt x="782" y="365"/>
                                  </a:lnTo>
                                  <a:lnTo>
                                    <a:pt x="801" y="345"/>
                                  </a:lnTo>
                                  <a:lnTo>
                                    <a:pt x="821" y="326"/>
                                  </a:lnTo>
                                  <a:lnTo>
                                    <a:pt x="840" y="307"/>
                                  </a:lnTo>
                                  <a:lnTo>
                                    <a:pt x="859" y="293"/>
                                  </a:lnTo>
                                  <a:lnTo>
                                    <a:pt x="878" y="273"/>
                                  </a:lnTo>
                                  <a:lnTo>
                                    <a:pt x="902" y="259"/>
                                  </a:lnTo>
                                  <a:lnTo>
                                    <a:pt x="921" y="245"/>
                                  </a:lnTo>
                                  <a:lnTo>
                                    <a:pt x="945" y="235"/>
                                  </a:lnTo>
                                  <a:lnTo>
                                    <a:pt x="974" y="225"/>
                                  </a:lnTo>
                                  <a:lnTo>
                                    <a:pt x="1003" y="216"/>
                                  </a:lnTo>
                                  <a:lnTo>
                                    <a:pt x="1032" y="211"/>
                                  </a:lnTo>
                                  <a:lnTo>
                                    <a:pt x="1065" y="206"/>
                                  </a:lnTo>
                                  <a:lnTo>
                                    <a:pt x="1104" y="206"/>
                                  </a:lnTo>
                                  <a:lnTo>
                                    <a:pt x="1147" y="211"/>
                                  </a:lnTo>
                                  <a:lnTo>
                                    <a:pt x="1190" y="216"/>
                                  </a:lnTo>
                                  <a:lnTo>
                                    <a:pt x="1181" y="201"/>
                                  </a:lnTo>
                                  <a:lnTo>
                                    <a:pt x="1166" y="187"/>
                                  </a:lnTo>
                                  <a:lnTo>
                                    <a:pt x="1157" y="177"/>
                                  </a:lnTo>
                                  <a:lnTo>
                                    <a:pt x="1147" y="163"/>
                                  </a:lnTo>
                                  <a:lnTo>
                                    <a:pt x="1142" y="153"/>
                                  </a:lnTo>
                                  <a:lnTo>
                                    <a:pt x="1137" y="139"/>
                                  </a:lnTo>
                                  <a:lnTo>
                                    <a:pt x="1133" y="120"/>
                                  </a:lnTo>
                                  <a:lnTo>
                                    <a:pt x="1128" y="105"/>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40" name="Freeform 59"/>
                          <wps:cNvSpPr>
                            <a:spLocks/>
                          </wps:cNvSpPr>
                          <wps:spPr bwMode="auto">
                            <a:xfrm>
                              <a:off x="10353" y="1449"/>
                              <a:ext cx="648" cy="303"/>
                            </a:xfrm>
                            <a:custGeom>
                              <a:avLst/>
                              <a:gdLst>
                                <a:gd name="T0" fmla="*/ 44 w 648"/>
                                <a:gd name="T1" fmla="*/ 317 h 317"/>
                                <a:gd name="T2" fmla="*/ 68 w 648"/>
                                <a:gd name="T3" fmla="*/ 288 h 317"/>
                                <a:gd name="T4" fmla="*/ 92 w 648"/>
                                <a:gd name="T5" fmla="*/ 264 h 317"/>
                                <a:gd name="T6" fmla="*/ 120 w 648"/>
                                <a:gd name="T7" fmla="*/ 235 h 317"/>
                                <a:gd name="T8" fmla="*/ 149 w 648"/>
                                <a:gd name="T9" fmla="*/ 216 h 317"/>
                                <a:gd name="T10" fmla="*/ 183 w 648"/>
                                <a:gd name="T11" fmla="*/ 192 h 317"/>
                                <a:gd name="T12" fmla="*/ 212 w 648"/>
                                <a:gd name="T13" fmla="*/ 178 h 317"/>
                                <a:gd name="T14" fmla="*/ 245 w 648"/>
                                <a:gd name="T15" fmla="*/ 159 h 317"/>
                                <a:gd name="T16" fmla="*/ 279 w 648"/>
                                <a:gd name="T17" fmla="*/ 144 h 317"/>
                                <a:gd name="T18" fmla="*/ 312 w 648"/>
                                <a:gd name="T19" fmla="*/ 135 h 317"/>
                                <a:gd name="T20" fmla="*/ 346 w 648"/>
                                <a:gd name="T21" fmla="*/ 125 h 317"/>
                                <a:gd name="T22" fmla="*/ 384 w 648"/>
                                <a:gd name="T23" fmla="*/ 115 h 317"/>
                                <a:gd name="T24" fmla="*/ 418 w 648"/>
                                <a:gd name="T25" fmla="*/ 111 h 317"/>
                                <a:gd name="T26" fmla="*/ 456 w 648"/>
                                <a:gd name="T27" fmla="*/ 111 h 317"/>
                                <a:gd name="T28" fmla="*/ 495 w 648"/>
                                <a:gd name="T29" fmla="*/ 111 h 317"/>
                                <a:gd name="T30" fmla="*/ 533 w 648"/>
                                <a:gd name="T31" fmla="*/ 120 h 317"/>
                                <a:gd name="T32" fmla="*/ 572 w 648"/>
                                <a:gd name="T33" fmla="*/ 125 h 317"/>
                                <a:gd name="T34" fmla="*/ 648 w 648"/>
                                <a:gd name="T35" fmla="*/ 29 h 317"/>
                                <a:gd name="T36" fmla="*/ 615 w 648"/>
                                <a:gd name="T37" fmla="*/ 19 h 317"/>
                                <a:gd name="T38" fmla="*/ 581 w 648"/>
                                <a:gd name="T39" fmla="*/ 10 h 317"/>
                                <a:gd name="T40" fmla="*/ 548 w 648"/>
                                <a:gd name="T41" fmla="*/ 5 h 317"/>
                                <a:gd name="T42" fmla="*/ 509 w 648"/>
                                <a:gd name="T43" fmla="*/ 0 h 317"/>
                                <a:gd name="T44" fmla="*/ 471 w 648"/>
                                <a:gd name="T45" fmla="*/ 0 h 317"/>
                                <a:gd name="T46" fmla="*/ 432 w 648"/>
                                <a:gd name="T47" fmla="*/ 0 h 317"/>
                                <a:gd name="T48" fmla="*/ 394 w 648"/>
                                <a:gd name="T49" fmla="*/ 5 h 317"/>
                                <a:gd name="T50" fmla="*/ 351 w 648"/>
                                <a:gd name="T51" fmla="*/ 10 h 317"/>
                                <a:gd name="T52" fmla="*/ 312 w 648"/>
                                <a:gd name="T53" fmla="*/ 19 h 317"/>
                                <a:gd name="T54" fmla="*/ 274 w 648"/>
                                <a:gd name="T55" fmla="*/ 29 h 317"/>
                                <a:gd name="T56" fmla="*/ 231 w 648"/>
                                <a:gd name="T57" fmla="*/ 39 h 317"/>
                                <a:gd name="T58" fmla="*/ 192 w 648"/>
                                <a:gd name="T59" fmla="*/ 53 h 317"/>
                                <a:gd name="T60" fmla="*/ 154 w 648"/>
                                <a:gd name="T61" fmla="*/ 72 h 317"/>
                                <a:gd name="T62" fmla="*/ 120 w 648"/>
                                <a:gd name="T63" fmla="*/ 91 h 317"/>
                                <a:gd name="T64" fmla="*/ 82 w 648"/>
                                <a:gd name="T65" fmla="*/ 115 h 317"/>
                                <a:gd name="T66" fmla="*/ 48 w 648"/>
                                <a:gd name="T67" fmla="*/ 139 h 317"/>
                                <a:gd name="T68" fmla="*/ 48 w 648"/>
                                <a:gd name="T69" fmla="*/ 149 h 317"/>
                                <a:gd name="T70" fmla="*/ 48 w 648"/>
                                <a:gd name="T71" fmla="*/ 159 h 317"/>
                                <a:gd name="T72" fmla="*/ 48 w 648"/>
                                <a:gd name="T73" fmla="*/ 173 h 317"/>
                                <a:gd name="T74" fmla="*/ 44 w 648"/>
                                <a:gd name="T75" fmla="*/ 187 h 317"/>
                                <a:gd name="T76" fmla="*/ 39 w 648"/>
                                <a:gd name="T77" fmla="*/ 202 h 317"/>
                                <a:gd name="T78" fmla="*/ 29 w 648"/>
                                <a:gd name="T79" fmla="*/ 211 h 317"/>
                                <a:gd name="T80" fmla="*/ 20 w 648"/>
                                <a:gd name="T81" fmla="*/ 226 h 317"/>
                                <a:gd name="T82" fmla="*/ 5 w 648"/>
                                <a:gd name="T83" fmla="*/ 240 h 317"/>
                                <a:gd name="T84" fmla="*/ 0 w 648"/>
                                <a:gd name="T85" fmla="*/ 250 h 317"/>
                                <a:gd name="T86" fmla="*/ 0 w 648"/>
                                <a:gd name="T87" fmla="*/ 259 h 317"/>
                                <a:gd name="T88" fmla="*/ 5 w 648"/>
                                <a:gd name="T89" fmla="*/ 269 h 317"/>
                                <a:gd name="T90" fmla="*/ 15 w 648"/>
                                <a:gd name="T91" fmla="*/ 274 h 317"/>
                                <a:gd name="T92" fmla="*/ 24 w 648"/>
                                <a:gd name="T93" fmla="*/ 283 h 317"/>
                                <a:gd name="T94" fmla="*/ 29 w 648"/>
                                <a:gd name="T95" fmla="*/ 298 h 317"/>
                                <a:gd name="T96" fmla="*/ 39 w 648"/>
                                <a:gd name="T97" fmla="*/ 307 h 317"/>
                                <a:gd name="T98" fmla="*/ 44 w 648"/>
                                <a:gd name="T99" fmla="*/ 317 h 31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Lst>
                              <a:rect l="0" t="0" r="r" b="b"/>
                              <a:pathLst>
                                <a:path w="648" h="317">
                                  <a:moveTo>
                                    <a:pt x="44" y="317"/>
                                  </a:moveTo>
                                  <a:lnTo>
                                    <a:pt x="68" y="288"/>
                                  </a:lnTo>
                                  <a:lnTo>
                                    <a:pt x="92" y="264"/>
                                  </a:lnTo>
                                  <a:lnTo>
                                    <a:pt x="120" y="235"/>
                                  </a:lnTo>
                                  <a:lnTo>
                                    <a:pt x="149" y="216"/>
                                  </a:lnTo>
                                  <a:lnTo>
                                    <a:pt x="183" y="192"/>
                                  </a:lnTo>
                                  <a:lnTo>
                                    <a:pt x="212" y="178"/>
                                  </a:lnTo>
                                  <a:lnTo>
                                    <a:pt x="245" y="159"/>
                                  </a:lnTo>
                                  <a:lnTo>
                                    <a:pt x="279" y="144"/>
                                  </a:lnTo>
                                  <a:lnTo>
                                    <a:pt x="312" y="135"/>
                                  </a:lnTo>
                                  <a:lnTo>
                                    <a:pt x="346" y="125"/>
                                  </a:lnTo>
                                  <a:lnTo>
                                    <a:pt x="384" y="115"/>
                                  </a:lnTo>
                                  <a:lnTo>
                                    <a:pt x="418" y="111"/>
                                  </a:lnTo>
                                  <a:lnTo>
                                    <a:pt x="456" y="111"/>
                                  </a:lnTo>
                                  <a:lnTo>
                                    <a:pt x="495" y="111"/>
                                  </a:lnTo>
                                  <a:lnTo>
                                    <a:pt x="533" y="120"/>
                                  </a:lnTo>
                                  <a:lnTo>
                                    <a:pt x="572" y="125"/>
                                  </a:lnTo>
                                  <a:lnTo>
                                    <a:pt x="648" y="29"/>
                                  </a:lnTo>
                                  <a:lnTo>
                                    <a:pt x="615" y="19"/>
                                  </a:lnTo>
                                  <a:lnTo>
                                    <a:pt x="581" y="10"/>
                                  </a:lnTo>
                                  <a:lnTo>
                                    <a:pt x="548" y="5"/>
                                  </a:lnTo>
                                  <a:lnTo>
                                    <a:pt x="509" y="0"/>
                                  </a:lnTo>
                                  <a:lnTo>
                                    <a:pt x="471" y="0"/>
                                  </a:lnTo>
                                  <a:lnTo>
                                    <a:pt x="432" y="0"/>
                                  </a:lnTo>
                                  <a:lnTo>
                                    <a:pt x="394" y="5"/>
                                  </a:lnTo>
                                  <a:lnTo>
                                    <a:pt x="351" y="10"/>
                                  </a:lnTo>
                                  <a:lnTo>
                                    <a:pt x="312" y="19"/>
                                  </a:lnTo>
                                  <a:lnTo>
                                    <a:pt x="274" y="29"/>
                                  </a:lnTo>
                                  <a:lnTo>
                                    <a:pt x="231" y="39"/>
                                  </a:lnTo>
                                  <a:lnTo>
                                    <a:pt x="192" y="53"/>
                                  </a:lnTo>
                                  <a:lnTo>
                                    <a:pt x="154" y="72"/>
                                  </a:lnTo>
                                  <a:lnTo>
                                    <a:pt x="120" y="91"/>
                                  </a:lnTo>
                                  <a:lnTo>
                                    <a:pt x="82" y="115"/>
                                  </a:lnTo>
                                  <a:lnTo>
                                    <a:pt x="48" y="139"/>
                                  </a:lnTo>
                                  <a:lnTo>
                                    <a:pt x="48" y="149"/>
                                  </a:lnTo>
                                  <a:lnTo>
                                    <a:pt x="48" y="159"/>
                                  </a:lnTo>
                                  <a:lnTo>
                                    <a:pt x="48" y="173"/>
                                  </a:lnTo>
                                  <a:lnTo>
                                    <a:pt x="44" y="187"/>
                                  </a:lnTo>
                                  <a:lnTo>
                                    <a:pt x="39" y="202"/>
                                  </a:lnTo>
                                  <a:lnTo>
                                    <a:pt x="29" y="211"/>
                                  </a:lnTo>
                                  <a:lnTo>
                                    <a:pt x="20" y="226"/>
                                  </a:lnTo>
                                  <a:lnTo>
                                    <a:pt x="5" y="240"/>
                                  </a:lnTo>
                                  <a:lnTo>
                                    <a:pt x="0" y="250"/>
                                  </a:lnTo>
                                  <a:lnTo>
                                    <a:pt x="0" y="259"/>
                                  </a:lnTo>
                                  <a:lnTo>
                                    <a:pt x="5" y="269"/>
                                  </a:lnTo>
                                  <a:lnTo>
                                    <a:pt x="15" y="274"/>
                                  </a:lnTo>
                                  <a:lnTo>
                                    <a:pt x="24" y="283"/>
                                  </a:lnTo>
                                  <a:lnTo>
                                    <a:pt x="29" y="298"/>
                                  </a:lnTo>
                                  <a:lnTo>
                                    <a:pt x="39" y="307"/>
                                  </a:lnTo>
                                  <a:lnTo>
                                    <a:pt x="44" y="317"/>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41" name="Freeform 60"/>
                          <wps:cNvSpPr>
                            <a:spLocks/>
                          </wps:cNvSpPr>
                          <wps:spPr bwMode="auto">
                            <a:xfrm>
                              <a:off x="10320" y="1601"/>
                              <a:ext cx="566" cy="623"/>
                            </a:xfrm>
                            <a:custGeom>
                              <a:avLst/>
                              <a:gdLst>
                                <a:gd name="T0" fmla="*/ 537 w 566"/>
                                <a:gd name="T1" fmla="*/ 4 h 652"/>
                                <a:gd name="T2" fmla="*/ 485 w 566"/>
                                <a:gd name="T3" fmla="*/ 0 h 652"/>
                                <a:gd name="T4" fmla="*/ 451 w 566"/>
                                <a:gd name="T5" fmla="*/ 19 h 652"/>
                                <a:gd name="T6" fmla="*/ 432 w 566"/>
                                <a:gd name="T7" fmla="*/ 48 h 652"/>
                                <a:gd name="T8" fmla="*/ 417 w 566"/>
                                <a:gd name="T9" fmla="*/ 76 h 652"/>
                                <a:gd name="T10" fmla="*/ 413 w 566"/>
                                <a:gd name="T11" fmla="*/ 67 h 652"/>
                                <a:gd name="T12" fmla="*/ 408 w 566"/>
                                <a:gd name="T13" fmla="*/ 33 h 652"/>
                                <a:gd name="T14" fmla="*/ 369 w 566"/>
                                <a:gd name="T15" fmla="*/ 43 h 652"/>
                                <a:gd name="T16" fmla="*/ 317 w 566"/>
                                <a:gd name="T17" fmla="*/ 76 h 652"/>
                                <a:gd name="T18" fmla="*/ 278 w 566"/>
                                <a:gd name="T19" fmla="*/ 134 h 652"/>
                                <a:gd name="T20" fmla="*/ 264 w 566"/>
                                <a:gd name="T21" fmla="*/ 192 h 652"/>
                                <a:gd name="T22" fmla="*/ 249 w 566"/>
                                <a:gd name="T23" fmla="*/ 206 h 652"/>
                                <a:gd name="T24" fmla="*/ 245 w 566"/>
                                <a:gd name="T25" fmla="*/ 177 h 652"/>
                                <a:gd name="T26" fmla="*/ 230 w 566"/>
                                <a:gd name="T27" fmla="*/ 153 h 652"/>
                                <a:gd name="T28" fmla="*/ 206 w 566"/>
                                <a:gd name="T29" fmla="*/ 148 h 652"/>
                                <a:gd name="T30" fmla="*/ 173 w 566"/>
                                <a:gd name="T31" fmla="*/ 177 h 652"/>
                                <a:gd name="T32" fmla="*/ 139 w 566"/>
                                <a:gd name="T33" fmla="*/ 235 h 652"/>
                                <a:gd name="T34" fmla="*/ 125 w 566"/>
                                <a:gd name="T35" fmla="*/ 302 h 652"/>
                                <a:gd name="T36" fmla="*/ 115 w 566"/>
                                <a:gd name="T37" fmla="*/ 384 h 652"/>
                                <a:gd name="T38" fmla="*/ 120 w 566"/>
                                <a:gd name="T39" fmla="*/ 465 h 652"/>
                                <a:gd name="T40" fmla="*/ 134 w 566"/>
                                <a:gd name="T41" fmla="*/ 513 h 652"/>
                                <a:gd name="T42" fmla="*/ 115 w 566"/>
                                <a:gd name="T43" fmla="*/ 523 h 652"/>
                                <a:gd name="T44" fmla="*/ 105 w 566"/>
                                <a:gd name="T45" fmla="*/ 508 h 652"/>
                                <a:gd name="T46" fmla="*/ 96 w 566"/>
                                <a:gd name="T47" fmla="*/ 494 h 652"/>
                                <a:gd name="T48" fmla="*/ 86 w 566"/>
                                <a:gd name="T49" fmla="*/ 480 h 652"/>
                                <a:gd name="T50" fmla="*/ 72 w 566"/>
                                <a:gd name="T51" fmla="*/ 494 h 652"/>
                                <a:gd name="T52" fmla="*/ 57 w 566"/>
                                <a:gd name="T53" fmla="*/ 532 h 652"/>
                                <a:gd name="T54" fmla="*/ 38 w 566"/>
                                <a:gd name="T55" fmla="*/ 566 h 652"/>
                                <a:gd name="T56" fmla="*/ 19 w 566"/>
                                <a:gd name="T57" fmla="*/ 585 h 652"/>
                                <a:gd name="T58" fmla="*/ 0 w 566"/>
                                <a:gd name="T59" fmla="*/ 595 h 652"/>
                                <a:gd name="T60" fmla="*/ 5 w 566"/>
                                <a:gd name="T61" fmla="*/ 600 h 652"/>
                                <a:gd name="T62" fmla="*/ 53 w 566"/>
                                <a:gd name="T63" fmla="*/ 652 h 65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566" h="652">
                                  <a:moveTo>
                                    <a:pt x="566" y="14"/>
                                  </a:moveTo>
                                  <a:lnTo>
                                    <a:pt x="537" y="4"/>
                                  </a:lnTo>
                                  <a:lnTo>
                                    <a:pt x="509" y="0"/>
                                  </a:lnTo>
                                  <a:lnTo>
                                    <a:pt x="485" y="0"/>
                                  </a:lnTo>
                                  <a:lnTo>
                                    <a:pt x="465" y="9"/>
                                  </a:lnTo>
                                  <a:lnTo>
                                    <a:pt x="451" y="19"/>
                                  </a:lnTo>
                                  <a:lnTo>
                                    <a:pt x="437" y="33"/>
                                  </a:lnTo>
                                  <a:lnTo>
                                    <a:pt x="432" y="48"/>
                                  </a:lnTo>
                                  <a:lnTo>
                                    <a:pt x="422" y="62"/>
                                  </a:lnTo>
                                  <a:lnTo>
                                    <a:pt x="417" y="76"/>
                                  </a:lnTo>
                                  <a:lnTo>
                                    <a:pt x="413" y="81"/>
                                  </a:lnTo>
                                  <a:lnTo>
                                    <a:pt x="413" y="67"/>
                                  </a:lnTo>
                                  <a:lnTo>
                                    <a:pt x="413" y="43"/>
                                  </a:lnTo>
                                  <a:lnTo>
                                    <a:pt x="408" y="33"/>
                                  </a:lnTo>
                                  <a:lnTo>
                                    <a:pt x="393" y="33"/>
                                  </a:lnTo>
                                  <a:lnTo>
                                    <a:pt x="369" y="43"/>
                                  </a:lnTo>
                                  <a:lnTo>
                                    <a:pt x="345" y="57"/>
                                  </a:lnTo>
                                  <a:lnTo>
                                    <a:pt x="317" y="76"/>
                                  </a:lnTo>
                                  <a:lnTo>
                                    <a:pt x="297" y="105"/>
                                  </a:lnTo>
                                  <a:lnTo>
                                    <a:pt x="278" y="134"/>
                                  </a:lnTo>
                                  <a:lnTo>
                                    <a:pt x="269" y="168"/>
                                  </a:lnTo>
                                  <a:lnTo>
                                    <a:pt x="264" y="192"/>
                                  </a:lnTo>
                                  <a:lnTo>
                                    <a:pt x="259" y="206"/>
                                  </a:lnTo>
                                  <a:lnTo>
                                    <a:pt x="249" y="206"/>
                                  </a:lnTo>
                                  <a:lnTo>
                                    <a:pt x="245" y="192"/>
                                  </a:lnTo>
                                  <a:lnTo>
                                    <a:pt x="245" y="177"/>
                                  </a:lnTo>
                                  <a:lnTo>
                                    <a:pt x="235" y="168"/>
                                  </a:lnTo>
                                  <a:lnTo>
                                    <a:pt x="230" y="153"/>
                                  </a:lnTo>
                                  <a:lnTo>
                                    <a:pt x="221" y="148"/>
                                  </a:lnTo>
                                  <a:lnTo>
                                    <a:pt x="206" y="148"/>
                                  </a:lnTo>
                                  <a:lnTo>
                                    <a:pt x="192" y="158"/>
                                  </a:lnTo>
                                  <a:lnTo>
                                    <a:pt x="173" y="177"/>
                                  </a:lnTo>
                                  <a:lnTo>
                                    <a:pt x="149" y="211"/>
                                  </a:lnTo>
                                  <a:lnTo>
                                    <a:pt x="139" y="235"/>
                                  </a:lnTo>
                                  <a:lnTo>
                                    <a:pt x="134" y="264"/>
                                  </a:lnTo>
                                  <a:lnTo>
                                    <a:pt x="125" y="302"/>
                                  </a:lnTo>
                                  <a:lnTo>
                                    <a:pt x="120" y="340"/>
                                  </a:lnTo>
                                  <a:lnTo>
                                    <a:pt x="115" y="384"/>
                                  </a:lnTo>
                                  <a:lnTo>
                                    <a:pt x="115" y="427"/>
                                  </a:lnTo>
                                  <a:lnTo>
                                    <a:pt x="120" y="465"/>
                                  </a:lnTo>
                                  <a:lnTo>
                                    <a:pt x="129" y="489"/>
                                  </a:lnTo>
                                  <a:lnTo>
                                    <a:pt x="134" y="513"/>
                                  </a:lnTo>
                                  <a:lnTo>
                                    <a:pt x="120" y="532"/>
                                  </a:lnTo>
                                  <a:lnTo>
                                    <a:pt x="115" y="523"/>
                                  </a:lnTo>
                                  <a:lnTo>
                                    <a:pt x="110" y="518"/>
                                  </a:lnTo>
                                  <a:lnTo>
                                    <a:pt x="105" y="508"/>
                                  </a:lnTo>
                                  <a:lnTo>
                                    <a:pt x="101" y="499"/>
                                  </a:lnTo>
                                  <a:lnTo>
                                    <a:pt x="96" y="494"/>
                                  </a:lnTo>
                                  <a:lnTo>
                                    <a:pt x="91" y="489"/>
                                  </a:lnTo>
                                  <a:lnTo>
                                    <a:pt x="86" y="480"/>
                                  </a:lnTo>
                                  <a:lnTo>
                                    <a:pt x="77" y="480"/>
                                  </a:lnTo>
                                  <a:lnTo>
                                    <a:pt x="72" y="494"/>
                                  </a:lnTo>
                                  <a:lnTo>
                                    <a:pt x="67" y="513"/>
                                  </a:lnTo>
                                  <a:lnTo>
                                    <a:pt x="57" y="532"/>
                                  </a:lnTo>
                                  <a:lnTo>
                                    <a:pt x="48" y="547"/>
                                  </a:lnTo>
                                  <a:lnTo>
                                    <a:pt x="38" y="566"/>
                                  </a:lnTo>
                                  <a:lnTo>
                                    <a:pt x="29" y="576"/>
                                  </a:lnTo>
                                  <a:lnTo>
                                    <a:pt x="19" y="585"/>
                                  </a:lnTo>
                                  <a:lnTo>
                                    <a:pt x="9" y="590"/>
                                  </a:lnTo>
                                  <a:lnTo>
                                    <a:pt x="0" y="595"/>
                                  </a:lnTo>
                                  <a:lnTo>
                                    <a:pt x="0" y="600"/>
                                  </a:lnTo>
                                  <a:lnTo>
                                    <a:pt x="5" y="600"/>
                                  </a:lnTo>
                                  <a:lnTo>
                                    <a:pt x="9" y="600"/>
                                  </a:lnTo>
                                  <a:lnTo>
                                    <a:pt x="53" y="652"/>
                                  </a:lnTo>
                                  <a:lnTo>
                                    <a:pt x="566" y="14"/>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42" name="Freeform 61"/>
                          <wps:cNvSpPr>
                            <a:spLocks/>
                          </wps:cNvSpPr>
                          <wps:spPr bwMode="auto">
                            <a:xfrm>
                              <a:off x="10373" y="1614"/>
                              <a:ext cx="523" cy="675"/>
                            </a:xfrm>
                            <a:custGeom>
                              <a:avLst/>
                              <a:gdLst>
                                <a:gd name="T0" fmla="*/ 523 w 523"/>
                                <a:gd name="T1" fmla="*/ 34 h 706"/>
                                <a:gd name="T2" fmla="*/ 523 w 523"/>
                                <a:gd name="T3" fmla="*/ 96 h 706"/>
                                <a:gd name="T4" fmla="*/ 504 w 523"/>
                                <a:gd name="T5" fmla="*/ 139 h 706"/>
                                <a:gd name="T6" fmla="*/ 484 w 523"/>
                                <a:gd name="T7" fmla="*/ 168 h 706"/>
                                <a:gd name="T8" fmla="*/ 460 w 523"/>
                                <a:gd name="T9" fmla="*/ 182 h 706"/>
                                <a:gd name="T10" fmla="*/ 470 w 523"/>
                                <a:gd name="T11" fmla="*/ 187 h 706"/>
                                <a:gd name="T12" fmla="*/ 494 w 523"/>
                                <a:gd name="T13" fmla="*/ 197 h 706"/>
                                <a:gd name="T14" fmla="*/ 489 w 523"/>
                                <a:gd name="T15" fmla="*/ 240 h 706"/>
                                <a:gd name="T16" fmla="*/ 460 w 523"/>
                                <a:gd name="T17" fmla="*/ 307 h 706"/>
                                <a:gd name="T18" fmla="*/ 417 w 523"/>
                                <a:gd name="T19" fmla="*/ 360 h 706"/>
                                <a:gd name="T20" fmla="*/ 369 w 523"/>
                                <a:gd name="T21" fmla="*/ 374 h 706"/>
                                <a:gd name="T22" fmla="*/ 360 w 523"/>
                                <a:gd name="T23" fmla="*/ 389 h 706"/>
                                <a:gd name="T24" fmla="*/ 379 w 523"/>
                                <a:gd name="T25" fmla="*/ 403 h 706"/>
                                <a:gd name="T26" fmla="*/ 398 w 523"/>
                                <a:gd name="T27" fmla="*/ 418 h 706"/>
                                <a:gd name="T28" fmla="*/ 403 w 523"/>
                                <a:gd name="T29" fmla="*/ 446 h 706"/>
                                <a:gd name="T30" fmla="*/ 379 w 523"/>
                                <a:gd name="T31" fmla="*/ 490 h 706"/>
                                <a:gd name="T32" fmla="*/ 336 w 523"/>
                                <a:gd name="T33" fmla="*/ 528 h 706"/>
                                <a:gd name="T34" fmla="*/ 283 w 523"/>
                                <a:gd name="T35" fmla="*/ 547 h 706"/>
                                <a:gd name="T36" fmla="*/ 216 w 523"/>
                                <a:gd name="T37" fmla="*/ 562 h 706"/>
                                <a:gd name="T38" fmla="*/ 153 w 523"/>
                                <a:gd name="T39" fmla="*/ 552 h 706"/>
                                <a:gd name="T40" fmla="*/ 115 w 523"/>
                                <a:gd name="T41" fmla="*/ 538 h 706"/>
                                <a:gd name="T42" fmla="*/ 105 w 523"/>
                                <a:gd name="T43" fmla="*/ 562 h 706"/>
                                <a:gd name="T44" fmla="*/ 120 w 523"/>
                                <a:gd name="T45" fmla="*/ 571 h 706"/>
                                <a:gd name="T46" fmla="*/ 129 w 523"/>
                                <a:gd name="T47" fmla="*/ 586 h 706"/>
                                <a:gd name="T48" fmla="*/ 139 w 523"/>
                                <a:gd name="T49" fmla="*/ 600 h 706"/>
                                <a:gd name="T50" fmla="*/ 124 w 523"/>
                                <a:gd name="T51" fmla="*/ 614 h 706"/>
                                <a:gd name="T52" fmla="*/ 96 w 523"/>
                                <a:gd name="T53" fmla="*/ 634 h 706"/>
                                <a:gd name="T54" fmla="*/ 72 w 523"/>
                                <a:gd name="T55" fmla="*/ 658 h 706"/>
                                <a:gd name="T56" fmla="*/ 52 w 523"/>
                                <a:gd name="T57" fmla="*/ 682 h 706"/>
                                <a:gd name="T58" fmla="*/ 43 w 523"/>
                                <a:gd name="T59" fmla="*/ 706 h 706"/>
                                <a:gd name="T60" fmla="*/ 43 w 523"/>
                                <a:gd name="T61" fmla="*/ 696 h 706"/>
                                <a:gd name="T62" fmla="*/ 0 w 523"/>
                                <a:gd name="T63" fmla="*/ 638 h 70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523" h="706">
                                  <a:moveTo>
                                    <a:pt x="513" y="0"/>
                                  </a:moveTo>
                                  <a:lnTo>
                                    <a:pt x="523" y="34"/>
                                  </a:lnTo>
                                  <a:lnTo>
                                    <a:pt x="523" y="67"/>
                                  </a:lnTo>
                                  <a:lnTo>
                                    <a:pt x="523" y="96"/>
                                  </a:lnTo>
                                  <a:lnTo>
                                    <a:pt x="513" y="120"/>
                                  </a:lnTo>
                                  <a:lnTo>
                                    <a:pt x="504" y="139"/>
                                  </a:lnTo>
                                  <a:lnTo>
                                    <a:pt x="494" y="154"/>
                                  </a:lnTo>
                                  <a:lnTo>
                                    <a:pt x="484" y="168"/>
                                  </a:lnTo>
                                  <a:lnTo>
                                    <a:pt x="475" y="173"/>
                                  </a:lnTo>
                                  <a:lnTo>
                                    <a:pt x="460" y="182"/>
                                  </a:lnTo>
                                  <a:lnTo>
                                    <a:pt x="460" y="187"/>
                                  </a:lnTo>
                                  <a:lnTo>
                                    <a:pt x="470" y="187"/>
                                  </a:lnTo>
                                  <a:lnTo>
                                    <a:pt x="489" y="187"/>
                                  </a:lnTo>
                                  <a:lnTo>
                                    <a:pt x="494" y="197"/>
                                  </a:lnTo>
                                  <a:lnTo>
                                    <a:pt x="494" y="216"/>
                                  </a:lnTo>
                                  <a:lnTo>
                                    <a:pt x="489" y="240"/>
                                  </a:lnTo>
                                  <a:lnTo>
                                    <a:pt x="480" y="274"/>
                                  </a:lnTo>
                                  <a:lnTo>
                                    <a:pt x="460" y="307"/>
                                  </a:lnTo>
                                  <a:lnTo>
                                    <a:pt x="441" y="336"/>
                                  </a:lnTo>
                                  <a:lnTo>
                                    <a:pt x="417" y="360"/>
                                  </a:lnTo>
                                  <a:lnTo>
                                    <a:pt x="388" y="370"/>
                                  </a:lnTo>
                                  <a:lnTo>
                                    <a:pt x="369" y="374"/>
                                  </a:lnTo>
                                  <a:lnTo>
                                    <a:pt x="360" y="384"/>
                                  </a:lnTo>
                                  <a:lnTo>
                                    <a:pt x="360" y="389"/>
                                  </a:lnTo>
                                  <a:lnTo>
                                    <a:pt x="374" y="398"/>
                                  </a:lnTo>
                                  <a:lnTo>
                                    <a:pt x="379" y="403"/>
                                  </a:lnTo>
                                  <a:lnTo>
                                    <a:pt x="388" y="408"/>
                                  </a:lnTo>
                                  <a:lnTo>
                                    <a:pt x="398" y="418"/>
                                  </a:lnTo>
                                  <a:lnTo>
                                    <a:pt x="403" y="432"/>
                                  </a:lnTo>
                                  <a:lnTo>
                                    <a:pt x="403" y="446"/>
                                  </a:lnTo>
                                  <a:lnTo>
                                    <a:pt x="398" y="466"/>
                                  </a:lnTo>
                                  <a:lnTo>
                                    <a:pt x="379" y="490"/>
                                  </a:lnTo>
                                  <a:lnTo>
                                    <a:pt x="355" y="518"/>
                                  </a:lnTo>
                                  <a:lnTo>
                                    <a:pt x="336" y="528"/>
                                  </a:lnTo>
                                  <a:lnTo>
                                    <a:pt x="312" y="538"/>
                                  </a:lnTo>
                                  <a:lnTo>
                                    <a:pt x="283" y="547"/>
                                  </a:lnTo>
                                  <a:lnTo>
                                    <a:pt x="249" y="557"/>
                                  </a:lnTo>
                                  <a:lnTo>
                                    <a:pt x="216" y="562"/>
                                  </a:lnTo>
                                  <a:lnTo>
                                    <a:pt x="182" y="562"/>
                                  </a:lnTo>
                                  <a:lnTo>
                                    <a:pt x="153" y="552"/>
                                  </a:lnTo>
                                  <a:lnTo>
                                    <a:pt x="129" y="542"/>
                                  </a:lnTo>
                                  <a:lnTo>
                                    <a:pt x="115" y="538"/>
                                  </a:lnTo>
                                  <a:lnTo>
                                    <a:pt x="96" y="552"/>
                                  </a:lnTo>
                                  <a:lnTo>
                                    <a:pt x="105" y="562"/>
                                  </a:lnTo>
                                  <a:lnTo>
                                    <a:pt x="110" y="566"/>
                                  </a:lnTo>
                                  <a:lnTo>
                                    <a:pt x="120" y="571"/>
                                  </a:lnTo>
                                  <a:lnTo>
                                    <a:pt x="124" y="576"/>
                                  </a:lnTo>
                                  <a:lnTo>
                                    <a:pt x="129" y="586"/>
                                  </a:lnTo>
                                  <a:lnTo>
                                    <a:pt x="134" y="590"/>
                                  </a:lnTo>
                                  <a:lnTo>
                                    <a:pt x="139" y="600"/>
                                  </a:lnTo>
                                  <a:lnTo>
                                    <a:pt x="139" y="605"/>
                                  </a:lnTo>
                                  <a:lnTo>
                                    <a:pt x="124" y="614"/>
                                  </a:lnTo>
                                  <a:lnTo>
                                    <a:pt x="110" y="624"/>
                                  </a:lnTo>
                                  <a:lnTo>
                                    <a:pt x="96" y="634"/>
                                  </a:lnTo>
                                  <a:lnTo>
                                    <a:pt x="86" y="648"/>
                                  </a:lnTo>
                                  <a:lnTo>
                                    <a:pt x="72" y="658"/>
                                  </a:lnTo>
                                  <a:lnTo>
                                    <a:pt x="62" y="672"/>
                                  </a:lnTo>
                                  <a:lnTo>
                                    <a:pt x="52" y="682"/>
                                  </a:lnTo>
                                  <a:lnTo>
                                    <a:pt x="48" y="696"/>
                                  </a:lnTo>
                                  <a:lnTo>
                                    <a:pt x="43" y="706"/>
                                  </a:lnTo>
                                  <a:lnTo>
                                    <a:pt x="43" y="701"/>
                                  </a:lnTo>
                                  <a:lnTo>
                                    <a:pt x="43" y="696"/>
                                  </a:lnTo>
                                  <a:lnTo>
                                    <a:pt x="43" y="696"/>
                                  </a:lnTo>
                                  <a:lnTo>
                                    <a:pt x="0" y="638"/>
                                  </a:lnTo>
                                  <a:lnTo>
                                    <a:pt x="513"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43" name="Freeform 62"/>
                          <wps:cNvSpPr>
                            <a:spLocks/>
                          </wps:cNvSpPr>
                          <wps:spPr bwMode="auto">
                            <a:xfrm>
                              <a:off x="10161" y="2243"/>
                              <a:ext cx="159" cy="183"/>
                            </a:xfrm>
                            <a:custGeom>
                              <a:avLst/>
                              <a:gdLst>
                                <a:gd name="T0" fmla="*/ 116 w 159"/>
                                <a:gd name="T1" fmla="*/ 0 h 192"/>
                                <a:gd name="T2" fmla="*/ 101 w 159"/>
                                <a:gd name="T3" fmla="*/ 14 h 192"/>
                                <a:gd name="T4" fmla="*/ 87 w 159"/>
                                <a:gd name="T5" fmla="*/ 24 h 192"/>
                                <a:gd name="T6" fmla="*/ 72 w 159"/>
                                <a:gd name="T7" fmla="*/ 33 h 192"/>
                                <a:gd name="T8" fmla="*/ 58 w 159"/>
                                <a:gd name="T9" fmla="*/ 43 h 192"/>
                                <a:gd name="T10" fmla="*/ 39 w 159"/>
                                <a:gd name="T11" fmla="*/ 48 h 192"/>
                                <a:gd name="T12" fmla="*/ 24 w 159"/>
                                <a:gd name="T13" fmla="*/ 48 h 192"/>
                                <a:gd name="T14" fmla="*/ 10 w 159"/>
                                <a:gd name="T15" fmla="*/ 52 h 192"/>
                                <a:gd name="T16" fmla="*/ 0 w 159"/>
                                <a:gd name="T17" fmla="*/ 48 h 192"/>
                                <a:gd name="T18" fmla="*/ 5 w 159"/>
                                <a:gd name="T19" fmla="*/ 62 h 192"/>
                                <a:gd name="T20" fmla="*/ 15 w 159"/>
                                <a:gd name="T21" fmla="*/ 72 h 192"/>
                                <a:gd name="T22" fmla="*/ 24 w 159"/>
                                <a:gd name="T23" fmla="*/ 81 h 192"/>
                                <a:gd name="T24" fmla="*/ 34 w 159"/>
                                <a:gd name="T25" fmla="*/ 91 h 192"/>
                                <a:gd name="T26" fmla="*/ 44 w 159"/>
                                <a:gd name="T27" fmla="*/ 100 h 192"/>
                                <a:gd name="T28" fmla="*/ 53 w 159"/>
                                <a:gd name="T29" fmla="*/ 110 h 192"/>
                                <a:gd name="T30" fmla="*/ 58 w 159"/>
                                <a:gd name="T31" fmla="*/ 115 h 192"/>
                                <a:gd name="T32" fmla="*/ 68 w 159"/>
                                <a:gd name="T33" fmla="*/ 115 h 192"/>
                                <a:gd name="T34" fmla="*/ 58 w 159"/>
                                <a:gd name="T35" fmla="*/ 120 h 192"/>
                                <a:gd name="T36" fmla="*/ 53 w 159"/>
                                <a:gd name="T37" fmla="*/ 129 h 192"/>
                                <a:gd name="T38" fmla="*/ 44 w 159"/>
                                <a:gd name="T39" fmla="*/ 134 h 192"/>
                                <a:gd name="T40" fmla="*/ 39 w 159"/>
                                <a:gd name="T41" fmla="*/ 144 h 192"/>
                                <a:gd name="T42" fmla="*/ 34 w 159"/>
                                <a:gd name="T43" fmla="*/ 158 h 192"/>
                                <a:gd name="T44" fmla="*/ 34 w 159"/>
                                <a:gd name="T45" fmla="*/ 168 h 192"/>
                                <a:gd name="T46" fmla="*/ 34 w 159"/>
                                <a:gd name="T47" fmla="*/ 182 h 192"/>
                                <a:gd name="T48" fmla="*/ 44 w 159"/>
                                <a:gd name="T49" fmla="*/ 192 h 192"/>
                                <a:gd name="T50" fmla="*/ 159 w 159"/>
                                <a:gd name="T51" fmla="*/ 48 h 192"/>
                                <a:gd name="T52" fmla="*/ 116 w 159"/>
                                <a:gd name="T53" fmla="*/ 0 h 19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Lst>
                              <a:rect l="0" t="0" r="r" b="b"/>
                              <a:pathLst>
                                <a:path w="159" h="192">
                                  <a:moveTo>
                                    <a:pt x="116" y="0"/>
                                  </a:moveTo>
                                  <a:lnTo>
                                    <a:pt x="101" y="14"/>
                                  </a:lnTo>
                                  <a:lnTo>
                                    <a:pt x="87" y="24"/>
                                  </a:lnTo>
                                  <a:lnTo>
                                    <a:pt x="72" y="33"/>
                                  </a:lnTo>
                                  <a:lnTo>
                                    <a:pt x="58" y="43"/>
                                  </a:lnTo>
                                  <a:lnTo>
                                    <a:pt x="39" y="48"/>
                                  </a:lnTo>
                                  <a:lnTo>
                                    <a:pt x="24" y="48"/>
                                  </a:lnTo>
                                  <a:lnTo>
                                    <a:pt x="10" y="52"/>
                                  </a:lnTo>
                                  <a:lnTo>
                                    <a:pt x="0" y="48"/>
                                  </a:lnTo>
                                  <a:lnTo>
                                    <a:pt x="5" y="62"/>
                                  </a:lnTo>
                                  <a:lnTo>
                                    <a:pt x="15" y="72"/>
                                  </a:lnTo>
                                  <a:lnTo>
                                    <a:pt x="24" y="81"/>
                                  </a:lnTo>
                                  <a:lnTo>
                                    <a:pt x="34" y="91"/>
                                  </a:lnTo>
                                  <a:lnTo>
                                    <a:pt x="44" y="100"/>
                                  </a:lnTo>
                                  <a:lnTo>
                                    <a:pt x="53" y="110"/>
                                  </a:lnTo>
                                  <a:lnTo>
                                    <a:pt x="58" y="115"/>
                                  </a:lnTo>
                                  <a:lnTo>
                                    <a:pt x="68" y="115"/>
                                  </a:lnTo>
                                  <a:lnTo>
                                    <a:pt x="58" y="120"/>
                                  </a:lnTo>
                                  <a:lnTo>
                                    <a:pt x="53" y="129"/>
                                  </a:lnTo>
                                  <a:lnTo>
                                    <a:pt x="44" y="134"/>
                                  </a:lnTo>
                                  <a:lnTo>
                                    <a:pt x="39" y="144"/>
                                  </a:lnTo>
                                  <a:lnTo>
                                    <a:pt x="34" y="158"/>
                                  </a:lnTo>
                                  <a:lnTo>
                                    <a:pt x="34" y="168"/>
                                  </a:lnTo>
                                  <a:lnTo>
                                    <a:pt x="34" y="182"/>
                                  </a:lnTo>
                                  <a:lnTo>
                                    <a:pt x="44" y="192"/>
                                  </a:lnTo>
                                  <a:lnTo>
                                    <a:pt x="159" y="48"/>
                                  </a:lnTo>
                                  <a:lnTo>
                                    <a:pt x="116"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44" name="Freeform 63"/>
                          <wps:cNvSpPr>
                            <a:spLocks/>
                          </wps:cNvSpPr>
                          <wps:spPr bwMode="auto">
                            <a:xfrm>
                              <a:off x="10205" y="2289"/>
                              <a:ext cx="153" cy="187"/>
                            </a:xfrm>
                            <a:custGeom>
                              <a:avLst/>
                              <a:gdLst>
                                <a:gd name="T0" fmla="*/ 153 w 153"/>
                                <a:gd name="T1" fmla="*/ 52 h 196"/>
                                <a:gd name="T2" fmla="*/ 144 w 153"/>
                                <a:gd name="T3" fmla="*/ 72 h 196"/>
                                <a:gd name="T4" fmla="*/ 134 w 153"/>
                                <a:gd name="T5" fmla="*/ 86 h 196"/>
                                <a:gd name="T6" fmla="*/ 124 w 153"/>
                                <a:gd name="T7" fmla="*/ 110 h 196"/>
                                <a:gd name="T8" fmla="*/ 120 w 153"/>
                                <a:gd name="T9" fmla="*/ 129 h 196"/>
                                <a:gd name="T10" fmla="*/ 115 w 153"/>
                                <a:gd name="T11" fmla="*/ 144 h 196"/>
                                <a:gd name="T12" fmla="*/ 115 w 153"/>
                                <a:gd name="T13" fmla="*/ 168 h 196"/>
                                <a:gd name="T14" fmla="*/ 110 w 153"/>
                                <a:gd name="T15" fmla="*/ 182 h 196"/>
                                <a:gd name="T16" fmla="*/ 115 w 153"/>
                                <a:gd name="T17" fmla="*/ 196 h 196"/>
                                <a:gd name="T18" fmla="*/ 105 w 153"/>
                                <a:gd name="T19" fmla="*/ 187 h 196"/>
                                <a:gd name="T20" fmla="*/ 96 w 153"/>
                                <a:gd name="T21" fmla="*/ 177 h 196"/>
                                <a:gd name="T22" fmla="*/ 86 w 153"/>
                                <a:gd name="T23" fmla="*/ 168 h 196"/>
                                <a:gd name="T24" fmla="*/ 81 w 153"/>
                                <a:gd name="T25" fmla="*/ 153 h 196"/>
                                <a:gd name="T26" fmla="*/ 72 w 153"/>
                                <a:gd name="T27" fmla="*/ 144 h 196"/>
                                <a:gd name="T28" fmla="*/ 67 w 153"/>
                                <a:gd name="T29" fmla="*/ 134 h 196"/>
                                <a:gd name="T30" fmla="*/ 62 w 153"/>
                                <a:gd name="T31" fmla="*/ 124 h 196"/>
                                <a:gd name="T32" fmla="*/ 62 w 153"/>
                                <a:gd name="T33" fmla="*/ 115 h 196"/>
                                <a:gd name="T34" fmla="*/ 57 w 153"/>
                                <a:gd name="T35" fmla="*/ 124 h 196"/>
                                <a:gd name="T36" fmla="*/ 52 w 153"/>
                                <a:gd name="T37" fmla="*/ 134 h 196"/>
                                <a:gd name="T38" fmla="*/ 43 w 153"/>
                                <a:gd name="T39" fmla="*/ 144 h 196"/>
                                <a:gd name="T40" fmla="*/ 38 w 153"/>
                                <a:gd name="T41" fmla="*/ 153 h 196"/>
                                <a:gd name="T42" fmla="*/ 28 w 153"/>
                                <a:gd name="T43" fmla="*/ 158 h 196"/>
                                <a:gd name="T44" fmla="*/ 19 w 153"/>
                                <a:gd name="T45" fmla="*/ 158 h 196"/>
                                <a:gd name="T46" fmla="*/ 9 w 153"/>
                                <a:gd name="T47" fmla="*/ 153 h 196"/>
                                <a:gd name="T48" fmla="*/ 0 w 153"/>
                                <a:gd name="T49" fmla="*/ 144 h 196"/>
                                <a:gd name="T50" fmla="*/ 115 w 153"/>
                                <a:gd name="T51" fmla="*/ 0 h 196"/>
                                <a:gd name="T52" fmla="*/ 153 w 153"/>
                                <a:gd name="T53" fmla="*/ 52 h 1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Lst>
                              <a:rect l="0" t="0" r="r" b="b"/>
                              <a:pathLst>
                                <a:path w="153" h="196">
                                  <a:moveTo>
                                    <a:pt x="153" y="52"/>
                                  </a:moveTo>
                                  <a:lnTo>
                                    <a:pt x="144" y="72"/>
                                  </a:lnTo>
                                  <a:lnTo>
                                    <a:pt x="134" y="86"/>
                                  </a:lnTo>
                                  <a:lnTo>
                                    <a:pt x="124" y="110"/>
                                  </a:lnTo>
                                  <a:lnTo>
                                    <a:pt x="120" y="129"/>
                                  </a:lnTo>
                                  <a:lnTo>
                                    <a:pt x="115" y="144"/>
                                  </a:lnTo>
                                  <a:lnTo>
                                    <a:pt x="115" y="168"/>
                                  </a:lnTo>
                                  <a:lnTo>
                                    <a:pt x="110" y="182"/>
                                  </a:lnTo>
                                  <a:lnTo>
                                    <a:pt x="115" y="196"/>
                                  </a:lnTo>
                                  <a:lnTo>
                                    <a:pt x="105" y="187"/>
                                  </a:lnTo>
                                  <a:lnTo>
                                    <a:pt x="96" y="177"/>
                                  </a:lnTo>
                                  <a:lnTo>
                                    <a:pt x="86" y="168"/>
                                  </a:lnTo>
                                  <a:lnTo>
                                    <a:pt x="81" y="153"/>
                                  </a:lnTo>
                                  <a:lnTo>
                                    <a:pt x="72" y="144"/>
                                  </a:lnTo>
                                  <a:lnTo>
                                    <a:pt x="67" y="134"/>
                                  </a:lnTo>
                                  <a:lnTo>
                                    <a:pt x="62" y="124"/>
                                  </a:lnTo>
                                  <a:lnTo>
                                    <a:pt x="62" y="115"/>
                                  </a:lnTo>
                                  <a:lnTo>
                                    <a:pt x="57" y="124"/>
                                  </a:lnTo>
                                  <a:lnTo>
                                    <a:pt x="52" y="134"/>
                                  </a:lnTo>
                                  <a:lnTo>
                                    <a:pt x="43" y="144"/>
                                  </a:lnTo>
                                  <a:lnTo>
                                    <a:pt x="38" y="153"/>
                                  </a:lnTo>
                                  <a:lnTo>
                                    <a:pt x="28" y="158"/>
                                  </a:lnTo>
                                  <a:lnTo>
                                    <a:pt x="19" y="158"/>
                                  </a:lnTo>
                                  <a:lnTo>
                                    <a:pt x="9" y="153"/>
                                  </a:lnTo>
                                  <a:lnTo>
                                    <a:pt x="0" y="144"/>
                                  </a:lnTo>
                                  <a:lnTo>
                                    <a:pt x="115" y="0"/>
                                  </a:lnTo>
                                  <a:lnTo>
                                    <a:pt x="153" y="52"/>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45" name="Freeform 64"/>
                          <wps:cNvSpPr>
                            <a:spLocks/>
                          </wps:cNvSpPr>
                          <wps:spPr bwMode="auto">
                            <a:xfrm>
                              <a:off x="10329" y="2243"/>
                              <a:ext cx="140" cy="174"/>
                            </a:xfrm>
                            <a:custGeom>
                              <a:avLst/>
                              <a:gdLst>
                                <a:gd name="T0" fmla="*/ 29 w 140"/>
                                <a:gd name="T1" fmla="*/ 0 h 182"/>
                                <a:gd name="T2" fmla="*/ 44 w 140"/>
                                <a:gd name="T3" fmla="*/ 19 h 182"/>
                                <a:gd name="T4" fmla="*/ 63 w 140"/>
                                <a:gd name="T5" fmla="*/ 43 h 182"/>
                                <a:gd name="T6" fmla="*/ 77 w 140"/>
                                <a:gd name="T7" fmla="*/ 62 h 182"/>
                                <a:gd name="T8" fmla="*/ 96 w 140"/>
                                <a:gd name="T9" fmla="*/ 81 h 182"/>
                                <a:gd name="T10" fmla="*/ 111 w 140"/>
                                <a:gd name="T11" fmla="*/ 100 h 182"/>
                                <a:gd name="T12" fmla="*/ 120 w 140"/>
                                <a:gd name="T13" fmla="*/ 115 h 182"/>
                                <a:gd name="T14" fmla="*/ 130 w 140"/>
                                <a:gd name="T15" fmla="*/ 129 h 182"/>
                                <a:gd name="T16" fmla="*/ 135 w 140"/>
                                <a:gd name="T17" fmla="*/ 134 h 182"/>
                                <a:gd name="T18" fmla="*/ 140 w 140"/>
                                <a:gd name="T19" fmla="*/ 139 h 182"/>
                                <a:gd name="T20" fmla="*/ 140 w 140"/>
                                <a:gd name="T21" fmla="*/ 148 h 182"/>
                                <a:gd name="T22" fmla="*/ 140 w 140"/>
                                <a:gd name="T23" fmla="*/ 163 h 182"/>
                                <a:gd name="T24" fmla="*/ 135 w 140"/>
                                <a:gd name="T25" fmla="*/ 172 h 182"/>
                                <a:gd name="T26" fmla="*/ 130 w 140"/>
                                <a:gd name="T27" fmla="*/ 177 h 182"/>
                                <a:gd name="T28" fmla="*/ 120 w 140"/>
                                <a:gd name="T29" fmla="*/ 182 h 182"/>
                                <a:gd name="T30" fmla="*/ 116 w 140"/>
                                <a:gd name="T31" fmla="*/ 182 h 182"/>
                                <a:gd name="T32" fmla="*/ 106 w 140"/>
                                <a:gd name="T33" fmla="*/ 172 h 182"/>
                                <a:gd name="T34" fmla="*/ 92 w 140"/>
                                <a:gd name="T35" fmla="*/ 158 h 182"/>
                                <a:gd name="T36" fmla="*/ 77 w 140"/>
                                <a:gd name="T37" fmla="*/ 139 h 182"/>
                                <a:gd name="T38" fmla="*/ 58 w 140"/>
                                <a:gd name="T39" fmla="*/ 115 h 182"/>
                                <a:gd name="T40" fmla="*/ 44 w 140"/>
                                <a:gd name="T41" fmla="*/ 91 h 182"/>
                                <a:gd name="T42" fmla="*/ 29 w 140"/>
                                <a:gd name="T43" fmla="*/ 67 h 182"/>
                                <a:gd name="T44" fmla="*/ 15 w 140"/>
                                <a:gd name="T45" fmla="*/ 52 h 182"/>
                                <a:gd name="T46" fmla="*/ 5 w 140"/>
                                <a:gd name="T47" fmla="*/ 38 h 182"/>
                                <a:gd name="T48" fmla="*/ 0 w 140"/>
                                <a:gd name="T49" fmla="*/ 33 h 182"/>
                                <a:gd name="T50" fmla="*/ 29 w 140"/>
                                <a:gd name="T51" fmla="*/ 0 h 1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Lst>
                              <a:rect l="0" t="0" r="r" b="b"/>
                              <a:pathLst>
                                <a:path w="140" h="182">
                                  <a:moveTo>
                                    <a:pt x="29" y="0"/>
                                  </a:moveTo>
                                  <a:lnTo>
                                    <a:pt x="44" y="19"/>
                                  </a:lnTo>
                                  <a:lnTo>
                                    <a:pt x="63" y="43"/>
                                  </a:lnTo>
                                  <a:lnTo>
                                    <a:pt x="77" y="62"/>
                                  </a:lnTo>
                                  <a:lnTo>
                                    <a:pt x="96" y="81"/>
                                  </a:lnTo>
                                  <a:lnTo>
                                    <a:pt x="111" y="100"/>
                                  </a:lnTo>
                                  <a:lnTo>
                                    <a:pt x="120" y="115"/>
                                  </a:lnTo>
                                  <a:lnTo>
                                    <a:pt x="130" y="129"/>
                                  </a:lnTo>
                                  <a:lnTo>
                                    <a:pt x="135" y="134"/>
                                  </a:lnTo>
                                  <a:lnTo>
                                    <a:pt x="140" y="139"/>
                                  </a:lnTo>
                                  <a:lnTo>
                                    <a:pt x="140" y="148"/>
                                  </a:lnTo>
                                  <a:lnTo>
                                    <a:pt x="140" y="163"/>
                                  </a:lnTo>
                                  <a:lnTo>
                                    <a:pt x="135" y="172"/>
                                  </a:lnTo>
                                  <a:lnTo>
                                    <a:pt x="130" y="177"/>
                                  </a:lnTo>
                                  <a:lnTo>
                                    <a:pt x="120" y="182"/>
                                  </a:lnTo>
                                  <a:lnTo>
                                    <a:pt x="116" y="182"/>
                                  </a:lnTo>
                                  <a:lnTo>
                                    <a:pt x="106" y="172"/>
                                  </a:lnTo>
                                  <a:lnTo>
                                    <a:pt x="92" y="158"/>
                                  </a:lnTo>
                                  <a:lnTo>
                                    <a:pt x="77" y="139"/>
                                  </a:lnTo>
                                  <a:lnTo>
                                    <a:pt x="58" y="115"/>
                                  </a:lnTo>
                                  <a:lnTo>
                                    <a:pt x="44" y="91"/>
                                  </a:lnTo>
                                  <a:lnTo>
                                    <a:pt x="29" y="67"/>
                                  </a:lnTo>
                                  <a:lnTo>
                                    <a:pt x="15" y="52"/>
                                  </a:lnTo>
                                  <a:lnTo>
                                    <a:pt x="5" y="38"/>
                                  </a:lnTo>
                                  <a:lnTo>
                                    <a:pt x="0" y="33"/>
                                  </a:lnTo>
                                  <a:lnTo>
                                    <a:pt x="29"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46" name="Freeform 65"/>
                          <wps:cNvSpPr>
                            <a:spLocks/>
                          </wps:cNvSpPr>
                          <wps:spPr bwMode="auto">
                            <a:xfrm>
                              <a:off x="10344" y="2192"/>
                              <a:ext cx="686" cy="982"/>
                            </a:xfrm>
                            <a:custGeom>
                              <a:avLst/>
                              <a:gdLst>
                                <a:gd name="T0" fmla="*/ 600 w 686"/>
                                <a:gd name="T1" fmla="*/ 576 h 1027"/>
                                <a:gd name="T2" fmla="*/ 542 w 686"/>
                                <a:gd name="T3" fmla="*/ 605 h 1027"/>
                                <a:gd name="T4" fmla="*/ 451 w 686"/>
                                <a:gd name="T5" fmla="*/ 417 h 1027"/>
                                <a:gd name="T6" fmla="*/ 341 w 686"/>
                                <a:gd name="T7" fmla="*/ 240 h 1027"/>
                                <a:gd name="T8" fmla="*/ 168 w 686"/>
                                <a:gd name="T9" fmla="*/ 168 h 1027"/>
                                <a:gd name="T10" fmla="*/ 48 w 686"/>
                                <a:gd name="T11" fmla="*/ 211 h 1027"/>
                                <a:gd name="T12" fmla="*/ 24 w 686"/>
                                <a:gd name="T13" fmla="*/ 278 h 1027"/>
                                <a:gd name="T14" fmla="*/ 86 w 686"/>
                                <a:gd name="T15" fmla="*/ 389 h 1027"/>
                                <a:gd name="T16" fmla="*/ 249 w 686"/>
                                <a:gd name="T17" fmla="*/ 475 h 1027"/>
                                <a:gd name="T18" fmla="*/ 317 w 686"/>
                                <a:gd name="T19" fmla="*/ 653 h 1027"/>
                                <a:gd name="T20" fmla="*/ 249 w 686"/>
                                <a:gd name="T21" fmla="*/ 801 h 1027"/>
                                <a:gd name="T22" fmla="*/ 197 w 686"/>
                                <a:gd name="T23" fmla="*/ 811 h 1027"/>
                                <a:gd name="T24" fmla="*/ 216 w 686"/>
                                <a:gd name="T25" fmla="*/ 969 h 1027"/>
                                <a:gd name="T26" fmla="*/ 345 w 686"/>
                                <a:gd name="T27" fmla="*/ 969 h 1027"/>
                                <a:gd name="T28" fmla="*/ 341 w 686"/>
                                <a:gd name="T29" fmla="*/ 864 h 1027"/>
                                <a:gd name="T30" fmla="*/ 288 w 686"/>
                                <a:gd name="T31" fmla="*/ 845 h 1027"/>
                                <a:gd name="T32" fmla="*/ 312 w 686"/>
                                <a:gd name="T33" fmla="*/ 878 h 1027"/>
                                <a:gd name="T34" fmla="*/ 283 w 686"/>
                                <a:gd name="T35" fmla="*/ 917 h 1027"/>
                                <a:gd name="T36" fmla="*/ 259 w 686"/>
                                <a:gd name="T37" fmla="*/ 835 h 1027"/>
                                <a:gd name="T38" fmla="*/ 345 w 686"/>
                                <a:gd name="T39" fmla="*/ 825 h 1027"/>
                                <a:gd name="T40" fmla="*/ 374 w 686"/>
                                <a:gd name="T41" fmla="*/ 974 h 1027"/>
                                <a:gd name="T42" fmla="*/ 245 w 686"/>
                                <a:gd name="T43" fmla="*/ 1022 h 1027"/>
                                <a:gd name="T44" fmla="*/ 168 w 686"/>
                                <a:gd name="T45" fmla="*/ 797 h 1027"/>
                                <a:gd name="T46" fmla="*/ 101 w 686"/>
                                <a:gd name="T47" fmla="*/ 633 h 1027"/>
                                <a:gd name="T48" fmla="*/ 168 w 686"/>
                                <a:gd name="T49" fmla="*/ 581 h 1027"/>
                                <a:gd name="T50" fmla="*/ 197 w 686"/>
                                <a:gd name="T51" fmla="*/ 657 h 1027"/>
                                <a:gd name="T52" fmla="*/ 173 w 686"/>
                                <a:gd name="T53" fmla="*/ 662 h 1027"/>
                                <a:gd name="T54" fmla="*/ 158 w 686"/>
                                <a:gd name="T55" fmla="*/ 609 h 1027"/>
                                <a:gd name="T56" fmla="*/ 120 w 686"/>
                                <a:gd name="T57" fmla="*/ 681 h 1027"/>
                                <a:gd name="T58" fmla="*/ 201 w 686"/>
                                <a:gd name="T59" fmla="*/ 782 h 1027"/>
                                <a:gd name="T60" fmla="*/ 288 w 686"/>
                                <a:gd name="T61" fmla="*/ 691 h 1027"/>
                                <a:gd name="T62" fmla="*/ 249 w 686"/>
                                <a:gd name="T63" fmla="*/ 691 h 1027"/>
                                <a:gd name="T64" fmla="*/ 273 w 686"/>
                                <a:gd name="T65" fmla="*/ 571 h 1027"/>
                                <a:gd name="T66" fmla="*/ 197 w 686"/>
                                <a:gd name="T67" fmla="*/ 456 h 1027"/>
                                <a:gd name="T68" fmla="*/ 81 w 686"/>
                                <a:gd name="T69" fmla="*/ 408 h 1027"/>
                                <a:gd name="T70" fmla="*/ 9 w 686"/>
                                <a:gd name="T71" fmla="*/ 321 h 1027"/>
                                <a:gd name="T72" fmla="*/ 19 w 686"/>
                                <a:gd name="T73" fmla="*/ 182 h 1027"/>
                                <a:gd name="T74" fmla="*/ 110 w 686"/>
                                <a:gd name="T75" fmla="*/ 105 h 1027"/>
                                <a:gd name="T76" fmla="*/ 259 w 686"/>
                                <a:gd name="T77" fmla="*/ 91 h 1027"/>
                                <a:gd name="T78" fmla="*/ 403 w 686"/>
                                <a:gd name="T79" fmla="*/ 163 h 1027"/>
                                <a:gd name="T80" fmla="*/ 494 w 686"/>
                                <a:gd name="T81" fmla="*/ 235 h 1027"/>
                                <a:gd name="T82" fmla="*/ 542 w 686"/>
                                <a:gd name="T83" fmla="*/ 235 h 1027"/>
                                <a:gd name="T84" fmla="*/ 432 w 686"/>
                                <a:gd name="T85" fmla="*/ 173 h 1027"/>
                                <a:gd name="T86" fmla="*/ 345 w 686"/>
                                <a:gd name="T87" fmla="*/ 96 h 1027"/>
                                <a:gd name="T88" fmla="*/ 355 w 686"/>
                                <a:gd name="T89" fmla="*/ 19 h 1027"/>
                                <a:gd name="T90" fmla="*/ 451 w 686"/>
                                <a:gd name="T91" fmla="*/ 62 h 1027"/>
                                <a:gd name="T92" fmla="*/ 499 w 686"/>
                                <a:gd name="T93" fmla="*/ 67 h 1027"/>
                                <a:gd name="T94" fmla="*/ 557 w 686"/>
                                <a:gd name="T95" fmla="*/ 14 h 1027"/>
                                <a:gd name="T96" fmla="*/ 629 w 686"/>
                                <a:gd name="T97" fmla="*/ 96 h 1027"/>
                                <a:gd name="T98" fmla="*/ 581 w 686"/>
                                <a:gd name="T99" fmla="*/ 173 h 1027"/>
                                <a:gd name="T100" fmla="*/ 638 w 686"/>
                                <a:gd name="T101" fmla="*/ 211 h 1027"/>
                                <a:gd name="T102" fmla="*/ 624 w 686"/>
                                <a:gd name="T103" fmla="*/ 283 h 1027"/>
                                <a:gd name="T104" fmla="*/ 609 w 686"/>
                                <a:gd name="T105" fmla="*/ 326 h 1027"/>
                                <a:gd name="T106" fmla="*/ 648 w 686"/>
                                <a:gd name="T107" fmla="*/ 374 h 1027"/>
                                <a:gd name="T108" fmla="*/ 667 w 686"/>
                                <a:gd name="T109" fmla="*/ 480 h 1027"/>
                                <a:gd name="T110" fmla="*/ 605 w 686"/>
                                <a:gd name="T111" fmla="*/ 461 h 1027"/>
                                <a:gd name="T112" fmla="*/ 537 w 686"/>
                                <a:gd name="T113" fmla="*/ 365 h 1027"/>
                                <a:gd name="T114" fmla="*/ 509 w 686"/>
                                <a:gd name="T115" fmla="*/ 374 h 1027"/>
                                <a:gd name="T116" fmla="*/ 585 w 686"/>
                                <a:gd name="T117" fmla="*/ 446 h 102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Lst>
                              <a:rect l="0" t="0" r="r" b="b"/>
                              <a:pathLst>
                                <a:path w="686" h="1027">
                                  <a:moveTo>
                                    <a:pt x="600" y="475"/>
                                  </a:moveTo>
                                  <a:lnTo>
                                    <a:pt x="605" y="499"/>
                                  </a:lnTo>
                                  <a:lnTo>
                                    <a:pt x="609" y="523"/>
                                  </a:lnTo>
                                  <a:lnTo>
                                    <a:pt x="609" y="537"/>
                                  </a:lnTo>
                                  <a:lnTo>
                                    <a:pt x="605" y="557"/>
                                  </a:lnTo>
                                  <a:lnTo>
                                    <a:pt x="600" y="576"/>
                                  </a:lnTo>
                                  <a:lnTo>
                                    <a:pt x="595" y="590"/>
                                  </a:lnTo>
                                  <a:lnTo>
                                    <a:pt x="595" y="609"/>
                                  </a:lnTo>
                                  <a:lnTo>
                                    <a:pt x="595" y="629"/>
                                  </a:lnTo>
                                  <a:lnTo>
                                    <a:pt x="585" y="624"/>
                                  </a:lnTo>
                                  <a:lnTo>
                                    <a:pt x="566" y="619"/>
                                  </a:lnTo>
                                  <a:lnTo>
                                    <a:pt x="542" y="605"/>
                                  </a:lnTo>
                                  <a:lnTo>
                                    <a:pt x="523" y="585"/>
                                  </a:lnTo>
                                  <a:lnTo>
                                    <a:pt x="499" y="557"/>
                                  </a:lnTo>
                                  <a:lnTo>
                                    <a:pt x="480" y="528"/>
                                  </a:lnTo>
                                  <a:lnTo>
                                    <a:pt x="465" y="494"/>
                                  </a:lnTo>
                                  <a:lnTo>
                                    <a:pt x="461" y="456"/>
                                  </a:lnTo>
                                  <a:lnTo>
                                    <a:pt x="451" y="417"/>
                                  </a:lnTo>
                                  <a:lnTo>
                                    <a:pt x="441" y="379"/>
                                  </a:lnTo>
                                  <a:lnTo>
                                    <a:pt x="427" y="345"/>
                                  </a:lnTo>
                                  <a:lnTo>
                                    <a:pt x="413" y="312"/>
                                  </a:lnTo>
                                  <a:lnTo>
                                    <a:pt x="389" y="288"/>
                                  </a:lnTo>
                                  <a:lnTo>
                                    <a:pt x="369" y="259"/>
                                  </a:lnTo>
                                  <a:lnTo>
                                    <a:pt x="341" y="240"/>
                                  </a:lnTo>
                                  <a:lnTo>
                                    <a:pt x="317" y="216"/>
                                  </a:lnTo>
                                  <a:lnTo>
                                    <a:pt x="288" y="201"/>
                                  </a:lnTo>
                                  <a:lnTo>
                                    <a:pt x="259" y="187"/>
                                  </a:lnTo>
                                  <a:lnTo>
                                    <a:pt x="225" y="177"/>
                                  </a:lnTo>
                                  <a:lnTo>
                                    <a:pt x="197" y="173"/>
                                  </a:lnTo>
                                  <a:lnTo>
                                    <a:pt x="168" y="168"/>
                                  </a:lnTo>
                                  <a:lnTo>
                                    <a:pt x="139" y="168"/>
                                  </a:lnTo>
                                  <a:lnTo>
                                    <a:pt x="110" y="173"/>
                                  </a:lnTo>
                                  <a:lnTo>
                                    <a:pt x="86" y="182"/>
                                  </a:lnTo>
                                  <a:lnTo>
                                    <a:pt x="72" y="192"/>
                                  </a:lnTo>
                                  <a:lnTo>
                                    <a:pt x="62" y="201"/>
                                  </a:lnTo>
                                  <a:lnTo>
                                    <a:pt x="48" y="211"/>
                                  </a:lnTo>
                                  <a:lnTo>
                                    <a:pt x="43" y="225"/>
                                  </a:lnTo>
                                  <a:lnTo>
                                    <a:pt x="33" y="235"/>
                                  </a:lnTo>
                                  <a:lnTo>
                                    <a:pt x="29" y="245"/>
                                  </a:lnTo>
                                  <a:lnTo>
                                    <a:pt x="29" y="254"/>
                                  </a:lnTo>
                                  <a:lnTo>
                                    <a:pt x="24" y="264"/>
                                  </a:lnTo>
                                  <a:lnTo>
                                    <a:pt x="24" y="278"/>
                                  </a:lnTo>
                                  <a:lnTo>
                                    <a:pt x="24" y="297"/>
                                  </a:lnTo>
                                  <a:lnTo>
                                    <a:pt x="29" y="317"/>
                                  </a:lnTo>
                                  <a:lnTo>
                                    <a:pt x="38" y="336"/>
                                  </a:lnTo>
                                  <a:lnTo>
                                    <a:pt x="48" y="360"/>
                                  </a:lnTo>
                                  <a:lnTo>
                                    <a:pt x="62" y="374"/>
                                  </a:lnTo>
                                  <a:lnTo>
                                    <a:pt x="86" y="389"/>
                                  </a:lnTo>
                                  <a:lnTo>
                                    <a:pt x="115" y="398"/>
                                  </a:lnTo>
                                  <a:lnTo>
                                    <a:pt x="144" y="403"/>
                                  </a:lnTo>
                                  <a:lnTo>
                                    <a:pt x="177" y="417"/>
                                  </a:lnTo>
                                  <a:lnTo>
                                    <a:pt x="201" y="432"/>
                                  </a:lnTo>
                                  <a:lnTo>
                                    <a:pt x="230" y="451"/>
                                  </a:lnTo>
                                  <a:lnTo>
                                    <a:pt x="249" y="475"/>
                                  </a:lnTo>
                                  <a:lnTo>
                                    <a:pt x="273" y="499"/>
                                  </a:lnTo>
                                  <a:lnTo>
                                    <a:pt x="288" y="528"/>
                                  </a:lnTo>
                                  <a:lnTo>
                                    <a:pt x="302" y="557"/>
                                  </a:lnTo>
                                  <a:lnTo>
                                    <a:pt x="307" y="590"/>
                                  </a:lnTo>
                                  <a:lnTo>
                                    <a:pt x="317" y="619"/>
                                  </a:lnTo>
                                  <a:lnTo>
                                    <a:pt x="317" y="653"/>
                                  </a:lnTo>
                                  <a:lnTo>
                                    <a:pt x="312" y="681"/>
                                  </a:lnTo>
                                  <a:lnTo>
                                    <a:pt x="307" y="715"/>
                                  </a:lnTo>
                                  <a:lnTo>
                                    <a:pt x="297" y="744"/>
                                  </a:lnTo>
                                  <a:lnTo>
                                    <a:pt x="278" y="768"/>
                                  </a:lnTo>
                                  <a:lnTo>
                                    <a:pt x="259" y="797"/>
                                  </a:lnTo>
                                  <a:lnTo>
                                    <a:pt x="249" y="801"/>
                                  </a:lnTo>
                                  <a:lnTo>
                                    <a:pt x="240" y="811"/>
                                  </a:lnTo>
                                  <a:lnTo>
                                    <a:pt x="230" y="811"/>
                                  </a:lnTo>
                                  <a:lnTo>
                                    <a:pt x="221" y="816"/>
                                  </a:lnTo>
                                  <a:lnTo>
                                    <a:pt x="211" y="816"/>
                                  </a:lnTo>
                                  <a:lnTo>
                                    <a:pt x="201" y="816"/>
                                  </a:lnTo>
                                  <a:lnTo>
                                    <a:pt x="197" y="811"/>
                                  </a:lnTo>
                                  <a:lnTo>
                                    <a:pt x="187" y="811"/>
                                  </a:lnTo>
                                  <a:lnTo>
                                    <a:pt x="182" y="845"/>
                                  </a:lnTo>
                                  <a:lnTo>
                                    <a:pt x="182" y="873"/>
                                  </a:lnTo>
                                  <a:lnTo>
                                    <a:pt x="187" y="907"/>
                                  </a:lnTo>
                                  <a:lnTo>
                                    <a:pt x="197" y="941"/>
                                  </a:lnTo>
                                  <a:lnTo>
                                    <a:pt x="216" y="969"/>
                                  </a:lnTo>
                                  <a:lnTo>
                                    <a:pt x="235" y="989"/>
                                  </a:lnTo>
                                  <a:lnTo>
                                    <a:pt x="264" y="998"/>
                                  </a:lnTo>
                                  <a:lnTo>
                                    <a:pt x="297" y="1003"/>
                                  </a:lnTo>
                                  <a:lnTo>
                                    <a:pt x="317" y="998"/>
                                  </a:lnTo>
                                  <a:lnTo>
                                    <a:pt x="336" y="984"/>
                                  </a:lnTo>
                                  <a:lnTo>
                                    <a:pt x="345" y="969"/>
                                  </a:lnTo>
                                  <a:lnTo>
                                    <a:pt x="350" y="950"/>
                                  </a:lnTo>
                                  <a:lnTo>
                                    <a:pt x="355" y="931"/>
                                  </a:lnTo>
                                  <a:lnTo>
                                    <a:pt x="355" y="912"/>
                                  </a:lnTo>
                                  <a:lnTo>
                                    <a:pt x="350" y="893"/>
                                  </a:lnTo>
                                  <a:lnTo>
                                    <a:pt x="345" y="878"/>
                                  </a:lnTo>
                                  <a:lnTo>
                                    <a:pt x="341" y="864"/>
                                  </a:lnTo>
                                  <a:lnTo>
                                    <a:pt x="336" y="854"/>
                                  </a:lnTo>
                                  <a:lnTo>
                                    <a:pt x="326" y="845"/>
                                  </a:lnTo>
                                  <a:lnTo>
                                    <a:pt x="317" y="845"/>
                                  </a:lnTo>
                                  <a:lnTo>
                                    <a:pt x="307" y="840"/>
                                  </a:lnTo>
                                  <a:lnTo>
                                    <a:pt x="297" y="840"/>
                                  </a:lnTo>
                                  <a:lnTo>
                                    <a:pt x="288" y="845"/>
                                  </a:lnTo>
                                  <a:lnTo>
                                    <a:pt x="283" y="849"/>
                                  </a:lnTo>
                                  <a:lnTo>
                                    <a:pt x="273" y="859"/>
                                  </a:lnTo>
                                  <a:lnTo>
                                    <a:pt x="273" y="873"/>
                                  </a:lnTo>
                                  <a:lnTo>
                                    <a:pt x="283" y="883"/>
                                  </a:lnTo>
                                  <a:lnTo>
                                    <a:pt x="297" y="878"/>
                                  </a:lnTo>
                                  <a:lnTo>
                                    <a:pt x="312" y="878"/>
                                  </a:lnTo>
                                  <a:lnTo>
                                    <a:pt x="307" y="888"/>
                                  </a:lnTo>
                                  <a:lnTo>
                                    <a:pt x="302" y="897"/>
                                  </a:lnTo>
                                  <a:lnTo>
                                    <a:pt x="297" y="902"/>
                                  </a:lnTo>
                                  <a:lnTo>
                                    <a:pt x="293" y="907"/>
                                  </a:lnTo>
                                  <a:lnTo>
                                    <a:pt x="288" y="912"/>
                                  </a:lnTo>
                                  <a:lnTo>
                                    <a:pt x="283" y="917"/>
                                  </a:lnTo>
                                  <a:lnTo>
                                    <a:pt x="273" y="917"/>
                                  </a:lnTo>
                                  <a:lnTo>
                                    <a:pt x="269" y="912"/>
                                  </a:lnTo>
                                  <a:lnTo>
                                    <a:pt x="259" y="902"/>
                                  </a:lnTo>
                                  <a:lnTo>
                                    <a:pt x="249" y="878"/>
                                  </a:lnTo>
                                  <a:lnTo>
                                    <a:pt x="245" y="854"/>
                                  </a:lnTo>
                                  <a:lnTo>
                                    <a:pt x="259" y="835"/>
                                  </a:lnTo>
                                  <a:lnTo>
                                    <a:pt x="269" y="825"/>
                                  </a:lnTo>
                                  <a:lnTo>
                                    <a:pt x="283" y="821"/>
                                  </a:lnTo>
                                  <a:lnTo>
                                    <a:pt x="297" y="816"/>
                                  </a:lnTo>
                                  <a:lnTo>
                                    <a:pt x="312" y="811"/>
                                  </a:lnTo>
                                  <a:lnTo>
                                    <a:pt x="331" y="816"/>
                                  </a:lnTo>
                                  <a:lnTo>
                                    <a:pt x="345" y="825"/>
                                  </a:lnTo>
                                  <a:lnTo>
                                    <a:pt x="360" y="845"/>
                                  </a:lnTo>
                                  <a:lnTo>
                                    <a:pt x="369" y="869"/>
                                  </a:lnTo>
                                  <a:lnTo>
                                    <a:pt x="379" y="897"/>
                                  </a:lnTo>
                                  <a:lnTo>
                                    <a:pt x="384" y="926"/>
                                  </a:lnTo>
                                  <a:lnTo>
                                    <a:pt x="379" y="955"/>
                                  </a:lnTo>
                                  <a:lnTo>
                                    <a:pt x="374" y="974"/>
                                  </a:lnTo>
                                  <a:lnTo>
                                    <a:pt x="365" y="993"/>
                                  </a:lnTo>
                                  <a:lnTo>
                                    <a:pt x="345" y="1013"/>
                                  </a:lnTo>
                                  <a:lnTo>
                                    <a:pt x="326" y="1022"/>
                                  </a:lnTo>
                                  <a:lnTo>
                                    <a:pt x="302" y="1027"/>
                                  </a:lnTo>
                                  <a:lnTo>
                                    <a:pt x="273" y="1027"/>
                                  </a:lnTo>
                                  <a:lnTo>
                                    <a:pt x="245" y="1022"/>
                                  </a:lnTo>
                                  <a:lnTo>
                                    <a:pt x="216" y="1008"/>
                                  </a:lnTo>
                                  <a:lnTo>
                                    <a:pt x="197" y="984"/>
                                  </a:lnTo>
                                  <a:lnTo>
                                    <a:pt x="177" y="955"/>
                                  </a:lnTo>
                                  <a:lnTo>
                                    <a:pt x="168" y="912"/>
                                  </a:lnTo>
                                  <a:lnTo>
                                    <a:pt x="163" y="859"/>
                                  </a:lnTo>
                                  <a:lnTo>
                                    <a:pt x="168" y="797"/>
                                  </a:lnTo>
                                  <a:lnTo>
                                    <a:pt x="149" y="782"/>
                                  </a:lnTo>
                                  <a:lnTo>
                                    <a:pt x="134" y="758"/>
                                  </a:lnTo>
                                  <a:lnTo>
                                    <a:pt x="120" y="729"/>
                                  </a:lnTo>
                                  <a:lnTo>
                                    <a:pt x="105" y="696"/>
                                  </a:lnTo>
                                  <a:lnTo>
                                    <a:pt x="101" y="667"/>
                                  </a:lnTo>
                                  <a:lnTo>
                                    <a:pt x="101" y="633"/>
                                  </a:lnTo>
                                  <a:lnTo>
                                    <a:pt x="110" y="609"/>
                                  </a:lnTo>
                                  <a:lnTo>
                                    <a:pt x="125" y="595"/>
                                  </a:lnTo>
                                  <a:lnTo>
                                    <a:pt x="134" y="590"/>
                                  </a:lnTo>
                                  <a:lnTo>
                                    <a:pt x="149" y="581"/>
                                  </a:lnTo>
                                  <a:lnTo>
                                    <a:pt x="158" y="581"/>
                                  </a:lnTo>
                                  <a:lnTo>
                                    <a:pt x="168" y="581"/>
                                  </a:lnTo>
                                  <a:lnTo>
                                    <a:pt x="177" y="585"/>
                                  </a:lnTo>
                                  <a:lnTo>
                                    <a:pt x="187" y="590"/>
                                  </a:lnTo>
                                  <a:lnTo>
                                    <a:pt x="197" y="595"/>
                                  </a:lnTo>
                                  <a:lnTo>
                                    <a:pt x="197" y="605"/>
                                  </a:lnTo>
                                  <a:lnTo>
                                    <a:pt x="201" y="629"/>
                                  </a:lnTo>
                                  <a:lnTo>
                                    <a:pt x="197" y="657"/>
                                  </a:lnTo>
                                  <a:lnTo>
                                    <a:pt x="187" y="677"/>
                                  </a:lnTo>
                                  <a:lnTo>
                                    <a:pt x="177" y="686"/>
                                  </a:lnTo>
                                  <a:lnTo>
                                    <a:pt x="168" y="686"/>
                                  </a:lnTo>
                                  <a:lnTo>
                                    <a:pt x="163" y="681"/>
                                  </a:lnTo>
                                  <a:lnTo>
                                    <a:pt x="168" y="672"/>
                                  </a:lnTo>
                                  <a:lnTo>
                                    <a:pt x="173" y="662"/>
                                  </a:lnTo>
                                  <a:lnTo>
                                    <a:pt x="177" y="657"/>
                                  </a:lnTo>
                                  <a:lnTo>
                                    <a:pt x="182" y="643"/>
                                  </a:lnTo>
                                  <a:lnTo>
                                    <a:pt x="177" y="629"/>
                                  </a:lnTo>
                                  <a:lnTo>
                                    <a:pt x="173" y="619"/>
                                  </a:lnTo>
                                  <a:lnTo>
                                    <a:pt x="168" y="609"/>
                                  </a:lnTo>
                                  <a:lnTo>
                                    <a:pt x="158" y="609"/>
                                  </a:lnTo>
                                  <a:lnTo>
                                    <a:pt x="144" y="609"/>
                                  </a:lnTo>
                                  <a:lnTo>
                                    <a:pt x="134" y="614"/>
                                  </a:lnTo>
                                  <a:lnTo>
                                    <a:pt x="125" y="624"/>
                                  </a:lnTo>
                                  <a:lnTo>
                                    <a:pt x="120" y="638"/>
                                  </a:lnTo>
                                  <a:lnTo>
                                    <a:pt x="120" y="657"/>
                                  </a:lnTo>
                                  <a:lnTo>
                                    <a:pt x="120" y="681"/>
                                  </a:lnTo>
                                  <a:lnTo>
                                    <a:pt x="129" y="705"/>
                                  </a:lnTo>
                                  <a:lnTo>
                                    <a:pt x="139" y="729"/>
                                  </a:lnTo>
                                  <a:lnTo>
                                    <a:pt x="153" y="753"/>
                                  </a:lnTo>
                                  <a:lnTo>
                                    <a:pt x="173" y="768"/>
                                  </a:lnTo>
                                  <a:lnTo>
                                    <a:pt x="187" y="777"/>
                                  </a:lnTo>
                                  <a:lnTo>
                                    <a:pt x="201" y="782"/>
                                  </a:lnTo>
                                  <a:lnTo>
                                    <a:pt x="216" y="782"/>
                                  </a:lnTo>
                                  <a:lnTo>
                                    <a:pt x="230" y="777"/>
                                  </a:lnTo>
                                  <a:lnTo>
                                    <a:pt x="249" y="773"/>
                                  </a:lnTo>
                                  <a:lnTo>
                                    <a:pt x="264" y="753"/>
                                  </a:lnTo>
                                  <a:lnTo>
                                    <a:pt x="278" y="729"/>
                                  </a:lnTo>
                                  <a:lnTo>
                                    <a:pt x="288" y="691"/>
                                  </a:lnTo>
                                  <a:lnTo>
                                    <a:pt x="269" y="696"/>
                                  </a:lnTo>
                                  <a:lnTo>
                                    <a:pt x="259" y="701"/>
                                  </a:lnTo>
                                  <a:lnTo>
                                    <a:pt x="249" y="701"/>
                                  </a:lnTo>
                                  <a:lnTo>
                                    <a:pt x="245" y="701"/>
                                  </a:lnTo>
                                  <a:lnTo>
                                    <a:pt x="245" y="696"/>
                                  </a:lnTo>
                                  <a:lnTo>
                                    <a:pt x="249" y="691"/>
                                  </a:lnTo>
                                  <a:lnTo>
                                    <a:pt x="259" y="681"/>
                                  </a:lnTo>
                                  <a:lnTo>
                                    <a:pt x="269" y="662"/>
                                  </a:lnTo>
                                  <a:lnTo>
                                    <a:pt x="273" y="643"/>
                                  </a:lnTo>
                                  <a:lnTo>
                                    <a:pt x="278" y="619"/>
                                  </a:lnTo>
                                  <a:lnTo>
                                    <a:pt x="278" y="595"/>
                                  </a:lnTo>
                                  <a:lnTo>
                                    <a:pt x="273" y="571"/>
                                  </a:lnTo>
                                  <a:lnTo>
                                    <a:pt x="269" y="547"/>
                                  </a:lnTo>
                                  <a:lnTo>
                                    <a:pt x="259" y="523"/>
                                  </a:lnTo>
                                  <a:lnTo>
                                    <a:pt x="249" y="504"/>
                                  </a:lnTo>
                                  <a:lnTo>
                                    <a:pt x="230" y="485"/>
                                  </a:lnTo>
                                  <a:lnTo>
                                    <a:pt x="216" y="465"/>
                                  </a:lnTo>
                                  <a:lnTo>
                                    <a:pt x="197" y="456"/>
                                  </a:lnTo>
                                  <a:lnTo>
                                    <a:pt x="177" y="446"/>
                                  </a:lnTo>
                                  <a:lnTo>
                                    <a:pt x="158" y="437"/>
                                  </a:lnTo>
                                  <a:lnTo>
                                    <a:pt x="139" y="427"/>
                                  </a:lnTo>
                                  <a:lnTo>
                                    <a:pt x="120" y="422"/>
                                  </a:lnTo>
                                  <a:lnTo>
                                    <a:pt x="101" y="417"/>
                                  </a:lnTo>
                                  <a:lnTo>
                                    <a:pt x="81" y="408"/>
                                  </a:lnTo>
                                  <a:lnTo>
                                    <a:pt x="67" y="403"/>
                                  </a:lnTo>
                                  <a:lnTo>
                                    <a:pt x="48" y="389"/>
                                  </a:lnTo>
                                  <a:lnTo>
                                    <a:pt x="38" y="379"/>
                                  </a:lnTo>
                                  <a:lnTo>
                                    <a:pt x="24" y="365"/>
                                  </a:lnTo>
                                  <a:lnTo>
                                    <a:pt x="14" y="345"/>
                                  </a:lnTo>
                                  <a:lnTo>
                                    <a:pt x="9" y="321"/>
                                  </a:lnTo>
                                  <a:lnTo>
                                    <a:pt x="5" y="297"/>
                                  </a:lnTo>
                                  <a:lnTo>
                                    <a:pt x="0" y="264"/>
                                  </a:lnTo>
                                  <a:lnTo>
                                    <a:pt x="5" y="240"/>
                                  </a:lnTo>
                                  <a:lnTo>
                                    <a:pt x="9" y="221"/>
                                  </a:lnTo>
                                  <a:lnTo>
                                    <a:pt x="14" y="201"/>
                                  </a:lnTo>
                                  <a:lnTo>
                                    <a:pt x="19" y="182"/>
                                  </a:lnTo>
                                  <a:lnTo>
                                    <a:pt x="29" y="168"/>
                                  </a:lnTo>
                                  <a:lnTo>
                                    <a:pt x="43" y="149"/>
                                  </a:lnTo>
                                  <a:lnTo>
                                    <a:pt x="57" y="139"/>
                                  </a:lnTo>
                                  <a:lnTo>
                                    <a:pt x="72" y="125"/>
                                  </a:lnTo>
                                  <a:lnTo>
                                    <a:pt x="91" y="115"/>
                                  </a:lnTo>
                                  <a:lnTo>
                                    <a:pt x="110" y="105"/>
                                  </a:lnTo>
                                  <a:lnTo>
                                    <a:pt x="134" y="101"/>
                                  </a:lnTo>
                                  <a:lnTo>
                                    <a:pt x="153" y="96"/>
                                  </a:lnTo>
                                  <a:lnTo>
                                    <a:pt x="177" y="91"/>
                                  </a:lnTo>
                                  <a:lnTo>
                                    <a:pt x="206" y="91"/>
                                  </a:lnTo>
                                  <a:lnTo>
                                    <a:pt x="230" y="86"/>
                                  </a:lnTo>
                                  <a:lnTo>
                                    <a:pt x="259" y="91"/>
                                  </a:lnTo>
                                  <a:lnTo>
                                    <a:pt x="283" y="91"/>
                                  </a:lnTo>
                                  <a:lnTo>
                                    <a:pt x="307" y="101"/>
                                  </a:lnTo>
                                  <a:lnTo>
                                    <a:pt x="331" y="115"/>
                                  </a:lnTo>
                                  <a:lnTo>
                                    <a:pt x="360" y="129"/>
                                  </a:lnTo>
                                  <a:lnTo>
                                    <a:pt x="384" y="144"/>
                                  </a:lnTo>
                                  <a:lnTo>
                                    <a:pt x="403" y="163"/>
                                  </a:lnTo>
                                  <a:lnTo>
                                    <a:pt x="422" y="177"/>
                                  </a:lnTo>
                                  <a:lnTo>
                                    <a:pt x="437" y="192"/>
                                  </a:lnTo>
                                  <a:lnTo>
                                    <a:pt x="446" y="211"/>
                                  </a:lnTo>
                                  <a:lnTo>
                                    <a:pt x="461" y="221"/>
                                  </a:lnTo>
                                  <a:lnTo>
                                    <a:pt x="480" y="230"/>
                                  </a:lnTo>
                                  <a:lnTo>
                                    <a:pt x="494" y="235"/>
                                  </a:lnTo>
                                  <a:lnTo>
                                    <a:pt x="509" y="240"/>
                                  </a:lnTo>
                                  <a:lnTo>
                                    <a:pt x="523" y="245"/>
                                  </a:lnTo>
                                  <a:lnTo>
                                    <a:pt x="537" y="249"/>
                                  </a:lnTo>
                                  <a:lnTo>
                                    <a:pt x="552" y="249"/>
                                  </a:lnTo>
                                  <a:lnTo>
                                    <a:pt x="561" y="240"/>
                                  </a:lnTo>
                                  <a:lnTo>
                                    <a:pt x="542" y="235"/>
                                  </a:lnTo>
                                  <a:lnTo>
                                    <a:pt x="523" y="225"/>
                                  </a:lnTo>
                                  <a:lnTo>
                                    <a:pt x="504" y="216"/>
                                  </a:lnTo>
                                  <a:lnTo>
                                    <a:pt x="485" y="211"/>
                                  </a:lnTo>
                                  <a:lnTo>
                                    <a:pt x="465" y="197"/>
                                  </a:lnTo>
                                  <a:lnTo>
                                    <a:pt x="451" y="182"/>
                                  </a:lnTo>
                                  <a:lnTo>
                                    <a:pt x="432" y="173"/>
                                  </a:lnTo>
                                  <a:lnTo>
                                    <a:pt x="413" y="158"/>
                                  </a:lnTo>
                                  <a:lnTo>
                                    <a:pt x="398" y="144"/>
                                  </a:lnTo>
                                  <a:lnTo>
                                    <a:pt x="384" y="129"/>
                                  </a:lnTo>
                                  <a:lnTo>
                                    <a:pt x="369" y="120"/>
                                  </a:lnTo>
                                  <a:lnTo>
                                    <a:pt x="355" y="105"/>
                                  </a:lnTo>
                                  <a:lnTo>
                                    <a:pt x="345" y="96"/>
                                  </a:lnTo>
                                  <a:lnTo>
                                    <a:pt x="331" y="91"/>
                                  </a:lnTo>
                                  <a:lnTo>
                                    <a:pt x="326" y="86"/>
                                  </a:lnTo>
                                  <a:lnTo>
                                    <a:pt x="317" y="86"/>
                                  </a:lnTo>
                                  <a:lnTo>
                                    <a:pt x="331" y="72"/>
                                  </a:lnTo>
                                  <a:lnTo>
                                    <a:pt x="341" y="38"/>
                                  </a:lnTo>
                                  <a:lnTo>
                                    <a:pt x="355" y="19"/>
                                  </a:lnTo>
                                  <a:lnTo>
                                    <a:pt x="369" y="5"/>
                                  </a:lnTo>
                                  <a:lnTo>
                                    <a:pt x="384" y="0"/>
                                  </a:lnTo>
                                  <a:lnTo>
                                    <a:pt x="403" y="9"/>
                                  </a:lnTo>
                                  <a:lnTo>
                                    <a:pt x="417" y="19"/>
                                  </a:lnTo>
                                  <a:lnTo>
                                    <a:pt x="432" y="38"/>
                                  </a:lnTo>
                                  <a:lnTo>
                                    <a:pt x="451" y="62"/>
                                  </a:lnTo>
                                  <a:lnTo>
                                    <a:pt x="461" y="81"/>
                                  </a:lnTo>
                                  <a:lnTo>
                                    <a:pt x="465" y="91"/>
                                  </a:lnTo>
                                  <a:lnTo>
                                    <a:pt x="475" y="91"/>
                                  </a:lnTo>
                                  <a:lnTo>
                                    <a:pt x="485" y="86"/>
                                  </a:lnTo>
                                  <a:lnTo>
                                    <a:pt x="489" y="81"/>
                                  </a:lnTo>
                                  <a:lnTo>
                                    <a:pt x="499" y="67"/>
                                  </a:lnTo>
                                  <a:lnTo>
                                    <a:pt x="504" y="57"/>
                                  </a:lnTo>
                                  <a:lnTo>
                                    <a:pt x="509" y="43"/>
                                  </a:lnTo>
                                  <a:lnTo>
                                    <a:pt x="513" y="29"/>
                                  </a:lnTo>
                                  <a:lnTo>
                                    <a:pt x="523" y="19"/>
                                  </a:lnTo>
                                  <a:lnTo>
                                    <a:pt x="537" y="14"/>
                                  </a:lnTo>
                                  <a:lnTo>
                                    <a:pt x="557" y="14"/>
                                  </a:lnTo>
                                  <a:lnTo>
                                    <a:pt x="571" y="14"/>
                                  </a:lnTo>
                                  <a:lnTo>
                                    <a:pt x="585" y="24"/>
                                  </a:lnTo>
                                  <a:lnTo>
                                    <a:pt x="605" y="38"/>
                                  </a:lnTo>
                                  <a:lnTo>
                                    <a:pt x="619" y="57"/>
                                  </a:lnTo>
                                  <a:lnTo>
                                    <a:pt x="624" y="77"/>
                                  </a:lnTo>
                                  <a:lnTo>
                                    <a:pt x="629" y="96"/>
                                  </a:lnTo>
                                  <a:lnTo>
                                    <a:pt x="624" y="115"/>
                                  </a:lnTo>
                                  <a:lnTo>
                                    <a:pt x="619" y="129"/>
                                  </a:lnTo>
                                  <a:lnTo>
                                    <a:pt x="609" y="144"/>
                                  </a:lnTo>
                                  <a:lnTo>
                                    <a:pt x="600" y="158"/>
                                  </a:lnTo>
                                  <a:lnTo>
                                    <a:pt x="585" y="168"/>
                                  </a:lnTo>
                                  <a:lnTo>
                                    <a:pt x="581" y="173"/>
                                  </a:lnTo>
                                  <a:lnTo>
                                    <a:pt x="595" y="177"/>
                                  </a:lnTo>
                                  <a:lnTo>
                                    <a:pt x="605" y="182"/>
                                  </a:lnTo>
                                  <a:lnTo>
                                    <a:pt x="619" y="187"/>
                                  </a:lnTo>
                                  <a:lnTo>
                                    <a:pt x="629" y="192"/>
                                  </a:lnTo>
                                  <a:lnTo>
                                    <a:pt x="633" y="201"/>
                                  </a:lnTo>
                                  <a:lnTo>
                                    <a:pt x="638" y="211"/>
                                  </a:lnTo>
                                  <a:lnTo>
                                    <a:pt x="643" y="216"/>
                                  </a:lnTo>
                                  <a:lnTo>
                                    <a:pt x="643" y="230"/>
                                  </a:lnTo>
                                  <a:lnTo>
                                    <a:pt x="643" y="245"/>
                                  </a:lnTo>
                                  <a:lnTo>
                                    <a:pt x="638" y="259"/>
                                  </a:lnTo>
                                  <a:lnTo>
                                    <a:pt x="633" y="269"/>
                                  </a:lnTo>
                                  <a:lnTo>
                                    <a:pt x="624" y="283"/>
                                  </a:lnTo>
                                  <a:lnTo>
                                    <a:pt x="614" y="293"/>
                                  </a:lnTo>
                                  <a:lnTo>
                                    <a:pt x="600" y="307"/>
                                  </a:lnTo>
                                  <a:lnTo>
                                    <a:pt x="585" y="312"/>
                                  </a:lnTo>
                                  <a:lnTo>
                                    <a:pt x="566" y="317"/>
                                  </a:lnTo>
                                  <a:lnTo>
                                    <a:pt x="590" y="321"/>
                                  </a:lnTo>
                                  <a:lnTo>
                                    <a:pt x="609" y="326"/>
                                  </a:lnTo>
                                  <a:lnTo>
                                    <a:pt x="624" y="331"/>
                                  </a:lnTo>
                                  <a:lnTo>
                                    <a:pt x="638" y="336"/>
                                  </a:lnTo>
                                  <a:lnTo>
                                    <a:pt x="648" y="345"/>
                                  </a:lnTo>
                                  <a:lnTo>
                                    <a:pt x="648" y="355"/>
                                  </a:lnTo>
                                  <a:lnTo>
                                    <a:pt x="648" y="365"/>
                                  </a:lnTo>
                                  <a:lnTo>
                                    <a:pt x="648" y="374"/>
                                  </a:lnTo>
                                  <a:lnTo>
                                    <a:pt x="648" y="403"/>
                                  </a:lnTo>
                                  <a:lnTo>
                                    <a:pt x="653" y="427"/>
                                  </a:lnTo>
                                  <a:lnTo>
                                    <a:pt x="662" y="451"/>
                                  </a:lnTo>
                                  <a:lnTo>
                                    <a:pt x="686" y="470"/>
                                  </a:lnTo>
                                  <a:lnTo>
                                    <a:pt x="677" y="480"/>
                                  </a:lnTo>
                                  <a:lnTo>
                                    <a:pt x="667" y="480"/>
                                  </a:lnTo>
                                  <a:lnTo>
                                    <a:pt x="657" y="485"/>
                                  </a:lnTo>
                                  <a:lnTo>
                                    <a:pt x="648" y="480"/>
                                  </a:lnTo>
                                  <a:lnTo>
                                    <a:pt x="633" y="480"/>
                                  </a:lnTo>
                                  <a:lnTo>
                                    <a:pt x="624" y="470"/>
                                  </a:lnTo>
                                  <a:lnTo>
                                    <a:pt x="614" y="465"/>
                                  </a:lnTo>
                                  <a:lnTo>
                                    <a:pt x="605" y="461"/>
                                  </a:lnTo>
                                  <a:lnTo>
                                    <a:pt x="595" y="446"/>
                                  </a:lnTo>
                                  <a:lnTo>
                                    <a:pt x="585" y="432"/>
                                  </a:lnTo>
                                  <a:lnTo>
                                    <a:pt x="571" y="413"/>
                                  </a:lnTo>
                                  <a:lnTo>
                                    <a:pt x="561" y="398"/>
                                  </a:lnTo>
                                  <a:lnTo>
                                    <a:pt x="547" y="384"/>
                                  </a:lnTo>
                                  <a:lnTo>
                                    <a:pt x="537" y="365"/>
                                  </a:lnTo>
                                  <a:lnTo>
                                    <a:pt x="523" y="355"/>
                                  </a:lnTo>
                                  <a:lnTo>
                                    <a:pt x="518" y="345"/>
                                  </a:lnTo>
                                  <a:lnTo>
                                    <a:pt x="509" y="341"/>
                                  </a:lnTo>
                                  <a:lnTo>
                                    <a:pt x="504" y="345"/>
                                  </a:lnTo>
                                  <a:lnTo>
                                    <a:pt x="504" y="360"/>
                                  </a:lnTo>
                                  <a:lnTo>
                                    <a:pt x="509" y="374"/>
                                  </a:lnTo>
                                  <a:lnTo>
                                    <a:pt x="518" y="384"/>
                                  </a:lnTo>
                                  <a:lnTo>
                                    <a:pt x="533" y="393"/>
                                  </a:lnTo>
                                  <a:lnTo>
                                    <a:pt x="542" y="403"/>
                                  </a:lnTo>
                                  <a:lnTo>
                                    <a:pt x="557" y="417"/>
                                  </a:lnTo>
                                  <a:lnTo>
                                    <a:pt x="571" y="432"/>
                                  </a:lnTo>
                                  <a:lnTo>
                                    <a:pt x="585" y="446"/>
                                  </a:lnTo>
                                  <a:lnTo>
                                    <a:pt x="590" y="461"/>
                                  </a:lnTo>
                                  <a:lnTo>
                                    <a:pt x="600" y="475"/>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47" name="Freeform 66"/>
                          <wps:cNvSpPr>
                            <a:spLocks/>
                          </wps:cNvSpPr>
                          <wps:spPr bwMode="auto">
                            <a:xfrm>
                              <a:off x="10502" y="2541"/>
                              <a:ext cx="149" cy="92"/>
                            </a:xfrm>
                            <a:custGeom>
                              <a:avLst/>
                              <a:gdLst>
                                <a:gd name="T0" fmla="*/ 0 w 149"/>
                                <a:gd name="T1" fmla="*/ 52 h 96"/>
                                <a:gd name="T2" fmla="*/ 10 w 149"/>
                                <a:gd name="T3" fmla="*/ 38 h 96"/>
                                <a:gd name="T4" fmla="*/ 24 w 149"/>
                                <a:gd name="T5" fmla="*/ 24 h 96"/>
                                <a:gd name="T6" fmla="*/ 43 w 149"/>
                                <a:gd name="T7" fmla="*/ 14 h 96"/>
                                <a:gd name="T8" fmla="*/ 63 w 149"/>
                                <a:gd name="T9" fmla="*/ 9 h 96"/>
                                <a:gd name="T10" fmla="*/ 82 w 149"/>
                                <a:gd name="T11" fmla="*/ 4 h 96"/>
                                <a:gd name="T12" fmla="*/ 106 w 149"/>
                                <a:gd name="T13" fmla="*/ 0 h 96"/>
                                <a:gd name="T14" fmla="*/ 125 w 149"/>
                                <a:gd name="T15" fmla="*/ 4 h 96"/>
                                <a:gd name="T16" fmla="*/ 149 w 149"/>
                                <a:gd name="T17" fmla="*/ 9 h 96"/>
                                <a:gd name="T18" fmla="*/ 130 w 149"/>
                                <a:gd name="T19" fmla="*/ 19 h 96"/>
                                <a:gd name="T20" fmla="*/ 115 w 149"/>
                                <a:gd name="T21" fmla="*/ 24 h 96"/>
                                <a:gd name="T22" fmla="*/ 101 w 149"/>
                                <a:gd name="T23" fmla="*/ 28 h 96"/>
                                <a:gd name="T24" fmla="*/ 87 w 149"/>
                                <a:gd name="T25" fmla="*/ 38 h 96"/>
                                <a:gd name="T26" fmla="*/ 77 w 149"/>
                                <a:gd name="T27" fmla="*/ 48 h 96"/>
                                <a:gd name="T28" fmla="*/ 72 w 149"/>
                                <a:gd name="T29" fmla="*/ 62 h 96"/>
                                <a:gd name="T30" fmla="*/ 67 w 149"/>
                                <a:gd name="T31" fmla="*/ 76 h 96"/>
                                <a:gd name="T32" fmla="*/ 72 w 149"/>
                                <a:gd name="T33" fmla="*/ 96 h 96"/>
                                <a:gd name="T34" fmla="*/ 0 w 149"/>
                                <a:gd name="T35" fmla="*/ 52 h 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149" h="96">
                                  <a:moveTo>
                                    <a:pt x="0" y="52"/>
                                  </a:moveTo>
                                  <a:lnTo>
                                    <a:pt x="10" y="38"/>
                                  </a:lnTo>
                                  <a:lnTo>
                                    <a:pt x="24" y="24"/>
                                  </a:lnTo>
                                  <a:lnTo>
                                    <a:pt x="43" y="14"/>
                                  </a:lnTo>
                                  <a:lnTo>
                                    <a:pt x="63" y="9"/>
                                  </a:lnTo>
                                  <a:lnTo>
                                    <a:pt x="82" y="4"/>
                                  </a:lnTo>
                                  <a:lnTo>
                                    <a:pt x="106" y="0"/>
                                  </a:lnTo>
                                  <a:lnTo>
                                    <a:pt x="125" y="4"/>
                                  </a:lnTo>
                                  <a:lnTo>
                                    <a:pt x="149" y="9"/>
                                  </a:lnTo>
                                  <a:lnTo>
                                    <a:pt x="130" y="19"/>
                                  </a:lnTo>
                                  <a:lnTo>
                                    <a:pt x="115" y="24"/>
                                  </a:lnTo>
                                  <a:lnTo>
                                    <a:pt x="101" y="28"/>
                                  </a:lnTo>
                                  <a:lnTo>
                                    <a:pt x="87" y="38"/>
                                  </a:lnTo>
                                  <a:lnTo>
                                    <a:pt x="77" y="48"/>
                                  </a:lnTo>
                                  <a:lnTo>
                                    <a:pt x="72" y="62"/>
                                  </a:lnTo>
                                  <a:lnTo>
                                    <a:pt x="67" y="76"/>
                                  </a:lnTo>
                                  <a:lnTo>
                                    <a:pt x="72" y="96"/>
                                  </a:lnTo>
                                  <a:lnTo>
                                    <a:pt x="0" y="52"/>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48" name="Freeform 67"/>
                          <wps:cNvSpPr>
                            <a:spLocks/>
                          </wps:cNvSpPr>
                          <wps:spPr bwMode="auto">
                            <a:xfrm>
                              <a:off x="10440" y="2472"/>
                              <a:ext cx="67" cy="73"/>
                            </a:xfrm>
                            <a:custGeom>
                              <a:avLst/>
                              <a:gdLst>
                                <a:gd name="T0" fmla="*/ 9 w 67"/>
                                <a:gd name="T1" fmla="*/ 14 h 76"/>
                                <a:gd name="T2" fmla="*/ 14 w 67"/>
                                <a:gd name="T3" fmla="*/ 4 h 76"/>
                                <a:gd name="T4" fmla="*/ 24 w 67"/>
                                <a:gd name="T5" fmla="*/ 4 h 76"/>
                                <a:gd name="T6" fmla="*/ 33 w 67"/>
                                <a:gd name="T7" fmla="*/ 0 h 76"/>
                                <a:gd name="T8" fmla="*/ 38 w 67"/>
                                <a:gd name="T9" fmla="*/ 0 h 76"/>
                                <a:gd name="T10" fmla="*/ 43 w 67"/>
                                <a:gd name="T11" fmla="*/ 0 h 76"/>
                                <a:gd name="T12" fmla="*/ 53 w 67"/>
                                <a:gd name="T13" fmla="*/ 4 h 76"/>
                                <a:gd name="T14" fmla="*/ 57 w 67"/>
                                <a:gd name="T15" fmla="*/ 4 h 76"/>
                                <a:gd name="T16" fmla="*/ 62 w 67"/>
                                <a:gd name="T17" fmla="*/ 14 h 76"/>
                                <a:gd name="T18" fmla="*/ 67 w 67"/>
                                <a:gd name="T19" fmla="*/ 28 h 76"/>
                                <a:gd name="T20" fmla="*/ 67 w 67"/>
                                <a:gd name="T21" fmla="*/ 38 h 76"/>
                                <a:gd name="T22" fmla="*/ 57 w 67"/>
                                <a:gd name="T23" fmla="*/ 52 h 76"/>
                                <a:gd name="T24" fmla="*/ 53 w 67"/>
                                <a:gd name="T25" fmla="*/ 67 h 76"/>
                                <a:gd name="T26" fmla="*/ 48 w 67"/>
                                <a:gd name="T27" fmla="*/ 72 h 76"/>
                                <a:gd name="T28" fmla="*/ 43 w 67"/>
                                <a:gd name="T29" fmla="*/ 76 h 76"/>
                                <a:gd name="T30" fmla="*/ 33 w 67"/>
                                <a:gd name="T31" fmla="*/ 76 h 76"/>
                                <a:gd name="T32" fmla="*/ 29 w 67"/>
                                <a:gd name="T33" fmla="*/ 76 h 76"/>
                                <a:gd name="T34" fmla="*/ 24 w 67"/>
                                <a:gd name="T35" fmla="*/ 72 h 76"/>
                                <a:gd name="T36" fmla="*/ 14 w 67"/>
                                <a:gd name="T37" fmla="*/ 72 h 76"/>
                                <a:gd name="T38" fmla="*/ 9 w 67"/>
                                <a:gd name="T39" fmla="*/ 67 h 76"/>
                                <a:gd name="T40" fmla="*/ 9 w 67"/>
                                <a:gd name="T41" fmla="*/ 62 h 76"/>
                                <a:gd name="T42" fmla="*/ 5 w 67"/>
                                <a:gd name="T43" fmla="*/ 52 h 76"/>
                                <a:gd name="T44" fmla="*/ 0 w 67"/>
                                <a:gd name="T45" fmla="*/ 38 h 76"/>
                                <a:gd name="T46" fmla="*/ 0 w 67"/>
                                <a:gd name="T47" fmla="*/ 24 h 76"/>
                                <a:gd name="T48" fmla="*/ 9 w 67"/>
                                <a:gd name="T49" fmla="*/ 14 h 7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Lst>
                              <a:rect l="0" t="0" r="r" b="b"/>
                              <a:pathLst>
                                <a:path w="67" h="76">
                                  <a:moveTo>
                                    <a:pt x="9" y="14"/>
                                  </a:moveTo>
                                  <a:lnTo>
                                    <a:pt x="14" y="4"/>
                                  </a:lnTo>
                                  <a:lnTo>
                                    <a:pt x="24" y="4"/>
                                  </a:lnTo>
                                  <a:lnTo>
                                    <a:pt x="33" y="0"/>
                                  </a:lnTo>
                                  <a:lnTo>
                                    <a:pt x="38" y="0"/>
                                  </a:lnTo>
                                  <a:lnTo>
                                    <a:pt x="43" y="0"/>
                                  </a:lnTo>
                                  <a:lnTo>
                                    <a:pt x="53" y="4"/>
                                  </a:lnTo>
                                  <a:lnTo>
                                    <a:pt x="57" y="4"/>
                                  </a:lnTo>
                                  <a:lnTo>
                                    <a:pt x="62" y="14"/>
                                  </a:lnTo>
                                  <a:lnTo>
                                    <a:pt x="67" y="28"/>
                                  </a:lnTo>
                                  <a:lnTo>
                                    <a:pt x="67" y="38"/>
                                  </a:lnTo>
                                  <a:lnTo>
                                    <a:pt x="57" y="52"/>
                                  </a:lnTo>
                                  <a:lnTo>
                                    <a:pt x="53" y="67"/>
                                  </a:lnTo>
                                  <a:lnTo>
                                    <a:pt x="48" y="72"/>
                                  </a:lnTo>
                                  <a:lnTo>
                                    <a:pt x="43" y="76"/>
                                  </a:lnTo>
                                  <a:lnTo>
                                    <a:pt x="33" y="76"/>
                                  </a:lnTo>
                                  <a:lnTo>
                                    <a:pt x="29" y="76"/>
                                  </a:lnTo>
                                  <a:lnTo>
                                    <a:pt x="24" y="72"/>
                                  </a:lnTo>
                                  <a:lnTo>
                                    <a:pt x="14" y="72"/>
                                  </a:lnTo>
                                  <a:lnTo>
                                    <a:pt x="9" y="67"/>
                                  </a:lnTo>
                                  <a:lnTo>
                                    <a:pt x="9" y="62"/>
                                  </a:lnTo>
                                  <a:lnTo>
                                    <a:pt x="5" y="52"/>
                                  </a:lnTo>
                                  <a:lnTo>
                                    <a:pt x="0" y="38"/>
                                  </a:lnTo>
                                  <a:lnTo>
                                    <a:pt x="0" y="24"/>
                                  </a:lnTo>
                                  <a:lnTo>
                                    <a:pt x="9" y="14"/>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49" name="Freeform 68"/>
                          <wps:cNvSpPr>
                            <a:spLocks/>
                          </wps:cNvSpPr>
                          <wps:spPr bwMode="auto">
                            <a:xfrm>
                              <a:off x="10507" y="2728"/>
                              <a:ext cx="490" cy="1422"/>
                            </a:xfrm>
                            <a:custGeom>
                              <a:avLst/>
                              <a:gdLst>
                                <a:gd name="T0" fmla="*/ 413 w 490"/>
                                <a:gd name="T1" fmla="*/ 149 h 1488"/>
                                <a:gd name="T2" fmla="*/ 413 w 490"/>
                                <a:gd name="T3" fmla="*/ 279 h 1488"/>
                                <a:gd name="T4" fmla="*/ 389 w 490"/>
                                <a:gd name="T5" fmla="*/ 413 h 1488"/>
                                <a:gd name="T6" fmla="*/ 336 w 490"/>
                                <a:gd name="T7" fmla="*/ 538 h 1488"/>
                                <a:gd name="T8" fmla="*/ 250 w 490"/>
                                <a:gd name="T9" fmla="*/ 634 h 1488"/>
                                <a:gd name="T10" fmla="*/ 187 w 490"/>
                                <a:gd name="T11" fmla="*/ 672 h 1488"/>
                                <a:gd name="T12" fmla="*/ 221 w 490"/>
                                <a:gd name="T13" fmla="*/ 672 h 1488"/>
                                <a:gd name="T14" fmla="*/ 264 w 490"/>
                                <a:gd name="T15" fmla="*/ 663 h 1488"/>
                                <a:gd name="T16" fmla="*/ 317 w 490"/>
                                <a:gd name="T17" fmla="*/ 672 h 1488"/>
                                <a:gd name="T18" fmla="*/ 355 w 490"/>
                                <a:gd name="T19" fmla="*/ 711 h 1488"/>
                                <a:gd name="T20" fmla="*/ 322 w 490"/>
                                <a:gd name="T21" fmla="*/ 768 h 1488"/>
                                <a:gd name="T22" fmla="*/ 360 w 490"/>
                                <a:gd name="T23" fmla="*/ 778 h 1488"/>
                                <a:gd name="T24" fmla="*/ 437 w 490"/>
                                <a:gd name="T25" fmla="*/ 826 h 1488"/>
                                <a:gd name="T26" fmla="*/ 470 w 490"/>
                                <a:gd name="T27" fmla="*/ 888 h 1488"/>
                                <a:gd name="T28" fmla="*/ 466 w 490"/>
                                <a:gd name="T29" fmla="*/ 927 h 1488"/>
                                <a:gd name="T30" fmla="*/ 398 w 490"/>
                                <a:gd name="T31" fmla="*/ 951 h 1488"/>
                                <a:gd name="T32" fmla="*/ 312 w 490"/>
                                <a:gd name="T33" fmla="*/ 903 h 1488"/>
                                <a:gd name="T34" fmla="*/ 336 w 490"/>
                                <a:gd name="T35" fmla="*/ 941 h 1488"/>
                                <a:gd name="T36" fmla="*/ 398 w 490"/>
                                <a:gd name="T37" fmla="*/ 1061 h 1488"/>
                                <a:gd name="T38" fmla="*/ 413 w 490"/>
                                <a:gd name="T39" fmla="*/ 1152 h 1488"/>
                                <a:gd name="T40" fmla="*/ 384 w 490"/>
                                <a:gd name="T41" fmla="*/ 1157 h 1488"/>
                                <a:gd name="T42" fmla="*/ 317 w 490"/>
                                <a:gd name="T43" fmla="*/ 1109 h 1488"/>
                                <a:gd name="T44" fmla="*/ 274 w 490"/>
                                <a:gd name="T45" fmla="*/ 1028 h 1488"/>
                                <a:gd name="T46" fmla="*/ 254 w 490"/>
                                <a:gd name="T47" fmla="*/ 1023 h 1488"/>
                                <a:gd name="T48" fmla="*/ 269 w 490"/>
                                <a:gd name="T49" fmla="*/ 1152 h 1488"/>
                                <a:gd name="T50" fmla="*/ 307 w 490"/>
                                <a:gd name="T51" fmla="*/ 1277 h 1488"/>
                                <a:gd name="T52" fmla="*/ 341 w 490"/>
                                <a:gd name="T53" fmla="*/ 1364 h 1488"/>
                                <a:gd name="T54" fmla="*/ 355 w 490"/>
                                <a:gd name="T55" fmla="*/ 1388 h 1488"/>
                                <a:gd name="T56" fmla="*/ 360 w 490"/>
                                <a:gd name="T57" fmla="*/ 1320 h 1488"/>
                                <a:gd name="T58" fmla="*/ 408 w 490"/>
                                <a:gd name="T59" fmla="*/ 1306 h 1488"/>
                                <a:gd name="T60" fmla="*/ 446 w 490"/>
                                <a:gd name="T61" fmla="*/ 1320 h 1488"/>
                                <a:gd name="T62" fmla="*/ 475 w 490"/>
                                <a:gd name="T63" fmla="*/ 1368 h 1488"/>
                                <a:gd name="T64" fmla="*/ 470 w 490"/>
                                <a:gd name="T65" fmla="*/ 1431 h 1488"/>
                                <a:gd name="T66" fmla="*/ 427 w 490"/>
                                <a:gd name="T67" fmla="*/ 1479 h 1488"/>
                                <a:gd name="T68" fmla="*/ 360 w 490"/>
                                <a:gd name="T69" fmla="*/ 1474 h 1488"/>
                                <a:gd name="T70" fmla="*/ 278 w 490"/>
                                <a:gd name="T71" fmla="*/ 1392 h 1488"/>
                                <a:gd name="T72" fmla="*/ 235 w 490"/>
                                <a:gd name="T73" fmla="*/ 1301 h 1488"/>
                                <a:gd name="T74" fmla="*/ 211 w 490"/>
                                <a:gd name="T75" fmla="*/ 1076 h 1488"/>
                                <a:gd name="T76" fmla="*/ 187 w 490"/>
                                <a:gd name="T77" fmla="*/ 874 h 1488"/>
                                <a:gd name="T78" fmla="*/ 120 w 490"/>
                                <a:gd name="T79" fmla="*/ 788 h 1488"/>
                                <a:gd name="T80" fmla="*/ 58 w 490"/>
                                <a:gd name="T81" fmla="*/ 783 h 1488"/>
                                <a:gd name="T82" fmla="*/ 29 w 490"/>
                                <a:gd name="T83" fmla="*/ 836 h 1488"/>
                                <a:gd name="T84" fmla="*/ 48 w 490"/>
                                <a:gd name="T85" fmla="*/ 893 h 1488"/>
                                <a:gd name="T86" fmla="*/ 86 w 490"/>
                                <a:gd name="T87" fmla="*/ 898 h 1488"/>
                                <a:gd name="T88" fmla="*/ 115 w 490"/>
                                <a:gd name="T89" fmla="*/ 860 h 1488"/>
                                <a:gd name="T90" fmla="*/ 115 w 490"/>
                                <a:gd name="T91" fmla="*/ 927 h 1488"/>
                                <a:gd name="T92" fmla="*/ 130 w 490"/>
                                <a:gd name="T93" fmla="*/ 965 h 1488"/>
                                <a:gd name="T94" fmla="*/ 120 w 490"/>
                                <a:gd name="T95" fmla="*/ 1008 h 1488"/>
                                <a:gd name="T96" fmla="*/ 82 w 490"/>
                                <a:gd name="T97" fmla="*/ 994 h 1488"/>
                                <a:gd name="T98" fmla="*/ 34 w 490"/>
                                <a:gd name="T99" fmla="*/ 946 h 1488"/>
                                <a:gd name="T100" fmla="*/ 0 w 490"/>
                                <a:gd name="T101" fmla="*/ 840 h 1488"/>
                                <a:gd name="T102" fmla="*/ 24 w 490"/>
                                <a:gd name="T103" fmla="*/ 692 h 1488"/>
                                <a:gd name="T104" fmla="*/ 91 w 490"/>
                                <a:gd name="T105" fmla="*/ 610 h 1488"/>
                                <a:gd name="T106" fmla="*/ 158 w 490"/>
                                <a:gd name="T107" fmla="*/ 557 h 1488"/>
                                <a:gd name="T108" fmla="*/ 240 w 490"/>
                                <a:gd name="T109" fmla="*/ 437 h 1488"/>
                                <a:gd name="T110" fmla="*/ 307 w 490"/>
                                <a:gd name="T111" fmla="*/ 274 h 1488"/>
                                <a:gd name="T112" fmla="*/ 317 w 490"/>
                                <a:gd name="T113" fmla="*/ 0 h 1488"/>
                                <a:gd name="T114" fmla="*/ 346 w 490"/>
                                <a:gd name="T115" fmla="*/ 44 h 1488"/>
                                <a:gd name="T116" fmla="*/ 379 w 490"/>
                                <a:gd name="T117" fmla="*/ 68 h 148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Lst>
                              <a:rect l="0" t="0" r="r" b="b"/>
                              <a:pathLst>
                                <a:path w="490" h="1488">
                                  <a:moveTo>
                                    <a:pt x="403" y="82"/>
                                  </a:moveTo>
                                  <a:lnTo>
                                    <a:pt x="408" y="111"/>
                                  </a:lnTo>
                                  <a:lnTo>
                                    <a:pt x="413" y="149"/>
                                  </a:lnTo>
                                  <a:lnTo>
                                    <a:pt x="413" y="192"/>
                                  </a:lnTo>
                                  <a:lnTo>
                                    <a:pt x="413" y="236"/>
                                  </a:lnTo>
                                  <a:lnTo>
                                    <a:pt x="413" y="279"/>
                                  </a:lnTo>
                                  <a:lnTo>
                                    <a:pt x="408" y="322"/>
                                  </a:lnTo>
                                  <a:lnTo>
                                    <a:pt x="398" y="370"/>
                                  </a:lnTo>
                                  <a:lnTo>
                                    <a:pt x="389" y="413"/>
                                  </a:lnTo>
                                  <a:lnTo>
                                    <a:pt x="374" y="461"/>
                                  </a:lnTo>
                                  <a:lnTo>
                                    <a:pt x="355" y="500"/>
                                  </a:lnTo>
                                  <a:lnTo>
                                    <a:pt x="336" y="538"/>
                                  </a:lnTo>
                                  <a:lnTo>
                                    <a:pt x="312" y="576"/>
                                  </a:lnTo>
                                  <a:lnTo>
                                    <a:pt x="283" y="605"/>
                                  </a:lnTo>
                                  <a:lnTo>
                                    <a:pt x="250" y="634"/>
                                  </a:lnTo>
                                  <a:lnTo>
                                    <a:pt x="216" y="653"/>
                                  </a:lnTo>
                                  <a:lnTo>
                                    <a:pt x="178" y="668"/>
                                  </a:lnTo>
                                  <a:lnTo>
                                    <a:pt x="187" y="672"/>
                                  </a:lnTo>
                                  <a:lnTo>
                                    <a:pt x="197" y="672"/>
                                  </a:lnTo>
                                  <a:lnTo>
                                    <a:pt x="206" y="672"/>
                                  </a:lnTo>
                                  <a:lnTo>
                                    <a:pt x="221" y="672"/>
                                  </a:lnTo>
                                  <a:lnTo>
                                    <a:pt x="235" y="672"/>
                                  </a:lnTo>
                                  <a:lnTo>
                                    <a:pt x="250" y="668"/>
                                  </a:lnTo>
                                  <a:lnTo>
                                    <a:pt x="264" y="663"/>
                                  </a:lnTo>
                                  <a:lnTo>
                                    <a:pt x="278" y="663"/>
                                  </a:lnTo>
                                  <a:lnTo>
                                    <a:pt x="298" y="663"/>
                                  </a:lnTo>
                                  <a:lnTo>
                                    <a:pt x="317" y="672"/>
                                  </a:lnTo>
                                  <a:lnTo>
                                    <a:pt x="331" y="682"/>
                                  </a:lnTo>
                                  <a:lnTo>
                                    <a:pt x="346" y="696"/>
                                  </a:lnTo>
                                  <a:lnTo>
                                    <a:pt x="355" y="711"/>
                                  </a:lnTo>
                                  <a:lnTo>
                                    <a:pt x="355" y="730"/>
                                  </a:lnTo>
                                  <a:lnTo>
                                    <a:pt x="346" y="749"/>
                                  </a:lnTo>
                                  <a:lnTo>
                                    <a:pt x="322" y="768"/>
                                  </a:lnTo>
                                  <a:lnTo>
                                    <a:pt x="302" y="778"/>
                                  </a:lnTo>
                                  <a:lnTo>
                                    <a:pt x="317" y="783"/>
                                  </a:lnTo>
                                  <a:lnTo>
                                    <a:pt x="360" y="778"/>
                                  </a:lnTo>
                                  <a:lnTo>
                                    <a:pt x="394" y="788"/>
                                  </a:lnTo>
                                  <a:lnTo>
                                    <a:pt x="418" y="807"/>
                                  </a:lnTo>
                                  <a:lnTo>
                                    <a:pt x="437" y="826"/>
                                  </a:lnTo>
                                  <a:lnTo>
                                    <a:pt x="446" y="850"/>
                                  </a:lnTo>
                                  <a:lnTo>
                                    <a:pt x="456" y="874"/>
                                  </a:lnTo>
                                  <a:lnTo>
                                    <a:pt x="470" y="888"/>
                                  </a:lnTo>
                                  <a:lnTo>
                                    <a:pt x="490" y="893"/>
                                  </a:lnTo>
                                  <a:lnTo>
                                    <a:pt x="480" y="912"/>
                                  </a:lnTo>
                                  <a:lnTo>
                                    <a:pt x="466" y="927"/>
                                  </a:lnTo>
                                  <a:lnTo>
                                    <a:pt x="446" y="936"/>
                                  </a:lnTo>
                                  <a:lnTo>
                                    <a:pt x="427" y="946"/>
                                  </a:lnTo>
                                  <a:lnTo>
                                    <a:pt x="398" y="951"/>
                                  </a:lnTo>
                                  <a:lnTo>
                                    <a:pt x="370" y="946"/>
                                  </a:lnTo>
                                  <a:lnTo>
                                    <a:pt x="341" y="932"/>
                                  </a:lnTo>
                                  <a:lnTo>
                                    <a:pt x="312" y="903"/>
                                  </a:lnTo>
                                  <a:lnTo>
                                    <a:pt x="293" y="884"/>
                                  </a:lnTo>
                                  <a:lnTo>
                                    <a:pt x="288" y="903"/>
                                  </a:lnTo>
                                  <a:lnTo>
                                    <a:pt x="336" y="941"/>
                                  </a:lnTo>
                                  <a:lnTo>
                                    <a:pt x="370" y="980"/>
                                  </a:lnTo>
                                  <a:lnTo>
                                    <a:pt x="389" y="1018"/>
                                  </a:lnTo>
                                  <a:lnTo>
                                    <a:pt x="398" y="1061"/>
                                  </a:lnTo>
                                  <a:lnTo>
                                    <a:pt x="403" y="1100"/>
                                  </a:lnTo>
                                  <a:lnTo>
                                    <a:pt x="408" y="1128"/>
                                  </a:lnTo>
                                  <a:lnTo>
                                    <a:pt x="413" y="1152"/>
                                  </a:lnTo>
                                  <a:lnTo>
                                    <a:pt x="427" y="1157"/>
                                  </a:lnTo>
                                  <a:lnTo>
                                    <a:pt x="408" y="1162"/>
                                  </a:lnTo>
                                  <a:lnTo>
                                    <a:pt x="384" y="1157"/>
                                  </a:lnTo>
                                  <a:lnTo>
                                    <a:pt x="360" y="1148"/>
                                  </a:lnTo>
                                  <a:lnTo>
                                    <a:pt x="336" y="1133"/>
                                  </a:lnTo>
                                  <a:lnTo>
                                    <a:pt x="317" y="1109"/>
                                  </a:lnTo>
                                  <a:lnTo>
                                    <a:pt x="298" y="1085"/>
                                  </a:lnTo>
                                  <a:lnTo>
                                    <a:pt x="278" y="1056"/>
                                  </a:lnTo>
                                  <a:lnTo>
                                    <a:pt x="274" y="1028"/>
                                  </a:lnTo>
                                  <a:lnTo>
                                    <a:pt x="264" y="960"/>
                                  </a:lnTo>
                                  <a:lnTo>
                                    <a:pt x="250" y="975"/>
                                  </a:lnTo>
                                  <a:lnTo>
                                    <a:pt x="254" y="1023"/>
                                  </a:lnTo>
                                  <a:lnTo>
                                    <a:pt x="259" y="1066"/>
                                  </a:lnTo>
                                  <a:lnTo>
                                    <a:pt x="264" y="1109"/>
                                  </a:lnTo>
                                  <a:lnTo>
                                    <a:pt x="269" y="1152"/>
                                  </a:lnTo>
                                  <a:lnTo>
                                    <a:pt x="274" y="1196"/>
                                  </a:lnTo>
                                  <a:lnTo>
                                    <a:pt x="288" y="1234"/>
                                  </a:lnTo>
                                  <a:lnTo>
                                    <a:pt x="307" y="1277"/>
                                  </a:lnTo>
                                  <a:lnTo>
                                    <a:pt x="341" y="1316"/>
                                  </a:lnTo>
                                  <a:lnTo>
                                    <a:pt x="341" y="1344"/>
                                  </a:lnTo>
                                  <a:lnTo>
                                    <a:pt x="341" y="1364"/>
                                  </a:lnTo>
                                  <a:lnTo>
                                    <a:pt x="346" y="1388"/>
                                  </a:lnTo>
                                  <a:lnTo>
                                    <a:pt x="360" y="1407"/>
                                  </a:lnTo>
                                  <a:lnTo>
                                    <a:pt x="355" y="1388"/>
                                  </a:lnTo>
                                  <a:lnTo>
                                    <a:pt x="355" y="1364"/>
                                  </a:lnTo>
                                  <a:lnTo>
                                    <a:pt x="355" y="1344"/>
                                  </a:lnTo>
                                  <a:lnTo>
                                    <a:pt x="360" y="1320"/>
                                  </a:lnTo>
                                  <a:lnTo>
                                    <a:pt x="379" y="1311"/>
                                  </a:lnTo>
                                  <a:lnTo>
                                    <a:pt x="394" y="1306"/>
                                  </a:lnTo>
                                  <a:lnTo>
                                    <a:pt x="408" y="1306"/>
                                  </a:lnTo>
                                  <a:lnTo>
                                    <a:pt x="422" y="1306"/>
                                  </a:lnTo>
                                  <a:lnTo>
                                    <a:pt x="437" y="1311"/>
                                  </a:lnTo>
                                  <a:lnTo>
                                    <a:pt x="446" y="1320"/>
                                  </a:lnTo>
                                  <a:lnTo>
                                    <a:pt x="456" y="1335"/>
                                  </a:lnTo>
                                  <a:lnTo>
                                    <a:pt x="466" y="1349"/>
                                  </a:lnTo>
                                  <a:lnTo>
                                    <a:pt x="475" y="1368"/>
                                  </a:lnTo>
                                  <a:lnTo>
                                    <a:pt x="475" y="1388"/>
                                  </a:lnTo>
                                  <a:lnTo>
                                    <a:pt x="475" y="1412"/>
                                  </a:lnTo>
                                  <a:lnTo>
                                    <a:pt x="470" y="1431"/>
                                  </a:lnTo>
                                  <a:lnTo>
                                    <a:pt x="461" y="1450"/>
                                  </a:lnTo>
                                  <a:lnTo>
                                    <a:pt x="446" y="1469"/>
                                  </a:lnTo>
                                  <a:lnTo>
                                    <a:pt x="427" y="1479"/>
                                  </a:lnTo>
                                  <a:lnTo>
                                    <a:pt x="408" y="1488"/>
                                  </a:lnTo>
                                  <a:lnTo>
                                    <a:pt x="384" y="1488"/>
                                  </a:lnTo>
                                  <a:lnTo>
                                    <a:pt x="360" y="1474"/>
                                  </a:lnTo>
                                  <a:lnTo>
                                    <a:pt x="331" y="1455"/>
                                  </a:lnTo>
                                  <a:lnTo>
                                    <a:pt x="302" y="1426"/>
                                  </a:lnTo>
                                  <a:lnTo>
                                    <a:pt x="278" y="1392"/>
                                  </a:lnTo>
                                  <a:lnTo>
                                    <a:pt x="259" y="1364"/>
                                  </a:lnTo>
                                  <a:lnTo>
                                    <a:pt x="240" y="1330"/>
                                  </a:lnTo>
                                  <a:lnTo>
                                    <a:pt x="235" y="1301"/>
                                  </a:lnTo>
                                  <a:lnTo>
                                    <a:pt x="221" y="1229"/>
                                  </a:lnTo>
                                  <a:lnTo>
                                    <a:pt x="216" y="1152"/>
                                  </a:lnTo>
                                  <a:lnTo>
                                    <a:pt x="211" y="1076"/>
                                  </a:lnTo>
                                  <a:lnTo>
                                    <a:pt x="206" y="1004"/>
                                  </a:lnTo>
                                  <a:lnTo>
                                    <a:pt x="202" y="936"/>
                                  </a:lnTo>
                                  <a:lnTo>
                                    <a:pt x="187" y="874"/>
                                  </a:lnTo>
                                  <a:lnTo>
                                    <a:pt x="173" y="831"/>
                                  </a:lnTo>
                                  <a:lnTo>
                                    <a:pt x="149" y="802"/>
                                  </a:lnTo>
                                  <a:lnTo>
                                    <a:pt x="120" y="788"/>
                                  </a:lnTo>
                                  <a:lnTo>
                                    <a:pt x="96" y="778"/>
                                  </a:lnTo>
                                  <a:lnTo>
                                    <a:pt x="77" y="778"/>
                                  </a:lnTo>
                                  <a:lnTo>
                                    <a:pt x="58" y="783"/>
                                  </a:lnTo>
                                  <a:lnTo>
                                    <a:pt x="43" y="797"/>
                                  </a:lnTo>
                                  <a:lnTo>
                                    <a:pt x="34" y="812"/>
                                  </a:lnTo>
                                  <a:lnTo>
                                    <a:pt x="29" y="836"/>
                                  </a:lnTo>
                                  <a:lnTo>
                                    <a:pt x="34" y="860"/>
                                  </a:lnTo>
                                  <a:lnTo>
                                    <a:pt x="38" y="884"/>
                                  </a:lnTo>
                                  <a:lnTo>
                                    <a:pt x="48" y="893"/>
                                  </a:lnTo>
                                  <a:lnTo>
                                    <a:pt x="62" y="903"/>
                                  </a:lnTo>
                                  <a:lnTo>
                                    <a:pt x="72" y="898"/>
                                  </a:lnTo>
                                  <a:lnTo>
                                    <a:pt x="86" y="898"/>
                                  </a:lnTo>
                                  <a:lnTo>
                                    <a:pt x="101" y="884"/>
                                  </a:lnTo>
                                  <a:lnTo>
                                    <a:pt x="110" y="874"/>
                                  </a:lnTo>
                                  <a:lnTo>
                                    <a:pt x="115" y="860"/>
                                  </a:lnTo>
                                  <a:lnTo>
                                    <a:pt x="125" y="888"/>
                                  </a:lnTo>
                                  <a:lnTo>
                                    <a:pt x="120" y="912"/>
                                  </a:lnTo>
                                  <a:lnTo>
                                    <a:pt x="115" y="927"/>
                                  </a:lnTo>
                                  <a:lnTo>
                                    <a:pt x="101" y="936"/>
                                  </a:lnTo>
                                  <a:lnTo>
                                    <a:pt x="120" y="951"/>
                                  </a:lnTo>
                                  <a:lnTo>
                                    <a:pt x="130" y="965"/>
                                  </a:lnTo>
                                  <a:lnTo>
                                    <a:pt x="130" y="980"/>
                                  </a:lnTo>
                                  <a:lnTo>
                                    <a:pt x="125" y="1004"/>
                                  </a:lnTo>
                                  <a:lnTo>
                                    <a:pt x="120" y="1008"/>
                                  </a:lnTo>
                                  <a:lnTo>
                                    <a:pt x="110" y="1008"/>
                                  </a:lnTo>
                                  <a:lnTo>
                                    <a:pt x="91" y="1004"/>
                                  </a:lnTo>
                                  <a:lnTo>
                                    <a:pt x="82" y="994"/>
                                  </a:lnTo>
                                  <a:lnTo>
                                    <a:pt x="62" y="980"/>
                                  </a:lnTo>
                                  <a:lnTo>
                                    <a:pt x="48" y="965"/>
                                  </a:lnTo>
                                  <a:lnTo>
                                    <a:pt x="34" y="946"/>
                                  </a:lnTo>
                                  <a:lnTo>
                                    <a:pt x="24" y="932"/>
                                  </a:lnTo>
                                  <a:lnTo>
                                    <a:pt x="10" y="893"/>
                                  </a:lnTo>
                                  <a:lnTo>
                                    <a:pt x="0" y="840"/>
                                  </a:lnTo>
                                  <a:lnTo>
                                    <a:pt x="0" y="788"/>
                                  </a:lnTo>
                                  <a:lnTo>
                                    <a:pt x="5" y="735"/>
                                  </a:lnTo>
                                  <a:lnTo>
                                    <a:pt x="24" y="692"/>
                                  </a:lnTo>
                                  <a:lnTo>
                                    <a:pt x="43" y="653"/>
                                  </a:lnTo>
                                  <a:lnTo>
                                    <a:pt x="67" y="629"/>
                                  </a:lnTo>
                                  <a:lnTo>
                                    <a:pt x="91" y="610"/>
                                  </a:lnTo>
                                  <a:lnTo>
                                    <a:pt x="115" y="591"/>
                                  </a:lnTo>
                                  <a:lnTo>
                                    <a:pt x="139" y="576"/>
                                  </a:lnTo>
                                  <a:lnTo>
                                    <a:pt x="158" y="557"/>
                                  </a:lnTo>
                                  <a:lnTo>
                                    <a:pt x="178" y="533"/>
                                  </a:lnTo>
                                  <a:lnTo>
                                    <a:pt x="211" y="485"/>
                                  </a:lnTo>
                                  <a:lnTo>
                                    <a:pt x="240" y="437"/>
                                  </a:lnTo>
                                  <a:lnTo>
                                    <a:pt x="269" y="389"/>
                                  </a:lnTo>
                                  <a:lnTo>
                                    <a:pt x="293" y="336"/>
                                  </a:lnTo>
                                  <a:lnTo>
                                    <a:pt x="307" y="274"/>
                                  </a:lnTo>
                                  <a:lnTo>
                                    <a:pt x="322" y="197"/>
                                  </a:lnTo>
                                  <a:lnTo>
                                    <a:pt x="322" y="111"/>
                                  </a:lnTo>
                                  <a:lnTo>
                                    <a:pt x="317" y="0"/>
                                  </a:lnTo>
                                  <a:lnTo>
                                    <a:pt x="326" y="15"/>
                                  </a:lnTo>
                                  <a:lnTo>
                                    <a:pt x="336" y="29"/>
                                  </a:lnTo>
                                  <a:lnTo>
                                    <a:pt x="346" y="44"/>
                                  </a:lnTo>
                                  <a:lnTo>
                                    <a:pt x="355" y="48"/>
                                  </a:lnTo>
                                  <a:lnTo>
                                    <a:pt x="365" y="58"/>
                                  </a:lnTo>
                                  <a:lnTo>
                                    <a:pt x="379" y="68"/>
                                  </a:lnTo>
                                  <a:lnTo>
                                    <a:pt x="389" y="72"/>
                                  </a:lnTo>
                                  <a:lnTo>
                                    <a:pt x="403" y="82"/>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50" name="Freeform 69"/>
                          <wps:cNvSpPr>
                            <a:spLocks/>
                          </wps:cNvSpPr>
                          <wps:spPr bwMode="auto">
                            <a:xfrm>
                              <a:off x="10771" y="1476"/>
                              <a:ext cx="250" cy="771"/>
                            </a:xfrm>
                            <a:custGeom>
                              <a:avLst/>
                              <a:gdLst>
                                <a:gd name="T0" fmla="*/ 0 w 250"/>
                                <a:gd name="T1" fmla="*/ 754 h 806"/>
                                <a:gd name="T2" fmla="*/ 43 w 250"/>
                                <a:gd name="T3" fmla="*/ 691 h 806"/>
                                <a:gd name="T4" fmla="*/ 82 w 250"/>
                                <a:gd name="T5" fmla="*/ 619 h 806"/>
                                <a:gd name="T6" fmla="*/ 110 w 250"/>
                                <a:gd name="T7" fmla="*/ 542 h 806"/>
                                <a:gd name="T8" fmla="*/ 134 w 250"/>
                                <a:gd name="T9" fmla="*/ 461 h 806"/>
                                <a:gd name="T10" fmla="*/ 154 w 250"/>
                                <a:gd name="T11" fmla="*/ 370 h 806"/>
                                <a:gd name="T12" fmla="*/ 163 w 250"/>
                                <a:gd name="T13" fmla="*/ 278 h 806"/>
                                <a:gd name="T14" fmla="*/ 163 w 250"/>
                                <a:gd name="T15" fmla="*/ 187 h 806"/>
                                <a:gd name="T16" fmla="*/ 149 w 250"/>
                                <a:gd name="T17" fmla="*/ 96 h 806"/>
                                <a:gd name="T18" fmla="*/ 230 w 250"/>
                                <a:gd name="T19" fmla="*/ 0 h 806"/>
                                <a:gd name="T20" fmla="*/ 245 w 250"/>
                                <a:gd name="T21" fmla="*/ 82 h 806"/>
                                <a:gd name="T22" fmla="*/ 250 w 250"/>
                                <a:gd name="T23" fmla="*/ 173 h 806"/>
                                <a:gd name="T24" fmla="*/ 250 w 250"/>
                                <a:gd name="T25" fmla="*/ 269 h 806"/>
                                <a:gd name="T26" fmla="*/ 245 w 250"/>
                                <a:gd name="T27" fmla="*/ 365 h 806"/>
                                <a:gd name="T28" fmla="*/ 230 w 250"/>
                                <a:gd name="T29" fmla="*/ 466 h 806"/>
                                <a:gd name="T30" fmla="*/ 211 w 250"/>
                                <a:gd name="T31" fmla="*/ 566 h 806"/>
                                <a:gd name="T32" fmla="*/ 178 w 250"/>
                                <a:gd name="T33" fmla="*/ 658 h 806"/>
                                <a:gd name="T34" fmla="*/ 144 w 250"/>
                                <a:gd name="T35" fmla="*/ 744 h 806"/>
                                <a:gd name="T36" fmla="*/ 134 w 250"/>
                                <a:gd name="T37" fmla="*/ 744 h 806"/>
                                <a:gd name="T38" fmla="*/ 125 w 250"/>
                                <a:gd name="T39" fmla="*/ 744 h 806"/>
                                <a:gd name="T40" fmla="*/ 110 w 250"/>
                                <a:gd name="T41" fmla="*/ 749 h 806"/>
                                <a:gd name="T42" fmla="*/ 101 w 250"/>
                                <a:gd name="T43" fmla="*/ 754 h 806"/>
                                <a:gd name="T44" fmla="*/ 91 w 250"/>
                                <a:gd name="T45" fmla="*/ 758 h 806"/>
                                <a:gd name="T46" fmla="*/ 82 w 250"/>
                                <a:gd name="T47" fmla="*/ 768 h 806"/>
                                <a:gd name="T48" fmla="*/ 72 w 250"/>
                                <a:gd name="T49" fmla="*/ 782 h 806"/>
                                <a:gd name="T50" fmla="*/ 58 w 250"/>
                                <a:gd name="T51" fmla="*/ 802 h 806"/>
                                <a:gd name="T52" fmla="*/ 53 w 250"/>
                                <a:gd name="T53" fmla="*/ 806 h 806"/>
                                <a:gd name="T54" fmla="*/ 43 w 250"/>
                                <a:gd name="T55" fmla="*/ 806 h 806"/>
                                <a:gd name="T56" fmla="*/ 38 w 250"/>
                                <a:gd name="T57" fmla="*/ 802 h 806"/>
                                <a:gd name="T58" fmla="*/ 29 w 250"/>
                                <a:gd name="T59" fmla="*/ 792 h 806"/>
                                <a:gd name="T60" fmla="*/ 24 w 250"/>
                                <a:gd name="T61" fmla="*/ 778 h 806"/>
                                <a:gd name="T62" fmla="*/ 14 w 250"/>
                                <a:gd name="T63" fmla="*/ 768 h 806"/>
                                <a:gd name="T64" fmla="*/ 5 w 250"/>
                                <a:gd name="T65" fmla="*/ 758 h 806"/>
                                <a:gd name="T66" fmla="*/ 0 w 250"/>
                                <a:gd name="T67" fmla="*/ 754 h 80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Lst>
                              <a:rect l="0" t="0" r="r" b="b"/>
                              <a:pathLst>
                                <a:path w="250" h="806">
                                  <a:moveTo>
                                    <a:pt x="0" y="754"/>
                                  </a:moveTo>
                                  <a:lnTo>
                                    <a:pt x="43" y="691"/>
                                  </a:lnTo>
                                  <a:lnTo>
                                    <a:pt x="82" y="619"/>
                                  </a:lnTo>
                                  <a:lnTo>
                                    <a:pt x="110" y="542"/>
                                  </a:lnTo>
                                  <a:lnTo>
                                    <a:pt x="134" y="461"/>
                                  </a:lnTo>
                                  <a:lnTo>
                                    <a:pt x="154" y="370"/>
                                  </a:lnTo>
                                  <a:lnTo>
                                    <a:pt x="163" y="278"/>
                                  </a:lnTo>
                                  <a:lnTo>
                                    <a:pt x="163" y="187"/>
                                  </a:lnTo>
                                  <a:lnTo>
                                    <a:pt x="149" y="96"/>
                                  </a:lnTo>
                                  <a:lnTo>
                                    <a:pt x="230" y="0"/>
                                  </a:lnTo>
                                  <a:lnTo>
                                    <a:pt x="245" y="82"/>
                                  </a:lnTo>
                                  <a:lnTo>
                                    <a:pt x="250" y="173"/>
                                  </a:lnTo>
                                  <a:lnTo>
                                    <a:pt x="250" y="269"/>
                                  </a:lnTo>
                                  <a:lnTo>
                                    <a:pt x="245" y="365"/>
                                  </a:lnTo>
                                  <a:lnTo>
                                    <a:pt x="230" y="466"/>
                                  </a:lnTo>
                                  <a:lnTo>
                                    <a:pt x="211" y="566"/>
                                  </a:lnTo>
                                  <a:lnTo>
                                    <a:pt x="178" y="658"/>
                                  </a:lnTo>
                                  <a:lnTo>
                                    <a:pt x="144" y="744"/>
                                  </a:lnTo>
                                  <a:lnTo>
                                    <a:pt x="134" y="744"/>
                                  </a:lnTo>
                                  <a:lnTo>
                                    <a:pt x="125" y="744"/>
                                  </a:lnTo>
                                  <a:lnTo>
                                    <a:pt x="110" y="749"/>
                                  </a:lnTo>
                                  <a:lnTo>
                                    <a:pt x="101" y="754"/>
                                  </a:lnTo>
                                  <a:lnTo>
                                    <a:pt x="91" y="758"/>
                                  </a:lnTo>
                                  <a:lnTo>
                                    <a:pt x="82" y="768"/>
                                  </a:lnTo>
                                  <a:lnTo>
                                    <a:pt x="72" y="782"/>
                                  </a:lnTo>
                                  <a:lnTo>
                                    <a:pt x="58" y="802"/>
                                  </a:lnTo>
                                  <a:lnTo>
                                    <a:pt x="53" y="806"/>
                                  </a:lnTo>
                                  <a:lnTo>
                                    <a:pt x="43" y="806"/>
                                  </a:lnTo>
                                  <a:lnTo>
                                    <a:pt x="38" y="802"/>
                                  </a:lnTo>
                                  <a:lnTo>
                                    <a:pt x="29" y="792"/>
                                  </a:lnTo>
                                  <a:lnTo>
                                    <a:pt x="24" y="778"/>
                                  </a:lnTo>
                                  <a:lnTo>
                                    <a:pt x="14" y="768"/>
                                  </a:lnTo>
                                  <a:lnTo>
                                    <a:pt x="5" y="758"/>
                                  </a:lnTo>
                                  <a:lnTo>
                                    <a:pt x="0" y="754"/>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s:wsp>
                        <wps:cNvPr id="351" name="AutoShape 70"/>
                        <wps:cNvSpPr>
                          <a:spLocks noChangeArrowheads="1"/>
                        </wps:cNvSpPr>
                        <wps:spPr bwMode="auto">
                          <a:xfrm>
                            <a:off x="2672" y="2679"/>
                            <a:ext cx="6480" cy="85"/>
                          </a:xfrm>
                          <a:prstGeom prst="flowChartTerminator">
                            <a:avLst/>
                          </a:prstGeom>
                          <a:solidFill>
                            <a:srgbClr val="000080"/>
                          </a:solidFill>
                          <a:ln>
                            <a:noFill/>
                          </a:ln>
                          <a:extLst>
                            <a:ext uri="{91240B29-F687-4F45-9708-019B960494DF}">
                              <a14:hiddenLine xmlns:a14="http://schemas.microsoft.com/office/drawing/2010/main" w="9525">
                                <a:solidFill>
                                  <a:srgbClr val="C0C0C0"/>
                                </a:solidFill>
                                <a:miter lim="800000"/>
                                <a:headEnd/>
                                <a:tailEnd/>
                              </a14:hiddenLine>
                            </a:ext>
                          </a:extLst>
                        </wps:spPr>
                        <wps:bodyPr rot="0" vert="horz" wrap="square" lIns="91440" tIns="45720" rIns="91440" bIns="45720" anchor="t" anchorCtr="0" upright="1">
                          <a:noAutofit/>
                        </wps:bodyPr>
                      </wps:wsp>
                      <wps:wsp>
                        <wps:cNvPr id="352" name="AutoShape 71"/>
                        <wps:cNvSpPr>
                          <a:spLocks noChangeArrowheads="1"/>
                        </wps:cNvSpPr>
                        <wps:spPr bwMode="auto">
                          <a:xfrm>
                            <a:off x="2636" y="11768"/>
                            <a:ext cx="6480" cy="85"/>
                          </a:xfrm>
                          <a:prstGeom prst="flowChartTerminator">
                            <a:avLst/>
                          </a:prstGeom>
                          <a:solidFill>
                            <a:srgbClr val="000080"/>
                          </a:solidFill>
                          <a:ln>
                            <a:noFill/>
                          </a:ln>
                          <a:extLst>
                            <a:ext uri="{91240B29-F687-4F45-9708-019B960494DF}">
                              <a14:hiddenLine xmlns:a14="http://schemas.microsoft.com/office/drawing/2010/main" w="9525">
                                <a:solidFill>
                                  <a:srgbClr val="C0C0C0"/>
                                </a:solidFill>
                                <a:miter lim="800000"/>
                                <a:headEnd/>
                                <a:tailEnd/>
                              </a14:hiddenLine>
                            </a:ext>
                          </a:extLst>
                        </wps:spPr>
                        <wps:bodyPr rot="0" vert="horz" wrap="square" lIns="91440" tIns="45720" rIns="91440" bIns="45720" anchor="t" anchorCtr="0" upright="1">
                          <a:noAutofit/>
                        </wps:bodyPr>
                      </wps:wsp>
                      <wps:wsp>
                        <wps:cNvPr id="353" name="AutoShape 72"/>
                        <wps:cNvSpPr>
                          <a:spLocks noChangeArrowheads="1"/>
                        </wps:cNvSpPr>
                        <wps:spPr bwMode="auto">
                          <a:xfrm rot="5400000">
                            <a:off x="-2195" y="7209"/>
                            <a:ext cx="7710" cy="85"/>
                          </a:xfrm>
                          <a:prstGeom prst="flowChartTerminator">
                            <a:avLst/>
                          </a:prstGeom>
                          <a:solidFill>
                            <a:srgbClr val="000080"/>
                          </a:solidFill>
                          <a:ln>
                            <a:noFill/>
                          </a:ln>
                          <a:extLst>
                            <a:ext uri="{91240B29-F687-4F45-9708-019B960494DF}">
                              <a14:hiddenLine xmlns:a14="http://schemas.microsoft.com/office/drawing/2010/main" w="9525">
                                <a:solidFill>
                                  <a:srgbClr val="C0C0C0"/>
                                </a:solidFill>
                                <a:miter lim="800000"/>
                                <a:headEnd/>
                                <a:tailEnd/>
                              </a14:hiddenLine>
                            </a:ext>
                          </a:extLst>
                        </wps:spPr>
                        <wps:bodyPr rot="0" vert="horz" wrap="square" lIns="91440" tIns="45720" rIns="91440" bIns="45720" anchor="t" anchorCtr="0" upright="1">
                          <a:noAutofit/>
                        </wps:bodyPr>
                      </wps:wsp>
                      <wps:wsp>
                        <wps:cNvPr id="354" name="AutoShape 73"/>
                        <wps:cNvSpPr>
                          <a:spLocks noChangeArrowheads="1"/>
                        </wps:cNvSpPr>
                        <wps:spPr bwMode="auto">
                          <a:xfrm rot="5400000">
                            <a:off x="6292" y="7224"/>
                            <a:ext cx="7710" cy="85"/>
                          </a:xfrm>
                          <a:prstGeom prst="flowChartTerminator">
                            <a:avLst/>
                          </a:prstGeom>
                          <a:solidFill>
                            <a:srgbClr val="000080"/>
                          </a:solidFill>
                          <a:ln>
                            <a:noFill/>
                          </a:ln>
                          <a:extLst>
                            <a:ext uri="{91240B29-F687-4F45-9708-019B960494DF}">
                              <a14:hiddenLine xmlns:a14="http://schemas.microsoft.com/office/drawing/2010/main" w="9525">
                                <a:solidFill>
                                  <a:srgbClr val="C0C0C0"/>
                                </a:solidFill>
                                <a:miter lim="800000"/>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C2C0305" id="Group 283" o:spid="_x0000_s1026" style="position:absolute;margin-left:0;margin-top:10.7pt;width:486.7pt;height:692.4pt;z-index:251660288;mso-position-horizontal:center;mso-position-horizontal-relative:margin" coordorigin="1605,2652" coordsize="8619,9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">
                <v:group id="Group 3" o:spid="_x0000_s1027" style="position:absolute;left:9153;top:11125;width:1052;height:743" coordorigin="8745,12761" coordsize="2271,27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">
                  <v:shape id="Freeform 4" o:spid="_x0000_s1028" style="position:absolute;left:10195;top:14637;width:149;height:165;visibility:visible;mso-wrap-style:square;v-text-anchor:top" coordsize="149,1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" path="m149,34l130,53,115,77,96,96,82,115,67,135r-9,14l43,163r-5,5l34,173r-5,l19,168r-9,l5,159,,149,,139,10,125,24,111,38,91,58,72,77,53,91,29,106,15,115,r5,l149,34xe" fillcolor="navy" stroked="f">
                    <v:path arrowok="t" o:connecttype="custom" o:connectlocs="149,32;130,51;115,73;96,92;82,110;67,129;58,142;43,155;38,160;34,165;29,165;19,160;10,160;5,152;0,142;0,133;10,119;24,106;38,87;58,69;77,51;91,28;106,14;115,0;120,0;149,32" o:connectangles="0,0,0,0,0,0,0,0,0,0,0,0,0,0,0,0,0,0,0,0,0,0,0,0,0,0"/>
                  </v:shape>
                  <v:shape id="Freeform 5" o:spid="_x0000_s1029" style="position:absolute;left:9561;top:14655;width:821;height:817;visibility:visible;mso-wrap-style:square;v-text-anchor:top" coordsize="821,8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" path="m447,744r-19,10l408,759r-14,l380,749r-15,-5l351,740r-15,l322,744r,-14l332,706r9,-29l356,648r19,-28l399,596r29,-20l461,567r29,-5l519,548r29,-15l572,509r24,-24l615,456r19,-33l648,389r15,-33l672,317r10,-38l687,245r5,-38l687,173r,-38l677,106,672,87,663,72,653,58,644,48,634,39,624,34r-4,-5l615,29r-15,l586,29r-14,5l552,44r-14,9l524,77r-10,24l504,140r-4,38l490,216r-14,34l461,284r-14,28l423,336r-19,20l380,370r-24,14l332,389r-29,5l279,389r-24,-9l231,365,212,346,188,322,178,293r-5,-24l173,250r,-14l149,226r-24,l96,231,72,245,48,264,34,293,24,327r,38l29,394r10,19l48,428r15,4l77,437r19,l111,432r14,l144,413r5,-19l149,365r-5,-14l135,341r-10,l116,351r9,14l120,389,106,375,96,365,92,351r,-19l96,327r5,-10l111,312r9,-4l130,303r10,5l149,308r5,9l164,332r4,19l173,365r,24l168,408r-4,20l149,447r-19,14l106,471r-19,5l63,471,44,466,29,452,15,432,5,404,,375,,336,5,303,20,269,39,240,63,216,96,202r39,-5l183,207r14,-24l216,164r24,-20l269,130r24,-10l317,120r19,10l351,149r5,34l356,207r-5,24l336,245r-4,5l322,250r-10,-5l303,245r-15,-5l284,236r-5,-10l274,221r,-14l279,202r5,l293,212r10,9l312,221r10,l332,216r4,-9l336,192r,-14l332,168r-5,-14l312,149r-14,-5l279,149r-19,10l240,168r-19,20l207,216r-5,15l197,245r,19l202,288r5,20l221,327r19,14l269,356r-5,-24l264,317r-4,-9l264,303r,l269,312r10,10l293,332r19,4l332,341r19,l370,341r14,-9l404,322r19,-14l437,288r24,-48l476,192r9,-48l495,96,509,58,533,24,567,5,610,r38,5l677,24r24,29l720,87r20,48l749,188r5,67l754,322r-5,29l744,380r-9,33l720,447r-9,29l692,500r-10,24l668,543r-10,14l648,576r-9,20l634,615r-5,19l629,653r-5,19l624,682r10,19l644,653r14,-43l672,567r24,-39l716,495r19,-39l749,423r10,-34l768,408r24,20l807,442r9,19l821,480r-5,20l807,524r-15,14l773,557r-14,10l754,581r-5,10l754,600r5,10l768,620r10,4l792,634r10,5l807,653r5,19l816,692r-4,19l802,730r-10,19l778,768r-19,10l744,783r-14,-5l720,768r-9,-9l701,744r-9,-14l687,720r-5,20l677,754r-5,14l672,783r-9,5l658,797r-10,5l639,802r-10,l620,797r-15,-9l596,778,586,764r-5,-20l576,725r-4,-19l567,735r,24l557,778r-5,14l548,802r-10,10l533,812r-9,-5l514,812r-10,l490,812r-10,l471,816r-10,10l456,840r-9,15l437,831r5,-29l447,778r9,-24l466,740r14,-15l490,711r14,-15l519,682r9,-14l538,653r10,-9l552,629r-4,-5l538,624r-14,10l519,648r-10,15l500,677r-10,15l476,711r-10,14l456,740r-9,4xe" fillcolor="navy" stroked="f">
                    <v:path arrowok="t" o:connecttype="custom" o:connectlocs="365,711;341,647;490,537;634,404;692,198;653,55;600,28;514,97;447,298;303,376;178,280;96,221;29,376;111,413;135,326;96,349;120,294;168,335;130,441;15,413;39,229;216,157;351,142;322,239;274,211;312,211;332,161;240,161;202,275;264,303;293,317;404,308;495,92;677,23;754,308;692,478;634,588;644,624;749,404;821,459;754,555;792,606;802,698;720,734;677,720;639,766;581,711;552,757;504,776;447,817;480,693;548,615;509,634;447,711" o:connectangles="0,0,0,0,0,0,0,0,0,0,0,0,0,0,0,0,0,0,0,0,0,0,0,0,0,0,0,0,0,0,0,0,0,0,0,0,0,0,0,0,0,0,0,0,0,0,0,0,0,0,0,0,0,0"/>
                  </v:shape>
                  <v:shape id="Freeform 6" o:spid="_x0000_s1030" style="position:absolute;left:10013;top:14843;width:76;height:175;visibility:visible;mso-wrap-style:square;v-text-anchor:top" coordsize="76,1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" path="m33,l48,10r9,19l67,48r5,29l76,101r,29l76,154r-4,29l67,159,62,144,57,125,52,106,43,91,33,87r-14,l,87,33,xe" fillcolor="navy" stroked="f">
                    <v:path arrowok="t" o:connecttype="custom" o:connectlocs="33,0;48,10;57,28;67,46;72,74;76,97;76,124;76,147;72,175;67,152;62,138;57,120;52,101;43,87;33,83;19,83;0,83;33,0" o:connectangles="0,0,0,0,0,0,0,0,0,0,0,0,0,0,0,0,0,0"/>
                  </v:shape>
                  <v:shape id="Freeform 7" o:spid="_x0000_s1031" style="position:absolute;left:10089;top:14766;width:63;height:82;visibility:visible;mso-wrap-style:square;v-text-anchor:top" coordsize="63,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" path="m53,9r5,19l63,48,58,67,53,81r-9,l39,86r-5,l29,81r-5,l20,76,15,72,5,67,,52,,38,5,24,10,9,20,4,29,,44,r9,9xe" fillcolor="navy" stroked="f">
                    <v:path arrowok="t" o:connecttype="custom" o:connectlocs="53,9;58,27;63,46;58,64;53,77;44,77;39,82;34,82;29,77;24,77;20,72;15,69;5,64;0,50;0,36;5,23;10,9;20,4;29,0;44,0;53,9" o:connectangles="0,0,0,0,0,0,0,0,0,0,0,0,0,0,0,0,0,0,0,0,0"/>
                  </v:shape>
                  <v:shape id="Freeform 8" o:spid="_x0000_s1032" style="position:absolute;left:8745;top:14843;width:1191;height:588;visibility:visible;mso-wrap-style:square;v-text-anchor:top" coordsize="1191,6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" path="m1128,509r-28,5l1071,519r-34,4l1004,523r-34,-4l932,509,898,499r-38,-9l826,471,792,451,759,423,730,394,706,360,687,317,668,274,658,226r-5,24l653,279r5,38l663,355r-5,24l653,399r-9,24l634,437r-14,10l605,447,591,432,576,403r-4,-19l562,399r5,57l562,499r-14,29l528,547r-19,15l495,576r-15,15l476,615,466,605,452,586,442,562r-5,-29l432,499r5,-33l447,427r19,-33l485,370,466,360r-24,63l408,466r-33,24l341,499r-29,10l288,514r-14,9l264,538r-4,-24l264,485r10,-34l288,423r15,-24l322,375r24,-20l370,346r53,-15l413,312r-19,5l375,327r-19,l341,331r-19,l308,331r-20,5l274,336r-19,5l240,346r-19,5l207,360r-19,15l173,389r-19,14l140,427r-10,5l116,432r-10,l101,432r-9,l82,437r-5,5l68,451r9,l82,451r10,-4l101,447r5,l116,447r9,4l135,456r9,19l149,495r,19l149,533r-5,14l135,562r-10,14l111,586r-15,9l82,595r-19,l48,591,29,576,20,562,10,538,,514,,485,10,451,29,418,48,384,77,355r24,-28l130,307r24,-9l183,288r29,-5l240,279r34,-5l303,269r29,l360,264r29,l418,259r29,-4l471,250r19,-10l509,231r19,-10l538,207r14,-15l562,154r10,-29l572,96,567,77,557,58,538,43r-14,l504,43,485,53r-9,14l471,82r,14l476,111r4,19l495,139r9,10l495,154r-15,l471,154r-10,l456,149r-4,-5l447,139r,-4l437,144r-5,10l428,163r-5,5l413,168r-5,l399,168r-10,-5l384,154r,-15l389,120r10,-19l408,82,423,67,437,48r10,-9l461,24r15,-9l500,10,519,5,543,r19,l586,5r19,5l639,34r29,24l687,87r14,28l716,149r14,29l744,207r20,24l783,250r19,19l821,288r19,15l860,322r19,19l898,355r24,15l946,379r29,10l1004,399r28,4l1066,403r38,l1143,403r48,-4l1181,413r-14,10l1157,437r-9,14l1143,461r-10,14l1133,490r-5,19xe" fillcolor="navy" stroked="f">
                    <v:path arrowok="t" o:connecttype="custom" o:connectlocs="1037,500;898,477;759,404;668,262;658,303;644,404;591,413;567,436;509,537;466,578;432,477;485,354;375,468;274,500;274,431;346,339;394,303;322,316;255,326;188,359;130,413;92,413;77,431;106,427;144,454;144,523;96,569;29,551;0,464;77,339;183,275;303,257;418,248;509,221;562,147;557,55;485,51;476,106;495,147;456,142;437,138;413,161;384,147;408,78;461,23;543,0;639,33;716,142;783,239;860,308;946,362;1066,385;1181,395;1143,441" o:connectangles="0,0,0,0,0,0,0,0,0,0,0,0,0,0,0,0,0,0,0,0,0,0,0,0,0,0,0,0,0,0,0,0,0,0,0,0,0,0,0,0,0,0,0,0,0,0,0,0,0,0,0,0,0,0"/>
                  </v:shape>
                  <v:shape id="Freeform 9" o:spid="_x0000_s1033" style="position:absolute;left:10339;top:15159;width:648;height:303;visibility:visible;mso-wrap-style:square;v-text-anchor:top" coordsize="648,3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" path="m38,l67,29,91,53r29,29l149,101r29,24l211,144r34,15l278,173r34,10l346,192r38,10l418,202r38,5l494,202r39,-5l566,192r82,96l614,298r-33,10l547,312r-38,5l470,317r-38,l394,312r-44,-4l312,298,269,288r-39,-9l192,264,154,245,120,226,82,202,48,178r,-10l48,159r,-15l43,130,38,120,29,106,19,92,5,77,,68,,58,5,48r9,-9l19,29,29,24,38,10,38,xe" fillcolor="navy" stroked="f">
                    <v:path arrowok="t" o:connecttype="custom" o:connectlocs="38,0;67,28;91,51;120,78;149,97;178,119;211,138;245,152;278,165;312,175;346,184;384,193;418,193;456,198;494,193;533,188;566,184;648,275;614,285;581,294;547,298;509,303;470,303;432,303;394,298;350,294;312,285;269,275;230,267;192,252;154,234;120,216;82,193;48,170;48,161;48,152;48,138;43,124;38,115;29,101;19,88;5,74;0,65;0,55;5,46;14,37;19,28;29,23;38,10;38,0" o:connectangles="0,0,0,0,0,0,0,0,0,0,0,0,0,0,0,0,0,0,0,0,0,0,0,0,0,0,0,0,0,0,0,0,0,0,0,0,0,0,0,0,0,0,0,0,0,0,0,0,0,0"/>
                  </v:shape>
                  <v:shape id="Freeform 10" o:spid="_x0000_s1034" style="position:absolute;left:10305;top:14687;width:567;height:624;visibility:visible;mso-wrap-style:square;v-text-anchor:top" coordsize="567,6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" path="m567,638r-29,10l509,653r-24,l466,643,452,629,437,619r-5,-14l423,595r-5,-19l413,571r,15l413,610r-9,9l389,619r-19,-9l341,595,317,576,293,552,279,518,269,485r-5,-24l260,446r-10,l245,461r-5,14l236,485r-5,14l221,504r-14,l192,494,173,475,149,442r-9,-20l135,389,125,350r-5,-38l116,269r,-43l120,192r10,-29l135,139,120,120r-4,10l111,139r-5,5l101,154r-5,4l92,163r-5,10l77,173,72,158,68,139,58,120,48,106,34,86,24,77,20,67,10,58,,58,,53r5,l10,53,53,,567,638xe" fillcolor="navy" stroked="f">
                    <v:path arrowok="t" o:connecttype="custom" o:connectlocs="538,619;485,624;452,601;432,578;418,550;413,560;404,592;370,583;317,550;279,495;264,441;250,426;240,454;231,477;207,482;173,454;140,403;125,334;116,257;120,183;135,133;116,124;106,138;96,151;87,165;72,151;58,115;34,82;20,64;0,55;5,51;53,0" o:connectangles="0,0,0,0,0,0,0,0,0,0,0,0,0,0,0,0,0,0,0,0,0,0,0,0,0,0,0,0,0,0,0,0"/>
                  </v:shape>
                  <v:shape id="Freeform 11" o:spid="_x0000_s1035" style="position:absolute;left:10358;top:14623;width:523;height:674;visibility:visible;mso-wrap-style:square;v-text-anchor:top" coordsize="523,7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" path="m514,705r9,-38l523,638r,-29l514,585,504,561r-9,-14l485,537r-10,-4l461,523r,-5l471,513r19,l495,509r,-20l490,461,480,427,461,398,442,369,413,345r-24,-9l370,331,360,321r,-9l370,307r9,-5l389,297r10,-9l403,273r,-14l399,240,379,216,355,187,336,177r-24,-9l283,158r-33,-9l211,144r-28,l154,149r-24,14l115,168,96,153r10,-4l111,139r4,-5l125,125r5,-5l135,115r,-10l139,101,125,91,111,81,96,72,87,57,72,43,63,33,53,24,48,9,43,r,l39,9r,l,67,514,705xe" fillcolor="navy" stroked="f">
                    <v:path arrowok="t" o:connecttype="custom" o:connectlocs="523,638;523,582;504,536;485,513;461,500;471,490;495,487;490,441;461,380;413,330;370,316;360,298;379,289;399,275;403,248;379,207;336,169;283,151;211,138;154,142;115,161;106,142;115,128;130,115;135,100;125,87;96,69;72,41;53,23;43,0;39,9;0,64" o:connectangles="0,0,0,0,0,0,0,0,0,0,0,0,0,0,0,0,0,0,0,0,0,0,0,0,0,0,0,0,0,0,0,0"/>
                  </v:shape>
                  <v:shape id="Freeform 12" o:spid="_x0000_s1036" style="position:absolute;left:10147;top:14486;width:158;height:178;visibility:visible;mso-wrap-style:square;v-text-anchor:top" coordsize="158,1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" path="m115,187l101,177,86,163,72,158,58,149,38,144r-14,l10,139,,144,5,129r9,-9l24,110r10,-9l43,91,53,86r5,-9l67,77,58,72,48,62,43,57,38,48,34,33,29,24,34,9,43,,158,144r-43,43xe" fillcolor="navy" stroked="f">
                    <v:path arrowok="t" o:connecttype="custom" o:connectlocs="115,178;101,168;86,155;72,150;58,142;38,137;24,137;10,132;0,137;5,123;14,114;24,105;34,96;43,87;53,82;58,73;67,73;58,69;48,59;43,54;38,46;34,31;29,23;34,9;43,0;158,137;115,178" o:connectangles="0,0,0,0,0,0,0,0,0,0,0,0,0,0,0,0,0,0,0,0,0,0,0,0,0,0,0"/>
                  </v:shape>
                  <v:shape id="Freeform 13" o:spid="_x0000_s1037" style="position:absolute;left:10190;top:14435;width:154;height:188;visibility:visible;mso-wrap-style:square;v-text-anchor:top" coordsize="154,1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" path="m154,149l144,130r-9,-20l125,91,120,67,115,53r,-24l111,14,115,r-9,10l96,19,87,29,82,43,72,53r-5,9l63,72r,10l58,72,53,62,43,53,39,43,29,38r-10,l10,43,,53,115,197r39,-48xe" fillcolor="navy" stroked="f">
                    <v:path arrowok="t" o:connecttype="custom" o:connectlocs="154,142;144,124;135,105;125,87;120,64;115,51;115,28;111,13;115,0;106,10;96,18;87,28;82,41;72,51;67,59;63,69;63,78;58,69;53,59;43,51;39,41;29,36;19,36;10,41;0,51;115,188;154,142" o:connectangles="0,0,0,0,0,0,0,0,0,0,0,0,0,0,0,0,0,0,0,0,0,0,0,0,0,0,0"/>
                  </v:shape>
                  <v:shape id="Freeform 14" o:spid="_x0000_s1038" style="position:absolute;left:10315;top:14494;width:139;height:175;visibility:visible;mso-wrap-style:square;v-text-anchor:top" coordsize="139,1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" path="m29,183l43,164,62,144,77,120,96,101,110,82,120,68,130,53r4,-5l139,39r,-10l139,20,134,10,130,5,120,,110,r-9,10l91,24,77,44,58,68,43,92,24,111,14,130,5,144,,149r29,34xe" fillcolor="navy" stroked="f">
                    <v:path arrowok="t" o:connecttype="custom" o:connectlocs="29,175;43,157;62,138;77,115;96,97;110,78;120,65;130,51;134,46;139,37;139,28;139,19;134,10;130,5;120,0;110,0;101,10;91,23;77,42;58,65;43,88;24,106;14,124;5,138;0,142;29,175" o:connectangles="0,0,0,0,0,0,0,0,0,0,0,0,0,0,0,0,0,0,0,0,0,0,0,0,0,0"/>
                  </v:shape>
                  <v:shape id="Freeform 15" o:spid="_x0000_s1039" style="position:absolute;left:10329;top:13737;width:687;height:983;visibility:visible;mso-wrap-style:square;v-text-anchor:top" coordsize="687,10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" path="m596,552r9,-24l610,504r,-14l605,471r-5,-19l596,437r,-14l596,399r-10,5l567,413r-24,10l524,442r-24,24l480,500r-14,33l456,572r-4,38l442,648r-14,34l408,711r-19,29l365,768r-24,24l317,807r-29,19l255,840r-29,10l197,855r-29,5l140,860r-29,-5l87,845,72,836,58,826,48,816,39,802,34,792,29,778r-5,-5l24,764r,-15l24,735r5,-24l39,687r9,-19l63,653,87,639r29,-10l144,624r29,-14l202,596r29,-20l250,552r19,-24l288,500r15,-29l308,442r9,-34l317,380r-5,-34l308,317,298,288,279,260,260,236,250,226r-10,-5l231,216r-10,-4l212,212r-10,l197,216r-9,l183,183r,-29l188,120r9,-33l212,58,236,39,264,29r34,-5l317,29r15,15l346,58r5,19l351,96r,20l351,135r-5,19l341,164r-9,14l327,183r-10,l308,188r-10,l288,183r-4,-5l274,168r,-14l284,144r14,10l312,149r-4,-9l303,130r-5,-5l293,120r-5,-4l284,111r-10,l269,116r-14,9l250,149r-5,19l255,192r14,10l284,207r14,9l312,216r20,-4l346,202r14,-19l370,159r10,-29l380,101r,-24l375,53,360,34,346,20,327,5,303,,269,,245,5,216,20,192,44,178,72r-14,44l164,168r4,58l149,245r-14,24l116,298r-10,34l101,365r,29l106,413r19,19l135,437r9,5l159,442r9,l178,442r10,-5l192,432r5,-9l202,399r-5,-29l188,351,178,341r-10,l164,346r,10l173,365r5,10l178,384r,15l173,413r-5,5l159,418r-15,l135,413r-10,-9l120,389r,-19l120,346r10,-24l140,298r14,-24l173,260r15,-10l202,245r14,l231,245r19,10l264,274r10,24l288,336r-19,-4l260,327r-10,l245,327r,5l250,336r10,10l269,365r5,19l274,408r,24l274,456r-5,24l260,504r-10,24l231,548r-15,14l197,576r-19,10l159,591r-19,9l120,605r-19,10l82,620r-14,9l48,639r-9,9l24,663r-9,19l5,706r,24l,764r5,24l5,807r10,19l20,845r9,15l44,879r14,14l72,903r20,9l111,922r24,5l154,936r24,l207,941r24,l260,941r24,-5l308,927r24,-15l360,898r20,-14l404,864r19,-14l437,831r10,-15l461,807r15,-10l495,792r14,-4l524,783r14,-5l552,778r10,10l543,792r-19,10l504,807r-19,9l466,831r-14,14l432,855r-19,14l399,884r-15,14l370,908r-14,14l346,927r-14,9l322,941r-5,l332,956r9,33l351,1013r14,10l384,1028r15,-5l418,1008r14,-19l447,965r9,-19l466,936r10,l485,941r5,5l500,960r4,15l509,989r5,10l524,1008r14,5l552,1013r20,l586,1004r19,-15l615,970r9,-19l624,927r,-15l620,898,610,884,596,874,586,860r-5,-5l596,850r9,-5l620,840r4,-4l634,831r5,-10l644,807r,-10l644,783r-5,-15l634,759,624,744r-14,-9l600,725r-19,-9l567,711r24,l610,706r14,-10l639,692r5,-10l648,672r,-9l648,653r,-29l653,600r10,-24l687,557r-10,-5l668,548r-10,l644,548r-10,4l624,557r-9,5l605,572r-9,9l586,596r-14,19l562,629r-14,15l533,658r-9,14l519,682r-15,5l504,682r,-14l509,653r10,-9l533,634r10,-10l557,610r15,-19l581,581r10,-14l596,552xe" fillcolor="navy" stroked="f">
                    <v:path arrowok="t" o:connecttype="custom" o:connectlocs="600,432;543,404;452,583;341,757;168,822;48,780;24,716;87,611;250,528;317,363;250,216;197,207;212,55;346,55;341,157;288,175;312,142;284,106;255,184;346,193;375,51;245,5;168,216;101,377;168,423;197,354;173,349;159,400;120,331;202,234;288,321;250,321;274,436;197,551;82,593;5,675;20,808;111,882;260,900;404,826;495,757;543,757;432,818;346,886;351,969;447,923;500,918;552,969;624,886;581,818;639,785;624,711;610,675;648,624;668,524;605,547;533,629;509,624;581,556" o:connectangles="0,0,0,0,0,0,0,0,0,0,0,0,0,0,0,0,0,0,0,0,0,0,0,0,0,0,0,0,0,0,0,0,0,0,0,0,0,0,0,0,0,0,0,0,0,0,0,0,0,0,0,0,0,0,0,0,0,0,0"/>
                  </v:shape>
                  <v:shape id="Freeform 16" o:spid="_x0000_s1040" style="position:absolute;left:10488;top:14275;width:144;height:91;visibility:visible;mso-wrap-style:square;v-text-anchor:top" coordsize="144,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" path="m,43l9,62,24,72,43,86r19,5l81,96r24,l125,96r19,-5l129,82,115,77,101,67,86,62,77,53,72,38,67,24,72,,,43xe" fillcolor="navy" stroked="f">
                    <v:path arrowok="t" o:connecttype="custom" o:connectlocs="0,41;9,59;24,68;43,82;62,86;81,91;105,91;125,91;144,86;129,78;115,73;101,64;86,59;77,50;72,36;67,23;72,0;0,41" o:connectangles="0,0,0,0,0,0,0,0,0,0,0,0,0,0,0,0,0,0"/>
                  </v:shape>
                  <v:shape id="Freeform 17" o:spid="_x0000_s1041" style="position:absolute;left:10425;top:14366;width:68;height:74;visibility:visible;mso-wrap-style:square;v-text-anchor:top" coordsize="68,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" path="m5,62l15,72r9,l34,77r5,l44,77r9,-5l58,72,63,62,68,48r,-10l58,24,53,10,48,5,44,,34,,29,,20,5r-5,l10,10,5,14,,24,,38,,53r5,9xe" fillcolor="navy" stroked="f">
                    <v:path arrowok="t" o:connecttype="custom" o:connectlocs="5,60;15,69;24,69;34,74;39,74;44,74;53,69;58,69;63,60;68,46;68,37;58,23;53,10;48,5;44,0;34,0;29,0;20,5;15,5;10,10;5,13;0,23;0,37;0,51;5,60" o:connectangles="0,0,0,0,0,0,0,0,0,0,0,0,0,0,0,0,0,0,0,0,0,0,0,0,0"/>
                  </v:shape>
                  <v:shape id="Freeform 18" o:spid="_x0000_s1042" style="position:absolute;left:10488;top:12761;width:494;height:1422;visibility:visible;mso-wrap-style:square;v-text-anchor:top" coordsize="494,14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" path="m408,1406r5,-28l417,1339r,-43l417,1258r,-48l408,1166r-5,-48l393,1075r-14,-43l360,989,341,950,317,912,288,883,254,859,221,835,182,821r5,-5l201,816r10,l225,816r15,5l254,821r15,5l283,826r19,l321,816r15,-10l350,792r10,-14l360,758,345,739,326,720r-19,-5l317,706r48,4l398,701r24,-19l437,662r14,-24l461,614r14,-14l494,595r-9,-14l470,566,451,552,427,542r-24,-4l374,542r-29,15l317,586r-20,19l293,586r48,-39l374,509r19,-39l403,427r5,-38l413,360r4,-19l432,331r-19,-5l389,331r-24,10l341,355r-24,24l297,403r-14,29l278,461r-9,67l249,518r10,-48l264,422r5,-43l269,336r9,-38l288,254r24,-38l345,173r,-24l345,125r5,-24l360,82r,24l360,125r,19l365,168r19,10l398,182r15,l427,182r10,-4l451,168r10,-14l470,139r5,-19l480,101r,-24l475,58,465,38,451,24,432,10,413,,389,,360,14,336,34,307,62,283,96r-19,29l245,158r-10,29l225,259r-4,82l216,413r-5,77l201,557r-9,57l177,658r-24,33l125,706r-24,4l81,710,62,706,48,696,38,677,33,653r,-24l43,605,53,595r9,-9l77,586r14,4l105,605r5,9l120,629r9,-29l125,576r-5,-14l105,557r20,-19l134,528r,-19l129,490r-9,-10l110,480r-14,5l81,494,67,509,53,528,38,542r-9,15l14,595,5,648,,706r9,48l29,797r19,38l72,859r24,19l120,898r24,14l163,931r19,24l216,1003r29,48l273,1099r24,53l312,1214r14,77l326,1382r-9,106l331,1474r10,-15l350,1445r10,-10l369,1430r10,-9l393,1411r15,-5xe" fillcolor="navy" stroked="f">
                    <v:path arrowok="t" o:connecttype="custom" o:connectlocs="417,1280;417,1156;393,1027;341,908;254,821;187,780;225,780;269,789;321,780;360,743;326,688;365,679;437,633;475,573;470,541;403,514;317,560;341,523;403,408;417,326;389,316;317,362;278,441;259,449;269,321;312,206;345,119;360,101;365,161;413,174;451,161;475,115;475,55;432,10;360,13;283,92;235,179;216,395;192,587;125,675;62,675;33,624;53,569;91,564;120,601;120,537;134,505;120,459;81,472;38,518;5,619;29,762;96,839;163,890;245,1004;312,1160;317,1422;350,1381;379,1358" o:connectangles="0,0,0,0,0,0,0,0,0,0,0,0,0,0,0,0,0,0,0,0,0,0,0,0,0,0,0,0,0,0,0,0,0,0,0,0,0,0,0,0,0,0,0,0,0,0,0,0,0,0,0,0,0,0,0,0,0,0,0"/>
                  </v:shape>
                  <v:shape id="Freeform 19" o:spid="_x0000_s1043" style="position:absolute;left:10752;top:14664;width:254;height:776;visibility:visible;mso-wrap-style:square;v-text-anchor:top" coordsize="254,8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" path="m,53r48,62l81,187r34,77l139,346r19,86l163,523r,96l153,710r82,101l249,730r5,-92l254,542,249,442,235,341,211,240,182,149,144,62r-5,l129,62,115,58,105,53,96,48,86,34,77,24,62,5,57,,48,,43,5,33,14,29,29,19,38,9,48,,53xe" fillcolor="navy" stroked="f">
                    <v:path arrowok="t" o:connecttype="custom" o:connectlocs="0,51;48,110;81,179;115,253;139,331;158,413;163,500;163,592;153,679;235,776;249,698;254,610;254,519;249,423;235,326;211,230;182,143;144,59;139,59;129,59;115,55;105,51;96,46;86,33;77,23;62,5;57,0;48,0;43,5;33,13;29,28;19,36;9,46;0,51" o:connectangles="0,0,0,0,0,0,0,0,0,0,0,0,0,0,0,0,0,0,0,0,0,0,0,0,0,0,0,0,0,0,0,0,0,0"/>
                  </v:shape>
                </v:group>
                <v:group id="Group 20" o:spid="_x0000_s1044" style="position:absolute;left:1605;top:11124;width:1053;height:743" coordorigin="1901,12761" coordsize="2270,27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">
                  <v:shape id="Freeform 21" o:spid="_x0000_s1045" style="position:absolute;left:2573;top:14637;width:144;height:165;visibility:visible;mso-wrap-style:square;v-text-anchor:top" coordsize="144,1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" path="m,34l14,53,33,77,48,96r14,19l76,135r15,14l100,163r5,5l115,173r5,l129,168r5,l144,159r,-10l144,139,134,125,124,111,110,91,91,72,72,53,52,29,38,15,28,,24,,,34xe" fillcolor="navy" stroked="f">
                    <v:path arrowok="t" o:connecttype="custom" o:connectlocs="0,32;14,51;33,73;48,92;62,110;76,129;91,142;100,155;105,160;115,165;120,165;129,160;134,160;144,152;144,142;144,133;134,119;124,106;110,87;91,69;72,51;52,28;38,14;28,0;24,0;0,32" o:connectangles="0,0,0,0,0,0,0,0,0,0,0,0,0,0,0,0,0,0,0,0,0,0,0,0,0,0"/>
                  </v:shape>
                  <v:shape id="Freeform 22" o:spid="_x0000_s1046" style="position:absolute;left:2534;top:14655;width:816;height:817;visibility:visible;mso-wrap-style:square;v-text-anchor:top" coordsize="816,8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" path="m375,744r19,10l413,759r14,l442,749r14,-5l466,740r14,l499,744r-4,-14l490,706,480,677,461,648,442,620,418,596,394,576r-34,-9l327,562,298,548,274,533,245,509,226,485,207,456,187,423,168,389r-9,-33l144,317r-5,-38l135,245r-5,-38l135,173r,-38l144,106r5,-19l159,72r4,-14l178,48r5,-9l192,34r10,-5l207,29r9,l231,29r19,5l264,44r19,9l298,77r9,24l312,140r10,38l331,216r10,34l355,284r20,28l399,336r19,20l442,370r24,14l490,389r29,5l543,389r24,-9l591,365r19,-19l629,322r14,-29l648,269r,-19l643,236r24,-10l696,226r24,5l749,245r19,19l787,293r10,34l797,365r-5,29l783,413r-10,15l754,432r-15,5l725,437r-14,-5l696,432,677,413,667,394r,-29l672,351r10,-10l696,341r5,10l696,365r5,24l711,375r9,-10l725,351r,-19l720,327r-5,-10l706,312r-5,-4l691,303r-9,5l672,308r-9,9l658,332r-5,19l648,365r,24l648,408r10,20l672,447r19,14l715,471r20,5l759,471r14,-5l792,452r10,-20l811,404r5,-29l816,336r-5,-33l802,269,783,240,759,216,725,202r-38,-5l634,207,619,183,600,164,576,144,552,130,528,120r-24,l485,130r-14,19l461,183r,24l471,231r9,14l490,250r9,l509,245r10,l528,240r10,-4l543,226r,-5l543,207r-5,-5l533,202r-5,10l519,221r-10,l499,221r-9,-5l485,207r-5,-15l485,178r5,-10l495,154r9,-5l523,144r20,5l562,159r19,9l595,188r15,28l615,231r4,14l619,264r,24l615,308r-15,19l581,341r-34,15l552,332r5,-15l557,308r,-5l552,303r-5,9l543,322r-20,10l509,336r-19,5l471,341r-20,l432,332,413,322,399,308,379,288,360,240,346,192,331,144,322,96,307,58,288,24,255,5,207,,173,5,144,24,115,53,96,87,82,135,72,188r-5,67l67,322r,29l77,380r10,33l96,447r15,29l125,500r14,24l149,543r14,14l173,576r5,20l183,615r4,19l192,653r,19l192,682r-5,19l178,653,163,610,144,567,125,528,101,495,82,456,67,423,63,389,53,408,29,428,15,442,5,461,,480r5,20l15,524r14,14l48,557r10,10l67,581r,10l67,600r-9,10l53,620r-14,4l29,634r-10,5l10,653,5,672r,20l10,711r5,19l24,749r15,19l58,778r14,5l87,778r14,-10l111,759r9,-15l130,730r5,-10l139,740r,14l144,768r5,15l154,788r9,9l168,802r10,l192,802r10,-5l211,788r10,-10l231,764r9,-20l245,725r5,-19l250,735r5,24l259,778r5,14l274,802r5,10l288,812r10,-5l307,812r10,l327,812r9,l351,816r4,10l365,840r5,15l379,831r,-29l375,778,360,754r-9,-14l341,725,327,711,312,696r-9,-14l288,668r-9,-15l274,644r-5,-15l274,624r9,l293,634r10,14l307,663r15,14l331,692r15,19l355,725r10,15l375,744xe" fillcolor="navy" stroked="f">
                    <v:path arrowok="t" o:connecttype="custom" o:connectlocs="456,711;480,647;327,537;187,404;130,198;163,55;216,28;307,97;375,298;519,376;643,280;720,221;792,376;711,413;682,326;720,349;701,294;653,335;691,441;802,413;783,229;600,157;471,142;499,239;543,211;509,211;490,161;581,161;619,275;557,303;523,317;413,308;322,92;144,23;67,308;125,478;183,588;178,624;67,404;0,459;67,555;29,606;15,698;101,734;139,720;178,766;240,711;264,757;317,776;370,817;341,693;274,615;307,634;375,711" o:connectangles="0,0,0,0,0,0,0,0,0,0,0,0,0,0,0,0,0,0,0,0,0,0,0,0,0,0,0,0,0,0,0,0,0,0,0,0,0,0,0,0,0,0,0,0,0,0,0,0,0,0,0,0,0,0"/>
                  </v:shape>
                  <v:shape id="Freeform 23" o:spid="_x0000_s1047" style="position:absolute;left:2822;top:14843;width:77;height:175;visibility:visible;mso-wrap-style:square;v-text-anchor:top" coordsize="77,1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" path="m43,l29,10,19,29,10,48,5,77,,101r,29l5,154r,29l15,159r4,-15l24,125r5,-19l39,91r9,-4l58,87r19,l43,xe" fillcolor="navy" stroked="f">
                    <v:path arrowok="t" o:connecttype="custom" o:connectlocs="43,0;29,10;19,28;10,46;5,74;0,97;0,124;5,147;5,175;15,152;19,138;24,120;29,101;39,87;48,83;58,83;77,83;43,0" o:connectangles="0,0,0,0,0,0,0,0,0,0,0,0,0,0,0,0,0,0"/>
                  </v:shape>
                  <v:shape id="Freeform 24" o:spid="_x0000_s1048" style="position:absolute;left:2765;top:14766;width:57;height:82;visibility:visible;mso-wrap-style:square;v-text-anchor:top" coordsize="57,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" path="m9,9l,28,,48,,67,9,81r10,5l33,81,43,76r9,-9l57,52r,-14l52,24,48,9,43,4,28,,19,,9,9xe" fillcolor="navy" stroked="f">
                    <v:path arrowok="t" o:connecttype="custom" o:connectlocs="9,9;0,27;0,46;0,64;9,77;19,82;33,77;43,72;52,64;57,50;57,36;52,23;48,9;43,4;28,0;19,0;9,9" o:connectangles="0,0,0,0,0,0,0,0,0,0,0,0,0,0,0,0,0"/>
                  </v:shape>
                  <v:shape id="Freeform 25" o:spid="_x0000_s1049" style="position:absolute;left:2976;top:14843;width:1195;height:588;visibility:visible;mso-wrap-style:square;v-text-anchor:top" coordsize="1195,6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" path="m67,509r24,5l120,519r33,4l187,523r38,-4l259,509r38,-10l336,490r33,-19l403,451r29,-28l461,394r28,-34l509,317r14,-43l537,226r5,24l537,279r,38l533,355r,24l537,399r10,24l557,437r14,10l585,447r15,-15l614,403r10,-19l629,399r-5,57l633,499r15,29l667,547r14,15l701,576r9,15l715,615r14,-10l739,586r14,-24l758,533r5,-34l758,466r-9,-39l725,394,710,370r15,-10l753,423r34,43l816,490r38,9l883,509r24,5l921,523r10,15l931,514r,-29l921,451,907,423,893,399,869,375,849,355r-24,-9l773,331r9,-19l801,317r15,10l835,327r19,4l873,331r15,l907,336r14,l941,341r14,5l974,351r15,9l1003,375r19,14l1041,403r15,24l1065,432r10,l1085,432r9,l1104,432r9,5l1118,442r10,9l1118,451r-9,l1104,447r-10,l1085,447r-10,l1070,451r-9,5l1051,475r-5,20l1046,514r,19l1051,547r10,15l1070,576r10,10l1099,595r14,l1128,595r19,-4l1161,576r15,-14l1185,538r10,-24l1195,485r-14,-34l1166,418r-24,-34l1118,355r-29,-28l1065,307r-24,-9l1013,288r-29,-5l955,279r-34,-5l893,269r-34,l830,264r-29,l773,259r-24,-4l725,250,701,240r-20,-9l667,221,653,207,643,192,629,154r-5,-29l624,96r5,-19l638,58,653,43r14,l691,43r14,10l720,67r5,15l725,96r-5,15l710,130r-9,9l691,149r10,5l710,154r10,l729,154r10,-5l744,144r5,-5l749,135r9,9l763,154r5,9l773,168r4,l787,168r5,l806,163r5,-9l811,139r-5,-19l797,101,787,82,773,67,758,48r-9,-9l734,24,715,15,696,10,677,5,653,,629,,609,5r-19,5l552,34,528,58,509,87r-20,28l475,149r-14,29l446,207r-19,24l408,250r-19,19l369,288r-19,15l336,322r-24,19l293,355r-24,15l245,379r-24,10l192,399r-34,4l125,403r-39,l48,403,,399r14,14l24,423r9,14l43,451r10,10l57,475r5,15l67,509xe" fillcolor="navy" stroked="f">
                    <v:path arrowok="t" o:connecttype="custom" o:connectlocs="153,500;297,477;432,404;523,262;537,303;547,404;600,413;624,436;681,537;729,578;763,477;710,354;816,468;921,500;921,431;849,339;801,303;873,316;941,326;1003,359;1065,413;1104,413;1118,431;1085,427;1051,454;1051,523;1099,569;1161,551;1195,464;1118,339;1013,275;893,257;773,248;681,221;629,147;638,55;705,51;720,106;701,147;739,142;758,138;777,161;811,147;787,78;734,23;653,0;552,33;475,142;408,239;336,308;245,362;125,385;14,395;53,441" o:connectangles="0,0,0,0,0,0,0,0,0,0,0,0,0,0,0,0,0,0,0,0,0,0,0,0,0,0,0,0,0,0,0,0,0,0,0,0,0,0,0,0,0,0,0,0,0,0,0,0,0,0,0,0,0,0"/>
                  </v:shape>
                  <v:shape id="Freeform 26" o:spid="_x0000_s1050" style="position:absolute;left:1929;top:15159;width:648;height:303;visibility:visible;mso-wrap-style:square;v-text-anchor:top" coordsize="648,3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" path="m605,l581,29,552,53,528,82r-28,19l466,125r-29,19l404,159r-34,14l336,183r-38,9l264,202r-38,l192,207r-38,-5l116,197,77,192,,288r34,10l68,308r33,4l140,317r33,l216,317r39,-5l293,308r39,-10l375,288r38,-9l452,264r38,-19l528,226r39,-24l596,178r,-10l596,159r4,-15l605,130r5,-10l615,106,629,92,644,77r4,-9l648,58,644,48,634,39,624,29r-9,-5l610,10,605,xe" fillcolor="navy" stroked="f">
                    <v:path arrowok="t" o:connecttype="custom" o:connectlocs="605,0;581,28;552,51;528,78;500,97;466,119;437,138;404,152;370,165;336,175;298,184;264,193;226,193;192,198;154,193;116,188;77,184;0,275;34,285;68,294;101,298;140,303;173,303;216,303;255,298;293,294;332,285;375,275;413,267;452,252;490,234;528,216;567,193;596,170;596,161;596,152;600,138;605,124;610,115;615,101;629,88;644,74;648,65;648,55;644,46;634,37;624,28;615,23;610,10;605,0" o:connectangles="0,0,0,0,0,0,0,0,0,0,0,0,0,0,0,0,0,0,0,0,0,0,0,0,0,0,0,0,0,0,0,0,0,0,0,0,0,0,0,0,0,0,0,0,0,0,0,0,0,0"/>
                  </v:shape>
                  <v:shape id="Freeform 27" o:spid="_x0000_s1051" style="position:absolute;left:2045;top:14687;width:566;height:624;visibility:visible;mso-wrap-style:square;v-text-anchor:top" coordsize="566,6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" path="m,638r28,10l52,653r24,l96,643r19,-14l124,619r10,-14l139,595r5,-19l148,571r5,15l153,610r5,9l172,619r24,-9l220,595r24,-19l268,552r20,-34l297,485r5,-24l307,446r5,l316,461r5,14l326,485r10,14l345,504r15,l374,494r19,-19l412,442r10,-20l432,389r9,-39l446,312r,-43l446,226r-5,-34l436,163r-9,-24l441,120r10,19l460,154r10,9l484,173r5,-15l499,139r9,-19l518,106,528,86r9,-9l547,67r9,-9l566,58r-5,-5l556,53r,l508,,,638xe" fillcolor="navy" stroked="f">
                    <v:path arrowok="t" o:connecttype="custom" o:connectlocs="0,610;28,619;52,624;76,624;96,614;115,601;124,592;134,578;139,569;144,550;148,546;153,560;153,583;158,592;172,592;196,583;220,569;244,550;268,527;288,495;297,463;302,441;307,426;312,426;316,441;321,454;326,463;336,477;345,482;360,482;374,472;393,454;412,422;422,403;432,372;441,334;446,298;446,257;446,216;441,183;436,156;427,133;441,115;451,133;460,147;470,156;484,165;489,151;499,133;508,115;518,101;528,82;537,74;547,64;556,55;566,55;561,51;556,51;556,51;508,0;0,610" o:connectangles="0,0,0,0,0,0,0,0,0,0,0,0,0,0,0,0,0,0,0,0,0,0,0,0,0,0,0,0,0,0,0,0,0,0,0,0,0,0,0,0,0,0,0,0,0,0,0,0,0,0,0,0,0,0,0,0,0,0,0,0,0"/>
                  </v:shape>
                  <v:shape id="Freeform 28" o:spid="_x0000_s1052" style="position:absolute;left:2035;top:14623;width:518;height:674;visibility:visible;mso-wrap-style:square;v-text-anchor:top" coordsize="518,7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" path="m10,705l,667,,638,,609,5,585r9,-24l24,547,38,537r10,-4l62,523r,-5l53,513r-19,l24,509r,-20l34,461r9,-34l62,398,82,369r24,-24l134,336r20,-5l163,321r,-9l149,307r-10,-5l130,297r-5,-9l120,273r,-14l125,240r14,-24l168,187r19,-10l211,168r29,-10l274,149r33,-5l341,144r29,5l394,163r14,5l422,153r-4,-4l413,139r-10,-5l398,125r-4,-5l389,115r-5,-10l379,101,394,91,408,81r14,-9l437,57,451,43,461,33r9,-9l470,9,475,r5,l480,9r,l518,67,10,705xe" fillcolor="navy" stroked="f">
                    <v:path arrowok="t" o:connecttype="custom" o:connectlocs="0,638;0,582;14,536;38,513;62,500;53,490;24,487;34,441;62,380;106,330;154,316;163,298;139,289;125,275;120,248;139,207;187,169;240,151;307,138;370,142;408,161;418,142;403,128;394,115;384,100;394,87;422,69;451,41;470,23;475,0;480,9;518,64" o:connectangles="0,0,0,0,0,0,0,0,0,0,0,0,0,0,0,0,0,0,0,0,0,0,0,0,0,0,0,0,0,0,0,0"/>
                  </v:shape>
                  <v:shape id="Freeform 29" o:spid="_x0000_s1053" style="position:absolute;left:2611;top:14486;width:158;height:178;visibility:visible;mso-wrap-style:square;v-text-anchor:top" coordsize="158,1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" path="m38,187l53,177,67,163r19,-5l101,149r14,-5l130,144r14,-5l158,144r-9,-15l139,120r-9,-10l125,101,115,91r-9,-5l96,77r-5,l96,72,106,62r9,-5l120,48r5,-15l125,24,120,9,115,,,144r38,43xe" fillcolor="navy" stroked="f">
                    <v:path arrowok="t" o:connecttype="custom" o:connectlocs="38,178;53,168;67,155;86,150;101,142;115,137;130,137;144,132;158,137;149,123;139,114;130,105;125,96;115,87;106,82;96,73;91,73;96,69;106,59;115,54;120,46;125,31;125,23;120,9;115,0;0,137;38,178" o:connectangles="0,0,0,0,0,0,0,0,0,0,0,0,0,0,0,0,0,0,0,0,0,0,0,0,0,0,0"/>
                  </v:shape>
                  <v:shape id="Freeform 30" o:spid="_x0000_s1054" style="position:absolute;left:2573;top:14435;width:153;height:188;visibility:visible;mso-wrap-style:square;v-text-anchor:top" coordsize="153,1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" path="m,149l9,130,19,110,24,91,33,67,38,53r,-24l38,14,38,,48,10r4,9l62,29,72,43r9,10l86,62r5,10l91,82,96,72r4,-10l105,53,115,43r9,-5l134,38r10,5l153,53,38,197,,149xe" fillcolor="navy" stroked="f">
                    <v:path arrowok="t" o:connecttype="custom" o:connectlocs="0,142;9,124;19,105;24,87;33,64;38,51;38,28;38,13;38,0;48,10;52,18;62,28;72,41;81,51;86,59;91,69;91,78;96,69;100,59;105,51;115,41;124,36;134,36;144,41;153,51;38,188;0,142" o:connectangles="0,0,0,0,0,0,0,0,0,0,0,0,0,0,0,0,0,0,0,0,0,0,0,0,0,0,0"/>
                  </v:shape>
                  <v:shape id="Freeform 31" o:spid="_x0000_s1055" style="position:absolute;left:2462;top:14494;width:139;height:175;visibility:visible;mso-wrap-style:square;v-text-anchor:top" coordsize="139,1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" path="m111,183l91,164,77,144,58,120,43,101,29,82,15,68,5,53,,48,,39,,29,,20,5,10,10,5,15,r9,l34,10,48,24,63,44,77,68,96,92r15,19l125,130r10,14l139,149r-28,34xe" fillcolor="navy" stroked="f">
                    <v:path arrowok="t" o:connecttype="custom" o:connectlocs="111,175;91,157;77,138;58,115;43,97;29,78;15,65;5,51;0,46;0,37;0,28;0,19;5,10;10,5;15,0;24,0;34,10;48,23;63,42;77,65;96,88;111,106;125,124;135,138;139,142;111,175" o:connectangles="0,0,0,0,0,0,0,0,0,0,0,0,0,0,0,0,0,0,0,0,0,0,0,0,0,0"/>
                  </v:shape>
                  <v:shape id="Freeform 32" o:spid="_x0000_s1056" style="position:absolute;left:1901;top:13737;width:681;height:983;visibility:visible;mso-wrap-style:square;v-text-anchor:top" coordsize="681,10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" path="m86,552l76,528r,-24l76,490r5,-19l86,452r5,-15l91,423r,-24l100,404r20,9l139,423r24,19l187,466r14,34l220,533r5,39l230,610r14,38l254,682r19,29l297,740r19,28l345,792r24,15l398,826r29,14l456,850r33,5l518,860r24,l571,855r24,-10l614,836r10,-10l638,816r5,-14l652,792r5,-14l657,773r5,-9l662,749r-5,-14l657,711r-9,-24l638,668,624,653,600,639,571,629r-29,-5l508,610,480,596,456,576,432,552,412,528,398,500,384,471,374,442r-5,-34l369,380r,-34l379,317r9,-29l403,260r24,-24l436,226r10,-5l456,216r9,-4l475,212r5,l489,216r5,l504,183r,-29l494,120,484,87,470,58,451,39,422,29,388,24r-24,5l350,44,340,58r-4,19l331,96r,20l336,135r,19l345,164r5,14l360,183r9,l379,188r9,l398,183r5,-5l412,168r,-14l403,144r-15,10l374,149r,-9l379,130r5,-5l393,120r5,-4l403,111r5,l417,116r10,9l436,149r,19l427,192r-10,10l403,207r-15,9l374,216r-19,-4l340,202,326,183,316,159r-9,-29l302,101r5,-24l312,53r9,-19l336,20,355,5,384,r28,l441,5r24,15l489,44r19,28l518,116r5,52l518,226r19,19l552,269r14,29l576,332r9,33l585,394r-9,19l561,432r-9,5l537,442r-9,l518,442r-10,l499,437r-10,-5l484,423r,-24l484,370r10,-19l508,341r5,l518,346r,10l513,365r-9,10l504,384r,15l508,413r10,5l528,418r14,l552,413r9,-9l561,389r5,-19l561,346r-5,-24l547,298,532,274,508,260r-9,-10l484,245r-14,l451,245r-15,10l422,274r-14,24l398,336r19,-4l427,327r5,l436,327r,5l432,336r-5,10l417,365r-5,19l408,408r,24l412,456r5,24l422,504r14,24l451,548r19,14l489,576r19,10l528,591r19,9l566,605r19,10l604,620r15,9l633,639r15,9l662,663r10,19l676,706r5,24l681,764r,24l676,807r-4,19l662,845r-10,15l643,879r-15,14l609,903r-14,9l576,922r-24,5l528,936r-24,l480,941r-29,l422,941r-19,-5l374,927,350,912,326,898,302,884,278,864,264,850,249,831r-9,-15l225,807,206,797r-14,-5l172,788r-14,-5l144,778r-10,l124,788r20,4l163,802r19,5l201,816r15,15l235,845r19,10l268,869r20,15l302,898r14,10l326,922r14,5l350,936r10,5l369,941r-14,15l345,989r-14,24l316,1023r-14,5l283,1023r-15,-15l249,989,235,965,225,946r-9,-10l206,936r-5,5l192,946r-5,14l182,975r-5,14l168,999r-10,9l144,1013r-15,l115,1013r-19,-9l81,989,67,970,62,951,57,927r5,-15l67,898r9,-14l86,874,96,860r9,-5l91,850,76,845r-9,-5l57,836r-5,-5l43,821r,-14l43,797r,-14l48,768r4,-9l62,744r10,-9l86,725r14,-9l120,711r-24,l76,706,57,696r-9,-4l38,682,33,672r,-9l33,653r,-29l28,600,19,576,,557r9,-5l19,548r9,l38,548r10,4l62,557r10,5l81,572r10,9l100,596r15,19l124,629r15,15l148,658r10,14l168,682r9,5l182,682r,-14l172,653r-4,-9l153,634,139,624,124,610r-9,-19l100,581,91,567,86,552xe" fillcolor="navy" stroked="f">
                    <v:path arrowok="t" o:connecttype="custom" o:connectlocs="86,432;139,404;230,583;345,757;518,822;638,780;662,716;600,611;432,528;369,363;436,216;489,207;470,55;340,55;345,157;398,175;374,142;403,106;427,184;340,193;312,51;441,5;518,216;585,377;518,423;484,354;513,349;528,400;561,331;484,234;398,321;432,321;412,436;489,551;604,593;676,675;662,808;576,882;422,900;278,826;192,757;144,757;254,818;340,886;331,969;235,923;187,918;129,969;57,886;105,818;43,785;62,711;76,675;33,624;19,524;81,547;148,629;172,624;100,556" o:connectangles="0,0,0,0,0,0,0,0,0,0,0,0,0,0,0,0,0,0,0,0,0,0,0,0,0,0,0,0,0,0,0,0,0,0,0,0,0,0,0,0,0,0,0,0,0,0,0,0,0,0,0,0,0,0,0,0,0,0,0"/>
                  </v:shape>
                  <v:shape id="Freeform 33" o:spid="_x0000_s1057" style="position:absolute;left:2280;top:14275;width:149;height:91;visibility:visible;mso-wrap-style:square;v-text-anchor:top" coordsize="149,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" path="m149,43l139,62,125,72,105,86,86,91,67,96r-24,l19,96,,91,19,82,33,77,48,67r9,-5l72,53,77,38r,-14l72,r77,43xe" fillcolor="navy" stroked="f">
                    <v:path arrowok="t" o:connecttype="custom" o:connectlocs="149,41;139,59;125,68;105,82;86,86;67,91;43,91;19,91;0,86;19,78;33,73;48,64;57,59;72,50;77,36;77,23;72,0;149,41" o:connectangles="0,0,0,0,0,0,0,0,0,0,0,0,0,0,0,0,0,0"/>
                  </v:shape>
                  <v:shape id="Freeform 34" o:spid="_x0000_s1058" style="position:absolute;left:2424;top:14366;width:67;height:74;visibility:visible;mso-wrap-style:square;v-text-anchor:top" coordsize="67,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" path="m57,62l48,72r-5,l33,77r-4,l19,77,14,72r-5,l5,62,,48,,38,5,24,14,10,19,5,24,r9,l38,r5,5l48,5r9,5l57,14r5,10l67,38r,15l57,62xe" fillcolor="navy" stroked="f">
                    <v:path arrowok="t" o:connecttype="custom" o:connectlocs="57,60;48,69;43,69;33,74;29,74;19,74;14,69;9,69;5,60;0,46;0,37;5,23;14,10;19,5;24,0;33,0;38,0;43,5;48,5;57,10;57,13;62,23;67,37;67,51;57,60" o:connectangles="0,0,0,0,0,0,0,0,0,0,0,0,0,0,0,0,0,0,0,0,0,0,0,0,0"/>
                  </v:shape>
                  <v:shape id="Freeform 35" o:spid="_x0000_s1059" style="position:absolute;left:1934;top:12761;width:490;height:1422;visibility:visible;mso-wrap-style:square;v-text-anchor:top" coordsize="490,14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" path="m87,1406l77,1378r,-39l72,1296r5,-38l77,1210r5,-44l91,1118r10,-43l115,1032r20,-43l154,950r24,-38l207,883r28,-24l274,835r38,-14l303,816r-10,l283,816r-14,l255,821r-15,l226,826r-19,l192,826,173,816,154,806,139,792r-4,-14l135,758r9,-19l168,720r15,-5l173,706r-48,4l91,701,72,682,53,662,43,638,29,614,19,600,,595,10,581,24,566,43,552,63,542r28,-4l120,542r29,15l178,586r19,19l202,586,154,547,120,509,101,470,91,427,87,389,82,360,77,341,58,331r24,-5l106,331r24,10l154,355r19,24l192,403r15,29l216,461r10,67l240,518r-9,-48l231,422r-5,-43l221,336r-5,-38l202,254,183,216,149,173r,-24l149,125r-5,-24l130,82r5,24l135,125r,19l125,168r-14,10l96,182r-14,l67,182,53,178,43,168,34,154,24,139,15,120r,-19l15,77,19,58,29,38,43,24,58,10,82,r24,l130,14r29,20l183,62r28,34l231,125r14,33l255,187r9,72l274,341r5,72l283,490r5,67l298,614r14,44l341,691r24,15l389,710r24,l432,706r15,-10l456,677r,-24l456,629r-5,-24l442,595r-15,-9l413,586r-10,4l389,605r-10,9l370,629r-5,-29l370,576r5,-14l389,557,370,538,355,528r,-19l360,490r10,-10l379,480r15,5l408,494r15,15l442,528r9,14l461,557r19,38l490,648r,58l485,754r-19,43l447,835r-24,24l399,878r-24,20l351,912r-24,19l307,955r-33,48l245,1051r-24,48l197,1152r-19,62l168,1291r,91l173,1488r-10,-14l154,1459r-15,-14l130,1435r-10,-5l111,1421,96,1411r-9,-5xe" fillcolor="navy" stroked="f">
                    <v:path arrowok="t" o:connecttype="custom" o:connectlocs="77,1280;77,1156;101,1027;154,908;235,821;303,780;269,780;226,789;173,780;135,743;168,688;125,679;53,633;19,573;24,541;91,514;178,560;154,523;91,408;77,326;106,316;173,362;216,441;231,449;221,321;183,206;149,119;135,101;125,161;82,174;43,161;15,115;19,55;58,10;130,13;211,92;255,179;279,395;298,587;365,675;432,675;456,624;442,569;403,564;370,601;375,537;355,505;370,459;408,472;451,518;490,619;466,762;399,839;327,890;245,1004;178,1160;173,1422;139,1381;111,1358" o:connectangles="0,0,0,0,0,0,0,0,0,0,0,0,0,0,0,0,0,0,0,0,0,0,0,0,0,0,0,0,0,0,0,0,0,0,0,0,0,0,0,0,0,0,0,0,0,0,0,0,0,0,0,0,0,0,0,0,0,0,0"/>
                  </v:shape>
                  <v:shape id="Freeform 36" o:spid="_x0000_s1060" style="position:absolute;left:1910;top:14664;width:250;height:776;visibility:visible;mso-wrap-style:square;v-text-anchor:top" coordsize="250,8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" path="m250,53r-43,62l168,187r-29,77l111,346,96,432r-9,91l87,619r9,91l19,811,5,730,,638,,542,5,442,19,341,39,240,72,149,106,62r9,l125,62r10,-4l144,53r15,-5l168,34,178,24,192,5,197,r10,l211,5r10,9l226,29r9,9l240,48r10,5xe" fillcolor="navy" stroked="f">
                    <v:path arrowok="t" o:connecttype="custom" o:connectlocs="250,51;207,110;168,179;139,253;111,331;96,413;87,500;87,592;96,679;19,776;5,698;0,610;0,519;5,423;19,326;39,230;72,143;106,59;115,59;125,59;135,55;144,51;159,46;168,33;178,23;192,5;197,0;207,0;211,5;221,13;226,28;235,36;240,46;250,51" o:connectangles="0,0,0,0,0,0,0,0,0,0,0,0,0,0,0,0,0,0,0,0,0,0,0,0,0,0,0,0,0,0,0,0,0,0"/>
                  </v:shape>
                </v:group>
                <v:group id="Group 37" o:spid="_x0000_s1061" style="position:absolute;left:1614;top:2665;width:1053;height:743" coordorigin="1872,1440" coordsize="2265,27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">
                  <v:shape id="Freeform 38" o:spid="_x0000_s1062" style="position:absolute;left:2539;top:2109;width:149;height:165;visibility:visible;mso-wrap-style:square;v-text-anchor:top" coordsize="149,1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" path="m,140l19,120,34,96,53,77,67,58,82,39,96,24,106,10r4,-5l115,r10,l134,r5,5l149,15r,9l149,34,139,44r-9,19l110,82,96,101,77,125,58,144,43,159r-9,14l29,173,,140xe" fillcolor="navy" stroked="f">
                    <v:path arrowok="t" o:connecttype="custom" o:connectlocs="0,134;19,114;34,92;53,73;67,55;82,37;96,23;106,10;110,5;115,0;125,0;134,0;139,5;149,14;149,23;149,32;139,42;130,60;110,78;96,96;77,119;58,137;43,152;34,165;29,165;0,134" o:connectangles="0,0,0,0,0,0,0,0,0,0,0,0,0,0,0,0,0,0,0,0,0,0,0,0,0,0"/>
                  </v:shape>
                  <v:shape id="Freeform 39" o:spid="_x0000_s1063" style="position:absolute;left:2505;top:1440;width:816;height:816;visibility:visible;mso-wrap-style:square;v-text-anchor:top" coordsize="816,8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" path="m375,110r19,-10l408,96r20,4l442,100r10,5l466,110r14,5l495,110r,14l490,148r-14,29l461,201r-19,29l418,254r-29,19l356,283r-29,9l298,307r-24,14l245,340r-19,29l202,398r-19,34l168,465r-14,34l144,532r-9,39l135,609r-5,39l130,681r5,34l140,748r4,20l154,782r10,14l173,806r10,10l192,820r5,5l202,825r14,l231,825r14,-5l264,811r15,-15l293,777r15,-24l312,715r5,-39l327,638r14,-34l356,571r19,-29l394,518r24,-19l442,484r24,-14l490,460r24,l538,465r29,5l586,484r24,20l629,532r15,24l644,580r,24l644,624r24,4l692,628r28,-4l744,609r24,-19l788,561r4,-33l797,484r-5,-24l783,441,768,427,754,417r-14,l725,417r-14,l696,422r-19,14l668,460r,24l672,504r10,9l692,513r9,-9l696,484r,-19l711,475r9,14l725,504r,14l720,528r-4,9l706,542r-10,5l687,552r-5,l668,542r-5,-10l658,523,648,504r-4,-20l644,465r4,-19l658,427r10,-19l692,393r19,-9l735,379r19,5l773,388r15,15l802,422r10,24l816,480r,38l812,552r-10,33l783,614r-24,19l725,652r-43,l634,648r-14,24l600,691r-24,19l552,724r-24,5l504,734,485,724,471,705,461,676r,-28l466,624r14,-15l490,604r10,l509,604r10,5l528,614r10,5l538,628r5,5l543,648r-5,4l533,648r-5,-5l519,633r-10,-5l495,633r-5,5l480,648r,14l480,676r5,15l495,700r9,5l524,705r14,l562,700r19,-19l596,662r14,-24l615,624r5,-20l620,585r,-19l610,547,600,528,576,513,548,499r4,19l557,532r,10l552,552r,l548,542,538,532r-14,-9l504,518r-14,-5l471,513r-19,l432,518r-19,14l399,547r-19,19l356,609r-15,48l332,705r-10,48l308,796r-20,29l255,844r-48,10l173,844,140,830,116,801,96,768,82,720,72,662,68,600r,-72l68,504r9,-34l87,441r9,-33l111,379r14,-29l135,326r14,-14l164,297r4,-19l178,259r5,-19l188,220r4,-19l192,182r,-10l188,158r-10,43l164,244r-20,39l120,326r-19,34l82,398,68,432r-5,33l53,446,29,427,10,408,,388,,369,5,350r5,-19l24,312,44,297,58,283,68,273r,-14l68,249,58,240,48,235,39,225,29,220r-9,-4l10,201,5,182r,-19l10,144r5,-24l24,100,39,86,58,76r14,l87,76r14,10l111,96r9,14l125,120r10,14l135,115r5,-15l144,86r5,-14l154,62r10,-5l168,52r10,l188,52r14,5l212,67r9,9l231,91r9,14l245,124r,24l250,120r5,-24l260,76r4,-19l269,52r10,-4l288,43r5,5l303,43r14,l327,43r9,-5l346,33r10,-5l365,14,370,r10,24l380,52r-5,24l360,100r-9,15l336,124r-9,20l312,158r-14,14l288,187r-9,14l274,211r-5,9l274,230r5,l293,216r5,-10l308,192r14,-15l332,158r9,-14l351,124r14,-9l375,110xe" fillcolor="navy" stroked="f">
                    <v:path arrowok="t" o:connecttype="custom" o:connectlocs="452,100;476,169;327,279;183,413;130,619;164,761;216,788;308,719;375,518;514,440;644,531;720,596;792,440;711,398;682,490;720,467;696,523;648,482;692,376;802,403;783,587;600,660;471,674;500,577;543,605;509,600;485,660;581,651;620,541;557,508;524,500;413,508;322,719;140,793;68,505;125,334;183,229;178,192;68,413;0,353;68,261;29,210;15,115;101,82;140,96;178,50;240,100;264,54;317,41;370,0;336,118;274,202;308,183;375,105" o:connectangles="0,0,0,0,0,0,0,0,0,0,0,0,0,0,0,0,0,0,0,0,0,0,0,0,0,0,0,0,0,0,0,0,0,0,0,0,0,0,0,0,0,0,0,0,0,0,0,0,0,0,0,0,0,0"/>
                  </v:shape>
                  <v:shape id="Freeform 40" o:spid="_x0000_s1064" style="position:absolute;left:2793;top:1894;width:77;height:174;visibility:visible;mso-wrap-style:square;v-text-anchor:top" coordsize="77,1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" path="m39,182l29,173,20,153,10,134,5,105,,81,,53,,29,5,r5,19l20,43r4,14l29,77r5,9l44,96r14,l77,91,39,182xe" fillcolor="navy" stroked="f">
                    <v:path arrowok="t" o:connecttype="custom" o:connectlocs="39,174;29,165;20,146;10,128;5,100;0,77;0,51;0,28;5,0;10,18;20,41;24,54;29,74;34,82;44,92;58,92;77,87;39,174" o:connectangles="0,0,0,0,0,0,0,0,0,0,0,0,0,0,0,0,0,0"/>
                  </v:shape>
                  <v:shape id="Freeform 41" o:spid="_x0000_s1065" style="position:absolute;left:2731;top:2063;width:62;height:83;visibility:visible;mso-wrap-style:square;v-text-anchor:top" coordsize="62,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" path="m14,77l5,53,,39,5,20,14,5,24,,34,5r14,5l58,20r4,9l62,48,58,63,53,77,43,82r-9,5l24,82,14,77xe" fillcolor="navy" stroked="f">
                    <v:path arrowok="t" o:connecttype="custom" o:connectlocs="14,73;5,51;0,37;5,19;14,5;24,0;34,5;48,10;58,19;62,28;62,46;58,60;53,73;43,78;34,83;24,78;14,73" o:connectangles="0,0,0,0,0,0,0,0,0,0,0,0,0,0,0,0,0"/>
                  </v:shape>
                  <v:shape id="Freeform 42" o:spid="_x0000_s1066" style="position:absolute;left:2947;top:1481;width:1190;height:587;visibility:visible;mso-wrap-style:square;v-text-anchor:top" coordsize="1190,6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" path="m67,105r24,-4l120,91r34,l187,91r39,5l259,101r39,9l331,125r39,19l403,163r29,24l461,221r24,33l509,293r14,43l533,389r5,-20l538,336r-5,-34l528,259r5,-19l538,216r9,-24l557,177r14,-9l586,168r14,14l614,211r5,19l629,216r-5,-58l634,115r9,-29l662,67,682,53,701,38r9,-14l715,r15,9l739,29r10,24l758,81r,34l758,149r-14,33l725,221r-15,28l725,249r29,-62l782,149r34,-24l850,115r33,-10l902,101,922,91r4,-14l931,101r-5,28l922,158r-15,29l888,216r-19,24l845,259r-24,10l768,278r10,24l797,293r19,l835,288r19,-5l874,283r14,l902,278r20,l936,273r19,-4l970,264r19,-10l1003,240r19,-15l1037,206r19,-24l1066,182r9,l1085,182r9,l1104,182r5,-5l1118,173r5,-10l1118,163r-9,l1099,168r-5,l1085,168r-10,l1066,168r-10,-10l1051,139r-5,-19l1042,101r4,-20l1051,67r5,-14l1070,43r10,-14l1094,19r20,l1128,19r19,5l1162,38r14,15l1186,77r4,24l1190,129r-9,34l1166,197r-24,33l1118,264r-28,24l1066,307r-24,10l1013,326r-29,5l950,336r-28,5l888,345r-29,l830,350r-28,5l773,355r-24,5l725,365r-24,9l682,379r-15,14l653,408r-10,14l629,456r-5,33l624,518r5,19l638,557r10,9l667,571r19,l706,561r9,-14l720,533r,-15l715,499r-5,-14l701,475,686,465r15,-4l710,456r10,l730,461r4,4l744,470r,5l749,480r5,-10l758,461r10,-10l773,446r5,l787,446r5,l802,451r4,10l806,475r,19l797,509r-15,19l773,547r-15,19l744,581r-10,9l715,595r-19,10l672,609r-24,5l629,614r-24,-5l586,605,552,581,528,557,504,528,490,499,475,465,461,437,446,408,427,384,408,365,389,345,370,326,350,307,331,293,312,273,293,259,269,245,245,235,221,225r-29,-9l158,211r-33,-5l86,206r-43,5l,216,14,201,24,187,34,177r9,-14l48,153,58,139r4,-19l67,105xe" fillcolor="navy" stroked="f">
                    <v:path arrowok="t" o:connecttype="custom" o:connectlocs="154,87;298,105;432,179;523,321;533,289;547,184;600,174;624,151;682,51;730,9;758,110;710,238;816,120;922,87;922,151;845,248;797,280;874,271;936,261;1003,229;1066,174;1104,174;1118,156;1085,161;1051,133;1051,64;1094,18;1162,36;1190,123;1118,252;1013,312;888,330;773,339;682,362;629,436;638,533;706,536;715,477;701,441;734,445;754,449;778,426;806,441;782,505;734,564;648,587;552,555;475,445;408,349;331,280;245,225;125,197;14,192;48,146" o:connectangles="0,0,0,0,0,0,0,0,0,0,0,0,0,0,0,0,0,0,0,0,0,0,0,0,0,0,0,0,0,0,0,0,0,0,0,0,0,0,0,0,0,0,0,0,0,0,0,0,0,0,0,0,0,0"/>
                  </v:shape>
                  <v:shape id="Freeform 43" o:spid="_x0000_s1067" style="position:absolute;left:1901;top:1449;width:643;height:303;visibility:visible;mso-wrap-style:square;v-text-anchor:top" coordsize="643,3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" path="m604,317l580,288,552,264,523,235,494,216,465,192,432,178,398,159,364,144r-28,-9l297,125,264,115r-39,-4l187,111r-34,l115,120r-39,5l,29,28,19,62,10,100,5,134,r38,l211,r43,5l292,10r39,9l374,29r38,10l451,53r38,19l528,91r33,24l595,139r,10l595,159r5,14l600,187r9,15l614,211r14,15l638,240r5,10l643,259r-5,10l633,274r-9,9l614,298r-10,9l604,317xe" fillcolor="navy" stroked="f">
                    <v:path arrowok="t" o:connecttype="custom" o:connectlocs="604,303;580,275;552,252;523,225;494,206;465,184;432,170;398,152;364,138;336,129;297,119;264,110;225,106;187,106;153,106;115,115;76,119;0,28;28,18;62,10;100,5;134,0;172,0;211,0;254,5;292,10;331,18;374,28;412,37;451,51;489,69;528,87;561,110;595,133;595,142;595,152;600,165;600,179;609,193;614,202;628,216;638,229;643,239;643,248;638,257;633,262;624,271;614,285;604,293;604,303" o:connectangles="0,0,0,0,0,0,0,0,0,0,0,0,0,0,0,0,0,0,0,0,0,0,0,0,0,0,0,0,0,0,0,0,0,0,0,0,0,0,0,0,0,0,0,0,0,0,0,0,0,0"/>
                  </v:shape>
                  <v:shape id="Freeform 44" o:spid="_x0000_s1068" style="position:absolute;left:2016;top:1601;width:561;height:623;visibility:visible;mso-wrap-style:square;v-text-anchor:top" coordsize="561,6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" path="m,14l29,4,53,,77,,96,9r14,10l125,33r9,15l139,62r5,14l149,81r,-14l149,43r9,-10l173,33r19,10l221,57r24,19l269,105r19,29l293,168r4,24l307,206r5,l317,192r4,-15l326,168r10,-15l345,148r10,l374,158r19,19l413,211r9,24l432,264r5,38l441,340r5,44l446,427r-5,38l432,489r-5,24l441,532r10,-14l461,499r9,-10l485,480r4,14l499,513r10,19l518,547r10,19l537,576r10,9l552,590r9,5l561,600r-4,l552,600r-43,52l,14xe" fillcolor="navy" stroked="f">
                    <v:path arrowok="t" o:connecttype="custom" o:connectlocs="0,13;29,4;53,0;77,0;96,9;110,18;125,32;134,46;139,59;144,73;149,77;149,64;149,41;158,32;173,32;192,41;221,54;245,73;269,100;288,128;293,161;297,183;307,197;312,197;317,183;321,169;326,161;336,146;345,141;355,141;374,151;393,169;413,202;422,225;432,252;437,289;441,325;446,367;446,408;441,444;432,467;427,490;441,508;451,495;461,477;470,467;485,459;489,472;499,490;509,508;518,523;528,541;537,550;547,559;552,564;561,569;561,573;557,573;552,573;509,623;0,13" o:connectangles="0,0,0,0,0,0,0,0,0,0,0,0,0,0,0,0,0,0,0,0,0,0,0,0,0,0,0,0,0,0,0,0,0,0,0,0,0,0,0,0,0,0,0,0,0,0,0,0,0,0,0,0,0,0,0,0,0,0,0,0,0"/>
                  </v:shape>
                  <v:shape id="Freeform 45" o:spid="_x0000_s1069" style="position:absolute;left:2001;top:1614;width:524;height:675;visibility:visible;mso-wrap-style:square;v-text-anchor:top" coordsize="524,7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" path="m15,l5,34,,67,5,96r5,24l20,139r9,15l39,168r14,5l63,182r5,5l58,187r-19,l29,197r,19l34,240r14,34l63,307r24,29l111,360r24,10l159,374r9,10l164,389r-10,9l144,403r-9,5l125,418r-5,14l120,446r10,20l144,490r29,28l188,528r24,10l240,547r39,10l312,562r34,l375,552r19,-10l413,538r15,14l423,562r-5,4l408,571r-4,5l399,586r-5,4l389,600r-5,5l399,614r14,10l428,634r14,14l456,658r10,14l471,682r5,14l480,706r,-5l485,696r,l524,638,15,xe" fillcolor="navy" stroked="f">
                    <v:path arrowok="t" o:connecttype="custom" o:connectlocs="5,33;5,92;20,133;39,161;63,174;58,179;29,188;34,229;63,294;111,344;159,358;164,372;144,385;125,400;120,426;144,468;188,505;240,523;312,537;375,528;413,514;423,537;408,546;399,560;389,574;399,587;428,606;456,629;471,652;480,675;485,665;524,610" o:connectangles="0,0,0,0,0,0,0,0,0,0,0,0,0,0,0,0,0,0,0,0,0,0,0,0,0,0,0,0,0,0,0,0"/>
                  </v:shape>
                  <v:shape id="Freeform 46" o:spid="_x0000_s1070" style="position:absolute;left:2577;top:2243;width:164;height:183;visibility:visible;mso-wrap-style:square;v-text-anchor:top" coordsize="164,1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" path="m44,l58,14,72,24r15,9l106,43r14,5l135,48r14,4l164,48,154,62,144,72r-9,9l125,91r-9,9l106,110r-5,5l92,115r9,5l111,129r9,5l125,144r5,14l130,168r-5,14l120,192,,48,44,xe" fillcolor="navy" stroked="f">
                    <v:path arrowok="t" o:connecttype="custom" o:connectlocs="44,0;58,13;72,23;87,31;106,41;120,46;135,46;149,50;164,46;154,59;144,69;135,77;125,87;116,95;106,105;101,110;92,110;101,114;111,123;120,128;125,137;130,151;130,160;125,173;120,183;0,46;44,0" o:connectangles="0,0,0,0,0,0,0,0,0,0,0,0,0,0,0,0,0,0,0,0,0,0,0,0,0,0,0"/>
                  </v:shape>
                  <v:shape id="Freeform 47" o:spid="_x0000_s1071" style="position:absolute;left:2544;top:2289;width:149;height:187;visibility:visible;mso-wrap-style:square;v-text-anchor:top" coordsize="149,1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" path="m,52l9,72,19,86r5,24l29,129r4,15l38,168r,14l38,196r5,-9l53,177r9,-9l72,153r5,-9l86,134r5,-10l91,115r,9l101,134r4,10l115,153r5,5l129,158r10,-5l149,144,33,,,52xe" fillcolor="navy" stroked="f">
                    <v:path arrowok="t" o:connecttype="custom" o:connectlocs="0,50;9,69;19,82;24,105;29,123;33,137;38,160;38,174;38,187;43,178;53,169;62,160;72,146;77,137;86,128;91,118;91,110;91,118;101,128;105,137;115,146;120,151;129,151;139,146;149,137;33,0;0,50" o:connectangles="0,0,0,0,0,0,0,0,0,0,0,0,0,0,0,0,0,0,0,0,0,0,0,0,0,0,0"/>
                  </v:shape>
                  <v:shape id="Freeform 48" o:spid="_x0000_s1072" style="position:absolute;left:2429;top:2243;width:139;height:174;visibility:visible;mso-wrap-style:square;v-text-anchor:top" coordsize="139,1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" path="m110,l96,19,81,43,62,62,48,81,33,100,19,115,9,129r-5,5l,139r,9l4,163r,9l14,177r5,5l28,182,38,172,52,158,67,139,81,115,100,91,115,67,129,52,139,38r,-5l110,xe" fillcolor="navy" stroked="f">
                    <v:path arrowok="t" o:connecttype="custom" o:connectlocs="110,0;96,18;81,41;62,59;48,77;33,96;19,110;9,123;4,128;0,133;0,141;4,156;4,164;14,169;19,174;28,174;38,164;52,151;67,133;81,110;100,87;115,64;129,50;139,36;139,32;110,0" o:connectangles="0,0,0,0,0,0,0,0,0,0,0,0,0,0,0,0,0,0,0,0,0,0,0,0,0,0"/>
                  </v:shape>
                  <v:shape id="Freeform 49" o:spid="_x0000_s1073" style="position:absolute;left:1872;top:2192;width:681;height:982;visibility:visible;mso-wrap-style:square;v-text-anchor:top" coordsize="681,10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" path="m86,475r-9,24l77,523r,14l81,557r5,19l91,590r,19l86,629r15,-5l115,619r24,-14l163,585r19,-28l201,528r15,-34l225,456r5,-39l240,379r14,-34l273,312r20,-24l317,259r24,-19l369,216r29,-15l427,187r29,-10l485,173r28,-5l542,168r29,5l595,182r14,10l624,201r9,10l643,225r10,10l657,245r,9l657,264r,14l657,297r,20l648,336r-10,24l624,374r-24,15l571,398r-34,5l509,417r-29,15l456,451r-24,24l413,499r-15,29l384,557r-10,33l369,619r,34l369,681r5,34l389,744r14,24l422,797r10,4l446,811r10,l465,816r5,l480,816r9,-5l494,811r5,34l499,873r-5,34l485,941r-15,28l446,989r-24,9l389,1003r-24,-5l350,984r-9,-15l331,950r,-19l331,912r,-19l336,878r5,-14l350,854r10,-9l369,845r5,-5l389,840r4,5l403,849r5,10l408,873r-5,10l389,878r-20,l374,888r5,9l384,902r9,5l398,912r5,5l408,917r5,-5l427,902r10,-24l437,854,427,835,417,825r-14,-4l389,816r-20,-5l355,816r-14,9l326,845r-14,24l307,897r-5,29l302,955r10,19l321,993r15,20l355,1022r29,5l413,1027r28,-5l465,1008r24,-24l509,955r9,-43l523,859r-5,-62l533,782r19,-24l566,729r10,-33l581,667r4,-34l576,609,561,595r-14,-5l537,581r-9,l513,581r-9,4l499,590r-10,5l485,605r-5,24l485,657r9,20l504,686r9,l518,681r,-9l513,662r-9,-5l504,643r,-14l509,619r9,-10l528,609r9,l547,614r10,10l561,638r5,19l561,681r-4,24l547,729r-19,24l509,768r-10,9l485,782r-15,l451,777r-14,-4l422,753,408,729,398,691r15,5l427,701r5,l437,701r,-5l432,691,422,681r-5,-19l413,643r-5,-24l408,595r,-24l413,547r9,-24l437,504r14,-19l470,465r15,-9l504,446r24,-9l547,427r19,-5l585,417r15,-9l619,403r14,-14l648,379r9,-14l667,345r10,-24l681,297r,-33l681,240r-4,-19l672,201,662,182r-9,-14l638,149r-9,-10l609,125,590,115,576,105r-24,-4l528,96,504,91r-24,l451,86r-29,5l398,91r-24,10l350,115r-24,14l302,144r-24,19l264,177r-15,15l235,211r-14,10l206,230r-19,5l173,240r-15,5l144,249r-10,l125,240r14,-5l158,225r19,-9l197,211r19,-14l235,182r14,-9l269,158r14,-14l297,129r15,-9l326,105r15,-9l350,91r10,-5l369,86,355,72,345,38,331,19,317,5,297,,283,9,264,19,249,38,235,62,225,81r-9,10l206,91r-5,-5l192,81,187,67,177,57r,-14l168,29,158,19,144,14r-15,l110,14,96,24,81,38,67,57,57,77r,19l62,115r5,14l77,144r9,14l96,168r9,5l91,177r-14,5l67,187r-10,5l48,201r-5,10l43,216r-5,14l43,245r5,14l53,269r9,14l72,293r9,14l101,312r14,5l96,321r-24,5l57,331r-9,5l38,345r-5,10l33,365r,9l33,403r-4,24l19,451,,470r9,10l19,480r10,5l38,480r10,l57,470r10,-5l81,461,91,446r10,-14l110,413r15,-15l134,384r15,-19l158,355r5,-10l177,341r5,4l182,360r-9,14l163,384r-10,9l139,403r-14,14l110,432r-9,14l91,461r-5,14xe" fillcolor="navy" stroked="f">
                    <v:path arrowok="t" o:connecttype="custom" o:connectlocs="86,551;139,578;230,399;341,229;513,161;633,202;657,266;600,372;432,454;369,624;432,766;489,775;470,927;341,927;341,826;393,808;369,840;403,877;427,798;341,789;312,931;441,977;518,762;585,605;513,556;485,628;513,633;528,582;561,651;485,748;398,661;432,661;408,546;485,436;600,390;677,307;662,174;576,100;422,87;278,156;187,225;139,225;249,165;341,92;331,18;235,59;187,64;129,13;57,92;105,165;43,202;62,271;72,312;33,358;19,459;81,441;149,349;173,358;101,426" o:connectangles="0,0,0,0,0,0,0,0,0,0,0,0,0,0,0,0,0,0,0,0,0,0,0,0,0,0,0,0,0,0,0,0,0,0,0,0,0,0,0,0,0,0,0,0,0,0,0,0,0,0,0,0,0,0,0,0,0,0,0"/>
                  </v:shape>
                  <v:shape id="Freeform 50" o:spid="_x0000_s1074" style="position:absolute;left:2251;top:2541;width:149;height:92;visibility:visible;mso-wrap-style:square;v-text-anchor:top" coordsize="149,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" path="m149,52l134,38,120,24,106,14,86,9,62,4,43,,19,4,,9,14,19r15,5l43,28,58,38r9,10l72,62r5,14l72,96,149,52xe" fillcolor="navy" stroked="f">
                    <v:path arrowok="t" o:connecttype="custom" o:connectlocs="149,50;134,36;120,23;106,13;86,9;62,4;43,0;19,4;0,9;14,18;29,23;43,27;58,36;67,46;72,59;77,73;72,92;149,50" o:connectangles="0,0,0,0,0,0,0,0,0,0,0,0,0,0,0,0,0,0"/>
                  </v:shape>
                  <v:shape id="Freeform 51" o:spid="_x0000_s1075" style="position:absolute;left:2390;top:2472;width:72;height:73;visibility:visible;mso-wrap-style:square;v-text-anchor:top" coordsize="72,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" path="m63,14l53,4,43,4,39,,29,,24,,19,4r-9,l10,14,,28,5,38r5,14l19,67r5,5l29,76r5,l39,76r9,-4l53,72r5,-5l63,62,67,52,72,38r,-14l63,14xe" fillcolor="navy" stroked="f">
                    <v:path arrowok="t" o:connecttype="custom" o:connectlocs="63,13;53,4;43,4;39,0;29,0;24,0;19,4;10,4;10,13;0,27;5,37;10,50;19,64;24,69;29,73;34,73;39,73;48,69;53,69;58,64;63,60;67,50;72,37;72,23;63,13" o:connectangles="0,0,0,0,0,0,0,0,0,0,0,0,0,0,0,0,0,0,0,0,0,0,0,0,0"/>
                  </v:shape>
                  <v:shape id="Freeform 52" o:spid="_x0000_s1076" style="position:absolute;left:1901;top:2728;width:494;height:1422;visibility:visible;mso-wrap-style:square;v-text-anchor:top" coordsize="494,14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" path="m86,82r-5,29l76,149r,43l76,236r5,43l86,322r10,48l105,413r15,48l134,500r24,38l182,576r24,29l240,634r33,19l316,668r-9,4l297,672r-9,l273,672r-14,l244,668r-19,-5l211,663r-19,l177,672r-19,10l144,696r-5,15l139,730r9,19l172,768r15,10l177,783r-48,-5l96,788,72,807,57,826r-9,24l33,874,19,888,,893r9,19l24,927r19,9l67,946r29,5l120,946r28,-14l182,903r19,-19l206,903r-53,38l124,980r-19,38l96,1061r-10,39l86,1128r-10,24l62,1157r19,5l110,1157r19,-9l158,1133r19,-24l196,1085r15,-29l220,1028r5,-68l244,975r-9,48l230,1066r,43l225,1152r-5,44l206,1234r-24,43l148,1316r,28l148,1364r,24l134,1407r,-19l139,1364r,-20l129,1320r-19,-9l100,1306r-19,l72,1306r-15,5l48,1320r-15,15l28,1349r-9,19l19,1388r,24l24,1431r9,19l48,1469r14,10l81,1488r29,l134,1474r29,-19l187,1426r24,-34l235,1364r14,-34l259,1301r9,-72l278,1152r5,-76l288,1004r4,-68l302,874r14,-43l340,802r29,-14l393,778r24,l436,783r10,14l456,812r4,24l460,860r-9,24l441,893r-9,10l417,898r-14,l393,884r-9,-10l374,860r-5,28l369,912r10,15l388,936r-19,15l360,965r,15l364,1004r10,4l384,1008r14,-4l412,994r15,-14l441,965r15,-19l465,932r15,-39l489,840r5,-52l484,735,470,692,451,653,427,629,403,610,374,591,350,576,331,557,312,533,278,485,249,437,220,389,201,336,182,274,172,197r-4,-86l177,,163,15,153,29r-9,15l134,48,124,58r-9,10l100,72,86,82xe" fillcolor="navy" stroked="f">
                    <v:path arrowok="t" o:connecttype="custom" o:connectlocs="76,142;81,267;105,395;158,514;240,606;307,642;273,642;225,634;177,642;139,679;172,734;129,743;57,789;19,849;24,886;96,909;182,863;153,899;96,1014;76,1101;110,1106;177,1060;220,982;235,978;225,1101;182,1220;148,1304;134,1326;129,1261;81,1248;48,1261;19,1307;24,1368;62,1413;134,1409;211,1330;259,1243;283,1028;302,835;369,753;436,748;460,799;441,853;403,858;374,822;379,886;360,922;374,963;412,950;456,904;489,803;470,661;403,583;331,532;249,418;182,262;177,0;144,42;115,65" o:connectangles="0,0,0,0,0,0,0,0,0,0,0,0,0,0,0,0,0,0,0,0,0,0,0,0,0,0,0,0,0,0,0,0,0,0,0,0,0,0,0,0,0,0,0,0,0,0,0,0,0,0,0,0,0,0,0,0,0,0,0"/>
                  </v:shape>
                  <v:shape id="Freeform 53" o:spid="_x0000_s1077" style="position:absolute;left:1877;top:1476;width:254;height:771;visibility:visible;mso-wrap-style:square;v-text-anchor:top" coordsize="254,8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" path="m254,754l211,691,172,619,139,542,115,461,100,370,91,278r,-91l100,96,24,,9,82,,173r,96l9,365,24,466,43,566r29,92l110,744r10,l129,744r10,5l148,754r10,4l172,768r10,14l192,802r9,4l206,806r10,-4l220,792r10,-14l235,768r9,-10l254,754xe" fillcolor="navy" stroked="f">
                    <v:path arrowok="t" o:connecttype="custom" o:connectlocs="254,721;211,661;172,592;139,518;115,441;100,354;91,266;91,179;100,92;24,0;9,78;0,165;0,257;9,349;24,446;43,541;72,629;110,712;120,712;129,712;139,716;148,721;158,725;172,735;182,748;192,767;201,771;206,771;216,767;220,758;230,744;235,735;244,725;254,721" o:connectangles="0,0,0,0,0,0,0,0,0,0,0,0,0,0,0,0,0,0,0,0,0,0,0,0,0,0,0,0,0,0,0,0,0,0"/>
                  </v:shape>
                </v:group>
                <v:group id="Group 54" o:spid="_x0000_s1078" style="position:absolute;left:9171;top:2652;width:1053;height:743" coordorigin="8760,1440" coordsize="2270,27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">
                  <v:shape id="Freeform 55" o:spid="_x0000_s1079" style="position:absolute;left:9576;top:1440;width:821;height:816;visibility:visible;mso-wrap-style:square;v-text-anchor:top" coordsize="821,8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" path="m446,110l427,100,408,96r-15,4l379,100r-14,5l350,110r-14,5l321,110r5,14l331,148r10,29l355,201r19,29l403,254r24,19l461,283r28,9l518,307r29,14l571,340r24,29l614,398r19,34l648,465r14,34l672,532r9,39l686,609r5,39l686,681r,34l677,748r-5,20l662,782r-9,14l643,806r-10,10l624,820r-5,5l614,825r-14,l590,825r-19,-5l557,811,537,796,523,777,513,753r-4,-38l499,676,489,638r-9,-34l461,571,446,542,422,518,403,499,379,484,355,470,331,460r-29,l278,465r-24,5l230,484r-19,20l187,532r-10,24l173,580r,24l173,624r-24,4l125,628,96,624,72,609,48,590,33,561,24,528r,-44l29,460r9,-19l48,427,62,417r15,l96,417r14,l125,422r19,14l149,460r,24l144,504r-10,9l125,513r-5,-9l125,484r-5,-19l110,475,96,489r-5,15l91,518r5,10l105,537r5,5l120,547r9,5l139,552r10,-10l153,532r10,-9l168,504r5,-20l173,465r-5,-19l163,427,149,408,129,393r-24,-9l86,379r-24,5l43,388,29,403,14,422,9,446,,480r,38l5,552r14,33l38,614r24,19l96,652r38,l187,648r10,24l216,691r29,19l269,724r24,5l317,734r19,-10l350,705r5,-29l355,648r-5,-24l336,609r-5,-5l321,604r-9,l302,609r-9,5l283,619r-5,9l273,633r5,15l278,652r5,-4l293,643r9,-10l312,628r9,5l331,638r5,10l336,662r,14l331,691r-5,9l312,705r-15,l278,705r-19,-5l240,681,221,662,206,638r-5,-14l197,604r,-19l201,566r5,-19l221,528r19,-15l269,499r-5,19l264,532r,10l264,552r,l269,542r9,-10l293,523r19,-5l331,513r19,l369,513r15,5l403,532r19,15l437,566r24,43l475,657r10,48l494,753r19,43l533,825r33,19l609,854r39,-10l677,830r24,-29l725,768r14,-48l749,662r4,-62l753,528r-4,-24l744,470,734,441,720,408,710,379,696,350,681,326,667,312,657,297r-9,-19l638,259r-5,-19l629,220r,-19l624,182r,-10l633,158r10,43l657,244r20,39l696,326r19,34l734,398r15,34l758,465r10,-19l792,427r14,-19l816,388r5,-19l816,350,806,331,792,312,773,297,758,283r-5,-10l749,259r4,-10l758,240r10,-5l777,225r15,-5l801,216r5,-15l811,182r5,-19l811,144r-5,-24l792,100,777,86,758,76r-14,l729,76r-9,10l710,96r-9,14l691,120r-5,14l681,115r,-15l677,86,672,72,667,62,657,57r-9,-5l638,52r-9,l619,57,609,67r-14,9l590,91r-9,14l576,124r-5,24l571,120,566,96,561,76,557,57,547,52r-5,-4l533,43r-10,5l513,43r-9,l494,43,480,38,470,33r-9,-5l456,14,451,,437,24r4,28l446,76r10,24l465,115r15,9l494,144r15,14l518,172r10,15l542,201r5,10l552,220r-5,10l537,230r-9,-14l518,206r-9,-14l499,177,489,158,475,144,465,124r-9,-9l446,110xe" fillcolor="navy" stroked="f">
                    <v:path arrowok="t" o:connecttype="custom" o:connectlocs="365,100;341,169;489,279;633,413;691,619;653,761;600,788;513,719;446,518;302,440;177,531;96,596;29,440;110,398;134,490;96,467;120,523;168,482;129,376;14,403;38,587;216,660;350,674;321,577;273,605;312,600;331,660;240,651;201,541;264,508;293,500;403,508;494,719;677,793;753,505;696,334;633,229;643,192;749,413;821,353;753,261;792,210;806,115;720,82;681,96;638,50;581,100;557,54;504,41;451,0;480,118;547,202;509,183;446,105" o:connectangles="0,0,0,0,0,0,0,0,0,0,0,0,0,0,0,0,0,0,0,0,0,0,0,0,0,0,0,0,0,0,0,0,0,0,0,0,0,0,0,0,0,0,0,0,0,0,0,0,0,0,0,0,0,0"/>
                  </v:shape>
                  <v:shape id="Freeform 56" o:spid="_x0000_s1080" style="position:absolute;left:10027;top:1894;width:77;height:174;visibility:visible;mso-wrap-style:square;v-text-anchor:top" coordsize="77,1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" path="m38,182r10,-9l58,153r9,-19l77,105r,-24l77,53r,-24l72,,67,19,62,43,58,57,53,77,43,86,34,96r-15,l,91r38,91xe" fillcolor="navy" stroked="f">
                    <v:path arrowok="t" o:connecttype="custom" o:connectlocs="38,174;48,165;58,146;67,128;77,100;77,77;77,51;77,28;72,0;67,18;62,41;58,54;53,74;43,82;34,92;19,92;0,87;38,174" o:connectangles="0,0,0,0,0,0,0,0,0,0,0,0,0,0,0,0,0,0"/>
                  </v:shape>
                  <v:shape id="Freeform 57" o:spid="_x0000_s1081" style="position:absolute;left:10104;top:2063;width:62;height:83;visibility:visible;mso-wrap-style:square;v-text-anchor:top" coordsize="62,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" path="m53,77l57,53,62,39,57,20,53,5,43,5,38,,33,,29,5r-5,l19,10r-5,5l9,20,,29,,48,5,63,9,77r10,5l29,87,43,82,53,77xe" fillcolor="navy" stroked="f">
                    <v:path arrowok="t" o:connecttype="custom" o:connectlocs="53,73;57,51;62,37;57,19;53,5;43,5;38,0;33,0;29,5;24,5;19,10;14,14;9,19;0,28;0,46;5,60;9,73;19,78;29,83;43,78;53,73" o:connectangles="0,0,0,0,0,0,0,0,0,0,0,0,0,0,0,0,0,0,0,0,0"/>
                  </v:shape>
                  <v:shape id="Freeform 58" o:spid="_x0000_s1082" style="position:absolute;left:8760;top:1481;width:1190;height:587;visibility:visible;mso-wrap-style:square;v-text-anchor:top" coordsize="1190,6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" path="m1128,105r-29,-4l1070,91r-33,l1003,91r-34,5l931,101r-34,9l859,125r-34,19l792,163r-34,24l729,221r-24,33l686,293r-19,43l657,389r-4,-20l653,336r4,-34l662,259r-5,-19l653,216,643,192,633,177r-14,-9l605,168r-15,14l576,211r-5,19l561,216r5,-58l561,115,547,86,533,67,509,53,494,38,480,24,480,,465,9,451,29,441,53r-4,28l432,115r5,34l446,182r24,39l485,249r-15,l441,187,408,149,374,125,345,115,312,105r-24,-4l273,91,269,77r-5,24l264,129r9,29l288,187r14,29l326,240r19,19l369,269r53,9l413,302r-20,-9l374,293r-19,-5l341,283r-20,l307,283r-19,-5l273,278r-19,-5l240,269r-19,-5l206,254,187,240,173,225,158,206,139,182r-10,l120,182r-10,l101,182r-10,l81,177r-4,-4l67,163r10,l81,163r10,5l101,168r9,l115,168r14,l134,158r10,-19l149,120r,-19l149,81,144,67,134,53,125,43,110,29,96,19r-15,l62,19,48,24,33,38,19,53,9,77,,101r,28l9,163r20,34l53,230r24,34l101,288r28,19l153,317r29,9l211,331r29,5l273,341r29,4l331,345r29,5l393,355r24,l446,360r24,5l489,374r20,5l528,393r14,15l552,422r9,34l571,489r,29l566,537r-9,20l542,566r-19,5l504,571,485,561,475,547r-5,-14l470,518r5,-19l485,485r9,-10l504,465r-10,-4l485,456r-15,l465,461r-9,4l451,470r-5,5l446,480r-9,-10l432,461r-5,-10l422,446r-9,l408,446r-10,l393,451r-9,10l384,475r5,19l398,509r10,19l422,547r15,19l446,581r15,9l480,595r19,10l518,609r24,5l561,614r24,-5l605,605r33,-24l667,557r19,-29l701,499r14,-34l729,437r20,-29l763,384r19,-19l801,345r20,-19l840,307r19,-14l878,273r24,-14l921,245r24,-10l974,225r29,-9l1032,211r33,-5l1104,206r43,5l1190,216r-9,-15l1166,187r-9,-10l1147,163r-5,-10l1137,139r-4,-19l1128,105xe" fillcolor="navy" stroked="f">
                    <v:path arrowok="t" o:connecttype="custom" o:connectlocs="1037,87;897,105;758,179;667,321;657,289;643,184;590,174;566,151;509,51;465,9;432,110;485,238;374,120;273,87;273,151;345,248;393,280;321,271;254,261;187,229;129,174;91,174;77,156;110,161;144,133;144,64;96,18;33,36;0,123;77,252;182,312;302,330;417,339;509,362;561,436;557,533;485,536;475,477;494,441;456,445;437,449;413,426;384,441;408,505;461,564;542,587;638,555;715,445;782,349;859,280;945,225;1065,197;1181,192;1142,146" o:connectangles="0,0,0,0,0,0,0,0,0,0,0,0,0,0,0,0,0,0,0,0,0,0,0,0,0,0,0,0,0,0,0,0,0,0,0,0,0,0,0,0,0,0,0,0,0,0,0,0,0,0,0,0,0,0"/>
                  </v:shape>
                  <v:shape id="Freeform 59" o:spid="_x0000_s1083" style="position:absolute;left:10353;top:1449;width:648;height:303;visibility:visible;mso-wrap-style:square;v-text-anchor:top" coordsize="648,3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" path="m44,317l68,288,92,264r28,-29l149,216r34,-24l212,178r33,-19l279,144r33,-9l346,125r38,-10l418,111r38,l495,111r38,9l572,125,648,29,615,19,581,10,548,5,509,,471,,432,,394,5r-43,5l312,19,274,29,231,39,192,53,154,72,120,91,82,115,48,139r,10l48,159r,14l44,187r-5,15l29,211r-9,15l5,240,,250r,9l5,269r10,5l24,283r5,15l39,307r5,10xe" fillcolor="navy" stroked="f">
                    <v:path arrowok="t" o:connecttype="custom" o:connectlocs="44,303;68,275;92,252;120,225;149,206;183,184;212,170;245,152;279,138;312,129;346,119;384,110;418,106;456,106;495,106;533,115;572,119;648,28;615,18;581,10;548,5;509,0;471,0;432,0;394,5;351,10;312,18;274,28;231,37;192,51;154,69;120,87;82,110;48,133;48,142;48,152;48,165;44,179;39,193;29,202;20,216;5,229;0,239;0,248;5,257;15,262;24,271;29,285;39,293;44,303" o:connectangles="0,0,0,0,0,0,0,0,0,0,0,0,0,0,0,0,0,0,0,0,0,0,0,0,0,0,0,0,0,0,0,0,0,0,0,0,0,0,0,0,0,0,0,0,0,0,0,0,0,0"/>
                  </v:shape>
                  <v:shape id="Freeform 60" o:spid="_x0000_s1084" style="position:absolute;left:10320;top:1601;width:566;height:623;visibility:visible;mso-wrap-style:square;v-text-anchor:top" coordsize="566,6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" path="m566,14l537,4,509,,485,,465,9,451,19,437,33r-5,15l422,62r-5,14l413,81r,-14l413,43,408,33r-15,l369,43,345,57,317,76r-20,29l278,134r-9,34l264,192r-5,14l249,206r-4,-14l245,177r-10,-9l230,153r-9,-5l206,148r-14,10l173,177r-24,34l139,235r-5,29l125,302r-5,38l115,384r,43l120,465r9,24l134,513r-14,19l115,523r-5,-5l105,508r-4,-9l96,494r-5,-5l86,480r-9,l72,494r-5,19l57,532r-9,15l38,566r-9,10l19,585,9,590,,595r,5l5,600r4,l53,652,566,14xe" fillcolor="navy" stroked="f">
                    <v:path arrowok="t" o:connecttype="custom" o:connectlocs="537,4;485,0;451,18;432,46;417,73;413,64;408,32;369,41;317,73;278,128;264,183;249,197;245,169;230,146;206,141;173,169;139,225;125,289;115,367;120,444;134,490;115,500;105,485;96,472;86,459;72,472;57,508;38,541;19,559;0,569;5,573;53,623" o:connectangles="0,0,0,0,0,0,0,0,0,0,0,0,0,0,0,0,0,0,0,0,0,0,0,0,0,0,0,0,0,0,0,0"/>
                  </v:shape>
                  <v:shape id="Freeform 61" o:spid="_x0000_s1085" style="position:absolute;left:10373;top:1614;width:523;height:675;visibility:visible;mso-wrap-style:square;v-text-anchor:top" coordsize="523,7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" path="m513,r10,34l523,67r,29l513,120r-9,19l494,154r-10,14l475,173r-15,9l460,187r10,l489,187r5,10l494,216r-5,24l480,274r-20,33l441,336r-24,24l388,370r-19,4l360,384r,5l374,398r5,5l388,408r10,10l403,432r,14l398,466r-19,24l355,518r-19,10l312,538r-29,9l249,557r-33,5l182,562,153,552,129,542r-14,-4l96,552r9,10l110,566r10,5l124,576r5,10l134,590r5,10l139,605r-15,9l110,624,96,634,86,648,72,658,62,672,52,682r-4,14l43,706r,-5l43,696r,l,638,513,xe" fillcolor="navy" stroked="f">
                    <v:path arrowok="t" o:connecttype="custom" o:connectlocs="523,33;523,92;504,133;484,161;460,174;470,179;494,188;489,229;460,294;417,344;369,358;360,372;379,385;398,400;403,426;379,468;336,505;283,523;216,537;153,528;115,514;105,537;120,546;129,560;139,574;124,587;96,606;72,629;52,652;43,675;43,665;0,610" o:connectangles="0,0,0,0,0,0,0,0,0,0,0,0,0,0,0,0,0,0,0,0,0,0,0,0,0,0,0,0,0,0,0,0"/>
                  </v:shape>
                  <v:shape id="Freeform 62" o:spid="_x0000_s1086" style="position:absolute;left:10161;top:2243;width:159;height:183;visibility:visible;mso-wrap-style:square;v-text-anchor:top" coordsize="159,1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" path="m116,l101,14,87,24,72,33,58,43,39,48r-15,l10,52,,48,5,62,15,72r9,9l34,91r10,9l53,110r5,5l68,115r-10,5l53,129r-9,5l39,144r-5,14l34,168r,14l44,192,159,48,116,xe" fillcolor="navy" stroked="f">
                    <v:path arrowok="t" o:connecttype="custom" o:connectlocs="116,0;101,13;87,23;72,31;58,41;39,46;24,46;10,50;0,46;5,59;15,69;24,77;34,87;44,95;53,105;58,110;68,110;58,114;53,123;44,128;39,137;34,151;34,160;34,173;44,183;159,46;116,0" o:connectangles="0,0,0,0,0,0,0,0,0,0,0,0,0,0,0,0,0,0,0,0,0,0,0,0,0,0,0"/>
                  </v:shape>
                  <v:shape id="Freeform 63" o:spid="_x0000_s1087" style="position:absolute;left:10205;top:2289;width:153;height:187;visibility:visible;mso-wrap-style:square;v-text-anchor:top" coordsize="153,1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" path="m153,52r-9,20l134,86r-10,24l120,129r-5,15l115,168r-5,14l115,196r-10,-9l96,177,86,168,81,153r-9,-9l67,134,62,124r,-9l57,124r-5,10l43,144r-5,9l28,158r-9,l9,153,,144,115,r38,52xe" fillcolor="navy" stroked="f">
                    <v:path arrowok="t" o:connecttype="custom" o:connectlocs="153,50;144,69;134,82;124,105;120,123;115,137;115,160;110,174;115,187;105,178;96,169;86,160;81,146;72,137;67,128;62,118;62,110;57,118;52,128;43,137;38,146;28,151;19,151;9,146;0,137;115,0;153,50" o:connectangles="0,0,0,0,0,0,0,0,0,0,0,0,0,0,0,0,0,0,0,0,0,0,0,0,0,0,0"/>
                  </v:shape>
                  <v:shape id="Freeform 64" o:spid="_x0000_s1088" style="position:absolute;left:10329;top:2243;width:140;height:174;visibility:visible;mso-wrap-style:square;v-text-anchor:top" coordsize="140,1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" path="m29,l44,19,63,43,77,62,96,81r15,19l120,115r10,14l135,134r5,5l140,148r,15l135,172r-5,5l120,182r-4,l106,172,92,158,77,139,58,115,44,91,29,67,15,52,5,38,,33,29,xe" fillcolor="navy" stroked="f">
                    <v:path arrowok="t" o:connecttype="custom" o:connectlocs="29,0;44,18;63,41;77,59;96,77;111,96;120,110;130,123;135,128;140,133;140,141;140,156;135,164;130,169;120,174;116,174;106,164;92,151;77,133;58,110;44,87;29,64;15,50;5,36;0,32;29,0" o:connectangles="0,0,0,0,0,0,0,0,0,0,0,0,0,0,0,0,0,0,0,0,0,0,0,0,0,0"/>
                  </v:shape>
                  <v:shape id="Freeform 65" o:spid="_x0000_s1089" style="position:absolute;left:10344;top:2192;width:686;height:982;visibility:visible;mso-wrap-style:square;v-text-anchor:top" coordsize="686,10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" path="m600,475r5,24l609,523r,14l605,557r-5,19l595,590r,19l595,629r-10,-5l566,619,542,605,523,585,499,557,480,528,465,494r-4,-38l451,417,441,379,427,345,413,312,389,288,369,259,341,240,317,216,288,201,259,187,225,177r-28,-4l168,168r-29,l110,173r-24,9l72,192r-10,9l48,211r-5,14l33,235r-4,10l29,254r-5,10l24,278r,19l29,317r9,19l48,360r14,14l86,389r29,9l144,403r33,14l201,432r29,19l249,475r24,24l288,528r14,29l307,590r10,29l317,653r-5,28l307,715r-10,29l278,768r-19,29l249,801r-9,10l230,811r-9,5l211,816r-10,l197,811r-10,l182,845r,28l187,907r10,34l216,969r19,20l264,998r33,5l317,998r19,-14l345,969r5,-19l355,931r,-19l350,893r-5,-15l341,864r-5,-10l326,845r-9,l307,840r-10,l288,845r-5,4l273,859r,14l283,883r14,-5l312,878r-5,10l302,897r-5,5l293,907r-5,5l283,917r-10,l269,912,259,902,249,878r-4,-24l259,835r10,-10l283,821r14,-5l312,811r19,5l345,825r15,20l369,869r10,28l384,926r-5,29l374,974r-9,19l345,1013r-19,9l302,1027r-29,l245,1022r-29,-14l197,984,177,955r-9,-43l163,859r5,-62l149,782,134,758,120,729,105,696r-4,-29l101,633r9,-24l125,595r9,-5l149,581r9,l168,581r9,4l187,590r10,5l197,605r4,24l197,657r-10,20l177,686r-9,l163,681r5,-9l173,662r4,-5l182,643r-5,-14l173,619r-5,-10l158,609r-14,l134,614r-9,10l120,638r,19l120,681r9,24l139,729r14,24l173,768r14,9l201,782r15,l230,777r19,-4l264,753r14,-24l288,691r-19,5l259,701r-10,l245,701r,-5l249,691r10,-10l269,662r4,-19l278,619r,-24l273,571r-4,-24l259,523,249,504,230,485,216,465r-19,-9l177,446r-19,-9l139,427r-19,-5l101,417,81,408,67,403,48,389,38,379,24,365,14,345,9,321,5,297,,264,5,240,9,221r5,-20l19,182,29,168,43,149,57,139,72,125,91,115r19,-10l134,101r19,-5l177,91r29,l230,86r29,5l283,91r24,10l331,115r29,14l384,144r19,19l422,177r15,15l446,211r15,10l480,230r14,5l509,240r14,5l537,249r15,l561,240r-19,-5l523,225r-19,-9l485,211,465,197,451,182r-19,-9l413,158,398,144,384,129r-15,-9l355,105,345,96,331,91r-5,-5l317,86,331,72,341,38,355,19,369,5,384,r19,9l417,19r15,19l451,62r10,19l465,91r10,l485,86r4,-5l499,67r5,-10l509,43r4,-14l523,19r14,-5l557,14r14,l585,24r20,14l619,57r5,20l629,96r-5,19l619,129r-10,15l600,158r-15,10l581,173r14,4l605,182r14,5l629,192r4,9l638,211r5,5l643,230r,15l638,259r-5,10l624,283r-10,10l600,307r-15,5l566,317r24,4l609,326r15,5l638,336r10,9l648,355r,10l648,374r,29l653,427r9,24l686,470r-9,10l667,480r-10,5l648,480r-15,l624,470r-10,-5l605,461,595,446,585,432,571,413,561,398,547,384,537,365,523,355r-5,-10l509,341r-5,4l504,360r5,14l518,384r15,9l542,403r15,14l571,432r14,14l590,461r10,14xe" fillcolor="navy" stroked="f">
                    <v:path arrowok="t" o:connecttype="custom" o:connectlocs="600,551;542,578;451,399;341,229;168,161;48,202;24,266;86,372;249,454;317,624;249,766;197,775;216,927;345,927;341,826;288,808;312,840;283,877;259,798;345,789;374,931;245,977;168,762;101,605;168,556;197,628;173,633;158,582;120,651;201,748;288,661;249,661;273,546;197,436;81,390;9,307;19,174;110,100;259,87;403,156;494,225;542,225;432,165;345,92;355,18;451,59;499,64;557,13;629,92;581,165;638,202;624,271;609,312;648,358;667,459;605,441;537,349;509,358;585,426" o:connectangles="0,0,0,0,0,0,0,0,0,0,0,0,0,0,0,0,0,0,0,0,0,0,0,0,0,0,0,0,0,0,0,0,0,0,0,0,0,0,0,0,0,0,0,0,0,0,0,0,0,0,0,0,0,0,0,0,0,0,0"/>
                  </v:shape>
                  <v:shape id="Freeform 66" o:spid="_x0000_s1090" style="position:absolute;left:10502;top:2541;width:149;height:92;visibility:visible;mso-wrap-style:square;v-text-anchor:top" coordsize="149,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" path="m,52l10,38,24,24,43,14,63,9,82,4,106,r19,4l149,9,130,19r-15,5l101,28,87,38,77,48,72,62,67,76r5,20l,52xe" fillcolor="navy" stroked="f">
                    <v:path arrowok="t" o:connecttype="custom" o:connectlocs="0,50;10,36;24,23;43,13;63,9;82,4;106,0;125,4;149,9;130,18;115,23;101,27;87,36;77,46;72,59;67,73;72,92;0,50" o:connectangles="0,0,0,0,0,0,0,0,0,0,0,0,0,0,0,0,0,0"/>
                  </v:shape>
                  <v:shape id="Freeform 67" o:spid="_x0000_s1091" style="position:absolute;left:10440;top:2472;width:67;height:73;visibility:visible;mso-wrap-style:square;v-text-anchor:top" coordsize="67,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" path="m9,14l14,4r10,l33,r5,l43,,53,4r4,l62,14r5,14l67,38,57,52,53,67r-5,5l43,76r-10,l29,76,24,72r-10,l9,67r,-5l5,52,,38,,24,9,14xe" fillcolor="navy" stroked="f">
                    <v:path arrowok="t" o:connecttype="custom" o:connectlocs="9,13;14,4;24,4;33,0;38,0;43,0;53,4;57,4;62,13;67,27;67,37;57,50;53,64;48,69;43,73;33,73;29,73;24,69;14,69;9,64;9,60;5,50;0,37;0,23;9,13" o:connectangles="0,0,0,0,0,0,0,0,0,0,0,0,0,0,0,0,0,0,0,0,0,0,0,0,0"/>
                  </v:shape>
                  <v:shape id="Freeform 68" o:spid="_x0000_s1092" style="position:absolute;left:10507;top:2728;width:490;height:1422;visibility:visible;mso-wrap-style:square;v-text-anchor:top" coordsize="490,14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" path="m403,82r5,29l413,149r,43l413,236r,43l408,322r-10,48l389,413r-15,48l355,500r-19,38l312,576r-29,29l250,634r-34,19l178,668r9,4l197,672r9,l221,672r14,l250,668r14,-5l278,663r20,l317,672r14,10l346,696r9,15l355,730r-9,19l322,768r-20,10l317,783r43,-5l394,788r24,19l437,826r9,24l456,874r14,14l490,893r-10,19l466,927r-20,9l427,946r-29,5l370,946,341,932,312,903,293,884r-5,19l336,941r34,39l389,1018r9,43l403,1100r5,28l413,1152r14,5l408,1162r-24,-5l360,1148r-24,-15l317,1109r-19,-24l278,1056r-4,-28l264,960r-14,15l254,1023r5,43l264,1109r5,43l274,1196r14,38l307,1277r34,39l341,1344r,20l346,1388r14,19l355,1388r,-24l355,1344r5,-24l379,1311r15,-5l408,1306r14,l437,1311r9,9l456,1335r10,14l475,1368r,20l475,1412r-5,19l461,1450r-15,19l427,1479r-19,9l384,1488r-24,-14l331,1455r-29,-29l278,1392r-19,-28l240,1330r-5,-29l221,1229r-5,-77l211,1076r-5,-72l202,936,187,874,173,831,149,802,120,788,96,778r-19,l58,783,43,797r-9,15l29,836r5,24l38,884r10,9l62,903r10,-5l86,898r15,-14l110,874r5,-14l125,888r-5,24l115,927r-14,9l120,951r10,14l130,980r-5,24l120,1008r-10,l91,1004,82,994,62,980,48,965,34,946,24,932,10,893,,840,,788,5,735,24,692,43,653,67,629,91,610r24,-19l139,576r19,-19l178,533r33,-48l240,437r29,-48l293,336r14,-62l322,197r,-86l317,r9,15l336,29r10,15l355,48r10,10l379,68r10,4l403,82xe" fillcolor="navy" stroked="f">
                    <v:path arrowok="t" o:connecttype="custom" o:connectlocs="413,142;413,267;389,395;336,514;250,606;187,642;221,642;264,634;317,642;355,679;322,734;360,743;437,789;470,849;466,886;398,909;312,863;336,899;398,1014;413,1101;384,1106;317,1060;274,982;254,978;269,1101;307,1220;341,1304;355,1326;360,1261;408,1248;446,1261;475,1307;470,1368;427,1413;360,1409;278,1330;235,1243;211,1028;187,835;120,753;58,748;29,799;48,853;86,858;115,822;115,886;130,922;120,963;82,950;34,904;0,803;24,661;91,583;158,532;240,418;307,262;317,0;346,42;379,65" o:connectangles="0,0,0,0,0,0,0,0,0,0,0,0,0,0,0,0,0,0,0,0,0,0,0,0,0,0,0,0,0,0,0,0,0,0,0,0,0,0,0,0,0,0,0,0,0,0,0,0,0,0,0,0,0,0,0,0,0,0,0"/>
                  </v:shape>
                  <v:shape id="Freeform 69" o:spid="_x0000_s1093" style="position:absolute;left:10771;top:1476;width:250;height:771;visibility:visible;mso-wrap-style:square;v-text-anchor:top" coordsize="250,8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" path="m,754l43,691,82,619r28,-77l134,461r20,-91l163,278r,-91l149,96,230,r15,82l250,173r,96l245,365,230,466,211,566r-33,92l144,744r-10,l125,744r-15,5l101,754r-10,4l82,768,72,782,58,802r-5,4l43,806r-5,-4l29,792,24,778,14,768,5,758,,754xe" fillcolor="navy" stroked="f">
                    <v:path arrowok="t" o:connecttype="custom" o:connectlocs="0,721;43,661;82,592;110,518;134,441;154,354;163,266;163,179;149,92;230,0;245,78;250,165;250,257;245,349;230,446;211,541;178,629;144,712;134,712;125,712;110,716;101,721;91,725;82,735;72,748;58,767;53,771;43,771;38,767;29,758;24,744;14,735;5,725;0,721" o:connectangles="0,0,0,0,0,0,0,0,0,0,0,0,0,0,0,0,0,0,0,0,0,0,0,0,0,0,0,0,0,0,0,0,0,0"/>
                  </v:shape>
                </v:group>
                <v:shape id="AutoShape 70" o:spid="_x0000_s1094" type="#_x0000_t116" style="position:absolute;left:2672;top:2679;width:6480;height: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" fillcolor="navy" stroked="f" strokecolor="silver"/>
                <v:shape id="AutoShape 71" o:spid="_x0000_s1095" type="#_x0000_t116" style="position:absolute;left:2636;top:11768;width:6480;height: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" fillcolor="navy" stroked="f" strokecolor="silver"/>
                <v:shape id="AutoShape 72" o:spid="_x0000_s1096" type="#_x0000_t116" style="position:absolute;left:-2195;top:7209;width:7710;height:85;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" fillcolor="navy" stroked="f" strokecolor="silver"/>
                <v:shape id="AutoShape 73" o:spid="_x0000_s1097" type="#_x0000_t116" style="position:absolute;left:6292;top:7224;width:7710;height:85;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" fillcolor="navy" stroked="f" strokecolor="silver"/>
                <w10:wrap anchorx="margin"/>
              </v:group>
            </w:pict>
          </mc:Fallback>
        </mc:AlternateContent>
      </w:r>
      <w:r w:rsidRPr="0092344F">
        <w:rPr>
          <w:rFonts w:ascii="Times New Roman" w:hAnsi="Times New Roman" w:cs="Times New Roman"/>
          <w:b/>
          <w:bCs/>
          <w:sz w:val="26"/>
          <w:szCs w:val="26"/>
          <w:lang w:val="vi-VN"/>
        </w:rPr>
        <w:t xml:space="preserve">      </w:t>
      </w:r>
    </w:p>
    <w:p w14:paraId="3B4D37DF" w14:textId="77777777" w:rsidR="00734CF9" w:rsidRPr="0092344F" w:rsidRDefault="00734CF9" w:rsidP="00734CF9">
      <w:pPr>
        <w:spacing w:after="0" w:line="360" w:lineRule="auto"/>
        <w:jc w:val="center"/>
        <w:rPr>
          <w:rFonts w:ascii="Times New Roman" w:hAnsi="Times New Roman" w:cs="Times New Roman"/>
          <w:bCs/>
          <w:sz w:val="26"/>
          <w:szCs w:val="26"/>
          <w:lang w:val="vi-VN"/>
        </w:rPr>
      </w:pPr>
      <w:r w:rsidRPr="0092344F">
        <w:rPr>
          <w:rFonts w:ascii="Times New Roman" w:hAnsi="Times New Roman" w:cs="Times New Roman"/>
          <w:bCs/>
          <w:sz w:val="26"/>
          <w:szCs w:val="26"/>
          <w:lang w:val="vi-VN"/>
        </w:rPr>
        <w:t>BỘ GIÁO DỤC VÀ ĐÀO TẠO      ỦY BAN NHÂN DÂN TPHCM</w:t>
      </w:r>
    </w:p>
    <w:p w14:paraId="1C653763" w14:textId="77777777" w:rsidR="00734CF9" w:rsidRPr="0092344F" w:rsidRDefault="00734CF9" w:rsidP="00734CF9">
      <w:pPr>
        <w:spacing w:after="0" w:line="360" w:lineRule="auto"/>
        <w:jc w:val="center"/>
        <w:rPr>
          <w:rFonts w:ascii="Times New Roman" w:hAnsi="Times New Roman" w:cs="Times New Roman"/>
          <w:b/>
          <w:bCs/>
          <w:sz w:val="26"/>
          <w:szCs w:val="26"/>
          <w:lang w:val="vi-VN"/>
        </w:rPr>
      </w:pPr>
      <w:r w:rsidRPr="0092344F">
        <w:rPr>
          <w:rFonts w:ascii="Times New Roman" w:hAnsi="Times New Roman" w:cs="Times New Roman"/>
          <w:b/>
          <w:bCs/>
          <w:sz w:val="26"/>
          <w:szCs w:val="26"/>
          <w:lang w:val="vi-VN"/>
        </w:rPr>
        <w:t>TRƯỜNG ĐẠI HỌC Y KHOA PHẠM NGỌC THẠCH</w:t>
      </w:r>
    </w:p>
    <w:p w14:paraId="720A8E7A" w14:textId="77777777" w:rsidR="00734CF9" w:rsidRPr="0092344F" w:rsidRDefault="00734CF9" w:rsidP="00734CF9">
      <w:pPr>
        <w:spacing w:after="0" w:line="360" w:lineRule="auto"/>
        <w:jc w:val="center"/>
        <w:rPr>
          <w:rFonts w:ascii="Times New Roman" w:hAnsi="Times New Roman" w:cs="Times New Roman"/>
          <w:sz w:val="26"/>
          <w:szCs w:val="26"/>
          <w:lang w:val="vi-VN"/>
        </w:rPr>
      </w:pPr>
      <w:r w:rsidRPr="0092344F">
        <w:rPr>
          <w:rFonts w:ascii="Times New Roman" w:hAnsi="Times New Roman" w:cs="Times New Roman"/>
          <w:sz w:val="26"/>
          <w:szCs w:val="26"/>
          <w:lang w:val="vi-VN"/>
        </w:rPr>
        <w:sym w:font="Wingdings" w:char="F09A"/>
      </w:r>
      <w:r w:rsidRPr="0092344F">
        <w:rPr>
          <w:rFonts w:ascii="Times New Roman" w:hAnsi="Times New Roman" w:cs="Times New Roman"/>
          <w:sz w:val="26"/>
          <w:szCs w:val="26"/>
          <w:lang w:val="vi-VN"/>
        </w:rPr>
        <w:sym w:font="Wingdings" w:char="F0AF"/>
      </w:r>
      <w:r w:rsidRPr="0092344F">
        <w:rPr>
          <w:rFonts w:ascii="Times New Roman" w:hAnsi="Times New Roman" w:cs="Times New Roman"/>
          <w:sz w:val="26"/>
          <w:szCs w:val="26"/>
          <w:lang w:val="vi-VN"/>
        </w:rPr>
        <w:sym w:font="Wingdings" w:char="F0AF"/>
      </w:r>
      <w:r w:rsidRPr="0092344F">
        <w:rPr>
          <w:rFonts w:ascii="Times New Roman" w:hAnsi="Times New Roman" w:cs="Times New Roman"/>
          <w:sz w:val="26"/>
          <w:szCs w:val="26"/>
          <w:lang w:val="vi-VN"/>
        </w:rPr>
        <w:sym w:font="Wingdings" w:char="F0AF"/>
      </w:r>
      <w:r w:rsidRPr="0092344F">
        <w:rPr>
          <w:rFonts w:ascii="Times New Roman" w:hAnsi="Times New Roman" w:cs="Times New Roman"/>
          <w:sz w:val="26"/>
          <w:szCs w:val="26"/>
          <w:lang w:val="vi-VN"/>
        </w:rPr>
        <w:sym w:font="Wingdings" w:char="F09B"/>
      </w:r>
    </w:p>
    <w:p w14:paraId="1A08E365" w14:textId="77777777" w:rsidR="00734CF9" w:rsidRPr="0092344F" w:rsidRDefault="00734CF9" w:rsidP="00734CF9">
      <w:pPr>
        <w:spacing w:line="240" w:lineRule="auto"/>
        <w:jc w:val="center"/>
        <w:rPr>
          <w:rFonts w:ascii="Times New Roman" w:hAnsi="Times New Roman" w:cs="Times New Roman"/>
          <w:b/>
          <w:bCs/>
          <w:sz w:val="26"/>
          <w:szCs w:val="26"/>
        </w:rPr>
      </w:pPr>
      <w:r w:rsidRPr="0092344F">
        <w:rPr>
          <w:rFonts w:ascii="Times New Roman" w:hAnsi="Times New Roman" w:cs="Times New Roman"/>
          <w:b/>
          <w:bCs/>
          <w:sz w:val="26"/>
          <w:szCs w:val="26"/>
        </w:rPr>
        <w:t>KHOA ĐIỀU DƯỠNG – KỸ THUẬT Y HỌC</w:t>
      </w:r>
    </w:p>
    <w:p w14:paraId="620863F2" w14:textId="77777777" w:rsidR="00734CF9" w:rsidRPr="0092344F" w:rsidRDefault="00734CF9" w:rsidP="00734CF9">
      <w:pPr>
        <w:spacing w:after="0" w:line="240" w:lineRule="auto"/>
        <w:jc w:val="center"/>
        <w:rPr>
          <w:rFonts w:ascii="Times New Roman" w:hAnsi="Times New Roman" w:cs="Times New Roman"/>
          <w:b/>
          <w:bCs/>
          <w:sz w:val="26"/>
          <w:szCs w:val="26"/>
          <w:lang w:val="vi-VN"/>
        </w:rPr>
      </w:pPr>
    </w:p>
    <w:p w14:paraId="76EF14FA" w14:textId="77777777" w:rsidR="00734CF9" w:rsidRPr="0092344F" w:rsidRDefault="00734CF9" w:rsidP="00734CF9">
      <w:pPr>
        <w:spacing w:after="0" w:line="240" w:lineRule="auto"/>
        <w:jc w:val="center"/>
        <w:rPr>
          <w:rFonts w:ascii="Times New Roman" w:hAnsi="Times New Roman" w:cs="Times New Roman"/>
          <w:b/>
          <w:bCs/>
          <w:sz w:val="26"/>
          <w:szCs w:val="26"/>
          <w:lang w:val="vi-VN"/>
        </w:rPr>
      </w:pPr>
    </w:p>
    <w:p w14:paraId="4D04A166" w14:textId="77777777" w:rsidR="00734CF9" w:rsidRPr="0092344F" w:rsidRDefault="00734CF9" w:rsidP="00734CF9">
      <w:pPr>
        <w:spacing w:after="0" w:line="240" w:lineRule="auto"/>
        <w:jc w:val="center"/>
        <w:rPr>
          <w:rFonts w:ascii="Times New Roman" w:hAnsi="Times New Roman" w:cs="Times New Roman"/>
          <w:b/>
          <w:bCs/>
          <w:sz w:val="26"/>
          <w:szCs w:val="26"/>
          <w:lang w:val="vi-VN"/>
        </w:rPr>
      </w:pPr>
    </w:p>
    <w:p w14:paraId="45B09328" w14:textId="77777777" w:rsidR="00734CF9" w:rsidRPr="0092344F" w:rsidRDefault="00734CF9" w:rsidP="00734CF9">
      <w:pPr>
        <w:spacing w:after="0"/>
        <w:jc w:val="center"/>
        <w:rPr>
          <w:rFonts w:ascii="Times New Roman" w:hAnsi="Times New Roman" w:cs="Times New Roman"/>
          <w:b/>
          <w:bCs/>
          <w:sz w:val="26"/>
          <w:szCs w:val="26"/>
          <w:lang w:val="vi-VN"/>
        </w:rPr>
      </w:pPr>
    </w:p>
    <w:p w14:paraId="220A3BDA" w14:textId="77777777" w:rsidR="00734CF9" w:rsidRPr="0092344F" w:rsidRDefault="00734CF9" w:rsidP="00734CF9">
      <w:pPr>
        <w:spacing w:after="0"/>
        <w:jc w:val="center"/>
        <w:rPr>
          <w:rFonts w:ascii="Times New Roman" w:hAnsi="Times New Roman" w:cs="Times New Roman"/>
          <w:b/>
          <w:bCs/>
          <w:sz w:val="26"/>
          <w:szCs w:val="26"/>
          <w:lang w:val="vi-VN"/>
        </w:rPr>
      </w:pPr>
      <w:r w:rsidRPr="0092344F">
        <w:rPr>
          <w:rFonts w:ascii="Times New Roman" w:hAnsi="Times New Roman" w:cs="Times New Roman"/>
          <w:b/>
          <w:bCs/>
          <w:sz w:val="26"/>
          <w:szCs w:val="26"/>
          <w:lang w:val="vi-VN"/>
        </w:rPr>
        <w:t>KHÓA LUẬN TỐT NGHIỆP</w:t>
      </w:r>
    </w:p>
    <w:p w14:paraId="7DA6D742" w14:textId="77777777" w:rsidR="00734CF9" w:rsidRPr="0092344F" w:rsidRDefault="00734CF9" w:rsidP="00734CF9">
      <w:pPr>
        <w:spacing w:after="0"/>
        <w:jc w:val="center"/>
        <w:rPr>
          <w:rFonts w:ascii="Times New Roman" w:hAnsi="Times New Roman" w:cs="Times New Roman"/>
          <w:b/>
          <w:bCs/>
          <w:sz w:val="26"/>
          <w:szCs w:val="26"/>
          <w:lang w:val="vi-VN"/>
        </w:rPr>
      </w:pPr>
    </w:p>
    <w:p w14:paraId="049D009B" w14:textId="77777777" w:rsidR="00734CF9" w:rsidRPr="0092344F" w:rsidRDefault="00734CF9" w:rsidP="00734CF9">
      <w:pPr>
        <w:spacing w:after="0"/>
        <w:jc w:val="center"/>
        <w:rPr>
          <w:rFonts w:ascii="Times New Roman" w:hAnsi="Times New Roman" w:cs="Times New Roman"/>
          <w:b/>
          <w:bCs/>
          <w:sz w:val="26"/>
          <w:szCs w:val="26"/>
          <w:vertAlign w:val="superscript"/>
          <w:lang w:val="vi-VN"/>
        </w:rPr>
      </w:pPr>
    </w:p>
    <w:p w14:paraId="162CF714" w14:textId="77777777" w:rsidR="00734CF9" w:rsidRPr="0092344F" w:rsidRDefault="00734CF9" w:rsidP="00734CF9">
      <w:pPr>
        <w:spacing w:after="0"/>
        <w:rPr>
          <w:rFonts w:ascii="Times New Roman" w:hAnsi="Times New Roman" w:cs="Times New Roman"/>
          <w:b/>
          <w:bCs/>
          <w:sz w:val="26"/>
          <w:szCs w:val="26"/>
          <w:lang w:val="vi-VN"/>
        </w:rPr>
      </w:pPr>
    </w:p>
    <w:p w14:paraId="560F79A7" w14:textId="77777777" w:rsidR="00734CF9" w:rsidRPr="0092344F" w:rsidRDefault="00734CF9" w:rsidP="00734CF9">
      <w:pPr>
        <w:spacing w:after="0" w:line="360" w:lineRule="auto"/>
        <w:ind w:left="800" w:right="800"/>
        <w:jc w:val="center"/>
        <w:rPr>
          <w:rFonts w:ascii="Times New Roman" w:hAnsi="Times New Roman" w:cs="Times New Roman"/>
          <w:b/>
          <w:bCs/>
          <w:sz w:val="26"/>
          <w:szCs w:val="26"/>
        </w:rPr>
      </w:pPr>
      <w:r w:rsidRPr="0092344F">
        <w:rPr>
          <w:rFonts w:ascii="Times New Roman" w:hAnsi="Times New Roman" w:cs="Times New Roman"/>
          <w:b/>
          <w:bCs/>
          <w:sz w:val="26"/>
          <w:szCs w:val="26"/>
        </w:rPr>
        <w:t>THÁI ĐỘ CỦA SINH VIÊN ĐIỀU DƯỠNG NĂM CUỐI TRƯỜNG ĐẠI HỌC Y KHOA PHẠM NGỌC THẠCH ĐỐI VỚI NGHIÊN CỨU KHOA HỌC VÀ CÁC YẾU TỐ LIÊN QUAN</w:t>
      </w:r>
    </w:p>
    <w:p w14:paraId="2ABAEF22" w14:textId="77777777" w:rsidR="00734CF9" w:rsidRPr="0092344F" w:rsidRDefault="00734CF9" w:rsidP="00734CF9">
      <w:pPr>
        <w:spacing w:after="0" w:line="360" w:lineRule="auto"/>
        <w:ind w:left="800" w:right="800"/>
        <w:jc w:val="center"/>
        <w:rPr>
          <w:rFonts w:ascii="Times New Roman" w:hAnsi="Times New Roman" w:cs="Times New Roman"/>
          <w:b/>
          <w:bCs/>
          <w:sz w:val="26"/>
          <w:szCs w:val="26"/>
        </w:rPr>
      </w:pPr>
    </w:p>
    <w:p w14:paraId="6074C1AB" w14:textId="77777777" w:rsidR="00734CF9" w:rsidRPr="0092344F" w:rsidRDefault="00734CF9" w:rsidP="00734CF9">
      <w:pPr>
        <w:spacing w:after="0" w:line="360" w:lineRule="auto"/>
        <w:jc w:val="center"/>
        <w:rPr>
          <w:rFonts w:ascii="Times New Roman" w:hAnsi="Times New Roman" w:cs="Times New Roman"/>
          <w:b/>
          <w:bCs/>
          <w:sz w:val="26"/>
          <w:szCs w:val="26"/>
          <w:lang w:val="vi-VN"/>
        </w:rPr>
      </w:pPr>
    </w:p>
    <w:p w14:paraId="7A36A08C" w14:textId="77777777" w:rsidR="00734CF9" w:rsidRPr="0092344F" w:rsidRDefault="00734CF9" w:rsidP="00734CF9">
      <w:pPr>
        <w:spacing w:line="240" w:lineRule="auto"/>
        <w:ind w:firstLine="1701"/>
        <w:rPr>
          <w:rFonts w:ascii="Times New Roman" w:hAnsi="Times New Roman" w:cs="Times New Roman"/>
          <w:b/>
          <w:bCs/>
          <w:sz w:val="26"/>
          <w:szCs w:val="26"/>
        </w:rPr>
      </w:pPr>
      <w:r w:rsidRPr="0092344F">
        <w:rPr>
          <w:rFonts w:ascii="Times New Roman" w:hAnsi="Times New Roman" w:cs="Times New Roman"/>
          <w:b/>
          <w:bCs/>
          <w:sz w:val="26"/>
          <w:szCs w:val="26"/>
          <w:lang w:val="vi-VN"/>
        </w:rPr>
        <w:t>SINH VIÊN THỰC HIỆN</w:t>
      </w:r>
      <w:r w:rsidRPr="0092344F">
        <w:rPr>
          <w:rFonts w:ascii="Times New Roman" w:hAnsi="Times New Roman" w:cs="Times New Roman"/>
          <w:b/>
          <w:bCs/>
          <w:sz w:val="26"/>
          <w:szCs w:val="26"/>
        </w:rPr>
        <w:t xml:space="preserve">    </w:t>
      </w:r>
      <w:r w:rsidRPr="0092344F">
        <w:rPr>
          <w:rFonts w:ascii="Times New Roman" w:hAnsi="Times New Roman" w:cs="Times New Roman"/>
          <w:b/>
          <w:bCs/>
          <w:sz w:val="26"/>
          <w:szCs w:val="26"/>
          <w:lang w:val="vi-VN"/>
        </w:rPr>
        <w:t>:</w:t>
      </w:r>
      <w:r w:rsidRPr="0092344F">
        <w:rPr>
          <w:rFonts w:ascii="Times New Roman" w:hAnsi="Times New Roman" w:cs="Times New Roman"/>
          <w:b/>
          <w:bCs/>
          <w:sz w:val="26"/>
          <w:szCs w:val="26"/>
        </w:rPr>
        <w:t xml:space="preserve"> LÊ ĐOÀN PHƯƠNG UYÊN</w:t>
      </w:r>
    </w:p>
    <w:p w14:paraId="1CBA1C7D" w14:textId="77777777" w:rsidR="00734CF9" w:rsidRPr="0092344F" w:rsidRDefault="00734CF9" w:rsidP="00734CF9">
      <w:pPr>
        <w:spacing w:line="240" w:lineRule="auto"/>
        <w:ind w:firstLine="1701"/>
        <w:rPr>
          <w:rFonts w:ascii="Times New Roman" w:hAnsi="Times New Roman" w:cs="Times New Roman"/>
          <w:b/>
          <w:bCs/>
          <w:sz w:val="26"/>
          <w:szCs w:val="26"/>
        </w:rPr>
      </w:pPr>
      <w:r w:rsidRPr="0092344F">
        <w:rPr>
          <w:rFonts w:ascii="Times New Roman" w:hAnsi="Times New Roman" w:cs="Times New Roman"/>
          <w:b/>
          <w:bCs/>
          <w:sz w:val="26"/>
          <w:szCs w:val="26"/>
          <w:lang w:val="vi-VN"/>
        </w:rPr>
        <w:t>MÃ SINH VIÊN</w:t>
      </w:r>
      <w:r w:rsidRPr="0092344F">
        <w:rPr>
          <w:rFonts w:ascii="Times New Roman" w:hAnsi="Times New Roman" w:cs="Times New Roman"/>
          <w:b/>
          <w:bCs/>
          <w:sz w:val="26"/>
          <w:szCs w:val="26"/>
        </w:rPr>
        <w:t xml:space="preserve">                     </w:t>
      </w:r>
      <w:r w:rsidRPr="0092344F">
        <w:rPr>
          <w:rFonts w:ascii="Times New Roman" w:hAnsi="Times New Roman" w:cs="Times New Roman"/>
          <w:b/>
          <w:bCs/>
          <w:sz w:val="26"/>
          <w:szCs w:val="26"/>
          <w:lang w:val="vi-VN"/>
        </w:rPr>
        <w:t>:</w:t>
      </w:r>
      <w:r w:rsidRPr="0092344F">
        <w:rPr>
          <w:rFonts w:ascii="Times New Roman" w:hAnsi="Times New Roman" w:cs="Times New Roman"/>
          <w:b/>
          <w:bCs/>
          <w:sz w:val="26"/>
          <w:szCs w:val="26"/>
        </w:rPr>
        <w:t xml:space="preserve"> 2053010159</w:t>
      </w:r>
    </w:p>
    <w:p w14:paraId="2AE3A42E" w14:textId="77777777" w:rsidR="00734CF9" w:rsidRPr="0092344F" w:rsidRDefault="00734CF9" w:rsidP="00734CF9">
      <w:pPr>
        <w:spacing w:line="240" w:lineRule="auto"/>
        <w:ind w:firstLine="1701"/>
        <w:rPr>
          <w:rFonts w:ascii="Times New Roman" w:hAnsi="Times New Roman" w:cs="Times New Roman"/>
          <w:b/>
          <w:bCs/>
          <w:sz w:val="26"/>
          <w:szCs w:val="26"/>
          <w:lang w:val="vi-VN"/>
        </w:rPr>
      </w:pPr>
      <w:r w:rsidRPr="0092344F">
        <w:rPr>
          <w:rFonts w:ascii="Times New Roman" w:hAnsi="Times New Roman" w:cs="Times New Roman"/>
          <w:b/>
          <w:bCs/>
          <w:sz w:val="26"/>
          <w:szCs w:val="26"/>
        </w:rPr>
        <w:t>NGÀNH/CHUYÊN NGÀNH</w:t>
      </w:r>
      <w:r w:rsidRPr="0092344F">
        <w:rPr>
          <w:rFonts w:ascii="Times New Roman" w:hAnsi="Times New Roman" w:cs="Times New Roman"/>
          <w:b/>
          <w:bCs/>
          <w:sz w:val="26"/>
          <w:szCs w:val="26"/>
          <w:lang w:val="vi-VN"/>
        </w:rPr>
        <w:t>:</w:t>
      </w:r>
      <w:r w:rsidRPr="0092344F">
        <w:rPr>
          <w:rFonts w:ascii="Times New Roman" w:hAnsi="Times New Roman" w:cs="Times New Roman"/>
          <w:b/>
          <w:bCs/>
          <w:sz w:val="26"/>
          <w:szCs w:val="26"/>
        </w:rPr>
        <w:t xml:space="preserve"> ĐIỀU DƯỠNG</w:t>
      </w:r>
    </w:p>
    <w:p w14:paraId="7A1E3819" w14:textId="77777777" w:rsidR="00734CF9" w:rsidRPr="0092344F" w:rsidRDefault="00734CF9" w:rsidP="00734CF9">
      <w:pPr>
        <w:jc w:val="center"/>
        <w:rPr>
          <w:rFonts w:ascii="Times New Roman" w:hAnsi="Times New Roman" w:cs="Times New Roman"/>
          <w:b/>
          <w:bCs/>
          <w:sz w:val="26"/>
          <w:szCs w:val="26"/>
        </w:rPr>
      </w:pPr>
    </w:p>
    <w:p w14:paraId="745B0A8B" w14:textId="77777777" w:rsidR="00734CF9" w:rsidRPr="0092344F" w:rsidRDefault="00734CF9" w:rsidP="00734CF9">
      <w:pPr>
        <w:ind w:firstLine="709"/>
        <w:jc w:val="center"/>
        <w:rPr>
          <w:rFonts w:ascii="Times New Roman" w:hAnsi="Times New Roman" w:cs="Times New Roman"/>
          <w:b/>
          <w:bCs/>
          <w:sz w:val="26"/>
          <w:szCs w:val="26"/>
        </w:rPr>
      </w:pPr>
      <w:r w:rsidRPr="0092344F">
        <w:rPr>
          <w:rFonts w:ascii="Times New Roman" w:hAnsi="Times New Roman" w:cs="Times New Roman"/>
          <w:b/>
          <w:bCs/>
          <w:sz w:val="26"/>
          <w:szCs w:val="26"/>
        </w:rPr>
        <w:t>GIẢNG VIÊN HƯỚNG DẪN: ThS. NGUYỄN THỊ MỸ LINH</w:t>
      </w:r>
    </w:p>
    <w:p w14:paraId="63B07340" w14:textId="77777777" w:rsidR="00734CF9" w:rsidRPr="0092344F" w:rsidRDefault="00734CF9" w:rsidP="00734CF9">
      <w:pPr>
        <w:rPr>
          <w:rFonts w:ascii="Times New Roman" w:hAnsi="Times New Roman" w:cs="Times New Roman"/>
          <w:b/>
          <w:bCs/>
          <w:sz w:val="26"/>
          <w:szCs w:val="26"/>
        </w:rPr>
      </w:pPr>
    </w:p>
    <w:p w14:paraId="034248BA" w14:textId="77777777" w:rsidR="00734CF9" w:rsidRPr="0092344F" w:rsidRDefault="00734CF9" w:rsidP="00734CF9">
      <w:pPr>
        <w:spacing w:before="240" w:line="240" w:lineRule="auto"/>
        <w:jc w:val="center"/>
        <w:rPr>
          <w:rFonts w:ascii="Times New Roman" w:hAnsi="Times New Roman" w:cs="Times New Roman"/>
          <w:bCs/>
          <w:sz w:val="26"/>
          <w:szCs w:val="26"/>
        </w:rPr>
        <w:sectPr w:rsidR="00734CF9" w:rsidRPr="0092344F" w:rsidSect="00042C78">
          <w:pgSz w:w="11906" w:h="16838" w:code="9"/>
          <w:pgMar w:top="1418" w:right="1134" w:bottom="1418" w:left="1985" w:header="709" w:footer="709" w:gutter="0"/>
          <w:cols w:space="708"/>
          <w:titlePg/>
          <w:docGrid w:linePitch="360"/>
        </w:sectPr>
      </w:pPr>
      <w:r w:rsidRPr="0092344F">
        <w:rPr>
          <w:rFonts w:ascii="Times New Roman" w:hAnsi="Times New Roman" w:cs="Times New Roman"/>
          <w:bCs/>
          <w:sz w:val="26"/>
          <w:szCs w:val="26"/>
          <w:lang w:val="vi-VN"/>
        </w:rPr>
        <w:t>Thành phố Hồ Chí Minh – Năm 2</w:t>
      </w:r>
      <w:r w:rsidRPr="0092344F">
        <w:rPr>
          <w:rFonts w:ascii="Times New Roman" w:hAnsi="Times New Roman" w:cs="Times New Roman"/>
          <w:bCs/>
          <w:sz w:val="26"/>
          <w:szCs w:val="26"/>
        </w:rPr>
        <w:t>023</w:t>
      </w:r>
    </w:p>
    <w:p w14:paraId="20ECBF52" w14:textId="5F1312A5" w:rsidR="00734CF9" w:rsidRPr="0092344F" w:rsidRDefault="00734CF9" w:rsidP="00734CF9">
      <w:pPr>
        <w:tabs>
          <w:tab w:val="left" w:pos="1896"/>
        </w:tabs>
        <w:jc w:val="center"/>
        <w:rPr>
          <w:rFonts w:ascii="Times New Roman" w:eastAsiaTheme="majorEastAsia" w:hAnsi="Times New Roman" w:cs="Times New Roman"/>
          <w:b/>
          <w:bCs/>
          <w:kern w:val="0"/>
          <w:sz w:val="26"/>
          <w:szCs w:val="26"/>
          <w14:ligatures w14:val="none"/>
        </w:rPr>
      </w:pPr>
      <w:r w:rsidRPr="0092344F">
        <w:rPr>
          <w:rFonts w:ascii="Times New Roman" w:eastAsiaTheme="majorEastAsia" w:hAnsi="Times New Roman" w:cs="Times New Roman"/>
          <w:b/>
          <w:bCs/>
          <w:kern w:val="0"/>
          <w:sz w:val="26"/>
          <w:szCs w:val="26"/>
          <w14:ligatures w14:val="none"/>
        </w:rPr>
        <w:lastRenderedPageBreak/>
        <w:t>LỜI CAM ĐOAN</w:t>
      </w:r>
    </w:p>
    <w:p w14:paraId="6BB8C2B1" w14:textId="56C71A94" w:rsidR="00734CF9" w:rsidRPr="0092344F" w:rsidRDefault="00734CF9" w:rsidP="00125549">
      <w:pPr>
        <w:tabs>
          <w:tab w:val="left" w:pos="1896"/>
        </w:tabs>
        <w:spacing w:line="360" w:lineRule="auto"/>
        <w:ind w:firstLine="720"/>
        <w:jc w:val="both"/>
        <w:rPr>
          <w:rFonts w:ascii="Times New Roman" w:hAnsi="Times New Roman" w:cs="Times New Roman"/>
          <w:bCs/>
          <w:sz w:val="26"/>
          <w:szCs w:val="26"/>
        </w:rPr>
      </w:pPr>
      <w:r w:rsidRPr="0092344F">
        <w:rPr>
          <w:rFonts w:ascii="Times New Roman" w:hAnsi="Times New Roman" w:cs="Times New Roman"/>
          <w:bCs/>
          <w:sz w:val="26"/>
          <w:szCs w:val="26"/>
        </w:rPr>
        <w:t>Tên tôi là Lê Đoàn Phương Uyên, là sinh viên lớp Cử nhân điều dưỡng đa khoa năm 4 khóa 2020 trường Đại học Y khoa Phạm Ngọc Thạch, Thành phố Hồ Chí Minh.</w:t>
      </w:r>
    </w:p>
    <w:p w14:paraId="2A11F138" w14:textId="6B0519D7" w:rsidR="00734CF9" w:rsidRPr="0092344F" w:rsidRDefault="00734CF9" w:rsidP="00125549">
      <w:pPr>
        <w:tabs>
          <w:tab w:val="left" w:pos="1896"/>
        </w:tabs>
        <w:spacing w:line="360" w:lineRule="auto"/>
        <w:ind w:firstLine="720"/>
        <w:jc w:val="both"/>
        <w:rPr>
          <w:rFonts w:ascii="Times New Roman" w:hAnsi="Times New Roman" w:cs="Times New Roman"/>
          <w:bCs/>
          <w:sz w:val="26"/>
          <w:szCs w:val="26"/>
        </w:rPr>
      </w:pPr>
      <w:r w:rsidRPr="0092344F">
        <w:rPr>
          <w:rFonts w:ascii="Times New Roman" w:hAnsi="Times New Roman" w:cs="Times New Roman"/>
          <w:bCs/>
          <w:sz w:val="26"/>
          <w:szCs w:val="26"/>
        </w:rPr>
        <w:t>Tôi xin cam đoan khóa luận tốt nghiệp đề tài “thái độ của sinh viên điều dưỡng năm cuối Trường Đại học Y khoa Phạm Ngọc Thạch đối với nghiên cứu khoa học và các yếu tố liên quan”, các số liệu và kết quả thu được là do bản thân trực tiếp theo dõi, thu thập với một thái độ hoàn toàn khách quan trung thực, các tài liệu đã trích dẫn của các tác giả đều được liệt kê đầy đủ, không sao chép bất cứ tài liệu nào mà không có trích dẫn.</w:t>
      </w:r>
    </w:p>
    <w:p w14:paraId="7C500AB8" w14:textId="0D5FC0FF" w:rsidR="00734CF9" w:rsidRPr="0092344F" w:rsidRDefault="00734CF9" w:rsidP="00125549">
      <w:pPr>
        <w:tabs>
          <w:tab w:val="left" w:pos="1896"/>
        </w:tabs>
        <w:ind w:firstLine="720"/>
        <w:rPr>
          <w:rFonts w:ascii="Times New Roman" w:hAnsi="Times New Roman" w:cs="Times New Roman"/>
          <w:bCs/>
          <w:sz w:val="26"/>
          <w:szCs w:val="26"/>
        </w:rPr>
      </w:pPr>
      <w:r w:rsidRPr="0092344F">
        <w:rPr>
          <w:rFonts w:ascii="Times New Roman" w:hAnsi="Times New Roman" w:cs="Times New Roman"/>
          <w:bCs/>
          <w:sz w:val="26"/>
          <w:szCs w:val="26"/>
        </w:rPr>
        <w:t>Tôi xin chịu trách nhiệm về cam đoan của mình.</w:t>
      </w:r>
    </w:p>
    <w:p w14:paraId="4FCEFB81" w14:textId="77777777" w:rsidR="0028026B" w:rsidRPr="0092344F" w:rsidRDefault="0028026B" w:rsidP="00734CF9">
      <w:pPr>
        <w:tabs>
          <w:tab w:val="left" w:pos="1896"/>
        </w:tabs>
        <w:rPr>
          <w:rFonts w:ascii="Times New Roman" w:hAnsi="Times New Roman" w:cs="Times New Roman"/>
          <w:bCs/>
          <w:sz w:val="26"/>
          <w:szCs w:val="26"/>
        </w:rPr>
      </w:pPr>
    </w:p>
    <w:p w14:paraId="55A4569B" w14:textId="22D88C8B" w:rsidR="00734CF9" w:rsidRPr="0092344F" w:rsidRDefault="00734CF9" w:rsidP="0028026B">
      <w:pPr>
        <w:pStyle w:val="ThngthngWeb"/>
        <w:spacing w:before="0" w:beforeAutospacing="0" w:after="60" w:afterAutospacing="0" w:line="360" w:lineRule="auto"/>
        <w:ind w:left="5040" w:firstLine="720"/>
        <w:rPr>
          <w:b/>
          <w:bCs/>
          <w:sz w:val="26"/>
          <w:szCs w:val="26"/>
        </w:rPr>
      </w:pPr>
      <w:r w:rsidRPr="0092344F">
        <w:rPr>
          <w:b/>
          <w:bCs/>
          <w:sz w:val="26"/>
          <w:szCs w:val="26"/>
        </w:rPr>
        <w:t>NGƯỜI CAM ĐOAN</w:t>
      </w:r>
    </w:p>
    <w:p w14:paraId="195DE81E" w14:textId="77777777" w:rsidR="0028026B" w:rsidRPr="0092344F" w:rsidRDefault="0028026B" w:rsidP="0028026B">
      <w:pPr>
        <w:pStyle w:val="ThngthngWeb"/>
        <w:spacing w:before="0" w:beforeAutospacing="0" w:after="60" w:afterAutospacing="0" w:line="360" w:lineRule="auto"/>
        <w:ind w:left="5040" w:firstLine="720"/>
        <w:rPr>
          <w:b/>
          <w:bCs/>
          <w:sz w:val="26"/>
          <w:szCs w:val="26"/>
        </w:rPr>
      </w:pPr>
    </w:p>
    <w:p w14:paraId="53C3F251" w14:textId="77777777" w:rsidR="0028026B" w:rsidRPr="0092344F" w:rsidRDefault="0028026B" w:rsidP="0028026B">
      <w:pPr>
        <w:pStyle w:val="ThngthngWeb"/>
        <w:spacing w:before="0" w:beforeAutospacing="0" w:after="60" w:afterAutospacing="0" w:line="360" w:lineRule="auto"/>
        <w:ind w:left="5040" w:firstLine="720"/>
        <w:rPr>
          <w:b/>
          <w:bCs/>
          <w:sz w:val="26"/>
          <w:szCs w:val="26"/>
        </w:rPr>
      </w:pPr>
    </w:p>
    <w:p w14:paraId="23E01D07" w14:textId="77777777" w:rsidR="0028026B" w:rsidRPr="0092344F" w:rsidRDefault="0028026B" w:rsidP="0028026B">
      <w:pPr>
        <w:pStyle w:val="ThngthngWeb"/>
        <w:spacing w:before="0" w:beforeAutospacing="0" w:after="60" w:afterAutospacing="0" w:line="360" w:lineRule="auto"/>
        <w:ind w:left="5040" w:firstLine="720"/>
        <w:rPr>
          <w:b/>
          <w:bCs/>
          <w:sz w:val="26"/>
          <w:szCs w:val="26"/>
        </w:rPr>
      </w:pPr>
    </w:p>
    <w:p w14:paraId="3CD7F765" w14:textId="79276649" w:rsidR="0028026B" w:rsidRPr="0092344F" w:rsidRDefault="0028026B" w:rsidP="0028026B">
      <w:pPr>
        <w:pStyle w:val="ThngthngWeb"/>
        <w:spacing w:before="0" w:beforeAutospacing="0" w:after="60" w:afterAutospacing="0" w:line="360" w:lineRule="auto"/>
        <w:ind w:left="5040" w:firstLine="720"/>
        <w:rPr>
          <w:b/>
          <w:bCs/>
          <w:sz w:val="26"/>
          <w:szCs w:val="26"/>
        </w:rPr>
      </w:pPr>
      <w:r w:rsidRPr="0092344F">
        <w:rPr>
          <w:b/>
          <w:bCs/>
          <w:sz w:val="26"/>
          <w:szCs w:val="26"/>
        </w:rPr>
        <w:t xml:space="preserve">Lê Đoàn Phương Uyên </w:t>
      </w:r>
    </w:p>
    <w:p w14:paraId="2A8BE6B0" w14:textId="541DB964" w:rsidR="0028026B" w:rsidRPr="0092344F" w:rsidRDefault="00734CF9" w:rsidP="0028026B">
      <w:pPr>
        <w:jc w:val="both"/>
        <w:rPr>
          <w:rFonts w:ascii="Times New Roman" w:hAnsi="Times New Roman" w:cs="Times New Roman"/>
          <w:sz w:val="26"/>
          <w:szCs w:val="26"/>
        </w:rPr>
      </w:pPr>
      <w:r w:rsidRPr="0092344F">
        <w:rPr>
          <w:rFonts w:ascii="Times New Roman" w:hAnsi="Times New Roman" w:cs="Times New Roman"/>
          <w:sz w:val="26"/>
          <w:szCs w:val="26"/>
        </w:rPr>
        <w:br w:type="page"/>
      </w:r>
    </w:p>
    <w:p w14:paraId="57042128" w14:textId="78345191" w:rsidR="00C80845" w:rsidRPr="004E1871" w:rsidRDefault="00C80845" w:rsidP="00C80845">
      <w:pPr>
        <w:spacing w:line="360" w:lineRule="auto"/>
        <w:jc w:val="center"/>
        <w:rPr>
          <w:rFonts w:ascii="Times New Roman" w:hAnsi="Times New Roman" w:cs="Times New Roman"/>
          <w:b/>
          <w:bCs/>
          <w:sz w:val="26"/>
          <w:szCs w:val="26"/>
        </w:rPr>
      </w:pPr>
      <w:r w:rsidRPr="004E1871">
        <w:rPr>
          <w:rFonts w:ascii="Times New Roman" w:hAnsi="Times New Roman" w:cs="Times New Roman"/>
          <w:b/>
          <w:bCs/>
          <w:sz w:val="26"/>
          <w:szCs w:val="26"/>
        </w:rPr>
        <w:lastRenderedPageBreak/>
        <w:t>MỤC LỤC</w:t>
      </w:r>
    </w:p>
    <w:p w14:paraId="67E159CA" w14:textId="44D3F86E" w:rsidR="00C80845" w:rsidRPr="004E1871" w:rsidRDefault="00C80845" w:rsidP="004E1871">
      <w:pPr>
        <w:pStyle w:val="Mucluc1"/>
        <w:tabs>
          <w:tab w:val="right" w:leader="dot" w:pos="8777"/>
        </w:tabs>
        <w:spacing w:before="0" w:line="360" w:lineRule="auto"/>
        <w:rPr>
          <w:rFonts w:ascii="Times New Roman" w:eastAsiaTheme="minorEastAsia" w:hAnsi="Times New Roman" w:cs="Times New Roman"/>
          <w:caps w:val="0"/>
          <w:noProof/>
          <w:kern w:val="0"/>
          <w:sz w:val="26"/>
          <w:szCs w:val="26"/>
          <w14:ligatures w14:val="none"/>
        </w:rPr>
      </w:pPr>
      <w:r w:rsidRPr="004E1871">
        <w:rPr>
          <w:rFonts w:ascii="Times New Roman" w:hAnsi="Times New Roman" w:cs="Times New Roman"/>
          <w:sz w:val="26"/>
          <w:szCs w:val="26"/>
        </w:rPr>
        <w:fldChar w:fldCharType="begin"/>
      </w:r>
      <w:r w:rsidRPr="004E1871">
        <w:rPr>
          <w:rFonts w:ascii="Times New Roman" w:hAnsi="Times New Roman" w:cs="Times New Roman"/>
          <w:sz w:val="26"/>
          <w:szCs w:val="26"/>
        </w:rPr>
        <w:instrText xml:space="preserve"> TOC \o "1-3" \h \z \u </w:instrText>
      </w:r>
      <w:r w:rsidRPr="004E1871">
        <w:rPr>
          <w:rFonts w:ascii="Times New Roman" w:hAnsi="Times New Roman" w:cs="Times New Roman"/>
          <w:sz w:val="26"/>
          <w:szCs w:val="26"/>
        </w:rPr>
        <w:fldChar w:fldCharType="separate"/>
      </w:r>
      <w:hyperlink w:anchor="_Toc154482679" w:history="1">
        <w:r w:rsidRPr="004E1871">
          <w:rPr>
            <w:rStyle w:val="Siuktni"/>
            <w:rFonts w:ascii="Times New Roman" w:hAnsi="Times New Roman" w:cs="Times New Roman"/>
            <w:noProof/>
            <w:sz w:val="26"/>
            <w:szCs w:val="26"/>
          </w:rPr>
          <w:t>DANH MỤC CÁC BẢNG</w:t>
        </w:r>
        <w:r w:rsidRPr="004E1871">
          <w:rPr>
            <w:rFonts w:ascii="Times New Roman" w:hAnsi="Times New Roman" w:cs="Times New Roman"/>
            <w:noProof/>
            <w:webHidden/>
            <w:sz w:val="26"/>
            <w:szCs w:val="26"/>
          </w:rPr>
          <w:tab/>
        </w:r>
        <w:r w:rsidRPr="004E1871">
          <w:rPr>
            <w:rFonts w:ascii="Times New Roman" w:hAnsi="Times New Roman" w:cs="Times New Roman"/>
            <w:noProof/>
            <w:webHidden/>
            <w:sz w:val="26"/>
            <w:szCs w:val="26"/>
          </w:rPr>
          <w:fldChar w:fldCharType="begin"/>
        </w:r>
        <w:r w:rsidRPr="004E1871">
          <w:rPr>
            <w:rFonts w:ascii="Times New Roman" w:hAnsi="Times New Roman" w:cs="Times New Roman"/>
            <w:noProof/>
            <w:webHidden/>
            <w:sz w:val="26"/>
            <w:szCs w:val="26"/>
          </w:rPr>
          <w:instrText xml:space="preserve"> PAGEREF _Toc154482679 \h </w:instrText>
        </w:r>
        <w:r w:rsidRPr="004E1871">
          <w:rPr>
            <w:rFonts w:ascii="Times New Roman" w:hAnsi="Times New Roman" w:cs="Times New Roman"/>
            <w:noProof/>
            <w:webHidden/>
            <w:sz w:val="26"/>
            <w:szCs w:val="26"/>
          </w:rPr>
        </w:r>
        <w:r w:rsidRPr="004E1871">
          <w:rPr>
            <w:rFonts w:ascii="Times New Roman" w:hAnsi="Times New Roman" w:cs="Times New Roman"/>
            <w:noProof/>
            <w:webHidden/>
            <w:sz w:val="26"/>
            <w:szCs w:val="26"/>
          </w:rPr>
          <w:fldChar w:fldCharType="separate"/>
        </w:r>
        <w:r w:rsidR="006D3028">
          <w:rPr>
            <w:rFonts w:ascii="Times New Roman" w:hAnsi="Times New Roman" w:cs="Times New Roman"/>
            <w:noProof/>
            <w:webHidden/>
            <w:sz w:val="26"/>
            <w:szCs w:val="26"/>
          </w:rPr>
          <w:t>3</w:t>
        </w:r>
        <w:r w:rsidRPr="004E1871">
          <w:rPr>
            <w:rFonts w:ascii="Times New Roman" w:hAnsi="Times New Roman" w:cs="Times New Roman"/>
            <w:noProof/>
            <w:webHidden/>
            <w:sz w:val="26"/>
            <w:szCs w:val="26"/>
          </w:rPr>
          <w:fldChar w:fldCharType="end"/>
        </w:r>
      </w:hyperlink>
    </w:p>
    <w:p w14:paraId="4B3E950A" w14:textId="06001512" w:rsidR="00C80845" w:rsidRPr="004E1871" w:rsidRDefault="00000000" w:rsidP="004E1871">
      <w:pPr>
        <w:pStyle w:val="Mucluc1"/>
        <w:tabs>
          <w:tab w:val="right" w:leader="dot" w:pos="8777"/>
        </w:tabs>
        <w:spacing w:before="0" w:line="360" w:lineRule="auto"/>
        <w:rPr>
          <w:rFonts w:ascii="Times New Roman" w:eastAsiaTheme="minorEastAsia" w:hAnsi="Times New Roman" w:cs="Times New Roman"/>
          <w:caps w:val="0"/>
          <w:noProof/>
          <w:kern w:val="0"/>
          <w:sz w:val="26"/>
          <w:szCs w:val="26"/>
          <w14:ligatures w14:val="none"/>
        </w:rPr>
      </w:pPr>
      <w:hyperlink w:anchor="_Toc154482680" w:history="1">
        <w:r w:rsidR="00C80845" w:rsidRPr="004E1871">
          <w:rPr>
            <w:rStyle w:val="Siuktni"/>
            <w:rFonts w:ascii="Times New Roman" w:hAnsi="Times New Roman" w:cs="Times New Roman"/>
            <w:noProof/>
            <w:sz w:val="26"/>
            <w:szCs w:val="26"/>
          </w:rPr>
          <w:t>DANH MỤC CÁC SƠ ĐỒ, BIỂU ĐỒ, HÌNH</w:t>
        </w:r>
        <w:r w:rsidR="00C80845" w:rsidRPr="004E1871">
          <w:rPr>
            <w:rFonts w:ascii="Times New Roman" w:hAnsi="Times New Roman" w:cs="Times New Roman"/>
            <w:noProof/>
            <w:webHidden/>
            <w:sz w:val="26"/>
            <w:szCs w:val="26"/>
          </w:rPr>
          <w:tab/>
        </w:r>
        <w:r w:rsidR="00C80845" w:rsidRPr="004E1871">
          <w:rPr>
            <w:rFonts w:ascii="Times New Roman" w:hAnsi="Times New Roman" w:cs="Times New Roman"/>
            <w:noProof/>
            <w:webHidden/>
            <w:sz w:val="26"/>
            <w:szCs w:val="26"/>
          </w:rPr>
          <w:fldChar w:fldCharType="begin"/>
        </w:r>
        <w:r w:rsidR="00C80845" w:rsidRPr="004E1871">
          <w:rPr>
            <w:rFonts w:ascii="Times New Roman" w:hAnsi="Times New Roman" w:cs="Times New Roman"/>
            <w:noProof/>
            <w:webHidden/>
            <w:sz w:val="26"/>
            <w:szCs w:val="26"/>
          </w:rPr>
          <w:instrText xml:space="preserve"> PAGEREF _Toc154482680 \h </w:instrText>
        </w:r>
        <w:r w:rsidR="00C80845" w:rsidRPr="004E1871">
          <w:rPr>
            <w:rFonts w:ascii="Times New Roman" w:hAnsi="Times New Roman" w:cs="Times New Roman"/>
            <w:noProof/>
            <w:webHidden/>
            <w:sz w:val="26"/>
            <w:szCs w:val="26"/>
          </w:rPr>
        </w:r>
        <w:r w:rsidR="00C80845" w:rsidRPr="004E1871">
          <w:rPr>
            <w:rFonts w:ascii="Times New Roman" w:hAnsi="Times New Roman" w:cs="Times New Roman"/>
            <w:noProof/>
            <w:webHidden/>
            <w:sz w:val="26"/>
            <w:szCs w:val="26"/>
          </w:rPr>
          <w:fldChar w:fldCharType="separate"/>
        </w:r>
        <w:r w:rsidR="006D3028">
          <w:rPr>
            <w:rFonts w:ascii="Times New Roman" w:hAnsi="Times New Roman" w:cs="Times New Roman"/>
            <w:noProof/>
            <w:webHidden/>
            <w:sz w:val="26"/>
            <w:szCs w:val="26"/>
          </w:rPr>
          <w:t>3</w:t>
        </w:r>
        <w:r w:rsidR="00C80845" w:rsidRPr="004E1871">
          <w:rPr>
            <w:rFonts w:ascii="Times New Roman" w:hAnsi="Times New Roman" w:cs="Times New Roman"/>
            <w:noProof/>
            <w:webHidden/>
            <w:sz w:val="26"/>
            <w:szCs w:val="26"/>
          </w:rPr>
          <w:fldChar w:fldCharType="end"/>
        </w:r>
      </w:hyperlink>
    </w:p>
    <w:p w14:paraId="3AE887BC" w14:textId="2B2CA12D" w:rsidR="00C80845" w:rsidRPr="004E1871" w:rsidRDefault="00000000" w:rsidP="004E1871">
      <w:pPr>
        <w:pStyle w:val="Mucluc1"/>
        <w:tabs>
          <w:tab w:val="right" w:leader="dot" w:pos="8777"/>
        </w:tabs>
        <w:spacing w:before="0" w:line="360" w:lineRule="auto"/>
        <w:rPr>
          <w:rFonts w:ascii="Times New Roman" w:eastAsiaTheme="minorEastAsia" w:hAnsi="Times New Roman" w:cs="Times New Roman"/>
          <w:caps w:val="0"/>
          <w:noProof/>
          <w:kern w:val="0"/>
          <w:sz w:val="26"/>
          <w:szCs w:val="26"/>
          <w14:ligatures w14:val="none"/>
        </w:rPr>
      </w:pPr>
      <w:hyperlink w:anchor="_Toc154482681" w:history="1">
        <w:r w:rsidR="00C80845" w:rsidRPr="004E1871">
          <w:rPr>
            <w:rStyle w:val="Siuktni"/>
            <w:rFonts w:ascii="Times New Roman" w:hAnsi="Times New Roman" w:cs="Times New Roman"/>
            <w:noProof/>
            <w:sz w:val="26"/>
            <w:szCs w:val="26"/>
          </w:rPr>
          <w:t>DANH MỤC TỪ VIẾT TẮT</w:t>
        </w:r>
        <w:r w:rsidR="00C80845" w:rsidRPr="004E1871">
          <w:rPr>
            <w:rFonts w:ascii="Times New Roman" w:hAnsi="Times New Roman" w:cs="Times New Roman"/>
            <w:noProof/>
            <w:webHidden/>
            <w:sz w:val="26"/>
            <w:szCs w:val="26"/>
          </w:rPr>
          <w:tab/>
        </w:r>
        <w:r w:rsidR="00C80845" w:rsidRPr="004E1871">
          <w:rPr>
            <w:rFonts w:ascii="Times New Roman" w:hAnsi="Times New Roman" w:cs="Times New Roman"/>
            <w:noProof/>
            <w:webHidden/>
            <w:sz w:val="26"/>
            <w:szCs w:val="26"/>
          </w:rPr>
          <w:fldChar w:fldCharType="begin"/>
        </w:r>
        <w:r w:rsidR="00C80845" w:rsidRPr="004E1871">
          <w:rPr>
            <w:rFonts w:ascii="Times New Roman" w:hAnsi="Times New Roman" w:cs="Times New Roman"/>
            <w:noProof/>
            <w:webHidden/>
            <w:sz w:val="26"/>
            <w:szCs w:val="26"/>
          </w:rPr>
          <w:instrText xml:space="preserve"> PAGEREF _Toc154482681 \h </w:instrText>
        </w:r>
        <w:r w:rsidR="00C80845" w:rsidRPr="004E1871">
          <w:rPr>
            <w:rFonts w:ascii="Times New Roman" w:hAnsi="Times New Roman" w:cs="Times New Roman"/>
            <w:noProof/>
            <w:webHidden/>
            <w:sz w:val="26"/>
            <w:szCs w:val="26"/>
          </w:rPr>
        </w:r>
        <w:r w:rsidR="00C80845" w:rsidRPr="004E1871">
          <w:rPr>
            <w:rFonts w:ascii="Times New Roman" w:hAnsi="Times New Roman" w:cs="Times New Roman"/>
            <w:noProof/>
            <w:webHidden/>
            <w:sz w:val="26"/>
            <w:szCs w:val="26"/>
          </w:rPr>
          <w:fldChar w:fldCharType="separate"/>
        </w:r>
        <w:r w:rsidR="006D3028">
          <w:rPr>
            <w:rFonts w:ascii="Times New Roman" w:hAnsi="Times New Roman" w:cs="Times New Roman"/>
            <w:noProof/>
            <w:webHidden/>
            <w:sz w:val="26"/>
            <w:szCs w:val="26"/>
          </w:rPr>
          <w:t>4</w:t>
        </w:r>
        <w:r w:rsidR="00C80845" w:rsidRPr="004E1871">
          <w:rPr>
            <w:rFonts w:ascii="Times New Roman" w:hAnsi="Times New Roman" w:cs="Times New Roman"/>
            <w:noProof/>
            <w:webHidden/>
            <w:sz w:val="26"/>
            <w:szCs w:val="26"/>
          </w:rPr>
          <w:fldChar w:fldCharType="end"/>
        </w:r>
      </w:hyperlink>
    </w:p>
    <w:p w14:paraId="05AC0EBE" w14:textId="4F483F87" w:rsidR="00C80845" w:rsidRPr="004E1871" w:rsidRDefault="00000000" w:rsidP="004E1871">
      <w:pPr>
        <w:pStyle w:val="Mucluc1"/>
        <w:tabs>
          <w:tab w:val="right" w:leader="dot" w:pos="8777"/>
        </w:tabs>
        <w:spacing w:before="0" w:line="360" w:lineRule="auto"/>
        <w:rPr>
          <w:rFonts w:ascii="Times New Roman" w:eastAsiaTheme="minorEastAsia" w:hAnsi="Times New Roman" w:cs="Times New Roman"/>
          <w:caps w:val="0"/>
          <w:noProof/>
          <w:kern w:val="0"/>
          <w:sz w:val="26"/>
          <w:szCs w:val="26"/>
          <w14:ligatures w14:val="none"/>
        </w:rPr>
      </w:pPr>
      <w:hyperlink w:anchor="_Toc154482682" w:history="1">
        <w:r w:rsidR="00C80845" w:rsidRPr="004E1871">
          <w:rPr>
            <w:rStyle w:val="Siuktni"/>
            <w:rFonts w:ascii="Times New Roman" w:hAnsi="Times New Roman" w:cs="Times New Roman"/>
            <w:noProof/>
            <w:sz w:val="26"/>
            <w:szCs w:val="26"/>
          </w:rPr>
          <w:t>ĐẶT VẤN ĐỀ</w:t>
        </w:r>
        <w:r w:rsidR="00C80845" w:rsidRPr="004E1871">
          <w:rPr>
            <w:rFonts w:ascii="Times New Roman" w:hAnsi="Times New Roman" w:cs="Times New Roman"/>
            <w:noProof/>
            <w:webHidden/>
            <w:sz w:val="26"/>
            <w:szCs w:val="26"/>
          </w:rPr>
          <w:tab/>
        </w:r>
        <w:r w:rsidR="00C80845" w:rsidRPr="004E1871">
          <w:rPr>
            <w:rFonts w:ascii="Times New Roman" w:hAnsi="Times New Roman" w:cs="Times New Roman"/>
            <w:noProof/>
            <w:webHidden/>
            <w:sz w:val="26"/>
            <w:szCs w:val="26"/>
          </w:rPr>
          <w:fldChar w:fldCharType="begin"/>
        </w:r>
        <w:r w:rsidR="00C80845" w:rsidRPr="004E1871">
          <w:rPr>
            <w:rFonts w:ascii="Times New Roman" w:hAnsi="Times New Roman" w:cs="Times New Roman"/>
            <w:noProof/>
            <w:webHidden/>
            <w:sz w:val="26"/>
            <w:szCs w:val="26"/>
          </w:rPr>
          <w:instrText xml:space="preserve"> PAGEREF _Toc154482682 \h </w:instrText>
        </w:r>
        <w:r w:rsidR="00C80845" w:rsidRPr="004E1871">
          <w:rPr>
            <w:rFonts w:ascii="Times New Roman" w:hAnsi="Times New Roman" w:cs="Times New Roman"/>
            <w:noProof/>
            <w:webHidden/>
            <w:sz w:val="26"/>
            <w:szCs w:val="26"/>
          </w:rPr>
        </w:r>
        <w:r w:rsidR="00C80845" w:rsidRPr="004E1871">
          <w:rPr>
            <w:rFonts w:ascii="Times New Roman" w:hAnsi="Times New Roman" w:cs="Times New Roman"/>
            <w:noProof/>
            <w:webHidden/>
            <w:sz w:val="26"/>
            <w:szCs w:val="26"/>
          </w:rPr>
          <w:fldChar w:fldCharType="separate"/>
        </w:r>
        <w:r w:rsidR="006D3028">
          <w:rPr>
            <w:rFonts w:ascii="Times New Roman" w:hAnsi="Times New Roman" w:cs="Times New Roman"/>
            <w:noProof/>
            <w:webHidden/>
            <w:sz w:val="26"/>
            <w:szCs w:val="26"/>
          </w:rPr>
          <w:t>5</w:t>
        </w:r>
        <w:r w:rsidR="00C80845" w:rsidRPr="004E1871">
          <w:rPr>
            <w:rFonts w:ascii="Times New Roman" w:hAnsi="Times New Roman" w:cs="Times New Roman"/>
            <w:noProof/>
            <w:webHidden/>
            <w:sz w:val="26"/>
            <w:szCs w:val="26"/>
          </w:rPr>
          <w:fldChar w:fldCharType="end"/>
        </w:r>
      </w:hyperlink>
    </w:p>
    <w:p w14:paraId="34BE4187" w14:textId="7508BA8C" w:rsidR="00C80845" w:rsidRPr="004E1871" w:rsidRDefault="00000000" w:rsidP="004E1871">
      <w:pPr>
        <w:pStyle w:val="Mucluc1"/>
        <w:tabs>
          <w:tab w:val="right" w:leader="dot" w:pos="8777"/>
        </w:tabs>
        <w:spacing w:before="0" w:line="360" w:lineRule="auto"/>
        <w:rPr>
          <w:rFonts w:ascii="Times New Roman" w:eastAsiaTheme="minorEastAsia" w:hAnsi="Times New Roman" w:cs="Times New Roman"/>
          <w:caps w:val="0"/>
          <w:noProof/>
          <w:kern w:val="0"/>
          <w:sz w:val="26"/>
          <w:szCs w:val="26"/>
          <w14:ligatures w14:val="none"/>
        </w:rPr>
      </w:pPr>
      <w:hyperlink w:anchor="_Toc154482683" w:history="1">
        <w:r w:rsidR="00C80845" w:rsidRPr="004E1871">
          <w:rPr>
            <w:rStyle w:val="Siuktni"/>
            <w:rFonts w:ascii="Times New Roman" w:hAnsi="Times New Roman" w:cs="Times New Roman"/>
            <w:noProof/>
            <w:sz w:val="26"/>
            <w:szCs w:val="26"/>
          </w:rPr>
          <w:t>MỤC TIÊU NGHIÊN CỨU</w:t>
        </w:r>
        <w:r w:rsidR="00C80845" w:rsidRPr="004E1871">
          <w:rPr>
            <w:rFonts w:ascii="Times New Roman" w:hAnsi="Times New Roman" w:cs="Times New Roman"/>
            <w:noProof/>
            <w:webHidden/>
            <w:sz w:val="26"/>
            <w:szCs w:val="26"/>
          </w:rPr>
          <w:tab/>
        </w:r>
        <w:r w:rsidR="00C80845" w:rsidRPr="004E1871">
          <w:rPr>
            <w:rFonts w:ascii="Times New Roman" w:hAnsi="Times New Roman" w:cs="Times New Roman"/>
            <w:noProof/>
            <w:webHidden/>
            <w:sz w:val="26"/>
            <w:szCs w:val="26"/>
          </w:rPr>
          <w:fldChar w:fldCharType="begin"/>
        </w:r>
        <w:r w:rsidR="00C80845" w:rsidRPr="004E1871">
          <w:rPr>
            <w:rFonts w:ascii="Times New Roman" w:hAnsi="Times New Roman" w:cs="Times New Roman"/>
            <w:noProof/>
            <w:webHidden/>
            <w:sz w:val="26"/>
            <w:szCs w:val="26"/>
          </w:rPr>
          <w:instrText xml:space="preserve"> PAGEREF _Toc154482683 \h </w:instrText>
        </w:r>
        <w:r w:rsidR="00C80845" w:rsidRPr="004E1871">
          <w:rPr>
            <w:rFonts w:ascii="Times New Roman" w:hAnsi="Times New Roman" w:cs="Times New Roman"/>
            <w:noProof/>
            <w:webHidden/>
            <w:sz w:val="26"/>
            <w:szCs w:val="26"/>
          </w:rPr>
        </w:r>
        <w:r w:rsidR="00C80845" w:rsidRPr="004E1871">
          <w:rPr>
            <w:rFonts w:ascii="Times New Roman" w:hAnsi="Times New Roman" w:cs="Times New Roman"/>
            <w:noProof/>
            <w:webHidden/>
            <w:sz w:val="26"/>
            <w:szCs w:val="26"/>
          </w:rPr>
          <w:fldChar w:fldCharType="separate"/>
        </w:r>
        <w:r w:rsidR="006D3028">
          <w:rPr>
            <w:rFonts w:ascii="Times New Roman" w:hAnsi="Times New Roman" w:cs="Times New Roman"/>
            <w:noProof/>
            <w:webHidden/>
            <w:sz w:val="26"/>
            <w:szCs w:val="26"/>
          </w:rPr>
          <w:t>10</w:t>
        </w:r>
        <w:r w:rsidR="00C80845" w:rsidRPr="004E1871">
          <w:rPr>
            <w:rFonts w:ascii="Times New Roman" w:hAnsi="Times New Roman" w:cs="Times New Roman"/>
            <w:noProof/>
            <w:webHidden/>
            <w:sz w:val="26"/>
            <w:szCs w:val="26"/>
          </w:rPr>
          <w:fldChar w:fldCharType="end"/>
        </w:r>
      </w:hyperlink>
    </w:p>
    <w:p w14:paraId="01E49BDB" w14:textId="1D5F6A5B" w:rsidR="00C80845" w:rsidRPr="004E1871" w:rsidRDefault="00000000" w:rsidP="004E1871">
      <w:pPr>
        <w:pStyle w:val="Mucluc3"/>
        <w:tabs>
          <w:tab w:val="right" w:leader="dot" w:pos="8777"/>
        </w:tabs>
        <w:spacing w:line="360" w:lineRule="auto"/>
        <w:rPr>
          <w:rFonts w:ascii="Times New Roman" w:eastAsiaTheme="minorEastAsia" w:hAnsi="Times New Roman" w:cs="Times New Roman"/>
          <w:b/>
          <w:bCs/>
          <w:noProof/>
          <w:kern w:val="0"/>
          <w:sz w:val="26"/>
          <w:szCs w:val="26"/>
          <w14:ligatures w14:val="none"/>
        </w:rPr>
      </w:pPr>
      <w:hyperlink w:anchor="_Toc154482684" w:history="1">
        <w:r w:rsidR="00C80845" w:rsidRPr="004E1871">
          <w:rPr>
            <w:rStyle w:val="Siuktni"/>
            <w:rFonts w:ascii="Times New Roman" w:hAnsi="Times New Roman" w:cs="Times New Roman"/>
            <w:b/>
            <w:bCs/>
            <w:noProof/>
            <w:sz w:val="26"/>
            <w:szCs w:val="26"/>
          </w:rPr>
          <w:t>Mục tiêu tổng quát</w:t>
        </w:r>
        <w:r w:rsidR="00C80845" w:rsidRPr="004E1871">
          <w:rPr>
            <w:rFonts w:ascii="Times New Roman" w:hAnsi="Times New Roman" w:cs="Times New Roman"/>
            <w:b/>
            <w:bCs/>
            <w:noProof/>
            <w:webHidden/>
            <w:sz w:val="26"/>
            <w:szCs w:val="26"/>
          </w:rPr>
          <w:tab/>
        </w:r>
        <w:r w:rsidR="00C80845" w:rsidRPr="004E1871">
          <w:rPr>
            <w:rFonts w:ascii="Times New Roman" w:hAnsi="Times New Roman" w:cs="Times New Roman"/>
            <w:b/>
            <w:bCs/>
            <w:noProof/>
            <w:webHidden/>
            <w:sz w:val="26"/>
            <w:szCs w:val="26"/>
          </w:rPr>
          <w:fldChar w:fldCharType="begin"/>
        </w:r>
        <w:r w:rsidR="00C80845" w:rsidRPr="004E1871">
          <w:rPr>
            <w:rFonts w:ascii="Times New Roman" w:hAnsi="Times New Roman" w:cs="Times New Roman"/>
            <w:b/>
            <w:bCs/>
            <w:noProof/>
            <w:webHidden/>
            <w:sz w:val="26"/>
            <w:szCs w:val="26"/>
          </w:rPr>
          <w:instrText xml:space="preserve"> PAGEREF _Toc154482684 \h </w:instrText>
        </w:r>
        <w:r w:rsidR="00C80845" w:rsidRPr="004E1871">
          <w:rPr>
            <w:rFonts w:ascii="Times New Roman" w:hAnsi="Times New Roman" w:cs="Times New Roman"/>
            <w:b/>
            <w:bCs/>
            <w:noProof/>
            <w:webHidden/>
            <w:sz w:val="26"/>
            <w:szCs w:val="26"/>
          </w:rPr>
        </w:r>
        <w:r w:rsidR="00C80845" w:rsidRPr="004E1871">
          <w:rPr>
            <w:rFonts w:ascii="Times New Roman" w:hAnsi="Times New Roman" w:cs="Times New Roman"/>
            <w:b/>
            <w:bCs/>
            <w:noProof/>
            <w:webHidden/>
            <w:sz w:val="26"/>
            <w:szCs w:val="26"/>
          </w:rPr>
          <w:fldChar w:fldCharType="separate"/>
        </w:r>
        <w:r w:rsidR="006D3028">
          <w:rPr>
            <w:rFonts w:ascii="Times New Roman" w:hAnsi="Times New Roman" w:cs="Times New Roman"/>
            <w:b/>
            <w:bCs/>
            <w:noProof/>
            <w:webHidden/>
            <w:sz w:val="26"/>
            <w:szCs w:val="26"/>
          </w:rPr>
          <w:t>10</w:t>
        </w:r>
        <w:r w:rsidR="00C80845" w:rsidRPr="004E1871">
          <w:rPr>
            <w:rFonts w:ascii="Times New Roman" w:hAnsi="Times New Roman" w:cs="Times New Roman"/>
            <w:b/>
            <w:bCs/>
            <w:noProof/>
            <w:webHidden/>
            <w:sz w:val="26"/>
            <w:szCs w:val="26"/>
          </w:rPr>
          <w:fldChar w:fldCharType="end"/>
        </w:r>
      </w:hyperlink>
    </w:p>
    <w:p w14:paraId="3A3BE2CC" w14:textId="73B9D067" w:rsidR="00C80845" w:rsidRPr="004E1871" w:rsidRDefault="00000000" w:rsidP="004E1871">
      <w:pPr>
        <w:pStyle w:val="Mucluc3"/>
        <w:tabs>
          <w:tab w:val="right" w:leader="dot" w:pos="8777"/>
        </w:tabs>
        <w:spacing w:line="360" w:lineRule="auto"/>
        <w:rPr>
          <w:rFonts w:ascii="Times New Roman" w:eastAsiaTheme="minorEastAsia" w:hAnsi="Times New Roman" w:cs="Times New Roman"/>
          <w:b/>
          <w:bCs/>
          <w:noProof/>
          <w:kern w:val="0"/>
          <w:sz w:val="26"/>
          <w:szCs w:val="26"/>
          <w14:ligatures w14:val="none"/>
        </w:rPr>
      </w:pPr>
      <w:hyperlink w:anchor="_Toc154482685" w:history="1">
        <w:r w:rsidR="00C80845" w:rsidRPr="004E1871">
          <w:rPr>
            <w:rStyle w:val="Siuktni"/>
            <w:rFonts w:ascii="Times New Roman" w:hAnsi="Times New Roman" w:cs="Times New Roman"/>
            <w:b/>
            <w:bCs/>
            <w:noProof/>
            <w:sz w:val="26"/>
            <w:szCs w:val="26"/>
          </w:rPr>
          <w:t>Mục tiêu cụ thể</w:t>
        </w:r>
        <w:r w:rsidR="00C80845" w:rsidRPr="004E1871">
          <w:rPr>
            <w:rFonts w:ascii="Times New Roman" w:hAnsi="Times New Roman" w:cs="Times New Roman"/>
            <w:b/>
            <w:bCs/>
            <w:noProof/>
            <w:webHidden/>
            <w:sz w:val="26"/>
            <w:szCs w:val="26"/>
          </w:rPr>
          <w:tab/>
        </w:r>
        <w:r w:rsidR="00C80845" w:rsidRPr="004E1871">
          <w:rPr>
            <w:rFonts w:ascii="Times New Roman" w:hAnsi="Times New Roman" w:cs="Times New Roman"/>
            <w:b/>
            <w:bCs/>
            <w:noProof/>
            <w:webHidden/>
            <w:sz w:val="26"/>
            <w:szCs w:val="26"/>
          </w:rPr>
          <w:fldChar w:fldCharType="begin"/>
        </w:r>
        <w:r w:rsidR="00C80845" w:rsidRPr="004E1871">
          <w:rPr>
            <w:rFonts w:ascii="Times New Roman" w:hAnsi="Times New Roman" w:cs="Times New Roman"/>
            <w:b/>
            <w:bCs/>
            <w:noProof/>
            <w:webHidden/>
            <w:sz w:val="26"/>
            <w:szCs w:val="26"/>
          </w:rPr>
          <w:instrText xml:space="preserve"> PAGEREF _Toc154482685 \h </w:instrText>
        </w:r>
        <w:r w:rsidR="00C80845" w:rsidRPr="004E1871">
          <w:rPr>
            <w:rFonts w:ascii="Times New Roman" w:hAnsi="Times New Roman" w:cs="Times New Roman"/>
            <w:b/>
            <w:bCs/>
            <w:noProof/>
            <w:webHidden/>
            <w:sz w:val="26"/>
            <w:szCs w:val="26"/>
          </w:rPr>
        </w:r>
        <w:r w:rsidR="00C80845" w:rsidRPr="004E1871">
          <w:rPr>
            <w:rFonts w:ascii="Times New Roman" w:hAnsi="Times New Roman" w:cs="Times New Roman"/>
            <w:b/>
            <w:bCs/>
            <w:noProof/>
            <w:webHidden/>
            <w:sz w:val="26"/>
            <w:szCs w:val="26"/>
          </w:rPr>
          <w:fldChar w:fldCharType="separate"/>
        </w:r>
        <w:r w:rsidR="006D3028">
          <w:rPr>
            <w:rFonts w:ascii="Times New Roman" w:hAnsi="Times New Roman" w:cs="Times New Roman"/>
            <w:b/>
            <w:bCs/>
            <w:noProof/>
            <w:webHidden/>
            <w:sz w:val="26"/>
            <w:szCs w:val="26"/>
          </w:rPr>
          <w:t>10</w:t>
        </w:r>
        <w:r w:rsidR="00C80845" w:rsidRPr="004E1871">
          <w:rPr>
            <w:rFonts w:ascii="Times New Roman" w:hAnsi="Times New Roman" w:cs="Times New Roman"/>
            <w:b/>
            <w:bCs/>
            <w:noProof/>
            <w:webHidden/>
            <w:sz w:val="26"/>
            <w:szCs w:val="26"/>
          </w:rPr>
          <w:fldChar w:fldCharType="end"/>
        </w:r>
      </w:hyperlink>
    </w:p>
    <w:p w14:paraId="26787578" w14:textId="692ABFB6" w:rsidR="00C80845" w:rsidRPr="004E1871" w:rsidRDefault="00000000" w:rsidP="004E1871">
      <w:pPr>
        <w:pStyle w:val="Mucluc1"/>
        <w:tabs>
          <w:tab w:val="right" w:leader="dot" w:pos="8777"/>
        </w:tabs>
        <w:spacing w:before="0" w:line="360" w:lineRule="auto"/>
        <w:rPr>
          <w:rFonts w:ascii="Times New Roman" w:eastAsiaTheme="minorEastAsia" w:hAnsi="Times New Roman" w:cs="Times New Roman"/>
          <w:caps w:val="0"/>
          <w:noProof/>
          <w:kern w:val="0"/>
          <w:sz w:val="26"/>
          <w:szCs w:val="26"/>
          <w14:ligatures w14:val="none"/>
        </w:rPr>
      </w:pPr>
      <w:hyperlink w:anchor="_Toc154482686" w:history="1">
        <w:r w:rsidR="00C80845" w:rsidRPr="004E1871">
          <w:rPr>
            <w:rStyle w:val="Siuktni"/>
            <w:rFonts w:ascii="Times New Roman" w:hAnsi="Times New Roman" w:cs="Times New Roman"/>
            <w:noProof/>
            <w:sz w:val="26"/>
            <w:szCs w:val="26"/>
          </w:rPr>
          <w:t>CHƯƠNG I</w:t>
        </w:r>
        <w:r w:rsidR="004E1871">
          <w:rPr>
            <w:rStyle w:val="Siuktni"/>
            <w:rFonts w:ascii="Times New Roman" w:hAnsi="Times New Roman" w:cs="Times New Roman"/>
            <w:noProof/>
            <w:sz w:val="26"/>
            <w:szCs w:val="26"/>
          </w:rPr>
          <w:t>: TỔNG QUAN NGHIÊN CỨU</w:t>
        </w:r>
        <w:r w:rsidR="00C80845" w:rsidRPr="004E1871">
          <w:rPr>
            <w:rFonts w:ascii="Times New Roman" w:hAnsi="Times New Roman" w:cs="Times New Roman"/>
            <w:noProof/>
            <w:webHidden/>
            <w:sz w:val="26"/>
            <w:szCs w:val="26"/>
          </w:rPr>
          <w:tab/>
        </w:r>
        <w:r w:rsidR="00C80845" w:rsidRPr="004E1871">
          <w:rPr>
            <w:rFonts w:ascii="Times New Roman" w:hAnsi="Times New Roman" w:cs="Times New Roman"/>
            <w:noProof/>
            <w:webHidden/>
            <w:sz w:val="26"/>
            <w:szCs w:val="26"/>
          </w:rPr>
          <w:fldChar w:fldCharType="begin"/>
        </w:r>
        <w:r w:rsidR="00C80845" w:rsidRPr="004E1871">
          <w:rPr>
            <w:rFonts w:ascii="Times New Roman" w:hAnsi="Times New Roman" w:cs="Times New Roman"/>
            <w:noProof/>
            <w:webHidden/>
            <w:sz w:val="26"/>
            <w:szCs w:val="26"/>
          </w:rPr>
          <w:instrText xml:space="preserve"> PAGEREF _Toc154482686 \h </w:instrText>
        </w:r>
        <w:r w:rsidR="00C80845" w:rsidRPr="004E1871">
          <w:rPr>
            <w:rFonts w:ascii="Times New Roman" w:hAnsi="Times New Roman" w:cs="Times New Roman"/>
            <w:noProof/>
            <w:webHidden/>
            <w:sz w:val="26"/>
            <w:szCs w:val="26"/>
          </w:rPr>
        </w:r>
        <w:r w:rsidR="00C80845" w:rsidRPr="004E1871">
          <w:rPr>
            <w:rFonts w:ascii="Times New Roman" w:hAnsi="Times New Roman" w:cs="Times New Roman"/>
            <w:noProof/>
            <w:webHidden/>
            <w:sz w:val="26"/>
            <w:szCs w:val="26"/>
          </w:rPr>
          <w:fldChar w:fldCharType="separate"/>
        </w:r>
        <w:r w:rsidR="006D3028">
          <w:rPr>
            <w:rFonts w:ascii="Times New Roman" w:hAnsi="Times New Roman" w:cs="Times New Roman"/>
            <w:noProof/>
            <w:webHidden/>
            <w:sz w:val="26"/>
            <w:szCs w:val="26"/>
          </w:rPr>
          <w:t>11</w:t>
        </w:r>
        <w:r w:rsidR="00C80845" w:rsidRPr="004E1871">
          <w:rPr>
            <w:rFonts w:ascii="Times New Roman" w:hAnsi="Times New Roman" w:cs="Times New Roman"/>
            <w:noProof/>
            <w:webHidden/>
            <w:sz w:val="26"/>
            <w:szCs w:val="26"/>
          </w:rPr>
          <w:fldChar w:fldCharType="end"/>
        </w:r>
      </w:hyperlink>
    </w:p>
    <w:p w14:paraId="763F4067" w14:textId="14EB2963" w:rsidR="00C80845" w:rsidRPr="004E1871" w:rsidRDefault="00000000" w:rsidP="004E1871">
      <w:pPr>
        <w:pStyle w:val="Mucluc2"/>
        <w:tabs>
          <w:tab w:val="left" w:pos="660"/>
          <w:tab w:val="right" w:leader="dot" w:pos="8777"/>
        </w:tabs>
        <w:spacing w:before="0" w:line="360" w:lineRule="auto"/>
        <w:rPr>
          <w:rFonts w:ascii="Times New Roman" w:eastAsiaTheme="minorEastAsia" w:hAnsi="Times New Roman" w:cs="Times New Roman"/>
          <w:noProof/>
          <w:kern w:val="0"/>
          <w:sz w:val="26"/>
          <w:szCs w:val="26"/>
          <w14:ligatures w14:val="none"/>
        </w:rPr>
      </w:pPr>
      <w:hyperlink w:anchor="_Toc154482687" w:history="1">
        <w:r w:rsidR="00C80845" w:rsidRPr="004E1871">
          <w:rPr>
            <w:rStyle w:val="Siuktni"/>
            <w:rFonts w:ascii="Times New Roman" w:hAnsi="Times New Roman" w:cs="Times New Roman"/>
            <w:noProof/>
            <w:sz w:val="26"/>
            <w:szCs w:val="26"/>
          </w:rPr>
          <w:t>1.1.</w:t>
        </w:r>
        <w:r w:rsidR="00C80845" w:rsidRPr="004E1871">
          <w:rPr>
            <w:rFonts w:ascii="Times New Roman" w:eastAsiaTheme="minorEastAsia" w:hAnsi="Times New Roman" w:cs="Times New Roman"/>
            <w:noProof/>
            <w:kern w:val="0"/>
            <w:sz w:val="26"/>
            <w:szCs w:val="26"/>
            <w14:ligatures w14:val="none"/>
          </w:rPr>
          <w:tab/>
        </w:r>
        <w:r w:rsidR="00C80845" w:rsidRPr="004E1871">
          <w:rPr>
            <w:rStyle w:val="Siuktni"/>
            <w:rFonts w:ascii="Times New Roman" w:hAnsi="Times New Roman" w:cs="Times New Roman"/>
            <w:noProof/>
            <w:sz w:val="26"/>
            <w:szCs w:val="26"/>
          </w:rPr>
          <w:t>Khái niệm Điều dưỡng</w:t>
        </w:r>
        <w:r w:rsidR="00C80845" w:rsidRPr="004E1871">
          <w:rPr>
            <w:rFonts w:ascii="Times New Roman" w:hAnsi="Times New Roman" w:cs="Times New Roman"/>
            <w:noProof/>
            <w:webHidden/>
            <w:sz w:val="26"/>
            <w:szCs w:val="26"/>
          </w:rPr>
          <w:tab/>
        </w:r>
        <w:r w:rsidR="00C80845" w:rsidRPr="004E1871">
          <w:rPr>
            <w:rFonts w:ascii="Times New Roman" w:hAnsi="Times New Roman" w:cs="Times New Roman"/>
            <w:noProof/>
            <w:webHidden/>
            <w:sz w:val="26"/>
            <w:szCs w:val="26"/>
          </w:rPr>
          <w:fldChar w:fldCharType="begin"/>
        </w:r>
        <w:r w:rsidR="00C80845" w:rsidRPr="004E1871">
          <w:rPr>
            <w:rFonts w:ascii="Times New Roman" w:hAnsi="Times New Roman" w:cs="Times New Roman"/>
            <w:noProof/>
            <w:webHidden/>
            <w:sz w:val="26"/>
            <w:szCs w:val="26"/>
          </w:rPr>
          <w:instrText xml:space="preserve"> PAGEREF _Toc154482687 \h </w:instrText>
        </w:r>
        <w:r w:rsidR="00C80845" w:rsidRPr="004E1871">
          <w:rPr>
            <w:rFonts w:ascii="Times New Roman" w:hAnsi="Times New Roman" w:cs="Times New Roman"/>
            <w:noProof/>
            <w:webHidden/>
            <w:sz w:val="26"/>
            <w:szCs w:val="26"/>
          </w:rPr>
        </w:r>
        <w:r w:rsidR="00C80845" w:rsidRPr="004E1871">
          <w:rPr>
            <w:rFonts w:ascii="Times New Roman" w:hAnsi="Times New Roman" w:cs="Times New Roman"/>
            <w:noProof/>
            <w:webHidden/>
            <w:sz w:val="26"/>
            <w:szCs w:val="26"/>
          </w:rPr>
          <w:fldChar w:fldCharType="separate"/>
        </w:r>
        <w:r w:rsidR="006D3028">
          <w:rPr>
            <w:rFonts w:ascii="Times New Roman" w:hAnsi="Times New Roman" w:cs="Times New Roman"/>
            <w:noProof/>
            <w:webHidden/>
            <w:sz w:val="26"/>
            <w:szCs w:val="26"/>
          </w:rPr>
          <w:t>11</w:t>
        </w:r>
        <w:r w:rsidR="00C80845" w:rsidRPr="004E1871">
          <w:rPr>
            <w:rFonts w:ascii="Times New Roman" w:hAnsi="Times New Roman" w:cs="Times New Roman"/>
            <w:noProof/>
            <w:webHidden/>
            <w:sz w:val="26"/>
            <w:szCs w:val="26"/>
          </w:rPr>
          <w:fldChar w:fldCharType="end"/>
        </w:r>
      </w:hyperlink>
    </w:p>
    <w:p w14:paraId="73969804" w14:textId="2DA9FC36" w:rsidR="00C80845" w:rsidRPr="004E1871" w:rsidRDefault="00000000" w:rsidP="004E1871">
      <w:pPr>
        <w:pStyle w:val="Mucluc2"/>
        <w:tabs>
          <w:tab w:val="left" w:pos="660"/>
          <w:tab w:val="right" w:leader="dot" w:pos="8777"/>
        </w:tabs>
        <w:spacing w:before="0" w:line="360" w:lineRule="auto"/>
        <w:rPr>
          <w:rFonts w:ascii="Times New Roman" w:eastAsiaTheme="minorEastAsia" w:hAnsi="Times New Roman" w:cs="Times New Roman"/>
          <w:noProof/>
          <w:kern w:val="0"/>
          <w:sz w:val="26"/>
          <w:szCs w:val="26"/>
          <w14:ligatures w14:val="none"/>
        </w:rPr>
      </w:pPr>
      <w:hyperlink w:anchor="_Toc154482688" w:history="1">
        <w:r w:rsidR="00C80845" w:rsidRPr="004E1871">
          <w:rPr>
            <w:rStyle w:val="Siuktni"/>
            <w:rFonts w:ascii="Times New Roman" w:hAnsi="Times New Roman" w:cs="Times New Roman"/>
            <w:noProof/>
            <w:sz w:val="26"/>
            <w:szCs w:val="26"/>
          </w:rPr>
          <w:t>1.2.</w:t>
        </w:r>
        <w:r w:rsidR="00C80845" w:rsidRPr="004E1871">
          <w:rPr>
            <w:rFonts w:ascii="Times New Roman" w:eastAsiaTheme="minorEastAsia" w:hAnsi="Times New Roman" w:cs="Times New Roman"/>
            <w:noProof/>
            <w:kern w:val="0"/>
            <w:sz w:val="26"/>
            <w:szCs w:val="26"/>
            <w14:ligatures w14:val="none"/>
          </w:rPr>
          <w:tab/>
        </w:r>
        <w:r w:rsidR="00C80845" w:rsidRPr="004E1871">
          <w:rPr>
            <w:rStyle w:val="Siuktni"/>
            <w:rFonts w:ascii="Times New Roman" w:hAnsi="Times New Roman" w:cs="Times New Roman"/>
            <w:noProof/>
            <w:sz w:val="26"/>
            <w:szCs w:val="26"/>
          </w:rPr>
          <w:t>Khái niệm Thái độ</w:t>
        </w:r>
        <w:r w:rsidR="00C80845" w:rsidRPr="004E1871">
          <w:rPr>
            <w:rFonts w:ascii="Times New Roman" w:hAnsi="Times New Roman" w:cs="Times New Roman"/>
            <w:noProof/>
            <w:webHidden/>
            <w:sz w:val="26"/>
            <w:szCs w:val="26"/>
          </w:rPr>
          <w:tab/>
        </w:r>
        <w:r w:rsidR="00C80845" w:rsidRPr="004E1871">
          <w:rPr>
            <w:rFonts w:ascii="Times New Roman" w:hAnsi="Times New Roman" w:cs="Times New Roman"/>
            <w:noProof/>
            <w:webHidden/>
            <w:sz w:val="26"/>
            <w:szCs w:val="26"/>
          </w:rPr>
          <w:fldChar w:fldCharType="begin"/>
        </w:r>
        <w:r w:rsidR="00C80845" w:rsidRPr="004E1871">
          <w:rPr>
            <w:rFonts w:ascii="Times New Roman" w:hAnsi="Times New Roman" w:cs="Times New Roman"/>
            <w:noProof/>
            <w:webHidden/>
            <w:sz w:val="26"/>
            <w:szCs w:val="26"/>
          </w:rPr>
          <w:instrText xml:space="preserve"> PAGEREF _Toc154482688 \h </w:instrText>
        </w:r>
        <w:r w:rsidR="00C80845" w:rsidRPr="004E1871">
          <w:rPr>
            <w:rFonts w:ascii="Times New Roman" w:hAnsi="Times New Roman" w:cs="Times New Roman"/>
            <w:noProof/>
            <w:webHidden/>
            <w:sz w:val="26"/>
            <w:szCs w:val="26"/>
          </w:rPr>
        </w:r>
        <w:r w:rsidR="00C80845" w:rsidRPr="004E1871">
          <w:rPr>
            <w:rFonts w:ascii="Times New Roman" w:hAnsi="Times New Roman" w:cs="Times New Roman"/>
            <w:noProof/>
            <w:webHidden/>
            <w:sz w:val="26"/>
            <w:szCs w:val="26"/>
          </w:rPr>
          <w:fldChar w:fldCharType="separate"/>
        </w:r>
        <w:r w:rsidR="006D3028">
          <w:rPr>
            <w:rFonts w:ascii="Times New Roman" w:hAnsi="Times New Roman" w:cs="Times New Roman"/>
            <w:noProof/>
            <w:webHidden/>
            <w:sz w:val="26"/>
            <w:szCs w:val="26"/>
          </w:rPr>
          <w:t>12</w:t>
        </w:r>
        <w:r w:rsidR="00C80845" w:rsidRPr="004E1871">
          <w:rPr>
            <w:rFonts w:ascii="Times New Roman" w:hAnsi="Times New Roman" w:cs="Times New Roman"/>
            <w:noProof/>
            <w:webHidden/>
            <w:sz w:val="26"/>
            <w:szCs w:val="26"/>
          </w:rPr>
          <w:fldChar w:fldCharType="end"/>
        </w:r>
      </w:hyperlink>
    </w:p>
    <w:p w14:paraId="7352C12B" w14:textId="6AD1E55F" w:rsidR="00C80845" w:rsidRPr="004E1871" w:rsidRDefault="00000000" w:rsidP="004E1871">
      <w:pPr>
        <w:pStyle w:val="Mucluc2"/>
        <w:tabs>
          <w:tab w:val="left" w:pos="660"/>
          <w:tab w:val="right" w:leader="dot" w:pos="8777"/>
        </w:tabs>
        <w:spacing w:before="0" w:line="360" w:lineRule="auto"/>
        <w:rPr>
          <w:rFonts w:ascii="Times New Roman" w:eastAsiaTheme="minorEastAsia" w:hAnsi="Times New Roman" w:cs="Times New Roman"/>
          <w:noProof/>
          <w:kern w:val="0"/>
          <w:sz w:val="26"/>
          <w:szCs w:val="26"/>
          <w14:ligatures w14:val="none"/>
        </w:rPr>
      </w:pPr>
      <w:hyperlink w:anchor="_Toc154482689" w:history="1">
        <w:r w:rsidR="00C80845" w:rsidRPr="004E1871">
          <w:rPr>
            <w:rStyle w:val="Siuktni"/>
            <w:rFonts w:ascii="Times New Roman" w:hAnsi="Times New Roman" w:cs="Times New Roman"/>
            <w:noProof/>
            <w:sz w:val="26"/>
            <w:szCs w:val="26"/>
          </w:rPr>
          <w:t>1.3.</w:t>
        </w:r>
        <w:r w:rsidR="00C80845" w:rsidRPr="004E1871">
          <w:rPr>
            <w:rFonts w:ascii="Times New Roman" w:eastAsiaTheme="minorEastAsia" w:hAnsi="Times New Roman" w:cs="Times New Roman"/>
            <w:noProof/>
            <w:kern w:val="0"/>
            <w:sz w:val="26"/>
            <w:szCs w:val="26"/>
            <w14:ligatures w14:val="none"/>
          </w:rPr>
          <w:tab/>
        </w:r>
        <w:r w:rsidR="00C80845" w:rsidRPr="004E1871">
          <w:rPr>
            <w:rStyle w:val="Siuktni"/>
            <w:rFonts w:ascii="Times New Roman" w:hAnsi="Times New Roman" w:cs="Times New Roman"/>
            <w:noProof/>
            <w:sz w:val="26"/>
            <w:szCs w:val="26"/>
          </w:rPr>
          <w:t>Khái niệm Nghiên cứu khoa học</w:t>
        </w:r>
        <w:r w:rsidR="00C80845" w:rsidRPr="004E1871">
          <w:rPr>
            <w:rFonts w:ascii="Times New Roman" w:hAnsi="Times New Roman" w:cs="Times New Roman"/>
            <w:noProof/>
            <w:webHidden/>
            <w:sz w:val="26"/>
            <w:szCs w:val="26"/>
          </w:rPr>
          <w:tab/>
        </w:r>
        <w:r w:rsidR="00C80845" w:rsidRPr="004E1871">
          <w:rPr>
            <w:rFonts w:ascii="Times New Roman" w:hAnsi="Times New Roman" w:cs="Times New Roman"/>
            <w:noProof/>
            <w:webHidden/>
            <w:sz w:val="26"/>
            <w:szCs w:val="26"/>
          </w:rPr>
          <w:fldChar w:fldCharType="begin"/>
        </w:r>
        <w:r w:rsidR="00C80845" w:rsidRPr="004E1871">
          <w:rPr>
            <w:rFonts w:ascii="Times New Roman" w:hAnsi="Times New Roman" w:cs="Times New Roman"/>
            <w:noProof/>
            <w:webHidden/>
            <w:sz w:val="26"/>
            <w:szCs w:val="26"/>
          </w:rPr>
          <w:instrText xml:space="preserve"> PAGEREF _Toc154482689 \h </w:instrText>
        </w:r>
        <w:r w:rsidR="00C80845" w:rsidRPr="004E1871">
          <w:rPr>
            <w:rFonts w:ascii="Times New Roman" w:hAnsi="Times New Roman" w:cs="Times New Roman"/>
            <w:noProof/>
            <w:webHidden/>
            <w:sz w:val="26"/>
            <w:szCs w:val="26"/>
          </w:rPr>
        </w:r>
        <w:r w:rsidR="00C80845" w:rsidRPr="004E1871">
          <w:rPr>
            <w:rFonts w:ascii="Times New Roman" w:hAnsi="Times New Roman" w:cs="Times New Roman"/>
            <w:noProof/>
            <w:webHidden/>
            <w:sz w:val="26"/>
            <w:szCs w:val="26"/>
          </w:rPr>
          <w:fldChar w:fldCharType="separate"/>
        </w:r>
        <w:r w:rsidR="006D3028">
          <w:rPr>
            <w:rFonts w:ascii="Times New Roman" w:hAnsi="Times New Roman" w:cs="Times New Roman"/>
            <w:noProof/>
            <w:webHidden/>
            <w:sz w:val="26"/>
            <w:szCs w:val="26"/>
          </w:rPr>
          <w:t>13</w:t>
        </w:r>
        <w:r w:rsidR="00C80845" w:rsidRPr="004E1871">
          <w:rPr>
            <w:rFonts w:ascii="Times New Roman" w:hAnsi="Times New Roman" w:cs="Times New Roman"/>
            <w:noProof/>
            <w:webHidden/>
            <w:sz w:val="26"/>
            <w:szCs w:val="26"/>
          </w:rPr>
          <w:fldChar w:fldCharType="end"/>
        </w:r>
      </w:hyperlink>
    </w:p>
    <w:p w14:paraId="48C9883B" w14:textId="2DC4A363" w:rsidR="00C80845" w:rsidRPr="004E1871" w:rsidRDefault="00000000" w:rsidP="004E1871">
      <w:pPr>
        <w:pStyle w:val="Mucluc3"/>
        <w:tabs>
          <w:tab w:val="left" w:pos="1100"/>
          <w:tab w:val="right" w:leader="dot" w:pos="8777"/>
        </w:tabs>
        <w:spacing w:line="360" w:lineRule="auto"/>
        <w:rPr>
          <w:rFonts w:ascii="Times New Roman" w:eastAsiaTheme="minorEastAsia" w:hAnsi="Times New Roman" w:cs="Times New Roman"/>
          <w:b/>
          <w:bCs/>
          <w:noProof/>
          <w:kern w:val="0"/>
          <w:sz w:val="26"/>
          <w:szCs w:val="26"/>
          <w14:ligatures w14:val="none"/>
        </w:rPr>
      </w:pPr>
      <w:hyperlink w:anchor="_Toc154482690" w:history="1">
        <w:r w:rsidR="00C80845" w:rsidRPr="004E1871">
          <w:rPr>
            <w:rStyle w:val="Siuktni"/>
            <w:rFonts w:ascii="Times New Roman" w:hAnsi="Times New Roman" w:cs="Times New Roman"/>
            <w:b/>
            <w:bCs/>
            <w:i/>
            <w:iCs/>
            <w:noProof/>
            <w:sz w:val="26"/>
            <w:szCs w:val="26"/>
          </w:rPr>
          <w:t>1.3.1.</w:t>
        </w:r>
        <w:r w:rsidR="00C80845" w:rsidRPr="004E1871">
          <w:rPr>
            <w:rFonts w:ascii="Times New Roman" w:eastAsiaTheme="minorEastAsia" w:hAnsi="Times New Roman" w:cs="Times New Roman"/>
            <w:b/>
            <w:bCs/>
            <w:noProof/>
            <w:kern w:val="0"/>
            <w:sz w:val="26"/>
            <w:szCs w:val="26"/>
            <w14:ligatures w14:val="none"/>
          </w:rPr>
          <w:tab/>
        </w:r>
        <w:r w:rsidR="00C80845" w:rsidRPr="004E1871">
          <w:rPr>
            <w:rStyle w:val="Siuktni"/>
            <w:rFonts w:ascii="Times New Roman" w:hAnsi="Times New Roman" w:cs="Times New Roman"/>
            <w:b/>
            <w:bCs/>
            <w:i/>
            <w:iCs/>
            <w:noProof/>
            <w:sz w:val="26"/>
            <w:szCs w:val="26"/>
          </w:rPr>
          <w:t>Khái niệm</w:t>
        </w:r>
        <w:r w:rsidR="00C80845" w:rsidRPr="004E1871">
          <w:rPr>
            <w:rFonts w:ascii="Times New Roman" w:hAnsi="Times New Roman" w:cs="Times New Roman"/>
            <w:b/>
            <w:bCs/>
            <w:noProof/>
            <w:webHidden/>
            <w:sz w:val="26"/>
            <w:szCs w:val="26"/>
          </w:rPr>
          <w:tab/>
        </w:r>
        <w:r w:rsidR="00C80845" w:rsidRPr="004E1871">
          <w:rPr>
            <w:rFonts w:ascii="Times New Roman" w:hAnsi="Times New Roman" w:cs="Times New Roman"/>
            <w:b/>
            <w:bCs/>
            <w:noProof/>
            <w:webHidden/>
            <w:sz w:val="26"/>
            <w:szCs w:val="26"/>
          </w:rPr>
          <w:fldChar w:fldCharType="begin"/>
        </w:r>
        <w:r w:rsidR="00C80845" w:rsidRPr="004E1871">
          <w:rPr>
            <w:rFonts w:ascii="Times New Roman" w:hAnsi="Times New Roman" w:cs="Times New Roman"/>
            <w:b/>
            <w:bCs/>
            <w:noProof/>
            <w:webHidden/>
            <w:sz w:val="26"/>
            <w:szCs w:val="26"/>
          </w:rPr>
          <w:instrText xml:space="preserve"> PAGEREF _Toc154482690 \h </w:instrText>
        </w:r>
        <w:r w:rsidR="00C80845" w:rsidRPr="004E1871">
          <w:rPr>
            <w:rFonts w:ascii="Times New Roman" w:hAnsi="Times New Roman" w:cs="Times New Roman"/>
            <w:b/>
            <w:bCs/>
            <w:noProof/>
            <w:webHidden/>
            <w:sz w:val="26"/>
            <w:szCs w:val="26"/>
          </w:rPr>
        </w:r>
        <w:r w:rsidR="00C80845" w:rsidRPr="004E1871">
          <w:rPr>
            <w:rFonts w:ascii="Times New Roman" w:hAnsi="Times New Roman" w:cs="Times New Roman"/>
            <w:b/>
            <w:bCs/>
            <w:noProof/>
            <w:webHidden/>
            <w:sz w:val="26"/>
            <w:szCs w:val="26"/>
          </w:rPr>
          <w:fldChar w:fldCharType="separate"/>
        </w:r>
        <w:r w:rsidR="006D3028">
          <w:rPr>
            <w:rFonts w:ascii="Times New Roman" w:hAnsi="Times New Roman" w:cs="Times New Roman"/>
            <w:b/>
            <w:bCs/>
            <w:noProof/>
            <w:webHidden/>
            <w:sz w:val="26"/>
            <w:szCs w:val="26"/>
          </w:rPr>
          <w:t>13</w:t>
        </w:r>
        <w:r w:rsidR="00C80845" w:rsidRPr="004E1871">
          <w:rPr>
            <w:rFonts w:ascii="Times New Roman" w:hAnsi="Times New Roman" w:cs="Times New Roman"/>
            <w:b/>
            <w:bCs/>
            <w:noProof/>
            <w:webHidden/>
            <w:sz w:val="26"/>
            <w:szCs w:val="26"/>
          </w:rPr>
          <w:fldChar w:fldCharType="end"/>
        </w:r>
      </w:hyperlink>
    </w:p>
    <w:p w14:paraId="767C11C7" w14:textId="44B94F01" w:rsidR="00C80845" w:rsidRPr="004E1871" w:rsidRDefault="00000000" w:rsidP="004E1871">
      <w:pPr>
        <w:pStyle w:val="Mucluc3"/>
        <w:tabs>
          <w:tab w:val="left" w:pos="1100"/>
          <w:tab w:val="right" w:leader="dot" w:pos="8777"/>
        </w:tabs>
        <w:spacing w:line="360" w:lineRule="auto"/>
        <w:rPr>
          <w:rFonts w:ascii="Times New Roman" w:eastAsiaTheme="minorEastAsia" w:hAnsi="Times New Roman" w:cs="Times New Roman"/>
          <w:b/>
          <w:bCs/>
          <w:noProof/>
          <w:kern w:val="0"/>
          <w:sz w:val="26"/>
          <w:szCs w:val="26"/>
          <w14:ligatures w14:val="none"/>
        </w:rPr>
      </w:pPr>
      <w:hyperlink w:anchor="_Toc154482691" w:history="1">
        <w:r w:rsidR="00C80845" w:rsidRPr="004E1871">
          <w:rPr>
            <w:rStyle w:val="Siuktni"/>
            <w:rFonts w:ascii="Times New Roman" w:hAnsi="Times New Roman" w:cs="Times New Roman"/>
            <w:b/>
            <w:bCs/>
            <w:i/>
            <w:iCs/>
            <w:noProof/>
            <w:sz w:val="26"/>
            <w:szCs w:val="26"/>
          </w:rPr>
          <w:t>1.3.2.</w:t>
        </w:r>
        <w:r w:rsidR="00C80845" w:rsidRPr="004E1871">
          <w:rPr>
            <w:rFonts w:ascii="Times New Roman" w:eastAsiaTheme="minorEastAsia" w:hAnsi="Times New Roman" w:cs="Times New Roman"/>
            <w:b/>
            <w:bCs/>
            <w:noProof/>
            <w:kern w:val="0"/>
            <w:sz w:val="26"/>
            <w:szCs w:val="26"/>
            <w14:ligatures w14:val="none"/>
          </w:rPr>
          <w:tab/>
        </w:r>
        <w:r w:rsidR="00C80845" w:rsidRPr="004E1871">
          <w:rPr>
            <w:rStyle w:val="Siuktni"/>
            <w:rFonts w:ascii="Times New Roman" w:hAnsi="Times New Roman" w:cs="Times New Roman"/>
            <w:b/>
            <w:bCs/>
            <w:i/>
            <w:iCs/>
            <w:noProof/>
            <w:sz w:val="26"/>
            <w:szCs w:val="26"/>
          </w:rPr>
          <w:t>Phân loại</w:t>
        </w:r>
        <w:r w:rsidR="00C80845" w:rsidRPr="004E1871">
          <w:rPr>
            <w:rFonts w:ascii="Times New Roman" w:hAnsi="Times New Roman" w:cs="Times New Roman"/>
            <w:b/>
            <w:bCs/>
            <w:noProof/>
            <w:webHidden/>
            <w:sz w:val="26"/>
            <w:szCs w:val="26"/>
          </w:rPr>
          <w:tab/>
        </w:r>
        <w:r w:rsidR="00C80845" w:rsidRPr="004E1871">
          <w:rPr>
            <w:rFonts w:ascii="Times New Roman" w:hAnsi="Times New Roman" w:cs="Times New Roman"/>
            <w:b/>
            <w:bCs/>
            <w:noProof/>
            <w:webHidden/>
            <w:sz w:val="26"/>
            <w:szCs w:val="26"/>
          </w:rPr>
          <w:fldChar w:fldCharType="begin"/>
        </w:r>
        <w:r w:rsidR="00C80845" w:rsidRPr="004E1871">
          <w:rPr>
            <w:rFonts w:ascii="Times New Roman" w:hAnsi="Times New Roman" w:cs="Times New Roman"/>
            <w:b/>
            <w:bCs/>
            <w:noProof/>
            <w:webHidden/>
            <w:sz w:val="26"/>
            <w:szCs w:val="26"/>
          </w:rPr>
          <w:instrText xml:space="preserve"> PAGEREF _Toc154482691 \h </w:instrText>
        </w:r>
        <w:r w:rsidR="00C80845" w:rsidRPr="004E1871">
          <w:rPr>
            <w:rFonts w:ascii="Times New Roman" w:hAnsi="Times New Roman" w:cs="Times New Roman"/>
            <w:b/>
            <w:bCs/>
            <w:noProof/>
            <w:webHidden/>
            <w:sz w:val="26"/>
            <w:szCs w:val="26"/>
          </w:rPr>
        </w:r>
        <w:r w:rsidR="00C80845" w:rsidRPr="004E1871">
          <w:rPr>
            <w:rFonts w:ascii="Times New Roman" w:hAnsi="Times New Roman" w:cs="Times New Roman"/>
            <w:b/>
            <w:bCs/>
            <w:noProof/>
            <w:webHidden/>
            <w:sz w:val="26"/>
            <w:szCs w:val="26"/>
          </w:rPr>
          <w:fldChar w:fldCharType="separate"/>
        </w:r>
        <w:r w:rsidR="006D3028">
          <w:rPr>
            <w:rFonts w:ascii="Times New Roman" w:hAnsi="Times New Roman" w:cs="Times New Roman"/>
            <w:b/>
            <w:bCs/>
            <w:noProof/>
            <w:webHidden/>
            <w:sz w:val="26"/>
            <w:szCs w:val="26"/>
          </w:rPr>
          <w:t>14</w:t>
        </w:r>
        <w:r w:rsidR="00C80845" w:rsidRPr="004E1871">
          <w:rPr>
            <w:rFonts w:ascii="Times New Roman" w:hAnsi="Times New Roman" w:cs="Times New Roman"/>
            <w:b/>
            <w:bCs/>
            <w:noProof/>
            <w:webHidden/>
            <w:sz w:val="26"/>
            <w:szCs w:val="26"/>
          </w:rPr>
          <w:fldChar w:fldCharType="end"/>
        </w:r>
      </w:hyperlink>
    </w:p>
    <w:p w14:paraId="10C2F10A" w14:textId="14321176" w:rsidR="00C80845" w:rsidRPr="004E1871" w:rsidRDefault="00000000" w:rsidP="004E1871">
      <w:pPr>
        <w:pStyle w:val="Mucluc3"/>
        <w:tabs>
          <w:tab w:val="left" w:pos="1100"/>
          <w:tab w:val="right" w:leader="dot" w:pos="8777"/>
        </w:tabs>
        <w:spacing w:line="360" w:lineRule="auto"/>
        <w:rPr>
          <w:rFonts w:ascii="Times New Roman" w:eastAsiaTheme="minorEastAsia" w:hAnsi="Times New Roman" w:cs="Times New Roman"/>
          <w:b/>
          <w:bCs/>
          <w:noProof/>
          <w:kern w:val="0"/>
          <w:sz w:val="26"/>
          <w:szCs w:val="26"/>
          <w14:ligatures w14:val="none"/>
        </w:rPr>
      </w:pPr>
      <w:hyperlink w:anchor="_Toc154482692" w:history="1">
        <w:r w:rsidR="00C80845" w:rsidRPr="004E1871">
          <w:rPr>
            <w:rStyle w:val="Siuktni"/>
            <w:rFonts w:ascii="Times New Roman" w:hAnsi="Times New Roman" w:cs="Times New Roman"/>
            <w:b/>
            <w:bCs/>
            <w:i/>
            <w:iCs/>
            <w:noProof/>
            <w:sz w:val="26"/>
            <w:szCs w:val="26"/>
          </w:rPr>
          <w:t>1.3.3.</w:t>
        </w:r>
        <w:r w:rsidR="00C80845" w:rsidRPr="004E1871">
          <w:rPr>
            <w:rFonts w:ascii="Times New Roman" w:eastAsiaTheme="minorEastAsia" w:hAnsi="Times New Roman" w:cs="Times New Roman"/>
            <w:b/>
            <w:bCs/>
            <w:noProof/>
            <w:kern w:val="0"/>
            <w:sz w:val="26"/>
            <w:szCs w:val="26"/>
            <w14:ligatures w14:val="none"/>
          </w:rPr>
          <w:tab/>
        </w:r>
        <w:r w:rsidR="00C80845" w:rsidRPr="004E1871">
          <w:rPr>
            <w:rStyle w:val="Siuktni"/>
            <w:rFonts w:ascii="Times New Roman" w:hAnsi="Times New Roman" w:cs="Times New Roman"/>
            <w:b/>
            <w:bCs/>
            <w:i/>
            <w:iCs/>
            <w:noProof/>
            <w:sz w:val="26"/>
            <w:szCs w:val="26"/>
          </w:rPr>
          <w:t>Các lĩnh vực nghiên cứu khoa học</w:t>
        </w:r>
        <w:r w:rsidR="00C80845" w:rsidRPr="004E1871">
          <w:rPr>
            <w:rFonts w:ascii="Times New Roman" w:hAnsi="Times New Roman" w:cs="Times New Roman"/>
            <w:b/>
            <w:bCs/>
            <w:noProof/>
            <w:webHidden/>
            <w:sz w:val="26"/>
            <w:szCs w:val="26"/>
          </w:rPr>
          <w:tab/>
        </w:r>
        <w:r w:rsidR="00C80845" w:rsidRPr="004E1871">
          <w:rPr>
            <w:rFonts w:ascii="Times New Roman" w:hAnsi="Times New Roman" w:cs="Times New Roman"/>
            <w:b/>
            <w:bCs/>
            <w:noProof/>
            <w:webHidden/>
            <w:sz w:val="26"/>
            <w:szCs w:val="26"/>
          </w:rPr>
          <w:fldChar w:fldCharType="begin"/>
        </w:r>
        <w:r w:rsidR="00C80845" w:rsidRPr="004E1871">
          <w:rPr>
            <w:rFonts w:ascii="Times New Roman" w:hAnsi="Times New Roman" w:cs="Times New Roman"/>
            <w:b/>
            <w:bCs/>
            <w:noProof/>
            <w:webHidden/>
            <w:sz w:val="26"/>
            <w:szCs w:val="26"/>
          </w:rPr>
          <w:instrText xml:space="preserve"> PAGEREF _Toc154482692 \h </w:instrText>
        </w:r>
        <w:r w:rsidR="00C80845" w:rsidRPr="004E1871">
          <w:rPr>
            <w:rFonts w:ascii="Times New Roman" w:hAnsi="Times New Roman" w:cs="Times New Roman"/>
            <w:b/>
            <w:bCs/>
            <w:noProof/>
            <w:webHidden/>
            <w:sz w:val="26"/>
            <w:szCs w:val="26"/>
          </w:rPr>
        </w:r>
        <w:r w:rsidR="00C80845" w:rsidRPr="004E1871">
          <w:rPr>
            <w:rFonts w:ascii="Times New Roman" w:hAnsi="Times New Roman" w:cs="Times New Roman"/>
            <w:b/>
            <w:bCs/>
            <w:noProof/>
            <w:webHidden/>
            <w:sz w:val="26"/>
            <w:szCs w:val="26"/>
          </w:rPr>
          <w:fldChar w:fldCharType="separate"/>
        </w:r>
        <w:r w:rsidR="006D3028">
          <w:rPr>
            <w:rFonts w:ascii="Times New Roman" w:hAnsi="Times New Roman" w:cs="Times New Roman"/>
            <w:b/>
            <w:bCs/>
            <w:noProof/>
            <w:webHidden/>
            <w:sz w:val="26"/>
            <w:szCs w:val="26"/>
          </w:rPr>
          <w:t>17</w:t>
        </w:r>
        <w:r w:rsidR="00C80845" w:rsidRPr="004E1871">
          <w:rPr>
            <w:rFonts w:ascii="Times New Roman" w:hAnsi="Times New Roman" w:cs="Times New Roman"/>
            <w:b/>
            <w:bCs/>
            <w:noProof/>
            <w:webHidden/>
            <w:sz w:val="26"/>
            <w:szCs w:val="26"/>
          </w:rPr>
          <w:fldChar w:fldCharType="end"/>
        </w:r>
      </w:hyperlink>
    </w:p>
    <w:p w14:paraId="21A5B5EC" w14:textId="78413800" w:rsidR="00C80845" w:rsidRPr="004E1871" w:rsidRDefault="00000000" w:rsidP="004E1871">
      <w:pPr>
        <w:pStyle w:val="Mucluc3"/>
        <w:tabs>
          <w:tab w:val="left" w:pos="1100"/>
          <w:tab w:val="right" w:leader="dot" w:pos="8777"/>
        </w:tabs>
        <w:spacing w:line="360" w:lineRule="auto"/>
        <w:rPr>
          <w:rFonts w:ascii="Times New Roman" w:eastAsiaTheme="minorEastAsia" w:hAnsi="Times New Roman" w:cs="Times New Roman"/>
          <w:b/>
          <w:bCs/>
          <w:noProof/>
          <w:kern w:val="0"/>
          <w:sz w:val="26"/>
          <w:szCs w:val="26"/>
          <w14:ligatures w14:val="none"/>
        </w:rPr>
      </w:pPr>
      <w:hyperlink w:anchor="_Toc154482693" w:history="1">
        <w:r w:rsidR="00C80845" w:rsidRPr="004E1871">
          <w:rPr>
            <w:rStyle w:val="Siuktni"/>
            <w:rFonts w:ascii="Times New Roman" w:hAnsi="Times New Roman" w:cs="Times New Roman"/>
            <w:b/>
            <w:bCs/>
            <w:i/>
            <w:iCs/>
            <w:noProof/>
            <w:sz w:val="26"/>
            <w:szCs w:val="26"/>
          </w:rPr>
          <w:t>1.3.4.</w:t>
        </w:r>
        <w:r w:rsidR="00C80845" w:rsidRPr="004E1871">
          <w:rPr>
            <w:rFonts w:ascii="Times New Roman" w:eastAsiaTheme="minorEastAsia" w:hAnsi="Times New Roman" w:cs="Times New Roman"/>
            <w:b/>
            <w:bCs/>
            <w:noProof/>
            <w:kern w:val="0"/>
            <w:sz w:val="26"/>
            <w:szCs w:val="26"/>
            <w14:ligatures w14:val="none"/>
          </w:rPr>
          <w:tab/>
        </w:r>
        <w:r w:rsidR="00C80845" w:rsidRPr="004E1871">
          <w:rPr>
            <w:rStyle w:val="Siuktni"/>
            <w:rFonts w:ascii="Times New Roman" w:hAnsi="Times New Roman" w:cs="Times New Roman"/>
            <w:b/>
            <w:bCs/>
            <w:i/>
            <w:iCs/>
            <w:noProof/>
            <w:sz w:val="26"/>
            <w:szCs w:val="26"/>
          </w:rPr>
          <w:t>Các mức độ của bằng chứng y học</w:t>
        </w:r>
        <w:r w:rsidR="00C80845" w:rsidRPr="004E1871">
          <w:rPr>
            <w:rFonts w:ascii="Times New Roman" w:hAnsi="Times New Roman" w:cs="Times New Roman"/>
            <w:b/>
            <w:bCs/>
            <w:noProof/>
            <w:webHidden/>
            <w:sz w:val="26"/>
            <w:szCs w:val="26"/>
          </w:rPr>
          <w:tab/>
        </w:r>
        <w:r w:rsidR="00C80845" w:rsidRPr="004E1871">
          <w:rPr>
            <w:rFonts w:ascii="Times New Roman" w:hAnsi="Times New Roman" w:cs="Times New Roman"/>
            <w:b/>
            <w:bCs/>
            <w:noProof/>
            <w:webHidden/>
            <w:sz w:val="26"/>
            <w:szCs w:val="26"/>
          </w:rPr>
          <w:fldChar w:fldCharType="begin"/>
        </w:r>
        <w:r w:rsidR="00C80845" w:rsidRPr="004E1871">
          <w:rPr>
            <w:rFonts w:ascii="Times New Roman" w:hAnsi="Times New Roman" w:cs="Times New Roman"/>
            <w:b/>
            <w:bCs/>
            <w:noProof/>
            <w:webHidden/>
            <w:sz w:val="26"/>
            <w:szCs w:val="26"/>
          </w:rPr>
          <w:instrText xml:space="preserve"> PAGEREF _Toc154482693 \h </w:instrText>
        </w:r>
        <w:r w:rsidR="00C80845" w:rsidRPr="004E1871">
          <w:rPr>
            <w:rFonts w:ascii="Times New Roman" w:hAnsi="Times New Roman" w:cs="Times New Roman"/>
            <w:b/>
            <w:bCs/>
            <w:noProof/>
            <w:webHidden/>
            <w:sz w:val="26"/>
            <w:szCs w:val="26"/>
          </w:rPr>
        </w:r>
        <w:r w:rsidR="00C80845" w:rsidRPr="004E1871">
          <w:rPr>
            <w:rFonts w:ascii="Times New Roman" w:hAnsi="Times New Roman" w:cs="Times New Roman"/>
            <w:b/>
            <w:bCs/>
            <w:noProof/>
            <w:webHidden/>
            <w:sz w:val="26"/>
            <w:szCs w:val="26"/>
          </w:rPr>
          <w:fldChar w:fldCharType="separate"/>
        </w:r>
        <w:r w:rsidR="006D3028">
          <w:rPr>
            <w:rFonts w:ascii="Times New Roman" w:hAnsi="Times New Roman" w:cs="Times New Roman"/>
            <w:b/>
            <w:bCs/>
            <w:noProof/>
            <w:webHidden/>
            <w:sz w:val="26"/>
            <w:szCs w:val="26"/>
          </w:rPr>
          <w:t>18</w:t>
        </w:r>
        <w:r w:rsidR="00C80845" w:rsidRPr="004E1871">
          <w:rPr>
            <w:rFonts w:ascii="Times New Roman" w:hAnsi="Times New Roman" w:cs="Times New Roman"/>
            <w:b/>
            <w:bCs/>
            <w:noProof/>
            <w:webHidden/>
            <w:sz w:val="26"/>
            <w:szCs w:val="26"/>
          </w:rPr>
          <w:fldChar w:fldCharType="end"/>
        </w:r>
      </w:hyperlink>
    </w:p>
    <w:p w14:paraId="6D40D56E" w14:textId="3518A31F" w:rsidR="00C80845" w:rsidRPr="004E1871" w:rsidRDefault="00000000" w:rsidP="004E1871">
      <w:pPr>
        <w:pStyle w:val="Mucluc3"/>
        <w:tabs>
          <w:tab w:val="left" w:pos="1100"/>
          <w:tab w:val="right" w:leader="dot" w:pos="8777"/>
        </w:tabs>
        <w:spacing w:line="360" w:lineRule="auto"/>
        <w:rPr>
          <w:rFonts w:ascii="Times New Roman" w:eastAsiaTheme="minorEastAsia" w:hAnsi="Times New Roman" w:cs="Times New Roman"/>
          <w:b/>
          <w:bCs/>
          <w:noProof/>
          <w:kern w:val="0"/>
          <w:sz w:val="26"/>
          <w:szCs w:val="26"/>
          <w14:ligatures w14:val="none"/>
        </w:rPr>
      </w:pPr>
      <w:hyperlink w:anchor="_Toc154482694" w:history="1">
        <w:r w:rsidR="00C80845" w:rsidRPr="004E1871">
          <w:rPr>
            <w:rStyle w:val="Siuktni"/>
            <w:rFonts w:ascii="Times New Roman" w:hAnsi="Times New Roman" w:cs="Times New Roman"/>
            <w:b/>
            <w:bCs/>
            <w:i/>
            <w:iCs/>
            <w:noProof/>
            <w:sz w:val="26"/>
            <w:szCs w:val="26"/>
          </w:rPr>
          <w:t>1.3.5.</w:t>
        </w:r>
        <w:r w:rsidR="00C80845" w:rsidRPr="004E1871">
          <w:rPr>
            <w:rFonts w:ascii="Times New Roman" w:eastAsiaTheme="minorEastAsia" w:hAnsi="Times New Roman" w:cs="Times New Roman"/>
            <w:b/>
            <w:bCs/>
            <w:noProof/>
            <w:kern w:val="0"/>
            <w:sz w:val="26"/>
            <w:szCs w:val="26"/>
            <w14:ligatures w14:val="none"/>
          </w:rPr>
          <w:tab/>
        </w:r>
        <w:r w:rsidR="00C80845" w:rsidRPr="004E1871">
          <w:rPr>
            <w:rStyle w:val="Siuktni"/>
            <w:rFonts w:ascii="Times New Roman" w:hAnsi="Times New Roman" w:cs="Times New Roman"/>
            <w:b/>
            <w:bCs/>
            <w:i/>
            <w:iCs/>
            <w:noProof/>
            <w:sz w:val="26"/>
            <w:szCs w:val="26"/>
          </w:rPr>
          <w:t>Các bước tiến hành</w:t>
        </w:r>
        <w:r w:rsidR="00C80845" w:rsidRPr="004E1871">
          <w:rPr>
            <w:rFonts w:ascii="Times New Roman" w:hAnsi="Times New Roman" w:cs="Times New Roman"/>
            <w:b/>
            <w:bCs/>
            <w:noProof/>
            <w:webHidden/>
            <w:sz w:val="26"/>
            <w:szCs w:val="26"/>
          </w:rPr>
          <w:tab/>
        </w:r>
        <w:r w:rsidR="00C80845" w:rsidRPr="004E1871">
          <w:rPr>
            <w:rFonts w:ascii="Times New Roman" w:hAnsi="Times New Roman" w:cs="Times New Roman"/>
            <w:b/>
            <w:bCs/>
            <w:noProof/>
            <w:webHidden/>
            <w:sz w:val="26"/>
            <w:szCs w:val="26"/>
          </w:rPr>
          <w:fldChar w:fldCharType="begin"/>
        </w:r>
        <w:r w:rsidR="00C80845" w:rsidRPr="004E1871">
          <w:rPr>
            <w:rFonts w:ascii="Times New Roman" w:hAnsi="Times New Roman" w:cs="Times New Roman"/>
            <w:b/>
            <w:bCs/>
            <w:noProof/>
            <w:webHidden/>
            <w:sz w:val="26"/>
            <w:szCs w:val="26"/>
          </w:rPr>
          <w:instrText xml:space="preserve"> PAGEREF _Toc154482694 \h </w:instrText>
        </w:r>
        <w:r w:rsidR="00C80845" w:rsidRPr="004E1871">
          <w:rPr>
            <w:rFonts w:ascii="Times New Roman" w:hAnsi="Times New Roman" w:cs="Times New Roman"/>
            <w:b/>
            <w:bCs/>
            <w:noProof/>
            <w:webHidden/>
            <w:sz w:val="26"/>
            <w:szCs w:val="26"/>
          </w:rPr>
        </w:r>
        <w:r w:rsidR="00C80845" w:rsidRPr="004E1871">
          <w:rPr>
            <w:rFonts w:ascii="Times New Roman" w:hAnsi="Times New Roman" w:cs="Times New Roman"/>
            <w:b/>
            <w:bCs/>
            <w:noProof/>
            <w:webHidden/>
            <w:sz w:val="26"/>
            <w:szCs w:val="26"/>
          </w:rPr>
          <w:fldChar w:fldCharType="separate"/>
        </w:r>
        <w:r w:rsidR="006D3028">
          <w:rPr>
            <w:rFonts w:ascii="Times New Roman" w:hAnsi="Times New Roman" w:cs="Times New Roman"/>
            <w:b/>
            <w:bCs/>
            <w:noProof/>
            <w:webHidden/>
            <w:sz w:val="26"/>
            <w:szCs w:val="26"/>
          </w:rPr>
          <w:t>19</w:t>
        </w:r>
        <w:r w:rsidR="00C80845" w:rsidRPr="004E1871">
          <w:rPr>
            <w:rFonts w:ascii="Times New Roman" w:hAnsi="Times New Roman" w:cs="Times New Roman"/>
            <w:b/>
            <w:bCs/>
            <w:noProof/>
            <w:webHidden/>
            <w:sz w:val="26"/>
            <w:szCs w:val="26"/>
          </w:rPr>
          <w:fldChar w:fldCharType="end"/>
        </w:r>
      </w:hyperlink>
    </w:p>
    <w:p w14:paraId="6B48CDBA" w14:textId="081FC7AC" w:rsidR="00C80845" w:rsidRPr="004E1871" w:rsidRDefault="00000000" w:rsidP="004E1871">
      <w:pPr>
        <w:pStyle w:val="Mucluc2"/>
        <w:tabs>
          <w:tab w:val="left" w:pos="660"/>
          <w:tab w:val="right" w:leader="dot" w:pos="8777"/>
        </w:tabs>
        <w:spacing w:before="0" w:line="360" w:lineRule="auto"/>
        <w:rPr>
          <w:rFonts w:ascii="Times New Roman" w:eastAsiaTheme="minorEastAsia" w:hAnsi="Times New Roman" w:cs="Times New Roman"/>
          <w:noProof/>
          <w:kern w:val="0"/>
          <w:sz w:val="26"/>
          <w:szCs w:val="26"/>
          <w14:ligatures w14:val="none"/>
        </w:rPr>
      </w:pPr>
      <w:hyperlink w:anchor="_Toc154482695" w:history="1">
        <w:r w:rsidR="00C80845" w:rsidRPr="004E1871">
          <w:rPr>
            <w:rStyle w:val="Siuktni"/>
            <w:rFonts w:ascii="Times New Roman" w:hAnsi="Times New Roman" w:cs="Times New Roman"/>
            <w:noProof/>
            <w:sz w:val="26"/>
            <w:szCs w:val="26"/>
          </w:rPr>
          <w:t>1.4.</w:t>
        </w:r>
        <w:r w:rsidR="00C80845" w:rsidRPr="004E1871">
          <w:rPr>
            <w:rFonts w:ascii="Times New Roman" w:eastAsiaTheme="minorEastAsia" w:hAnsi="Times New Roman" w:cs="Times New Roman"/>
            <w:noProof/>
            <w:kern w:val="0"/>
            <w:sz w:val="26"/>
            <w:szCs w:val="26"/>
            <w14:ligatures w14:val="none"/>
          </w:rPr>
          <w:tab/>
        </w:r>
        <w:r w:rsidR="00C80845" w:rsidRPr="004E1871">
          <w:rPr>
            <w:rStyle w:val="Siuktni"/>
            <w:rFonts w:ascii="Times New Roman" w:hAnsi="Times New Roman" w:cs="Times New Roman"/>
            <w:noProof/>
            <w:sz w:val="26"/>
            <w:szCs w:val="26"/>
          </w:rPr>
          <w:t>NCKH tại Việt Nam</w:t>
        </w:r>
        <w:r w:rsidR="00C80845" w:rsidRPr="004E1871">
          <w:rPr>
            <w:rFonts w:ascii="Times New Roman" w:hAnsi="Times New Roman" w:cs="Times New Roman"/>
            <w:noProof/>
            <w:webHidden/>
            <w:sz w:val="26"/>
            <w:szCs w:val="26"/>
          </w:rPr>
          <w:tab/>
        </w:r>
        <w:r w:rsidR="00C80845" w:rsidRPr="004E1871">
          <w:rPr>
            <w:rFonts w:ascii="Times New Roman" w:hAnsi="Times New Roman" w:cs="Times New Roman"/>
            <w:noProof/>
            <w:webHidden/>
            <w:sz w:val="26"/>
            <w:szCs w:val="26"/>
          </w:rPr>
          <w:fldChar w:fldCharType="begin"/>
        </w:r>
        <w:r w:rsidR="00C80845" w:rsidRPr="004E1871">
          <w:rPr>
            <w:rFonts w:ascii="Times New Roman" w:hAnsi="Times New Roman" w:cs="Times New Roman"/>
            <w:noProof/>
            <w:webHidden/>
            <w:sz w:val="26"/>
            <w:szCs w:val="26"/>
          </w:rPr>
          <w:instrText xml:space="preserve"> PAGEREF _Toc154482695 \h </w:instrText>
        </w:r>
        <w:r w:rsidR="00C80845" w:rsidRPr="004E1871">
          <w:rPr>
            <w:rFonts w:ascii="Times New Roman" w:hAnsi="Times New Roman" w:cs="Times New Roman"/>
            <w:noProof/>
            <w:webHidden/>
            <w:sz w:val="26"/>
            <w:szCs w:val="26"/>
          </w:rPr>
        </w:r>
        <w:r w:rsidR="00C80845" w:rsidRPr="004E1871">
          <w:rPr>
            <w:rFonts w:ascii="Times New Roman" w:hAnsi="Times New Roman" w:cs="Times New Roman"/>
            <w:noProof/>
            <w:webHidden/>
            <w:sz w:val="26"/>
            <w:szCs w:val="26"/>
          </w:rPr>
          <w:fldChar w:fldCharType="separate"/>
        </w:r>
        <w:r w:rsidR="006D3028">
          <w:rPr>
            <w:rFonts w:ascii="Times New Roman" w:hAnsi="Times New Roman" w:cs="Times New Roman"/>
            <w:noProof/>
            <w:webHidden/>
            <w:sz w:val="26"/>
            <w:szCs w:val="26"/>
          </w:rPr>
          <w:t>20</w:t>
        </w:r>
        <w:r w:rsidR="00C80845" w:rsidRPr="004E1871">
          <w:rPr>
            <w:rFonts w:ascii="Times New Roman" w:hAnsi="Times New Roman" w:cs="Times New Roman"/>
            <w:noProof/>
            <w:webHidden/>
            <w:sz w:val="26"/>
            <w:szCs w:val="26"/>
          </w:rPr>
          <w:fldChar w:fldCharType="end"/>
        </w:r>
      </w:hyperlink>
    </w:p>
    <w:p w14:paraId="630940A5" w14:textId="7CF1AF31" w:rsidR="00C80845" w:rsidRPr="004E1871" w:rsidRDefault="00000000" w:rsidP="004E1871">
      <w:pPr>
        <w:pStyle w:val="Mucluc2"/>
        <w:tabs>
          <w:tab w:val="left" w:pos="660"/>
          <w:tab w:val="right" w:leader="dot" w:pos="8777"/>
        </w:tabs>
        <w:spacing w:before="0" w:line="360" w:lineRule="auto"/>
        <w:rPr>
          <w:rFonts w:ascii="Times New Roman" w:eastAsiaTheme="minorEastAsia" w:hAnsi="Times New Roman" w:cs="Times New Roman"/>
          <w:noProof/>
          <w:kern w:val="0"/>
          <w:sz w:val="26"/>
          <w:szCs w:val="26"/>
          <w14:ligatures w14:val="none"/>
        </w:rPr>
      </w:pPr>
      <w:hyperlink w:anchor="_Toc154482696" w:history="1">
        <w:r w:rsidR="00C80845" w:rsidRPr="004E1871">
          <w:rPr>
            <w:rStyle w:val="Siuktni"/>
            <w:rFonts w:ascii="Times New Roman" w:hAnsi="Times New Roman" w:cs="Times New Roman"/>
            <w:noProof/>
            <w:sz w:val="26"/>
            <w:szCs w:val="26"/>
          </w:rPr>
          <w:t>1.5.</w:t>
        </w:r>
        <w:r w:rsidR="00C80845" w:rsidRPr="004E1871">
          <w:rPr>
            <w:rFonts w:ascii="Times New Roman" w:eastAsiaTheme="minorEastAsia" w:hAnsi="Times New Roman" w:cs="Times New Roman"/>
            <w:noProof/>
            <w:kern w:val="0"/>
            <w:sz w:val="26"/>
            <w:szCs w:val="26"/>
            <w14:ligatures w14:val="none"/>
          </w:rPr>
          <w:tab/>
        </w:r>
        <w:r w:rsidR="00C80845" w:rsidRPr="004E1871">
          <w:rPr>
            <w:rStyle w:val="Siuktni"/>
            <w:rFonts w:ascii="Times New Roman" w:hAnsi="Times New Roman" w:cs="Times New Roman"/>
            <w:noProof/>
            <w:sz w:val="26"/>
            <w:szCs w:val="26"/>
          </w:rPr>
          <w:t xml:space="preserve">Các </w:t>
        </w:r>
        <w:r w:rsidR="004E1871">
          <w:rPr>
            <w:rStyle w:val="Siuktni"/>
            <w:rFonts w:ascii="Times New Roman" w:hAnsi="Times New Roman" w:cs="Times New Roman"/>
            <w:noProof/>
            <w:sz w:val="26"/>
            <w:szCs w:val="26"/>
          </w:rPr>
          <w:t>NC</w:t>
        </w:r>
        <w:r w:rsidR="00C80845" w:rsidRPr="004E1871">
          <w:rPr>
            <w:rStyle w:val="Siuktni"/>
            <w:rFonts w:ascii="Times New Roman" w:hAnsi="Times New Roman" w:cs="Times New Roman"/>
            <w:noProof/>
            <w:sz w:val="26"/>
            <w:szCs w:val="26"/>
          </w:rPr>
          <w:t xml:space="preserve"> về Thái độ với NCKH của </w:t>
        </w:r>
        <w:r w:rsidR="004E1871">
          <w:rPr>
            <w:rStyle w:val="Siuktni"/>
            <w:rFonts w:ascii="Times New Roman" w:hAnsi="Times New Roman" w:cs="Times New Roman"/>
            <w:noProof/>
            <w:sz w:val="26"/>
            <w:szCs w:val="26"/>
          </w:rPr>
          <w:t>SV</w:t>
        </w:r>
        <w:r w:rsidR="00C80845" w:rsidRPr="004E1871">
          <w:rPr>
            <w:rStyle w:val="Siuktni"/>
            <w:rFonts w:ascii="Times New Roman" w:hAnsi="Times New Roman" w:cs="Times New Roman"/>
            <w:noProof/>
            <w:sz w:val="26"/>
            <w:szCs w:val="26"/>
          </w:rPr>
          <w:t xml:space="preserve"> trong và ngoài nước.</w:t>
        </w:r>
        <w:r w:rsidR="00C80845" w:rsidRPr="004E1871">
          <w:rPr>
            <w:rFonts w:ascii="Times New Roman" w:hAnsi="Times New Roman" w:cs="Times New Roman"/>
            <w:noProof/>
            <w:webHidden/>
            <w:sz w:val="26"/>
            <w:szCs w:val="26"/>
          </w:rPr>
          <w:tab/>
        </w:r>
        <w:r w:rsidR="00C80845" w:rsidRPr="004E1871">
          <w:rPr>
            <w:rFonts w:ascii="Times New Roman" w:hAnsi="Times New Roman" w:cs="Times New Roman"/>
            <w:noProof/>
            <w:webHidden/>
            <w:sz w:val="26"/>
            <w:szCs w:val="26"/>
          </w:rPr>
          <w:fldChar w:fldCharType="begin"/>
        </w:r>
        <w:r w:rsidR="00C80845" w:rsidRPr="004E1871">
          <w:rPr>
            <w:rFonts w:ascii="Times New Roman" w:hAnsi="Times New Roman" w:cs="Times New Roman"/>
            <w:noProof/>
            <w:webHidden/>
            <w:sz w:val="26"/>
            <w:szCs w:val="26"/>
          </w:rPr>
          <w:instrText xml:space="preserve"> PAGEREF _Toc154482696 \h </w:instrText>
        </w:r>
        <w:r w:rsidR="00C80845" w:rsidRPr="004E1871">
          <w:rPr>
            <w:rFonts w:ascii="Times New Roman" w:hAnsi="Times New Roman" w:cs="Times New Roman"/>
            <w:noProof/>
            <w:webHidden/>
            <w:sz w:val="26"/>
            <w:szCs w:val="26"/>
          </w:rPr>
        </w:r>
        <w:r w:rsidR="00C80845" w:rsidRPr="004E1871">
          <w:rPr>
            <w:rFonts w:ascii="Times New Roman" w:hAnsi="Times New Roman" w:cs="Times New Roman"/>
            <w:noProof/>
            <w:webHidden/>
            <w:sz w:val="26"/>
            <w:szCs w:val="26"/>
          </w:rPr>
          <w:fldChar w:fldCharType="separate"/>
        </w:r>
        <w:r w:rsidR="006D3028">
          <w:rPr>
            <w:rFonts w:ascii="Times New Roman" w:hAnsi="Times New Roman" w:cs="Times New Roman"/>
            <w:noProof/>
            <w:webHidden/>
            <w:sz w:val="26"/>
            <w:szCs w:val="26"/>
          </w:rPr>
          <w:t>20</w:t>
        </w:r>
        <w:r w:rsidR="00C80845" w:rsidRPr="004E1871">
          <w:rPr>
            <w:rFonts w:ascii="Times New Roman" w:hAnsi="Times New Roman" w:cs="Times New Roman"/>
            <w:noProof/>
            <w:webHidden/>
            <w:sz w:val="26"/>
            <w:szCs w:val="26"/>
          </w:rPr>
          <w:fldChar w:fldCharType="end"/>
        </w:r>
      </w:hyperlink>
    </w:p>
    <w:p w14:paraId="7501DF51" w14:textId="0FF4D16C" w:rsidR="00C80845" w:rsidRPr="004E1871" w:rsidRDefault="00000000" w:rsidP="004E1871">
      <w:pPr>
        <w:pStyle w:val="Mucluc3"/>
        <w:tabs>
          <w:tab w:val="left" w:pos="1100"/>
          <w:tab w:val="right" w:leader="dot" w:pos="8777"/>
        </w:tabs>
        <w:spacing w:line="360" w:lineRule="auto"/>
        <w:rPr>
          <w:rFonts w:ascii="Times New Roman" w:eastAsiaTheme="minorEastAsia" w:hAnsi="Times New Roman" w:cs="Times New Roman"/>
          <w:b/>
          <w:bCs/>
          <w:noProof/>
          <w:kern w:val="0"/>
          <w:sz w:val="26"/>
          <w:szCs w:val="26"/>
          <w14:ligatures w14:val="none"/>
        </w:rPr>
      </w:pPr>
      <w:hyperlink w:anchor="_Toc154482697" w:history="1">
        <w:r w:rsidR="00C80845" w:rsidRPr="004E1871">
          <w:rPr>
            <w:rStyle w:val="Siuktni"/>
            <w:rFonts w:ascii="Times New Roman" w:hAnsi="Times New Roman" w:cs="Times New Roman"/>
            <w:b/>
            <w:bCs/>
            <w:i/>
            <w:iCs/>
            <w:noProof/>
            <w:sz w:val="26"/>
            <w:szCs w:val="26"/>
          </w:rPr>
          <w:t>1.5.1.</w:t>
        </w:r>
        <w:r w:rsidR="00C80845" w:rsidRPr="004E1871">
          <w:rPr>
            <w:rFonts w:ascii="Times New Roman" w:eastAsiaTheme="minorEastAsia" w:hAnsi="Times New Roman" w:cs="Times New Roman"/>
            <w:b/>
            <w:bCs/>
            <w:noProof/>
            <w:kern w:val="0"/>
            <w:sz w:val="26"/>
            <w:szCs w:val="26"/>
            <w14:ligatures w14:val="none"/>
          </w:rPr>
          <w:tab/>
        </w:r>
        <w:r w:rsidR="00C80845" w:rsidRPr="004E1871">
          <w:rPr>
            <w:rStyle w:val="Siuktni"/>
            <w:rFonts w:ascii="Times New Roman" w:hAnsi="Times New Roman" w:cs="Times New Roman"/>
            <w:b/>
            <w:bCs/>
            <w:i/>
            <w:iCs/>
            <w:noProof/>
            <w:sz w:val="26"/>
            <w:szCs w:val="26"/>
          </w:rPr>
          <w:t>Trên Thế giới</w:t>
        </w:r>
        <w:r w:rsidR="00C80845" w:rsidRPr="004E1871">
          <w:rPr>
            <w:rFonts w:ascii="Times New Roman" w:hAnsi="Times New Roman" w:cs="Times New Roman"/>
            <w:b/>
            <w:bCs/>
            <w:noProof/>
            <w:webHidden/>
            <w:sz w:val="26"/>
            <w:szCs w:val="26"/>
          </w:rPr>
          <w:tab/>
        </w:r>
        <w:r w:rsidR="00C80845" w:rsidRPr="004E1871">
          <w:rPr>
            <w:rFonts w:ascii="Times New Roman" w:hAnsi="Times New Roman" w:cs="Times New Roman"/>
            <w:b/>
            <w:bCs/>
            <w:noProof/>
            <w:webHidden/>
            <w:sz w:val="26"/>
            <w:szCs w:val="26"/>
          </w:rPr>
          <w:fldChar w:fldCharType="begin"/>
        </w:r>
        <w:r w:rsidR="00C80845" w:rsidRPr="004E1871">
          <w:rPr>
            <w:rFonts w:ascii="Times New Roman" w:hAnsi="Times New Roman" w:cs="Times New Roman"/>
            <w:b/>
            <w:bCs/>
            <w:noProof/>
            <w:webHidden/>
            <w:sz w:val="26"/>
            <w:szCs w:val="26"/>
          </w:rPr>
          <w:instrText xml:space="preserve"> PAGEREF _Toc154482697 \h </w:instrText>
        </w:r>
        <w:r w:rsidR="00C80845" w:rsidRPr="004E1871">
          <w:rPr>
            <w:rFonts w:ascii="Times New Roman" w:hAnsi="Times New Roman" w:cs="Times New Roman"/>
            <w:b/>
            <w:bCs/>
            <w:noProof/>
            <w:webHidden/>
            <w:sz w:val="26"/>
            <w:szCs w:val="26"/>
          </w:rPr>
        </w:r>
        <w:r w:rsidR="00C80845" w:rsidRPr="004E1871">
          <w:rPr>
            <w:rFonts w:ascii="Times New Roman" w:hAnsi="Times New Roman" w:cs="Times New Roman"/>
            <w:b/>
            <w:bCs/>
            <w:noProof/>
            <w:webHidden/>
            <w:sz w:val="26"/>
            <w:szCs w:val="26"/>
          </w:rPr>
          <w:fldChar w:fldCharType="separate"/>
        </w:r>
        <w:r w:rsidR="006D3028">
          <w:rPr>
            <w:rFonts w:ascii="Times New Roman" w:hAnsi="Times New Roman" w:cs="Times New Roman"/>
            <w:b/>
            <w:bCs/>
            <w:noProof/>
            <w:webHidden/>
            <w:sz w:val="26"/>
            <w:szCs w:val="26"/>
          </w:rPr>
          <w:t>20</w:t>
        </w:r>
        <w:r w:rsidR="00C80845" w:rsidRPr="004E1871">
          <w:rPr>
            <w:rFonts w:ascii="Times New Roman" w:hAnsi="Times New Roman" w:cs="Times New Roman"/>
            <w:b/>
            <w:bCs/>
            <w:noProof/>
            <w:webHidden/>
            <w:sz w:val="26"/>
            <w:szCs w:val="26"/>
          </w:rPr>
          <w:fldChar w:fldCharType="end"/>
        </w:r>
      </w:hyperlink>
    </w:p>
    <w:p w14:paraId="63E11D69" w14:textId="7543CD6E" w:rsidR="00C80845" w:rsidRPr="004E1871" w:rsidRDefault="00000000" w:rsidP="004E1871">
      <w:pPr>
        <w:pStyle w:val="Mucluc3"/>
        <w:tabs>
          <w:tab w:val="left" w:pos="1100"/>
          <w:tab w:val="right" w:leader="dot" w:pos="8777"/>
        </w:tabs>
        <w:spacing w:line="360" w:lineRule="auto"/>
        <w:rPr>
          <w:rFonts w:ascii="Times New Roman" w:eastAsiaTheme="minorEastAsia" w:hAnsi="Times New Roman" w:cs="Times New Roman"/>
          <w:b/>
          <w:bCs/>
          <w:noProof/>
          <w:kern w:val="0"/>
          <w:sz w:val="26"/>
          <w:szCs w:val="26"/>
          <w14:ligatures w14:val="none"/>
        </w:rPr>
      </w:pPr>
      <w:hyperlink w:anchor="_Toc154482698" w:history="1">
        <w:r w:rsidR="00C80845" w:rsidRPr="004E1871">
          <w:rPr>
            <w:rStyle w:val="Siuktni"/>
            <w:rFonts w:ascii="Times New Roman" w:hAnsi="Times New Roman" w:cs="Times New Roman"/>
            <w:b/>
            <w:bCs/>
            <w:i/>
            <w:iCs/>
            <w:noProof/>
            <w:sz w:val="26"/>
            <w:szCs w:val="26"/>
          </w:rPr>
          <w:t>1.5.2.</w:t>
        </w:r>
        <w:r w:rsidR="00C80845" w:rsidRPr="004E1871">
          <w:rPr>
            <w:rFonts w:ascii="Times New Roman" w:eastAsiaTheme="minorEastAsia" w:hAnsi="Times New Roman" w:cs="Times New Roman"/>
            <w:b/>
            <w:bCs/>
            <w:noProof/>
            <w:kern w:val="0"/>
            <w:sz w:val="26"/>
            <w:szCs w:val="26"/>
            <w14:ligatures w14:val="none"/>
          </w:rPr>
          <w:tab/>
        </w:r>
        <w:r w:rsidR="00C80845" w:rsidRPr="004E1871">
          <w:rPr>
            <w:rStyle w:val="Siuktni"/>
            <w:rFonts w:ascii="Times New Roman" w:hAnsi="Times New Roman" w:cs="Times New Roman"/>
            <w:b/>
            <w:bCs/>
            <w:i/>
            <w:iCs/>
            <w:noProof/>
            <w:sz w:val="26"/>
            <w:szCs w:val="26"/>
          </w:rPr>
          <w:t>Tại Việt Nam</w:t>
        </w:r>
        <w:r w:rsidR="00C80845" w:rsidRPr="004E1871">
          <w:rPr>
            <w:rFonts w:ascii="Times New Roman" w:hAnsi="Times New Roman" w:cs="Times New Roman"/>
            <w:b/>
            <w:bCs/>
            <w:noProof/>
            <w:webHidden/>
            <w:sz w:val="26"/>
            <w:szCs w:val="26"/>
          </w:rPr>
          <w:tab/>
        </w:r>
        <w:r w:rsidR="00C80845" w:rsidRPr="004E1871">
          <w:rPr>
            <w:rFonts w:ascii="Times New Roman" w:hAnsi="Times New Roman" w:cs="Times New Roman"/>
            <w:b/>
            <w:bCs/>
            <w:noProof/>
            <w:webHidden/>
            <w:sz w:val="26"/>
            <w:szCs w:val="26"/>
          </w:rPr>
          <w:fldChar w:fldCharType="begin"/>
        </w:r>
        <w:r w:rsidR="00C80845" w:rsidRPr="004E1871">
          <w:rPr>
            <w:rFonts w:ascii="Times New Roman" w:hAnsi="Times New Roman" w:cs="Times New Roman"/>
            <w:b/>
            <w:bCs/>
            <w:noProof/>
            <w:webHidden/>
            <w:sz w:val="26"/>
            <w:szCs w:val="26"/>
          </w:rPr>
          <w:instrText xml:space="preserve"> PAGEREF _Toc154482698 \h </w:instrText>
        </w:r>
        <w:r w:rsidR="00C80845" w:rsidRPr="004E1871">
          <w:rPr>
            <w:rFonts w:ascii="Times New Roman" w:hAnsi="Times New Roman" w:cs="Times New Roman"/>
            <w:b/>
            <w:bCs/>
            <w:noProof/>
            <w:webHidden/>
            <w:sz w:val="26"/>
            <w:szCs w:val="26"/>
          </w:rPr>
        </w:r>
        <w:r w:rsidR="00C80845" w:rsidRPr="004E1871">
          <w:rPr>
            <w:rFonts w:ascii="Times New Roman" w:hAnsi="Times New Roman" w:cs="Times New Roman"/>
            <w:b/>
            <w:bCs/>
            <w:noProof/>
            <w:webHidden/>
            <w:sz w:val="26"/>
            <w:szCs w:val="26"/>
          </w:rPr>
          <w:fldChar w:fldCharType="separate"/>
        </w:r>
        <w:r w:rsidR="006D3028">
          <w:rPr>
            <w:rFonts w:ascii="Times New Roman" w:hAnsi="Times New Roman" w:cs="Times New Roman"/>
            <w:b/>
            <w:bCs/>
            <w:noProof/>
            <w:webHidden/>
            <w:sz w:val="26"/>
            <w:szCs w:val="26"/>
          </w:rPr>
          <w:t>21</w:t>
        </w:r>
        <w:r w:rsidR="00C80845" w:rsidRPr="004E1871">
          <w:rPr>
            <w:rFonts w:ascii="Times New Roman" w:hAnsi="Times New Roman" w:cs="Times New Roman"/>
            <w:b/>
            <w:bCs/>
            <w:noProof/>
            <w:webHidden/>
            <w:sz w:val="26"/>
            <w:szCs w:val="26"/>
          </w:rPr>
          <w:fldChar w:fldCharType="end"/>
        </w:r>
      </w:hyperlink>
    </w:p>
    <w:p w14:paraId="4E323011" w14:textId="667E982E" w:rsidR="00C80845" w:rsidRPr="004E1871" w:rsidRDefault="00000000" w:rsidP="004E1871">
      <w:pPr>
        <w:pStyle w:val="Mucluc2"/>
        <w:tabs>
          <w:tab w:val="left" w:pos="660"/>
          <w:tab w:val="right" w:leader="dot" w:pos="8777"/>
        </w:tabs>
        <w:spacing w:before="0" w:line="360" w:lineRule="auto"/>
        <w:rPr>
          <w:rFonts w:ascii="Times New Roman" w:eastAsiaTheme="minorEastAsia" w:hAnsi="Times New Roman" w:cs="Times New Roman"/>
          <w:noProof/>
          <w:kern w:val="0"/>
          <w:sz w:val="26"/>
          <w:szCs w:val="26"/>
          <w14:ligatures w14:val="none"/>
        </w:rPr>
      </w:pPr>
      <w:hyperlink w:anchor="_Toc154482699" w:history="1">
        <w:r w:rsidR="00C80845" w:rsidRPr="004E1871">
          <w:rPr>
            <w:rStyle w:val="Siuktni"/>
            <w:rFonts w:ascii="Times New Roman" w:hAnsi="Times New Roman" w:cs="Times New Roman"/>
            <w:noProof/>
            <w:sz w:val="26"/>
            <w:szCs w:val="26"/>
          </w:rPr>
          <w:t>1.6.</w:t>
        </w:r>
        <w:r w:rsidR="00C80845" w:rsidRPr="004E1871">
          <w:rPr>
            <w:rFonts w:ascii="Times New Roman" w:eastAsiaTheme="minorEastAsia" w:hAnsi="Times New Roman" w:cs="Times New Roman"/>
            <w:noProof/>
            <w:kern w:val="0"/>
            <w:sz w:val="26"/>
            <w:szCs w:val="26"/>
            <w14:ligatures w14:val="none"/>
          </w:rPr>
          <w:tab/>
        </w:r>
        <w:r w:rsidR="00C80845" w:rsidRPr="004E1871">
          <w:rPr>
            <w:rStyle w:val="Siuktni"/>
            <w:rFonts w:ascii="Times New Roman" w:hAnsi="Times New Roman" w:cs="Times New Roman"/>
            <w:noProof/>
            <w:sz w:val="26"/>
            <w:szCs w:val="26"/>
          </w:rPr>
          <w:t>Tổng quan nơi tiến hành nghiên cứu</w:t>
        </w:r>
        <w:r w:rsidR="00C80845" w:rsidRPr="004E1871">
          <w:rPr>
            <w:rFonts w:ascii="Times New Roman" w:hAnsi="Times New Roman" w:cs="Times New Roman"/>
            <w:noProof/>
            <w:webHidden/>
            <w:sz w:val="26"/>
            <w:szCs w:val="26"/>
          </w:rPr>
          <w:tab/>
        </w:r>
        <w:r w:rsidR="00C80845" w:rsidRPr="004E1871">
          <w:rPr>
            <w:rFonts w:ascii="Times New Roman" w:hAnsi="Times New Roman" w:cs="Times New Roman"/>
            <w:noProof/>
            <w:webHidden/>
            <w:sz w:val="26"/>
            <w:szCs w:val="26"/>
          </w:rPr>
          <w:fldChar w:fldCharType="begin"/>
        </w:r>
        <w:r w:rsidR="00C80845" w:rsidRPr="004E1871">
          <w:rPr>
            <w:rFonts w:ascii="Times New Roman" w:hAnsi="Times New Roman" w:cs="Times New Roman"/>
            <w:noProof/>
            <w:webHidden/>
            <w:sz w:val="26"/>
            <w:szCs w:val="26"/>
          </w:rPr>
          <w:instrText xml:space="preserve"> PAGEREF _Toc154482699 \h </w:instrText>
        </w:r>
        <w:r w:rsidR="00C80845" w:rsidRPr="004E1871">
          <w:rPr>
            <w:rFonts w:ascii="Times New Roman" w:hAnsi="Times New Roman" w:cs="Times New Roman"/>
            <w:noProof/>
            <w:webHidden/>
            <w:sz w:val="26"/>
            <w:szCs w:val="26"/>
          </w:rPr>
        </w:r>
        <w:r w:rsidR="00C80845" w:rsidRPr="004E1871">
          <w:rPr>
            <w:rFonts w:ascii="Times New Roman" w:hAnsi="Times New Roman" w:cs="Times New Roman"/>
            <w:noProof/>
            <w:webHidden/>
            <w:sz w:val="26"/>
            <w:szCs w:val="26"/>
          </w:rPr>
          <w:fldChar w:fldCharType="separate"/>
        </w:r>
        <w:r w:rsidR="006D3028">
          <w:rPr>
            <w:rFonts w:ascii="Times New Roman" w:hAnsi="Times New Roman" w:cs="Times New Roman"/>
            <w:noProof/>
            <w:webHidden/>
            <w:sz w:val="26"/>
            <w:szCs w:val="26"/>
          </w:rPr>
          <w:t>22</w:t>
        </w:r>
        <w:r w:rsidR="00C80845" w:rsidRPr="004E1871">
          <w:rPr>
            <w:rFonts w:ascii="Times New Roman" w:hAnsi="Times New Roman" w:cs="Times New Roman"/>
            <w:noProof/>
            <w:webHidden/>
            <w:sz w:val="26"/>
            <w:szCs w:val="26"/>
          </w:rPr>
          <w:fldChar w:fldCharType="end"/>
        </w:r>
      </w:hyperlink>
    </w:p>
    <w:p w14:paraId="766ADDBB" w14:textId="3BB13C42" w:rsidR="00C80845" w:rsidRPr="004E1871" w:rsidRDefault="00000000" w:rsidP="004E1871">
      <w:pPr>
        <w:pStyle w:val="Mucluc3"/>
        <w:tabs>
          <w:tab w:val="left" w:pos="1100"/>
          <w:tab w:val="right" w:leader="dot" w:pos="8777"/>
        </w:tabs>
        <w:spacing w:line="360" w:lineRule="auto"/>
        <w:rPr>
          <w:rFonts w:ascii="Times New Roman" w:eastAsiaTheme="minorEastAsia" w:hAnsi="Times New Roman" w:cs="Times New Roman"/>
          <w:b/>
          <w:bCs/>
          <w:noProof/>
          <w:kern w:val="0"/>
          <w:sz w:val="26"/>
          <w:szCs w:val="26"/>
          <w14:ligatures w14:val="none"/>
        </w:rPr>
      </w:pPr>
      <w:hyperlink w:anchor="_Toc154482700" w:history="1">
        <w:r w:rsidR="00C80845" w:rsidRPr="004E1871">
          <w:rPr>
            <w:rStyle w:val="Siuktni"/>
            <w:rFonts w:ascii="Times New Roman" w:hAnsi="Times New Roman" w:cs="Times New Roman"/>
            <w:b/>
            <w:bCs/>
            <w:i/>
            <w:iCs/>
            <w:noProof/>
            <w:sz w:val="26"/>
            <w:szCs w:val="26"/>
          </w:rPr>
          <w:t>1.6.1.</w:t>
        </w:r>
        <w:r w:rsidR="00C80845" w:rsidRPr="004E1871">
          <w:rPr>
            <w:rFonts w:ascii="Times New Roman" w:eastAsiaTheme="minorEastAsia" w:hAnsi="Times New Roman" w:cs="Times New Roman"/>
            <w:b/>
            <w:bCs/>
            <w:noProof/>
            <w:kern w:val="0"/>
            <w:sz w:val="26"/>
            <w:szCs w:val="26"/>
            <w14:ligatures w14:val="none"/>
          </w:rPr>
          <w:tab/>
        </w:r>
        <w:r w:rsidR="00C80845" w:rsidRPr="004E1871">
          <w:rPr>
            <w:rStyle w:val="Siuktni"/>
            <w:rFonts w:ascii="Times New Roman" w:hAnsi="Times New Roman" w:cs="Times New Roman"/>
            <w:b/>
            <w:bCs/>
            <w:i/>
            <w:iCs/>
            <w:noProof/>
            <w:sz w:val="26"/>
            <w:szCs w:val="26"/>
          </w:rPr>
          <w:t>Đại học Y khoa Phạm Ngọc Thạch</w:t>
        </w:r>
        <w:r w:rsidR="00C80845" w:rsidRPr="004E1871">
          <w:rPr>
            <w:rFonts w:ascii="Times New Roman" w:hAnsi="Times New Roman" w:cs="Times New Roman"/>
            <w:b/>
            <w:bCs/>
            <w:noProof/>
            <w:webHidden/>
            <w:sz w:val="26"/>
            <w:szCs w:val="26"/>
          </w:rPr>
          <w:tab/>
        </w:r>
        <w:r w:rsidR="00C80845" w:rsidRPr="004E1871">
          <w:rPr>
            <w:rFonts w:ascii="Times New Roman" w:hAnsi="Times New Roman" w:cs="Times New Roman"/>
            <w:b/>
            <w:bCs/>
            <w:noProof/>
            <w:webHidden/>
            <w:sz w:val="26"/>
            <w:szCs w:val="26"/>
          </w:rPr>
          <w:fldChar w:fldCharType="begin"/>
        </w:r>
        <w:r w:rsidR="00C80845" w:rsidRPr="004E1871">
          <w:rPr>
            <w:rFonts w:ascii="Times New Roman" w:hAnsi="Times New Roman" w:cs="Times New Roman"/>
            <w:b/>
            <w:bCs/>
            <w:noProof/>
            <w:webHidden/>
            <w:sz w:val="26"/>
            <w:szCs w:val="26"/>
          </w:rPr>
          <w:instrText xml:space="preserve"> PAGEREF _Toc154482700 \h </w:instrText>
        </w:r>
        <w:r w:rsidR="00C80845" w:rsidRPr="004E1871">
          <w:rPr>
            <w:rFonts w:ascii="Times New Roman" w:hAnsi="Times New Roman" w:cs="Times New Roman"/>
            <w:b/>
            <w:bCs/>
            <w:noProof/>
            <w:webHidden/>
            <w:sz w:val="26"/>
            <w:szCs w:val="26"/>
          </w:rPr>
        </w:r>
        <w:r w:rsidR="00C80845" w:rsidRPr="004E1871">
          <w:rPr>
            <w:rFonts w:ascii="Times New Roman" w:hAnsi="Times New Roman" w:cs="Times New Roman"/>
            <w:b/>
            <w:bCs/>
            <w:noProof/>
            <w:webHidden/>
            <w:sz w:val="26"/>
            <w:szCs w:val="26"/>
          </w:rPr>
          <w:fldChar w:fldCharType="separate"/>
        </w:r>
        <w:r w:rsidR="006D3028">
          <w:rPr>
            <w:rFonts w:ascii="Times New Roman" w:hAnsi="Times New Roman" w:cs="Times New Roman"/>
            <w:b/>
            <w:bCs/>
            <w:noProof/>
            <w:webHidden/>
            <w:sz w:val="26"/>
            <w:szCs w:val="26"/>
          </w:rPr>
          <w:t>22</w:t>
        </w:r>
        <w:r w:rsidR="00C80845" w:rsidRPr="004E1871">
          <w:rPr>
            <w:rFonts w:ascii="Times New Roman" w:hAnsi="Times New Roman" w:cs="Times New Roman"/>
            <w:b/>
            <w:bCs/>
            <w:noProof/>
            <w:webHidden/>
            <w:sz w:val="26"/>
            <w:szCs w:val="26"/>
          </w:rPr>
          <w:fldChar w:fldCharType="end"/>
        </w:r>
      </w:hyperlink>
    </w:p>
    <w:p w14:paraId="7CC93BCD" w14:textId="4F7AB6E1" w:rsidR="00C80845" w:rsidRPr="004E1871" w:rsidRDefault="00000000" w:rsidP="004E1871">
      <w:pPr>
        <w:pStyle w:val="Mucluc3"/>
        <w:tabs>
          <w:tab w:val="left" w:pos="1100"/>
          <w:tab w:val="right" w:leader="dot" w:pos="8777"/>
        </w:tabs>
        <w:spacing w:line="360" w:lineRule="auto"/>
        <w:rPr>
          <w:rFonts w:ascii="Times New Roman" w:eastAsiaTheme="minorEastAsia" w:hAnsi="Times New Roman" w:cs="Times New Roman"/>
          <w:b/>
          <w:bCs/>
          <w:noProof/>
          <w:kern w:val="0"/>
          <w:sz w:val="26"/>
          <w:szCs w:val="26"/>
          <w14:ligatures w14:val="none"/>
        </w:rPr>
      </w:pPr>
      <w:hyperlink w:anchor="_Toc154482701" w:history="1">
        <w:r w:rsidR="00C80845" w:rsidRPr="004E1871">
          <w:rPr>
            <w:rStyle w:val="Siuktni"/>
            <w:rFonts w:ascii="Times New Roman" w:hAnsi="Times New Roman" w:cs="Times New Roman"/>
            <w:b/>
            <w:bCs/>
            <w:i/>
            <w:iCs/>
            <w:noProof/>
            <w:sz w:val="26"/>
            <w:szCs w:val="26"/>
          </w:rPr>
          <w:t>1.6.2.</w:t>
        </w:r>
        <w:r w:rsidR="00C80845" w:rsidRPr="004E1871">
          <w:rPr>
            <w:rFonts w:ascii="Times New Roman" w:eastAsiaTheme="minorEastAsia" w:hAnsi="Times New Roman" w:cs="Times New Roman"/>
            <w:b/>
            <w:bCs/>
            <w:noProof/>
            <w:kern w:val="0"/>
            <w:sz w:val="26"/>
            <w:szCs w:val="26"/>
            <w14:ligatures w14:val="none"/>
          </w:rPr>
          <w:tab/>
        </w:r>
        <w:r w:rsidR="00C80845" w:rsidRPr="004E1871">
          <w:rPr>
            <w:rStyle w:val="Siuktni"/>
            <w:rFonts w:ascii="Times New Roman" w:hAnsi="Times New Roman" w:cs="Times New Roman"/>
            <w:b/>
            <w:bCs/>
            <w:i/>
            <w:iCs/>
            <w:noProof/>
            <w:sz w:val="26"/>
            <w:szCs w:val="26"/>
          </w:rPr>
          <w:t>Khoa Điều dưỡng – Kỹ thuật Y học</w:t>
        </w:r>
        <w:r w:rsidR="00C80845" w:rsidRPr="004E1871">
          <w:rPr>
            <w:rFonts w:ascii="Times New Roman" w:hAnsi="Times New Roman" w:cs="Times New Roman"/>
            <w:b/>
            <w:bCs/>
            <w:noProof/>
            <w:webHidden/>
            <w:sz w:val="26"/>
            <w:szCs w:val="26"/>
          </w:rPr>
          <w:tab/>
        </w:r>
        <w:r w:rsidR="00C80845" w:rsidRPr="004E1871">
          <w:rPr>
            <w:rFonts w:ascii="Times New Roman" w:hAnsi="Times New Roman" w:cs="Times New Roman"/>
            <w:b/>
            <w:bCs/>
            <w:noProof/>
            <w:webHidden/>
            <w:sz w:val="26"/>
            <w:szCs w:val="26"/>
          </w:rPr>
          <w:fldChar w:fldCharType="begin"/>
        </w:r>
        <w:r w:rsidR="00C80845" w:rsidRPr="004E1871">
          <w:rPr>
            <w:rFonts w:ascii="Times New Roman" w:hAnsi="Times New Roman" w:cs="Times New Roman"/>
            <w:b/>
            <w:bCs/>
            <w:noProof/>
            <w:webHidden/>
            <w:sz w:val="26"/>
            <w:szCs w:val="26"/>
          </w:rPr>
          <w:instrText xml:space="preserve"> PAGEREF _Toc154482701 \h </w:instrText>
        </w:r>
        <w:r w:rsidR="00C80845" w:rsidRPr="004E1871">
          <w:rPr>
            <w:rFonts w:ascii="Times New Roman" w:hAnsi="Times New Roman" w:cs="Times New Roman"/>
            <w:b/>
            <w:bCs/>
            <w:noProof/>
            <w:webHidden/>
            <w:sz w:val="26"/>
            <w:szCs w:val="26"/>
          </w:rPr>
        </w:r>
        <w:r w:rsidR="00C80845" w:rsidRPr="004E1871">
          <w:rPr>
            <w:rFonts w:ascii="Times New Roman" w:hAnsi="Times New Roman" w:cs="Times New Roman"/>
            <w:b/>
            <w:bCs/>
            <w:noProof/>
            <w:webHidden/>
            <w:sz w:val="26"/>
            <w:szCs w:val="26"/>
          </w:rPr>
          <w:fldChar w:fldCharType="separate"/>
        </w:r>
        <w:r w:rsidR="006D3028">
          <w:rPr>
            <w:rFonts w:ascii="Times New Roman" w:hAnsi="Times New Roman" w:cs="Times New Roman"/>
            <w:b/>
            <w:bCs/>
            <w:noProof/>
            <w:webHidden/>
            <w:sz w:val="26"/>
            <w:szCs w:val="26"/>
          </w:rPr>
          <w:t>25</w:t>
        </w:r>
        <w:r w:rsidR="00C80845" w:rsidRPr="004E1871">
          <w:rPr>
            <w:rFonts w:ascii="Times New Roman" w:hAnsi="Times New Roman" w:cs="Times New Roman"/>
            <w:b/>
            <w:bCs/>
            <w:noProof/>
            <w:webHidden/>
            <w:sz w:val="26"/>
            <w:szCs w:val="26"/>
          </w:rPr>
          <w:fldChar w:fldCharType="end"/>
        </w:r>
      </w:hyperlink>
    </w:p>
    <w:p w14:paraId="4F0824D4" w14:textId="2FDA2076" w:rsidR="00C80845" w:rsidRPr="004E1871" w:rsidRDefault="00000000" w:rsidP="004E1871">
      <w:pPr>
        <w:pStyle w:val="Mucluc1"/>
        <w:tabs>
          <w:tab w:val="right" w:leader="dot" w:pos="8777"/>
        </w:tabs>
        <w:spacing w:before="0" w:line="360" w:lineRule="auto"/>
        <w:rPr>
          <w:rFonts w:ascii="Times New Roman" w:eastAsiaTheme="minorEastAsia" w:hAnsi="Times New Roman" w:cs="Times New Roman"/>
          <w:caps w:val="0"/>
          <w:noProof/>
          <w:kern w:val="0"/>
          <w:sz w:val="26"/>
          <w:szCs w:val="26"/>
          <w14:ligatures w14:val="none"/>
        </w:rPr>
      </w:pPr>
      <w:hyperlink w:anchor="_Toc154482702" w:history="1">
        <w:r w:rsidR="00C80845" w:rsidRPr="004E1871">
          <w:rPr>
            <w:rStyle w:val="Siuktni"/>
            <w:rFonts w:ascii="Times New Roman" w:hAnsi="Times New Roman" w:cs="Times New Roman"/>
            <w:noProof/>
            <w:sz w:val="26"/>
            <w:szCs w:val="26"/>
          </w:rPr>
          <w:t>CHƯƠNG II:</w:t>
        </w:r>
        <w:r w:rsidR="004E1871">
          <w:rPr>
            <w:rStyle w:val="Siuktni"/>
            <w:rFonts w:ascii="Times New Roman" w:hAnsi="Times New Roman" w:cs="Times New Roman"/>
            <w:noProof/>
            <w:sz w:val="26"/>
            <w:szCs w:val="26"/>
          </w:rPr>
          <w:t xml:space="preserve"> pHƯƠNG PHÁP VÀ ĐỐI TƯỢNG NC</w:t>
        </w:r>
        <w:r w:rsidR="00C80845" w:rsidRPr="004E1871">
          <w:rPr>
            <w:rFonts w:ascii="Times New Roman" w:hAnsi="Times New Roman" w:cs="Times New Roman"/>
            <w:noProof/>
            <w:webHidden/>
            <w:sz w:val="26"/>
            <w:szCs w:val="26"/>
          </w:rPr>
          <w:tab/>
        </w:r>
        <w:r w:rsidR="00C80845" w:rsidRPr="004E1871">
          <w:rPr>
            <w:rFonts w:ascii="Times New Roman" w:hAnsi="Times New Roman" w:cs="Times New Roman"/>
            <w:noProof/>
            <w:webHidden/>
            <w:sz w:val="26"/>
            <w:szCs w:val="26"/>
          </w:rPr>
          <w:fldChar w:fldCharType="begin"/>
        </w:r>
        <w:r w:rsidR="00C80845" w:rsidRPr="004E1871">
          <w:rPr>
            <w:rFonts w:ascii="Times New Roman" w:hAnsi="Times New Roman" w:cs="Times New Roman"/>
            <w:noProof/>
            <w:webHidden/>
            <w:sz w:val="26"/>
            <w:szCs w:val="26"/>
          </w:rPr>
          <w:instrText xml:space="preserve"> PAGEREF _Toc154482702 \h </w:instrText>
        </w:r>
        <w:r w:rsidR="00C80845" w:rsidRPr="004E1871">
          <w:rPr>
            <w:rFonts w:ascii="Times New Roman" w:hAnsi="Times New Roman" w:cs="Times New Roman"/>
            <w:noProof/>
            <w:webHidden/>
            <w:sz w:val="26"/>
            <w:szCs w:val="26"/>
          </w:rPr>
        </w:r>
        <w:r w:rsidR="00C80845" w:rsidRPr="004E1871">
          <w:rPr>
            <w:rFonts w:ascii="Times New Roman" w:hAnsi="Times New Roman" w:cs="Times New Roman"/>
            <w:noProof/>
            <w:webHidden/>
            <w:sz w:val="26"/>
            <w:szCs w:val="26"/>
          </w:rPr>
          <w:fldChar w:fldCharType="separate"/>
        </w:r>
        <w:r w:rsidR="006D3028">
          <w:rPr>
            <w:rFonts w:ascii="Times New Roman" w:hAnsi="Times New Roman" w:cs="Times New Roman"/>
            <w:noProof/>
            <w:webHidden/>
            <w:sz w:val="26"/>
            <w:szCs w:val="26"/>
          </w:rPr>
          <w:t>29</w:t>
        </w:r>
        <w:r w:rsidR="00C80845" w:rsidRPr="004E1871">
          <w:rPr>
            <w:rFonts w:ascii="Times New Roman" w:hAnsi="Times New Roman" w:cs="Times New Roman"/>
            <w:noProof/>
            <w:webHidden/>
            <w:sz w:val="26"/>
            <w:szCs w:val="26"/>
          </w:rPr>
          <w:fldChar w:fldCharType="end"/>
        </w:r>
      </w:hyperlink>
    </w:p>
    <w:p w14:paraId="0679AE83" w14:textId="79A5D5AC" w:rsidR="00C80845" w:rsidRPr="004E1871" w:rsidRDefault="00000000" w:rsidP="004E1871">
      <w:pPr>
        <w:pStyle w:val="Mucluc2"/>
        <w:tabs>
          <w:tab w:val="left" w:pos="660"/>
          <w:tab w:val="right" w:leader="dot" w:pos="8777"/>
        </w:tabs>
        <w:spacing w:before="0" w:line="360" w:lineRule="auto"/>
        <w:rPr>
          <w:rFonts w:ascii="Times New Roman" w:eastAsiaTheme="minorEastAsia" w:hAnsi="Times New Roman" w:cs="Times New Roman"/>
          <w:noProof/>
          <w:kern w:val="0"/>
          <w:sz w:val="26"/>
          <w:szCs w:val="26"/>
          <w14:ligatures w14:val="none"/>
        </w:rPr>
      </w:pPr>
      <w:hyperlink w:anchor="_Toc154482703" w:history="1">
        <w:r w:rsidR="00C80845" w:rsidRPr="004E1871">
          <w:rPr>
            <w:rStyle w:val="Siuktni"/>
            <w:rFonts w:ascii="Times New Roman" w:hAnsi="Times New Roman" w:cs="Times New Roman"/>
            <w:noProof/>
            <w:sz w:val="26"/>
            <w:szCs w:val="26"/>
          </w:rPr>
          <w:t>2.1.</w:t>
        </w:r>
        <w:r w:rsidR="00C80845" w:rsidRPr="004E1871">
          <w:rPr>
            <w:rFonts w:ascii="Times New Roman" w:eastAsiaTheme="minorEastAsia" w:hAnsi="Times New Roman" w:cs="Times New Roman"/>
            <w:noProof/>
            <w:kern w:val="0"/>
            <w:sz w:val="26"/>
            <w:szCs w:val="26"/>
            <w14:ligatures w14:val="none"/>
          </w:rPr>
          <w:tab/>
        </w:r>
        <w:r w:rsidR="00C80845" w:rsidRPr="004E1871">
          <w:rPr>
            <w:rStyle w:val="Siuktni"/>
            <w:rFonts w:ascii="Times New Roman" w:hAnsi="Times New Roman" w:cs="Times New Roman"/>
            <w:noProof/>
            <w:sz w:val="26"/>
            <w:szCs w:val="26"/>
          </w:rPr>
          <w:t>Thiết kế nghiên cứu</w:t>
        </w:r>
        <w:r w:rsidR="00C80845" w:rsidRPr="004E1871">
          <w:rPr>
            <w:rFonts w:ascii="Times New Roman" w:hAnsi="Times New Roman" w:cs="Times New Roman"/>
            <w:noProof/>
            <w:webHidden/>
            <w:sz w:val="26"/>
            <w:szCs w:val="26"/>
          </w:rPr>
          <w:tab/>
        </w:r>
        <w:r w:rsidR="00C80845" w:rsidRPr="004E1871">
          <w:rPr>
            <w:rFonts w:ascii="Times New Roman" w:hAnsi="Times New Roman" w:cs="Times New Roman"/>
            <w:noProof/>
            <w:webHidden/>
            <w:sz w:val="26"/>
            <w:szCs w:val="26"/>
          </w:rPr>
          <w:fldChar w:fldCharType="begin"/>
        </w:r>
        <w:r w:rsidR="00C80845" w:rsidRPr="004E1871">
          <w:rPr>
            <w:rFonts w:ascii="Times New Roman" w:hAnsi="Times New Roman" w:cs="Times New Roman"/>
            <w:noProof/>
            <w:webHidden/>
            <w:sz w:val="26"/>
            <w:szCs w:val="26"/>
          </w:rPr>
          <w:instrText xml:space="preserve"> PAGEREF _Toc154482703 \h </w:instrText>
        </w:r>
        <w:r w:rsidR="00C80845" w:rsidRPr="004E1871">
          <w:rPr>
            <w:rFonts w:ascii="Times New Roman" w:hAnsi="Times New Roman" w:cs="Times New Roman"/>
            <w:noProof/>
            <w:webHidden/>
            <w:sz w:val="26"/>
            <w:szCs w:val="26"/>
          </w:rPr>
        </w:r>
        <w:r w:rsidR="00C80845" w:rsidRPr="004E1871">
          <w:rPr>
            <w:rFonts w:ascii="Times New Roman" w:hAnsi="Times New Roman" w:cs="Times New Roman"/>
            <w:noProof/>
            <w:webHidden/>
            <w:sz w:val="26"/>
            <w:szCs w:val="26"/>
          </w:rPr>
          <w:fldChar w:fldCharType="separate"/>
        </w:r>
        <w:r w:rsidR="006D3028">
          <w:rPr>
            <w:rFonts w:ascii="Times New Roman" w:hAnsi="Times New Roman" w:cs="Times New Roman"/>
            <w:noProof/>
            <w:webHidden/>
            <w:sz w:val="26"/>
            <w:szCs w:val="26"/>
          </w:rPr>
          <w:t>29</w:t>
        </w:r>
        <w:r w:rsidR="00C80845" w:rsidRPr="004E1871">
          <w:rPr>
            <w:rFonts w:ascii="Times New Roman" w:hAnsi="Times New Roman" w:cs="Times New Roman"/>
            <w:noProof/>
            <w:webHidden/>
            <w:sz w:val="26"/>
            <w:szCs w:val="26"/>
          </w:rPr>
          <w:fldChar w:fldCharType="end"/>
        </w:r>
      </w:hyperlink>
    </w:p>
    <w:p w14:paraId="052894BC" w14:textId="155B852B" w:rsidR="00C80845" w:rsidRPr="004E1871" w:rsidRDefault="00000000" w:rsidP="004E1871">
      <w:pPr>
        <w:pStyle w:val="Mucluc2"/>
        <w:tabs>
          <w:tab w:val="left" w:pos="660"/>
          <w:tab w:val="right" w:leader="dot" w:pos="8777"/>
        </w:tabs>
        <w:spacing w:before="0" w:line="360" w:lineRule="auto"/>
        <w:rPr>
          <w:rFonts w:ascii="Times New Roman" w:eastAsiaTheme="minorEastAsia" w:hAnsi="Times New Roman" w:cs="Times New Roman"/>
          <w:noProof/>
          <w:kern w:val="0"/>
          <w:sz w:val="26"/>
          <w:szCs w:val="26"/>
          <w14:ligatures w14:val="none"/>
        </w:rPr>
      </w:pPr>
      <w:hyperlink w:anchor="_Toc154482704" w:history="1">
        <w:r w:rsidR="00C80845" w:rsidRPr="004E1871">
          <w:rPr>
            <w:rStyle w:val="Siuktni"/>
            <w:rFonts w:ascii="Times New Roman" w:hAnsi="Times New Roman" w:cs="Times New Roman"/>
            <w:noProof/>
            <w:sz w:val="26"/>
            <w:szCs w:val="26"/>
          </w:rPr>
          <w:t>2.2.</w:t>
        </w:r>
        <w:r w:rsidR="00C80845" w:rsidRPr="004E1871">
          <w:rPr>
            <w:rFonts w:ascii="Times New Roman" w:eastAsiaTheme="minorEastAsia" w:hAnsi="Times New Roman" w:cs="Times New Roman"/>
            <w:noProof/>
            <w:kern w:val="0"/>
            <w:sz w:val="26"/>
            <w:szCs w:val="26"/>
            <w14:ligatures w14:val="none"/>
          </w:rPr>
          <w:tab/>
        </w:r>
        <w:r w:rsidR="00C80845" w:rsidRPr="004E1871">
          <w:rPr>
            <w:rStyle w:val="Siuktni"/>
            <w:rFonts w:ascii="Times New Roman" w:hAnsi="Times New Roman" w:cs="Times New Roman"/>
            <w:noProof/>
            <w:sz w:val="26"/>
            <w:szCs w:val="26"/>
          </w:rPr>
          <w:t>Thời gian, địa điểm nghiên cứu</w:t>
        </w:r>
        <w:r w:rsidR="00C80845" w:rsidRPr="004E1871">
          <w:rPr>
            <w:rFonts w:ascii="Times New Roman" w:hAnsi="Times New Roman" w:cs="Times New Roman"/>
            <w:noProof/>
            <w:webHidden/>
            <w:sz w:val="26"/>
            <w:szCs w:val="26"/>
          </w:rPr>
          <w:tab/>
        </w:r>
        <w:r w:rsidR="00C80845" w:rsidRPr="004E1871">
          <w:rPr>
            <w:rFonts w:ascii="Times New Roman" w:hAnsi="Times New Roman" w:cs="Times New Roman"/>
            <w:noProof/>
            <w:webHidden/>
            <w:sz w:val="26"/>
            <w:szCs w:val="26"/>
          </w:rPr>
          <w:fldChar w:fldCharType="begin"/>
        </w:r>
        <w:r w:rsidR="00C80845" w:rsidRPr="004E1871">
          <w:rPr>
            <w:rFonts w:ascii="Times New Roman" w:hAnsi="Times New Roman" w:cs="Times New Roman"/>
            <w:noProof/>
            <w:webHidden/>
            <w:sz w:val="26"/>
            <w:szCs w:val="26"/>
          </w:rPr>
          <w:instrText xml:space="preserve"> PAGEREF _Toc154482704 \h </w:instrText>
        </w:r>
        <w:r w:rsidR="00C80845" w:rsidRPr="004E1871">
          <w:rPr>
            <w:rFonts w:ascii="Times New Roman" w:hAnsi="Times New Roman" w:cs="Times New Roman"/>
            <w:noProof/>
            <w:webHidden/>
            <w:sz w:val="26"/>
            <w:szCs w:val="26"/>
          </w:rPr>
        </w:r>
        <w:r w:rsidR="00C80845" w:rsidRPr="004E1871">
          <w:rPr>
            <w:rFonts w:ascii="Times New Roman" w:hAnsi="Times New Roman" w:cs="Times New Roman"/>
            <w:noProof/>
            <w:webHidden/>
            <w:sz w:val="26"/>
            <w:szCs w:val="26"/>
          </w:rPr>
          <w:fldChar w:fldCharType="separate"/>
        </w:r>
        <w:r w:rsidR="006D3028">
          <w:rPr>
            <w:rFonts w:ascii="Times New Roman" w:hAnsi="Times New Roman" w:cs="Times New Roman"/>
            <w:noProof/>
            <w:webHidden/>
            <w:sz w:val="26"/>
            <w:szCs w:val="26"/>
          </w:rPr>
          <w:t>29</w:t>
        </w:r>
        <w:r w:rsidR="00C80845" w:rsidRPr="004E1871">
          <w:rPr>
            <w:rFonts w:ascii="Times New Roman" w:hAnsi="Times New Roman" w:cs="Times New Roman"/>
            <w:noProof/>
            <w:webHidden/>
            <w:sz w:val="26"/>
            <w:szCs w:val="26"/>
          </w:rPr>
          <w:fldChar w:fldCharType="end"/>
        </w:r>
      </w:hyperlink>
    </w:p>
    <w:p w14:paraId="00DEAC2B" w14:textId="5B7AF8A3" w:rsidR="00C80845" w:rsidRPr="004E1871" w:rsidRDefault="00000000" w:rsidP="004E1871">
      <w:pPr>
        <w:pStyle w:val="Mucluc2"/>
        <w:tabs>
          <w:tab w:val="left" w:pos="660"/>
          <w:tab w:val="right" w:leader="dot" w:pos="8777"/>
        </w:tabs>
        <w:spacing w:before="0" w:line="360" w:lineRule="auto"/>
        <w:rPr>
          <w:rFonts w:ascii="Times New Roman" w:eastAsiaTheme="minorEastAsia" w:hAnsi="Times New Roman" w:cs="Times New Roman"/>
          <w:noProof/>
          <w:kern w:val="0"/>
          <w:sz w:val="26"/>
          <w:szCs w:val="26"/>
          <w14:ligatures w14:val="none"/>
        </w:rPr>
      </w:pPr>
      <w:hyperlink w:anchor="_Toc154482705" w:history="1">
        <w:r w:rsidR="00C80845" w:rsidRPr="004E1871">
          <w:rPr>
            <w:rStyle w:val="Siuktni"/>
            <w:rFonts w:ascii="Times New Roman" w:hAnsi="Times New Roman" w:cs="Times New Roman"/>
            <w:noProof/>
            <w:sz w:val="26"/>
            <w:szCs w:val="26"/>
          </w:rPr>
          <w:t>2.3.</w:t>
        </w:r>
        <w:r w:rsidR="00C80845" w:rsidRPr="004E1871">
          <w:rPr>
            <w:rFonts w:ascii="Times New Roman" w:eastAsiaTheme="minorEastAsia" w:hAnsi="Times New Roman" w:cs="Times New Roman"/>
            <w:noProof/>
            <w:kern w:val="0"/>
            <w:sz w:val="26"/>
            <w:szCs w:val="26"/>
            <w14:ligatures w14:val="none"/>
          </w:rPr>
          <w:tab/>
        </w:r>
        <w:r w:rsidR="00C80845" w:rsidRPr="004E1871">
          <w:rPr>
            <w:rStyle w:val="Siuktni"/>
            <w:rFonts w:ascii="Times New Roman" w:hAnsi="Times New Roman" w:cs="Times New Roman"/>
            <w:noProof/>
            <w:sz w:val="26"/>
            <w:szCs w:val="26"/>
          </w:rPr>
          <w:t>Đối tượng nghiên cứu</w:t>
        </w:r>
        <w:r w:rsidR="00C80845" w:rsidRPr="004E1871">
          <w:rPr>
            <w:rFonts w:ascii="Times New Roman" w:hAnsi="Times New Roman" w:cs="Times New Roman"/>
            <w:noProof/>
            <w:webHidden/>
            <w:sz w:val="26"/>
            <w:szCs w:val="26"/>
          </w:rPr>
          <w:tab/>
        </w:r>
        <w:r w:rsidR="00C80845" w:rsidRPr="004E1871">
          <w:rPr>
            <w:rFonts w:ascii="Times New Roman" w:hAnsi="Times New Roman" w:cs="Times New Roman"/>
            <w:noProof/>
            <w:webHidden/>
            <w:sz w:val="26"/>
            <w:szCs w:val="26"/>
          </w:rPr>
          <w:fldChar w:fldCharType="begin"/>
        </w:r>
        <w:r w:rsidR="00C80845" w:rsidRPr="004E1871">
          <w:rPr>
            <w:rFonts w:ascii="Times New Roman" w:hAnsi="Times New Roman" w:cs="Times New Roman"/>
            <w:noProof/>
            <w:webHidden/>
            <w:sz w:val="26"/>
            <w:szCs w:val="26"/>
          </w:rPr>
          <w:instrText xml:space="preserve"> PAGEREF _Toc154482705 \h </w:instrText>
        </w:r>
        <w:r w:rsidR="00C80845" w:rsidRPr="004E1871">
          <w:rPr>
            <w:rFonts w:ascii="Times New Roman" w:hAnsi="Times New Roman" w:cs="Times New Roman"/>
            <w:noProof/>
            <w:webHidden/>
            <w:sz w:val="26"/>
            <w:szCs w:val="26"/>
          </w:rPr>
        </w:r>
        <w:r w:rsidR="00C80845" w:rsidRPr="004E1871">
          <w:rPr>
            <w:rFonts w:ascii="Times New Roman" w:hAnsi="Times New Roman" w:cs="Times New Roman"/>
            <w:noProof/>
            <w:webHidden/>
            <w:sz w:val="26"/>
            <w:szCs w:val="26"/>
          </w:rPr>
          <w:fldChar w:fldCharType="separate"/>
        </w:r>
        <w:r w:rsidR="006D3028">
          <w:rPr>
            <w:rFonts w:ascii="Times New Roman" w:hAnsi="Times New Roman" w:cs="Times New Roman"/>
            <w:noProof/>
            <w:webHidden/>
            <w:sz w:val="26"/>
            <w:szCs w:val="26"/>
          </w:rPr>
          <w:t>29</w:t>
        </w:r>
        <w:r w:rsidR="00C80845" w:rsidRPr="004E1871">
          <w:rPr>
            <w:rFonts w:ascii="Times New Roman" w:hAnsi="Times New Roman" w:cs="Times New Roman"/>
            <w:noProof/>
            <w:webHidden/>
            <w:sz w:val="26"/>
            <w:szCs w:val="26"/>
          </w:rPr>
          <w:fldChar w:fldCharType="end"/>
        </w:r>
      </w:hyperlink>
    </w:p>
    <w:p w14:paraId="797FA61D" w14:textId="285A84A2" w:rsidR="00C80845" w:rsidRPr="004E1871" w:rsidRDefault="00000000" w:rsidP="004E1871">
      <w:pPr>
        <w:pStyle w:val="Mucluc3"/>
        <w:tabs>
          <w:tab w:val="left" w:pos="1100"/>
          <w:tab w:val="right" w:leader="dot" w:pos="8777"/>
        </w:tabs>
        <w:spacing w:line="360" w:lineRule="auto"/>
        <w:rPr>
          <w:rFonts w:ascii="Times New Roman" w:eastAsiaTheme="minorEastAsia" w:hAnsi="Times New Roman" w:cs="Times New Roman"/>
          <w:b/>
          <w:bCs/>
          <w:noProof/>
          <w:kern w:val="0"/>
          <w:sz w:val="26"/>
          <w:szCs w:val="26"/>
          <w14:ligatures w14:val="none"/>
        </w:rPr>
      </w:pPr>
      <w:hyperlink w:anchor="_Toc154482706" w:history="1">
        <w:r w:rsidR="00C80845" w:rsidRPr="004E1871">
          <w:rPr>
            <w:rStyle w:val="Siuktni"/>
            <w:rFonts w:ascii="Times New Roman" w:hAnsi="Times New Roman" w:cs="Times New Roman"/>
            <w:b/>
            <w:bCs/>
            <w:i/>
            <w:iCs/>
            <w:noProof/>
            <w:sz w:val="26"/>
            <w:szCs w:val="26"/>
          </w:rPr>
          <w:t>2.3.1.</w:t>
        </w:r>
        <w:r w:rsidR="00C80845" w:rsidRPr="004E1871">
          <w:rPr>
            <w:rFonts w:ascii="Times New Roman" w:eastAsiaTheme="minorEastAsia" w:hAnsi="Times New Roman" w:cs="Times New Roman"/>
            <w:b/>
            <w:bCs/>
            <w:noProof/>
            <w:kern w:val="0"/>
            <w:sz w:val="26"/>
            <w:szCs w:val="26"/>
            <w14:ligatures w14:val="none"/>
          </w:rPr>
          <w:tab/>
        </w:r>
        <w:r w:rsidR="00C80845" w:rsidRPr="004E1871">
          <w:rPr>
            <w:rStyle w:val="Siuktni"/>
            <w:rFonts w:ascii="Times New Roman" w:hAnsi="Times New Roman" w:cs="Times New Roman"/>
            <w:b/>
            <w:bCs/>
            <w:i/>
            <w:iCs/>
            <w:noProof/>
            <w:sz w:val="26"/>
            <w:szCs w:val="26"/>
          </w:rPr>
          <w:t>Tiêu chuẩn lựa chọn</w:t>
        </w:r>
        <w:r w:rsidR="00C80845" w:rsidRPr="004E1871">
          <w:rPr>
            <w:rFonts w:ascii="Times New Roman" w:hAnsi="Times New Roman" w:cs="Times New Roman"/>
            <w:b/>
            <w:bCs/>
            <w:noProof/>
            <w:webHidden/>
            <w:sz w:val="26"/>
            <w:szCs w:val="26"/>
          </w:rPr>
          <w:tab/>
        </w:r>
        <w:r w:rsidR="00C80845" w:rsidRPr="004E1871">
          <w:rPr>
            <w:rFonts w:ascii="Times New Roman" w:hAnsi="Times New Roman" w:cs="Times New Roman"/>
            <w:b/>
            <w:bCs/>
            <w:noProof/>
            <w:webHidden/>
            <w:sz w:val="26"/>
            <w:szCs w:val="26"/>
          </w:rPr>
          <w:fldChar w:fldCharType="begin"/>
        </w:r>
        <w:r w:rsidR="00C80845" w:rsidRPr="004E1871">
          <w:rPr>
            <w:rFonts w:ascii="Times New Roman" w:hAnsi="Times New Roman" w:cs="Times New Roman"/>
            <w:b/>
            <w:bCs/>
            <w:noProof/>
            <w:webHidden/>
            <w:sz w:val="26"/>
            <w:szCs w:val="26"/>
          </w:rPr>
          <w:instrText xml:space="preserve"> PAGEREF _Toc154482706 \h </w:instrText>
        </w:r>
        <w:r w:rsidR="00C80845" w:rsidRPr="004E1871">
          <w:rPr>
            <w:rFonts w:ascii="Times New Roman" w:hAnsi="Times New Roman" w:cs="Times New Roman"/>
            <w:b/>
            <w:bCs/>
            <w:noProof/>
            <w:webHidden/>
            <w:sz w:val="26"/>
            <w:szCs w:val="26"/>
          </w:rPr>
        </w:r>
        <w:r w:rsidR="00C80845" w:rsidRPr="004E1871">
          <w:rPr>
            <w:rFonts w:ascii="Times New Roman" w:hAnsi="Times New Roman" w:cs="Times New Roman"/>
            <w:b/>
            <w:bCs/>
            <w:noProof/>
            <w:webHidden/>
            <w:sz w:val="26"/>
            <w:szCs w:val="26"/>
          </w:rPr>
          <w:fldChar w:fldCharType="separate"/>
        </w:r>
        <w:r w:rsidR="006D3028">
          <w:rPr>
            <w:rFonts w:ascii="Times New Roman" w:hAnsi="Times New Roman" w:cs="Times New Roman"/>
            <w:b/>
            <w:bCs/>
            <w:noProof/>
            <w:webHidden/>
            <w:sz w:val="26"/>
            <w:szCs w:val="26"/>
          </w:rPr>
          <w:t>29</w:t>
        </w:r>
        <w:r w:rsidR="00C80845" w:rsidRPr="004E1871">
          <w:rPr>
            <w:rFonts w:ascii="Times New Roman" w:hAnsi="Times New Roman" w:cs="Times New Roman"/>
            <w:b/>
            <w:bCs/>
            <w:noProof/>
            <w:webHidden/>
            <w:sz w:val="26"/>
            <w:szCs w:val="26"/>
          </w:rPr>
          <w:fldChar w:fldCharType="end"/>
        </w:r>
      </w:hyperlink>
    </w:p>
    <w:p w14:paraId="3114A517" w14:textId="77ECA75A" w:rsidR="00C80845" w:rsidRPr="004E1871" w:rsidRDefault="00000000" w:rsidP="004E1871">
      <w:pPr>
        <w:pStyle w:val="Mucluc3"/>
        <w:tabs>
          <w:tab w:val="left" w:pos="1100"/>
          <w:tab w:val="right" w:leader="dot" w:pos="8777"/>
        </w:tabs>
        <w:spacing w:line="360" w:lineRule="auto"/>
        <w:rPr>
          <w:rFonts w:ascii="Times New Roman" w:eastAsiaTheme="minorEastAsia" w:hAnsi="Times New Roman" w:cs="Times New Roman"/>
          <w:b/>
          <w:bCs/>
          <w:noProof/>
          <w:kern w:val="0"/>
          <w:sz w:val="26"/>
          <w:szCs w:val="26"/>
          <w14:ligatures w14:val="none"/>
        </w:rPr>
      </w:pPr>
      <w:hyperlink w:anchor="_Toc154482707" w:history="1">
        <w:r w:rsidR="00C80845" w:rsidRPr="004E1871">
          <w:rPr>
            <w:rStyle w:val="Siuktni"/>
            <w:rFonts w:ascii="Times New Roman" w:hAnsi="Times New Roman" w:cs="Times New Roman"/>
            <w:b/>
            <w:bCs/>
            <w:i/>
            <w:iCs/>
            <w:noProof/>
            <w:sz w:val="26"/>
            <w:szCs w:val="26"/>
          </w:rPr>
          <w:t>2.3.2.</w:t>
        </w:r>
        <w:r w:rsidR="00C80845" w:rsidRPr="004E1871">
          <w:rPr>
            <w:rFonts w:ascii="Times New Roman" w:eastAsiaTheme="minorEastAsia" w:hAnsi="Times New Roman" w:cs="Times New Roman"/>
            <w:b/>
            <w:bCs/>
            <w:noProof/>
            <w:kern w:val="0"/>
            <w:sz w:val="26"/>
            <w:szCs w:val="26"/>
            <w14:ligatures w14:val="none"/>
          </w:rPr>
          <w:tab/>
        </w:r>
        <w:r w:rsidR="00C80845" w:rsidRPr="004E1871">
          <w:rPr>
            <w:rStyle w:val="Siuktni"/>
            <w:rFonts w:ascii="Times New Roman" w:hAnsi="Times New Roman" w:cs="Times New Roman"/>
            <w:b/>
            <w:bCs/>
            <w:i/>
            <w:iCs/>
            <w:noProof/>
            <w:sz w:val="26"/>
            <w:szCs w:val="26"/>
          </w:rPr>
          <w:t>Tiêu chuẩn loại trừ</w:t>
        </w:r>
        <w:r w:rsidR="00C80845" w:rsidRPr="004E1871">
          <w:rPr>
            <w:rFonts w:ascii="Times New Roman" w:hAnsi="Times New Roman" w:cs="Times New Roman"/>
            <w:b/>
            <w:bCs/>
            <w:noProof/>
            <w:webHidden/>
            <w:sz w:val="26"/>
            <w:szCs w:val="26"/>
          </w:rPr>
          <w:tab/>
        </w:r>
        <w:r w:rsidR="00C80845" w:rsidRPr="004E1871">
          <w:rPr>
            <w:rFonts w:ascii="Times New Roman" w:hAnsi="Times New Roman" w:cs="Times New Roman"/>
            <w:b/>
            <w:bCs/>
            <w:noProof/>
            <w:webHidden/>
            <w:sz w:val="26"/>
            <w:szCs w:val="26"/>
          </w:rPr>
          <w:fldChar w:fldCharType="begin"/>
        </w:r>
        <w:r w:rsidR="00C80845" w:rsidRPr="004E1871">
          <w:rPr>
            <w:rFonts w:ascii="Times New Roman" w:hAnsi="Times New Roman" w:cs="Times New Roman"/>
            <w:b/>
            <w:bCs/>
            <w:noProof/>
            <w:webHidden/>
            <w:sz w:val="26"/>
            <w:szCs w:val="26"/>
          </w:rPr>
          <w:instrText xml:space="preserve"> PAGEREF _Toc154482707 \h </w:instrText>
        </w:r>
        <w:r w:rsidR="00C80845" w:rsidRPr="004E1871">
          <w:rPr>
            <w:rFonts w:ascii="Times New Roman" w:hAnsi="Times New Roman" w:cs="Times New Roman"/>
            <w:b/>
            <w:bCs/>
            <w:noProof/>
            <w:webHidden/>
            <w:sz w:val="26"/>
            <w:szCs w:val="26"/>
          </w:rPr>
        </w:r>
        <w:r w:rsidR="00C80845" w:rsidRPr="004E1871">
          <w:rPr>
            <w:rFonts w:ascii="Times New Roman" w:hAnsi="Times New Roman" w:cs="Times New Roman"/>
            <w:b/>
            <w:bCs/>
            <w:noProof/>
            <w:webHidden/>
            <w:sz w:val="26"/>
            <w:szCs w:val="26"/>
          </w:rPr>
          <w:fldChar w:fldCharType="separate"/>
        </w:r>
        <w:r w:rsidR="006D3028">
          <w:rPr>
            <w:rFonts w:ascii="Times New Roman" w:hAnsi="Times New Roman" w:cs="Times New Roman"/>
            <w:b/>
            <w:bCs/>
            <w:noProof/>
            <w:webHidden/>
            <w:sz w:val="26"/>
            <w:szCs w:val="26"/>
          </w:rPr>
          <w:t>29</w:t>
        </w:r>
        <w:r w:rsidR="00C80845" w:rsidRPr="004E1871">
          <w:rPr>
            <w:rFonts w:ascii="Times New Roman" w:hAnsi="Times New Roman" w:cs="Times New Roman"/>
            <w:b/>
            <w:bCs/>
            <w:noProof/>
            <w:webHidden/>
            <w:sz w:val="26"/>
            <w:szCs w:val="26"/>
          </w:rPr>
          <w:fldChar w:fldCharType="end"/>
        </w:r>
      </w:hyperlink>
    </w:p>
    <w:p w14:paraId="000E40CC" w14:textId="581A594A" w:rsidR="00C80845" w:rsidRPr="004E1871" w:rsidRDefault="00000000" w:rsidP="004E1871">
      <w:pPr>
        <w:pStyle w:val="Mucluc2"/>
        <w:tabs>
          <w:tab w:val="left" w:pos="660"/>
          <w:tab w:val="right" w:leader="dot" w:pos="8777"/>
        </w:tabs>
        <w:spacing w:before="0" w:line="360" w:lineRule="auto"/>
        <w:rPr>
          <w:rFonts w:ascii="Times New Roman" w:eastAsiaTheme="minorEastAsia" w:hAnsi="Times New Roman" w:cs="Times New Roman"/>
          <w:noProof/>
          <w:kern w:val="0"/>
          <w:sz w:val="26"/>
          <w:szCs w:val="26"/>
          <w14:ligatures w14:val="none"/>
        </w:rPr>
      </w:pPr>
      <w:hyperlink w:anchor="_Toc154482708" w:history="1">
        <w:r w:rsidR="00C80845" w:rsidRPr="004E1871">
          <w:rPr>
            <w:rStyle w:val="Siuktni"/>
            <w:rFonts w:ascii="Times New Roman" w:hAnsi="Times New Roman" w:cs="Times New Roman"/>
            <w:noProof/>
            <w:sz w:val="26"/>
            <w:szCs w:val="26"/>
          </w:rPr>
          <w:t>2.4.</w:t>
        </w:r>
        <w:r w:rsidR="00C80845" w:rsidRPr="004E1871">
          <w:rPr>
            <w:rFonts w:ascii="Times New Roman" w:eastAsiaTheme="minorEastAsia" w:hAnsi="Times New Roman" w:cs="Times New Roman"/>
            <w:noProof/>
            <w:kern w:val="0"/>
            <w:sz w:val="26"/>
            <w:szCs w:val="26"/>
            <w14:ligatures w14:val="none"/>
          </w:rPr>
          <w:tab/>
        </w:r>
        <w:r w:rsidR="00C80845" w:rsidRPr="004E1871">
          <w:rPr>
            <w:rStyle w:val="Siuktni"/>
            <w:rFonts w:ascii="Times New Roman" w:hAnsi="Times New Roman" w:cs="Times New Roman"/>
            <w:noProof/>
            <w:sz w:val="26"/>
            <w:szCs w:val="26"/>
          </w:rPr>
          <w:t>Cỡ mẫu nghiên cứu</w:t>
        </w:r>
        <w:r w:rsidR="00C80845" w:rsidRPr="004E1871">
          <w:rPr>
            <w:rFonts w:ascii="Times New Roman" w:hAnsi="Times New Roman" w:cs="Times New Roman"/>
            <w:noProof/>
            <w:webHidden/>
            <w:sz w:val="26"/>
            <w:szCs w:val="26"/>
          </w:rPr>
          <w:tab/>
        </w:r>
        <w:r w:rsidR="00C80845" w:rsidRPr="004E1871">
          <w:rPr>
            <w:rFonts w:ascii="Times New Roman" w:hAnsi="Times New Roman" w:cs="Times New Roman"/>
            <w:noProof/>
            <w:webHidden/>
            <w:sz w:val="26"/>
            <w:szCs w:val="26"/>
          </w:rPr>
          <w:fldChar w:fldCharType="begin"/>
        </w:r>
        <w:r w:rsidR="00C80845" w:rsidRPr="004E1871">
          <w:rPr>
            <w:rFonts w:ascii="Times New Roman" w:hAnsi="Times New Roman" w:cs="Times New Roman"/>
            <w:noProof/>
            <w:webHidden/>
            <w:sz w:val="26"/>
            <w:szCs w:val="26"/>
          </w:rPr>
          <w:instrText xml:space="preserve"> PAGEREF _Toc154482708 \h </w:instrText>
        </w:r>
        <w:r w:rsidR="00C80845" w:rsidRPr="004E1871">
          <w:rPr>
            <w:rFonts w:ascii="Times New Roman" w:hAnsi="Times New Roman" w:cs="Times New Roman"/>
            <w:noProof/>
            <w:webHidden/>
            <w:sz w:val="26"/>
            <w:szCs w:val="26"/>
          </w:rPr>
        </w:r>
        <w:r w:rsidR="00C80845" w:rsidRPr="004E1871">
          <w:rPr>
            <w:rFonts w:ascii="Times New Roman" w:hAnsi="Times New Roman" w:cs="Times New Roman"/>
            <w:noProof/>
            <w:webHidden/>
            <w:sz w:val="26"/>
            <w:szCs w:val="26"/>
          </w:rPr>
          <w:fldChar w:fldCharType="separate"/>
        </w:r>
        <w:r w:rsidR="006D3028">
          <w:rPr>
            <w:rFonts w:ascii="Times New Roman" w:hAnsi="Times New Roman" w:cs="Times New Roman"/>
            <w:noProof/>
            <w:webHidden/>
            <w:sz w:val="26"/>
            <w:szCs w:val="26"/>
          </w:rPr>
          <w:t>29</w:t>
        </w:r>
        <w:r w:rsidR="00C80845" w:rsidRPr="004E1871">
          <w:rPr>
            <w:rFonts w:ascii="Times New Roman" w:hAnsi="Times New Roman" w:cs="Times New Roman"/>
            <w:noProof/>
            <w:webHidden/>
            <w:sz w:val="26"/>
            <w:szCs w:val="26"/>
          </w:rPr>
          <w:fldChar w:fldCharType="end"/>
        </w:r>
      </w:hyperlink>
    </w:p>
    <w:p w14:paraId="3DD872A1" w14:textId="074182FF" w:rsidR="00C80845" w:rsidRPr="004E1871" w:rsidRDefault="00000000" w:rsidP="004E1871">
      <w:pPr>
        <w:pStyle w:val="Mucluc2"/>
        <w:tabs>
          <w:tab w:val="left" w:pos="660"/>
          <w:tab w:val="right" w:leader="dot" w:pos="8777"/>
        </w:tabs>
        <w:spacing w:before="0" w:line="360" w:lineRule="auto"/>
        <w:rPr>
          <w:rFonts w:ascii="Times New Roman" w:eastAsiaTheme="minorEastAsia" w:hAnsi="Times New Roman" w:cs="Times New Roman"/>
          <w:noProof/>
          <w:kern w:val="0"/>
          <w:sz w:val="26"/>
          <w:szCs w:val="26"/>
          <w14:ligatures w14:val="none"/>
        </w:rPr>
      </w:pPr>
      <w:hyperlink w:anchor="_Toc154482709" w:history="1">
        <w:r w:rsidR="00C80845" w:rsidRPr="004E1871">
          <w:rPr>
            <w:rStyle w:val="Siuktni"/>
            <w:rFonts w:ascii="Times New Roman" w:hAnsi="Times New Roman" w:cs="Times New Roman"/>
            <w:noProof/>
            <w:sz w:val="26"/>
            <w:szCs w:val="26"/>
          </w:rPr>
          <w:t>2.5.</w:t>
        </w:r>
        <w:r w:rsidR="00C80845" w:rsidRPr="004E1871">
          <w:rPr>
            <w:rFonts w:ascii="Times New Roman" w:eastAsiaTheme="minorEastAsia" w:hAnsi="Times New Roman" w:cs="Times New Roman"/>
            <w:noProof/>
            <w:kern w:val="0"/>
            <w:sz w:val="26"/>
            <w:szCs w:val="26"/>
            <w14:ligatures w14:val="none"/>
          </w:rPr>
          <w:tab/>
        </w:r>
        <w:r w:rsidR="00C80845" w:rsidRPr="004E1871">
          <w:rPr>
            <w:rStyle w:val="Siuktni"/>
            <w:rFonts w:ascii="Times New Roman" w:hAnsi="Times New Roman" w:cs="Times New Roman"/>
            <w:noProof/>
            <w:sz w:val="26"/>
            <w:szCs w:val="26"/>
          </w:rPr>
          <w:t>Biến số nghiên cứu</w:t>
        </w:r>
        <w:r w:rsidR="00C80845" w:rsidRPr="004E1871">
          <w:rPr>
            <w:rFonts w:ascii="Times New Roman" w:hAnsi="Times New Roman" w:cs="Times New Roman"/>
            <w:noProof/>
            <w:webHidden/>
            <w:sz w:val="26"/>
            <w:szCs w:val="26"/>
          </w:rPr>
          <w:tab/>
        </w:r>
        <w:r w:rsidR="00C80845" w:rsidRPr="004E1871">
          <w:rPr>
            <w:rFonts w:ascii="Times New Roman" w:hAnsi="Times New Roman" w:cs="Times New Roman"/>
            <w:noProof/>
            <w:webHidden/>
            <w:sz w:val="26"/>
            <w:szCs w:val="26"/>
          </w:rPr>
          <w:fldChar w:fldCharType="begin"/>
        </w:r>
        <w:r w:rsidR="00C80845" w:rsidRPr="004E1871">
          <w:rPr>
            <w:rFonts w:ascii="Times New Roman" w:hAnsi="Times New Roman" w:cs="Times New Roman"/>
            <w:noProof/>
            <w:webHidden/>
            <w:sz w:val="26"/>
            <w:szCs w:val="26"/>
          </w:rPr>
          <w:instrText xml:space="preserve"> PAGEREF _Toc154482709 \h </w:instrText>
        </w:r>
        <w:r w:rsidR="00C80845" w:rsidRPr="004E1871">
          <w:rPr>
            <w:rFonts w:ascii="Times New Roman" w:hAnsi="Times New Roman" w:cs="Times New Roman"/>
            <w:noProof/>
            <w:webHidden/>
            <w:sz w:val="26"/>
            <w:szCs w:val="26"/>
          </w:rPr>
        </w:r>
        <w:r w:rsidR="00C80845" w:rsidRPr="004E1871">
          <w:rPr>
            <w:rFonts w:ascii="Times New Roman" w:hAnsi="Times New Roman" w:cs="Times New Roman"/>
            <w:noProof/>
            <w:webHidden/>
            <w:sz w:val="26"/>
            <w:szCs w:val="26"/>
          </w:rPr>
          <w:fldChar w:fldCharType="separate"/>
        </w:r>
        <w:r w:rsidR="006D3028">
          <w:rPr>
            <w:rFonts w:ascii="Times New Roman" w:hAnsi="Times New Roman" w:cs="Times New Roman"/>
            <w:noProof/>
            <w:webHidden/>
            <w:sz w:val="26"/>
            <w:szCs w:val="26"/>
          </w:rPr>
          <w:t>30</w:t>
        </w:r>
        <w:r w:rsidR="00C80845" w:rsidRPr="004E1871">
          <w:rPr>
            <w:rFonts w:ascii="Times New Roman" w:hAnsi="Times New Roman" w:cs="Times New Roman"/>
            <w:noProof/>
            <w:webHidden/>
            <w:sz w:val="26"/>
            <w:szCs w:val="26"/>
          </w:rPr>
          <w:fldChar w:fldCharType="end"/>
        </w:r>
      </w:hyperlink>
    </w:p>
    <w:p w14:paraId="33B25DE3" w14:textId="181CE510" w:rsidR="00C80845" w:rsidRPr="004E1871" w:rsidRDefault="00000000" w:rsidP="004E1871">
      <w:pPr>
        <w:pStyle w:val="Mucluc3"/>
        <w:tabs>
          <w:tab w:val="left" w:pos="1100"/>
          <w:tab w:val="right" w:leader="dot" w:pos="8777"/>
        </w:tabs>
        <w:spacing w:line="360" w:lineRule="auto"/>
        <w:rPr>
          <w:rFonts w:ascii="Times New Roman" w:eastAsiaTheme="minorEastAsia" w:hAnsi="Times New Roman" w:cs="Times New Roman"/>
          <w:b/>
          <w:bCs/>
          <w:noProof/>
          <w:kern w:val="0"/>
          <w:sz w:val="26"/>
          <w:szCs w:val="26"/>
          <w14:ligatures w14:val="none"/>
        </w:rPr>
      </w:pPr>
      <w:hyperlink w:anchor="_Toc154482710" w:history="1">
        <w:r w:rsidR="00C80845" w:rsidRPr="004E1871">
          <w:rPr>
            <w:rStyle w:val="Siuktni"/>
            <w:rFonts w:ascii="Times New Roman" w:hAnsi="Times New Roman" w:cs="Times New Roman"/>
            <w:b/>
            <w:bCs/>
            <w:i/>
            <w:iCs/>
            <w:noProof/>
            <w:sz w:val="26"/>
            <w:szCs w:val="26"/>
          </w:rPr>
          <w:t>2.5.1.</w:t>
        </w:r>
        <w:r w:rsidR="00C80845" w:rsidRPr="004E1871">
          <w:rPr>
            <w:rFonts w:ascii="Times New Roman" w:eastAsiaTheme="minorEastAsia" w:hAnsi="Times New Roman" w:cs="Times New Roman"/>
            <w:b/>
            <w:bCs/>
            <w:noProof/>
            <w:kern w:val="0"/>
            <w:sz w:val="26"/>
            <w:szCs w:val="26"/>
            <w14:ligatures w14:val="none"/>
          </w:rPr>
          <w:tab/>
        </w:r>
        <w:r w:rsidR="00C80845" w:rsidRPr="004E1871">
          <w:rPr>
            <w:rStyle w:val="Siuktni"/>
            <w:rFonts w:ascii="Times New Roman" w:hAnsi="Times New Roman" w:cs="Times New Roman"/>
            <w:b/>
            <w:bCs/>
            <w:i/>
            <w:iCs/>
            <w:noProof/>
            <w:sz w:val="26"/>
            <w:szCs w:val="26"/>
          </w:rPr>
          <w:t>Biến số nền</w:t>
        </w:r>
        <w:r w:rsidR="00C80845" w:rsidRPr="004E1871">
          <w:rPr>
            <w:rFonts w:ascii="Times New Roman" w:hAnsi="Times New Roman" w:cs="Times New Roman"/>
            <w:b/>
            <w:bCs/>
            <w:noProof/>
            <w:webHidden/>
            <w:sz w:val="26"/>
            <w:szCs w:val="26"/>
          </w:rPr>
          <w:tab/>
        </w:r>
        <w:r w:rsidR="00C80845" w:rsidRPr="004E1871">
          <w:rPr>
            <w:rFonts w:ascii="Times New Roman" w:hAnsi="Times New Roman" w:cs="Times New Roman"/>
            <w:b/>
            <w:bCs/>
            <w:noProof/>
            <w:webHidden/>
            <w:sz w:val="26"/>
            <w:szCs w:val="26"/>
          </w:rPr>
          <w:fldChar w:fldCharType="begin"/>
        </w:r>
        <w:r w:rsidR="00C80845" w:rsidRPr="004E1871">
          <w:rPr>
            <w:rFonts w:ascii="Times New Roman" w:hAnsi="Times New Roman" w:cs="Times New Roman"/>
            <w:b/>
            <w:bCs/>
            <w:noProof/>
            <w:webHidden/>
            <w:sz w:val="26"/>
            <w:szCs w:val="26"/>
          </w:rPr>
          <w:instrText xml:space="preserve"> PAGEREF _Toc154482710 \h </w:instrText>
        </w:r>
        <w:r w:rsidR="00C80845" w:rsidRPr="004E1871">
          <w:rPr>
            <w:rFonts w:ascii="Times New Roman" w:hAnsi="Times New Roman" w:cs="Times New Roman"/>
            <w:b/>
            <w:bCs/>
            <w:noProof/>
            <w:webHidden/>
            <w:sz w:val="26"/>
            <w:szCs w:val="26"/>
          </w:rPr>
        </w:r>
        <w:r w:rsidR="00C80845" w:rsidRPr="004E1871">
          <w:rPr>
            <w:rFonts w:ascii="Times New Roman" w:hAnsi="Times New Roman" w:cs="Times New Roman"/>
            <w:b/>
            <w:bCs/>
            <w:noProof/>
            <w:webHidden/>
            <w:sz w:val="26"/>
            <w:szCs w:val="26"/>
          </w:rPr>
          <w:fldChar w:fldCharType="separate"/>
        </w:r>
        <w:r w:rsidR="006D3028">
          <w:rPr>
            <w:rFonts w:ascii="Times New Roman" w:hAnsi="Times New Roman" w:cs="Times New Roman"/>
            <w:b/>
            <w:bCs/>
            <w:noProof/>
            <w:webHidden/>
            <w:sz w:val="26"/>
            <w:szCs w:val="26"/>
          </w:rPr>
          <w:t>30</w:t>
        </w:r>
        <w:r w:rsidR="00C80845" w:rsidRPr="004E1871">
          <w:rPr>
            <w:rFonts w:ascii="Times New Roman" w:hAnsi="Times New Roman" w:cs="Times New Roman"/>
            <w:b/>
            <w:bCs/>
            <w:noProof/>
            <w:webHidden/>
            <w:sz w:val="26"/>
            <w:szCs w:val="26"/>
          </w:rPr>
          <w:fldChar w:fldCharType="end"/>
        </w:r>
      </w:hyperlink>
    </w:p>
    <w:p w14:paraId="5CC894F2" w14:textId="4FF8DD4A" w:rsidR="00C80845" w:rsidRPr="004E1871" w:rsidRDefault="00000000" w:rsidP="004E1871">
      <w:pPr>
        <w:pStyle w:val="Mucluc3"/>
        <w:tabs>
          <w:tab w:val="left" w:pos="1100"/>
          <w:tab w:val="right" w:leader="dot" w:pos="8777"/>
        </w:tabs>
        <w:spacing w:line="360" w:lineRule="auto"/>
        <w:rPr>
          <w:rFonts w:ascii="Times New Roman" w:eastAsiaTheme="minorEastAsia" w:hAnsi="Times New Roman" w:cs="Times New Roman"/>
          <w:b/>
          <w:bCs/>
          <w:noProof/>
          <w:kern w:val="0"/>
          <w:sz w:val="26"/>
          <w:szCs w:val="26"/>
          <w14:ligatures w14:val="none"/>
        </w:rPr>
      </w:pPr>
      <w:hyperlink w:anchor="_Toc154482711" w:history="1">
        <w:r w:rsidR="00C80845" w:rsidRPr="004E1871">
          <w:rPr>
            <w:rStyle w:val="Siuktni"/>
            <w:rFonts w:ascii="Times New Roman" w:hAnsi="Times New Roman" w:cs="Times New Roman"/>
            <w:b/>
            <w:bCs/>
            <w:i/>
            <w:iCs/>
            <w:noProof/>
            <w:sz w:val="26"/>
            <w:szCs w:val="26"/>
          </w:rPr>
          <w:t>2.5.2.</w:t>
        </w:r>
        <w:r w:rsidR="00C80845" w:rsidRPr="004E1871">
          <w:rPr>
            <w:rFonts w:ascii="Times New Roman" w:eastAsiaTheme="minorEastAsia" w:hAnsi="Times New Roman" w:cs="Times New Roman"/>
            <w:b/>
            <w:bCs/>
            <w:noProof/>
            <w:kern w:val="0"/>
            <w:sz w:val="26"/>
            <w:szCs w:val="26"/>
            <w14:ligatures w14:val="none"/>
          </w:rPr>
          <w:tab/>
        </w:r>
        <w:r w:rsidR="00C80845" w:rsidRPr="004E1871">
          <w:rPr>
            <w:rStyle w:val="Siuktni"/>
            <w:rFonts w:ascii="Times New Roman" w:hAnsi="Times New Roman" w:cs="Times New Roman"/>
            <w:b/>
            <w:bCs/>
            <w:i/>
            <w:iCs/>
            <w:noProof/>
            <w:sz w:val="26"/>
            <w:szCs w:val="26"/>
          </w:rPr>
          <w:t>Biến số thái độ</w:t>
        </w:r>
        <w:r w:rsidR="00C80845" w:rsidRPr="004E1871">
          <w:rPr>
            <w:rFonts w:ascii="Times New Roman" w:hAnsi="Times New Roman" w:cs="Times New Roman"/>
            <w:b/>
            <w:bCs/>
            <w:noProof/>
            <w:webHidden/>
            <w:sz w:val="26"/>
            <w:szCs w:val="26"/>
          </w:rPr>
          <w:tab/>
        </w:r>
        <w:r w:rsidR="00C80845" w:rsidRPr="004E1871">
          <w:rPr>
            <w:rFonts w:ascii="Times New Roman" w:hAnsi="Times New Roman" w:cs="Times New Roman"/>
            <w:b/>
            <w:bCs/>
            <w:noProof/>
            <w:webHidden/>
            <w:sz w:val="26"/>
            <w:szCs w:val="26"/>
          </w:rPr>
          <w:fldChar w:fldCharType="begin"/>
        </w:r>
        <w:r w:rsidR="00C80845" w:rsidRPr="004E1871">
          <w:rPr>
            <w:rFonts w:ascii="Times New Roman" w:hAnsi="Times New Roman" w:cs="Times New Roman"/>
            <w:b/>
            <w:bCs/>
            <w:noProof/>
            <w:webHidden/>
            <w:sz w:val="26"/>
            <w:szCs w:val="26"/>
          </w:rPr>
          <w:instrText xml:space="preserve"> PAGEREF _Toc154482711 \h </w:instrText>
        </w:r>
        <w:r w:rsidR="00C80845" w:rsidRPr="004E1871">
          <w:rPr>
            <w:rFonts w:ascii="Times New Roman" w:hAnsi="Times New Roman" w:cs="Times New Roman"/>
            <w:b/>
            <w:bCs/>
            <w:noProof/>
            <w:webHidden/>
            <w:sz w:val="26"/>
            <w:szCs w:val="26"/>
          </w:rPr>
        </w:r>
        <w:r w:rsidR="00C80845" w:rsidRPr="004E1871">
          <w:rPr>
            <w:rFonts w:ascii="Times New Roman" w:hAnsi="Times New Roman" w:cs="Times New Roman"/>
            <w:b/>
            <w:bCs/>
            <w:noProof/>
            <w:webHidden/>
            <w:sz w:val="26"/>
            <w:szCs w:val="26"/>
          </w:rPr>
          <w:fldChar w:fldCharType="separate"/>
        </w:r>
        <w:r w:rsidR="006D3028">
          <w:rPr>
            <w:rFonts w:ascii="Times New Roman" w:hAnsi="Times New Roman" w:cs="Times New Roman"/>
            <w:b/>
            <w:bCs/>
            <w:noProof/>
            <w:webHidden/>
            <w:sz w:val="26"/>
            <w:szCs w:val="26"/>
          </w:rPr>
          <w:t>31</w:t>
        </w:r>
        <w:r w:rsidR="00C80845" w:rsidRPr="004E1871">
          <w:rPr>
            <w:rFonts w:ascii="Times New Roman" w:hAnsi="Times New Roman" w:cs="Times New Roman"/>
            <w:b/>
            <w:bCs/>
            <w:noProof/>
            <w:webHidden/>
            <w:sz w:val="26"/>
            <w:szCs w:val="26"/>
          </w:rPr>
          <w:fldChar w:fldCharType="end"/>
        </w:r>
      </w:hyperlink>
    </w:p>
    <w:p w14:paraId="1606ECB2" w14:textId="6B482603" w:rsidR="00C80845" w:rsidRPr="004E1871" w:rsidRDefault="00000000" w:rsidP="004E1871">
      <w:pPr>
        <w:pStyle w:val="Mucluc2"/>
        <w:tabs>
          <w:tab w:val="left" w:pos="660"/>
          <w:tab w:val="right" w:leader="dot" w:pos="8777"/>
        </w:tabs>
        <w:spacing w:before="0" w:line="360" w:lineRule="auto"/>
        <w:rPr>
          <w:rFonts w:ascii="Times New Roman" w:eastAsiaTheme="minorEastAsia" w:hAnsi="Times New Roman" w:cs="Times New Roman"/>
          <w:noProof/>
          <w:kern w:val="0"/>
          <w:sz w:val="26"/>
          <w:szCs w:val="26"/>
          <w14:ligatures w14:val="none"/>
        </w:rPr>
      </w:pPr>
      <w:hyperlink w:anchor="_Toc154482712" w:history="1">
        <w:r w:rsidR="00C80845" w:rsidRPr="004E1871">
          <w:rPr>
            <w:rStyle w:val="Siuktni"/>
            <w:rFonts w:ascii="Times New Roman" w:hAnsi="Times New Roman" w:cs="Times New Roman"/>
            <w:noProof/>
            <w:sz w:val="26"/>
            <w:szCs w:val="26"/>
          </w:rPr>
          <w:t>2.6.</w:t>
        </w:r>
        <w:r w:rsidR="00C80845" w:rsidRPr="004E1871">
          <w:rPr>
            <w:rFonts w:ascii="Times New Roman" w:eastAsiaTheme="minorEastAsia" w:hAnsi="Times New Roman" w:cs="Times New Roman"/>
            <w:noProof/>
            <w:kern w:val="0"/>
            <w:sz w:val="26"/>
            <w:szCs w:val="26"/>
            <w14:ligatures w14:val="none"/>
          </w:rPr>
          <w:tab/>
        </w:r>
        <w:r w:rsidR="00C80845" w:rsidRPr="004E1871">
          <w:rPr>
            <w:rStyle w:val="Siuktni"/>
            <w:rFonts w:ascii="Times New Roman" w:hAnsi="Times New Roman" w:cs="Times New Roman"/>
            <w:noProof/>
            <w:sz w:val="26"/>
            <w:szCs w:val="26"/>
          </w:rPr>
          <w:t>Công cụ thu thập số liệu</w:t>
        </w:r>
        <w:r w:rsidR="00C80845" w:rsidRPr="004E1871">
          <w:rPr>
            <w:rFonts w:ascii="Times New Roman" w:hAnsi="Times New Roman" w:cs="Times New Roman"/>
            <w:noProof/>
            <w:webHidden/>
            <w:sz w:val="26"/>
            <w:szCs w:val="26"/>
          </w:rPr>
          <w:tab/>
        </w:r>
        <w:r w:rsidR="00C80845" w:rsidRPr="004E1871">
          <w:rPr>
            <w:rFonts w:ascii="Times New Roman" w:hAnsi="Times New Roman" w:cs="Times New Roman"/>
            <w:noProof/>
            <w:webHidden/>
            <w:sz w:val="26"/>
            <w:szCs w:val="26"/>
          </w:rPr>
          <w:fldChar w:fldCharType="begin"/>
        </w:r>
        <w:r w:rsidR="00C80845" w:rsidRPr="004E1871">
          <w:rPr>
            <w:rFonts w:ascii="Times New Roman" w:hAnsi="Times New Roman" w:cs="Times New Roman"/>
            <w:noProof/>
            <w:webHidden/>
            <w:sz w:val="26"/>
            <w:szCs w:val="26"/>
          </w:rPr>
          <w:instrText xml:space="preserve"> PAGEREF _Toc154482712 \h </w:instrText>
        </w:r>
        <w:r w:rsidR="00C80845" w:rsidRPr="004E1871">
          <w:rPr>
            <w:rFonts w:ascii="Times New Roman" w:hAnsi="Times New Roman" w:cs="Times New Roman"/>
            <w:noProof/>
            <w:webHidden/>
            <w:sz w:val="26"/>
            <w:szCs w:val="26"/>
          </w:rPr>
        </w:r>
        <w:r w:rsidR="00C80845" w:rsidRPr="004E1871">
          <w:rPr>
            <w:rFonts w:ascii="Times New Roman" w:hAnsi="Times New Roman" w:cs="Times New Roman"/>
            <w:noProof/>
            <w:webHidden/>
            <w:sz w:val="26"/>
            <w:szCs w:val="26"/>
          </w:rPr>
          <w:fldChar w:fldCharType="separate"/>
        </w:r>
        <w:r w:rsidR="006D3028">
          <w:rPr>
            <w:rFonts w:ascii="Times New Roman" w:hAnsi="Times New Roman" w:cs="Times New Roman"/>
            <w:noProof/>
            <w:webHidden/>
            <w:sz w:val="26"/>
            <w:szCs w:val="26"/>
          </w:rPr>
          <w:t>42</w:t>
        </w:r>
        <w:r w:rsidR="00C80845" w:rsidRPr="004E1871">
          <w:rPr>
            <w:rFonts w:ascii="Times New Roman" w:hAnsi="Times New Roman" w:cs="Times New Roman"/>
            <w:noProof/>
            <w:webHidden/>
            <w:sz w:val="26"/>
            <w:szCs w:val="26"/>
          </w:rPr>
          <w:fldChar w:fldCharType="end"/>
        </w:r>
      </w:hyperlink>
    </w:p>
    <w:p w14:paraId="22B327E8" w14:textId="44E68CD7" w:rsidR="00C80845" w:rsidRPr="004E1871" w:rsidRDefault="00000000" w:rsidP="004E1871">
      <w:pPr>
        <w:pStyle w:val="Mucluc3"/>
        <w:tabs>
          <w:tab w:val="left" w:pos="1100"/>
          <w:tab w:val="right" w:leader="dot" w:pos="8777"/>
        </w:tabs>
        <w:spacing w:line="360" w:lineRule="auto"/>
        <w:rPr>
          <w:rFonts w:ascii="Times New Roman" w:eastAsiaTheme="minorEastAsia" w:hAnsi="Times New Roman" w:cs="Times New Roman"/>
          <w:b/>
          <w:bCs/>
          <w:noProof/>
          <w:kern w:val="0"/>
          <w:sz w:val="26"/>
          <w:szCs w:val="26"/>
          <w14:ligatures w14:val="none"/>
        </w:rPr>
      </w:pPr>
      <w:hyperlink w:anchor="_Toc154482713" w:history="1">
        <w:r w:rsidR="00C80845" w:rsidRPr="004E1871">
          <w:rPr>
            <w:rStyle w:val="Siuktni"/>
            <w:rFonts w:ascii="Times New Roman" w:hAnsi="Times New Roman" w:cs="Times New Roman"/>
            <w:b/>
            <w:bCs/>
            <w:i/>
            <w:iCs/>
            <w:noProof/>
            <w:sz w:val="26"/>
            <w:szCs w:val="26"/>
          </w:rPr>
          <w:t>2.7.1.</w:t>
        </w:r>
        <w:r w:rsidR="00C80845" w:rsidRPr="004E1871">
          <w:rPr>
            <w:rFonts w:ascii="Times New Roman" w:eastAsiaTheme="minorEastAsia" w:hAnsi="Times New Roman" w:cs="Times New Roman"/>
            <w:b/>
            <w:bCs/>
            <w:noProof/>
            <w:kern w:val="0"/>
            <w:sz w:val="26"/>
            <w:szCs w:val="26"/>
            <w14:ligatures w14:val="none"/>
          </w:rPr>
          <w:tab/>
        </w:r>
        <w:r w:rsidR="00C80845" w:rsidRPr="004E1871">
          <w:rPr>
            <w:rStyle w:val="Siuktni"/>
            <w:rFonts w:ascii="Times New Roman" w:hAnsi="Times New Roman" w:cs="Times New Roman"/>
            <w:b/>
            <w:bCs/>
            <w:i/>
            <w:iCs/>
            <w:noProof/>
            <w:sz w:val="26"/>
            <w:szCs w:val="26"/>
          </w:rPr>
          <w:t>Học thuyết “Theory of Planned Behavior (TPB)”</w:t>
        </w:r>
        <w:r w:rsidR="00C80845" w:rsidRPr="004E1871">
          <w:rPr>
            <w:rFonts w:ascii="Times New Roman" w:hAnsi="Times New Roman" w:cs="Times New Roman"/>
            <w:b/>
            <w:bCs/>
            <w:noProof/>
            <w:webHidden/>
            <w:sz w:val="26"/>
            <w:szCs w:val="26"/>
          </w:rPr>
          <w:tab/>
        </w:r>
        <w:r w:rsidR="00C80845" w:rsidRPr="004E1871">
          <w:rPr>
            <w:rFonts w:ascii="Times New Roman" w:hAnsi="Times New Roman" w:cs="Times New Roman"/>
            <w:b/>
            <w:bCs/>
            <w:noProof/>
            <w:webHidden/>
            <w:sz w:val="26"/>
            <w:szCs w:val="26"/>
          </w:rPr>
          <w:fldChar w:fldCharType="begin"/>
        </w:r>
        <w:r w:rsidR="00C80845" w:rsidRPr="004E1871">
          <w:rPr>
            <w:rFonts w:ascii="Times New Roman" w:hAnsi="Times New Roman" w:cs="Times New Roman"/>
            <w:b/>
            <w:bCs/>
            <w:noProof/>
            <w:webHidden/>
            <w:sz w:val="26"/>
            <w:szCs w:val="26"/>
          </w:rPr>
          <w:instrText xml:space="preserve"> PAGEREF _Toc154482713 \h </w:instrText>
        </w:r>
        <w:r w:rsidR="00C80845" w:rsidRPr="004E1871">
          <w:rPr>
            <w:rFonts w:ascii="Times New Roman" w:hAnsi="Times New Roman" w:cs="Times New Roman"/>
            <w:b/>
            <w:bCs/>
            <w:noProof/>
            <w:webHidden/>
            <w:sz w:val="26"/>
            <w:szCs w:val="26"/>
          </w:rPr>
        </w:r>
        <w:r w:rsidR="00C80845" w:rsidRPr="004E1871">
          <w:rPr>
            <w:rFonts w:ascii="Times New Roman" w:hAnsi="Times New Roman" w:cs="Times New Roman"/>
            <w:b/>
            <w:bCs/>
            <w:noProof/>
            <w:webHidden/>
            <w:sz w:val="26"/>
            <w:szCs w:val="26"/>
          </w:rPr>
          <w:fldChar w:fldCharType="separate"/>
        </w:r>
        <w:r w:rsidR="006D3028">
          <w:rPr>
            <w:rFonts w:ascii="Times New Roman" w:hAnsi="Times New Roman" w:cs="Times New Roman"/>
            <w:b/>
            <w:bCs/>
            <w:noProof/>
            <w:webHidden/>
            <w:sz w:val="26"/>
            <w:szCs w:val="26"/>
          </w:rPr>
          <w:t>44</w:t>
        </w:r>
        <w:r w:rsidR="00C80845" w:rsidRPr="004E1871">
          <w:rPr>
            <w:rFonts w:ascii="Times New Roman" w:hAnsi="Times New Roman" w:cs="Times New Roman"/>
            <w:b/>
            <w:bCs/>
            <w:noProof/>
            <w:webHidden/>
            <w:sz w:val="26"/>
            <w:szCs w:val="26"/>
          </w:rPr>
          <w:fldChar w:fldCharType="end"/>
        </w:r>
      </w:hyperlink>
    </w:p>
    <w:p w14:paraId="4E0EAE72" w14:textId="7013F073" w:rsidR="00C80845" w:rsidRPr="004E1871" w:rsidRDefault="00000000" w:rsidP="004E1871">
      <w:pPr>
        <w:pStyle w:val="Mucluc2"/>
        <w:tabs>
          <w:tab w:val="left" w:pos="660"/>
          <w:tab w:val="right" w:leader="dot" w:pos="8777"/>
        </w:tabs>
        <w:spacing w:before="0" w:line="360" w:lineRule="auto"/>
        <w:rPr>
          <w:rFonts w:ascii="Times New Roman" w:eastAsiaTheme="minorEastAsia" w:hAnsi="Times New Roman" w:cs="Times New Roman"/>
          <w:noProof/>
          <w:kern w:val="0"/>
          <w:sz w:val="26"/>
          <w:szCs w:val="26"/>
          <w14:ligatures w14:val="none"/>
        </w:rPr>
      </w:pPr>
      <w:hyperlink w:anchor="_Toc154482714" w:history="1">
        <w:r w:rsidR="00C80845" w:rsidRPr="004E1871">
          <w:rPr>
            <w:rStyle w:val="Siuktni"/>
            <w:rFonts w:ascii="Times New Roman" w:hAnsi="Times New Roman" w:cs="Times New Roman"/>
            <w:noProof/>
            <w:sz w:val="26"/>
            <w:szCs w:val="26"/>
          </w:rPr>
          <w:t>2.8.</w:t>
        </w:r>
        <w:r w:rsidR="00C80845" w:rsidRPr="004E1871">
          <w:rPr>
            <w:rFonts w:ascii="Times New Roman" w:eastAsiaTheme="minorEastAsia" w:hAnsi="Times New Roman" w:cs="Times New Roman"/>
            <w:noProof/>
            <w:kern w:val="0"/>
            <w:sz w:val="26"/>
            <w:szCs w:val="26"/>
            <w14:ligatures w14:val="none"/>
          </w:rPr>
          <w:tab/>
        </w:r>
        <w:r w:rsidR="00C80845" w:rsidRPr="004E1871">
          <w:rPr>
            <w:rStyle w:val="Siuktni"/>
            <w:rFonts w:ascii="Times New Roman" w:hAnsi="Times New Roman" w:cs="Times New Roman"/>
            <w:noProof/>
            <w:sz w:val="26"/>
            <w:szCs w:val="26"/>
          </w:rPr>
          <w:t>Khung nghiên cứu</w:t>
        </w:r>
        <w:r w:rsidR="00C80845" w:rsidRPr="004E1871">
          <w:rPr>
            <w:rFonts w:ascii="Times New Roman" w:hAnsi="Times New Roman" w:cs="Times New Roman"/>
            <w:noProof/>
            <w:webHidden/>
            <w:sz w:val="26"/>
            <w:szCs w:val="26"/>
          </w:rPr>
          <w:tab/>
        </w:r>
        <w:r w:rsidR="00C80845" w:rsidRPr="004E1871">
          <w:rPr>
            <w:rFonts w:ascii="Times New Roman" w:hAnsi="Times New Roman" w:cs="Times New Roman"/>
            <w:noProof/>
            <w:webHidden/>
            <w:sz w:val="26"/>
            <w:szCs w:val="26"/>
          </w:rPr>
          <w:fldChar w:fldCharType="begin"/>
        </w:r>
        <w:r w:rsidR="00C80845" w:rsidRPr="004E1871">
          <w:rPr>
            <w:rFonts w:ascii="Times New Roman" w:hAnsi="Times New Roman" w:cs="Times New Roman"/>
            <w:noProof/>
            <w:webHidden/>
            <w:sz w:val="26"/>
            <w:szCs w:val="26"/>
          </w:rPr>
          <w:instrText xml:space="preserve"> PAGEREF _Toc154482714 \h </w:instrText>
        </w:r>
        <w:r w:rsidR="00C80845" w:rsidRPr="004E1871">
          <w:rPr>
            <w:rFonts w:ascii="Times New Roman" w:hAnsi="Times New Roman" w:cs="Times New Roman"/>
            <w:noProof/>
            <w:webHidden/>
            <w:sz w:val="26"/>
            <w:szCs w:val="26"/>
          </w:rPr>
        </w:r>
        <w:r w:rsidR="00C80845" w:rsidRPr="004E1871">
          <w:rPr>
            <w:rFonts w:ascii="Times New Roman" w:hAnsi="Times New Roman" w:cs="Times New Roman"/>
            <w:noProof/>
            <w:webHidden/>
            <w:sz w:val="26"/>
            <w:szCs w:val="26"/>
          </w:rPr>
          <w:fldChar w:fldCharType="separate"/>
        </w:r>
        <w:r w:rsidR="006D3028">
          <w:rPr>
            <w:rFonts w:ascii="Times New Roman" w:hAnsi="Times New Roman" w:cs="Times New Roman"/>
            <w:noProof/>
            <w:webHidden/>
            <w:sz w:val="26"/>
            <w:szCs w:val="26"/>
          </w:rPr>
          <w:t>47</w:t>
        </w:r>
        <w:r w:rsidR="00C80845" w:rsidRPr="004E1871">
          <w:rPr>
            <w:rFonts w:ascii="Times New Roman" w:hAnsi="Times New Roman" w:cs="Times New Roman"/>
            <w:noProof/>
            <w:webHidden/>
            <w:sz w:val="26"/>
            <w:szCs w:val="26"/>
          </w:rPr>
          <w:fldChar w:fldCharType="end"/>
        </w:r>
      </w:hyperlink>
    </w:p>
    <w:p w14:paraId="244729FA" w14:textId="398AF0B9" w:rsidR="00C80845" w:rsidRPr="004E1871" w:rsidRDefault="00000000" w:rsidP="004E1871">
      <w:pPr>
        <w:pStyle w:val="Mucluc2"/>
        <w:tabs>
          <w:tab w:val="left" w:pos="660"/>
          <w:tab w:val="right" w:leader="dot" w:pos="8777"/>
        </w:tabs>
        <w:spacing w:before="0" w:line="360" w:lineRule="auto"/>
        <w:rPr>
          <w:rFonts w:ascii="Times New Roman" w:eastAsiaTheme="minorEastAsia" w:hAnsi="Times New Roman" w:cs="Times New Roman"/>
          <w:noProof/>
          <w:kern w:val="0"/>
          <w:sz w:val="26"/>
          <w:szCs w:val="26"/>
          <w14:ligatures w14:val="none"/>
        </w:rPr>
      </w:pPr>
      <w:hyperlink w:anchor="_Toc154482715" w:history="1">
        <w:r w:rsidR="00C80845" w:rsidRPr="004E1871">
          <w:rPr>
            <w:rStyle w:val="Siuktni"/>
            <w:rFonts w:ascii="Times New Roman" w:hAnsi="Times New Roman" w:cs="Times New Roman"/>
            <w:noProof/>
            <w:sz w:val="26"/>
            <w:szCs w:val="26"/>
          </w:rPr>
          <w:t>2.9.</w:t>
        </w:r>
        <w:r w:rsidR="00C80845" w:rsidRPr="004E1871">
          <w:rPr>
            <w:rFonts w:ascii="Times New Roman" w:eastAsiaTheme="minorEastAsia" w:hAnsi="Times New Roman" w:cs="Times New Roman"/>
            <w:noProof/>
            <w:kern w:val="0"/>
            <w:sz w:val="26"/>
            <w:szCs w:val="26"/>
            <w14:ligatures w14:val="none"/>
          </w:rPr>
          <w:tab/>
        </w:r>
        <w:r w:rsidR="00C80845" w:rsidRPr="004E1871">
          <w:rPr>
            <w:rStyle w:val="Siuktni"/>
            <w:rFonts w:ascii="Times New Roman" w:hAnsi="Times New Roman" w:cs="Times New Roman"/>
            <w:noProof/>
            <w:sz w:val="26"/>
            <w:szCs w:val="26"/>
          </w:rPr>
          <w:t>Qui trình thu thập số liệu</w:t>
        </w:r>
        <w:r w:rsidR="00C80845" w:rsidRPr="004E1871">
          <w:rPr>
            <w:rFonts w:ascii="Times New Roman" w:hAnsi="Times New Roman" w:cs="Times New Roman"/>
            <w:noProof/>
            <w:webHidden/>
            <w:sz w:val="26"/>
            <w:szCs w:val="26"/>
          </w:rPr>
          <w:tab/>
        </w:r>
        <w:r w:rsidR="00C80845" w:rsidRPr="004E1871">
          <w:rPr>
            <w:rFonts w:ascii="Times New Roman" w:hAnsi="Times New Roman" w:cs="Times New Roman"/>
            <w:noProof/>
            <w:webHidden/>
            <w:sz w:val="26"/>
            <w:szCs w:val="26"/>
          </w:rPr>
          <w:fldChar w:fldCharType="begin"/>
        </w:r>
        <w:r w:rsidR="00C80845" w:rsidRPr="004E1871">
          <w:rPr>
            <w:rFonts w:ascii="Times New Roman" w:hAnsi="Times New Roman" w:cs="Times New Roman"/>
            <w:noProof/>
            <w:webHidden/>
            <w:sz w:val="26"/>
            <w:szCs w:val="26"/>
          </w:rPr>
          <w:instrText xml:space="preserve"> PAGEREF _Toc154482715 \h </w:instrText>
        </w:r>
        <w:r w:rsidR="00C80845" w:rsidRPr="004E1871">
          <w:rPr>
            <w:rFonts w:ascii="Times New Roman" w:hAnsi="Times New Roman" w:cs="Times New Roman"/>
            <w:noProof/>
            <w:webHidden/>
            <w:sz w:val="26"/>
            <w:szCs w:val="26"/>
          </w:rPr>
        </w:r>
        <w:r w:rsidR="00C80845" w:rsidRPr="004E1871">
          <w:rPr>
            <w:rFonts w:ascii="Times New Roman" w:hAnsi="Times New Roman" w:cs="Times New Roman"/>
            <w:noProof/>
            <w:webHidden/>
            <w:sz w:val="26"/>
            <w:szCs w:val="26"/>
          </w:rPr>
          <w:fldChar w:fldCharType="separate"/>
        </w:r>
        <w:r w:rsidR="006D3028">
          <w:rPr>
            <w:rFonts w:ascii="Times New Roman" w:hAnsi="Times New Roman" w:cs="Times New Roman"/>
            <w:noProof/>
            <w:webHidden/>
            <w:sz w:val="26"/>
            <w:szCs w:val="26"/>
          </w:rPr>
          <w:t>47</w:t>
        </w:r>
        <w:r w:rsidR="00C80845" w:rsidRPr="004E1871">
          <w:rPr>
            <w:rFonts w:ascii="Times New Roman" w:hAnsi="Times New Roman" w:cs="Times New Roman"/>
            <w:noProof/>
            <w:webHidden/>
            <w:sz w:val="26"/>
            <w:szCs w:val="26"/>
          </w:rPr>
          <w:fldChar w:fldCharType="end"/>
        </w:r>
      </w:hyperlink>
    </w:p>
    <w:p w14:paraId="59221823" w14:textId="4DA2AF06" w:rsidR="00C80845" w:rsidRPr="004E1871" w:rsidRDefault="00000000" w:rsidP="004E1871">
      <w:pPr>
        <w:pStyle w:val="Mucluc2"/>
        <w:tabs>
          <w:tab w:val="left" w:pos="660"/>
          <w:tab w:val="right" w:leader="dot" w:pos="8777"/>
        </w:tabs>
        <w:spacing w:before="0" w:line="360" w:lineRule="auto"/>
        <w:rPr>
          <w:rFonts w:ascii="Times New Roman" w:eastAsiaTheme="minorEastAsia" w:hAnsi="Times New Roman" w:cs="Times New Roman"/>
          <w:noProof/>
          <w:kern w:val="0"/>
          <w:sz w:val="26"/>
          <w:szCs w:val="26"/>
          <w14:ligatures w14:val="none"/>
        </w:rPr>
      </w:pPr>
      <w:hyperlink w:anchor="_Toc154482716" w:history="1">
        <w:r w:rsidR="00C80845" w:rsidRPr="004E1871">
          <w:rPr>
            <w:rStyle w:val="Siuktni"/>
            <w:rFonts w:ascii="Times New Roman" w:hAnsi="Times New Roman" w:cs="Times New Roman"/>
            <w:noProof/>
            <w:sz w:val="26"/>
            <w:szCs w:val="26"/>
          </w:rPr>
          <w:t>2.10.</w:t>
        </w:r>
        <w:r w:rsidR="00C80845" w:rsidRPr="004E1871">
          <w:rPr>
            <w:rFonts w:ascii="Times New Roman" w:eastAsiaTheme="minorEastAsia" w:hAnsi="Times New Roman" w:cs="Times New Roman"/>
            <w:noProof/>
            <w:kern w:val="0"/>
            <w:sz w:val="26"/>
            <w:szCs w:val="26"/>
            <w14:ligatures w14:val="none"/>
          </w:rPr>
          <w:tab/>
        </w:r>
        <w:r w:rsidR="00C80845" w:rsidRPr="004E1871">
          <w:rPr>
            <w:rStyle w:val="Siuktni"/>
            <w:rFonts w:ascii="Times New Roman" w:hAnsi="Times New Roman" w:cs="Times New Roman"/>
            <w:noProof/>
            <w:sz w:val="26"/>
            <w:szCs w:val="26"/>
          </w:rPr>
          <w:t>Xử lí và phân tích số liệu</w:t>
        </w:r>
        <w:r w:rsidR="00C80845" w:rsidRPr="004E1871">
          <w:rPr>
            <w:rFonts w:ascii="Times New Roman" w:hAnsi="Times New Roman" w:cs="Times New Roman"/>
            <w:noProof/>
            <w:webHidden/>
            <w:sz w:val="26"/>
            <w:szCs w:val="26"/>
          </w:rPr>
          <w:tab/>
        </w:r>
        <w:r w:rsidR="00C80845" w:rsidRPr="004E1871">
          <w:rPr>
            <w:rFonts w:ascii="Times New Roman" w:hAnsi="Times New Roman" w:cs="Times New Roman"/>
            <w:noProof/>
            <w:webHidden/>
            <w:sz w:val="26"/>
            <w:szCs w:val="26"/>
          </w:rPr>
          <w:fldChar w:fldCharType="begin"/>
        </w:r>
        <w:r w:rsidR="00C80845" w:rsidRPr="004E1871">
          <w:rPr>
            <w:rFonts w:ascii="Times New Roman" w:hAnsi="Times New Roman" w:cs="Times New Roman"/>
            <w:noProof/>
            <w:webHidden/>
            <w:sz w:val="26"/>
            <w:szCs w:val="26"/>
          </w:rPr>
          <w:instrText xml:space="preserve"> PAGEREF _Toc154482716 \h </w:instrText>
        </w:r>
        <w:r w:rsidR="00C80845" w:rsidRPr="004E1871">
          <w:rPr>
            <w:rFonts w:ascii="Times New Roman" w:hAnsi="Times New Roman" w:cs="Times New Roman"/>
            <w:noProof/>
            <w:webHidden/>
            <w:sz w:val="26"/>
            <w:szCs w:val="26"/>
          </w:rPr>
        </w:r>
        <w:r w:rsidR="00C80845" w:rsidRPr="004E1871">
          <w:rPr>
            <w:rFonts w:ascii="Times New Roman" w:hAnsi="Times New Roman" w:cs="Times New Roman"/>
            <w:noProof/>
            <w:webHidden/>
            <w:sz w:val="26"/>
            <w:szCs w:val="26"/>
          </w:rPr>
          <w:fldChar w:fldCharType="separate"/>
        </w:r>
        <w:r w:rsidR="006D3028">
          <w:rPr>
            <w:rFonts w:ascii="Times New Roman" w:hAnsi="Times New Roman" w:cs="Times New Roman"/>
            <w:noProof/>
            <w:webHidden/>
            <w:sz w:val="26"/>
            <w:szCs w:val="26"/>
          </w:rPr>
          <w:t>49</w:t>
        </w:r>
        <w:r w:rsidR="00C80845" w:rsidRPr="004E1871">
          <w:rPr>
            <w:rFonts w:ascii="Times New Roman" w:hAnsi="Times New Roman" w:cs="Times New Roman"/>
            <w:noProof/>
            <w:webHidden/>
            <w:sz w:val="26"/>
            <w:szCs w:val="26"/>
          </w:rPr>
          <w:fldChar w:fldCharType="end"/>
        </w:r>
      </w:hyperlink>
    </w:p>
    <w:p w14:paraId="0C04D906" w14:textId="1DD07215" w:rsidR="00C80845" w:rsidRPr="004E1871" w:rsidRDefault="00000000" w:rsidP="004E1871">
      <w:pPr>
        <w:pStyle w:val="Mucluc3"/>
        <w:tabs>
          <w:tab w:val="left" w:pos="1100"/>
          <w:tab w:val="right" w:leader="dot" w:pos="8777"/>
        </w:tabs>
        <w:spacing w:line="360" w:lineRule="auto"/>
        <w:rPr>
          <w:rFonts w:ascii="Times New Roman" w:eastAsiaTheme="minorEastAsia" w:hAnsi="Times New Roman" w:cs="Times New Roman"/>
          <w:b/>
          <w:bCs/>
          <w:noProof/>
          <w:kern w:val="0"/>
          <w:sz w:val="26"/>
          <w:szCs w:val="26"/>
          <w14:ligatures w14:val="none"/>
        </w:rPr>
      </w:pPr>
      <w:hyperlink w:anchor="_Toc154482717" w:history="1">
        <w:r w:rsidR="00C80845" w:rsidRPr="004E1871">
          <w:rPr>
            <w:rStyle w:val="Siuktni"/>
            <w:rFonts w:ascii="Times New Roman" w:hAnsi="Times New Roman" w:cs="Times New Roman"/>
            <w:b/>
            <w:bCs/>
            <w:i/>
            <w:iCs/>
            <w:noProof/>
            <w:sz w:val="26"/>
            <w:szCs w:val="26"/>
          </w:rPr>
          <w:t>2.10.1.</w:t>
        </w:r>
        <w:r w:rsidR="00C80845" w:rsidRPr="004E1871">
          <w:rPr>
            <w:rFonts w:ascii="Times New Roman" w:eastAsiaTheme="minorEastAsia" w:hAnsi="Times New Roman" w:cs="Times New Roman"/>
            <w:b/>
            <w:bCs/>
            <w:noProof/>
            <w:kern w:val="0"/>
            <w:sz w:val="26"/>
            <w:szCs w:val="26"/>
            <w14:ligatures w14:val="none"/>
          </w:rPr>
          <w:tab/>
        </w:r>
        <w:r w:rsidR="00C80845" w:rsidRPr="004E1871">
          <w:rPr>
            <w:rStyle w:val="Siuktni"/>
            <w:rFonts w:ascii="Times New Roman" w:hAnsi="Times New Roman" w:cs="Times New Roman"/>
            <w:b/>
            <w:bCs/>
            <w:i/>
            <w:iCs/>
            <w:noProof/>
            <w:sz w:val="26"/>
            <w:szCs w:val="26"/>
          </w:rPr>
          <w:t>Phương pháp xử lý</w:t>
        </w:r>
        <w:r w:rsidR="00C80845" w:rsidRPr="004E1871">
          <w:rPr>
            <w:rFonts w:ascii="Times New Roman" w:hAnsi="Times New Roman" w:cs="Times New Roman"/>
            <w:b/>
            <w:bCs/>
            <w:noProof/>
            <w:webHidden/>
            <w:sz w:val="26"/>
            <w:szCs w:val="26"/>
          </w:rPr>
          <w:tab/>
        </w:r>
        <w:r w:rsidR="00C80845" w:rsidRPr="004E1871">
          <w:rPr>
            <w:rFonts w:ascii="Times New Roman" w:hAnsi="Times New Roman" w:cs="Times New Roman"/>
            <w:b/>
            <w:bCs/>
            <w:noProof/>
            <w:webHidden/>
            <w:sz w:val="26"/>
            <w:szCs w:val="26"/>
          </w:rPr>
          <w:fldChar w:fldCharType="begin"/>
        </w:r>
        <w:r w:rsidR="00C80845" w:rsidRPr="004E1871">
          <w:rPr>
            <w:rFonts w:ascii="Times New Roman" w:hAnsi="Times New Roman" w:cs="Times New Roman"/>
            <w:b/>
            <w:bCs/>
            <w:noProof/>
            <w:webHidden/>
            <w:sz w:val="26"/>
            <w:szCs w:val="26"/>
          </w:rPr>
          <w:instrText xml:space="preserve"> PAGEREF _Toc154482717 \h </w:instrText>
        </w:r>
        <w:r w:rsidR="00C80845" w:rsidRPr="004E1871">
          <w:rPr>
            <w:rFonts w:ascii="Times New Roman" w:hAnsi="Times New Roman" w:cs="Times New Roman"/>
            <w:b/>
            <w:bCs/>
            <w:noProof/>
            <w:webHidden/>
            <w:sz w:val="26"/>
            <w:szCs w:val="26"/>
          </w:rPr>
        </w:r>
        <w:r w:rsidR="00C80845" w:rsidRPr="004E1871">
          <w:rPr>
            <w:rFonts w:ascii="Times New Roman" w:hAnsi="Times New Roman" w:cs="Times New Roman"/>
            <w:b/>
            <w:bCs/>
            <w:noProof/>
            <w:webHidden/>
            <w:sz w:val="26"/>
            <w:szCs w:val="26"/>
          </w:rPr>
          <w:fldChar w:fldCharType="separate"/>
        </w:r>
        <w:r w:rsidR="006D3028">
          <w:rPr>
            <w:rFonts w:ascii="Times New Roman" w:hAnsi="Times New Roman" w:cs="Times New Roman"/>
            <w:b/>
            <w:bCs/>
            <w:noProof/>
            <w:webHidden/>
            <w:sz w:val="26"/>
            <w:szCs w:val="26"/>
          </w:rPr>
          <w:t>49</w:t>
        </w:r>
        <w:r w:rsidR="00C80845" w:rsidRPr="004E1871">
          <w:rPr>
            <w:rFonts w:ascii="Times New Roman" w:hAnsi="Times New Roman" w:cs="Times New Roman"/>
            <w:b/>
            <w:bCs/>
            <w:noProof/>
            <w:webHidden/>
            <w:sz w:val="26"/>
            <w:szCs w:val="26"/>
          </w:rPr>
          <w:fldChar w:fldCharType="end"/>
        </w:r>
      </w:hyperlink>
    </w:p>
    <w:p w14:paraId="31067AA5" w14:textId="255AAECB" w:rsidR="00C80845" w:rsidRPr="004E1871" w:rsidRDefault="00000000" w:rsidP="004E1871">
      <w:pPr>
        <w:pStyle w:val="Mucluc3"/>
        <w:tabs>
          <w:tab w:val="left" w:pos="1100"/>
          <w:tab w:val="right" w:leader="dot" w:pos="8777"/>
        </w:tabs>
        <w:spacing w:line="360" w:lineRule="auto"/>
        <w:rPr>
          <w:rFonts w:ascii="Times New Roman" w:eastAsiaTheme="minorEastAsia" w:hAnsi="Times New Roman" w:cs="Times New Roman"/>
          <w:b/>
          <w:bCs/>
          <w:noProof/>
          <w:kern w:val="0"/>
          <w:sz w:val="26"/>
          <w:szCs w:val="26"/>
          <w14:ligatures w14:val="none"/>
        </w:rPr>
      </w:pPr>
      <w:hyperlink w:anchor="_Toc154482718" w:history="1">
        <w:r w:rsidR="00C80845" w:rsidRPr="004E1871">
          <w:rPr>
            <w:rStyle w:val="Siuktni"/>
            <w:rFonts w:ascii="Times New Roman" w:hAnsi="Times New Roman" w:cs="Times New Roman"/>
            <w:b/>
            <w:bCs/>
            <w:i/>
            <w:iCs/>
            <w:noProof/>
            <w:sz w:val="26"/>
            <w:szCs w:val="26"/>
          </w:rPr>
          <w:t>2.10.2.</w:t>
        </w:r>
        <w:r w:rsidR="00C80845" w:rsidRPr="004E1871">
          <w:rPr>
            <w:rFonts w:ascii="Times New Roman" w:eastAsiaTheme="minorEastAsia" w:hAnsi="Times New Roman" w:cs="Times New Roman"/>
            <w:b/>
            <w:bCs/>
            <w:noProof/>
            <w:kern w:val="0"/>
            <w:sz w:val="26"/>
            <w:szCs w:val="26"/>
            <w14:ligatures w14:val="none"/>
          </w:rPr>
          <w:tab/>
        </w:r>
        <w:r w:rsidR="00C80845" w:rsidRPr="004E1871">
          <w:rPr>
            <w:rStyle w:val="Siuktni"/>
            <w:rFonts w:ascii="Times New Roman" w:hAnsi="Times New Roman" w:cs="Times New Roman"/>
            <w:b/>
            <w:bCs/>
            <w:i/>
            <w:iCs/>
            <w:noProof/>
            <w:sz w:val="26"/>
            <w:szCs w:val="26"/>
          </w:rPr>
          <w:t>Phân tích dữ liệu</w:t>
        </w:r>
        <w:r w:rsidR="00C80845" w:rsidRPr="004E1871">
          <w:rPr>
            <w:rFonts w:ascii="Times New Roman" w:hAnsi="Times New Roman" w:cs="Times New Roman"/>
            <w:b/>
            <w:bCs/>
            <w:noProof/>
            <w:webHidden/>
            <w:sz w:val="26"/>
            <w:szCs w:val="26"/>
          </w:rPr>
          <w:tab/>
        </w:r>
        <w:r w:rsidR="00C80845" w:rsidRPr="004E1871">
          <w:rPr>
            <w:rFonts w:ascii="Times New Roman" w:hAnsi="Times New Roman" w:cs="Times New Roman"/>
            <w:b/>
            <w:bCs/>
            <w:noProof/>
            <w:webHidden/>
            <w:sz w:val="26"/>
            <w:szCs w:val="26"/>
          </w:rPr>
          <w:fldChar w:fldCharType="begin"/>
        </w:r>
        <w:r w:rsidR="00C80845" w:rsidRPr="004E1871">
          <w:rPr>
            <w:rFonts w:ascii="Times New Roman" w:hAnsi="Times New Roman" w:cs="Times New Roman"/>
            <w:b/>
            <w:bCs/>
            <w:noProof/>
            <w:webHidden/>
            <w:sz w:val="26"/>
            <w:szCs w:val="26"/>
          </w:rPr>
          <w:instrText xml:space="preserve"> PAGEREF _Toc154482718 \h </w:instrText>
        </w:r>
        <w:r w:rsidR="00C80845" w:rsidRPr="004E1871">
          <w:rPr>
            <w:rFonts w:ascii="Times New Roman" w:hAnsi="Times New Roman" w:cs="Times New Roman"/>
            <w:b/>
            <w:bCs/>
            <w:noProof/>
            <w:webHidden/>
            <w:sz w:val="26"/>
            <w:szCs w:val="26"/>
          </w:rPr>
        </w:r>
        <w:r w:rsidR="00C80845" w:rsidRPr="004E1871">
          <w:rPr>
            <w:rFonts w:ascii="Times New Roman" w:hAnsi="Times New Roman" w:cs="Times New Roman"/>
            <w:b/>
            <w:bCs/>
            <w:noProof/>
            <w:webHidden/>
            <w:sz w:val="26"/>
            <w:szCs w:val="26"/>
          </w:rPr>
          <w:fldChar w:fldCharType="separate"/>
        </w:r>
        <w:r w:rsidR="006D3028">
          <w:rPr>
            <w:rFonts w:ascii="Times New Roman" w:hAnsi="Times New Roman" w:cs="Times New Roman"/>
            <w:b/>
            <w:bCs/>
            <w:noProof/>
            <w:webHidden/>
            <w:sz w:val="26"/>
            <w:szCs w:val="26"/>
          </w:rPr>
          <w:t>49</w:t>
        </w:r>
        <w:r w:rsidR="00C80845" w:rsidRPr="004E1871">
          <w:rPr>
            <w:rFonts w:ascii="Times New Roman" w:hAnsi="Times New Roman" w:cs="Times New Roman"/>
            <w:b/>
            <w:bCs/>
            <w:noProof/>
            <w:webHidden/>
            <w:sz w:val="26"/>
            <w:szCs w:val="26"/>
          </w:rPr>
          <w:fldChar w:fldCharType="end"/>
        </w:r>
      </w:hyperlink>
    </w:p>
    <w:p w14:paraId="609BE002" w14:textId="7A836C0C" w:rsidR="00C80845" w:rsidRPr="004E1871" w:rsidRDefault="00000000" w:rsidP="004E1871">
      <w:pPr>
        <w:pStyle w:val="Mucluc2"/>
        <w:tabs>
          <w:tab w:val="left" w:pos="660"/>
          <w:tab w:val="right" w:leader="dot" w:pos="8777"/>
        </w:tabs>
        <w:spacing w:before="0" w:line="360" w:lineRule="auto"/>
        <w:rPr>
          <w:rFonts w:ascii="Times New Roman" w:eastAsiaTheme="minorEastAsia" w:hAnsi="Times New Roman" w:cs="Times New Roman"/>
          <w:noProof/>
          <w:kern w:val="0"/>
          <w:sz w:val="26"/>
          <w:szCs w:val="26"/>
          <w14:ligatures w14:val="none"/>
        </w:rPr>
      </w:pPr>
      <w:hyperlink w:anchor="_Toc154482719" w:history="1">
        <w:r w:rsidR="00C80845" w:rsidRPr="004E1871">
          <w:rPr>
            <w:rStyle w:val="Siuktni"/>
            <w:rFonts w:ascii="Times New Roman" w:hAnsi="Times New Roman" w:cs="Times New Roman"/>
            <w:noProof/>
            <w:sz w:val="26"/>
            <w:szCs w:val="26"/>
          </w:rPr>
          <w:t>2.11.</w:t>
        </w:r>
        <w:r w:rsidR="00C80845" w:rsidRPr="004E1871">
          <w:rPr>
            <w:rFonts w:ascii="Times New Roman" w:eastAsiaTheme="minorEastAsia" w:hAnsi="Times New Roman" w:cs="Times New Roman"/>
            <w:noProof/>
            <w:kern w:val="0"/>
            <w:sz w:val="26"/>
            <w:szCs w:val="26"/>
            <w14:ligatures w14:val="none"/>
          </w:rPr>
          <w:tab/>
        </w:r>
        <w:r w:rsidR="00C80845" w:rsidRPr="004E1871">
          <w:rPr>
            <w:rStyle w:val="Siuktni"/>
            <w:rFonts w:ascii="Times New Roman" w:hAnsi="Times New Roman" w:cs="Times New Roman"/>
            <w:noProof/>
            <w:sz w:val="26"/>
            <w:szCs w:val="26"/>
          </w:rPr>
          <w:t>Vấn đề đạo đức trong nghiên cứu</w:t>
        </w:r>
        <w:r w:rsidR="00C80845" w:rsidRPr="004E1871">
          <w:rPr>
            <w:rFonts w:ascii="Times New Roman" w:hAnsi="Times New Roman" w:cs="Times New Roman"/>
            <w:noProof/>
            <w:webHidden/>
            <w:sz w:val="26"/>
            <w:szCs w:val="26"/>
          </w:rPr>
          <w:tab/>
        </w:r>
        <w:r w:rsidR="00C80845" w:rsidRPr="004E1871">
          <w:rPr>
            <w:rFonts w:ascii="Times New Roman" w:hAnsi="Times New Roman" w:cs="Times New Roman"/>
            <w:noProof/>
            <w:webHidden/>
            <w:sz w:val="26"/>
            <w:szCs w:val="26"/>
          </w:rPr>
          <w:fldChar w:fldCharType="begin"/>
        </w:r>
        <w:r w:rsidR="00C80845" w:rsidRPr="004E1871">
          <w:rPr>
            <w:rFonts w:ascii="Times New Roman" w:hAnsi="Times New Roman" w:cs="Times New Roman"/>
            <w:noProof/>
            <w:webHidden/>
            <w:sz w:val="26"/>
            <w:szCs w:val="26"/>
          </w:rPr>
          <w:instrText xml:space="preserve"> PAGEREF _Toc154482719 \h </w:instrText>
        </w:r>
        <w:r w:rsidR="00C80845" w:rsidRPr="004E1871">
          <w:rPr>
            <w:rFonts w:ascii="Times New Roman" w:hAnsi="Times New Roman" w:cs="Times New Roman"/>
            <w:noProof/>
            <w:webHidden/>
            <w:sz w:val="26"/>
            <w:szCs w:val="26"/>
          </w:rPr>
        </w:r>
        <w:r w:rsidR="00C80845" w:rsidRPr="004E1871">
          <w:rPr>
            <w:rFonts w:ascii="Times New Roman" w:hAnsi="Times New Roman" w:cs="Times New Roman"/>
            <w:noProof/>
            <w:webHidden/>
            <w:sz w:val="26"/>
            <w:szCs w:val="26"/>
          </w:rPr>
          <w:fldChar w:fldCharType="separate"/>
        </w:r>
        <w:r w:rsidR="006D3028">
          <w:rPr>
            <w:rFonts w:ascii="Times New Roman" w:hAnsi="Times New Roman" w:cs="Times New Roman"/>
            <w:noProof/>
            <w:webHidden/>
            <w:sz w:val="26"/>
            <w:szCs w:val="26"/>
          </w:rPr>
          <w:t>50</w:t>
        </w:r>
        <w:r w:rsidR="00C80845" w:rsidRPr="004E1871">
          <w:rPr>
            <w:rFonts w:ascii="Times New Roman" w:hAnsi="Times New Roman" w:cs="Times New Roman"/>
            <w:noProof/>
            <w:webHidden/>
            <w:sz w:val="26"/>
            <w:szCs w:val="26"/>
          </w:rPr>
          <w:fldChar w:fldCharType="end"/>
        </w:r>
      </w:hyperlink>
    </w:p>
    <w:p w14:paraId="56EDA549" w14:textId="6B6068F5" w:rsidR="00C80845" w:rsidRPr="004E1871" w:rsidRDefault="00000000" w:rsidP="004E1871">
      <w:pPr>
        <w:pStyle w:val="Mucluc2"/>
        <w:tabs>
          <w:tab w:val="left" w:pos="660"/>
          <w:tab w:val="right" w:leader="dot" w:pos="8777"/>
        </w:tabs>
        <w:spacing w:before="0" w:line="360" w:lineRule="auto"/>
        <w:rPr>
          <w:rFonts w:ascii="Times New Roman" w:eastAsiaTheme="minorEastAsia" w:hAnsi="Times New Roman" w:cs="Times New Roman"/>
          <w:noProof/>
          <w:kern w:val="0"/>
          <w:sz w:val="26"/>
          <w:szCs w:val="26"/>
          <w14:ligatures w14:val="none"/>
        </w:rPr>
      </w:pPr>
      <w:hyperlink w:anchor="_Toc154482720" w:history="1">
        <w:r w:rsidR="00C80845" w:rsidRPr="004E1871">
          <w:rPr>
            <w:rStyle w:val="Siuktni"/>
            <w:rFonts w:ascii="Times New Roman" w:hAnsi="Times New Roman" w:cs="Times New Roman"/>
            <w:noProof/>
            <w:sz w:val="26"/>
            <w:szCs w:val="26"/>
          </w:rPr>
          <w:t>2.12.</w:t>
        </w:r>
        <w:r w:rsidR="00C80845" w:rsidRPr="004E1871">
          <w:rPr>
            <w:rFonts w:ascii="Times New Roman" w:eastAsiaTheme="minorEastAsia" w:hAnsi="Times New Roman" w:cs="Times New Roman"/>
            <w:noProof/>
            <w:kern w:val="0"/>
            <w:sz w:val="26"/>
            <w:szCs w:val="26"/>
            <w14:ligatures w14:val="none"/>
          </w:rPr>
          <w:tab/>
        </w:r>
        <w:r w:rsidR="00C80845" w:rsidRPr="004E1871">
          <w:rPr>
            <w:rStyle w:val="Siuktni"/>
            <w:rFonts w:ascii="Times New Roman" w:hAnsi="Times New Roman" w:cs="Times New Roman"/>
            <w:noProof/>
            <w:sz w:val="26"/>
            <w:szCs w:val="26"/>
          </w:rPr>
          <w:t>Hạn chế của nghiên cứu, sai số và biện pháp khắc phục sai số</w:t>
        </w:r>
        <w:r w:rsidR="00C80845" w:rsidRPr="004E1871">
          <w:rPr>
            <w:rFonts w:ascii="Times New Roman" w:hAnsi="Times New Roman" w:cs="Times New Roman"/>
            <w:noProof/>
            <w:webHidden/>
            <w:sz w:val="26"/>
            <w:szCs w:val="26"/>
          </w:rPr>
          <w:tab/>
        </w:r>
        <w:r w:rsidR="00C80845" w:rsidRPr="004E1871">
          <w:rPr>
            <w:rFonts w:ascii="Times New Roman" w:hAnsi="Times New Roman" w:cs="Times New Roman"/>
            <w:noProof/>
            <w:webHidden/>
            <w:sz w:val="26"/>
            <w:szCs w:val="26"/>
          </w:rPr>
          <w:fldChar w:fldCharType="begin"/>
        </w:r>
        <w:r w:rsidR="00C80845" w:rsidRPr="004E1871">
          <w:rPr>
            <w:rFonts w:ascii="Times New Roman" w:hAnsi="Times New Roman" w:cs="Times New Roman"/>
            <w:noProof/>
            <w:webHidden/>
            <w:sz w:val="26"/>
            <w:szCs w:val="26"/>
          </w:rPr>
          <w:instrText xml:space="preserve"> PAGEREF _Toc154482720 \h </w:instrText>
        </w:r>
        <w:r w:rsidR="00C80845" w:rsidRPr="004E1871">
          <w:rPr>
            <w:rFonts w:ascii="Times New Roman" w:hAnsi="Times New Roman" w:cs="Times New Roman"/>
            <w:noProof/>
            <w:webHidden/>
            <w:sz w:val="26"/>
            <w:szCs w:val="26"/>
          </w:rPr>
        </w:r>
        <w:r w:rsidR="00C80845" w:rsidRPr="004E1871">
          <w:rPr>
            <w:rFonts w:ascii="Times New Roman" w:hAnsi="Times New Roman" w:cs="Times New Roman"/>
            <w:noProof/>
            <w:webHidden/>
            <w:sz w:val="26"/>
            <w:szCs w:val="26"/>
          </w:rPr>
          <w:fldChar w:fldCharType="separate"/>
        </w:r>
        <w:r w:rsidR="006D3028">
          <w:rPr>
            <w:rFonts w:ascii="Times New Roman" w:hAnsi="Times New Roman" w:cs="Times New Roman"/>
            <w:noProof/>
            <w:webHidden/>
            <w:sz w:val="26"/>
            <w:szCs w:val="26"/>
          </w:rPr>
          <w:t>50</w:t>
        </w:r>
        <w:r w:rsidR="00C80845" w:rsidRPr="004E1871">
          <w:rPr>
            <w:rFonts w:ascii="Times New Roman" w:hAnsi="Times New Roman" w:cs="Times New Roman"/>
            <w:noProof/>
            <w:webHidden/>
            <w:sz w:val="26"/>
            <w:szCs w:val="26"/>
          </w:rPr>
          <w:fldChar w:fldCharType="end"/>
        </w:r>
      </w:hyperlink>
    </w:p>
    <w:p w14:paraId="75EAC552" w14:textId="6DFC2646" w:rsidR="00C80845" w:rsidRPr="004E1871" w:rsidRDefault="00000000" w:rsidP="004E1871">
      <w:pPr>
        <w:pStyle w:val="Mucluc3"/>
        <w:tabs>
          <w:tab w:val="left" w:pos="1100"/>
          <w:tab w:val="right" w:leader="dot" w:pos="8777"/>
        </w:tabs>
        <w:spacing w:line="360" w:lineRule="auto"/>
        <w:rPr>
          <w:rFonts w:ascii="Times New Roman" w:eastAsiaTheme="minorEastAsia" w:hAnsi="Times New Roman" w:cs="Times New Roman"/>
          <w:b/>
          <w:bCs/>
          <w:noProof/>
          <w:kern w:val="0"/>
          <w:sz w:val="26"/>
          <w:szCs w:val="26"/>
          <w14:ligatures w14:val="none"/>
        </w:rPr>
      </w:pPr>
      <w:hyperlink w:anchor="_Toc154482721" w:history="1">
        <w:r w:rsidR="00C80845" w:rsidRPr="004E1871">
          <w:rPr>
            <w:rStyle w:val="Siuktni"/>
            <w:rFonts w:ascii="Times New Roman" w:hAnsi="Times New Roman" w:cs="Times New Roman"/>
            <w:b/>
            <w:bCs/>
            <w:i/>
            <w:iCs/>
            <w:noProof/>
            <w:sz w:val="26"/>
            <w:szCs w:val="26"/>
          </w:rPr>
          <w:t>2.12.1.</w:t>
        </w:r>
        <w:r w:rsidR="00C80845" w:rsidRPr="004E1871">
          <w:rPr>
            <w:rFonts w:ascii="Times New Roman" w:eastAsiaTheme="minorEastAsia" w:hAnsi="Times New Roman" w:cs="Times New Roman"/>
            <w:b/>
            <w:bCs/>
            <w:noProof/>
            <w:kern w:val="0"/>
            <w:sz w:val="26"/>
            <w:szCs w:val="26"/>
            <w14:ligatures w14:val="none"/>
          </w:rPr>
          <w:tab/>
        </w:r>
        <w:r w:rsidR="00C80845" w:rsidRPr="004E1871">
          <w:rPr>
            <w:rStyle w:val="Siuktni"/>
            <w:rFonts w:ascii="Times New Roman" w:hAnsi="Times New Roman" w:cs="Times New Roman"/>
            <w:b/>
            <w:bCs/>
            <w:i/>
            <w:iCs/>
            <w:noProof/>
            <w:sz w:val="26"/>
            <w:szCs w:val="26"/>
          </w:rPr>
          <w:t>Hạn chế của nghiên cứu</w:t>
        </w:r>
        <w:r w:rsidR="00C80845" w:rsidRPr="004E1871">
          <w:rPr>
            <w:rFonts w:ascii="Times New Roman" w:hAnsi="Times New Roman" w:cs="Times New Roman"/>
            <w:b/>
            <w:bCs/>
            <w:noProof/>
            <w:webHidden/>
            <w:sz w:val="26"/>
            <w:szCs w:val="26"/>
          </w:rPr>
          <w:tab/>
        </w:r>
        <w:r w:rsidR="00C80845" w:rsidRPr="004E1871">
          <w:rPr>
            <w:rFonts w:ascii="Times New Roman" w:hAnsi="Times New Roman" w:cs="Times New Roman"/>
            <w:b/>
            <w:bCs/>
            <w:noProof/>
            <w:webHidden/>
            <w:sz w:val="26"/>
            <w:szCs w:val="26"/>
          </w:rPr>
          <w:fldChar w:fldCharType="begin"/>
        </w:r>
        <w:r w:rsidR="00C80845" w:rsidRPr="004E1871">
          <w:rPr>
            <w:rFonts w:ascii="Times New Roman" w:hAnsi="Times New Roman" w:cs="Times New Roman"/>
            <w:b/>
            <w:bCs/>
            <w:noProof/>
            <w:webHidden/>
            <w:sz w:val="26"/>
            <w:szCs w:val="26"/>
          </w:rPr>
          <w:instrText xml:space="preserve"> PAGEREF _Toc154482721 \h </w:instrText>
        </w:r>
        <w:r w:rsidR="00C80845" w:rsidRPr="004E1871">
          <w:rPr>
            <w:rFonts w:ascii="Times New Roman" w:hAnsi="Times New Roman" w:cs="Times New Roman"/>
            <w:b/>
            <w:bCs/>
            <w:noProof/>
            <w:webHidden/>
            <w:sz w:val="26"/>
            <w:szCs w:val="26"/>
          </w:rPr>
        </w:r>
        <w:r w:rsidR="00C80845" w:rsidRPr="004E1871">
          <w:rPr>
            <w:rFonts w:ascii="Times New Roman" w:hAnsi="Times New Roman" w:cs="Times New Roman"/>
            <w:b/>
            <w:bCs/>
            <w:noProof/>
            <w:webHidden/>
            <w:sz w:val="26"/>
            <w:szCs w:val="26"/>
          </w:rPr>
          <w:fldChar w:fldCharType="separate"/>
        </w:r>
        <w:r w:rsidR="006D3028">
          <w:rPr>
            <w:rFonts w:ascii="Times New Roman" w:hAnsi="Times New Roman" w:cs="Times New Roman"/>
            <w:b/>
            <w:bCs/>
            <w:noProof/>
            <w:webHidden/>
            <w:sz w:val="26"/>
            <w:szCs w:val="26"/>
          </w:rPr>
          <w:t>50</w:t>
        </w:r>
        <w:r w:rsidR="00C80845" w:rsidRPr="004E1871">
          <w:rPr>
            <w:rFonts w:ascii="Times New Roman" w:hAnsi="Times New Roman" w:cs="Times New Roman"/>
            <w:b/>
            <w:bCs/>
            <w:noProof/>
            <w:webHidden/>
            <w:sz w:val="26"/>
            <w:szCs w:val="26"/>
          </w:rPr>
          <w:fldChar w:fldCharType="end"/>
        </w:r>
      </w:hyperlink>
    </w:p>
    <w:p w14:paraId="4AA0D8E5" w14:textId="4CD8D0DF" w:rsidR="00C80845" w:rsidRPr="004E1871" w:rsidRDefault="00000000" w:rsidP="004E1871">
      <w:pPr>
        <w:pStyle w:val="Mucluc3"/>
        <w:tabs>
          <w:tab w:val="left" w:pos="1100"/>
          <w:tab w:val="right" w:leader="dot" w:pos="8777"/>
        </w:tabs>
        <w:spacing w:line="360" w:lineRule="auto"/>
        <w:rPr>
          <w:rFonts w:ascii="Times New Roman" w:eastAsiaTheme="minorEastAsia" w:hAnsi="Times New Roman" w:cs="Times New Roman"/>
          <w:b/>
          <w:bCs/>
          <w:noProof/>
          <w:kern w:val="0"/>
          <w:sz w:val="26"/>
          <w:szCs w:val="26"/>
          <w14:ligatures w14:val="none"/>
        </w:rPr>
      </w:pPr>
      <w:hyperlink w:anchor="_Toc154482722" w:history="1">
        <w:r w:rsidR="00C80845" w:rsidRPr="004E1871">
          <w:rPr>
            <w:rStyle w:val="Siuktni"/>
            <w:rFonts w:ascii="Times New Roman" w:hAnsi="Times New Roman" w:cs="Times New Roman"/>
            <w:b/>
            <w:bCs/>
            <w:i/>
            <w:iCs/>
            <w:noProof/>
            <w:sz w:val="26"/>
            <w:szCs w:val="26"/>
          </w:rPr>
          <w:t>2.12.2.</w:t>
        </w:r>
        <w:r w:rsidR="00C80845" w:rsidRPr="004E1871">
          <w:rPr>
            <w:rFonts w:ascii="Times New Roman" w:eastAsiaTheme="minorEastAsia" w:hAnsi="Times New Roman" w:cs="Times New Roman"/>
            <w:b/>
            <w:bCs/>
            <w:noProof/>
            <w:kern w:val="0"/>
            <w:sz w:val="26"/>
            <w:szCs w:val="26"/>
            <w14:ligatures w14:val="none"/>
          </w:rPr>
          <w:tab/>
        </w:r>
        <w:r w:rsidR="00C80845" w:rsidRPr="004E1871">
          <w:rPr>
            <w:rStyle w:val="Siuktni"/>
            <w:rFonts w:ascii="Times New Roman" w:hAnsi="Times New Roman" w:cs="Times New Roman"/>
            <w:b/>
            <w:bCs/>
            <w:i/>
            <w:iCs/>
            <w:noProof/>
            <w:sz w:val="26"/>
            <w:szCs w:val="26"/>
          </w:rPr>
          <w:t>Sai số</w:t>
        </w:r>
        <w:r w:rsidR="00C80845" w:rsidRPr="004E1871">
          <w:rPr>
            <w:rFonts w:ascii="Times New Roman" w:hAnsi="Times New Roman" w:cs="Times New Roman"/>
            <w:b/>
            <w:bCs/>
            <w:noProof/>
            <w:webHidden/>
            <w:sz w:val="26"/>
            <w:szCs w:val="26"/>
          </w:rPr>
          <w:tab/>
        </w:r>
        <w:r w:rsidR="00C80845" w:rsidRPr="004E1871">
          <w:rPr>
            <w:rFonts w:ascii="Times New Roman" w:hAnsi="Times New Roman" w:cs="Times New Roman"/>
            <w:b/>
            <w:bCs/>
            <w:noProof/>
            <w:webHidden/>
            <w:sz w:val="26"/>
            <w:szCs w:val="26"/>
          </w:rPr>
          <w:fldChar w:fldCharType="begin"/>
        </w:r>
        <w:r w:rsidR="00C80845" w:rsidRPr="004E1871">
          <w:rPr>
            <w:rFonts w:ascii="Times New Roman" w:hAnsi="Times New Roman" w:cs="Times New Roman"/>
            <w:b/>
            <w:bCs/>
            <w:noProof/>
            <w:webHidden/>
            <w:sz w:val="26"/>
            <w:szCs w:val="26"/>
          </w:rPr>
          <w:instrText xml:space="preserve"> PAGEREF _Toc154482722 \h </w:instrText>
        </w:r>
        <w:r w:rsidR="00C80845" w:rsidRPr="004E1871">
          <w:rPr>
            <w:rFonts w:ascii="Times New Roman" w:hAnsi="Times New Roman" w:cs="Times New Roman"/>
            <w:b/>
            <w:bCs/>
            <w:noProof/>
            <w:webHidden/>
            <w:sz w:val="26"/>
            <w:szCs w:val="26"/>
          </w:rPr>
        </w:r>
        <w:r w:rsidR="00C80845" w:rsidRPr="004E1871">
          <w:rPr>
            <w:rFonts w:ascii="Times New Roman" w:hAnsi="Times New Roman" w:cs="Times New Roman"/>
            <w:b/>
            <w:bCs/>
            <w:noProof/>
            <w:webHidden/>
            <w:sz w:val="26"/>
            <w:szCs w:val="26"/>
          </w:rPr>
          <w:fldChar w:fldCharType="separate"/>
        </w:r>
        <w:r w:rsidR="006D3028">
          <w:rPr>
            <w:rFonts w:ascii="Times New Roman" w:hAnsi="Times New Roman" w:cs="Times New Roman"/>
            <w:b/>
            <w:bCs/>
            <w:noProof/>
            <w:webHidden/>
            <w:sz w:val="26"/>
            <w:szCs w:val="26"/>
          </w:rPr>
          <w:t>50</w:t>
        </w:r>
        <w:r w:rsidR="00C80845" w:rsidRPr="004E1871">
          <w:rPr>
            <w:rFonts w:ascii="Times New Roman" w:hAnsi="Times New Roman" w:cs="Times New Roman"/>
            <w:b/>
            <w:bCs/>
            <w:noProof/>
            <w:webHidden/>
            <w:sz w:val="26"/>
            <w:szCs w:val="26"/>
          </w:rPr>
          <w:fldChar w:fldCharType="end"/>
        </w:r>
      </w:hyperlink>
    </w:p>
    <w:p w14:paraId="17AD97A5" w14:textId="743DDA11" w:rsidR="00C80845" w:rsidRPr="004E1871" w:rsidRDefault="00000000" w:rsidP="004E1871">
      <w:pPr>
        <w:pStyle w:val="Mucluc3"/>
        <w:tabs>
          <w:tab w:val="left" w:pos="1100"/>
          <w:tab w:val="right" w:leader="dot" w:pos="8777"/>
        </w:tabs>
        <w:spacing w:line="360" w:lineRule="auto"/>
        <w:rPr>
          <w:rFonts w:ascii="Times New Roman" w:eastAsiaTheme="minorEastAsia" w:hAnsi="Times New Roman" w:cs="Times New Roman"/>
          <w:b/>
          <w:bCs/>
          <w:noProof/>
          <w:kern w:val="0"/>
          <w:sz w:val="26"/>
          <w:szCs w:val="26"/>
          <w14:ligatures w14:val="none"/>
        </w:rPr>
      </w:pPr>
      <w:hyperlink w:anchor="_Toc154482723" w:history="1">
        <w:r w:rsidR="00C80845" w:rsidRPr="004E1871">
          <w:rPr>
            <w:rStyle w:val="Siuktni"/>
            <w:rFonts w:ascii="Times New Roman" w:hAnsi="Times New Roman" w:cs="Times New Roman"/>
            <w:b/>
            <w:bCs/>
            <w:i/>
            <w:iCs/>
            <w:noProof/>
            <w:sz w:val="26"/>
            <w:szCs w:val="26"/>
          </w:rPr>
          <w:t>2.12.3.</w:t>
        </w:r>
        <w:r w:rsidR="00C80845" w:rsidRPr="004E1871">
          <w:rPr>
            <w:rFonts w:ascii="Times New Roman" w:eastAsiaTheme="minorEastAsia" w:hAnsi="Times New Roman" w:cs="Times New Roman"/>
            <w:b/>
            <w:bCs/>
            <w:noProof/>
            <w:kern w:val="0"/>
            <w:sz w:val="26"/>
            <w:szCs w:val="26"/>
            <w14:ligatures w14:val="none"/>
          </w:rPr>
          <w:tab/>
        </w:r>
        <w:r w:rsidR="00C80845" w:rsidRPr="004E1871">
          <w:rPr>
            <w:rStyle w:val="Siuktni"/>
            <w:rFonts w:ascii="Times New Roman" w:hAnsi="Times New Roman" w:cs="Times New Roman"/>
            <w:b/>
            <w:bCs/>
            <w:i/>
            <w:iCs/>
            <w:noProof/>
            <w:sz w:val="26"/>
            <w:szCs w:val="26"/>
          </w:rPr>
          <w:t>Biện pháp hạn chế sai số</w:t>
        </w:r>
        <w:r w:rsidR="00C80845" w:rsidRPr="004E1871">
          <w:rPr>
            <w:rFonts w:ascii="Times New Roman" w:hAnsi="Times New Roman" w:cs="Times New Roman"/>
            <w:b/>
            <w:bCs/>
            <w:noProof/>
            <w:webHidden/>
            <w:sz w:val="26"/>
            <w:szCs w:val="26"/>
          </w:rPr>
          <w:tab/>
        </w:r>
        <w:r w:rsidR="00C80845" w:rsidRPr="004E1871">
          <w:rPr>
            <w:rFonts w:ascii="Times New Roman" w:hAnsi="Times New Roman" w:cs="Times New Roman"/>
            <w:b/>
            <w:bCs/>
            <w:noProof/>
            <w:webHidden/>
            <w:sz w:val="26"/>
            <w:szCs w:val="26"/>
          </w:rPr>
          <w:fldChar w:fldCharType="begin"/>
        </w:r>
        <w:r w:rsidR="00C80845" w:rsidRPr="004E1871">
          <w:rPr>
            <w:rFonts w:ascii="Times New Roman" w:hAnsi="Times New Roman" w:cs="Times New Roman"/>
            <w:b/>
            <w:bCs/>
            <w:noProof/>
            <w:webHidden/>
            <w:sz w:val="26"/>
            <w:szCs w:val="26"/>
          </w:rPr>
          <w:instrText xml:space="preserve"> PAGEREF _Toc154482723 \h </w:instrText>
        </w:r>
        <w:r w:rsidR="00C80845" w:rsidRPr="004E1871">
          <w:rPr>
            <w:rFonts w:ascii="Times New Roman" w:hAnsi="Times New Roman" w:cs="Times New Roman"/>
            <w:b/>
            <w:bCs/>
            <w:noProof/>
            <w:webHidden/>
            <w:sz w:val="26"/>
            <w:szCs w:val="26"/>
          </w:rPr>
        </w:r>
        <w:r w:rsidR="00C80845" w:rsidRPr="004E1871">
          <w:rPr>
            <w:rFonts w:ascii="Times New Roman" w:hAnsi="Times New Roman" w:cs="Times New Roman"/>
            <w:b/>
            <w:bCs/>
            <w:noProof/>
            <w:webHidden/>
            <w:sz w:val="26"/>
            <w:szCs w:val="26"/>
          </w:rPr>
          <w:fldChar w:fldCharType="separate"/>
        </w:r>
        <w:r w:rsidR="006D3028">
          <w:rPr>
            <w:rFonts w:ascii="Times New Roman" w:hAnsi="Times New Roman" w:cs="Times New Roman"/>
            <w:b/>
            <w:bCs/>
            <w:noProof/>
            <w:webHidden/>
            <w:sz w:val="26"/>
            <w:szCs w:val="26"/>
          </w:rPr>
          <w:t>51</w:t>
        </w:r>
        <w:r w:rsidR="00C80845" w:rsidRPr="004E1871">
          <w:rPr>
            <w:rFonts w:ascii="Times New Roman" w:hAnsi="Times New Roman" w:cs="Times New Roman"/>
            <w:b/>
            <w:bCs/>
            <w:noProof/>
            <w:webHidden/>
            <w:sz w:val="26"/>
            <w:szCs w:val="26"/>
          </w:rPr>
          <w:fldChar w:fldCharType="end"/>
        </w:r>
      </w:hyperlink>
    </w:p>
    <w:p w14:paraId="799F4F3C" w14:textId="51ACB0C3" w:rsidR="00C80845" w:rsidRPr="004E1871" w:rsidRDefault="00000000" w:rsidP="004E1871">
      <w:pPr>
        <w:pStyle w:val="Mucluc2"/>
        <w:tabs>
          <w:tab w:val="left" w:pos="660"/>
          <w:tab w:val="right" w:leader="dot" w:pos="8777"/>
        </w:tabs>
        <w:spacing w:before="0" w:line="360" w:lineRule="auto"/>
        <w:rPr>
          <w:rFonts w:ascii="Times New Roman" w:eastAsiaTheme="minorEastAsia" w:hAnsi="Times New Roman" w:cs="Times New Roman"/>
          <w:noProof/>
          <w:kern w:val="0"/>
          <w:sz w:val="26"/>
          <w:szCs w:val="26"/>
          <w14:ligatures w14:val="none"/>
        </w:rPr>
      </w:pPr>
      <w:hyperlink w:anchor="_Toc154482724" w:history="1">
        <w:r w:rsidR="00C80845" w:rsidRPr="004E1871">
          <w:rPr>
            <w:rStyle w:val="Siuktni"/>
            <w:rFonts w:ascii="Times New Roman" w:hAnsi="Times New Roman" w:cs="Times New Roman"/>
            <w:noProof/>
            <w:sz w:val="26"/>
            <w:szCs w:val="26"/>
          </w:rPr>
          <w:t>2.13.</w:t>
        </w:r>
        <w:r w:rsidR="00C80845" w:rsidRPr="004E1871">
          <w:rPr>
            <w:rFonts w:ascii="Times New Roman" w:eastAsiaTheme="minorEastAsia" w:hAnsi="Times New Roman" w:cs="Times New Roman"/>
            <w:noProof/>
            <w:kern w:val="0"/>
            <w:sz w:val="26"/>
            <w:szCs w:val="26"/>
            <w14:ligatures w14:val="none"/>
          </w:rPr>
          <w:tab/>
        </w:r>
        <w:r w:rsidR="00C80845" w:rsidRPr="004E1871">
          <w:rPr>
            <w:rStyle w:val="Siuktni"/>
            <w:rFonts w:ascii="Times New Roman" w:hAnsi="Times New Roman" w:cs="Times New Roman"/>
            <w:noProof/>
            <w:sz w:val="26"/>
            <w:szCs w:val="26"/>
          </w:rPr>
          <w:t>Tính khả thi của đề tài nghiên cứu</w:t>
        </w:r>
        <w:r w:rsidR="00C80845" w:rsidRPr="004E1871">
          <w:rPr>
            <w:rFonts w:ascii="Times New Roman" w:hAnsi="Times New Roman" w:cs="Times New Roman"/>
            <w:noProof/>
            <w:webHidden/>
            <w:sz w:val="26"/>
            <w:szCs w:val="26"/>
          </w:rPr>
          <w:tab/>
        </w:r>
        <w:r w:rsidR="00C80845" w:rsidRPr="004E1871">
          <w:rPr>
            <w:rFonts w:ascii="Times New Roman" w:hAnsi="Times New Roman" w:cs="Times New Roman"/>
            <w:noProof/>
            <w:webHidden/>
            <w:sz w:val="26"/>
            <w:szCs w:val="26"/>
          </w:rPr>
          <w:fldChar w:fldCharType="begin"/>
        </w:r>
        <w:r w:rsidR="00C80845" w:rsidRPr="004E1871">
          <w:rPr>
            <w:rFonts w:ascii="Times New Roman" w:hAnsi="Times New Roman" w:cs="Times New Roman"/>
            <w:noProof/>
            <w:webHidden/>
            <w:sz w:val="26"/>
            <w:szCs w:val="26"/>
          </w:rPr>
          <w:instrText xml:space="preserve"> PAGEREF _Toc154482724 \h </w:instrText>
        </w:r>
        <w:r w:rsidR="00C80845" w:rsidRPr="004E1871">
          <w:rPr>
            <w:rFonts w:ascii="Times New Roman" w:hAnsi="Times New Roman" w:cs="Times New Roman"/>
            <w:noProof/>
            <w:webHidden/>
            <w:sz w:val="26"/>
            <w:szCs w:val="26"/>
          </w:rPr>
        </w:r>
        <w:r w:rsidR="00C80845" w:rsidRPr="004E1871">
          <w:rPr>
            <w:rFonts w:ascii="Times New Roman" w:hAnsi="Times New Roman" w:cs="Times New Roman"/>
            <w:noProof/>
            <w:webHidden/>
            <w:sz w:val="26"/>
            <w:szCs w:val="26"/>
          </w:rPr>
          <w:fldChar w:fldCharType="separate"/>
        </w:r>
        <w:r w:rsidR="006D3028">
          <w:rPr>
            <w:rFonts w:ascii="Times New Roman" w:hAnsi="Times New Roman" w:cs="Times New Roman"/>
            <w:noProof/>
            <w:webHidden/>
            <w:sz w:val="26"/>
            <w:szCs w:val="26"/>
          </w:rPr>
          <w:t>51</w:t>
        </w:r>
        <w:r w:rsidR="00C80845" w:rsidRPr="004E1871">
          <w:rPr>
            <w:rFonts w:ascii="Times New Roman" w:hAnsi="Times New Roman" w:cs="Times New Roman"/>
            <w:noProof/>
            <w:webHidden/>
            <w:sz w:val="26"/>
            <w:szCs w:val="26"/>
          </w:rPr>
          <w:fldChar w:fldCharType="end"/>
        </w:r>
      </w:hyperlink>
    </w:p>
    <w:p w14:paraId="6FAF96C6" w14:textId="2836ECA6" w:rsidR="00C80845" w:rsidRPr="004E1871" w:rsidRDefault="00000000" w:rsidP="004E1871">
      <w:pPr>
        <w:pStyle w:val="Mucluc3"/>
        <w:tabs>
          <w:tab w:val="left" w:pos="1100"/>
          <w:tab w:val="right" w:leader="dot" w:pos="8777"/>
        </w:tabs>
        <w:spacing w:line="360" w:lineRule="auto"/>
        <w:rPr>
          <w:rFonts w:ascii="Times New Roman" w:eastAsiaTheme="minorEastAsia" w:hAnsi="Times New Roman" w:cs="Times New Roman"/>
          <w:b/>
          <w:bCs/>
          <w:noProof/>
          <w:kern w:val="0"/>
          <w:sz w:val="26"/>
          <w:szCs w:val="26"/>
          <w14:ligatures w14:val="none"/>
        </w:rPr>
      </w:pPr>
      <w:hyperlink w:anchor="_Toc154482725" w:history="1">
        <w:r w:rsidR="00C80845" w:rsidRPr="004E1871">
          <w:rPr>
            <w:rStyle w:val="Siuktni"/>
            <w:rFonts w:ascii="Times New Roman" w:hAnsi="Times New Roman" w:cs="Times New Roman"/>
            <w:b/>
            <w:bCs/>
            <w:i/>
            <w:iCs/>
            <w:noProof/>
            <w:sz w:val="26"/>
            <w:szCs w:val="26"/>
          </w:rPr>
          <w:t>2.13.1.</w:t>
        </w:r>
        <w:r w:rsidR="00C80845" w:rsidRPr="004E1871">
          <w:rPr>
            <w:rFonts w:ascii="Times New Roman" w:eastAsiaTheme="minorEastAsia" w:hAnsi="Times New Roman" w:cs="Times New Roman"/>
            <w:b/>
            <w:bCs/>
            <w:noProof/>
            <w:kern w:val="0"/>
            <w:sz w:val="26"/>
            <w:szCs w:val="26"/>
            <w14:ligatures w14:val="none"/>
          </w:rPr>
          <w:tab/>
        </w:r>
        <w:r w:rsidR="00C80845" w:rsidRPr="004E1871">
          <w:rPr>
            <w:rStyle w:val="Siuktni"/>
            <w:rFonts w:ascii="Times New Roman" w:hAnsi="Times New Roman" w:cs="Times New Roman"/>
            <w:b/>
            <w:bCs/>
            <w:i/>
            <w:iCs/>
            <w:noProof/>
            <w:sz w:val="26"/>
            <w:szCs w:val="26"/>
          </w:rPr>
          <w:t>Kế hoạch về phương tiên và trang thiết bị</w:t>
        </w:r>
        <w:r w:rsidR="00C80845" w:rsidRPr="004E1871">
          <w:rPr>
            <w:rFonts w:ascii="Times New Roman" w:hAnsi="Times New Roman" w:cs="Times New Roman"/>
            <w:b/>
            <w:bCs/>
            <w:noProof/>
            <w:webHidden/>
            <w:sz w:val="26"/>
            <w:szCs w:val="26"/>
          </w:rPr>
          <w:tab/>
        </w:r>
        <w:r w:rsidR="00C80845" w:rsidRPr="004E1871">
          <w:rPr>
            <w:rFonts w:ascii="Times New Roman" w:hAnsi="Times New Roman" w:cs="Times New Roman"/>
            <w:b/>
            <w:bCs/>
            <w:noProof/>
            <w:webHidden/>
            <w:sz w:val="26"/>
            <w:szCs w:val="26"/>
          </w:rPr>
          <w:fldChar w:fldCharType="begin"/>
        </w:r>
        <w:r w:rsidR="00C80845" w:rsidRPr="004E1871">
          <w:rPr>
            <w:rFonts w:ascii="Times New Roman" w:hAnsi="Times New Roman" w:cs="Times New Roman"/>
            <w:b/>
            <w:bCs/>
            <w:noProof/>
            <w:webHidden/>
            <w:sz w:val="26"/>
            <w:szCs w:val="26"/>
          </w:rPr>
          <w:instrText xml:space="preserve"> PAGEREF _Toc154482725 \h </w:instrText>
        </w:r>
        <w:r w:rsidR="00C80845" w:rsidRPr="004E1871">
          <w:rPr>
            <w:rFonts w:ascii="Times New Roman" w:hAnsi="Times New Roman" w:cs="Times New Roman"/>
            <w:b/>
            <w:bCs/>
            <w:noProof/>
            <w:webHidden/>
            <w:sz w:val="26"/>
            <w:szCs w:val="26"/>
          </w:rPr>
        </w:r>
        <w:r w:rsidR="00C80845" w:rsidRPr="004E1871">
          <w:rPr>
            <w:rFonts w:ascii="Times New Roman" w:hAnsi="Times New Roman" w:cs="Times New Roman"/>
            <w:b/>
            <w:bCs/>
            <w:noProof/>
            <w:webHidden/>
            <w:sz w:val="26"/>
            <w:szCs w:val="26"/>
          </w:rPr>
          <w:fldChar w:fldCharType="separate"/>
        </w:r>
        <w:r w:rsidR="006D3028">
          <w:rPr>
            <w:rFonts w:ascii="Times New Roman" w:hAnsi="Times New Roman" w:cs="Times New Roman"/>
            <w:b/>
            <w:bCs/>
            <w:noProof/>
            <w:webHidden/>
            <w:sz w:val="26"/>
            <w:szCs w:val="26"/>
          </w:rPr>
          <w:t>51</w:t>
        </w:r>
        <w:r w:rsidR="00C80845" w:rsidRPr="004E1871">
          <w:rPr>
            <w:rFonts w:ascii="Times New Roman" w:hAnsi="Times New Roman" w:cs="Times New Roman"/>
            <w:b/>
            <w:bCs/>
            <w:noProof/>
            <w:webHidden/>
            <w:sz w:val="26"/>
            <w:szCs w:val="26"/>
          </w:rPr>
          <w:fldChar w:fldCharType="end"/>
        </w:r>
      </w:hyperlink>
    </w:p>
    <w:p w14:paraId="3E380C03" w14:textId="43D56597" w:rsidR="00C80845" w:rsidRPr="004E1871" w:rsidRDefault="00000000" w:rsidP="004E1871">
      <w:pPr>
        <w:pStyle w:val="Mucluc3"/>
        <w:tabs>
          <w:tab w:val="left" w:pos="1100"/>
          <w:tab w:val="right" w:leader="dot" w:pos="8777"/>
        </w:tabs>
        <w:spacing w:line="360" w:lineRule="auto"/>
        <w:rPr>
          <w:rFonts w:ascii="Times New Roman" w:eastAsiaTheme="minorEastAsia" w:hAnsi="Times New Roman" w:cs="Times New Roman"/>
          <w:b/>
          <w:bCs/>
          <w:noProof/>
          <w:kern w:val="0"/>
          <w:sz w:val="26"/>
          <w:szCs w:val="26"/>
          <w14:ligatures w14:val="none"/>
        </w:rPr>
      </w:pPr>
      <w:hyperlink w:anchor="_Toc154482726" w:history="1">
        <w:r w:rsidR="00C80845" w:rsidRPr="004E1871">
          <w:rPr>
            <w:rStyle w:val="Siuktni"/>
            <w:rFonts w:ascii="Times New Roman" w:hAnsi="Times New Roman" w:cs="Times New Roman"/>
            <w:b/>
            <w:bCs/>
            <w:i/>
            <w:iCs/>
            <w:noProof/>
            <w:sz w:val="26"/>
            <w:szCs w:val="26"/>
          </w:rPr>
          <w:t>2.13.2.</w:t>
        </w:r>
        <w:r w:rsidR="00C80845" w:rsidRPr="004E1871">
          <w:rPr>
            <w:rFonts w:ascii="Times New Roman" w:eastAsiaTheme="minorEastAsia" w:hAnsi="Times New Roman" w:cs="Times New Roman"/>
            <w:b/>
            <w:bCs/>
            <w:noProof/>
            <w:kern w:val="0"/>
            <w:sz w:val="26"/>
            <w:szCs w:val="26"/>
            <w14:ligatures w14:val="none"/>
          </w:rPr>
          <w:tab/>
        </w:r>
        <w:r w:rsidR="00C80845" w:rsidRPr="004E1871">
          <w:rPr>
            <w:rStyle w:val="Siuktni"/>
            <w:rFonts w:ascii="Times New Roman" w:hAnsi="Times New Roman" w:cs="Times New Roman"/>
            <w:b/>
            <w:bCs/>
            <w:i/>
            <w:iCs/>
            <w:noProof/>
            <w:sz w:val="26"/>
            <w:szCs w:val="26"/>
          </w:rPr>
          <w:t>Kế hoạch về tài chính</w:t>
        </w:r>
        <w:r w:rsidR="00C80845" w:rsidRPr="004E1871">
          <w:rPr>
            <w:rFonts w:ascii="Times New Roman" w:hAnsi="Times New Roman" w:cs="Times New Roman"/>
            <w:b/>
            <w:bCs/>
            <w:noProof/>
            <w:webHidden/>
            <w:sz w:val="26"/>
            <w:szCs w:val="26"/>
          </w:rPr>
          <w:tab/>
        </w:r>
        <w:r w:rsidR="00C80845" w:rsidRPr="004E1871">
          <w:rPr>
            <w:rFonts w:ascii="Times New Roman" w:hAnsi="Times New Roman" w:cs="Times New Roman"/>
            <w:b/>
            <w:bCs/>
            <w:noProof/>
            <w:webHidden/>
            <w:sz w:val="26"/>
            <w:szCs w:val="26"/>
          </w:rPr>
          <w:fldChar w:fldCharType="begin"/>
        </w:r>
        <w:r w:rsidR="00C80845" w:rsidRPr="004E1871">
          <w:rPr>
            <w:rFonts w:ascii="Times New Roman" w:hAnsi="Times New Roman" w:cs="Times New Roman"/>
            <w:b/>
            <w:bCs/>
            <w:noProof/>
            <w:webHidden/>
            <w:sz w:val="26"/>
            <w:szCs w:val="26"/>
          </w:rPr>
          <w:instrText xml:space="preserve"> PAGEREF _Toc154482726 \h </w:instrText>
        </w:r>
        <w:r w:rsidR="00C80845" w:rsidRPr="004E1871">
          <w:rPr>
            <w:rFonts w:ascii="Times New Roman" w:hAnsi="Times New Roman" w:cs="Times New Roman"/>
            <w:b/>
            <w:bCs/>
            <w:noProof/>
            <w:webHidden/>
            <w:sz w:val="26"/>
            <w:szCs w:val="26"/>
          </w:rPr>
        </w:r>
        <w:r w:rsidR="00C80845" w:rsidRPr="004E1871">
          <w:rPr>
            <w:rFonts w:ascii="Times New Roman" w:hAnsi="Times New Roman" w:cs="Times New Roman"/>
            <w:b/>
            <w:bCs/>
            <w:noProof/>
            <w:webHidden/>
            <w:sz w:val="26"/>
            <w:szCs w:val="26"/>
          </w:rPr>
          <w:fldChar w:fldCharType="separate"/>
        </w:r>
        <w:r w:rsidR="006D3028">
          <w:rPr>
            <w:rFonts w:ascii="Times New Roman" w:hAnsi="Times New Roman" w:cs="Times New Roman"/>
            <w:b/>
            <w:bCs/>
            <w:noProof/>
            <w:webHidden/>
            <w:sz w:val="26"/>
            <w:szCs w:val="26"/>
          </w:rPr>
          <w:t>51</w:t>
        </w:r>
        <w:r w:rsidR="00C80845" w:rsidRPr="004E1871">
          <w:rPr>
            <w:rFonts w:ascii="Times New Roman" w:hAnsi="Times New Roman" w:cs="Times New Roman"/>
            <w:b/>
            <w:bCs/>
            <w:noProof/>
            <w:webHidden/>
            <w:sz w:val="26"/>
            <w:szCs w:val="26"/>
          </w:rPr>
          <w:fldChar w:fldCharType="end"/>
        </w:r>
      </w:hyperlink>
    </w:p>
    <w:p w14:paraId="0731A017" w14:textId="627B11E6" w:rsidR="00C80845" w:rsidRPr="004E1871" w:rsidRDefault="00000000" w:rsidP="004E1871">
      <w:pPr>
        <w:pStyle w:val="Mucluc1"/>
        <w:tabs>
          <w:tab w:val="right" w:leader="dot" w:pos="8777"/>
        </w:tabs>
        <w:spacing w:before="0" w:line="360" w:lineRule="auto"/>
        <w:rPr>
          <w:rFonts w:ascii="Times New Roman" w:eastAsiaTheme="minorEastAsia" w:hAnsi="Times New Roman" w:cs="Times New Roman"/>
          <w:caps w:val="0"/>
          <w:noProof/>
          <w:kern w:val="0"/>
          <w:sz w:val="26"/>
          <w:szCs w:val="26"/>
          <w14:ligatures w14:val="none"/>
        </w:rPr>
      </w:pPr>
      <w:hyperlink w:anchor="_Toc154482727" w:history="1">
        <w:r w:rsidR="00C80845" w:rsidRPr="004E1871">
          <w:rPr>
            <w:rStyle w:val="Siuktni"/>
            <w:rFonts w:ascii="Times New Roman" w:hAnsi="Times New Roman" w:cs="Times New Roman"/>
            <w:noProof/>
            <w:sz w:val="26"/>
            <w:szCs w:val="26"/>
          </w:rPr>
          <w:t>TÀI LIỆU THAM KHẢO</w:t>
        </w:r>
        <w:r w:rsidR="00C80845" w:rsidRPr="004E1871">
          <w:rPr>
            <w:rFonts w:ascii="Times New Roman" w:hAnsi="Times New Roman" w:cs="Times New Roman"/>
            <w:noProof/>
            <w:webHidden/>
            <w:sz w:val="26"/>
            <w:szCs w:val="26"/>
          </w:rPr>
          <w:tab/>
        </w:r>
        <w:r w:rsidR="00C80845" w:rsidRPr="004E1871">
          <w:rPr>
            <w:rFonts w:ascii="Times New Roman" w:hAnsi="Times New Roman" w:cs="Times New Roman"/>
            <w:noProof/>
            <w:webHidden/>
            <w:sz w:val="26"/>
            <w:szCs w:val="26"/>
          </w:rPr>
          <w:fldChar w:fldCharType="begin"/>
        </w:r>
        <w:r w:rsidR="00C80845" w:rsidRPr="004E1871">
          <w:rPr>
            <w:rFonts w:ascii="Times New Roman" w:hAnsi="Times New Roman" w:cs="Times New Roman"/>
            <w:noProof/>
            <w:webHidden/>
            <w:sz w:val="26"/>
            <w:szCs w:val="26"/>
          </w:rPr>
          <w:instrText xml:space="preserve"> PAGEREF _Toc154482727 \h </w:instrText>
        </w:r>
        <w:r w:rsidR="00C80845" w:rsidRPr="004E1871">
          <w:rPr>
            <w:rFonts w:ascii="Times New Roman" w:hAnsi="Times New Roman" w:cs="Times New Roman"/>
            <w:noProof/>
            <w:webHidden/>
            <w:sz w:val="26"/>
            <w:szCs w:val="26"/>
          </w:rPr>
        </w:r>
        <w:r w:rsidR="00C80845" w:rsidRPr="004E1871">
          <w:rPr>
            <w:rFonts w:ascii="Times New Roman" w:hAnsi="Times New Roman" w:cs="Times New Roman"/>
            <w:noProof/>
            <w:webHidden/>
            <w:sz w:val="26"/>
            <w:szCs w:val="26"/>
          </w:rPr>
          <w:fldChar w:fldCharType="separate"/>
        </w:r>
        <w:r w:rsidR="006D3028">
          <w:rPr>
            <w:rFonts w:ascii="Times New Roman" w:hAnsi="Times New Roman" w:cs="Times New Roman"/>
            <w:noProof/>
            <w:webHidden/>
            <w:sz w:val="26"/>
            <w:szCs w:val="26"/>
          </w:rPr>
          <w:t>52</w:t>
        </w:r>
        <w:r w:rsidR="00C80845" w:rsidRPr="004E1871">
          <w:rPr>
            <w:rFonts w:ascii="Times New Roman" w:hAnsi="Times New Roman" w:cs="Times New Roman"/>
            <w:noProof/>
            <w:webHidden/>
            <w:sz w:val="26"/>
            <w:szCs w:val="26"/>
          </w:rPr>
          <w:fldChar w:fldCharType="end"/>
        </w:r>
      </w:hyperlink>
    </w:p>
    <w:p w14:paraId="15D75365" w14:textId="5EE735B5" w:rsidR="00C80845" w:rsidRPr="004E1871" w:rsidRDefault="00000000" w:rsidP="004E1871">
      <w:pPr>
        <w:pStyle w:val="Mucluc1"/>
        <w:tabs>
          <w:tab w:val="right" w:leader="dot" w:pos="8777"/>
        </w:tabs>
        <w:spacing w:before="0" w:line="360" w:lineRule="auto"/>
        <w:rPr>
          <w:rFonts w:ascii="Times New Roman" w:eastAsiaTheme="minorEastAsia" w:hAnsi="Times New Roman" w:cs="Times New Roman"/>
          <w:caps w:val="0"/>
          <w:noProof/>
          <w:kern w:val="0"/>
          <w:sz w:val="26"/>
          <w:szCs w:val="26"/>
          <w14:ligatures w14:val="none"/>
        </w:rPr>
      </w:pPr>
      <w:hyperlink w:anchor="_Toc154482728" w:history="1">
        <w:r w:rsidR="00C80845" w:rsidRPr="004E1871">
          <w:rPr>
            <w:rStyle w:val="Siuktni"/>
            <w:rFonts w:ascii="Times New Roman" w:hAnsi="Times New Roman" w:cs="Times New Roman"/>
            <w:noProof/>
            <w:sz w:val="26"/>
            <w:szCs w:val="26"/>
          </w:rPr>
          <w:t>PHỤ LỤC</w:t>
        </w:r>
        <w:r w:rsidR="00C80845" w:rsidRPr="004E1871">
          <w:rPr>
            <w:rFonts w:ascii="Times New Roman" w:hAnsi="Times New Roman" w:cs="Times New Roman"/>
            <w:noProof/>
            <w:webHidden/>
            <w:sz w:val="26"/>
            <w:szCs w:val="26"/>
          </w:rPr>
          <w:tab/>
        </w:r>
        <w:r w:rsidR="00C80845" w:rsidRPr="004E1871">
          <w:rPr>
            <w:rFonts w:ascii="Times New Roman" w:hAnsi="Times New Roman" w:cs="Times New Roman"/>
            <w:noProof/>
            <w:webHidden/>
            <w:sz w:val="26"/>
            <w:szCs w:val="26"/>
          </w:rPr>
          <w:fldChar w:fldCharType="begin"/>
        </w:r>
        <w:r w:rsidR="00C80845" w:rsidRPr="004E1871">
          <w:rPr>
            <w:rFonts w:ascii="Times New Roman" w:hAnsi="Times New Roman" w:cs="Times New Roman"/>
            <w:noProof/>
            <w:webHidden/>
            <w:sz w:val="26"/>
            <w:szCs w:val="26"/>
          </w:rPr>
          <w:instrText xml:space="preserve"> PAGEREF _Toc154482728 \h </w:instrText>
        </w:r>
        <w:r w:rsidR="00C80845" w:rsidRPr="004E1871">
          <w:rPr>
            <w:rFonts w:ascii="Times New Roman" w:hAnsi="Times New Roman" w:cs="Times New Roman"/>
            <w:noProof/>
            <w:webHidden/>
            <w:sz w:val="26"/>
            <w:szCs w:val="26"/>
          </w:rPr>
        </w:r>
        <w:r w:rsidR="00C80845" w:rsidRPr="004E1871">
          <w:rPr>
            <w:rFonts w:ascii="Times New Roman" w:hAnsi="Times New Roman" w:cs="Times New Roman"/>
            <w:noProof/>
            <w:webHidden/>
            <w:sz w:val="26"/>
            <w:szCs w:val="26"/>
          </w:rPr>
          <w:fldChar w:fldCharType="separate"/>
        </w:r>
        <w:r w:rsidR="006D3028">
          <w:rPr>
            <w:rFonts w:ascii="Times New Roman" w:hAnsi="Times New Roman" w:cs="Times New Roman"/>
            <w:noProof/>
            <w:webHidden/>
            <w:sz w:val="26"/>
            <w:szCs w:val="26"/>
          </w:rPr>
          <w:t>58</w:t>
        </w:r>
        <w:r w:rsidR="00C80845" w:rsidRPr="004E1871">
          <w:rPr>
            <w:rFonts w:ascii="Times New Roman" w:hAnsi="Times New Roman" w:cs="Times New Roman"/>
            <w:noProof/>
            <w:webHidden/>
            <w:sz w:val="26"/>
            <w:szCs w:val="26"/>
          </w:rPr>
          <w:fldChar w:fldCharType="end"/>
        </w:r>
      </w:hyperlink>
    </w:p>
    <w:p w14:paraId="00A716A6" w14:textId="28FAE2E0" w:rsidR="00C80845" w:rsidRPr="004E1871" w:rsidRDefault="00000000" w:rsidP="004E1871">
      <w:pPr>
        <w:pStyle w:val="Mucluc2"/>
        <w:tabs>
          <w:tab w:val="right" w:leader="dot" w:pos="8777"/>
        </w:tabs>
        <w:spacing w:before="0" w:line="360" w:lineRule="auto"/>
        <w:rPr>
          <w:rFonts w:ascii="Times New Roman" w:eastAsiaTheme="minorEastAsia" w:hAnsi="Times New Roman" w:cs="Times New Roman"/>
          <w:noProof/>
          <w:kern w:val="0"/>
          <w:sz w:val="26"/>
          <w:szCs w:val="26"/>
          <w14:ligatures w14:val="none"/>
        </w:rPr>
      </w:pPr>
      <w:hyperlink w:anchor="_Toc154482729" w:history="1">
        <w:r w:rsidR="00C80845" w:rsidRPr="004E1871">
          <w:rPr>
            <w:rStyle w:val="Siuktni"/>
            <w:rFonts w:ascii="Times New Roman" w:hAnsi="Times New Roman" w:cs="Times New Roman"/>
            <w:noProof/>
            <w:sz w:val="26"/>
            <w:szCs w:val="26"/>
          </w:rPr>
          <w:t>PHỤ LỤC 1: DỰ TRÙ KINH PHÍ</w:t>
        </w:r>
        <w:r w:rsidR="00C80845" w:rsidRPr="004E1871">
          <w:rPr>
            <w:rFonts w:ascii="Times New Roman" w:hAnsi="Times New Roman" w:cs="Times New Roman"/>
            <w:noProof/>
            <w:webHidden/>
            <w:sz w:val="26"/>
            <w:szCs w:val="26"/>
          </w:rPr>
          <w:tab/>
        </w:r>
        <w:r w:rsidR="00C80845" w:rsidRPr="004E1871">
          <w:rPr>
            <w:rFonts w:ascii="Times New Roman" w:hAnsi="Times New Roman" w:cs="Times New Roman"/>
            <w:noProof/>
            <w:webHidden/>
            <w:sz w:val="26"/>
            <w:szCs w:val="26"/>
          </w:rPr>
          <w:fldChar w:fldCharType="begin"/>
        </w:r>
        <w:r w:rsidR="00C80845" w:rsidRPr="004E1871">
          <w:rPr>
            <w:rFonts w:ascii="Times New Roman" w:hAnsi="Times New Roman" w:cs="Times New Roman"/>
            <w:noProof/>
            <w:webHidden/>
            <w:sz w:val="26"/>
            <w:szCs w:val="26"/>
          </w:rPr>
          <w:instrText xml:space="preserve"> PAGEREF _Toc154482729 \h </w:instrText>
        </w:r>
        <w:r w:rsidR="00C80845" w:rsidRPr="004E1871">
          <w:rPr>
            <w:rFonts w:ascii="Times New Roman" w:hAnsi="Times New Roman" w:cs="Times New Roman"/>
            <w:noProof/>
            <w:webHidden/>
            <w:sz w:val="26"/>
            <w:szCs w:val="26"/>
          </w:rPr>
        </w:r>
        <w:r w:rsidR="00C80845" w:rsidRPr="004E1871">
          <w:rPr>
            <w:rFonts w:ascii="Times New Roman" w:hAnsi="Times New Roman" w:cs="Times New Roman"/>
            <w:noProof/>
            <w:webHidden/>
            <w:sz w:val="26"/>
            <w:szCs w:val="26"/>
          </w:rPr>
          <w:fldChar w:fldCharType="separate"/>
        </w:r>
        <w:r w:rsidR="006D3028">
          <w:rPr>
            <w:rFonts w:ascii="Times New Roman" w:hAnsi="Times New Roman" w:cs="Times New Roman"/>
            <w:noProof/>
            <w:webHidden/>
            <w:sz w:val="26"/>
            <w:szCs w:val="26"/>
          </w:rPr>
          <w:t>58</w:t>
        </w:r>
        <w:r w:rsidR="00C80845" w:rsidRPr="004E1871">
          <w:rPr>
            <w:rFonts w:ascii="Times New Roman" w:hAnsi="Times New Roman" w:cs="Times New Roman"/>
            <w:noProof/>
            <w:webHidden/>
            <w:sz w:val="26"/>
            <w:szCs w:val="26"/>
          </w:rPr>
          <w:fldChar w:fldCharType="end"/>
        </w:r>
      </w:hyperlink>
    </w:p>
    <w:p w14:paraId="251C8053" w14:textId="5ECC8D24" w:rsidR="00C80845" w:rsidRPr="004E1871" w:rsidRDefault="00000000" w:rsidP="004E1871">
      <w:pPr>
        <w:pStyle w:val="Mucluc2"/>
        <w:tabs>
          <w:tab w:val="right" w:leader="dot" w:pos="8777"/>
        </w:tabs>
        <w:spacing w:before="0" w:line="360" w:lineRule="auto"/>
        <w:rPr>
          <w:rFonts w:ascii="Times New Roman" w:eastAsiaTheme="minorEastAsia" w:hAnsi="Times New Roman" w:cs="Times New Roman"/>
          <w:noProof/>
          <w:kern w:val="0"/>
          <w:sz w:val="26"/>
          <w:szCs w:val="26"/>
          <w14:ligatures w14:val="none"/>
        </w:rPr>
      </w:pPr>
      <w:hyperlink w:anchor="_Toc154482730" w:history="1">
        <w:r w:rsidR="00C80845" w:rsidRPr="004E1871">
          <w:rPr>
            <w:rStyle w:val="Siuktni"/>
            <w:rFonts w:ascii="Times New Roman" w:hAnsi="Times New Roman" w:cs="Times New Roman"/>
            <w:noProof/>
            <w:sz w:val="26"/>
            <w:szCs w:val="26"/>
          </w:rPr>
          <w:t>PHỤ LỤC 2: BẢNG THÔNG TIN DÀNH CHO ĐỐI TƯỢNG NGHIÊN CỨU VÀ CHẤP NHẬN THAM GIA NGHIÊN CỨU</w:t>
        </w:r>
        <w:r w:rsidR="00C80845" w:rsidRPr="004E1871">
          <w:rPr>
            <w:rFonts w:ascii="Times New Roman" w:hAnsi="Times New Roman" w:cs="Times New Roman"/>
            <w:noProof/>
            <w:webHidden/>
            <w:sz w:val="26"/>
            <w:szCs w:val="26"/>
          </w:rPr>
          <w:tab/>
        </w:r>
        <w:r w:rsidR="00C80845" w:rsidRPr="004E1871">
          <w:rPr>
            <w:rFonts w:ascii="Times New Roman" w:hAnsi="Times New Roman" w:cs="Times New Roman"/>
            <w:noProof/>
            <w:webHidden/>
            <w:sz w:val="26"/>
            <w:szCs w:val="26"/>
          </w:rPr>
          <w:fldChar w:fldCharType="begin"/>
        </w:r>
        <w:r w:rsidR="00C80845" w:rsidRPr="004E1871">
          <w:rPr>
            <w:rFonts w:ascii="Times New Roman" w:hAnsi="Times New Roman" w:cs="Times New Roman"/>
            <w:noProof/>
            <w:webHidden/>
            <w:sz w:val="26"/>
            <w:szCs w:val="26"/>
          </w:rPr>
          <w:instrText xml:space="preserve"> PAGEREF _Toc154482730 \h </w:instrText>
        </w:r>
        <w:r w:rsidR="00C80845" w:rsidRPr="004E1871">
          <w:rPr>
            <w:rFonts w:ascii="Times New Roman" w:hAnsi="Times New Roman" w:cs="Times New Roman"/>
            <w:noProof/>
            <w:webHidden/>
            <w:sz w:val="26"/>
            <w:szCs w:val="26"/>
          </w:rPr>
        </w:r>
        <w:r w:rsidR="00C80845" w:rsidRPr="004E1871">
          <w:rPr>
            <w:rFonts w:ascii="Times New Roman" w:hAnsi="Times New Roman" w:cs="Times New Roman"/>
            <w:noProof/>
            <w:webHidden/>
            <w:sz w:val="26"/>
            <w:szCs w:val="26"/>
          </w:rPr>
          <w:fldChar w:fldCharType="separate"/>
        </w:r>
        <w:r w:rsidR="006D3028">
          <w:rPr>
            <w:rFonts w:ascii="Times New Roman" w:hAnsi="Times New Roman" w:cs="Times New Roman"/>
            <w:noProof/>
            <w:webHidden/>
            <w:sz w:val="26"/>
            <w:szCs w:val="26"/>
          </w:rPr>
          <w:t>59</w:t>
        </w:r>
        <w:r w:rsidR="00C80845" w:rsidRPr="004E1871">
          <w:rPr>
            <w:rFonts w:ascii="Times New Roman" w:hAnsi="Times New Roman" w:cs="Times New Roman"/>
            <w:noProof/>
            <w:webHidden/>
            <w:sz w:val="26"/>
            <w:szCs w:val="26"/>
          </w:rPr>
          <w:fldChar w:fldCharType="end"/>
        </w:r>
      </w:hyperlink>
    </w:p>
    <w:p w14:paraId="5173B576" w14:textId="4B6207EC" w:rsidR="00C80845" w:rsidRPr="004E1871" w:rsidRDefault="00000000" w:rsidP="004E1871">
      <w:pPr>
        <w:pStyle w:val="Mucluc2"/>
        <w:tabs>
          <w:tab w:val="right" w:leader="dot" w:pos="8777"/>
        </w:tabs>
        <w:spacing w:before="0" w:line="360" w:lineRule="auto"/>
        <w:rPr>
          <w:rFonts w:ascii="Times New Roman" w:eastAsiaTheme="minorEastAsia" w:hAnsi="Times New Roman" w:cs="Times New Roman"/>
          <w:noProof/>
          <w:kern w:val="0"/>
          <w:sz w:val="26"/>
          <w:szCs w:val="26"/>
          <w14:ligatures w14:val="none"/>
        </w:rPr>
      </w:pPr>
      <w:hyperlink w:anchor="_Toc154482731" w:history="1">
        <w:r w:rsidR="00C80845" w:rsidRPr="004E1871">
          <w:rPr>
            <w:rStyle w:val="Siuktni"/>
            <w:rFonts w:ascii="Times New Roman" w:hAnsi="Times New Roman" w:cs="Times New Roman"/>
            <w:noProof/>
            <w:sz w:val="26"/>
            <w:szCs w:val="26"/>
          </w:rPr>
          <w:t>PHỤ LỤC 3: THƯ ĐỒNG Ý CHO PHÉP SỬ DỤNG BỘ CÂU HỎI</w:t>
        </w:r>
        <w:r w:rsidR="00C80845" w:rsidRPr="004E1871">
          <w:rPr>
            <w:rFonts w:ascii="Times New Roman" w:hAnsi="Times New Roman" w:cs="Times New Roman"/>
            <w:noProof/>
            <w:webHidden/>
            <w:sz w:val="26"/>
            <w:szCs w:val="26"/>
          </w:rPr>
          <w:tab/>
        </w:r>
        <w:r w:rsidR="00C80845" w:rsidRPr="004E1871">
          <w:rPr>
            <w:rFonts w:ascii="Times New Roman" w:hAnsi="Times New Roman" w:cs="Times New Roman"/>
            <w:noProof/>
            <w:webHidden/>
            <w:sz w:val="26"/>
            <w:szCs w:val="26"/>
          </w:rPr>
          <w:fldChar w:fldCharType="begin"/>
        </w:r>
        <w:r w:rsidR="00C80845" w:rsidRPr="004E1871">
          <w:rPr>
            <w:rFonts w:ascii="Times New Roman" w:hAnsi="Times New Roman" w:cs="Times New Roman"/>
            <w:noProof/>
            <w:webHidden/>
            <w:sz w:val="26"/>
            <w:szCs w:val="26"/>
          </w:rPr>
          <w:instrText xml:space="preserve"> PAGEREF _Toc154482731 \h </w:instrText>
        </w:r>
        <w:r w:rsidR="00C80845" w:rsidRPr="004E1871">
          <w:rPr>
            <w:rFonts w:ascii="Times New Roman" w:hAnsi="Times New Roman" w:cs="Times New Roman"/>
            <w:noProof/>
            <w:webHidden/>
            <w:sz w:val="26"/>
            <w:szCs w:val="26"/>
          </w:rPr>
        </w:r>
        <w:r w:rsidR="00C80845" w:rsidRPr="004E1871">
          <w:rPr>
            <w:rFonts w:ascii="Times New Roman" w:hAnsi="Times New Roman" w:cs="Times New Roman"/>
            <w:noProof/>
            <w:webHidden/>
            <w:sz w:val="26"/>
            <w:szCs w:val="26"/>
          </w:rPr>
          <w:fldChar w:fldCharType="separate"/>
        </w:r>
        <w:r w:rsidR="006D3028">
          <w:rPr>
            <w:rFonts w:ascii="Times New Roman" w:hAnsi="Times New Roman" w:cs="Times New Roman"/>
            <w:noProof/>
            <w:webHidden/>
            <w:sz w:val="26"/>
            <w:szCs w:val="26"/>
          </w:rPr>
          <w:t>61</w:t>
        </w:r>
        <w:r w:rsidR="00C80845" w:rsidRPr="004E1871">
          <w:rPr>
            <w:rFonts w:ascii="Times New Roman" w:hAnsi="Times New Roman" w:cs="Times New Roman"/>
            <w:noProof/>
            <w:webHidden/>
            <w:sz w:val="26"/>
            <w:szCs w:val="26"/>
          </w:rPr>
          <w:fldChar w:fldCharType="end"/>
        </w:r>
      </w:hyperlink>
    </w:p>
    <w:p w14:paraId="5F0555E1" w14:textId="6D29C51B" w:rsidR="00C80845" w:rsidRPr="004E1871" w:rsidRDefault="00000000" w:rsidP="004E1871">
      <w:pPr>
        <w:pStyle w:val="Mucluc2"/>
        <w:tabs>
          <w:tab w:val="right" w:leader="dot" w:pos="8777"/>
        </w:tabs>
        <w:spacing w:before="0" w:line="360" w:lineRule="auto"/>
        <w:rPr>
          <w:rFonts w:ascii="Times New Roman" w:eastAsiaTheme="minorEastAsia" w:hAnsi="Times New Roman" w:cs="Times New Roman"/>
          <w:noProof/>
          <w:kern w:val="0"/>
          <w:sz w:val="26"/>
          <w:szCs w:val="26"/>
          <w14:ligatures w14:val="none"/>
        </w:rPr>
      </w:pPr>
      <w:hyperlink w:anchor="_Toc154482732" w:history="1">
        <w:r w:rsidR="00C80845" w:rsidRPr="004E1871">
          <w:rPr>
            <w:rStyle w:val="Siuktni"/>
            <w:rFonts w:ascii="Times New Roman" w:hAnsi="Times New Roman" w:cs="Times New Roman"/>
            <w:noProof/>
            <w:sz w:val="26"/>
            <w:szCs w:val="26"/>
          </w:rPr>
          <w:t>PHỤ LỤC 4: BẢNG CÂU HỎI NGHIÊN CỨU</w:t>
        </w:r>
        <w:r w:rsidR="00C80845" w:rsidRPr="004E1871">
          <w:rPr>
            <w:rFonts w:ascii="Times New Roman" w:hAnsi="Times New Roman" w:cs="Times New Roman"/>
            <w:noProof/>
            <w:webHidden/>
            <w:sz w:val="26"/>
            <w:szCs w:val="26"/>
          </w:rPr>
          <w:tab/>
        </w:r>
        <w:r w:rsidR="00C80845" w:rsidRPr="004E1871">
          <w:rPr>
            <w:rFonts w:ascii="Times New Roman" w:hAnsi="Times New Roman" w:cs="Times New Roman"/>
            <w:noProof/>
            <w:webHidden/>
            <w:sz w:val="26"/>
            <w:szCs w:val="26"/>
          </w:rPr>
          <w:fldChar w:fldCharType="begin"/>
        </w:r>
        <w:r w:rsidR="00C80845" w:rsidRPr="004E1871">
          <w:rPr>
            <w:rFonts w:ascii="Times New Roman" w:hAnsi="Times New Roman" w:cs="Times New Roman"/>
            <w:noProof/>
            <w:webHidden/>
            <w:sz w:val="26"/>
            <w:szCs w:val="26"/>
          </w:rPr>
          <w:instrText xml:space="preserve"> PAGEREF _Toc154482732 \h </w:instrText>
        </w:r>
        <w:r w:rsidR="00C80845" w:rsidRPr="004E1871">
          <w:rPr>
            <w:rFonts w:ascii="Times New Roman" w:hAnsi="Times New Roman" w:cs="Times New Roman"/>
            <w:noProof/>
            <w:webHidden/>
            <w:sz w:val="26"/>
            <w:szCs w:val="26"/>
          </w:rPr>
        </w:r>
        <w:r w:rsidR="00C80845" w:rsidRPr="004E1871">
          <w:rPr>
            <w:rFonts w:ascii="Times New Roman" w:hAnsi="Times New Roman" w:cs="Times New Roman"/>
            <w:noProof/>
            <w:webHidden/>
            <w:sz w:val="26"/>
            <w:szCs w:val="26"/>
          </w:rPr>
          <w:fldChar w:fldCharType="separate"/>
        </w:r>
        <w:r w:rsidR="006D3028">
          <w:rPr>
            <w:rFonts w:ascii="Times New Roman" w:hAnsi="Times New Roman" w:cs="Times New Roman"/>
            <w:noProof/>
            <w:webHidden/>
            <w:sz w:val="26"/>
            <w:szCs w:val="26"/>
          </w:rPr>
          <w:t>62</w:t>
        </w:r>
        <w:r w:rsidR="00C80845" w:rsidRPr="004E1871">
          <w:rPr>
            <w:rFonts w:ascii="Times New Roman" w:hAnsi="Times New Roman" w:cs="Times New Roman"/>
            <w:noProof/>
            <w:webHidden/>
            <w:sz w:val="26"/>
            <w:szCs w:val="26"/>
          </w:rPr>
          <w:fldChar w:fldCharType="end"/>
        </w:r>
      </w:hyperlink>
    </w:p>
    <w:p w14:paraId="58081DD4" w14:textId="6ABC915F" w:rsidR="00971939" w:rsidRPr="0092344F" w:rsidRDefault="00C80845" w:rsidP="004E1871">
      <w:pPr>
        <w:spacing w:line="360" w:lineRule="auto"/>
        <w:jc w:val="both"/>
        <w:rPr>
          <w:rFonts w:ascii="Times New Roman" w:hAnsi="Times New Roman" w:cs="Times New Roman"/>
          <w:sz w:val="26"/>
          <w:szCs w:val="26"/>
        </w:rPr>
      </w:pPr>
      <w:r w:rsidRPr="004E1871">
        <w:rPr>
          <w:rFonts w:ascii="Times New Roman" w:hAnsi="Times New Roman" w:cs="Times New Roman"/>
          <w:b/>
          <w:bCs/>
          <w:sz w:val="26"/>
          <w:szCs w:val="26"/>
        </w:rPr>
        <w:fldChar w:fldCharType="end"/>
      </w:r>
    </w:p>
    <w:p w14:paraId="52ECBF68" w14:textId="54D0B041" w:rsidR="00254C2C" w:rsidRPr="00C80845" w:rsidRDefault="004841AF" w:rsidP="00C80845">
      <w:pPr>
        <w:pStyle w:val="u1"/>
        <w:jc w:val="center"/>
        <w:rPr>
          <w:rFonts w:ascii="Times New Roman" w:hAnsi="Times New Roman" w:cs="Times New Roman"/>
          <w:b/>
          <w:bCs/>
          <w:color w:val="auto"/>
          <w:sz w:val="26"/>
          <w:szCs w:val="26"/>
        </w:rPr>
      </w:pPr>
      <w:r w:rsidRPr="0092344F">
        <w:rPr>
          <w:rFonts w:ascii="Times New Roman" w:hAnsi="Times New Roman" w:cs="Times New Roman"/>
          <w:b/>
          <w:bCs/>
          <w:sz w:val="26"/>
          <w:szCs w:val="26"/>
        </w:rPr>
        <w:br w:type="page"/>
      </w:r>
      <w:bookmarkStart w:id="2" w:name="_Toc154482679"/>
      <w:r w:rsidR="00254C2C" w:rsidRPr="00C80845">
        <w:rPr>
          <w:rFonts w:ascii="Times New Roman" w:hAnsi="Times New Roman" w:cs="Times New Roman"/>
          <w:b/>
          <w:bCs/>
          <w:color w:val="auto"/>
          <w:sz w:val="26"/>
          <w:szCs w:val="26"/>
        </w:rPr>
        <w:lastRenderedPageBreak/>
        <w:t xml:space="preserve">DANH MỤC </w:t>
      </w:r>
      <w:r w:rsidR="00A003E6" w:rsidRPr="00C80845">
        <w:rPr>
          <w:rFonts w:ascii="Times New Roman" w:hAnsi="Times New Roman" w:cs="Times New Roman"/>
          <w:b/>
          <w:bCs/>
          <w:color w:val="auto"/>
          <w:sz w:val="26"/>
          <w:szCs w:val="26"/>
        </w:rPr>
        <w:t xml:space="preserve">CÁC </w:t>
      </w:r>
      <w:r w:rsidR="00B6484A" w:rsidRPr="00C80845">
        <w:rPr>
          <w:rFonts w:ascii="Times New Roman" w:hAnsi="Times New Roman" w:cs="Times New Roman"/>
          <w:b/>
          <w:bCs/>
          <w:color w:val="auto"/>
          <w:sz w:val="26"/>
          <w:szCs w:val="26"/>
        </w:rPr>
        <w:t>BẢNG</w:t>
      </w:r>
      <w:bookmarkEnd w:id="2"/>
    </w:p>
    <w:p w14:paraId="3DE4F8FF" w14:textId="5199233F" w:rsidR="00B6484A" w:rsidRPr="004E1871" w:rsidRDefault="00684B4F" w:rsidP="004E1871">
      <w:pPr>
        <w:pStyle w:val="Banghinhminhhoa"/>
        <w:tabs>
          <w:tab w:val="right" w:leader="dot" w:pos="8777"/>
        </w:tabs>
        <w:spacing w:line="360" w:lineRule="auto"/>
        <w:rPr>
          <w:rFonts w:ascii="Times New Roman" w:eastAsiaTheme="minorEastAsia" w:hAnsi="Times New Roman" w:cs="Times New Roman"/>
          <w:noProof/>
          <w:kern w:val="0"/>
          <w:sz w:val="26"/>
          <w:szCs w:val="26"/>
          <w14:ligatures w14:val="none"/>
        </w:rPr>
      </w:pPr>
      <w:r w:rsidRPr="00B6484A">
        <w:rPr>
          <w:rFonts w:ascii="Times New Roman" w:hAnsi="Times New Roman" w:cs="Times New Roman"/>
          <w:b/>
          <w:bCs/>
          <w:sz w:val="26"/>
          <w:szCs w:val="26"/>
        </w:rPr>
        <w:fldChar w:fldCharType="begin"/>
      </w:r>
      <w:r w:rsidRPr="00B6484A">
        <w:rPr>
          <w:rFonts w:ascii="Times New Roman" w:hAnsi="Times New Roman" w:cs="Times New Roman"/>
          <w:b/>
          <w:bCs/>
          <w:sz w:val="26"/>
          <w:szCs w:val="26"/>
        </w:rPr>
        <w:instrText xml:space="preserve"> TOC \h \z \c "Bảng" </w:instrText>
      </w:r>
      <w:r w:rsidRPr="00B6484A">
        <w:rPr>
          <w:rFonts w:ascii="Times New Roman" w:hAnsi="Times New Roman" w:cs="Times New Roman"/>
          <w:b/>
          <w:bCs/>
          <w:sz w:val="26"/>
          <w:szCs w:val="26"/>
        </w:rPr>
        <w:fldChar w:fldCharType="separate"/>
      </w:r>
      <w:hyperlink w:anchor="_Toc154452828" w:history="1">
        <w:r w:rsidR="00B6484A" w:rsidRPr="004E1871">
          <w:rPr>
            <w:rStyle w:val="Siuktni"/>
            <w:rFonts w:ascii="Times New Roman" w:hAnsi="Times New Roman" w:cs="Times New Roman"/>
            <w:noProof/>
            <w:sz w:val="26"/>
            <w:szCs w:val="26"/>
          </w:rPr>
          <w:t>Bảng 1</w:t>
        </w:r>
        <w:r w:rsidR="00BF6331">
          <w:rPr>
            <w:rStyle w:val="Siuktni"/>
            <w:rFonts w:ascii="Times New Roman" w:hAnsi="Times New Roman" w:cs="Times New Roman"/>
            <w:noProof/>
            <w:sz w:val="26"/>
            <w:szCs w:val="26"/>
          </w:rPr>
          <w:t>.</w:t>
        </w:r>
        <w:r w:rsidR="00B6484A" w:rsidRPr="004E1871">
          <w:rPr>
            <w:rStyle w:val="Siuktni"/>
            <w:rFonts w:ascii="Times New Roman" w:hAnsi="Times New Roman" w:cs="Times New Roman"/>
            <w:noProof/>
            <w:sz w:val="26"/>
            <w:szCs w:val="26"/>
          </w:rPr>
          <w:t>1: Các lĩnh vực nghiên cứu khoa học</w:t>
        </w:r>
        <w:r w:rsidR="00B6484A" w:rsidRPr="004E1871">
          <w:rPr>
            <w:rFonts w:ascii="Times New Roman" w:hAnsi="Times New Roman" w:cs="Times New Roman"/>
            <w:noProof/>
            <w:webHidden/>
            <w:sz w:val="26"/>
            <w:szCs w:val="26"/>
          </w:rPr>
          <w:tab/>
        </w:r>
        <w:r w:rsidR="00B6484A" w:rsidRPr="004E1871">
          <w:rPr>
            <w:rFonts w:ascii="Times New Roman" w:hAnsi="Times New Roman" w:cs="Times New Roman"/>
            <w:noProof/>
            <w:webHidden/>
            <w:sz w:val="26"/>
            <w:szCs w:val="26"/>
          </w:rPr>
          <w:fldChar w:fldCharType="begin"/>
        </w:r>
        <w:r w:rsidR="00B6484A" w:rsidRPr="004E1871">
          <w:rPr>
            <w:rFonts w:ascii="Times New Roman" w:hAnsi="Times New Roman" w:cs="Times New Roman"/>
            <w:noProof/>
            <w:webHidden/>
            <w:sz w:val="26"/>
            <w:szCs w:val="26"/>
          </w:rPr>
          <w:instrText xml:space="preserve"> PAGEREF _Toc154452828 \h </w:instrText>
        </w:r>
        <w:r w:rsidR="00B6484A" w:rsidRPr="004E1871">
          <w:rPr>
            <w:rFonts w:ascii="Times New Roman" w:hAnsi="Times New Roman" w:cs="Times New Roman"/>
            <w:noProof/>
            <w:webHidden/>
            <w:sz w:val="26"/>
            <w:szCs w:val="26"/>
          </w:rPr>
        </w:r>
        <w:r w:rsidR="00B6484A" w:rsidRPr="004E1871">
          <w:rPr>
            <w:rFonts w:ascii="Times New Roman" w:hAnsi="Times New Roman" w:cs="Times New Roman"/>
            <w:noProof/>
            <w:webHidden/>
            <w:sz w:val="26"/>
            <w:szCs w:val="26"/>
          </w:rPr>
          <w:fldChar w:fldCharType="separate"/>
        </w:r>
        <w:r w:rsidR="006D3028">
          <w:rPr>
            <w:rFonts w:ascii="Times New Roman" w:hAnsi="Times New Roman" w:cs="Times New Roman"/>
            <w:noProof/>
            <w:webHidden/>
            <w:sz w:val="26"/>
            <w:szCs w:val="26"/>
          </w:rPr>
          <w:t>18</w:t>
        </w:r>
        <w:r w:rsidR="00B6484A" w:rsidRPr="004E1871">
          <w:rPr>
            <w:rFonts w:ascii="Times New Roman" w:hAnsi="Times New Roman" w:cs="Times New Roman"/>
            <w:noProof/>
            <w:webHidden/>
            <w:sz w:val="26"/>
            <w:szCs w:val="26"/>
          </w:rPr>
          <w:fldChar w:fldCharType="end"/>
        </w:r>
      </w:hyperlink>
    </w:p>
    <w:p w14:paraId="14312302" w14:textId="7EE68784" w:rsidR="00B6484A" w:rsidRPr="004E1871" w:rsidRDefault="00000000" w:rsidP="004E1871">
      <w:pPr>
        <w:pStyle w:val="Banghinhminhhoa"/>
        <w:tabs>
          <w:tab w:val="right" w:leader="dot" w:pos="8777"/>
        </w:tabs>
        <w:spacing w:line="360" w:lineRule="auto"/>
        <w:rPr>
          <w:rFonts w:ascii="Times New Roman" w:eastAsiaTheme="minorEastAsia" w:hAnsi="Times New Roman" w:cs="Times New Roman"/>
          <w:noProof/>
          <w:kern w:val="0"/>
          <w:sz w:val="26"/>
          <w:szCs w:val="26"/>
          <w14:ligatures w14:val="none"/>
        </w:rPr>
      </w:pPr>
      <w:hyperlink w:anchor="_Toc154452829" w:history="1">
        <w:r w:rsidR="00B6484A" w:rsidRPr="004E1871">
          <w:rPr>
            <w:rStyle w:val="Siuktni"/>
            <w:rFonts w:ascii="Times New Roman" w:hAnsi="Times New Roman" w:cs="Times New Roman"/>
            <w:noProof/>
            <w:sz w:val="26"/>
            <w:szCs w:val="26"/>
          </w:rPr>
          <w:t>Bảng 1</w:t>
        </w:r>
        <w:r w:rsidR="00BF6331">
          <w:rPr>
            <w:rStyle w:val="Siuktni"/>
            <w:rFonts w:ascii="Times New Roman" w:hAnsi="Times New Roman" w:cs="Times New Roman"/>
            <w:noProof/>
            <w:sz w:val="26"/>
            <w:szCs w:val="26"/>
          </w:rPr>
          <w:t>.</w:t>
        </w:r>
        <w:r w:rsidR="00B6484A" w:rsidRPr="004E1871">
          <w:rPr>
            <w:rStyle w:val="Siuktni"/>
            <w:rFonts w:ascii="Times New Roman" w:hAnsi="Times New Roman" w:cs="Times New Roman"/>
            <w:noProof/>
            <w:sz w:val="26"/>
            <w:szCs w:val="26"/>
          </w:rPr>
          <w:t>2: Lớp CNĐD chính quy năm cuối (Khóa 2020 – 2024)</w:t>
        </w:r>
        <w:r w:rsidR="00B6484A" w:rsidRPr="004E1871">
          <w:rPr>
            <w:rFonts w:ascii="Times New Roman" w:hAnsi="Times New Roman" w:cs="Times New Roman"/>
            <w:noProof/>
            <w:webHidden/>
            <w:sz w:val="26"/>
            <w:szCs w:val="26"/>
          </w:rPr>
          <w:tab/>
        </w:r>
        <w:r w:rsidR="00B6484A" w:rsidRPr="004E1871">
          <w:rPr>
            <w:rFonts w:ascii="Times New Roman" w:hAnsi="Times New Roman" w:cs="Times New Roman"/>
            <w:noProof/>
            <w:webHidden/>
            <w:sz w:val="26"/>
            <w:szCs w:val="26"/>
          </w:rPr>
          <w:fldChar w:fldCharType="begin"/>
        </w:r>
        <w:r w:rsidR="00B6484A" w:rsidRPr="004E1871">
          <w:rPr>
            <w:rFonts w:ascii="Times New Roman" w:hAnsi="Times New Roman" w:cs="Times New Roman"/>
            <w:noProof/>
            <w:webHidden/>
            <w:sz w:val="26"/>
            <w:szCs w:val="26"/>
          </w:rPr>
          <w:instrText xml:space="preserve"> PAGEREF _Toc154452829 \h </w:instrText>
        </w:r>
        <w:r w:rsidR="00B6484A" w:rsidRPr="004E1871">
          <w:rPr>
            <w:rFonts w:ascii="Times New Roman" w:hAnsi="Times New Roman" w:cs="Times New Roman"/>
            <w:noProof/>
            <w:webHidden/>
            <w:sz w:val="26"/>
            <w:szCs w:val="26"/>
          </w:rPr>
        </w:r>
        <w:r w:rsidR="00B6484A" w:rsidRPr="004E1871">
          <w:rPr>
            <w:rFonts w:ascii="Times New Roman" w:hAnsi="Times New Roman" w:cs="Times New Roman"/>
            <w:noProof/>
            <w:webHidden/>
            <w:sz w:val="26"/>
            <w:szCs w:val="26"/>
          </w:rPr>
          <w:fldChar w:fldCharType="separate"/>
        </w:r>
        <w:r w:rsidR="006D3028">
          <w:rPr>
            <w:rFonts w:ascii="Times New Roman" w:hAnsi="Times New Roman" w:cs="Times New Roman"/>
            <w:noProof/>
            <w:webHidden/>
            <w:sz w:val="26"/>
            <w:szCs w:val="26"/>
          </w:rPr>
          <w:t>28</w:t>
        </w:r>
        <w:r w:rsidR="00B6484A" w:rsidRPr="004E1871">
          <w:rPr>
            <w:rFonts w:ascii="Times New Roman" w:hAnsi="Times New Roman" w:cs="Times New Roman"/>
            <w:noProof/>
            <w:webHidden/>
            <w:sz w:val="26"/>
            <w:szCs w:val="26"/>
          </w:rPr>
          <w:fldChar w:fldCharType="end"/>
        </w:r>
      </w:hyperlink>
    </w:p>
    <w:p w14:paraId="3C18CB6F" w14:textId="5DEC9E97" w:rsidR="00B6484A" w:rsidRPr="004E1871" w:rsidRDefault="00000000" w:rsidP="004E1871">
      <w:pPr>
        <w:pStyle w:val="Banghinhminhhoa"/>
        <w:tabs>
          <w:tab w:val="right" w:leader="dot" w:pos="8777"/>
        </w:tabs>
        <w:spacing w:line="360" w:lineRule="auto"/>
        <w:rPr>
          <w:rFonts w:ascii="Times New Roman" w:eastAsiaTheme="minorEastAsia" w:hAnsi="Times New Roman" w:cs="Times New Roman"/>
          <w:noProof/>
          <w:kern w:val="0"/>
          <w:sz w:val="26"/>
          <w:szCs w:val="26"/>
          <w14:ligatures w14:val="none"/>
        </w:rPr>
      </w:pPr>
      <w:hyperlink w:anchor="_Toc154452830" w:history="1">
        <w:r w:rsidR="00B6484A" w:rsidRPr="004E1871">
          <w:rPr>
            <w:rStyle w:val="Siuktni"/>
            <w:rFonts w:ascii="Times New Roman" w:hAnsi="Times New Roman" w:cs="Times New Roman"/>
            <w:noProof/>
            <w:sz w:val="26"/>
            <w:szCs w:val="26"/>
          </w:rPr>
          <w:t>Bảng 2</w:t>
        </w:r>
        <w:r w:rsidR="00BF6331">
          <w:rPr>
            <w:rStyle w:val="Siuktni"/>
            <w:rFonts w:ascii="Times New Roman" w:hAnsi="Times New Roman" w:cs="Times New Roman"/>
            <w:noProof/>
            <w:sz w:val="26"/>
            <w:szCs w:val="26"/>
          </w:rPr>
          <w:t>.</w:t>
        </w:r>
        <w:r w:rsidR="00B6484A" w:rsidRPr="004E1871">
          <w:rPr>
            <w:rStyle w:val="Siuktni"/>
            <w:rFonts w:ascii="Times New Roman" w:hAnsi="Times New Roman" w:cs="Times New Roman"/>
            <w:noProof/>
            <w:sz w:val="26"/>
            <w:szCs w:val="26"/>
          </w:rPr>
          <w:t>1: Cỡ mẫu nghiên cứu</w:t>
        </w:r>
        <w:r w:rsidR="00B6484A" w:rsidRPr="004E1871">
          <w:rPr>
            <w:rFonts w:ascii="Times New Roman" w:hAnsi="Times New Roman" w:cs="Times New Roman"/>
            <w:noProof/>
            <w:webHidden/>
            <w:sz w:val="26"/>
            <w:szCs w:val="26"/>
          </w:rPr>
          <w:tab/>
        </w:r>
        <w:r w:rsidR="00B6484A" w:rsidRPr="004E1871">
          <w:rPr>
            <w:rFonts w:ascii="Times New Roman" w:hAnsi="Times New Roman" w:cs="Times New Roman"/>
            <w:noProof/>
            <w:webHidden/>
            <w:sz w:val="26"/>
            <w:szCs w:val="26"/>
          </w:rPr>
          <w:fldChar w:fldCharType="begin"/>
        </w:r>
        <w:r w:rsidR="00B6484A" w:rsidRPr="004E1871">
          <w:rPr>
            <w:rFonts w:ascii="Times New Roman" w:hAnsi="Times New Roman" w:cs="Times New Roman"/>
            <w:noProof/>
            <w:webHidden/>
            <w:sz w:val="26"/>
            <w:szCs w:val="26"/>
          </w:rPr>
          <w:instrText xml:space="preserve"> PAGEREF _Toc154452830 \h </w:instrText>
        </w:r>
        <w:r w:rsidR="00B6484A" w:rsidRPr="004E1871">
          <w:rPr>
            <w:rFonts w:ascii="Times New Roman" w:hAnsi="Times New Roman" w:cs="Times New Roman"/>
            <w:noProof/>
            <w:webHidden/>
            <w:sz w:val="26"/>
            <w:szCs w:val="26"/>
          </w:rPr>
        </w:r>
        <w:r w:rsidR="00B6484A" w:rsidRPr="004E1871">
          <w:rPr>
            <w:rFonts w:ascii="Times New Roman" w:hAnsi="Times New Roman" w:cs="Times New Roman"/>
            <w:noProof/>
            <w:webHidden/>
            <w:sz w:val="26"/>
            <w:szCs w:val="26"/>
          </w:rPr>
          <w:fldChar w:fldCharType="separate"/>
        </w:r>
        <w:r w:rsidR="006D3028">
          <w:rPr>
            <w:rFonts w:ascii="Times New Roman" w:hAnsi="Times New Roman" w:cs="Times New Roman"/>
            <w:noProof/>
            <w:webHidden/>
            <w:sz w:val="26"/>
            <w:szCs w:val="26"/>
          </w:rPr>
          <w:t>30</w:t>
        </w:r>
        <w:r w:rsidR="00B6484A" w:rsidRPr="004E1871">
          <w:rPr>
            <w:rFonts w:ascii="Times New Roman" w:hAnsi="Times New Roman" w:cs="Times New Roman"/>
            <w:noProof/>
            <w:webHidden/>
            <w:sz w:val="26"/>
            <w:szCs w:val="26"/>
          </w:rPr>
          <w:fldChar w:fldCharType="end"/>
        </w:r>
      </w:hyperlink>
    </w:p>
    <w:p w14:paraId="1E4134A6" w14:textId="1157A781" w:rsidR="00B6484A" w:rsidRPr="004E1871" w:rsidRDefault="00000000" w:rsidP="004E1871">
      <w:pPr>
        <w:pStyle w:val="Banghinhminhhoa"/>
        <w:tabs>
          <w:tab w:val="right" w:leader="dot" w:pos="8777"/>
        </w:tabs>
        <w:spacing w:line="360" w:lineRule="auto"/>
        <w:rPr>
          <w:rFonts w:ascii="Times New Roman" w:eastAsiaTheme="minorEastAsia" w:hAnsi="Times New Roman" w:cs="Times New Roman"/>
          <w:noProof/>
          <w:kern w:val="0"/>
          <w:sz w:val="26"/>
          <w:szCs w:val="26"/>
          <w14:ligatures w14:val="none"/>
        </w:rPr>
      </w:pPr>
      <w:hyperlink w:anchor="_Toc154452831" w:history="1">
        <w:r w:rsidR="00B6484A" w:rsidRPr="004E1871">
          <w:rPr>
            <w:rStyle w:val="Siuktni"/>
            <w:rFonts w:ascii="Times New Roman" w:hAnsi="Times New Roman" w:cs="Times New Roman"/>
            <w:noProof/>
            <w:sz w:val="26"/>
            <w:szCs w:val="26"/>
          </w:rPr>
          <w:t>Bảng 2</w:t>
        </w:r>
        <w:r w:rsidR="00BF6331">
          <w:rPr>
            <w:rStyle w:val="Siuktni"/>
            <w:rFonts w:ascii="Times New Roman" w:hAnsi="Times New Roman" w:cs="Times New Roman"/>
            <w:noProof/>
            <w:sz w:val="26"/>
            <w:szCs w:val="26"/>
          </w:rPr>
          <w:t>.</w:t>
        </w:r>
        <w:r w:rsidR="00B6484A" w:rsidRPr="004E1871">
          <w:rPr>
            <w:rStyle w:val="Siuktni"/>
            <w:rFonts w:ascii="Times New Roman" w:hAnsi="Times New Roman" w:cs="Times New Roman"/>
            <w:noProof/>
            <w:sz w:val="26"/>
            <w:szCs w:val="26"/>
          </w:rPr>
          <w:t>2: Biến số nền</w:t>
        </w:r>
        <w:r w:rsidR="00B6484A" w:rsidRPr="004E1871">
          <w:rPr>
            <w:rFonts w:ascii="Times New Roman" w:hAnsi="Times New Roman" w:cs="Times New Roman"/>
            <w:noProof/>
            <w:webHidden/>
            <w:sz w:val="26"/>
            <w:szCs w:val="26"/>
          </w:rPr>
          <w:tab/>
        </w:r>
        <w:r w:rsidR="00B6484A" w:rsidRPr="004E1871">
          <w:rPr>
            <w:rFonts w:ascii="Times New Roman" w:hAnsi="Times New Roman" w:cs="Times New Roman"/>
            <w:noProof/>
            <w:webHidden/>
            <w:sz w:val="26"/>
            <w:szCs w:val="26"/>
          </w:rPr>
          <w:fldChar w:fldCharType="begin"/>
        </w:r>
        <w:r w:rsidR="00B6484A" w:rsidRPr="004E1871">
          <w:rPr>
            <w:rFonts w:ascii="Times New Roman" w:hAnsi="Times New Roman" w:cs="Times New Roman"/>
            <w:noProof/>
            <w:webHidden/>
            <w:sz w:val="26"/>
            <w:szCs w:val="26"/>
          </w:rPr>
          <w:instrText xml:space="preserve"> PAGEREF _Toc154452831 \h </w:instrText>
        </w:r>
        <w:r w:rsidR="00B6484A" w:rsidRPr="004E1871">
          <w:rPr>
            <w:rFonts w:ascii="Times New Roman" w:hAnsi="Times New Roman" w:cs="Times New Roman"/>
            <w:noProof/>
            <w:webHidden/>
            <w:sz w:val="26"/>
            <w:szCs w:val="26"/>
          </w:rPr>
        </w:r>
        <w:r w:rsidR="00B6484A" w:rsidRPr="004E1871">
          <w:rPr>
            <w:rFonts w:ascii="Times New Roman" w:hAnsi="Times New Roman" w:cs="Times New Roman"/>
            <w:noProof/>
            <w:webHidden/>
            <w:sz w:val="26"/>
            <w:szCs w:val="26"/>
          </w:rPr>
          <w:fldChar w:fldCharType="separate"/>
        </w:r>
        <w:r w:rsidR="006D3028">
          <w:rPr>
            <w:rFonts w:ascii="Times New Roman" w:hAnsi="Times New Roman" w:cs="Times New Roman"/>
            <w:noProof/>
            <w:webHidden/>
            <w:sz w:val="26"/>
            <w:szCs w:val="26"/>
          </w:rPr>
          <w:t>31</w:t>
        </w:r>
        <w:r w:rsidR="00B6484A" w:rsidRPr="004E1871">
          <w:rPr>
            <w:rFonts w:ascii="Times New Roman" w:hAnsi="Times New Roman" w:cs="Times New Roman"/>
            <w:noProof/>
            <w:webHidden/>
            <w:sz w:val="26"/>
            <w:szCs w:val="26"/>
          </w:rPr>
          <w:fldChar w:fldCharType="end"/>
        </w:r>
      </w:hyperlink>
    </w:p>
    <w:p w14:paraId="468D772E" w14:textId="2693850D" w:rsidR="00B6484A" w:rsidRPr="004E1871" w:rsidRDefault="00000000" w:rsidP="004E1871">
      <w:pPr>
        <w:pStyle w:val="Banghinhminhhoa"/>
        <w:tabs>
          <w:tab w:val="right" w:leader="dot" w:pos="8777"/>
        </w:tabs>
        <w:spacing w:line="360" w:lineRule="auto"/>
        <w:rPr>
          <w:rStyle w:val="Siuktni"/>
          <w:rFonts w:ascii="Times New Roman" w:hAnsi="Times New Roman" w:cs="Times New Roman"/>
          <w:noProof/>
          <w:sz w:val="26"/>
          <w:szCs w:val="26"/>
        </w:rPr>
      </w:pPr>
      <w:hyperlink w:anchor="_Toc154452832" w:history="1">
        <w:r w:rsidR="00B6484A" w:rsidRPr="004E1871">
          <w:rPr>
            <w:rStyle w:val="Siuktni"/>
            <w:rFonts w:ascii="Times New Roman" w:hAnsi="Times New Roman" w:cs="Times New Roman"/>
            <w:noProof/>
            <w:sz w:val="26"/>
            <w:szCs w:val="26"/>
          </w:rPr>
          <w:t>Bảng 2</w:t>
        </w:r>
        <w:r w:rsidR="00BF6331">
          <w:rPr>
            <w:rStyle w:val="Siuktni"/>
            <w:rFonts w:ascii="Times New Roman" w:hAnsi="Times New Roman" w:cs="Times New Roman"/>
            <w:noProof/>
            <w:sz w:val="26"/>
            <w:szCs w:val="26"/>
          </w:rPr>
          <w:t>.</w:t>
        </w:r>
        <w:r w:rsidR="00B6484A" w:rsidRPr="004E1871">
          <w:rPr>
            <w:rStyle w:val="Siuktni"/>
            <w:rFonts w:ascii="Times New Roman" w:hAnsi="Times New Roman" w:cs="Times New Roman"/>
            <w:noProof/>
            <w:sz w:val="26"/>
            <w:szCs w:val="26"/>
          </w:rPr>
          <w:t>3: Biến số thái độ</w:t>
        </w:r>
        <w:r w:rsidR="00B6484A" w:rsidRPr="004E1871">
          <w:rPr>
            <w:rFonts w:ascii="Times New Roman" w:hAnsi="Times New Roman" w:cs="Times New Roman"/>
            <w:noProof/>
            <w:webHidden/>
            <w:sz w:val="26"/>
            <w:szCs w:val="26"/>
          </w:rPr>
          <w:tab/>
        </w:r>
        <w:r w:rsidR="00B6484A" w:rsidRPr="004E1871">
          <w:rPr>
            <w:rFonts w:ascii="Times New Roman" w:hAnsi="Times New Roman" w:cs="Times New Roman"/>
            <w:noProof/>
            <w:webHidden/>
            <w:sz w:val="26"/>
            <w:szCs w:val="26"/>
          </w:rPr>
          <w:fldChar w:fldCharType="begin"/>
        </w:r>
        <w:r w:rsidR="00B6484A" w:rsidRPr="004E1871">
          <w:rPr>
            <w:rFonts w:ascii="Times New Roman" w:hAnsi="Times New Roman" w:cs="Times New Roman"/>
            <w:noProof/>
            <w:webHidden/>
            <w:sz w:val="26"/>
            <w:szCs w:val="26"/>
          </w:rPr>
          <w:instrText xml:space="preserve"> PAGEREF _Toc154452832 \h </w:instrText>
        </w:r>
        <w:r w:rsidR="00B6484A" w:rsidRPr="004E1871">
          <w:rPr>
            <w:rFonts w:ascii="Times New Roman" w:hAnsi="Times New Roman" w:cs="Times New Roman"/>
            <w:noProof/>
            <w:webHidden/>
            <w:sz w:val="26"/>
            <w:szCs w:val="26"/>
          </w:rPr>
        </w:r>
        <w:r w:rsidR="00B6484A" w:rsidRPr="004E1871">
          <w:rPr>
            <w:rFonts w:ascii="Times New Roman" w:hAnsi="Times New Roman" w:cs="Times New Roman"/>
            <w:noProof/>
            <w:webHidden/>
            <w:sz w:val="26"/>
            <w:szCs w:val="26"/>
          </w:rPr>
          <w:fldChar w:fldCharType="separate"/>
        </w:r>
        <w:r w:rsidR="006D3028">
          <w:rPr>
            <w:rFonts w:ascii="Times New Roman" w:hAnsi="Times New Roman" w:cs="Times New Roman"/>
            <w:noProof/>
            <w:webHidden/>
            <w:sz w:val="26"/>
            <w:szCs w:val="26"/>
          </w:rPr>
          <w:t>42</w:t>
        </w:r>
        <w:r w:rsidR="00B6484A" w:rsidRPr="004E1871">
          <w:rPr>
            <w:rFonts w:ascii="Times New Roman" w:hAnsi="Times New Roman" w:cs="Times New Roman"/>
            <w:noProof/>
            <w:webHidden/>
            <w:sz w:val="26"/>
            <w:szCs w:val="26"/>
          </w:rPr>
          <w:fldChar w:fldCharType="end"/>
        </w:r>
      </w:hyperlink>
    </w:p>
    <w:p w14:paraId="5F009DC9" w14:textId="35B2060E" w:rsidR="00B6484A" w:rsidRDefault="00B6484A" w:rsidP="00B6484A"/>
    <w:p w14:paraId="099F1F5B" w14:textId="0520B041" w:rsidR="00B6484A" w:rsidRPr="00C80845" w:rsidRDefault="00B6484A" w:rsidP="00C80845">
      <w:pPr>
        <w:pStyle w:val="u1"/>
        <w:jc w:val="center"/>
        <w:rPr>
          <w:rFonts w:ascii="Times New Roman" w:hAnsi="Times New Roman" w:cs="Times New Roman"/>
          <w:b/>
          <w:bCs/>
          <w:color w:val="auto"/>
          <w:sz w:val="26"/>
          <w:szCs w:val="26"/>
        </w:rPr>
      </w:pPr>
      <w:bookmarkStart w:id="3" w:name="_Toc154482680"/>
      <w:r w:rsidRPr="00C80845">
        <w:rPr>
          <w:rFonts w:ascii="Times New Roman" w:hAnsi="Times New Roman" w:cs="Times New Roman"/>
          <w:b/>
          <w:bCs/>
          <w:color w:val="auto"/>
          <w:sz w:val="26"/>
          <w:szCs w:val="26"/>
        </w:rPr>
        <w:t>DANH MỤC CÁC SƠ ĐỒ, BIỂU ĐỒ, HÌNH</w:t>
      </w:r>
      <w:bookmarkEnd w:id="3"/>
    </w:p>
    <w:p w14:paraId="566AE944" w14:textId="77777777" w:rsidR="00FD40B3" w:rsidRPr="004E1871" w:rsidRDefault="00684B4F" w:rsidP="004E1871">
      <w:pPr>
        <w:spacing w:after="0" w:line="360" w:lineRule="auto"/>
        <w:jc w:val="center"/>
        <w:rPr>
          <w:rFonts w:ascii="Times New Roman" w:hAnsi="Times New Roman" w:cs="Times New Roman"/>
          <w:noProof/>
          <w:sz w:val="26"/>
          <w:szCs w:val="26"/>
        </w:rPr>
      </w:pPr>
      <w:r w:rsidRPr="00B6484A">
        <w:rPr>
          <w:rFonts w:ascii="Times New Roman" w:hAnsi="Times New Roman" w:cs="Times New Roman"/>
          <w:b/>
          <w:bCs/>
          <w:sz w:val="26"/>
          <w:szCs w:val="26"/>
        </w:rPr>
        <w:fldChar w:fldCharType="end"/>
      </w:r>
      <w:r w:rsidRPr="004E1871">
        <w:rPr>
          <w:rFonts w:ascii="Times New Roman" w:hAnsi="Times New Roman" w:cs="Times New Roman"/>
          <w:sz w:val="26"/>
          <w:szCs w:val="26"/>
        </w:rPr>
        <w:fldChar w:fldCharType="begin"/>
      </w:r>
      <w:r w:rsidRPr="004E1871">
        <w:rPr>
          <w:rFonts w:ascii="Times New Roman" w:hAnsi="Times New Roman" w:cs="Times New Roman"/>
          <w:sz w:val="26"/>
          <w:szCs w:val="26"/>
        </w:rPr>
        <w:instrText xml:space="preserve"> TOC \h \z \c "Biểu đồ" </w:instrText>
      </w:r>
      <w:r w:rsidRPr="004E1871">
        <w:rPr>
          <w:rFonts w:ascii="Times New Roman" w:hAnsi="Times New Roman" w:cs="Times New Roman"/>
          <w:sz w:val="26"/>
          <w:szCs w:val="26"/>
        </w:rPr>
        <w:fldChar w:fldCharType="separate"/>
      </w:r>
    </w:p>
    <w:p w14:paraId="5E83A8B9" w14:textId="0E258221" w:rsidR="00FD40B3" w:rsidRPr="004E1871" w:rsidRDefault="00000000" w:rsidP="004E1871">
      <w:pPr>
        <w:pStyle w:val="Banghinhminhhoa"/>
        <w:tabs>
          <w:tab w:val="right" w:leader="dot" w:pos="8777"/>
        </w:tabs>
        <w:spacing w:line="360" w:lineRule="auto"/>
        <w:rPr>
          <w:rFonts w:ascii="Times New Roman" w:eastAsiaTheme="minorEastAsia" w:hAnsi="Times New Roman" w:cs="Times New Roman"/>
          <w:noProof/>
          <w:kern w:val="0"/>
          <w:sz w:val="26"/>
          <w:szCs w:val="26"/>
          <w14:ligatures w14:val="none"/>
        </w:rPr>
      </w:pPr>
      <w:hyperlink w:anchor="_Toc154484067" w:history="1">
        <w:r w:rsidR="00FD40B3" w:rsidRPr="004E1871">
          <w:rPr>
            <w:rStyle w:val="Siuktni"/>
            <w:rFonts w:ascii="Times New Roman" w:hAnsi="Times New Roman" w:cs="Times New Roman"/>
            <w:noProof/>
            <w:sz w:val="26"/>
            <w:szCs w:val="26"/>
          </w:rPr>
          <w:t>Biểu đồ 1</w:t>
        </w:r>
        <w:r w:rsidR="00BF6331">
          <w:rPr>
            <w:rStyle w:val="Siuktni"/>
            <w:rFonts w:ascii="Times New Roman" w:hAnsi="Times New Roman" w:cs="Times New Roman"/>
            <w:noProof/>
            <w:sz w:val="26"/>
            <w:szCs w:val="26"/>
          </w:rPr>
          <w:t>.</w:t>
        </w:r>
        <w:r w:rsidR="00FD40B3" w:rsidRPr="004E1871">
          <w:rPr>
            <w:rStyle w:val="Siuktni"/>
            <w:rFonts w:ascii="Times New Roman" w:hAnsi="Times New Roman" w:cs="Times New Roman"/>
            <w:noProof/>
            <w:sz w:val="26"/>
            <w:szCs w:val="26"/>
          </w:rPr>
          <w:t>1: số bài báo khoa học công bố trên những tập san thuộc danh mục ISI trong thời gian 2001-2015 của một số nước Đông Nam Á.</w:t>
        </w:r>
        <w:r w:rsidR="00FD40B3" w:rsidRPr="004E1871">
          <w:rPr>
            <w:rStyle w:val="Siuktni"/>
            <w:rFonts w:ascii="Times New Roman" w:hAnsi="Times New Roman" w:cs="Times New Roman"/>
            <w:noProof/>
            <w:sz w:val="26"/>
            <w:szCs w:val="26"/>
            <w:vertAlign w:val="superscript"/>
          </w:rPr>
          <w:t>10</w:t>
        </w:r>
        <w:r w:rsidR="00FD40B3" w:rsidRPr="004E1871">
          <w:rPr>
            <w:rFonts w:ascii="Times New Roman" w:hAnsi="Times New Roman" w:cs="Times New Roman"/>
            <w:noProof/>
            <w:webHidden/>
            <w:sz w:val="26"/>
            <w:szCs w:val="26"/>
          </w:rPr>
          <w:tab/>
        </w:r>
        <w:r w:rsidR="00FD40B3" w:rsidRPr="004E1871">
          <w:rPr>
            <w:rFonts w:ascii="Times New Roman" w:hAnsi="Times New Roman" w:cs="Times New Roman"/>
            <w:noProof/>
            <w:webHidden/>
            <w:sz w:val="26"/>
            <w:szCs w:val="26"/>
          </w:rPr>
          <w:fldChar w:fldCharType="begin"/>
        </w:r>
        <w:r w:rsidR="00FD40B3" w:rsidRPr="004E1871">
          <w:rPr>
            <w:rFonts w:ascii="Times New Roman" w:hAnsi="Times New Roman" w:cs="Times New Roman"/>
            <w:noProof/>
            <w:webHidden/>
            <w:sz w:val="26"/>
            <w:szCs w:val="26"/>
          </w:rPr>
          <w:instrText xml:space="preserve"> PAGEREF _Toc154484067 \h </w:instrText>
        </w:r>
        <w:r w:rsidR="00FD40B3" w:rsidRPr="004E1871">
          <w:rPr>
            <w:rFonts w:ascii="Times New Roman" w:hAnsi="Times New Roman" w:cs="Times New Roman"/>
            <w:noProof/>
            <w:webHidden/>
            <w:sz w:val="26"/>
            <w:szCs w:val="26"/>
          </w:rPr>
        </w:r>
        <w:r w:rsidR="00FD40B3" w:rsidRPr="004E1871">
          <w:rPr>
            <w:rFonts w:ascii="Times New Roman" w:hAnsi="Times New Roman" w:cs="Times New Roman"/>
            <w:noProof/>
            <w:webHidden/>
            <w:sz w:val="26"/>
            <w:szCs w:val="26"/>
          </w:rPr>
          <w:fldChar w:fldCharType="separate"/>
        </w:r>
        <w:r w:rsidR="006D3028">
          <w:rPr>
            <w:rFonts w:ascii="Times New Roman" w:hAnsi="Times New Roman" w:cs="Times New Roman"/>
            <w:noProof/>
            <w:webHidden/>
            <w:sz w:val="26"/>
            <w:szCs w:val="26"/>
          </w:rPr>
          <w:t>6</w:t>
        </w:r>
        <w:r w:rsidR="00FD40B3" w:rsidRPr="004E1871">
          <w:rPr>
            <w:rFonts w:ascii="Times New Roman" w:hAnsi="Times New Roman" w:cs="Times New Roman"/>
            <w:noProof/>
            <w:webHidden/>
            <w:sz w:val="26"/>
            <w:szCs w:val="26"/>
          </w:rPr>
          <w:fldChar w:fldCharType="end"/>
        </w:r>
      </w:hyperlink>
    </w:p>
    <w:p w14:paraId="7BECA4EF" w14:textId="58CBF167" w:rsidR="00FD40B3" w:rsidRPr="004E1871" w:rsidRDefault="00000000" w:rsidP="004E1871">
      <w:pPr>
        <w:pStyle w:val="Banghinhminhhoa"/>
        <w:tabs>
          <w:tab w:val="right" w:leader="dot" w:pos="8777"/>
        </w:tabs>
        <w:spacing w:line="360" w:lineRule="auto"/>
        <w:rPr>
          <w:rFonts w:ascii="Times New Roman" w:eastAsiaTheme="minorEastAsia" w:hAnsi="Times New Roman" w:cs="Times New Roman"/>
          <w:noProof/>
          <w:kern w:val="0"/>
          <w:sz w:val="26"/>
          <w:szCs w:val="26"/>
          <w14:ligatures w14:val="none"/>
        </w:rPr>
      </w:pPr>
      <w:hyperlink w:anchor="_Toc154484068" w:history="1">
        <w:r w:rsidR="00FD40B3" w:rsidRPr="004E1871">
          <w:rPr>
            <w:rStyle w:val="Siuktni"/>
            <w:rFonts w:ascii="Times New Roman" w:hAnsi="Times New Roman" w:cs="Times New Roman"/>
            <w:noProof/>
            <w:sz w:val="26"/>
            <w:szCs w:val="26"/>
          </w:rPr>
          <w:t>Biểu đồ 1</w:t>
        </w:r>
        <w:r w:rsidR="00BF6331">
          <w:rPr>
            <w:rStyle w:val="Siuktni"/>
            <w:rFonts w:ascii="Times New Roman" w:hAnsi="Times New Roman" w:cs="Times New Roman"/>
            <w:noProof/>
            <w:sz w:val="26"/>
            <w:szCs w:val="26"/>
          </w:rPr>
          <w:t>.</w:t>
        </w:r>
        <w:r w:rsidR="00FD40B3" w:rsidRPr="004E1871">
          <w:rPr>
            <w:rStyle w:val="Siuktni"/>
            <w:rFonts w:ascii="Times New Roman" w:hAnsi="Times New Roman" w:cs="Times New Roman"/>
            <w:noProof/>
            <w:sz w:val="26"/>
            <w:szCs w:val="26"/>
          </w:rPr>
          <w:t>2:  Tỷ trọng (%) công bố quốc tế trong một số lĩnh vực nghiên cứu chính của khoa học Việt Nam (2001-2015)</w:t>
        </w:r>
        <w:r w:rsidR="00FD40B3" w:rsidRPr="004E1871">
          <w:rPr>
            <w:rStyle w:val="Siuktni"/>
            <w:rFonts w:ascii="Times New Roman" w:hAnsi="Times New Roman" w:cs="Times New Roman"/>
            <w:noProof/>
            <w:sz w:val="26"/>
            <w:szCs w:val="26"/>
            <w:vertAlign w:val="superscript"/>
          </w:rPr>
          <w:t>10</w:t>
        </w:r>
        <w:r w:rsidR="00FD40B3" w:rsidRPr="004E1871">
          <w:rPr>
            <w:rFonts w:ascii="Times New Roman" w:hAnsi="Times New Roman" w:cs="Times New Roman"/>
            <w:noProof/>
            <w:webHidden/>
            <w:sz w:val="26"/>
            <w:szCs w:val="26"/>
          </w:rPr>
          <w:tab/>
        </w:r>
        <w:r w:rsidR="00FD40B3" w:rsidRPr="004E1871">
          <w:rPr>
            <w:rFonts w:ascii="Times New Roman" w:hAnsi="Times New Roman" w:cs="Times New Roman"/>
            <w:noProof/>
            <w:webHidden/>
            <w:sz w:val="26"/>
            <w:szCs w:val="26"/>
          </w:rPr>
          <w:fldChar w:fldCharType="begin"/>
        </w:r>
        <w:r w:rsidR="00FD40B3" w:rsidRPr="004E1871">
          <w:rPr>
            <w:rFonts w:ascii="Times New Roman" w:hAnsi="Times New Roman" w:cs="Times New Roman"/>
            <w:noProof/>
            <w:webHidden/>
            <w:sz w:val="26"/>
            <w:szCs w:val="26"/>
          </w:rPr>
          <w:instrText xml:space="preserve"> PAGEREF _Toc154484068 \h </w:instrText>
        </w:r>
        <w:r w:rsidR="00FD40B3" w:rsidRPr="004E1871">
          <w:rPr>
            <w:rFonts w:ascii="Times New Roman" w:hAnsi="Times New Roman" w:cs="Times New Roman"/>
            <w:noProof/>
            <w:webHidden/>
            <w:sz w:val="26"/>
            <w:szCs w:val="26"/>
          </w:rPr>
        </w:r>
        <w:r w:rsidR="00FD40B3" w:rsidRPr="004E1871">
          <w:rPr>
            <w:rFonts w:ascii="Times New Roman" w:hAnsi="Times New Roman" w:cs="Times New Roman"/>
            <w:noProof/>
            <w:webHidden/>
            <w:sz w:val="26"/>
            <w:szCs w:val="26"/>
          </w:rPr>
          <w:fldChar w:fldCharType="separate"/>
        </w:r>
        <w:r w:rsidR="006D3028">
          <w:rPr>
            <w:rFonts w:ascii="Times New Roman" w:hAnsi="Times New Roman" w:cs="Times New Roman"/>
            <w:noProof/>
            <w:webHidden/>
            <w:sz w:val="26"/>
            <w:szCs w:val="26"/>
          </w:rPr>
          <w:t>7</w:t>
        </w:r>
        <w:r w:rsidR="00FD40B3" w:rsidRPr="004E1871">
          <w:rPr>
            <w:rFonts w:ascii="Times New Roman" w:hAnsi="Times New Roman" w:cs="Times New Roman"/>
            <w:noProof/>
            <w:webHidden/>
            <w:sz w:val="26"/>
            <w:szCs w:val="26"/>
          </w:rPr>
          <w:fldChar w:fldCharType="end"/>
        </w:r>
      </w:hyperlink>
    </w:p>
    <w:p w14:paraId="40805BF6" w14:textId="4082652A" w:rsidR="00FD40B3" w:rsidRPr="004E1871" w:rsidRDefault="00000000" w:rsidP="004E1871">
      <w:pPr>
        <w:pStyle w:val="Banghinhminhhoa"/>
        <w:tabs>
          <w:tab w:val="right" w:leader="dot" w:pos="8777"/>
        </w:tabs>
        <w:spacing w:line="360" w:lineRule="auto"/>
        <w:rPr>
          <w:rFonts w:ascii="Times New Roman" w:eastAsiaTheme="minorEastAsia" w:hAnsi="Times New Roman" w:cs="Times New Roman"/>
          <w:noProof/>
          <w:kern w:val="0"/>
          <w:sz w:val="26"/>
          <w:szCs w:val="26"/>
          <w14:ligatures w14:val="none"/>
        </w:rPr>
      </w:pPr>
      <w:hyperlink w:anchor="_Toc154484069" w:history="1">
        <w:r w:rsidR="00FD40B3" w:rsidRPr="004E1871">
          <w:rPr>
            <w:rStyle w:val="Siuktni"/>
            <w:rFonts w:ascii="Times New Roman" w:hAnsi="Times New Roman" w:cs="Times New Roman"/>
            <w:noProof/>
            <w:sz w:val="26"/>
            <w:szCs w:val="26"/>
          </w:rPr>
          <w:t>Biểu đồ 2</w:t>
        </w:r>
        <w:r w:rsidR="00BF6331">
          <w:rPr>
            <w:rStyle w:val="Siuktni"/>
            <w:rFonts w:ascii="Times New Roman" w:hAnsi="Times New Roman" w:cs="Times New Roman"/>
            <w:noProof/>
            <w:sz w:val="26"/>
            <w:szCs w:val="26"/>
          </w:rPr>
          <w:t>.</w:t>
        </w:r>
        <w:r w:rsidR="00FD40B3" w:rsidRPr="004E1871">
          <w:rPr>
            <w:rStyle w:val="Siuktni"/>
            <w:rFonts w:ascii="Times New Roman" w:hAnsi="Times New Roman" w:cs="Times New Roman"/>
            <w:noProof/>
            <w:sz w:val="26"/>
            <w:szCs w:val="26"/>
          </w:rPr>
          <w:t>1: Học thuyết “Theory of Planned Behavior (TPB)</w:t>
        </w:r>
        <w:r w:rsidR="00FD40B3" w:rsidRPr="004E1871">
          <w:rPr>
            <w:rFonts w:ascii="Times New Roman" w:hAnsi="Times New Roman" w:cs="Times New Roman"/>
            <w:noProof/>
            <w:webHidden/>
            <w:sz w:val="26"/>
            <w:szCs w:val="26"/>
          </w:rPr>
          <w:tab/>
        </w:r>
        <w:r w:rsidR="00FD40B3" w:rsidRPr="004E1871">
          <w:rPr>
            <w:rFonts w:ascii="Times New Roman" w:hAnsi="Times New Roman" w:cs="Times New Roman"/>
            <w:noProof/>
            <w:webHidden/>
            <w:sz w:val="26"/>
            <w:szCs w:val="26"/>
          </w:rPr>
          <w:fldChar w:fldCharType="begin"/>
        </w:r>
        <w:r w:rsidR="00FD40B3" w:rsidRPr="004E1871">
          <w:rPr>
            <w:rFonts w:ascii="Times New Roman" w:hAnsi="Times New Roman" w:cs="Times New Roman"/>
            <w:noProof/>
            <w:webHidden/>
            <w:sz w:val="26"/>
            <w:szCs w:val="26"/>
          </w:rPr>
          <w:instrText xml:space="preserve"> PAGEREF _Toc154484069 \h </w:instrText>
        </w:r>
        <w:r w:rsidR="00FD40B3" w:rsidRPr="004E1871">
          <w:rPr>
            <w:rFonts w:ascii="Times New Roman" w:hAnsi="Times New Roman" w:cs="Times New Roman"/>
            <w:noProof/>
            <w:webHidden/>
            <w:sz w:val="26"/>
            <w:szCs w:val="26"/>
          </w:rPr>
        </w:r>
        <w:r w:rsidR="00FD40B3" w:rsidRPr="004E1871">
          <w:rPr>
            <w:rFonts w:ascii="Times New Roman" w:hAnsi="Times New Roman" w:cs="Times New Roman"/>
            <w:noProof/>
            <w:webHidden/>
            <w:sz w:val="26"/>
            <w:szCs w:val="26"/>
          </w:rPr>
          <w:fldChar w:fldCharType="separate"/>
        </w:r>
        <w:r w:rsidR="006D3028">
          <w:rPr>
            <w:rFonts w:ascii="Times New Roman" w:hAnsi="Times New Roman" w:cs="Times New Roman"/>
            <w:noProof/>
            <w:webHidden/>
            <w:sz w:val="26"/>
            <w:szCs w:val="26"/>
          </w:rPr>
          <w:t>45</w:t>
        </w:r>
        <w:r w:rsidR="00FD40B3" w:rsidRPr="004E1871">
          <w:rPr>
            <w:rFonts w:ascii="Times New Roman" w:hAnsi="Times New Roman" w:cs="Times New Roman"/>
            <w:noProof/>
            <w:webHidden/>
            <w:sz w:val="26"/>
            <w:szCs w:val="26"/>
          </w:rPr>
          <w:fldChar w:fldCharType="end"/>
        </w:r>
      </w:hyperlink>
    </w:p>
    <w:p w14:paraId="31CDE88B" w14:textId="77777777" w:rsidR="00FD40B3" w:rsidRPr="004E1871" w:rsidRDefault="00684B4F" w:rsidP="004E1871">
      <w:pPr>
        <w:spacing w:after="0" w:line="360" w:lineRule="auto"/>
        <w:jc w:val="center"/>
        <w:rPr>
          <w:rFonts w:ascii="Times New Roman" w:hAnsi="Times New Roman" w:cs="Times New Roman"/>
          <w:sz w:val="26"/>
          <w:szCs w:val="26"/>
        </w:rPr>
      </w:pPr>
      <w:r w:rsidRPr="004E1871">
        <w:rPr>
          <w:rFonts w:ascii="Times New Roman" w:hAnsi="Times New Roman" w:cs="Times New Roman"/>
          <w:sz w:val="26"/>
          <w:szCs w:val="26"/>
        </w:rPr>
        <w:fldChar w:fldCharType="end"/>
      </w:r>
    </w:p>
    <w:p w14:paraId="645AD8A1" w14:textId="0E36119A" w:rsidR="00FD40B3" w:rsidRPr="004E1871" w:rsidRDefault="00FD40B3" w:rsidP="004E1871">
      <w:pPr>
        <w:pStyle w:val="Banghinhminhhoa"/>
        <w:tabs>
          <w:tab w:val="right" w:leader="dot" w:pos="8777"/>
        </w:tabs>
        <w:spacing w:line="360" w:lineRule="auto"/>
        <w:rPr>
          <w:rFonts w:ascii="Times New Roman" w:eastAsiaTheme="minorEastAsia" w:hAnsi="Times New Roman" w:cs="Times New Roman"/>
          <w:noProof/>
          <w:kern w:val="0"/>
          <w:sz w:val="26"/>
          <w:szCs w:val="26"/>
          <w14:ligatures w14:val="none"/>
        </w:rPr>
      </w:pPr>
      <w:r w:rsidRPr="004E1871">
        <w:rPr>
          <w:rFonts w:ascii="Times New Roman" w:hAnsi="Times New Roman" w:cs="Times New Roman"/>
          <w:sz w:val="26"/>
          <w:szCs w:val="26"/>
        </w:rPr>
        <w:fldChar w:fldCharType="begin"/>
      </w:r>
      <w:r w:rsidRPr="004E1871">
        <w:rPr>
          <w:rFonts w:ascii="Times New Roman" w:hAnsi="Times New Roman" w:cs="Times New Roman"/>
          <w:sz w:val="26"/>
          <w:szCs w:val="26"/>
        </w:rPr>
        <w:instrText xml:space="preserve"> TOC \h \z \c "Hình" </w:instrText>
      </w:r>
      <w:r w:rsidRPr="004E1871">
        <w:rPr>
          <w:rFonts w:ascii="Times New Roman" w:hAnsi="Times New Roman" w:cs="Times New Roman"/>
          <w:sz w:val="26"/>
          <w:szCs w:val="26"/>
        </w:rPr>
        <w:fldChar w:fldCharType="separate"/>
      </w:r>
      <w:hyperlink w:anchor="_Toc154484108" w:history="1">
        <w:r w:rsidRPr="004E1871">
          <w:rPr>
            <w:rStyle w:val="Siuktni"/>
            <w:rFonts w:ascii="Times New Roman" w:hAnsi="Times New Roman" w:cs="Times New Roman"/>
            <w:noProof/>
            <w:color w:val="auto"/>
            <w:sz w:val="26"/>
            <w:szCs w:val="26"/>
          </w:rPr>
          <w:t>Hình 2</w:t>
        </w:r>
        <w:r w:rsidR="00BF6331">
          <w:rPr>
            <w:rStyle w:val="Siuktni"/>
            <w:rFonts w:ascii="Times New Roman" w:hAnsi="Times New Roman" w:cs="Times New Roman"/>
            <w:noProof/>
            <w:color w:val="auto"/>
            <w:sz w:val="26"/>
            <w:szCs w:val="26"/>
          </w:rPr>
          <w:t>.</w:t>
        </w:r>
        <w:r w:rsidRPr="004E1871">
          <w:rPr>
            <w:rStyle w:val="Siuktni"/>
            <w:rFonts w:ascii="Times New Roman" w:hAnsi="Times New Roman" w:cs="Times New Roman"/>
            <w:noProof/>
            <w:color w:val="auto"/>
            <w:sz w:val="26"/>
            <w:szCs w:val="26"/>
          </w:rPr>
          <w:t>1: Khung nghiên cứu</w:t>
        </w:r>
        <w:r w:rsidRPr="004E1871">
          <w:rPr>
            <w:rFonts w:ascii="Times New Roman" w:hAnsi="Times New Roman" w:cs="Times New Roman"/>
            <w:noProof/>
            <w:webHidden/>
            <w:sz w:val="26"/>
            <w:szCs w:val="26"/>
          </w:rPr>
          <w:tab/>
        </w:r>
        <w:r w:rsidRPr="004E1871">
          <w:rPr>
            <w:rFonts w:ascii="Times New Roman" w:hAnsi="Times New Roman" w:cs="Times New Roman"/>
            <w:noProof/>
            <w:webHidden/>
            <w:sz w:val="26"/>
            <w:szCs w:val="26"/>
          </w:rPr>
          <w:fldChar w:fldCharType="begin"/>
        </w:r>
        <w:r w:rsidRPr="004E1871">
          <w:rPr>
            <w:rFonts w:ascii="Times New Roman" w:hAnsi="Times New Roman" w:cs="Times New Roman"/>
            <w:noProof/>
            <w:webHidden/>
            <w:sz w:val="26"/>
            <w:szCs w:val="26"/>
          </w:rPr>
          <w:instrText xml:space="preserve"> PAGEREF _Toc154484108 \h </w:instrText>
        </w:r>
        <w:r w:rsidRPr="004E1871">
          <w:rPr>
            <w:rFonts w:ascii="Times New Roman" w:hAnsi="Times New Roman" w:cs="Times New Roman"/>
            <w:noProof/>
            <w:webHidden/>
            <w:sz w:val="26"/>
            <w:szCs w:val="26"/>
          </w:rPr>
        </w:r>
        <w:r w:rsidRPr="004E1871">
          <w:rPr>
            <w:rFonts w:ascii="Times New Roman" w:hAnsi="Times New Roman" w:cs="Times New Roman"/>
            <w:noProof/>
            <w:webHidden/>
            <w:sz w:val="26"/>
            <w:szCs w:val="26"/>
          </w:rPr>
          <w:fldChar w:fldCharType="separate"/>
        </w:r>
        <w:r w:rsidR="006D3028">
          <w:rPr>
            <w:rFonts w:ascii="Times New Roman" w:hAnsi="Times New Roman" w:cs="Times New Roman"/>
            <w:noProof/>
            <w:webHidden/>
            <w:sz w:val="26"/>
            <w:szCs w:val="26"/>
          </w:rPr>
          <w:t>47</w:t>
        </w:r>
        <w:r w:rsidRPr="004E1871">
          <w:rPr>
            <w:rFonts w:ascii="Times New Roman" w:hAnsi="Times New Roman" w:cs="Times New Roman"/>
            <w:noProof/>
            <w:webHidden/>
            <w:sz w:val="26"/>
            <w:szCs w:val="26"/>
          </w:rPr>
          <w:fldChar w:fldCharType="end"/>
        </w:r>
      </w:hyperlink>
    </w:p>
    <w:p w14:paraId="0C357F25" w14:textId="0AAC0DA2" w:rsidR="00FD40B3" w:rsidRPr="004E1871" w:rsidRDefault="00000000" w:rsidP="004E1871">
      <w:pPr>
        <w:pStyle w:val="Banghinhminhhoa"/>
        <w:tabs>
          <w:tab w:val="right" w:leader="dot" w:pos="8777"/>
        </w:tabs>
        <w:spacing w:line="360" w:lineRule="auto"/>
        <w:rPr>
          <w:rFonts w:ascii="Times New Roman" w:eastAsiaTheme="minorEastAsia" w:hAnsi="Times New Roman" w:cs="Times New Roman"/>
          <w:noProof/>
          <w:kern w:val="0"/>
          <w:sz w:val="26"/>
          <w:szCs w:val="26"/>
          <w14:ligatures w14:val="none"/>
        </w:rPr>
      </w:pPr>
      <w:hyperlink w:anchor="_Toc154484109" w:history="1">
        <w:r w:rsidR="00FD40B3" w:rsidRPr="004E1871">
          <w:rPr>
            <w:rStyle w:val="Siuktni"/>
            <w:rFonts w:ascii="Times New Roman" w:hAnsi="Times New Roman" w:cs="Times New Roman"/>
            <w:noProof/>
            <w:color w:val="auto"/>
            <w:sz w:val="26"/>
            <w:szCs w:val="26"/>
          </w:rPr>
          <w:t>Hình 2</w:t>
        </w:r>
        <w:r w:rsidR="00BF6331">
          <w:rPr>
            <w:rStyle w:val="Siuktni"/>
            <w:rFonts w:ascii="Times New Roman" w:hAnsi="Times New Roman" w:cs="Times New Roman"/>
            <w:noProof/>
            <w:color w:val="auto"/>
            <w:sz w:val="26"/>
            <w:szCs w:val="26"/>
          </w:rPr>
          <w:t>.</w:t>
        </w:r>
        <w:r w:rsidR="00FD40B3" w:rsidRPr="004E1871">
          <w:rPr>
            <w:rStyle w:val="Siuktni"/>
            <w:rFonts w:ascii="Times New Roman" w:hAnsi="Times New Roman" w:cs="Times New Roman"/>
            <w:noProof/>
            <w:color w:val="auto"/>
            <w:sz w:val="26"/>
            <w:szCs w:val="26"/>
          </w:rPr>
          <w:t>2: Quy trình nghiên cứu</w:t>
        </w:r>
        <w:r w:rsidR="00FD40B3" w:rsidRPr="004E1871">
          <w:rPr>
            <w:rFonts w:ascii="Times New Roman" w:hAnsi="Times New Roman" w:cs="Times New Roman"/>
            <w:noProof/>
            <w:webHidden/>
            <w:sz w:val="26"/>
            <w:szCs w:val="26"/>
          </w:rPr>
          <w:tab/>
        </w:r>
        <w:r w:rsidR="00FD40B3" w:rsidRPr="004E1871">
          <w:rPr>
            <w:rFonts w:ascii="Times New Roman" w:hAnsi="Times New Roman" w:cs="Times New Roman"/>
            <w:noProof/>
            <w:webHidden/>
            <w:sz w:val="26"/>
            <w:szCs w:val="26"/>
          </w:rPr>
          <w:fldChar w:fldCharType="begin"/>
        </w:r>
        <w:r w:rsidR="00FD40B3" w:rsidRPr="004E1871">
          <w:rPr>
            <w:rFonts w:ascii="Times New Roman" w:hAnsi="Times New Roman" w:cs="Times New Roman"/>
            <w:noProof/>
            <w:webHidden/>
            <w:sz w:val="26"/>
            <w:szCs w:val="26"/>
          </w:rPr>
          <w:instrText xml:space="preserve"> PAGEREF _Toc154484109 \h </w:instrText>
        </w:r>
        <w:r w:rsidR="00FD40B3" w:rsidRPr="004E1871">
          <w:rPr>
            <w:rFonts w:ascii="Times New Roman" w:hAnsi="Times New Roman" w:cs="Times New Roman"/>
            <w:noProof/>
            <w:webHidden/>
            <w:sz w:val="26"/>
            <w:szCs w:val="26"/>
          </w:rPr>
        </w:r>
        <w:r w:rsidR="00FD40B3" w:rsidRPr="004E1871">
          <w:rPr>
            <w:rFonts w:ascii="Times New Roman" w:hAnsi="Times New Roman" w:cs="Times New Roman"/>
            <w:noProof/>
            <w:webHidden/>
            <w:sz w:val="26"/>
            <w:szCs w:val="26"/>
          </w:rPr>
          <w:fldChar w:fldCharType="separate"/>
        </w:r>
        <w:r w:rsidR="006D3028">
          <w:rPr>
            <w:rFonts w:ascii="Times New Roman" w:hAnsi="Times New Roman" w:cs="Times New Roman"/>
            <w:noProof/>
            <w:webHidden/>
            <w:sz w:val="26"/>
            <w:szCs w:val="26"/>
          </w:rPr>
          <w:t>48</w:t>
        </w:r>
        <w:r w:rsidR="00FD40B3" w:rsidRPr="004E1871">
          <w:rPr>
            <w:rFonts w:ascii="Times New Roman" w:hAnsi="Times New Roman" w:cs="Times New Roman"/>
            <w:noProof/>
            <w:webHidden/>
            <w:sz w:val="26"/>
            <w:szCs w:val="26"/>
          </w:rPr>
          <w:fldChar w:fldCharType="end"/>
        </w:r>
      </w:hyperlink>
    </w:p>
    <w:p w14:paraId="73987E55" w14:textId="7B5B5C12" w:rsidR="00254C2C" w:rsidRPr="00FD40B3" w:rsidRDefault="00FD40B3" w:rsidP="004E1871">
      <w:pPr>
        <w:spacing w:after="0" w:line="360" w:lineRule="auto"/>
        <w:jc w:val="center"/>
        <w:rPr>
          <w:rFonts w:ascii="Times New Roman" w:hAnsi="Times New Roman" w:cs="Times New Roman"/>
          <w:sz w:val="26"/>
          <w:szCs w:val="26"/>
        </w:rPr>
      </w:pPr>
      <w:r w:rsidRPr="004E1871">
        <w:rPr>
          <w:rFonts w:ascii="Times New Roman" w:hAnsi="Times New Roman" w:cs="Times New Roman"/>
          <w:sz w:val="26"/>
          <w:szCs w:val="26"/>
        </w:rPr>
        <w:fldChar w:fldCharType="end"/>
      </w:r>
      <w:r w:rsidR="00254C2C" w:rsidRPr="00FD40B3">
        <w:rPr>
          <w:rFonts w:ascii="Times New Roman" w:hAnsi="Times New Roman" w:cs="Times New Roman"/>
          <w:sz w:val="26"/>
          <w:szCs w:val="26"/>
        </w:rPr>
        <w:br w:type="page"/>
      </w:r>
    </w:p>
    <w:p w14:paraId="0DCB4D8B" w14:textId="77777777" w:rsidR="004841AF" w:rsidRPr="0092344F" w:rsidRDefault="004841AF">
      <w:pPr>
        <w:rPr>
          <w:rFonts w:ascii="Times New Roman" w:hAnsi="Times New Roman" w:cs="Times New Roman"/>
          <w:b/>
          <w:bCs/>
          <w:sz w:val="26"/>
          <w:szCs w:val="26"/>
        </w:rPr>
      </w:pPr>
    </w:p>
    <w:p w14:paraId="471FD711" w14:textId="2CFCA6D2" w:rsidR="00601047" w:rsidRPr="00C80845" w:rsidRDefault="00483BF6" w:rsidP="00C80845">
      <w:pPr>
        <w:pStyle w:val="u1"/>
        <w:jc w:val="center"/>
        <w:rPr>
          <w:rFonts w:ascii="Times New Roman" w:hAnsi="Times New Roman" w:cs="Times New Roman"/>
          <w:b/>
          <w:bCs/>
          <w:color w:val="auto"/>
          <w:sz w:val="26"/>
          <w:szCs w:val="26"/>
        </w:rPr>
      </w:pPr>
      <w:bookmarkStart w:id="4" w:name="_Toc154482681"/>
      <w:r w:rsidRPr="00C80845">
        <w:rPr>
          <w:rFonts w:ascii="Times New Roman" w:hAnsi="Times New Roman" w:cs="Times New Roman"/>
          <w:b/>
          <w:bCs/>
          <w:color w:val="auto"/>
          <w:sz w:val="26"/>
          <w:szCs w:val="26"/>
        </w:rPr>
        <w:t>DANH MỤC TỪ VIẾT TẮT</w:t>
      </w:r>
      <w:bookmarkEnd w:id="4"/>
    </w:p>
    <w:tbl>
      <w:tblPr>
        <w:tblStyle w:val="LiBang"/>
        <w:tblW w:w="0" w:type="auto"/>
        <w:tblLook w:val="04A0" w:firstRow="1" w:lastRow="0" w:firstColumn="1" w:lastColumn="0" w:noHBand="0" w:noVBand="1"/>
      </w:tblPr>
      <w:tblGrid>
        <w:gridCol w:w="2122"/>
        <w:gridCol w:w="6655"/>
      </w:tblGrid>
      <w:tr w:rsidR="00483BF6" w:rsidRPr="0092344F" w14:paraId="44A4F6A2" w14:textId="77777777" w:rsidTr="00D82726">
        <w:tc>
          <w:tcPr>
            <w:tcW w:w="2122" w:type="dxa"/>
          </w:tcPr>
          <w:p w14:paraId="4CECDEC9" w14:textId="6471714C" w:rsidR="00483BF6" w:rsidRPr="0092344F" w:rsidRDefault="00483BF6" w:rsidP="000B28E5">
            <w:p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NCKH</w:t>
            </w:r>
          </w:p>
        </w:tc>
        <w:tc>
          <w:tcPr>
            <w:tcW w:w="6655" w:type="dxa"/>
          </w:tcPr>
          <w:p w14:paraId="362BAD52" w14:textId="274B35D4" w:rsidR="00483BF6" w:rsidRPr="0092344F" w:rsidRDefault="00483BF6" w:rsidP="000B28E5">
            <w:p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Nghiên cứu khoa học</w:t>
            </w:r>
          </w:p>
        </w:tc>
      </w:tr>
      <w:tr w:rsidR="00483BF6" w:rsidRPr="0092344F" w14:paraId="30F2A528" w14:textId="77777777" w:rsidTr="00D82726">
        <w:tc>
          <w:tcPr>
            <w:tcW w:w="2122" w:type="dxa"/>
          </w:tcPr>
          <w:p w14:paraId="69F7EB22" w14:textId="22D38135" w:rsidR="00483BF6" w:rsidRPr="0092344F" w:rsidRDefault="00483BF6" w:rsidP="000B28E5">
            <w:p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ĐD</w:t>
            </w:r>
          </w:p>
        </w:tc>
        <w:tc>
          <w:tcPr>
            <w:tcW w:w="6655" w:type="dxa"/>
          </w:tcPr>
          <w:p w14:paraId="67047468" w14:textId="5147A119" w:rsidR="00483BF6" w:rsidRPr="0092344F" w:rsidRDefault="00483BF6" w:rsidP="000B28E5">
            <w:p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Điều dưỡng</w:t>
            </w:r>
          </w:p>
        </w:tc>
      </w:tr>
      <w:tr w:rsidR="00483BF6" w:rsidRPr="0092344F" w14:paraId="4E733924" w14:textId="77777777" w:rsidTr="00D82726">
        <w:tc>
          <w:tcPr>
            <w:tcW w:w="2122" w:type="dxa"/>
          </w:tcPr>
          <w:p w14:paraId="7719BCD0" w14:textId="1F997248" w:rsidR="00483BF6" w:rsidRPr="0092344F" w:rsidRDefault="00483BF6" w:rsidP="000B28E5">
            <w:p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WHO</w:t>
            </w:r>
          </w:p>
        </w:tc>
        <w:tc>
          <w:tcPr>
            <w:tcW w:w="6655" w:type="dxa"/>
          </w:tcPr>
          <w:p w14:paraId="316D7020" w14:textId="430F694F" w:rsidR="00483BF6" w:rsidRPr="0092344F" w:rsidRDefault="00BF6331" w:rsidP="000B28E5">
            <w:pPr>
              <w:spacing w:line="360" w:lineRule="auto"/>
              <w:jc w:val="both"/>
              <w:rPr>
                <w:rFonts w:ascii="Times New Roman" w:hAnsi="Times New Roman" w:cs="Times New Roman"/>
                <w:sz w:val="26"/>
                <w:szCs w:val="26"/>
              </w:rPr>
            </w:pPr>
            <w:r w:rsidRPr="00BF6331">
              <w:rPr>
                <w:rFonts w:ascii="Times New Roman" w:hAnsi="Times New Roman" w:cs="Times New Roman"/>
                <w:sz w:val="26"/>
                <w:szCs w:val="26"/>
              </w:rPr>
              <w:t>World Health Organization</w:t>
            </w:r>
            <w:r>
              <w:rPr>
                <w:rFonts w:ascii="Times New Roman" w:hAnsi="Times New Roman" w:cs="Times New Roman"/>
                <w:sz w:val="26"/>
                <w:szCs w:val="26"/>
              </w:rPr>
              <w:t>:</w:t>
            </w:r>
            <w:r w:rsidRPr="00BF6331">
              <w:rPr>
                <w:rFonts w:ascii="Times New Roman" w:hAnsi="Times New Roman" w:cs="Times New Roman"/>
                <w:sz w:val="26"/>
                <w:szCs w:val="26"/>
              </w:rPr>
              <w:t xml:space="preserve"> </w:t>
            </w:r>
            <w:r w:rsidR="00483BF6" w:rsidRPr="0092344F">
              <w:rPr>
                <w:rFonts w:ascii="Times New Roman" w:hAnsi="Times New Roman" w:cs="Times New Roman"/>
                <w:sz w:val="26"/>
                <w:szCs w:val="26"/>
              </w:rPr>
              <w:t>Tổ chức y tế thế giới</w:t>
            </w:r>
          </w:p>
        </w:tc>
      </w:tr>
      <w:tr w:rsidR="00483BF6" w:rsidRPr="0092344F" w14:paraId="7650C3CB" w14:textId="77777777" w:rsidTr="00D82726">
        <w:tc>
          <w:tcPr>
            <w:tcW w:w="2122" w:type="dxa"/>
          </w:tcPr>
          <w:p w14:paraId="2CFABDA4" w14:textId="15EF60FD" w:rsidR="00483BF6" w:rsidRPr="0092344F" w:rsidRDefault="00483BF6" w:rsidP="000B28E5">
            <w:p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CSGDĐH</w:t>
            </w:r>
          </w:p>
        </w:tc>
        <w:tc>
          <w:tcPr>
            <w:tcW w:w="6655" w:type="dxa"/>
          </w:tcPr>
          <w:p w14:paraId="2A4A0FE6" w14:textId="36177A11" w:rsidR="00483BF6" w:rsidRPr="0092344F" w:rsidRDefault="00483BF6" w:rsidP="000B28E5">
            <w:p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Cơ sở giáo dục Đại học</w:t>
            </w:r>
          </w:p>
        </w:tc>
      </w:tr>
      <w:tr w:rsidR="00483BF6" w:rsidRPr="0092344F" w14:paraId="1D399D1D" w14:textId="77777777" w:rsidTr="00D82726">
        <w:tc>
          <w:tcPr>
            <w:tcW w:w="2122" w:type="dxa"/>
          </w:tcPr>
          <w:p w14:paraId="5544A718" w14:textId="464D256C" w:rsidR="00483BF6" w:rsidRPr="0092344F" w:rsidRDefault="00483BF6" w:rsidP="000B28E5">
            <w:p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ĐHYK</w:t>
            </w:r>
          </w:p>
        </w:tc>
        <w:tc>
          <w:tcPr>
            <w:tcW w:w="6655" w:type="dxa"/>
          </w:tcPr>
          <w:p w14:paraId="45CB243A" w14:textId="65E9F49B" w:rsidR="00483BF6" w:rsidRPr="0092344F" w:rsidRDefault="00483BF6" w:rsidP="000B28E5">
            <w:p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Đại học Y khoa</w:t>
            </w:r>
          </w:p>
        </w:tc>
      </w:tr>
      <w:tr w:rsidR="00483BF6" w:rsidRPr="0092344F" w14:paraId="38D5AD6F" w14:textId="77777777" w:rsidTr="00D82726">
        <w:tc>
          <w:tcPr>
            <w:tcW w:w="2122" w:type="dxa"/>
          </w:tcPr>
          <w:p w14:paraId="102EA34A" w14:textId="786B4A25" w:rsidR="00483BF6" w:rsidRPr="0092344F" w:rsidRDefault="00483BF6" w:rsidP="000B28E5">
            <w:p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SVĐD</w:t>
            </w:r>
          </w:p>
        </w:tc>
        <w:tc>
          <w:tcPr>
            <w:tcW w:w="6655" w:type="dxa"/>
          </w:tcPr>
          <w:p w14:paraId="683AF4FE" w14:textId="4AB83750" w:rsidR="00483BF6" w:rsidRPr="0092344F" w:rsidRDefault="00483BF6" w:rsidP="000B28E5">
            <w:p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 xml:space="preserve">Sinh viên </w:t>
            </w:r>
            <w:r w:rsidR="00BF6331">
              <w:rPr>
                <w:rFonts w:ascii="Times New Roman" w:hAnsi="Times New Roman" w:cs="Times New Roman"/>
                <w:sz w:val="26"/>
                <w:szCs w:val="26"/>
              </w:rPr>
              <w:t>Đ</w:t>
            </w:r>
            <w:r w:rsidRPr="0092344F">
              <w:rPr>
                <w:rFonts w:ascii="Times New Roman" w:hAnsi="Times New Roman" w:cs="Times New Roman"/>
                <w:sz w:val="26"/>
                <w:szCs w:val="26"/>
              </w:rPr>
              <w:t>iều dưỡng</w:t>
            </w:r>
          </w:p>
        </w:tc>
      </w:tr>
      <w:tr w:rsidR="00483BF6" w:rsidRPr="0092344F" w14:paraId="1C4F1F50" w14:textId="77777777" w:rsidTr="00D82726">
        <w:tc>
          <w:tcPr>
            <w:tcW w:w="2122" w:type="dxa"/>
          </w:tcPr>
          <w:p w14:paraId="737B03E0" w14:textId="61DCEB12" w:rsidR="00483BF6" w:rsidRPr="0092344F" w:rsidRDefault="00483BF6" w:rsidP="000B28E5">
            <w:p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SV</w:t>
            </w:r>
          </w:p>
        </w:tc>
        <w:tc>
          <w:tcPr>
            <w:tcW w:w="6655" w:type="dxa"/>
          </w:tcPr>
          <w:p w14:paraId="51509ACA" w14:textId="1883C3C7" w:rsidR="00483BF6" w:rsidRPr="0092344F" w:rsidRDefault="00483BF6" w:rsidP="000B28E5">
            <w:p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Sinh viên</w:t>
            </w:r>
          </w:p>
        </w:tc>
      </w:tr>
      <w:tr w:rsidR="00483BF6" w:rsidRPr="0092344F" w14:paraId="36695B6A" w14:textId="77777777" w:rsidTr="00D82726">
        <w:tc>
          <w:tcPr>
            <w:tcW w:w="2122" w:type="dxa"/>
          </w:tcPr>
          <w:p w14:paraId="0DB2FA58" w14:textId="02E4B6AC" w:rsidR="00483BF6" w:rsidRPr="0092344F" w:rsidRDefault="00483BF6" w:rsidP="000B28E5">
            <w:p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CNĐD</w:t>
            </w:r>
          </w:p>
        </w:tc>
        <w:tc>
          <w:tcPr>
            <w:tcW w:w="6655" w:type="dxa"/>
          </w:tcPr>
          <w:p w14:paraId="263ABCCA" w14:textId="310932A8" w:rsidR="00483BF6" w:rsidRPr="0092344F" w:rsidRDefault="00483BF6" w:rsidP="000B28E5">
            <w:p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Cử nhân điều dưỡng</w:t>
            </w:r>
          </w:p>
        </w:tc>
      </w:tr>
      <w:tr w:rsidR="00483BF6" w:rsidRPr="0092344F" w14:paraId="540F1D81" w14:textId="77777777" w:rsidTr="00D82726">
        <w:tc>
          <w:tcPr>
            <w:tcW w:w="2122" w:type="dxa"/>
          </w:tcPr>
          <w:p w14:paraId="0BAF2999" w14:textId="62EBB9B9" w:rsidR="00483BF6" w:rsidRPr="0092344F" w:rsidRDefault="00483BF6" w:rsidP="000B28E5">
            <w:p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CLB</w:t>
            </w:r>
          </w:p>
        </w:tc>
        <w:tc>
          <w:tcPr>
            <w:tcW w:w="6655" w:type="dxa"/>
          </w:tcPr>
          <w:p w14:paraId="59DB7B1E" w14:textId="6BA27788" w:rsidR="00483BF6" w:rsidRPr="0092344F" w:rsidRDefault="00483BF6" w:rsidP="000B28E5">
            <w:p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Câu lạc bộ</w:t>
            </w:r>
          </w:p>
        </w:tc>
      </w:tr>
      <w:tr w:rsidR="00483BF6" w:rsidRPr="0092344F" w14:paraId="69DA0841" w14:textId="77777777" w:rsidTr="00D82726">
        <w:tc>
          <w:tcPr>
            <w:tcW w:w="2122" w:type="dxa"/>
          </w:tcPr>
          <w:p w14:paraId="2E2D2FF1" w14:textId="725070F1" w:rsidR="00483BF6" w:rsidRPr="0092344F" w:rsidRDefault="00152F01" w:rsidP="000B28E5">
            <w:p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KLTN</w:t>
            </w:r>
          </w:p>
        </w:tc>
        <w:tc>
          <w:tcPr>
            <w:tcW w:w="6655" w:type="dxa"/>
          </w:tcPr>
          <w:p w14:paraId="1694E9CD" w14:textId="6497C871" w:rsidR="00483BF6" w:rsidRPr="0092344F" w:rsidRDefault="00152F01" w:rsidP="000B28E5">
            <w:p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Khóa luận tốt nghiệp</w:t>
            </w:r>
          </w:p>
        </w:tc>
      </w:tr>
      <w:tr w:rsidR="00152F01" w:rsidRPr="0092344F" w14:paraId="105119AA" w14:textId="77777777" w:rsidTr="00D82726">
        <w:tc>
          <w:tcPr>
            <w:tcW w:w="2122" w:type="dxa"/>
          </w:tcPr>
          <w:p w14:paraId="74BD27D6" w14:textId="12524ADA" w:rsidR="00152F01" w:rsidRPr="0092344F" w:rsidRDefault="00152F01" w:rsidP="000B28E5">
            <w:p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ĐD – KTYH</w:t>
            </w:r>
          </w:p>
        </w:tc>
        <w:tc>
          <w:tcPr>
            <w:tcW w:w="6655" w:type="dxa"/>
          </w:tcPr>
          <w:p w14:paraId="17AE2F16" w14:textId="4337A6B5" w:rsidR="00152F01" w:rsidRPr="0092344F" w:rsidRDefault="00152F01" w:rsidP="000B28E5">
            <w:p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Điều dưỡng – Kỹ thuật Y học</w:t>
            </w:r>
          </w:p>
        </w:tc>
      </w:tr>
      <w:tr w:rsidR="00152F01" w:rsidRPr="0092344F" w14:paraId="11EA6C85" w14:textId="77777777" w:rsidTr="00D82726">
        <w:tc>
          <w:tcPr>
            <w:tcW w:w="2122" w:type="dxa"/>
          </w:tcPr>
          <w:p w14:paraId="7EA96804" w14:textId="6951F0BF" w:rsidR="00152F01" w:rsidRPr="0092344F" w:rsidRDefault="00152F01" w:rsidP="000B28E5">
            <w:p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BCH</w:t>
            </w:r>
          </w:p>
        </w:tc>
        <w:tc>
          <w:tcPr>
            <w:tcW w:w="6655" w:type="dxa"/>
          </w:tcPr>
          <w:p w14:paraId="44086A7F" w14:textId="743E5DF5" w:rsidR="00152F01" w:rsidRPr="0092344F" w:rsidRDefault="00152F01" w:rsidP="000B28E5">
            <w:p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Bộ câu hỏi</w:t>
            </w:r>
          </w:p>
        </w:tc>
      </w:tr>
      <w:tr w:rsidR="00ED6BBD" w:rsidRPr="0092344F" w14:paraId="57C250D7" w14:textId="77777777" w:rsidTr="00D82726">
        <w:tc>
          <w:tcPr>
            <w:tcW w:w="2122" w:type="dxa"/>
          </w:tcPr>
          <w:p w14:paraId="7A826B8E" w14:textId="7CFA9EFB" w:rsidR="00ED6BBD" w:rsidRPr="0092344F" w:rsidRDefault="00ED6BBD" w:rsidP="000B28E5">
            <w:pPr>
              <w:spacing w:line="360" w:lineRule="auto"/>
              <w:jc w:val="both"/>
              <w:rPr>
                <w:rFonts w:ascii="Times New Roman" w:hAnsi="Times New Roman" w:cs="Times New Roman"/>
                <w:sz w:val="26"/>
                <w:szCs w:val="26"/>
              </w:rPr>
            </w:pPr>
            <w:r>
              <w:rPr>
                <w:rFonts w:ascii="Times New Roman" w:hAnsi="Times New Roman" w:cs="Times New Roman"/>
                <w:sz w:val="26"/>
                <w:szCs w:val="26"/>
              </w:rPr>
              <w:t>ICN</w:t>
            </w:r>
          </w:p>
        </w:tc>
        <w:tc>
          <w:tcPr>
            <w:tcW w:w="6655" w:type="dxa"/>
          </w:tcPr>
          <w:p w14:paraId="78650D76" w14:textId="650FAE8C" w:rsidR="00ED6BBD" w:rsidRPr="00ED6BBD" w:rsidRDefault="00ED6BBD" w:rsidP="000B28E5">
            <w:pPr>
              <w:spacing w:line="360" w:lineRule="auto"/>
              <w:jc w:val="both"/>
              <w:rPr>
                <w:rFonts w:ascii="Times New Roman" w:hAnsi="Times New Roman" w:cs="Times New Roman"/>
                <w:b/>
                <w:bCs/>
                <w:sz w:val="26"/>
                <w:szCs w:val="26"/>
              </w:rPr>
            </w:pPr>
            <w:r w:rsidRPr="00ED6BBD">
              <w:rPr>
                <w:rFonts w:ascii="Times New Roman" w:hAnsi="Times New Roman" w:cs="Times New Roman"/>
                <w:sz w:val="26"/>
                <w:szCs w:val="26"/>
              </w:rPr>
              <w:t>International Council of Nurses</w:t>
            </w:r>
            <w:r w:rsidR="005856AC">
              <w:rPr>
                <w:rFonts w:ascii="Times New Roman" w:hAnsi="Times New Roman" w:cs="Times New Roman"/>
                <w:sz w:val="26"/>
                <w:szCs w:val="26"/>
              </w:rPr>
              <w:t xml:space="preserve">: </w:t>
            </w:r>
            <w:r w:rsidR="005856AC" w:rsidRPr="0092344F">
              <w:rPr>
                <w:rFonts w:ascii="Times New Roman" w:hAnsi="Times New Roman" w:cs="Times New Roman"/>
                <w:sz w:val="26"/>
                <w:szCs w:val="26"/>
              </w:rPr>
              <w:t>Hội Điều dưỡng Thế giới</w:t>
            </w:r>
          </w:p>
        </w:tc>
      </w:tr>
      <w:tr w:rsidR="00ED6BBD" w:rsidRPr="0092344F" w14:paraId="52FBDCDD" w14:textId="77777777" w:rsidTr="00D82726">
        <w:tc>
          <w:tcPr>
            <w:tcW w:w="2122" w:type="dxa"/>
          </w:tcPr>
          <w:p w14:paraId="20D83518" w14:textId="193DBBFB" w:rsidR="00ED6BBD" w:rsidRDefault="00ED6BBD" w:rsidP="000B28E5">
            <w:pPr>
              <w:spacing w:line="360" w:lineRule="auto"/>
              <w:jc w:val="both"/>
              <w:rPr>
                <w:rFonts w:ascii="Times New Roman" w:hAnsi="Times New Roman" w:cs="Times New Roman"/>
                <w:sz w:val="26"/>
                <w:szCs w:val="26"/>
              </w:rPr>
            </w:pPr>
            <w:r>
              <w:rPr>
                <w:rFonts w:ascii="Times New Roman" w:hAnsi="Times New Roman" w:cs="Times New Roman"/>
                <w:sz w:val="26"/>
                <w:szCs w:val="26"/>
              </w:rPr>
              <w:t>HSR</w:t>
            </w:r>
          </w:p>
        </w:tc>
        <w:tc>
          <w:tcPr>
            <w:tcW w:w="6655" w:type="dxa"/>
          </w:tcPr>
          <w:p w14:paraId="2179A6AC" w14:textId="370D24A2" w:rsidR="00ED6BBD" w:rsidRPr="00ED6BBD" w:rsidRDefault="00BF6331" w:rsidP="000B28E5">
            <w:pPr>
              <w:spacing w:line="360" w:lineRule="auto"/>
              <w:jc w:val="both"/>
              <w:rPr>
                <w:rFonts w:ascii="Times New Roman" w:hAnsi="Times New Roman" w:cs="Times New Roman"/>
                <w:sz w:val="26"/>
                <w:szCs w:val="26"/>
              </w:rPr>
            </w:pPr>
            <w:r w:rsidRPr="005856AC">
              <w:rPr>
                <w:rFonts w:ascii="Times New Roman" w:hAnsi="Times New Roman" w:cs="Times New Roman"/>
                <w:sz w:val="26"/>
                <w:szCs w:val="26"/>
              </w:rPr>
              <w:t>Health Science</w:t>
            </w:r>
            <w:r>
              <w:rPr>
                <w:rFonts w:ascii="Times New Roman" w:hAnsi="Times New Roman" w:cs="Times New Roman"/>
                <w:sz w:val="26"/>
                <w:szCs w:val="26"/>
              </w:rPr>
              <w:t xml:space="preserve"> </w:t>
            </w:r>
            <w:r w:rsidR="005856AC">
              <w:rPr>
                <w:rFonts w:ascii="Times New Roman" w:hAnsi="Times New Roman" w:cs="Times New Roman"/>
                <w:sz w:val="26"/>
                <w:szCs w:val="26"/>
              </w:rPr>
              <w:t xml:space="preserve">Research: </w:t>
            </w:r>
            <w:r w:rsidR="005856AC" w:rsidRPr="0092344F">
              <w:rPr>
                <w:rFonts w:ascii="Times New Roman" w:hAnsi="Times New Roman" w:cs="Times New Roman"/>
                <w:sz w:val="26"/>
                <w:szCs w:val="26"/>
              </w:rPr>
              <w:t>Nghiên cứu khoa học sức khỏ</w:t>
            </w:r>
          </w:p>
        </w:tc>
      </w:tr>
      <w:tr w:rsidR="005C47F1" w:rsidRPr="0092344F" w14:paraId="7077D9CE" w14:textId="77777777" w:rsidTr="00D82726">
        <w:tc>
          <w:tcPr>
            <w:tcW w:w="2122" w:type="dxa"/>
          </w:tcPr>
          <w:p w14:paraId="7363C41A" w14:textId="40EB98B1" w:rsidR="005C47F1" w:rsidRDefault="005C47F1" w:rsidP="000B28E5">
            <w:p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WHO</w:t>
            </w:r>
          </w:p>
        </w:tc>
        <w:tc>
          <w:tcPr>
            <w:tcW w:w="6655" w:type="dxa"/>
          </w:tcPr>
          <w:p w14:paraId="5567215D" w14:textId="1F0E4BC1" w:rsidR="005C47F1" w:rsidRDefault="005C47F1" w:rsidP="000B28E5">
            <w:pPr>
              <w:spacing w:line="360" w:lineRule="auto"/>
              <w:jc w:val="both"/>
              <w:rPr>
                <w:rFonts w:ascii="Times New Roman" w:hAnsi="Times New Roman" w:cs="Times New Roman"/>
                <w:sz w:val="26"/>
                <w:szCs w:val="26"/>
              </w:rPr>
            </w:pPr>
            <w:r w:rsidRPr="005C47F1">
              <w:rPr>
                <w:rFonts w:ascii="Times New Roman" w:hAnsi="Times New Roman" w:cs="Times New Roman"/>
                <w:sz w:val="26"/>
                <w:szCs w:val="26"/>
              </w:rPr>
              <w:t>World Health Organization</w:t>
            </w:r>
            <w:r w:rsidR="005856AC">
              <w:rPr>
                <w:rFonts w:ascii="Times New Roman" w:hAnsi="Times New Roman" w:cs="Times New Roman"/>
                <w:sz w:val="26"/>
                <w:szCs w:val="26"/>
              </w:rPr>
              <w:t>: Tổ chức Y tế Thế giới</w:t>
            </w:r>
          </w:p>
        </w:tc>
      </w:tr>
      <w:tr w:rsidR="006454D4" w:rsidRPr="0092344F" w14:paraId="3598AE7B" w14:textId="77777777" w:rsidTr="00D82726">
        <w:tc>
          <w:tcPr>
            <w:tcW w:w="2122" w:type="dxa"/>
          </w:tcPr>
          <w:p w14:paraId="68EC1B2D" w14:textId="5915C66E" w:rsidR="006454D4" w:rsidRDefault="006454D4" w:rsidP="000B28E5">
            <w:pPr>
              <w:spacing w:line="360" w:lineRule="auto"/>
              <w:jc w:val="both"/>
              <w:rPr>
                <w:rFonts w:ascii="Times New Roman" w:hAnsi="Times New Roman" w:cs="Times New Roman"/>
                <w:sz w:val="26"/>
                <w:szCs w:val="26"/>
              </w:rPr>
            </w:pPr>
            <w:r>
              <w:rPr>
                <w:rFonts w:ascii="Times New Roman" w:hAnsi="Times New Roman" w:cs="Times New Roman"/>
                <w:sz w:val="26"/>
                <w:szCs w:val="26"/>
              </w:rPr>
              <w:t>ANA</w:t>
            </w:r>
          </w:p>
        </w:tc>
        <w:tc>
          <w:tcPr>
            <w:tcW w:w="6655" w:type="dxa"/>
          </w:tcPr>
          <w:p w14:paraId="44DB8C0D" w14:textId="1A9C1112" w:rsidR="006454D4" w:rsidRPr="005C47F1" w:rsidRDefault="006454D4" w:rsidP="000B28E5">
            <w:pPr>
              <w:spacing w:line="360" w:lineRule="auto"/>
              <w:jc w:val="both"/>
              <w:rPr>
                <w:rFonts w:ascii="Times New Roman" w:hAnsi="Times New Roman" w:cs="Times New Roman"/>
                <w:sz w:val="26"/>
                <w:szCs w:val="26"/>
              </w:rPr>
            </w:pPr>
            <w:r w:rsidRPr="006454D4">
              <w:rPr>
                <w:rFonts w:ascii="Times New Roman" w:hAnsi="Times New Roman" w:cs="Times New Roman"/>
                <w:sz w:val="26"/>
                <w:szCs w:val="26"/>
              </w:rPr>
              <w:t>American Nurses Association</w:t>
            </w:r>
            <w:r w:rsidR="005856AC">
              <w:rPr>
                <w:rFonts w:ascii="Times New Roman" w:hAnsi="Times New Roman" w:cs="Times New Roman"/>
                <w:sz w:val="26"/>
                <w:szCs w:val="26"/>
              </w:rPr>
              <w:t xml:space="preserve">: </w:t>
            </w:r>
            <w:r w:rsidR="005856AC" w:rsidRPr="0092344F">
              <w:rPr>
                <w:rFonts w:ascii="Times New Roman" w:hAnsi="Times New Roman" w:cs="Times New Roman"/>
                <w:sz w:val="26"/>
                <w:szCs w:val="26"/>
              </w:rPr>
              <w:t>Hội Điều dưỡng Hoa Kỳ</w:t>
            </w:r>
          </w:p>
        </w:tc>
      </w:tr>
      <w:tr w:rsidR="005856AC" w:rsidRPr="0092344F" w14:paraId="3E43B547" w14:textId="77777777" w:rsidTr="00D82726">
        <w:tc>
          <w:tcPr>
            <w:tcW w:w="2122" w:type="dxa"/>
          </w:tcPr>
          <w:p w14:paraId="5077F1C2" w14:textId="40810836" w:rsidR="005856AC" w:rsidRDefault="005856AC" w:rsidP="000B28E5">
            <w:pPr>
              <w:spacing w:line="360" w:lineRule="auto"/>
              <w:jc w:val="both"/>
              <w:rPr>
                <w:rFonts w:ascii="Times New Roman" w:hAnsi="Times New Roman" w:cs="Times New Roman"/>
                <w:sz w:val="26"/>
                <w:szCs w:val="26"/>
              </w:rPr>
            </w:pPr>
            <w:r>
              <w:rPr>
                <w:rFonts w:ascii="Times New Roman" w:hAnsi="Times New Roman" w:cs="Times New Roman"/>
                <w:sz w:val="26"/>
                <w:szCs w:val="26"/>
              </w:rPr>
              <w:t>PNT</w:t>
            </w:r>
          </w:p>
        </w:tc>
        <w:tc>
          <w:tcPr>
            <w:tcW w:w="6655" w:type="dxa"/>
          </w:tcPr>
          <w:p w14:paraId="24828562" w14:textId="77EAFA52" w:rsidR="005856AC" w:rsidRPr="006454D4" w:rsidRDefault="005856AC" w:rsidP="000B28E5">
            <w:pPr>
              <w:spacing w:line="360" w:lineRule="auto"/>
              <w:jc w:val="both"/>
              <w:rPr>
                <w:rFonts w:ascii="Times New Roman" w:hAnsi="Times New Roman" w:cs="Times New Roman"/>
                <w:sz w:val="26"/>
                <w:szCs w:val="26"/>
              </w:rPr>
            </w:pPr>
            <w:r>
              <w:rPr>
                <w:rFonts w:ascii="Times New Roman" w:hAnsi="Times New Roman" w:cs="Times New Roman"/>
                <w:sz w:val="26"/>
                <w:szCs w:val="26"/>
              </w:rPr>
              <w:t>Phạm Ngọc Thạch</w:t>
            </w:r>
          </w:p>
        </w:tc>
      </w:tr>
      <w:tr w:rsidR="005856AC" w:rsidRPr="0092344F" w14:paraId="7ACCA349" w14:textId="77777777" w:rsidTr="00D82726">
        <w:tc>
          <w:tcPr>
            <w:tcW w:w="2122" w:type="dxa"/>
          </w:tcPr>
          <w:p w14:paraId="4A2FA505" w14:textId="44FB2658" w:rsidR="005856AC" w:rsidRDefault="005856AC" w:rsidP="000B28E5">
            <w:pPr>
              <w:spacing w:line="360" w:lineRule="auto"/>
              <w:jc w:val="both"/>
              <w:rPr>
                <w:rFonts w:ascii="Times New Roman" w:hAnsi="Times New Roman" w:cs="Times New Roman"/>
                <w:sz w:val="26"/>
                <w:szCs w:val="26"/>
              </w:rPr>
            </w:pPr>
            <w:r>
              <w:rPr>
                <w:rFonts w:ascii="Times New Roman" w:hAnsi="Times New Roman" w:cs="Times New Roman"/>
                <w:sz w:val="26"/>
                <w:szCs w:val="26"/>
              </w:rPr>
              <w:t>TPB</w:t>
            </w:r>
          </w:p>
        </w:tc>
        <w:tc>
          <w:tcPr>
            <w:tcW w:w="6655" w:type="dxa"/>
          </w:tcPr>
          <w:p w14:paraId="20DA8929" w14:textId="710CDC06" w:rsidR="005856AC" w:rsidRDefault="005856AC" w:rsidP="000B28E5">
            <w:pPr>
              <w:spacing w:line="360" w:lineRule="auto"/>
              <w:jc w:val="both"/>
              <w:rPr>
                <w:rFonts w:ascii="Times New Roman" w:hAnsi="Times New Roman" w:cs="Times New Roman"/>
                <w:sz w:val="26"/>
                <w:szCs w:val="26"/>
              </w:rPr>
            </w:pPr>
            <w:r>
              <w:rPr>
                <w:rFonts w:ascii="Times New Roman" w:hAnsi="Times New Roman" w:cs="Times New Roman"/>
                <w:sz w:val="26"/>
                <w:szCs w:val="26"/>
              </w:rPr>
              <w:t>T</w:t>
            </w:r>
            <w:r w:rsidRPr="0092344F">
              <w:rPr>
                <w:rFonts w:ascii="Times New Roman" w:hAnsi="Times New Roman" w:cs="Times New Roman"/>
                <w:sz w:val="26"/>
                <w:szCs w:val="26"/>
              </w:rPr>
              <w:t>heory of Planned Behavior</w:t>
            </w:r>
            <w:r>
              <w:rPr>
                <w:rFonts w:ascii="Times New Roman" w:hAnsi="Times New Roman" w:cs="Times New Roman"/>
                <w:sz w:val="26"/>
                <w:szCs w:val="26"/>
              </w:rPr>
              <w:t xml:space="preserve">: </w:t>
            </w:r>
            <w:r w:rsidRPr="00A703E4">
              <w:rPr>
                <w:rFonts w:ascii="Times New Roman" w:hAnsi="Times New Roman" w:cs="Times New Roman"/>
                <w:sz w:val="26"/>
                <w:szCs w:val="26"/>
              </w:rPr>
              <w:t>Học thuyết hành vi hoạch định</w:t>
            </w:r>
          </w:p>
        </w:tc>
      </w:tr>
    </w:tbl>
    <w:p w14:paraId="1DC75203" w14:textId="77777777" w:rsidR="0028026B" w:rsidRPr="0092344F" w:rsidRDefault="0028026B">
      <w:pPr>
        <w:rPr>
          <w:rFonts w:ascii="Times New Roman" w:eastAsiaTheme="majorEastAsia" w:hAnsi="Times New Roman" w:cs="Times New Roman"/>
          <w:b/>
          <w:bCs/>
          <w:sz w:val="26"/>
          <w:szCs w:val="26"/>
        </w:rPr>
      </w:pPr>
      <w:r w:rsidRPr="0092344F">
        <w:rPr>
          <w:rFonts w:ascii="Times New Roman" w:hAnsi="Times New Roman" w:cs="Times New Roman"/>
          <w:b/>
          <w:bCs/>
          <w:sz w:val="26"/>
          <w:szCs w:val="26"/>
        </w:rPr>
        <w:br w:type="page"/>
      </w:r>
    </w:p>
    <w:p w14:paraId="4BC2F5FB" w14:textId="18393D24" w:rsidR="000D4456" w:rsidRPr="0092344F" w:rsidRDefault="00592E59" w:rsidP="00DF29BD">
      <w:pPr>
        <w:pStyle w:val="u1"/>
        <w:spacing w:after="240"/>
        <w:jc w:val="center"/>
        <w:rPr>
          <w:rFonts w:ascii="Times New Roman" w:hAnsi="Times New Roman" w:cs="Times New Roman"/>
          <w:b/>
          <w:bCs/>
          <w:color w:val="auto"/>
          <w:sz w:val="26"/>
          <w:szCs w:val="26"/>
        </w:rPr>
      </w:pPr>
      <w:bookmarkStart w:id="5" w:name="_Toc154482682"/>
      <w:r w:rsidRPr="0092344F">
        <w:rPr>
          <w:rFonts w:ascii="Times New Roman" w:hAnsi="Times New Roman" w:cs="Times New Roman"/>
          <w:b/>
          <w:bCs/>
          <w:color w:val="auto"/>
          <w:sz w:val="26"/>
          <w:szCs w:val="26"/>
        </w:rPr>
        <w:lastRenderedPageBreak/>
        <w:t>ĐẶT VẤN ĐỀ</w:t>
      </w:r>
      <w:bookmarkEnd w:id="5"/>
    </w:p>
    <w:p w14:paraId="26B88C14" w14:textId="399851C5" w:rsidR="003B4078" w:rsidRPr="0092344F" w:rsidRDefault="00C30C54" w:rsidP="00125549">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Nghiên cứu khoa học (NCKH)</w:t>
      </w:r>
      <w:r w:rsidR="003B4078" w:rsidRPr="0092344F">
        <w:rPr>
          <w:rFonts w:ascii="Times New Roman" w:hAnsi="Times New Roman" w:cs="Times New Roman"/>
          <w:sz w:val="26"/>
          <w:szCs w:val="26"/>
        </w:rPr>
        <w:t xml:space="preserve"> là là hoạt động khám phá, phát hiện, </w:t>
      </w:r>
      <w:r w:rsidR="005F3444" w:rsidRPr="0092344F">
        <w:rPr>
          <w:rFonts w:ascii="Times New Roman" w:hAnsi="Times New Roman" w:cs="Times New Roman"/>
          <w:sz w:val="26"/>
          <w:szCs w:val="26"/>
        </w:rPr>
        <w:t>tìm hiểu bản chất, quy luật của sự vật, hiện tượng tự nhiên, xã hội và tư duy; sáng tạo giải pháp nhằm ứng dụng vào thực tiễn</w:t>
      </w:r>
      <w:r w:rsidR="003B4078" w:rsidRPr="0092344F">
        <w:rPr>
          <w:rFonts w:ascii="Times New Roman" w:hAnsi="Times New Roman" w:cs="Times New Roman"/>
          <w:sz w:val="26"/>
          <w:szCs w:val="26"/>
        </w:rPr>
        <w:t>.</w:t>
      </w:r>
      <w:r w:rsidR="003B4078" w:rsidRPr="0092344F">
        <w:rPr>
          <w:rFonts w:ascii="Times New Roman" w:hAnsi="Times New Roman" w:cs="Times New Roman"/>
          <w:sz w:val="26"/>
          <w:szCs w:val="26"/>
        </w:rPr>
        <w:fldChar w:fldCharType="begin">
          <w:fldData xml:space="preserve">PEVuZE5vdGU+PENpdGU+PEF1dGhvcj5RdeG7kWMgaOG7mWk8L0F1dGhvcj48WWVhcj4yMDE4PC9Z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</w:fldData>
        </w:fldChar>
      </w:r>
      <w:r w:rsidR="00A35F9E" w:rsidRPr="0092344F">
        <w:rPr>
          <w:rFonts w:ascii="Times New Roman" w:hAnsi="Times New Roman" w:cs="Times New Roman"/>
          <w:sz w:val="26"/>
          <w:szCs w:val="26"/>
        </w:rPr>
        <w:instrText xml:space="preserve"> ADDIN EN.CITE </w:instrText>
      </w:r>
      <w:r w:rsidR="00A35F9E" w:rsidRPr="0092344F">
        <w:rPr>
          <w:rFonts w:ascii="Times New Roman" w:hAnsi="Times New Roman" w:cs="Times New Roman"/>
          <w:sz w:val="26"/>
          <w:szCs w:val="26"/>
        </w:rPr>
        <w:fldChar w:fldCharType="begin">
          <w:fldData xml:space="preserve">PEVuZE5vdGU+PENpdGU+PEF1dGhvcj5RdeG7kWMgaOG7mWk8L0F1dGhvcj48WWVhcj4yMDE4PC9Z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</w:fldData>
        </w:fldChar>
      </w:r>
      <w:r w:rsidR="00A35F9E" w:rsidRPr="0092344F">
        <w:rPr>
          <w:rFonts w:ascii="Times New Roman" w:hAnsi="Times New Roman" w:cs="Times New Roman"/>
          <w:sz w:val="26"/>
          <w:szCs w:val="26"/>
        </w:rPr>
        <w:instrText xml:space="preserve"> ADDIN EN.CITE.DATA </w:instrText>
      </w:r>
      <w:r w:rsidR="00A35F9E" w:rsidRPr="0092344F">
        <w:rPr>
          <w:rFonts w:ascii="Times New Roman" w:hAnsi="Times New Roman" w:cs="Times New Roman"/>
          <w:sz w:val="26"/>
          <w:szCs w:val="26"/>
        </w:rPr>
      </w:r>
      <w:r w:rsidR="00A35F9E" w:rsidRPr="0092344F">
        <w:rPr>
          <w:rFonts w:ascii="Times New Roman" w:hAnsi="Times New Roman" w:cs="Times New Roman"/>
          <w:sz w:val="26"/>
          <w:szCs w:val="26"/>
        </w:rPr>
        <w:fldChar w:fldCharType="end"/>
      </w:r>
      <w:r w:rsidR="003B4078" w:rsidRPr="0092344F">
        <w:rPr>
          <w:rFonts w:ascii="Times New Roman" w:hAnsi="Times New Roman" w:cs="Times New Roman"/>
          <w:sz w:val="26"/>
          <w:szCs w:val="26"/>
        </w:rPr>
      </w:r>
      <w:r w:rsidR="003B4078" w:rsidRPr="0092344F">
        <w:rPr>
          <w:rFonts w:ascii="Times New Roman" w:hAnsi="Times New Roman" w:cs="Times New Roman"/>
          <w:sz w:val="26"/>
          <w:szCs w:val="26"/>
        </w:rPr>
        <w:fldChar w:fldCharType="separate"/>
      </w:r>
      <w:r w:rsidR="001F46ED" w:rsidRPr="0092344F">
        <w:rPr>
          <w:rFonts w:ascii="Times New Roman" w:hAnsi="Times New Roman" w:cs="Times New Roman"/>
          <w:noProof/>
          <w:sz w:val="26"/>
          <w:szCs w:val="26"/>
          <w:vertAlign w:val="superscript"/>
        </w:rPr>
        <w:t>1</w:t>
      </w:r>
      <w:r w:rsidR="003B4078" w:rsidRPr="0092344F">
        <w:rPr>
          <w:rFonts w:ascii="Times New Roman" w:hAnsi="Times New Roman" w:cs="Times New Roman"/>
          <w:sz w:val="26"/>
          <w:szCs w:val="26"/>
        </w:rPr>
        <w:fldChar w:fldCharType="end"/>
      </w:r>
      <w:r w:rsidR="003B4078" w:rsidRPr="0092344F">
        <w:rPr>
          <w:rFonts w:ascii="Times New Roman" w:hAnsi="Times New Roman" w:cs="Times New Roman"/>
          <w:sz w:val="26"/>
          <w:szCs w:val="26"/>
        </w:rPr>
        <w:t xml:space="preserve"> Nghiên cứu khoa học sức khỏe (HSR) là một phần thiết yếu trong việc cải thiện dịch vụ chăm sóc sức khỏe và </w:t>
      </w:r>
      <w:r w:rsidR="006C6644" w:rsidRPr="0092344F">
        <w:rPr>
          <w:rFonts w:ascii="Times New Roman" w:hAnsi="Times New Roman" w:cs="Times New Roman"/>
          <w:sz w:val="26"/>
          <w:szCs w:val="26"/>
        </w:rPr>
        <w:t xml:space="preserve">cũng </w:t>
      </w:r>
      <w:r w:rsidR="003B4078" w:rsidRPr="0092344F">
        <w:rPr>
          <w:rFonts w:ascii="Times New Roman" w:hAnsi="Times New Roman" w:cs="Times New Roman"/>
          <w:sz w:val="26"/>
          <w:szCs w:val="26"/>
        </w:rPr>
        <w:t>đóng một vai trò quan trọng trong lĩnh vực y học và thực hành lâm sàng, nhằm cung cấp dịch vụ chăm sóc</w:t>
      </w:r>
      <w:r w:rsidR="006C6644" w:rsidRPr="0092344F">
        <w:rPr>
          <w:rFonts w:ascii="Times New Roman" w:hAnsi="Times New Roman" w:cs="Times New Roman"/>
          <w:sz w:val="26"/>
          <w:szCs w:val="26"/>
        </w:rPr>
        <w:t xml:space="preserve"> sức khỏe</w:t>
      </w:r>
      <w:r w:rsidR="003B4078" w:rsidRPr="0092344F">
        <w:rPr>
          <w:rFonts w:ascii="Times New Roman" w:hAnsi="Times New Roman" w:cs="Times New Roman"/>
          <w:sz w:val="26"/>
          <w:szCs w:val="26"/>
        </w:rPr>
        <w:t xml:space="preserve"> toàn diện, tập trung vào khách hàng.</w:t>
      </w:r>
      <w:r w:rsidR="003B4078" w:rsidRPr="0092344F">
        <w:rPr>
          <w:rFonts w:ascii="Times New Roman" w:hAnsi="Times New Roman" w:cs="Times New Roman"/>
          <w:sz w:val="26"/>
          <w:szCs w:val="26"/>
        </w:rPr>
        <w:fldChar w:fldCharType="begin">
          <w:fldData xml:space="preserve">PEVuZE5vdGU+PENpdGU+PEF1dGhvcj5LaGFuPC9BdXRob3I+PFllYXI+MjAwNjwvWWVhcj48UmVj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</w:fldData>
        </w:fldChar>
      </w:r>
      <w:r w:rsidR="001F46ED" w:rsidRPr="0092344F">
        <w:rPr>
          <w:rFonts w:ascii="Times New Roman" w:hAnsi="Times New Roman" w:cs="Times New Roman"/>
          <w:sz w:val="26"/>
          <w:szCs w:val="26"/>
        </w:rPr>
        <w:instrText xml:space="preserve"> ADDIN EN.CITE </w:instrText>
      </w:r>
      <w:r w:rsidR="001F46ED" w:rsidRPr="0092344F">
        <w:rPr>
          <w:rFonts w:ascii="Times New Roman" w:hAnsi="Times New Roman" w:cs="Times New Roman"/>
          <w:sz w:val="26"/>
          <w:szCs w:val="26"/>
        </w:rPr>
        <w:fldChar w:fldCharType="begin">
          <w:fldData xml:space="preserve">PEVuZE5vdGU+PENpdGU+PEF1dGhvcj5LaGFuPC9BdXRob3I+PFllYXI+MjAwNjwvWWVhcj48UmVj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</w:fldData>
        </w:fldChar>
      </w:r>
      <w:r w:rsidR="001F46ED" w:rsidRPr="0092344F">
        <w:rPr>
          <w:rFonts w:ascii="Times New Roman" w:hAnsi="Times New Roman" w:cs="Times New Roman"/>
          <w:sz w:val="26"/>
          <w:szCs w:val="26"/>
        </w:rPr>
        <w:instrText xml:space="preserve"> ADDIN EN.CITE.DATA </w:instrText>
      </w:r>
      <w:r w:rsidR="001F46ED" w:rsidRPr="0092344F">
        <w:rPr>
          <w:rFonts w:ascii="Times New Roman" w:hAnsi="Times New Roman" w:cs="Times New Roman"/>
          <w:sz w:val="26"/>
          <w:szCs w:val="26"/>
        </w:rPr>
      </w:r>
      <w:r w:rsidR="001F46ED" w:rsidRPr="0092344F">
        <w:rPr>
          <w:rFonts w:ascii="Times New Roman" w:hAnsi="Times New Roman" w:cs="Times New Roman"/>
          <w:sz w:val="26"/>
          <w:szCs w:val="26"/>
        </w:rPr>
        <w:fldChar w:fldCharType="end"/>
      </w:r>
      <w:r w:rsidR="003B4078" w:rsidRPr="0092344F">
        <w:rPr>
          <w:rFonts w:ascii="Times New Roman" w:hAnsi="Times New Roman" w:cs="Times New Roman"/>
          <w:sz w:val="26"/>
          <w:szCs w:val="26"/>
        </w:rPr>
      </w:r>
      <w:r w:rsidR="003B4078" w:rsidRPr="0092344F">
        <w:rPr>
          <w:rFonts w:ascii="Times New Roman" w:hAnsi="Times New Roman" w:cs="Times New Roman"/>
          <w:sz w:val="26"/>
          <w:szCs w:val="26"/>
        </w:rPr>
        <w:fldChar w:fldCharType="separate"/>
      </w:r>
      <w:r w:rsidR="001F46ED" w:rsidRPr="0092344F">
        <w:rPr>
          <w:rFonts w:ascii="Times New Roman" w:hAnsi="Times New Roman" w:cs="Times New Roman"/>
          <w:noProof/>
          <w:sz w:val="26"/>
          <w:szCs w:val="26"/>
          <w:vertAlign w:val="superscript"/>
        </w:rPr>
        <w:t>2,3</w:t>
      </w:r>
      <w:r w:rsidR="003B4078" w:rsidRPr="0092344F">
        <w:rPr>
          <w:rFonts w:ascii="Times New Roman" w:hAnsi="Times New Roman" w:cs="Times New Roman"/>
          <w:sz w:val="26"/>
          <w:szCs w:val="26"/>
        </w:rPr>
        <w:fldChar w:fldCharType="end"/>
      </w:r>
      <w:r w:rsidR="003B4078" w:rsidRPr="0092344F">
        <w:rPr>
          <w:rFonts w:ascii="Times New Roman" w:hAnsi="Times New Roman" w:cs="Times New Roman"/>
          <w:sz w:val="26"/>
          <w:szCs w:val="26"/>
        </w:rPr>
        <w:t xml:space="preserve"> </w:t>
      </w:r>
    </w:p>
    <w:p w14:paraId="4CEF20B2" w14:textId="7F3F7EEF" w:rsidR="001F46ED" w:rsidRPr="0092344F" w:rsidRDefault="006C6644" w:rsidP="00E039A1">
      <w:pPr>
        <w:spacing w:line="360" w:lineRule="auto"/>
        <w:ind w:firstLine="720"/>
        <w:jc w:val="both"/>
        <w:rPr>
          <w:rFonts w:ascii="Times New Roman" w:hAnsi="Times New Roman" w:cs="Times New Roman"/>
          <w:sz w:val="26"/>
          <w:szCs w:val="26"/>
        </w:rPr>
      </w:pPr>
      <w:bookmarkStart w:id="6" w:name="_Hlk152529277"/>
      <w:r w:rsidRPr="0092344F">
        <w:rPr>
          <w:rFonts w:ascii="Times New Roman" w:hAnsi="Times New Roman" w:cs="Times New Roman"/>
          <w:sz w:val="26"/>
          <w:szCs w:val="26"/>
        </w:rPr>
        <w:t>N</w:t>
      </w:r>
      <w:r w:rsidR="001F46ED" w:rsidRPr="0092344F">
        <w:rPr>
          <w:rFonts w:ascii="Times New Roman" w:hAnsi="Times New Roman" w:cs="Times New Roman"/>
          <w:sz w:val="26"/>
          <w:szCs w:val="26"/>
        </w:rPr>
        <w:t xml:space="preserve">gày nay, </w:t>
      </w:r>
      <w:r w:rsidRPr="0092344F">
        <w:rPr>
          <w:rFonts w:ascii="Times New Roman" w:hAnsi="Times New Roman" w:cs="Times New Roman"/>
          <w:sz w:val="26"/>
          <w:szCs w:val="26"/>
        </w:rPr>
        <w:t>điều dưỡng</w:t>
      </w:r>
      <w:r w:rsidR="005F3FF5" w:rsidRPr="0092344F">
        <w:rPr>
          <w:rFonts w:ascii="Times New Roman" w:hAnsi="Times New Roman" w:cs="Times New Roman"/>
          <w:sz w:val="26"/>
          <w:szCs w:val="26"/>
        </w:rPr>
        <w:t xml:space="preserve"> (ĐD)</w:t>
      </w:r>
      <w:r w:rsidR="001F46ED" w:rsidRPr="0092344F">
        <w:rPr>
          <w:rFonts w:ascii="Times New Roman" w:hAnsi="Times New Roman" w:cs="Times New Roman"/>
          <w:sz w:val="26"/>
          <w:szCs w:val="26"/>
        </w:rPr>
        <w:t xml:space="preserve"> phải </w:t>
      </w:r>
      <w:r w:rsidRPr="0092344F">
        <w:rPr>
          <w:rFonts w:ascii="Times New Roman" w:hAnsi="Times New Roman" w:cs="Times New Roman"/>
          <w:sz w:val="26"/>
          <w:szCs w:val="26"/>
        </w:rPr>
        <w:t>luôn phải học tập và cập nhật kiến thức mới suốt đời</w:t>
      </w:r>
      <w:r w:rsidR="001F46ED" w:rsidRPr="0092344F">
        <w:rPr>
          <w:rFonts w:ascii="Times New Roman" w:hAnsi="Times New Roman" w:cs="Times New Roman"/>
          <w:sz w:val="26"/>
          <w:szCs w:val="26"/>
        </w:rPr>
        <w:t>, có khả năng suy ngẫm, đánh giá và sửa đổi thực hành lâm sàng của họ dựa trên kiến ​​thức từ</w:t>
      </w:r>
      <w:r w:rsidRPr="0092344F">
        <w:rPr>
          <w:rFonts w:ascii="Times New Roman" w:hAnsi="Times New Roman" w:cs="Times New Roman"/>
          <w:sz w:val="26"/>
          <w:szCs w:val="26"/>
        </w:rPr>
        <w:t xml:space="preserve"> những</w:t>
      </w:r>
      <w:r w:rsidR="001F46ED" w:rsidRPr="0092344F">
        <w:rPr>
          <w:rFonts w:ascii="Times New Roman" w:hAnsi="Times New Roman" w:cs="Times New Roman"/>
          <w:sz w:val="26"/>
          <w:szCs w:val="26"/>
        </w:rPr>
        <w:t xml:space="preserve"> nghiên cứu điều dưỡng</w:t>
      </w:r>
      <w:r w:rsidRPr="0092344F">
        <w:rPr>
          <w:rFonts w:ascii="Times New Roman" w:hAnsi="Times New Roman" w:cs="Times New Roman"/>
          <w:sz w:val="26"/>
          <w:szCs w:val="26"/>
        </w:rPr>
        <w:t xml:space="preserve"> mới</w:t>
      </w:r>
      <w:r w:rsidR="001F46ED" w:rsidRPr="0092344F">
        <w:rPr>
          <w:rFonts w:ascii="Times New Roman" w:hAnsi="Times New Roman" w:cs="Times New Roman"/>
          <w:sz w:val="26"/>
          <w:szCs w:val="26"/>
        </w:rPr>
        <w:t>.</w:t>
      </w:r>
      <w:r w:rsidR="001F46ED" w:rsidRPr="0092344F">
        <w:rPr>
          <w:rFonts w:ascii="Times New Roman" w:hAnsi="Times New Roman" w:cs="Times New Roman"/>
          <w:sz w:val="26"/>
          <w:szCs w:val="26"/>
        </w:rPr>
        <w:fldChar w:fldCharType="begin"/>
      </w:r>
      <w:r w:rsidR="001F46ED" w:rsidRPr="0092344F">
        <w:rPr>
          <w:rFonts w:ascii="Times New Roman" w:hAnsi="Times New Roman" w:cs="Times New Roman"/>
          <w:sz w:val="26"/>
          <w:szCs w:val="26"/>
        </w:rPr>
        <w:instrText xml:space="preserve"> ADDIN EN.CITE &lt;EndNote&gt;&lt;Cite&gt;&lt;Author&gt;Denise F. Polit&lt;/Author&gt;&lt;Year&gt;2010&lt;/Year&gt;&lt;RecNum&gt;21&lt;/RecNum&gt;&lt;DisplayText&gt;&lt;style face="superscript"&gt;4&lt;/style&gt;&lt;/DisplayText&gt;&lt;record&gt;&lt;rec-number&gt;21&lt;/rec-number&gt;&lt;foreign-keys&gt;&lt;key app="EN" db-id="f00xez9975zd0se9rt4veed4vwttzzrszx2w" timestamp="1700802239"&gt;21&lt;/key&gt;&lt;key app="ENWeb" db-id=""&gt;0&lt;/key&gt;&lt;/foreign-keys&gt;&lt;ref-type name="Book"&gt;6&lt;/ref-type&gt;&lt;contributors&gt;&lt;authors&gt;&lt;author&gt;Denise F. Polit,&lt;/author&gt;&lt;author&gt;Cheryl Tatano Beck, &lt;/author&gt;&lt;/authors&gt;&lt;/contributors&gt;&lt;titles&gt;&lt;title&gt;Essentials of nursing research appraising evidence for nursing practice seventh edition&lt;/title&gt;&lt;/titles&gt;&lt;pages&gt;610&lt;/pages&gt;&lt;edition&gt;seventh edition&lt;/edition&gt;&lt;dates&gt;&lt;year&gt;2010&lt;/year&gt;&lt;/dates&gt;&lt;pub-location&gt;Wolters Kluwer Health&lt;/pub-location&gt;&lt;publisher&gt;Lippincott Williams &amp;amp; Wilkins&lt;/publisher&gt;&lt;urls&gt;&lt;/urls&gt;&lt;/record&gt;&lt;/Cite&gt;&lt;/EndNote&gt;</w:instrText>
      </w:r>
      <w:r w:rsidR="001F46ED" w:rsidRPr="0092344F">
        <w:rPr>
          <w:rFonts w:ascii="Times New Roman" w:hAnsi="Times New Roman" w:cs="Times New Roman"/>
          <w:sz w:val="26"/>
          <w:szCs w:val="26"/>
        </w:rPr>
        <w:fldChar w:fldCharType="separate"/>
      </w:r>
      <w:r w:rsidR="001F46ED" w:rsidRPr="0092344F">
        <w:rPr>
          <w:rFonts w:ascii="Times New Roman" w:hAnsi="Times New Roman" w:cs="Times New Roman"/>
          <w:noProof/>
          <w:sz w:val="26"/>
          <w:szCs w:val="26"/>
          <w:vertAlign w:val="superscript"/>
        </w:rPr>
        <w:t>4</w:t>
      </w:r>
      <w:r w:rsidR="001F46ED" w:rsidRPr="0092344F">
        <w:rPr>
          <w:rFonts w:ascii="Times New Roman" w:hAnsi="Times New Roman" w:cs="Times New Roman"/>
          <w:sz w:val="26"/>
          <w:szCs w:val="26"/>
        </w:rPr>
        <w:fldChar w:fldCharType="end"/>
      </w:r>
      <w:r w:rsidR="001F46ED" w:rsidRPr="0092344F">
        <w:rPr>
          <w:rFonts w:ascii="Times New Roman" w:hAnsi="Times New Roman" w:cs="Times New Roman"/>
          <w:sz w:val="26"/>
          <w:szCs w:val="26"/>
        </w:rPr>
        <w:t xml:space="preserve"> </w:t>
      </w:r>
      <w:r w:rsidR="008279F7" w:rsidRPr="0092344F">
        <w:rPr>
          <w:rFonts w:ascii="Times New Roman" w:hAnsi="Times New Roman" w:cs="Times New Roman"/>
          <w:sz w:val="26"/>
          <w:szCs w:val="26"/>
        </w:rPr>
        <w:t xml:space="preserve">Điều dưỡng là một nghề dựa trên nghiên cứu và sự phát triển của nó phụ thuộc vào khả năng của </w:t>
      </w:r>
      <w:r w:rsidR="005F3FF5" w:rsidRPr="0092344F">
        <w:rPr>
          <w:rFonts w:ascii="Times New Roman" w:hAnsi="Times New Roman" w:cs="Times New Roman"/>
          <w:sz w:val="26"/>
          <w:szCs w:val="26"/>
        </w:rPr>
        <w:t xml:space="preserve">ĐD </w:t>
      </w:r>
      <w:r w:rsidR="008279F7" w:rsidRPr="0092344F">
        <w:rPr>
          <w:rFonts w:ascii="Times New Roman" w:hAnsi="Times New Roman" w:cs="Times New Roman"/>
          <w:sz w:val="26"/>
          <w:szCs w:val="26"/>
        </w:rPr>
        <w:t>và sinh viên điều dưỡng nhận thức được giá trị của nghiên cứu.</w:t>
      </w:r>
      <w:r w:rsidR="005F14A9" w:rsidRPr="0092344F">
        <w:rPr>
          <w:rFonts w:ascii="Times New Roman" w:hAnsi="Times New Roman" w:cs="Times New Roman"/>
          <w:sz w:val="26"/>
          <w:szCs w:val="26"/>
        </w:rPr>
        <w:fldChar w:fldCharType="begin"/>
      </w:r>
      <w:r w:rsidR="003B4078" w:rsidRPr="0092344F">
        <w:rPr>
          <w:rFonts w:ascii="Times New Roman" w:hAnsi="Times New Roman" w:cs="Times New Roman"/>
          <w:sz w:val="26"/>
          <w:szCs w:val="26"/>
        </w:rPr>
        <w:instrText xml:space="preserve"> ADDIN EN.CITE &lt;EndNote&gt;&lt;Cite&gt;&lt;Author&gt;Pektekin&lt;/Author&gt;&lt;Year&gt;2010&lt;/Year&gt;&lt;RecNum&gt;22&lt;/RecNum&gt;&lt;DisplayText&gt;&lt;style face="superscript"&gt;5&lt;/style&gt;&lt;/DisplayText&gt;&lt;record&gt;&lt;rec-number&gt;22&lt;/rec-number&gt;&lt;foreign-keys&gt;&lt;key app="EN" db-id="f00xez9975zd0se9rt4veed4vwttzzrszx2w" timestamp="1700803481"&gt;22&lt;/key&gt;&lt;/foreign-keys&gt;&lt;ref-type name="Journal Article"&gt;17&lt;/ref-type&gt;&lt;contributors&gt;&lt;authors&gt;&lt;author&gt;Pektekin&lt;/author&gt;&lt;/authors&gt;&lt;/contributors&gt;&lt;titles&gt;&lt;title&gt;Turkish Journal of Research and Development in Nursing 1&lt;/title&gt;&lt;/titles&gt;&lt;pages&gt;64-66&lt;/pages&gt;&lt;dates&gt;&lt;year&gt;2010&lt;/year&gt;&lt;/dates&gt;&lt;urls&gt;&lt;/urls&gt;&lt;/record&gt;&lt;/Cite&gt;&lt;/EndNote&gt;</w:instrText>
      </w:r>
      <w:r w:rsidR="005F14A9" w:rsidRPr="0092344F">
        <w:rPr>
          <w:rFonts w:ascii="Times New Roman" w:hAnsi="Times New Roman" w:cs="Times New Roman"/>
          <w:sz w:val="26"/>
          <w:szCs w:val="26"/>
        </w:rPr>
        <w:fldChar w:fldCharType="separate"/>
      </w:r>
      <w:r w:rsidR="003B4078" w:rsidRPr="0092344F">
        <w:rPr>
          <w:rFonts w:ascii="Times New Roman" w:hAnsi="Times New Roman" w:cs="Times New Roman"/>
          <w:noProof/>
          <w:sz w:val="26"/>
          <w:szCs w:val="26"/>
          <w:vertAlign w:val="superscript"/>
        </w:rPr>
        <w:t>5</w:t>
      </w:r>
      <w:r w:rsidR="005F14A9" w:rsidRPr="0092344F">
        <w:rPr>
          <w:rFonts w:ascii="Times New Roman" w:hAnsi="Times New Roman" w:cs="Times New Roman"/>
          <w:sz w:val="26"/>
          <w:szCs w:val="26"/>
        </w:rPr>
        <w:fldChar w:fldCharType="end"/>
      </w:r>
      <w:r w:rsidR="005F14A9" w:rsidRPr="0092344F">
        <w:rPr>
          <w:rFonts w:ascii="Times New Roman" w:hAnsi="Times New Roman" w:cs="Times New Roman"/>
          <w:sz w:val="26"/>
          <w:szCs w:val="26"/>
        </w:rPr>
        <w:t xml:space="preserve"> </w:t>
      </w:r>
      <w:r w:rsidR="008279F7" w:rsidRPr="0092344F">
        <w:rPr>
          <w:rFonts w:ascii="Times New Roman" w:hAnsi="Times New Roman" w:cs="Times New Roman"/>
          <w:sz w:val="26"/>
          <w:szCs w:val="26"/>
        </w:rPr>
        <w:t xml:space="preserve">Hội đồng </w:t>
      </w:r>
      <w:r w:rsidR="00E20F09" w:rsidRPr="0092344F">
        <w:rPr>
          <w:rFonts w:ascii="Times New Roman" w:hAnsi="Times New Roman" w:cs="Times New Roman"/>
          <w:sz w:val="26"/>
          <w:szCs w:val="26"/>
        </w:rPr>
        <w:t>Đ</w:t>
      </w:r>
      <w:r w:rsidR="008279F7" w:rsidRPr="0092344F">
        <w:rPr>
          <w:rFonts w:ascii="Times New Roman" w:hAnsi="Times New Roman" w:cs="Times New Roman"/>
          <w:sz w:val="26"/>
          <w:szCs w:val="26"/>
        </w:rPr>
        <w:t>iều dưỡng Quốc</w:t>
      </w:r>
      <w:r w:rsidR="00E20F09" w:rsidRPr="0092344F">
        <w:rPr>
          <w:rFonts w:ascii="Times New Roman" w:hAnsi="Times New Roman" w:cs="Times New Roman"/>
          <w:sz w:val="26"/>
          <w:szCs w:val="26"/>
        </w:rPr>
        <w:t xml:space="preserve"> tế</w:t>
      </w:r>
      <w:r w:rsidR="008279F7" w:rsidRPr="0092344F">
        <w:rPr>
          <w:rFonts w:ascii="Times New Roman" w:hAnsi="Times New Roman" w:cs="Times New Roman"/>
          <w:sz w:val="26"/>
          <w:szCs w:val="26"/>
        </w:rPr>
        <w:t xml:space="preserve"> </w:t>
      </w:r>
      <w:r w:rsidR="00AD6C77" w:rsidRPr="0092344F">
        <w:rPr>
          <w:rFonts w:ascii="Times New Roman" w:hAnsi="Times New Roman" w:cs="Times New Roman"/>
          <w:sz w:val="26"/>
          <w:szCs w:val="26"/>
        </w:rPr>
        <w:t>(ICN) (20</w:t>
      </w:r>
      <w:r w:rsidR="00D36976" w:rsidRPr="0092344F">
        <w:rPr>
          <w:rFonts w:ascii="Times New Roman" w:hAnsi="Times New Roman" w:cs="Times New Roman"/>
          <w:sz w:val="26"/>
          <w:szCs w:val="26"/>
        </w:rPr>
        <w:t>21</w:t>
      </w:r>
      <w:r w:rsidR="00AD6C77" w:rsidRPr="0092344F">
        <w:rPr>
          <w:rFonts w:ascii="Times New Roman" w:hAnsi="Times New Roman" w:cs="Times New Roman"/>
          <w:sz w:val="26"/>
          <w:szCs w:val="26"/>
        </w:rPr>
        <w:t xml:space="preserve">) </w:t>
      </w:r>
      <w:r w:rsidR="00AF6934" w:rsidRPr="0092344F">
        <w:rPr>
          <w:rFonts w:ascii="Times New Roman" w:hAnsi="Times New Roman" w:cs="Times New Roman"/>
          <w:sz w:val="26"/>
          <w:szCs w:val="26"/>
        </w:rPr>
        <w:t xml:space="preserve">yêu cầu các </w:t>
      </w:r>
      <w:r w:rsidR="005F3FF5" w:rsidRPr="0092344F">
        <w:rPr>
          <w:rFonts w:ascii="Times New Roman" w:hAnsi="Times New Roman" w:cs="Times New Roman"/>
          <w:sz w:val="26"/>
          <w:szCs w:val="26"/>
        </w:rPr>
        <w:t xml:space="preserve">ĐD </w:t>
      </w:r>
      <w:r w:rsidR="00AF6934" w:rsidRPr="0092344F">
        <w:rPr>
          <w:rFonts w:ascii="Times New Roman" w:hAnsi="Times New Roman" w:cs="Times New Roman"/>
          <w:sz w:val="26"/>
          <w:szCs w:val="26"/>
        </w:rPr>
        <w:t>trên toàn cầu phải cung cấp dịch vụ chăm sóc sức khỏe dựa trên bằng chứng cho bệnh nhân</w:t>
      </w:r>
      <w:r w:rsidR="00AD6C77" w:rsidRPr="0092344F">
        <w:rPr>
          <w:rFonts w:ascii="Times New Roman" w:hAnsi="Times New Roman" w:cs="Times New Roman"/>
          <w:sz w:val="26"/>
          <w:szCs w:val="26"/>
        </w:rPr>
        <w:t>.</w:t>
      </w:r>
      <w:r w:rsidR="00AF6934" w:rsidRPr="0092344F">
        <w:rPr>
          <w:rFonts w:ascii="Times New Roman" w:hAnsi="Times New Roman" w:cs="Times New Roman"/>
          <w:sz w:val="26"/>
          <w:szCs w:val="26"/>
        </w:rPr>
        <w:t xml:space="preserve"> ICN nhấn mạnh sự cần thiết phải tiếp tục nghiên cứu, bao gồm nhiều cơ hội hơn để thực hiện nghiên cứu và mở rộng đào tạo cho </w:t>
      </w:r>
      <w:r w:rsidR="005F3FF5" w:rsidRPr="0092344F">
        <w:rPr>
          <w:rFonts w:ascii="Times New Roman" w:hAnsi="Times New Roman" w:cs="Times New Roman"/>
          <w:sz w:val="26"/>
          <w:szCs w:val="26"/>
        </w:rPr>
        <w:t xml:space="preserve">ĐD </w:t>
      </w:r>
      <w:r w:rsidR="00AF6934" w:rsidRPr="0092344F">
        <w:rPr>
          <w:rFonts w:ascii="Times New Roman" w:hAnsi="Times New Roman" w:cs="Times New Roman"/>
          <w:sz w:val="26"/>
          <w:szCs w:val="26"/>
        </w:rPr>
        <w:t>và sinh viên</w:t>
      </w:r>
      <w:r w:rsidR="005F3FF5" w:rsidRPr="0092344F">
        <w:rPr>
          <w:rFonts w:ascii="Times New Roman" w:hAnsi="Times New Roman" w:cs="Times New Roman"/>
          <w:sz w:val="26"/>
          <w:szCs w:val="26"/>
        </w:rPr>
        <w:t xml:space="preserve"> (SV)</w:t>
      </w:r>
      <w:r w:rsidR="00E12BC8" w:rsidRPr="0092344F">
        <w:rPr>
          <w:rFonts w:ascii="Times New Roman" w:hAnsi="Times New Roman" w:cs="Times New Roman"/>
          <w:sz w:val="26"/>
          <w:szCs w:val="26"/>
        </w:rPr>
        <w:t>.</w:t>
      </w:r>
      <w:r w:rsidR="00D36976" w:rsidRPr="0092344F">
        <w:rPr>
          <w:rFonts w:ascii="Times New Roman" w:hAnsi="Times New Roman" w:cs="Times New Roman"/>
          <w:sz w:val="26"/>
          <w:szCs w:val="26"/>
        </w:rPr>
        <w:fldChar w:fldCharType="begin"/>
      </w:r>
      <w:r w:rsidR="003B4078" w:rsidRPr="0092344F">
        <w:rPr>
          <w:rFonts w:ascii="Times New Roman" w:hAnsi="Times New Roman" w:cs="Times New Roman"/>
          <w:sz w:val="26"/>
          <w:szCs w:val="26"/>
        </w:rPr>
        <w:instrText xml:space="preserve"> ADDIN EN.CITE &lt;EndNote&gt;&lt;Cite&gt;&lt;Author&gt;International&lt;/Author&gt;&lt;Year&gt;2021&lt;/Year&gt;&lt;RecNum&gt;25&lt;/RecNum&gt;&lt;DisplayText&gt;&lt;style face="superscript"&gt;6&lt;/style&gt;&lt;/DisplayText&gt;&lt;record&gt;&lt;rec-number&gt;25&lt;/rec-number&gt;&lt;foreign-keys&gt;&lt;key app="EN" db-id="f00xez9975zd0se9rt4veed4vwttzzrszx2w" timestamp="1700804261"&gt;25&lt;/key&gt;&lt;key app="ENWeb" db-id=""&gt;0&lt;/key&gt;&lt;/foreign-keys&gt;&lt;ref-type name="Book Section"&gt;5&lt;/ref-type&gt;&lt;contributors&gt;&lt;authors&gt;&lt;author&gt;International&lt;/author&gt;&lt;author&gt;Council of Nurses&lt;/author&gt;&lt;/authors&gt;&lt;/contributors&gt;&lt;titles&gt;&lt;title&gt;THE ICN code of ethics for nurses&lt;/title&gt;&lt;/titles&gt;&lt;dates&gt;&lt;year&gt;2021&lt;/year&gt;&lt;/dates&gt;&lt;urls&gt;&lt;/urls&gt;&lt;/record&gt;&lt;/Cite&gt;&lt;/EndNote&gt;</w:instrText>
      </w:r>
      <w:r w:rsidR="00D36976" w:rsidRPr="0092344F">
        <w:rPr>
          <w:rFonts w:ascii="Times New Roman" w:hAnsi="Times New Roman" w:cs="Times New Roman"/>
          <w:sz w:val="26"/>
          <w:szCs w:val="26"/>
        </w:rPr>
        <w:fldChar w:fldCharType="separate"/>
      </w:r>
      <w:r w:rsidR="003B4078" w:rsidRPr="0092344F">
        <w:rPr>
          <w:rFonts w:ascii="Times New Roman" w:hAnsi="Times New Roman" w:cs="Times New Roman"/>
          <w:noProof/>
          <w:sz w:val="26"/>
          <w:szCs w:val="26"/>
          <w:vertAlign w:val="superscript"/>
        </w:rPr>
        <w:t>6</w:t>
      </w:r>
      <w:r w:rsidR="00D36976" w:rsidRPr="0092344F">
        <w:rPr>
          <w:rFonts w:ascii="Times New Roman" w:hAnsi="Times New Roman" w:cs="Times New Roman"/>
          <w:sz w:val="26"/>
          <w:szCs w:val="26"/>
        </w:rPr>
        <w:fldChar w:fldCharType="end"/>
      </w:r>
      <w:r w:rsidR="00D36976" w:rsidRPr="0092344F">
        <w:rPr>
          <w:rFonts w:ascii="Times New Roman" w:hAnsi="Times New Roman" w:cs="Times New Roman"/>
          <w:sz w:val="26"/>
          <w:szCs w:val="26"/>
        </w:rPr>
        <w:t xml:space="preserve"> </w:t>
      </w:r>
      <w:r w:rsidR="003B4078" w:rsidRPr="0092344F">
        <w:rPr>
          <w:rFonts w:ascii="Times New Roman" w:hAnsi="Times New Roman" w:cs="Times New Roman"/>
          <w:sz w:val="26"/>
          <w:szCs w:val="26"/>
        </w:rPr>
        <w:t xml:space="preserve">Tuy nhiên, chỉ trong hai thập kỷ qua, việc nhấn mạnh vào bằng chứng làm cơ sở thực hành mới được đặt lên hàng đầu trong ngành </w:t>
      </w:r>
      <w:r w:rsidR="005F3FF5" w:rsidRPr="0092344F">
        <w:rPr>
          <w:rFonts w:ascii="Times New Roman" w:hAnsi="Times New Roman" w:cs="Times New Roman"/>
          <w:sz w:val="26"/>
          <w:szCs w:val="26"/>
        </w:rPr>
        <w:t>ĐD</w:t>
      </w:r>
      <w:r w:rsidR="003B4078" w:rsidRPr="0092344F">
        <w:rPr>
          <w:rFonts w:ascii="Times New Roman" w:hAnsi="Times New Roman" w:cs="Times New Roman"/>
          <w:sz w:val="26"/>
          <w:szCs w:val="26"/>
        </w:rPr>
        <w:t>.</w:t>
      </w:r>
      <w:r w:rsidR="003B4078" w:rsidRPr="0092344F">
        <w:rPr>
          <w:rFonts w:ascii="Times New Roman" w:hAnsi="Times New Roman" w:cs="Times New Roman"/>
          <w:sz w:val="26"/>
          <w:szCs w:val="26"/>
        </w:rPr>
        <w:fldChar w:fldCharType="begin"/>
      </w:r>
      <w:r w:rsidR="003B4078" w:rsidRPr="0092344F">
        <w:rPr>
          <w:rFonts w:ascii="Times New Roman" w:hAnsi="Times New Roman" w:cs="Times New Roman"/>
          <w:sz w:val="26"/>
          <w:szCs w:val="26"/>
        </w:rPr>
        <w:instrText xml:space="preserve"> ADDIN EN.CITE &lt;EndNote&gt;&lt;Cite&gt;&lt;Author&gt;Melnyk BM&lt;/Author&gt;&lt;Year&gt;2011&lt;/Year&gt;&lt;RecNum&gt;37&lt;/RecNum&gt;&lt;DisplayText&gt;&lt;style face="superscript"&gt;7-9&lt;/style&gt;&lt;/DisplayText&gt;&lt;record&gt;&lt;rec-number&gt;37&lt;/rec-number&gt;&lt;foreign-keys&gt;&lt;key app="EN" db-id="f00xez9975zd0se9rt4veed4vwttzzrszx2w" timestamp="1700886578"&gt;37&lt;/key&gt;&lt;/foreign-keys&gt;&lt;ref-type name="Book"&gt;6&lt;/ref-type&gt;&lt;contributors&gt;&lt;authors&gt;&lt;author&gt;Melnyk BM, &lt;/author&gt;&lt;author&gt;Fineout-Overholt E&lt;/author&gt;&lt;/authors&gt;&lt;/contributors&gt;&lt;titles&gt;&lt;title&gt;Evidence-based practice in nursing and healthcare&lt;/title&gt;&lt;/titles&gt;&lt;edition&gt;2nd&lt;/edition&gt;&lt;dates&gt;&lt;year&gt;2011&lt;/year&gt;&lt;/dates&gt;&lt;pub-location&gt;Philadelphia&lt;/pub-location&gt;&lt;publisher&gt;Lippincott Williams &amp;amp; Wilkins&lt;/publisher&gt;&lt;urls&gt;&lt;/urls&gt;&lt;/record&gt;&lt;/Cite&gt;&lt;Cite&gt;&lt;Author&gt;J&lt;/Author&gt;&lt;Year&gt;2012&lt;/Year&gt;&lt;RecNum&gt;38&lt;/RecNum&gt;&lt;record&gt;&lt;rec-number&gt;38&lt;/rec-number&gt;&lt;foreign-keys&gt;&lt;key app="EN" db-id="f00xez9975zd0se9rt4veed4vwttzzrszx2w" timestamp="1700891883"&gt;38&lt;/key&gt;&lt;/foreign-keys&gt;&lt;ref-type name="Book"&gt;6&lt;/ref-type&gt;&lt;contributors&gt;&lt;authors&gt;&lt;author&gt; Houser J&lt;/author&gt;&lt;/authors&gt;&lt;/contributors&gt;&lt;titles&gt;&lt;title&gt;Nursing Research: Reading, ssing, and reating evidence.&lt;/title&gt;&lt;/titles&gt;&lt;edition&gt;2nd &lt;/edition&gt;&lt;dates&gt;&lt;year&gt;2012&lt;/year&gt;&lt;/dates&gt;&lt;pub-location&gt;Massachusetts: Jones &amp;amp; Bartlett Learning&lt;/pub-location&gt;&lt;urls&gt;&lt;/urls&gt;&lt;language&gt;English&lt;/language&gt;&lt;/record&gt;&lt;/Cite&gt;&lt;Cite&gt;&lt;Author&gt;Polit DF&lt;/Author&gt;&lt;Year&gt;2012&lt;/Year&gt;&lt;RecNum&gt;39&lt;/RecNum&gt;&lt;record&gt;&lt;rec-number&gt;39&lt;/rec-number&gt;&lt;foreign-keys&gt;&lt;key app="EN" db-id="f00xez9975zd0se9rt4veed4vwttzzrszx2w" timestamp="1700892067"&gt;39&lt;/key&gt;&lt;/foreign-keys&gt;&lt;ref-type name="Book"&gt;6&lt;/ref-type&gt;&lt;contributors&gt;&lt;authors&gt;&lt;author&gt;Polit DF, &lt;/author&gt;&lt;author&gt;Beck CT&lt;/author&gt;&lt;/authors&gt;&lt;/contributors&gt;&lt;titles&gt;&lt;title&gt;Nursing research: generating and assessing evidence for nursing practice&lt;/title&gt;&lt;/titles&gt;&lt;edition&gt;9th&lt;/edition&gt;&lt;dates&gt;&lt;year&gt;2012&lt;/year&gt;&lt;/dates&gt;&lt;pub-location&gt;Philadelphia&lt;/pub-location&gt;&lt;publisher&gt;Lippincott Williams &amp;amp; Wilkins&lt;/publisher&gt;&lt;urls&gt;&lt;/urls&gt;&lt;/record&gt;&lt;/Cite&gt;&lt;/EndNote&gt;</w:instrText>
      </w:r>
      <w:r w:rsidR="003B4078" w:rsidRPr="0092344F">
        <w:rPr>
          <w:rFonts w:ascii="Times New Roman" w:hAnsi="Times New Roman" w:cs="Times New Roman"/>
          <w:sz w:val="26"/>
          <w:szCs w:val="26"/>
        </w:rPr>
        <w:fldChar w:fldCharType="separate"/>
      </w:r>
      <w:r w:rsidR="003B4078" w:rsidRPr="0092344F">
        <w:rPr>
          <w:rFonts w:ascii="Times New Roman" w:hAnsi="Times New Roman" w:cs="Times New Roman"/>
          <w:noProof/>
          <w:sz w:val="26"/>
          <w:szCs w:val="26"/>
          <w:vertAlign w:val="superscript"/>
        </w:rPr>
        <w:t>7-9</w:t>
      </w:r>
      <w:r w:rsidR="003B4078" w:rsidRPr="0092344F">
        <w:rPr>
          <w:rFonts w:ascii="Times New Roman" w:hAnsi="Times New Roman" w:cs="Times New Roman"/>
          <w:sz w:val="26"/>
          <w:szCs w:val="26"/>
        </w:rPr>
        <w:fldChar w:fldCharType="end"/>
      </w:r>
      <w:r w:rsidR="003B4078" w:rsidRPr="0092344F">
        <w:rPr>
          <w:rFonts w:ascii="Times New Roman" w:hAnsi="Times New Roman" w:cs="Times New Roman"/>
          <w:sz w:val="26"/>
          <w:szCs w:val="26"/>
        </w:rPr>
        <w:t xml:space="preserve"> </w:t>
      </w:r>
      <w:r w:rsidR="00E20F09" w:rsidRPr="0092344F">
        <w:rPr>
          <w:rFonts w:ascii="Times New Roman" w:hAnsi="Times New Roman" w:cs="Times New Roman"/>
          <w:sz w:val="26"/>
          <w:szCs w:val="26"/>
        </w:rPr>
        <w:t xml:space="preserve">Vì vậy, </w:t>
      </w:r>
      <w:r w:rsidR="004C04E3" w:rsidRPr="0092344F">
        <w:rPr>
          <w:rFonts w:ascii="Times New Roman" w:hAnsi="Times New Roman" w:cs="Times New Roman"/>
          <w:sz w:val="26"/>
          <w:szCs w:val="26"/>
        </w:rPr>
        <w:t xml:space="preserve">NCKH được coi là một trong những hoạt động cơ bản trong chiến lược phát triển ngành ĐD giai đoạn 2016- 2020 của Tổ chức Y tế thế giới (WHO). </w:t>
      </w:r>
      <w:r w:rsidR="001F46ED" w:rsidRPr="0092344F">
        <w:rPr>
          <w:rFonts w:ascii="Times New Roman" w:hAnsi="Times New Roman" w:cs="Times New Roman"/>
          <w:sz w:val="26"/>
          <w:szCs w:val="26"/>
        </w:rPr>
        <w:t xml:space="preserve"> </w:t>
      </w:r>
    </w:p>
    <w:bookmarkEnd w:id="6"/>
    <w:p w14:paraId="21E637C4" w14:textId="77777777" w:rsidR="007D77D7" w:rsidRPr="0092344F" w:rsidRDefault="00C30C54" w:rsidP="00E039A1">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 xml:space="preserve">Ở </w:t>
      </w:r>
      <w:r w:rsidR="00DD23E9" w:rsidRPr="0092344F">
        <w:rPr>
          <w:rFonts w:ascii="Times New Roman" w:hAnsi="Times New Roman" w:cs="Times New Roman"/>
          <w:sz w:val="26"/>
          <w:szCs w:val="26"/>
        </w:rPr>
        <w:t xml:space="preserve">các nước Đông Nam Á từ năm 2001 đến 2015, </w:t>
      </w:r>
      <w:r w:rsidR="00FE5985" w:rsidRPr="0092344F">
        <w:rPr>
          <w:rFonts w:ascii="Times New Roman" w:hAnsi="Times New Roman" w:cs="Times New Roman"/>
          <w:sz w:val="26"/>
          <w:szCs w:val="26"/>
        </w:rPr>
        <w:t>Trong thời gian 15 năm qua (2001-2015), các nhà khoa học Việt Nam đã công bố được 18.076 bài báo khoa học trên các tập san trong danh mục ISI, số bài báo khoa học của Việt Nam đã vượt qua Indonesia và Philippines</w:t>
      </w:r>
      <w:r w:rsidR="00DD23E9" w:rsidRPr="0092344F">
        <w:rPr>
          <w:rFonts w:ascii="Times New Roman" w:hAnsi="Times New Roman" w:cs="Times New Roman"/>
          <w:sz w:val="26"/>
          <w:szCs w:val="26"/>
        </w:rPr>
        <w:t>, nhưng chỉ đạt khoảng 28% so với Thái Lan, 25% so với Malaysia, và 15% so với Singapore</w:t>
      </w:r>
      <w:r w:rsidR="000E13E4" w:rsidRPr="0092344F">
        <w:rPr>
          <w:rFonts w:ascii="Times New Roman" w:hAnsi="Times New Roman" w:cs="Times New Roman"/>
          <w:sz w:val="26"/>
          <w:szCs w:val="26"/>
        </w:rPr>
        <w:t>.</w:t>
      </w:r>
      <w:r w:rsidR="000E13E4" w:rsidRPr="0092344F">
        <w:rPr>
          <w:rFonts w:ascii="Times New Roman" w:hAnsi="Times New Roman" w:cs="Times New Roman"/>
          <w:sz w:val="26"/>
          <w:szCs w:val="26"/>
        </w:rPr>
        <w:fldChar w:fldCharType="begin"/>
      </w:r>
      <w:r w:rsidR="00C25F4F" w:rsidRPr="0092344F">
        <w:rPr>
          <w:rFonts w:ascii="Times New Roman" w:hAnsi="Times New Roman" w:cs="Times New Roman"/>
          <w:sz w:val="26"/>
          <w:szCs w:val="26"/>
        </w:rPr>
        <w:instrText xml:space="preserve"> ADDIN EN.CITE &lt;EndNote&gt;&lt;Cite&gt;&lt;Author&gt;Nguyễn Văn Tuấn&lt;/Author&gt;&lt;Year&gt;2016&lt;/Year&gt;&lt;RecNum&gt;64&lt;/RecNum&gt;&lt;DisplayText&gt;&lt;style face="superscript"&gt;10&lt;/style&gt;&lt;/DisplayText&gt;&lt;record&gt;&lt;rec-number&gt;64&lt;/rec-number&gt;&lt;foreign-keys&gt;&lt;key app="EN" db-id="f00xez9975zd0se9rt4veed4vwttzzrszx2w" timestamp="1701687001"&gt;64&lt;/key&gt;&lt;key app="ENWeb" db-id=""&gt;0&lt;/key&gt;&lt;/foreign-keys&gt;&lt;ref-type name="Journal Article"&gt;17&lt;/ref-type&gt;&lt;contributors&gt;&lt;authors&gt;&lt;author&gt;&lt;style face="normal" font="default" size="100%"&gt;Nguy&lt;/style&gt;&lt;style face="normal" font="default" charset="163" size="100%"&gt;ễn V&lt;/style&gt;&lt;style face="normal" font="default" charset="238" size="100%"&gt;ăn Tu&lt;/style&gt;&lt;style face="normal" font="default" charset="163" size="100%"&gt;ấn, &lt;/style&gt;&lt;/author&gt;&lt;/authors&gt;&lt;/contributors&gt;&lt;titles&gt;&lt;title&gt;&lt;style face="normal" font="default" charset="163" size="100%"&gt;N&lt;/style&gt;&lt;style face="normal" font="default" charset="238" size="100%"&gt;ăng su&lt;/style&gt;&lt;style face="normal" font="default" charset="163" size="100%"&gt;ất khoa học Việt Nam qua c&lt;/style&gt;&lt;style face="normal" font="default" size="100%"&gt;ông b&lt;/style&gt;&lt;style face="normal" font="default" charset="163" size="100%"&gt;ố quốc tế 2001-2015&lt;/style&gt;&lt;/title&gt;&lt;secondary-title&gt;&lt;style face="normal" font="default" charset="163" size="100%"&gt;Viện nghi&lt;/style&gt;&lt;style face="normal" font="default" size="100%"&gt;ên c&lt;/style&gt;&lt;style face="normal" font="default" charset="163" size="100%"&gt;ứu y khoa Garvan &lt;/style&gt;&lt;style face="normal" font="default" size="100%"&gt;Úc&lt;/style&gt;&lt;/secondary-title&gt;&lt;/titles&gt;&lt;periodical&gt;&lt;full-title&gt;Viện nghiên cứu y khoa Garvan Úc&lt;/full-title&gt;&lt;/periodical&gt;&lt;pages&gt;49-54&lt;/pages&gt;&lt;volume&gt;10&lt;/volume&gt;&lt;dates&gt;&lt;year&gt;2016&lt;/year&gt;&lt;/dates&gt;&lt;urls&gt;&lt;/urls&gt;&lt;/record&gt;&lt;/Cite&gt;&lt;/EndNote&gt;</w:instrText>
      </w:r>
      <w:r w:rsidR="000E13E4" w:rsidRPr="0092344F">
        <w:rPr>
          <w:rFonts w:ascii="Times New Roman" w:hAnsi="Times New Roman" w:cs="Times New Roman"/>
          <w:sz w:val="26"/>
          <w:szCs w:val="26"/>
        </w:rPr>
        <w:fldChar w:fldCharType="separate"/>
      </w:r>
      <w:r w:rsidR="00C25F4F" w:rsidRPr="0092344F">
        <w:rPr>
          <w:rFonts w:ascii="Times New Roman" w:hAnsi="Times New Roman" w:cs="Times New Roman"/>
          <w:noProof/>
          <w:sz w:val="26"/>
          <w:szCs w:val="26"/>
          <w:vertAlign w:val="superscript"/>
        </w:rPr>
        <w:t>10</w:t>
      </w:r>
      <w:r w:rsidR="000E13E4" w:rsidRPr="0092344F">
        <w:rPr>
          <w:rFonts w:ascii="Times New Roman" w:hAnsi="Times New Roman" w:cs="Times New Roman"/>
          <w:sz w:val="26"/>
          <w:szCs w:val="26"/>
        </w:rPr>
        <w:fldChar w:fldCharType="end"/>
      </w:r>
      <w:r w:rsidR="00DB6FCA" w:rsidRPr="0092344F">
        <w:rPr>
          <w:rFonts w:ascii="Times New Roman" w:hAnsi="Times New Roman" w:cs="Times New Roman"/>
          <w:b/>
          <w:bCs/>
          <w:sz w:val="26"/>
          <w:szCs w:val="26"/>
        </w:rPr>
        <w:t xml:space="preserve"> </w:t>
      </w:r>
      <w:r w:rsidR="00DD23E9" w:rsidRPr="0092344F">
        <w:rPr>
          <w:rFonts w:ascii="Times New Roman" w:hAnsi="Times New Roman" w:cs="Times New Roman"/>
          <w:sz w:val="26"/>
          <w:szCs w:val="26"/>
        </w:rPr>
        <w:t>Tuy vậy, tỷ lệ bài báo cáo thuần Việt chiếm 23%, tức tới hơn hơn 3/4 công bố quốc tế của Việt Nam có sự hợp tác với các trường/viện quốc tế và tỷ lệ này thậm chí còn cao hơn Thái Lan và Malaysia (56%)</w:t>
      </w:r>
      <w:r w:rsidR="00FE5985" w:rsidRPr="0092344F">
        <w:rPr>
          <w:rFonts w:ascii="Times New Roman" w:hAnsi="Times New Roman" w:cs="Times New Roman"/>
          <w:sz w:val="26"/>
          <w:szCs w:val="26"/>
        </w:rPr>
        <w:t>.</w:t>
      </w:r>
      <w:r w:rsidR="00DB2910" w:rsidRPr="0092344F">
        <w:rPr>
          <w:rFonts w:ascii="Times New Roman" w:hAnsi="Times New Roman" w:cs="Times New Roman"/>
          <w:sz w:val="26"/>
          <w:szCs w:val="26"/>
        </w:rPr>
        <w:fldChar w:fldCharType="begin"/>
      </w:r>
      <w:r w:rsidR="00DB2910" w:rsidRPr="0092344F">
        <w:rPr>
          <w:rFonts w:ascii="Times New Roman" w:hAnsi="Times New Roman" w:cs="Times New Roman"/>
          <w:sz w:val="26"/>
          <w:szCs w:val="26"/>
        </w:rPr>
        <w:instrText xml:space="preserve"> ADDIN EN.CITE &lt;EndNote&gt;&lt;Cite&gt;&lt;Author&gt;Nguyễn Văn Tuấn&lt;/Author&gt;&lt;Year&gt;2016&lt;/Year&gt;&lt;RecNum&gt;64&lt;/RecNum&gt;&lt;DisplayText&gt;&lt;style face="superscript"&gt;10&lt;/style&gt;&lt;/DisplayText&gt;&lt;record&gt;&lt;rec-number&gt;64&lt;/rec-number&gt;&lt;foreign-keys&gt;&lt;key app="EN" db-id="f00xez9975zd0se9rt4veed4vwttzzrszx2w" timestamp="1701687001"&gt;64&lt;/key&gt;&lt;key app="ENWeb" db-id=""&gt;0&lt;/key&gt;&lt;/foreign-keys&gt;&lt;ref-type name="Journal Article"&gt;17&lt;/ref-type&gt;&lt;contributors&gt;&lt;authors&gt;&lt;author&gt;&lt;style face="normal" font="default" size="100%"&gt;Nguy&lt;/style&gt;&lt;style face="normal" font="default" charset="163" size="100%"&gt;ễn V&lt;/style&gt;&lt;style face="normal" font="default" charset="238" size="100%"&gt;ăn Tu&lt;/style&gt;&lt;style face="normal" font="default" charset="163" size="100%"&gt;ấn, &lt;/style&gt;&lt;/author&gt;&lt;/authors&gt;&lt;/contributors&gt;&lt;titles&gt;&lt;title&gt;&lt;style face="normal" font="default" charset="163" size="100%"&gt;N&lt;/style&gt;&lt;style face="normal" font="default" charset="238" size="100%"&gt;ăng su&lt;/style&gt;&lt;style face="normal" font="default" charset="163" size="100%"&gt;ất khoa học Việt Nam qua c&lt;/style&gt;&lt;style face="normal" font="default" size="100%"&gt;ông b&lt;/style&gt;&lt;style face="normal" font="default" charset="163" size="100%"&gt;ố quốc tế 2001-2015&lt;/style&gt;&lt;/title&gt;&lt;secondary-title&gt;&lt;style face="normal" font="default" charset="163" size="100%"&gt;Viện nghi&lt;/style&gt;&lt;style face="normal" font="default" size="100%"&gt;ên c&lt;/style&gt;&lt;style face="normal" font="default" charset="163" size="100%"&gt;ứu y khoa Garvan &lt;/style&gt;&lt;style face="normal" font="default" size="100%"&gt;Úc&lt;/style&gt;&lt;/secondary-title&gt;&lt;/titles&gt;&lt;periodical&gt;&lt;full-title&gt;Viện nghiên cứu y khoa Garvan Úc&lt;/full-title&gt;&lt;/periodical&gt;&lt;pages&gt;49-54&lt;/pages&gt;&lt;volume&gt;10&lt;/volume&gt;&lt;dates&gt;&lt;year&gt;2016&lt;/year&gt;&lt;/dates&gt;&lt;urls&gt;&lt;/urls&gt;&lt;/record&gt;&lt;/Cite&gt;&lt;/EndNote&gt;</w:instrText>
      </w:r>
      <w:r w:rsidR="00DB2910" w:rsidRPr="0092344F">
        <w:rPr>
          <w:rFonts w:ascii="Times New Roman" w:hAnsi="Times New Roman" w:cs="Times New Roman"/>
          <w:sz w:val="26"/>
          <w:szCs w:val="26"/>
        </w:rPr>
        <w:fldChar w:fldCharType="separate"/>
      </w:r>
      <w:r w:rsidR="00DB2910" w:rsidRPr="0092344F">
        <w:rPr>
          <w:rFonts w:ascii="Times New Roman" w:hAnsi="Times New Roman" w:cs="Times New Roman"/>
          <w:noProof/>
          <w:sz w:val="26"/>
          <w:szCs w:val="26"/>
          <w:vertAlign w:val="superscript"/>
        </w:rPr>
        <w:t>10</w:t>
      </w:r>
      <w:r w:rsidR="00DB2910" w:rsidRPr="0092344F">
        <w:rPr>
          <w:rFonts w:ascii="Times New Roman" w:hAnsi="Times New Roman" w:cs="Times New Roman"/>
          <w:sz w:val="26"/>
          <w:szCs w:val="26"/>
        </w:rPr>
        <w:fldChar w:fldCharType="end"/>
      </w:r>
      <w:r w:rsidR="00FE5985" w:rsidRPr="0092344F">
        <w:rPr>
          <w:rFonts w:ascii="Times New Roman" w:hAnsi="Times New Roman" w:cs="Times New Roman"/>
          <w:sz w:val="26"/>
          <w:szCs w:val="26"/>
        </w:rPr>
        <w:t xml:space="preserve"> </w:t>
      </w:r>
    </w:p>
    <w:p w14:paraId="44E92220" w14:textId="77777777" w:rsidR="005F3444" w:rsidRPr="0092344F" w:rsidRDefault="005F3444" w:rsidP="000B28E5">
      <w:pPr>
        <w:spacing w:line="360" w:lineRule="auto"/>
        <w:jc w:val="both"/>
        <w:rPr>
          <w:rFonts w:ascii="Times New Roman" w:hAnsi="Times New Roman" w:cs="Times New Roman"/>
          <w:sz w:val="26"/>
          <w:szCs w:val="26"/>
        </w:rPr>
      </w:pPr>
    </w:p>
    <w:p w14:paraId="262A7B5B" w14:textId="77777777" w:rsidR="007D77D7" w:rsidRPr="0092344F" w:rsidRDefault="007D77D7" w:rsidP="000B28E5">
      <w:pPr>
        <w:keepNext/>
        <w:spacing w:line="360" w:lineRule="auto"/>
        <w:jc w:val="both"/>
        <w:rPr>
          <w:rFonts w:ascii="Times New Roman" w:hAnsi="Times New Roman" w:cs="Times New Roman"/>
          <w:sz w:val="26"/>
          <w:szCs w:val="26"/>
        </w:rPr>
      </w:pPr>
      <w:r w:rsidRPr="0092344F">
        <w:rPr>
          <w:rFonts w:ascii="Times New Roman" w:hAnsi="Times New Roman" w:cs="Times New Roman"/>
          <w:noProof/>
          <w:sz w:val="26"/>
          <w:szCs w:val="26"/>
        </w:rPr>
        <w:lastRenderedPageBreak/>
        <w:drawing>
          <wp:inline distT="0" distB="0" distL="0" distR="0" wp14:anchorId="72646FD2" wp14:editId="1222BDB5">
            <wp:extent cx="5505450" cy="3800475"/>
            <wp:effectExtent l="0" t="0" r="0" b="9525"/>
            <wp:docPr id="1065153507" name="Hình ảnh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5153507" name=""/>
                    <pic:cNvPicPr/>
                  </pic:nvPicPr>
                  <pic:blipFill>
                    <a:blip r:embed="rId10"/>
                    <a:stretch>
                      <a:fillRect/>
                    </a:stretch>
                  </pic:blipFill>
                  <pic:spPr>
                    <a:xfrm>
                      <a:off x="0" y="0"/>
                      <a:ext cx="5505450" cy="3800475"/>
                    </a:xfrm>
                    <a:prstGeom prst="rect">
                      <a:avLst/>
                    </a:prstGeom>
                  </pic:spPr>
                </pic:pic>
              </a:graphicData>
            </a:graphic>
          </wp:inline>
        </w:drawing>
      </w:r>
    </w:p>
    <w:p w14:paraId="0D26E666" w14:textId="49559826" w:rsidR="00254C2C" w:rsidRPr="00254C2C" w:rsidRDefault="00254C2C" w:rsidP="00254C2C">
      <w:pPr>
        <w:pStyle w:val="Chuthich"/>
        <w:rPr>
          <w:rFonts w:ascii="Times New Roman" w:hAnsi="Times New Roman" w:cs="Times New Roman"/>
          <w:color w:val="auto"/>
          <w:sz w:val="26"/>
          <w:szCs w:val="26"/>
        </w:rPr>
      </w:pPr>
      <w:bookmarkStart w:id="7" w:name="_Toc154484067"/>
      <w:r w:rsidRPr="00254C2C">
        <w:rPr>
          <w:rFonts w:ascii="Times New Roman" w:hAnsi="Times New Roman" w:cs="Times New Roman"/>
          <w:color w:val="auto"/>
          <w:sz w:val="26"/>
          <w:szCs w:val="26"/>
        </w:rPr>
        <w:t xml:space="preserve">Biểu đồ </w:t>
      </w:r>
      <w:r w:rsidR="00A003E6">
        <w:rPr>
          <w:rFonts w:ascii="Times New Roman" w:hAnsi="Times New Roman" w:cs="Times New Roman"/>
          <w:color w:val="auto"/>
          <w:sz w:val="26"/>
          <w:szCs w:val="26"/>
        </w:rPr>
        <w:t>1</w:t>
      </w:r>
      <w:r w:rsidR="00BF6331">
        <w:rPr>
          <w:rFonts w:ascii="Times New Roman" w:hAnsi="Times New Roman" w:cs="Times New Roman"/>
          <w:color w:val="auto"/>
          <w:sz w:val="26"/>
          <w:szCs w:val="26"/>
        </w:rPr>
        <w:t>.</w:t>
      </w:r>
      <w:r w:rsidR="00A003E6">
        <w:rPr>
          <w:rFonts w:ascii="Times New Roman" w:hAnsi="Times New Roman" w:cs="Times New Roman"/>
          <w:color w:val="auto"/>
          <w:sz w:val="26"/>
          <w:szCs w:val="26"/>
        </w:rPr>
        <w:fldChar w:fldCharType="begin"/>
      </w:r>
      <w:r w:rsidR="00A003E6">
        <w:rPr>
          <w:rFonts w:ascii="Times New Roman" w:hAnsi="Times New Roman" w:cs="Times New Roman"/>
          <w:color w:val="auto"/>
          <w:sz w:val="26"/>
          <w:szCs w:val="26"/>
        </w:rPr>
        <w:instrText xml:space="preserve"> SEQ Biểu_đồ \* ARABIC \s 1 </w:instrText>
      </w:r>
      <w:r w:rsidR="00A003E6">
        <w:rPr>
          <w:rFonts w:ascii="Times New Roman" w:hAnsi="Times New Roman" w:cs="Times New Roman"/>
          <w:color w:val="auto"/>
          <w:sz w:val="26"/>
          <w:szCs w:val="26"/>
        </w:rPr>
        <w:fldChar w:fldCharType="separate"/>
      </w:r>
      <w:r w:rsidR="006D3028">
        <w:rPr>
          <w:rFonts w:ascii="Times New Roman" w:hAnsi="Times New Roman" w:cs="Times New Roman"/>
          <w:noProof/>
          <w:color w:val="auto"/>
          <w:sz w:val="26"/>
          <w:szCs w:val="26"/>
        </w:rPr>
        <w:t>1</w:t>
      </w:r>
      <w:r w:rsidR="00A003E6">
        <w:rPr>
          <w:rFonts w:ascii="Times New Roman" w:hAnsi="Times New Roman" w:cs="Times New Roman"/>
          <w:color w:val="auto"/>
          <w:sz w:val="26"/>
          <w:szCs w:val="26"/>
        </w:rPr>
        <w:fldChar w:fldCharType="end"/>
      </w:r>
      <w:r w:rsidRPr="00254C2C">
        <w:rPr>
          <w:rFonts w:ascii="Times New Roman" w:hAnsi="Times New Roman" w:cs="Times New Roman"/>
          <w:color w:val="auto"/>
          <w:sz w:val="26"/>
          <w:szCs w:val="26"/>
        </w:rPr>
        <w:t>: số bài báo khoa học công bố trên những tập san thuộc danh mục ISI trong thời gian 2001-2015 của một số nước Đông Nam Á.</w:t>
      </w:r>
      <w:r w:rsidR="00426D25">
        <w:rPr>
          <w:rFonts w:ascii="Times New Roman" w:hAnsi="Times New Roman" w:cs="Times New Roman"/>
          <w:color w:val="auto"/>
          <w:sz w:val="26"/>
          <w:szCs w:val="26"/>
        </w:rPr>
        <w:fldChar w:fldCharType="begin"/>
      </w:r>
      <w:r w:rsidR="00426D25">
        <w:rPr>
          <w:rFonts w:ascii="Times New Roman" w:hAnsi="Times New Roman" w:cs="Times New Roman"/>
          <w:color w:val="auto"/>
          <w:sz w:val="26"/>
          <w:szCs w:val="26"/>
        </w:rPr>
        <w:instrText xml:space="preserve"> ADDIN EN.CITE &lt;EndNote&gt;&lt;Cite&gt;&lt;Author&gt;Nguyễn Văn Tuấn&lt;/Author&gt;&lt;Year&gt;2016&lt;/Year&gt;&lt;RecNum&gt;64&lt;/RecNum&gt;&lt;DisplayText&gt;&lt;style face="superscript"&gt;10&lt;/style&gt;&lt;/DisplayText&gt;&lt;record&gt;&lt;rec-number&gt;64&lt;/rec-number&gt;&lt;foreign-keys&gt;&lt;key app="EN" db-id="f00xez9975zd0se9rt4veed4vwttzzrszx2w" timestamp="1701687001"&gt;64&lt;/key&gt;&lt;key app="ENWeb" db-id=""&gt;0&lt;/key&gt;&lt;/foreign-keys&gt;&lt;ref-type name="Journal Article"&gt;17&lt;/ref-type&gt;&lt;contributors&gt;&lt;authors&gt;&lt;author&gt;&lt;style face="normal" font="default" size="100%"&gt;Nguy&lt;/style&gt;&lt;style face="normal" font="default" charset="163" size="100%"&gt;ễn V&lt;/style&gt;&lt;style face="normal" font="default" charset="238" size="100%"&gt;ăn Tu&lt;/style&gt;&lt;style face="normal" font="default" charset="163" size="100%"&gt;ấn, &lt;/style&gt;&lt;/author&gt;&lt;/authors&gt;&lt;/contributors&gt;&lt;titles&gt;&lt;title&gt;&lt;style face="normal" font="default" charset="163" size="100%"&gt;N&lt;/style&gt;&lt;style face="normal" font="default" charset="238" size="100%"&gt;ăng su&lt;/style&gt;&lt;style face="normal" font="default" charset="163" size="100%"&gt;ất khoa học Việt Nam qua c&lt;/style&gt;&lt;style face="normal" font="default" size="100%"&gt;ông b&lt;/style&gt;&lt;style face="normal" font="default" charset="163" size="100%"&gt;ố quốc tế 2001-2015&lt;/style&gt;&lt;/title&gt;&lt;secondary-title&gt;&lt;style face="normal" font="default" charset="163" size="100%"&gt;Viện nghi&lt;/style&gt;&lt;style face="normal" font="default" size="100%"&gt;ên c&lt;/style&gt;&lt;style face="normal" font="default" charset="163" size="100%"&gt;ứu y khoa Garvan &lt;/style&gt;&lt;style face="normal" font="default" size="100%"&gt;Úc&lt;/style&gt;&lt;/secondary-title&gt;&lt;/titles&gt;&lt;periodical&gt;&lt;full-title&gt;Viện nghiên cứu y khoa Garvan Úc&lt;/full-title&gt;&lt;/periodical&gt;&lt;pages&gt;49-54&lt;/pages&gt;&lt;volume&gt;10&lt;/volume&gt;&lt;dates&gt;&lt;year&gt;2016&lt;/year&gt;&lt;/dates&gt;&lt;urls&gt;&lt;/urls&gt;&lt;/record&gt;&lt;/Cite&gt;&lt;/EndNote&gt;</w:instrText>
      </w:r>
      <w:r w:rsidR="00426D25">
        <w:rPr>
          <w:rFonts w:ascii="Times New Roman" w:hAnsi="Times New Roman" w:cs="Times New Roman"/>
          <w:color w:val="auto"/>
          <w:sz w:val="26"/>
          <w:szCs w:val="26"/>
        </w:rPr>
        <w:fldChar w:fldCharType="separate"/>
      </w:r>
      <w:r w:rsidR="00426D25" w:rsidRPr="00426D25">
        <w:rPr>
          <w:rFonts w:ascii="Times New Roman" w:hAnsi="Times New Roman" w:cs="Times New Roman"/>
          <w:noProof/>
          <w:color w:val="auto"/>
          <w:sz w:val="26"/>
          <w:szCs w:val="26"/>
          <w:vertAlign w:val="superscript"/>
        </w:rPr>
        <w:t>10</w:t>
      </w:r>
      <w:bookmarkEnd w:id="7"/>
      <w:r w:rsidR="00426D25">
        <w:rPr>
          <w:rFonts w:ascii="Times New Roman" w:hAnsi="Times New Roman" w:cs="Times New Roman"/>
          <w:color w:val="auto"/>
          <w:sz w:val="26"/>
          <w:szCs w:val="26"/>
        </w:rPr>
        <w:fldChar w:fldCharType="end"/>
      </w:r>
    </w:p>
    <w:p w14:paraId="60AED25B" w14:textId="6E2499A3" w:rsidR="005F3FF5" w:rsidRPr="0092344F" w:rsidRDefault="00FE5985" w:rsidP="00E039A1">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Đứng đầu danh sách là các lĩnh vực liên quan đến y học, chiếm 36,3% tổng số công bố quốc tế</w:t>
      </w:r>
      <w:r w:rsidR="000E13E4" w:rsidRPr="0092344F">
        <w:rPr>
          <w:rFonts w:ascii="Times New Roman" w:hAnsi="Times New Roman" w:cs="Times New Roman"/>
          <w:sz w:val="26"/>
          <w:szCs w:val="26"/>
        </w:rPr>
        <w:t>. y tế công cộng, y học lâm sàng là những lĩnh vực có tỉ lệ hợp tác cao nhất.</w:t>
      </w:r>
      <w:r w:rsidR="0002681F" w:rsidRPr="0092344F">
        <w:rPr>
          <w:rFonts w:ascii="Times New Roman" w:hAnsi="Times New Roman" w:cs="Times New Roman"/>
          <w:sz w:val="26"/>
          <w:szCs w:val="26"/>
        </w:rPr>
        <w:fldChar w:fldCharType="begin"/>
      </w:r>
      <w:r w:rsidR="00C25F4F" w:rsidRPr="0092344F">
        <w:rPr>
          <w:rFonts w:ascii="Times New Roman" w:hAnsi="Times New Roman" w:cs="Times New Roman"/>
          <w:sz w:val="26"/>
          <w:szCs w:val="26"/>
        </w:rPr>
        <w:instrText xml:space="preserve"> ADDIN EN.CITE &lt;EndNote&gt;&lt;Cite&gt;&lt;Author&gt;Nguyễn Văn Tuấn&lt;/Author&gt;&lt;Year&gt;2016&lt;/Year&gt;&lt;RecNum&gt;64&lt;/RecNum&gt;&lt;DisplayText&gt;&lt;style face="superscript"&gt;10&lt;/style&gt;&lt;/DisplayText&gt;&lt;record&gt;&lt;rec-number&gt;64&lt;/rec-number&gt;&lt;foreign-keys&gt;&lt;key app="EN" db-id="f00xez9975zd0se9rt4veed4vwttzzrszx2w" timestamp="1701687001"&gt;64&lt;/key&gt;&lt;key app="ENWeb" db-id=""&gt;0&lt;/key&gt;&lt;/foreign-keys&gt;&lt;ref-type name="Journal Article"&gt;17&lt;/ref-type&gt;&lt;contributors&gt;&lt;authors&gt;&lt;author&gt;&lt;style face="normal" font="default" size="100%"&gt;Nguy&lt;/style&gt;&lt;style face="normal" font="default" charset="163" size="100%"&gt;ễn V&lt;/style&gt;&lt;style face="normal" font="default" charset="238" size="100%"&gt;ăn Tu&lt;/style&gt;&lt;style face="normal" font="default" charset="163" size="100%"&gt;ấn, &lt;/style&gt;&lt;/author&gt;&lt;/authors&gt;&lt;/contributors&gt;&lt;titles&gt;&lt;title&gt;&lt;style face="normal" font="default" charset="163" size="100%"&gt;N&lt;/style&gt;&lt;style face="normal" font="default" charset="238" size="100%"&gt;ăng su&lt;/style&gt;&lt;style face="normal" font="default" charset="163" size="100%"&gt;ất khoa học Việt Nam qua c&lt;/style&gt;&lt;style face="normal" font="default" size="100%"&gt;ông b&lt;/style&gt;&lt;style face="normal" font="default" charset="163" size="100%"&gt;ố quốc tế 2001-2015&lt;/style&gt;&lt;/title&gt;&lt;secondary-title&gt;&lt;style face="normal" font="default" charset="163" size="100%"&gt;Viện nghi&lt;/style&gt;&lt;style face="normal" font="default" size="100%"&gt;ên c&lt;/style&gt;&lt;style face="normal" font="default" charset="163" size="100%"&gt;ứu y khoa Garvan &lt;/style&gt;&lt;style face="normal" font="default" size="100%"&gt;Úc&lt;/style&gt;&lt;/secondary-title&gt;&lt;/titles&gt;&lt;periodical&gt;&lt;full-title&gt;Viện nghiên cứu y khoa Garvan Úc&lt;/full-title&gt;&lt;/periodical&gt;&lt;pages&gt;49-54&lt;/pages&gt;&lt;volume&gt;10&lt;/volume&gt;&lt;dates&gt;&lt;year&gt;2016&lt;/year&gt;&lt;/dates&gt;&lt;urls&gt;&lt;/urls&gt;&lt;/record&gt;&lt;/Cite&gt;&lt;/EndNote&gt;</w:instrText>
      </w:r>
      <w:r w:rsidR="0002681F" w:rsidRPr="0092344F">
        <w:rPr>
          <w:rFonts w:ascii="Times New Roman" w:hAnsi="Times New Roman" w:cs="Times New Roman"/>
          <w:sz w:val="26"/>
          <w:szCs w:val="26"/>
        </w:rPr>
        <w:fldChar w:fldCharType="separate"/>
      </w:r>
      <w:r w:rsidR="00C25F4F" w:rsidRPr="0092344F">
        <w:rPr>
          <w:rFonts w:ascii="Times New Roman" w:hAnsi="Times New Roman" w:cs="Times New Roman"/>
          <w:noProof/>
          <w:sz w:val="26"/>
          <w:szCs w:val="26"/>
          <w:vertAlign w:val="superscript"/>
        </w:rPr>
        <w:t>10</w:t>
      </w:r>
      <w:r w:rsidR="0002681F" w:rsidRPr="0092344F">
        <w:rPr>
          <w:rFonts w:ascii="Times New Roman" w:hAnsi="Times New Roman" w:cs="Times New Roman"/>
          <w:sz w:val="26"/>
          <w:szCs w:val="26"/>
        </w:rPr>
        <w:fldChar w:fldCharType="end"/>
      </w:r>
      <w:r w:rsidR="00266315" w:rsidRPr="0092344F">
        <w:rPr>
          <w:rFonts w:ascii="Times New Roman" w:hAnsi="Times New Roman" w:cs="Times New Roman"/>
          <w:sz w:val="26"/>
          <w:szCs w:val="26"/>
        </w:rPr>
        <w:t xml:space="preserve"> </w:t>
      </w:r>
    </w:p>
    <w:p w14:paraId="1731CF08" w14:textId="77777777" w:rsidR="005F3FF5" w:rsidRPr="0092344F" w:rsidRDefault="005F3FF5" w:rsidP="005F3FF5">
      <w:pPr>
        <w:keepNext/>
        <w:spacing w:line="360" w:lineRule="auto"/>
        <w:jc w:val="both"/>
        <w:rPr>
          <w:rFonts w:ascii="Times New Roman" w:hAnsi="Times New Roman" w:cs="Times New Roman"/>
          <w:sz w:val="26"/>
          <w:szCs w:val="26"/>
        </w:rPr>
      </w:pPr>
      <w:r w:rsidRPr="0092344F">
        <w:rPr>
          <w:rFonts w:ascii="Times New Roman" w:hAnsi="Times New Roman" w:cs="Times New Roman"/>
          <w:noProof/>
          <w:sz w:val="26"/>
          <w:szCs w:val="26"/>
        </w:rPr>
        <w:lastRenderedPageBreak/>
        <w:drawing>
          <wp:inline distT="0" distB="0" distL="0" distR="0" wp14:anchorId="5929E076" wp14:editId="36950016">
            <wp:extent cx="5686425" cy="4610100"/>
            <wp:effectExtent l="0" t="0" r="9525" b="0"/>
            <wp:docPr id="1637509859" name="Hình ảnh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7509859" name=""/>
                    <pic:cNvPicPr/>
                  </pic:nvPicPr>
                  <pic:blipFill>
                    <a:blip r:embed="rId11"/>
                    <a:stretch>
                      <a:fillRect/>
                    </a:stretch>
                  </pic:blipFill>
                  <pic:spPr>
                    <a:xfrm>
                      <a:off x="0" y="0"/>
                      <a:ext cx="5686425" cy="4610100"/>
                    </a:xfrm>
                    <a:prstGeom prst="rect">
                      <a:avLst/>
                    </a:prstGeom>
                  </pic:spPr>
                </pic:pic>
              </a:graphicData>
            </a:graphic>
          </wp:inline>
        </w:drawing>
      </w:r>
    </w:p>
    <w:p w14:paraId="0B9AFD2C" w14:textId="507E92FC" w:rsidR="005F3FF5" w:rsidRPr="0092344F" w:rsidRDefault="005F3FF5" w:rsidP="005F3FF5">
      <w:pPr>
        <w:pStyle w:val="Chuthich"/>
        <w:jc w:val="both"/>
        <w:rPr>
          <w:rFonts w:ascii="Times New Roman" w:hAnsi="Times New Roman" w:cs="Times New Roman"/>
          <w:color w:val="auto"/>
          <w:sz w:val="26"/>
          <w:szCs w:val="26"/>
        </w:rPr>
      </w:pPr>
      <w:bookmarkStart w:id="8" w:name="_Toc154484068"/>
      <w:r w:rsidRPr="0092344F">
        <w:rPr>
          <w:rFonts w:ascii="Times New Roman" w:hAnsi="Times New Roman" w:cs="Times New Roman"/>
          <w:color w:val="auto"/>
          <w:sz w:val="26"/>
          <w:szCs w:val="26"/>
        </w:rPr>
        <w:t>B</w:t>
      </w:r>
      <w:r w:rsidR="00E52C55" w:rsidRPr="0092344F">
        <w:rPr>
          <w:rFonts w:ascii="Times New Roman" w:hAnsi="Times New Roman" w:cs="Times New Roman"/>
          <w:color w:val="auto"/>
          <w:sz w:val="26"/>
          <w:szCs w:val="26"/>
        </w:rPr>
        <w:t>i</w:t>
      </w:r>
      <w:r w:rsidRPr="0092344F">
        <w:rPr>
          <w:rFonts w:ascii="Times New Roman" w:hAnsi="Times New Roman" w:cs="Times New Roman"/>
          <w:color w:val="auto"/>
          <w:sz w:val="26"/>
          <w:szCs w:val="26"/>
        </w:rPr>
        <w:t xml:space="preserve">ểu đồ </w:t>
      </w:r>
      <w:r w:rsidR="007054FA">
        <w:rPr>
          <w:rFonts w:ascii="Times New Roman" w:hAnsi="Times New Roman" w:cs="Times New Roman"/>
          <w:color w:val="auto"/>
          <w:sz w:val="26"/>
          <w:szCs w:val="26"/>
        </w:rPr>
        <w:t>1</w:t>
      </w:r>
      <w:r w:rsidR="00BF6331">
        <w:rPr>
          <w:rFonts w:ascii="Times New Roman" w:hAnsi="Times New Roman" w:cs="Times New Roman"/>
          <w:color w:val="auto"/>
          <w:sz w:val="26"/>
          <w:szCs w:val="26"/>
        </w:rPr>
        <w:t>.</w:t>
      </w:r>
      <w:r w:rsidR="00A003E6">
        <w:rPr>
          <w:rFonts w:ascii="Times New Roman" w:hAnsi="Times New Roman" w:cs="Times New Roman"/>
          <w:color w:val="auto"/>
          <w:sz w:val="26"/>
          <w:szCs w:val="26"/>
        </w:rPr>
        <w:fldChar w:fldCharType="begin"/>
      </w:r>
      <w:r w:rsidR="00A003E6">
        <w:rPr>
          <w:rFonts w:ascii="Times New Roman" w:hAnsi="Times New Roman" w:cs="Times New Roman"/>
          <w:color w:val="auto"/>
          <w:sz w:val="26"/>
          <w:szCs w:val="26"/>
        </w:rPr>
        <w:instrText xml:space="preserve"> SEQ Biểu_đồ \* ARABIC \s 1 </w:instrText>
      </w:r>
      <w:r w:rsidR="00A003E6">
        <w:rPr>
          <w:rFonts w:ascii="Times New Roman" w:hAnsi="Times New Roman" w:cs="Times New Roman"/>
          <w:color w:val="auto"/>
          <w:sz w:val="26"/>
          <w:szCs w:val="26"/>
        </w:rPr>
        <w:fldChar w:fldCharType="separate"/>
      </w:r>
      <w:r w:rsidR="006D3028">
        <w:rPr>
          <w:rFonts w:ascii="Times New Roman" w:hAnsi="Times New Roman" w:cs="Times New Roman"/>
          <w:noProof/>
          <w:color w:val="auto"/>
          <w:sz w:val="26"/>
          <w:szCs w:val="26"/>
        </w:rPr>
        <w:t>2</w:t>
      </w:r>
      <w:r w:rsidR="00A003E6">
        <w:rPr>
          <w:rFonts w:ascii="Times New Roman" w:hAnsi="Times New Roman" w:cs="Times New Roman"/>
          <w:color w:val="auto"/>
          <w:sz w:val="26"/>
          <w:szCs w:val="26"/>
        </w:rPr>
        <w:fldChar w:fldCharType="end"/>
      </w:r>
      <w:r w:rsidRPr="0092344F">
        <w:rPr>
          <w:rFonts w:ascii="Times New Roman" w:hAnsi="Times New Roman" w:cs="Times New Roman"/>
          <w:color w:val="auto"/>
          <w:sz w:val="26"/>
          <w:szCs w:val="26"/>
        </w:rPr>
        <w:t xml:space="preserve">:  </w:t>
      </w:r>
      <w:r w:rsidR="006C0DD3" w:rsidRPr="0092344F">
        <w:rPr>
          <w:rFonts w:ascii="Times New Roman" w:hAnsi="Times New Roman" w:cs="Times New Roman"/>
          <w:color w:val="auto"/>
          <w:sz w:val="26"/>
          <w:szCs w:val="26"/>
        </w:rPr>
        <w:t>T</w:t>
      </w:r>
      <w:r w:rsidRPr="0092344F">
        <w:rPr>
          <w:rFonts w:ascii="Times New Roman" w:hAnsi="Times New Roman" w:cs="Times New Roman"/>
          <w:color w:val="auto"/>
          <w:sz w:val="26"/>
          <w:szCs w:val="26"/>
        </w:rPr>
        <w:t>ỷ trọng (%) công bố quốc tế trong một số lĩnh vực nghiên cứu chính của khoa học Việt Nam (2001-2015</w:t>
      </w:r>
      <w:r w:rsidR="00EA1CC2" w:rsidRPr="0092344F">
        <w:rPr>
          <w:rFonts w:ascii="Times New Roman" w:hAnsi="Times New Roman" w:cs="Times New Roman"/>
          <w:color w:val="auto"/>
          <w:sz w:val="26"/>
          <w:szCs w:val="26"/>
        </w:rPr>
        <w:t>)</w:t>
      </w:r>
      <w:r w:rsidR="00EA1CC2" w:rsidRPr="0092344F">
        <w:rPr>
          <w:rFonts w:ascii="Times New Roman" w:hAnsi="Times New Roman" w:cs="Times New Roman"/>
          <w:color w:val="auto"/>
          <w:sz w:val="26"/>
          <w:szCs w:val="26"/>
        </w:rPr>
        <w:fldChar w:fldCharType="begin"/>
      </w:r>
      <w:r w:rsidR="00EA1CC2" w:rsidRPr="0092344F">
        <w:rPr>
          <w:rFonts w:ascii="Times New Roman" w:hAnsi="Times New Roman" w:cs="Times New Roman"/>
          <w:color w:val="auto"/>
          <w:sz w:val="26"/>
          <w:szCs w:val="26"/>
        </w:rPr>
        <w:instrText xml:space="preserve"> ADDIN EN.CITE &lt;EndNote&gt;&lt;Cite&gt;&lt;Author&gt;Nguyễn Văn Tuấn&lt;/Author&gt;&lt;Year&gt;2016&lt;/Year&gt;&lt;RecNum&gt;64&lt;/RecNum&gt;&lt;DisplayText&gt;&lt;style face="superscript"&gt;10&lt;/style&gt;&lt;/DisplayText&gt;&lt;record&gt;&lt;rec-number&gt;64&lt;/rec-number&gt;&lt;foreign-keys&gt;&lt;key app="EN" db-id="f00xez9975zd0se9rt4veed4vwttzzrszx2w" timestamp="1701687001"&gt;64&lt;/key&gt;&lt;key app="ENWeb" db-id=""&gt;0&lt;/key&gt;&lt;/foreign-keys&gt;&lt;ref-type name="Journal Article"&gt;17&lt;/ref-type&gt;&lt;contributors&gt;&lt;authors&gt;&lt;author&gt;&lt;style face="normal" font="default" size="100%"&gt;Nguy&lt;/style&gt;&lt;style face="normal" font="default" charset="163" size="100%"&gt;ễn V&lt;/style&gt;&lt;style face="normal" font="default" charset="238" size="100%"&gt;ăn Tu&lt;/style&gt;&lt;style face="normal" font="default" charset="163" size="100%"&gt;ấn, &lt;/style&gt;&lt;/author&gt;&lt;/authors&gt;&lt;/contributors&gt;&lt;titles&gt;&lt;title&gt;&lt;style face="normal" font="default" charset="163" size="100%"&gt;N&lt;/style&gt;&lt;style face="normal" font="default" charset="238" size="100%"&gt;ăng su&lt;/style&gt;&lt;style face="normal" font="default" charset="163" size="100%"&gt;ất khoa học Việt Nam qua c&lt;/style&gt;&lt;style face="normal" font="default" size="100%"&gt;ông b&lt;/style&gt;&lt;style face="normal" font="default" charset="163" size="100%"&gt;ố quốc tế 2001-2015&lt;/style&gt;&lt;/title&gt;&lt;secondary-title&gt;&lt;style face="normal" font="default" charset="163" size="100%"&gt;Viện nghi&lt;/style&gt;&lt;style face="normal" font="default" size="100%"&gt;ên c&lt;/style&gt;&lt;style face="normal" font="default" charset="163" size="100%"&gt;ứu y khoa Garvan &lt;/style&gt;&lt;style face="normal" font="default" size="100%"&gt;Úc&lt;/style&gt;&lt;/secondary-title&gt;&lt;/titles&gt;&lt;periodical&gt;&lt;full-title&gt;Viện nghiên cứu y khoa Garvan Úc&lt;/full-title&gt;&lt;/periodical&gt;&lt;pages&gt;49-54&lt;/pages&gt;&lt;volume&gt;10&lt;/volume&gt;&lt;dates&gt;&lt;year&gt;2016&lt;/year&gt;&lt;/dates&gt;&lt;urls&gt;&lt;/urls&gt;&lt;/record&gt;&lt;/Cite&gt;&lt;/EndNote&gt;</w:instrText>
      </w:r>
      <w:r w:rsidR="00EA1CC2" w:rsidRPr="0092344F">
        <w:rPr>
          <w:rFonts w:ascii="Times New Roman" w:hAnsi="Times New Roman" w:cs="Times New Roman"/>
          <w:color w:val="auto"/>
          <w:sz w:val="26"/>
          <w:szCs w:val="26"/>
        </w:rPr>
        <w:fldChar w:fldCharType="separate"/>
      </w:r>
      <w:r w:rsidR="00EA1CC2" w:rsidRPr="0092344F">
        <w:rPr>
          <w:rFonts w:ascii="Times New Roman" w:hAnsi="Times New Roman" w:cs="Times New Roman"/>
          <w:noProof/>
          <w:color w:val="auto"/>
          <w:sz w:val="26"/>
          <w:szCs w:val="26"/>
          <w:vertAlign w:val="superscript"/>
        </w:rPr>
        <w:t>10</w:t>
      </w:r>
      <w:bookmarkEnd w:id="8"/>
      <w:r w:rsidR="00EA1CC2" w:rsidRPr="0092344F">
        <w:rPr>
          <w:rFonts w:ascii="Times New Roman" w:hAnsi="Times New Roman" w:cs="Times New Roman"/>
          <w:color w:val="auto"/>
          <w:sz w:val="26"/>
          <w:szCs w:val="26"/>
        </w:rPr>
        <w:fldChar w:fldCharType="end"/>
      </w:r>
      <w:r w:rsidR="00EA1CC2" w:rsidRPr="0092344F">
        <w:rPr>
          <w:rFonts w:ascii="Times New Roman" w:hAnsi="Times New Roman" w:cs="Times New Roman"/>
          <w:color w:val="auto"/>
          <w:sz w:val="26"/>
          <w:szCs w:val="26"/>
        </w:rPr>
        <w:t xml:space="preserve"> </w:t>
      </w:r>
    </w:p>
    <w:p w14:paraId="47E29D32" w14:textId="06C01C9A" w:rsidR="00127BCC" w:rsidRPr="0092344F" w:rsidRDefault="00266315" w:rsidP="00E039A1">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Mặc dù vậy,</w:t>
      </w:r>
      <w:r w:rsidR="00F37B55" w:rsidRPr="0092344F">
        <w:rPr>
          <w:rFonts w:ascii="Times New Roman" w:hAnsi="Times New Roman" w:cs="Times New Roman"/>
          <w:sz w:val="26"/>
          <w:szCs w:val="26"/>
        </w:rPr>
        <w:t xml:space="preserve"> </w:t>
      </w:r>
      <w:r w:rsidR="007D77D7" w:rsidRPr="0092344F">
        <w:rPr>
          <w:rFonts w:ascii="Times New Roman" w:hAnsi="Times New Roman" w:cs="Times New Roman"/>
          <w:sz w:val="26"/>
          <w:szCs w:val="26"/>
        </w:rPr>
        <w:t xml:space="preserve">theo tách giả Ngô Minh Huy và cộng sự (2022) cho rằng </w:t>
      </w:r>
      <w:r w:rsidR="00A64292" w:rsidRPr="0092344F">
        <w:rPr>
          <w:rFonts w:ascii="Times New Roman" w:hAnsi="Times New Roman" w:cs="Times New Roman"/>
          <w:sz w:val="26"/>
          <w:szCs w:val="26"/>
        </w:rPr>
        <w:t xml:space="preserve">tỉ lệ điều dưỡng làm chủ nhiệm đề tài chưa cao, </w:t>
      </w:r>
      <w:r w:rsidRPr="0092344F">
        <w:rPr>
          <w:rFonts w:ascii="Times New Roman" w:hAnsi="Times New Roman" w:cs="Times New Roman"/>
          <w:sz w:val="26"/>
          <w:szCs w:val="26"/>
        </w:rPr>
        <w:t>p</w:t>
      </w:r>
      <w:r w:rsidR="00DD23E9" w:rsidRPr="0092344F">
        <w:rPr>
          <w:rFonts w:ascii="Times New Roman" w:hAnsi="Times New Roman" w:cs="Times New Roman"/>
          <w:sz w:val="26"/>
          <w:szCs w:val="26"/>
        </w:rPr>
        <w:t>hần lớn các NCKH</w:t>
      </w:r>
      <w:r w:rsidR="00A64292" w:rsidRPr="0092344F">
        <w:rPr>
          <w:rFonts w:ascii="Times New Roman" w:hAnsi="Times New Roman" w:cs="Times New Roman"/>
          <w:sz w:val="26"/>
          <w:szCs w:val="26"/>
        </w:rPr>
        <w:t xml:space="preserve"> hiện nay</w:t>
      </w:r>
      <w:r w:rsidR="00DD23E9" w:rsidRPr="0092344F">
        <w:rPr>
          <w:rFonts w:ascii="Times New Roman" w:hAnsi="Times New Roman" w:cs="Times New Roman"/>
          <w:sz w:val="26"/>
          <w:szCs w:val="26"/>
        </w:rPr>
        <w:t xml:space="preserve"> được thực hiện bởi các bác sĩ</w:t>
      </w:r>
      <w:r w:rsidRPr="0092344F">
        <w:rPr>
          <w:rFonts w:ascii="Times New Roman" w:hAnsi="Times New Roman" w:cs="Times New Roman"/>
          <w:sz w:val="26"/>
          <w:szCs w:val="26"/>
        </w:rPr>
        <w:t>, dược sĩ</w:t>
      </w:r>
      <w:r w:rsidR="00DD23E9" w:rsidRPr="0092344F">
        <w:rPr>
          <w:rFonts w:ascii="Times New Roman" w:hAnsi="Times New Roman" w:cs="Times New Roman"/>
          <w:sz w:val="26"/>
          <w:szCs w:val="26"/>
        </w:rPr>
        <w:t xml:space="preserve"> hoặc các ngành nghề khác</w:t>
      </w:r>
      <w:r w:rsidRPr="0092344F">
        <w:rPr>
          <w:rFonts w:ascii="Times New Roman" w:hAnsi="Times New Roman" w:cs="Times New Roman"/>
          <w:sz w:val="26"/>
          <w:szCs w:val="26"/>
        </w:rPr>
        <w:t xml:space="preserve"> “Bác sĩ, dược sĩ có tỷ lệ làm </w:t>
      </w:r>
      <w:r w:rsidR="007D77D7" w:rsidRPr="0092344F">
        <w:rPr>
          <w:rFonts w:ascii="Times New Roman" w:hAnsi="Times New Roman" w:cs="Times New Roman"/>
          <w:sz w:val="26"/>
          <w:szCs w:val="26"/>
        </w:rPr>
        <w:t>chủ nhiệm đề tài</w:t>
      </w:r>
      <w:r w:rsidRPr="0092344F">
        <w:rPr>
          <w:rFonts w:ascii="Times New Roman" w:hAnsi="Times New Roman" w:cs="Times New Roman"/>
          <w:sz w:val="26"/>
          <w:szCs w:val="26"/>
        </w:rPr>
        <w:t xml:space="preserve"> và tác giả bài báo cao nhất. Điều dưỡng là đối tượng có tỷ lệ làm </w:t>
      </w:r>
      <w:r w:rsidR="007D77D7" w:rsidRPr="0092344F">
        <w:rPr>
          <w:rFonts w:ascii="Times New Roman" w:hAnsi="Times New Roman" w:cs="Times New Roman"/>
          <w:sz w:val="26"/>
          <w:szCs w:val="26"/>
        </w:rPr>
        <w:t>chủ nhiệm đề tài</w:t>
      </w:r>
      <w:r w:rsidRPr="0092344F">
        <w:rPr>
          <w:rFonts w:ascii="Times New Roman" w:hAnsi="Times New Roman" w:cs="Times New Roman"/>
          <w:sz w:val="26"/>
          <w:szCs w:val="26"/>
        </w:rPr>
        <w:t xml:space="preserve"> và tác giả bài báo thấp nhất”.</w:t>
      </w:r>
      <w:r w:rsidRPr="0092344F">
        <w:rPr>
          <w:rFonts w:ascii="Times New Roman" w:hAnsi="Times New Roman" w:cs="Times New Roman"/>
          <w:sz w:val="26"/>
          <w:szCs w:val="26"/>
        </w:rPr>
        <w:fldChar w:fldCharType="begin"/>
      </w:r>
      <w:r w:rsidR="00C25F4F" w:rsidRPr="0092344F">
        <w:rPr>
          <w:rFonts w:ascii="Times New Roman" w:hAnsi="Times New Roman" w:cs="Times New Roman"/>
          <w:sz w:val="26"/>
          <w:szCs w:val="26"/>
        </w:rPr>
        <w:instrText xml:space="preserve"> ADDIN EN.CITE &lt;EndNote&gt;&lt;Cite&gt;&lt;Author&gt;Huy Minh&lt;/Author&gt;&lt;Year&gt;2022&lt;/Year&gt;&lt;RecNum&gt;60&lt;/RecNum&gt;&lt;DisplayText&gt;&lt;style face="superscript"&gt;11&lt;/style&gt;&lt;/DisplayText&gt;&lt;record&gt;&lt;rec-number&gt;60&lt;/rec-number&gt;&lt;foreign-keys&gt;&lt;key app="EN" db-id="f00xez9975zd0se9rt4veed4vwttzzrszx2w" timestamp="1701603561"&gt;60&lt;/key&gt;&lt;/foreign-keys&gt;&lt;ref-type name="Journal Article"&gt;17&lt;/ref-type&gt;&lt;contributors&gt;&lt;authors&gt;&lt;author&gt;Huy Minh, Ngô&lt;/author&gt;&lt;author&gt;Quốc Khánh, Bạch&lt;/author&gt;&lt;author&gt;Hà Thanh, Nguyễn&lt;/author&gt;&lt;author&gt;Thị Hoàng Lan, Vũ&lt;/author&gt;&lt;/authors&gt;&lt;/contributors&gt;&lt;titles&gt;&lt;title&gt;MỘT SỐ YẾU TỐ ẢNH HƯỞNG TỚI HOẠT ĐỘNG NGHIÊN CỨU KHOA HỌC TẠI VIỆN HUYẾT HỌC - TRUYỀN MÁU TRUNG ƯƠNG&lt;/title&gt;&lt;secondary-title&gt;Tạp chí Y học Việt Nam&lt;/secondary-title&gt;&lt;/titles&gt;&lt;periodical&gt;&lt;full-title&gt;Tạp chí Y học Việt Nam&lt;/full-title&gt;&lt;/periodical&gt;&lt;volume&gt;508&lt;/volume&gt;&lt;number&gt;2&lt;/number&gt;&lt;dates&gt;&lt;year&gt;2022&lt;/year&gt;&lt;pub-dates&gt;&lt;date&gt;01/08&lt;/date&gt;&lt;/pub-dates&gt;&lt;/dates&gt;&lt;urls&gt;&lt;related-urls&gt;&lt;url&gt;https://tapchiyhocvietnam.vn/index.php/vmj/article/view/1644&lt;/url&gt;&lt;/related-urls&gt;&lt;/urls&gt;&lt;electronic-resource-num&gt;10.51298/vmj.v508i2.1644&lt;/electronic-resource-num&gt;&lt;access-date&gt;2023/12/03&lt;/access-date&gt;&lt;/record&gt;&lt;/Cite&gt;&lt;/EndNote&gt;</w:instrText>
      </w:r>
      <w:r w:rsidRPr="0092344F">
        <w:rPr>
          <w:rFonts w:ascii="Times New Roman" w:hAnsi="Times New Roman" w:cs="Times New Roman"/>
          <w:sz w:val="26"/>
          <w:szCs w:val="26"/>
        </w:rPr>
        <w:fldChar w:fldCharType="separate"/>
      </w:r>
      <w:r w:rsidR="00C25F4F" w:rsidRPr="0092344F">
        <w:rPr>
          <w:rFonts w:ascii="Times New Roman" w:hAnsi="Times New Roman" w:cs="Times New Roman"/>
          <w:noProof/>
          <w:sz w:val="26"/>
          <w:szCs w:val="26"/>
          <w:vertAlign w:val="superscript"/>
        </w:rPr>
        <w:t>11</w:t>
      </w:r>
      <w:r w:rsidRPr="0092344F">
        <w:rPr>
          <w:rFonts w:ascii="Times New Roman" w:hAnsi="Times New Roman" w:cs="Times New Roman"/>
          <w:sz w:val="26"/>
          <w:szCs w:val="26"/>
        </w:rPr>
        <w:fldChar w:fldCharType="end"/>
      </w:r>
      <w:r w:rsidRPr="0092344F">
        <w:rPr>
          <w:rFonts w:ascii="Times New Roman" w:hAnsi="Times New Roman" w:cs="Times New Roman"/>
          <w:sz w:val="26"/>
          <w:szCs w:val="26"/>
        </w:rPr>
        <w:t xml:space="preserve"> </w:t>
      </w:r>
      <w:r w:rsidR="00A64292" w:rsidRPr="0092344F">
        <w:rPr>
          <w:rFonts w:ascii="Times New Roman" w:hAnsi="Times New Roman" w:cs="Times New Roman"/>
          <w:sz w:val="26"/>
          <w:szCs w:val="26"/>
        </w:rPr>
        <w:t>Điều này tương đồng với nghiên cứu t</w:t>
      </w:r>
      <w:r w:rsidRPr="0092344F">
        <w:rPr>
          <w:rFonts w:ascii="Times New Roman" w:hAnsi="Times New Roman" w:cs="Times New Roman"/>
          <w:sz w:val="26"/>
          <w:szCs w:val="26"/>
        </w:rPr>
        <w:t>ại Ghana và Nigeria</w:t>
      </w:r>
      <w:r w:rsidR="00A64292" w:rsidRPr="0092344F">
        <w:rPr>
          <w:rFonts w:ascii="Times New Roman" w:hAnsi="Times New Roman" w:cs="Times New Roman"/>
          <w:sz w:val="26"/>
          <w:szCs w:val="26"/>
        </w:rPr>
        <w:t xml:space="preserve"> khi</w:t>
      </w:r>
      <w:r w:rsidRPr="0092344F">
        <w:rPr>
          <w:rFonts w:ascii="Times New Roman" w:hAnsi="Times New Roman" w:cs="Times New Roman"/>
          <w:sz w:val="26"/>
          <w:szCs w:val="26"/>
        </w:rPr>
        <w:t xml:space="preserve"> tỷ lệ ĐD tham gia NCKH chỉ chiếm khoảng 25-37%, ĐD làm chủ nhiệm đề tài có tỷ lệ rất nhỏ, chỉ dưới 10%.</w:t>
      </w:r>
      <w:r w:rsidR="00A64292" w:rsidRPr="0092344F">
        <w:rPr>
          <w:rFonts w:ascii="Times New Roman" w:hAnsi="Times New Roman" w:cs="Times New Roman"/>
          <w:sz w:val="26"/>
          <w:szCs w:val="26"/>
        </w:rPr>
        <w:fldChar w:fldCharType="begin">
          <w:fldData xml:space="preserve">PEVuZE5vdGU+PENpdGU+PEF1dGhvcj5Oa3J1bWFoPC9BdXRob3I+PFllYXI+MjAxODwvWWVhcj48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==
</w:fldData>
        </w:fldChar>
      </w:r>
      <w:r w:rsidR="00C25F4F" w:rsidRPr="0092344F">
        <w:rPr>
          <w:rFonts w:ascii="Times New Roman" w:hAnsi="Times New Roman" w:cs="Times New Roman"/>
          <w:sz w:val="26"/>
          <w:szCs w:val="26"/>
        </w:rPr>
        <w:instrText xml:space="preserve"> ADDIN EN.CITE </w:instrText>
      </w:r>
      <w:r w:rsidR="00C25F4F" w:rsidRPr="0092344F">
        <w:rPr>
          <w:rFonts w:ascii="Times New Roman" w:hAnsi="Times New Roman" w:cs="Times New Roman"/>
          <w:sz w:val="26"/>
          <w:szCs w:val="26"/>
        </w:rPr>
        <w:fldChar w:fldCharType="begin">
          <w:fldData xml:space="preserve">PEVuZE5vdGU+PENpdGU+PEF1dGhvcj5Oa3J1bWFoPC9BdXRob3I+PFllYXI+MjAxODwvWWVhcj48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==
</w:fldData>
        </w:fldChar>
      </w:r>
      <w:r w:rsidR="00C25F4F" w:rsidRPr="0092344F">
        <w:rPr>
          <w:rFonts w:ascii="Times New Roman" w:hAnsi="Times New Roman" w:cs="Times New Roman"/>
          <w:sz w:val="26"/>
          <w:szCs w:val="26"/>
        </w:rPr>
        <w:instrText xml:space="preserve"> ADDIN EN.CITE.DATA </w:instrText>
      </w:r>
      <w:r w:rsidR="00C25F4F" w:rsidRPr="0092344F">
        <w:rPr>
          <w:rFonts w:ascii="Times New Roman" w:hAnsi="Times New Roman" w:cs="Times New Roman"/>
          <w:sz w:val="26"/>
          <w:szCs w:val="26"/>
        </w:rPr>
      </w:r>
      <w:r w:rsidR="00C25F4F" w:rsidRPr="0092344F">
        <w:rPr>
          <w:rFonts w:ascii="Times New Roman" w:hAnsi="Times New Roman" w:cs="Times New Roman"/>
          <w:sz w:val="26"/>
          <w:szCs w:val="26"/>
        </w:rPr>
        <w:fldChar w:fldCharType="end"/>
      </w:r>
      <w:r w:rsidR="00A64292" w:rsidRPr="0092344F">
        <w:rPr>
          <w:rFonts w:ascii="Times New Roman" w:hAnsi="Times New Roman" w:cs="Times New Roman"/>
          <w:sz w:val="26"/>
          <w:szCs w:val="26"/>
        </w:rPr>
      </w:r>
      <w:r w:rsidR="00A64292" w:rsidRPr="0092344F">
        <w:rPr>
          <w:rFonts w:ascii="Times New Roman" w:hAnsi="Times New Roman" w:cs="Times New Roman"/>
          <w:sz w:val="26"/>
          <w:szCs w:val="26"/>
        </w:rPr>
        <w:fldChar w:fldCharType="separate"/>
      </w:r>
      <w:r w:rsidR="00C25F4F" w:rsidRPr="0092344F">
        <w:rPr>
          <w:rFonts w:ascii="Times New Roman" w:hAnsi="Times New Roman" w:cs="Times New Roman"/>
          <w:noProof/>
          <w:sz w:val="26"/>
          <w:szCs w:val="26"/>
          <w:vertAlign w:val="superscript"/>
        </w:rPr>
        <w:t>12,13</w:t>
      </w:r>
      <w:r w:rsidR="00A64292" w:rsidRPr="0092344F">
        <w:rPr>
          <w:rFonts w:ascii="Times New Roman" w:hAnsi="Times New Roman" w:cs="Times New Roman"/>
          <w:sz w:val="26"/>
          <w:szCs w:val="26"/>
        </w:rPr>
        <w:fldChar w:fldCharType="end"/>
      </w:r>
      <w:r w:rsidRPr="0092344F">
        <w:rPr>
          <w:rFonts w:ascii="Times New Roman" w:hAnsi="Times New Roman" w:cs="Times New Roman"/>
          <w:sz w:val="26"/>
          <w:szCs w:val="26"/>
        </w:rPr>
        <w:t xml:space="preserve"> </w:t>
      </w:r>
      <w:r w:rsidR="00FA7AEA" w:rsidRPr="0092344F">
        <w:rPr>
          <w:rFonts w:ascii="Times New Roman" w:hAnsi="Times New Roman" w:cs="Times New Roman"/>
          <w:sz w:val="26"/>
          <w:szCs w:val="26"/>
        </w:rPr>
        <w:t>Và</w:t>
      </w:r>
      <w:r w:rsidR="00141DEF" w:rsidRPr="0092344F">
        <w:rPr>
          <w:rFonts w:ascii="Times New Roman" w:hAnsi="Times New Roman" w:cs="Times New Roman"/>
          <w:sz w:val="26"/>
          <w:szCs w:val="26"/>
        </w:rPr>
        <w:t xml:space="preserve"> cũng đúng với nghiên cứu của Nguyễn Thị Thúy tại bệnh viện Việt Nam – Thụy Điển Uông Bí khi Tỷ lệ ĐD làm chủ nhiệm/thư ký là 2,0%, thành viên nghiên cứu là 23,7%.</w:t>
      </w:r>
      <w:r w:rsidR="00141DEF" w:rsidRPr="0092344F">
        <w:rPr>
          <w:rFonts w:ascii="Times New Roman" w:hAnsi="Times New Roman" w:cs="Times New Roman"/>
          <w:sz w:val="26"/>
          <w:szCs w:val="26"/>
        </w:rPr>
        <w:fldChar w:fldCharType="begin">
          <w:fldData xml:space="preserve">PEVuZE5vdGU+PENpdGU+PEF1dGhvcj5OZ3V54buFbiBUaOG7iyBUaMO6eTwvQXV0aG9yPjxZZWFy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=
</w:fldData>
        </w:fldChar>
      </w:r>
      <w:r w:rsidR="00C25F4F" w:rsidRPr="0092344F">
        <w:rPr>
          <w:rFonts w:ascii="Times New Roman" w:hAnsi="Times New Roman" w:cs="Times New Roman"/>
          <w:sz w:val="26"/>
          <w:szCs w:val="26"/>
        </w:rPr>
        <w:instrText xml:space="preserve"> ADDIN EN.CITE </w:instrText>
      </w:r>
      <w:r w:rsidR="00C25F4F" w:rsidRPr="0092344F">
        <w:rPr>
          <w:rFonts w:ascii="Times New Roman" w:hAnsi="Times New Roman" w:cs="Times New Roman"/>
          <w:sz w:val="26"/>
          <w:szCs w:val="26"/>
        </w:rPr>
        <w:fldChar w:fldCharType="begin">
          <w:fldData xml:space="preserve">PEVuZE5vdGU+PENpdGU+PEF1dGhvcj5OZ3V54buFbiBUaOG7iyBUaMO6eTwvQXV0aG9yPjxZZWFy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=
</w:fldData>
        </w:fldChar>
      </w:r>
      <w:r w:rsidR="00C25F4F" w:rsidRPr="0092344F">
        <w:rPr>
          <w:rFonts w:ascii="Times New Roman" w:hAnsi="Times New Roman" w:cs="Times New Roman"/>
          <w:sz w:val="26"/>
          <w:szCs w:val="26"/>
        </w:rPr>
        <w:instrText xml:space="preserve"> ADDIN EN.CITE.DATA </w:instrText>
      </w:r>
      <w:r w:rsidR="00C25F4F" w:rsidRPr="0092344F">
        <w:rPr>
          <w:rFonts w:ascii="Times New Roman" w:hAnsi="Times New Roman" w:cs="Times New Roman"/>
          <w:sz w:val="26"/>
          <w:szCs w:val="26"/>
        </w:rPr>
      </w:r>
      <w:r w:rsidR="00C25F4F" w:rsidRPr="0092344F">
        <w:rPr>
          <w:rFonts w:ascii="Times New Roman" w:hAnsi="Times New Roman" w:cs="Times New Roman"/>
          <w:sz w:val="26"/>
          <w:szCs w:val="26"/>
        </w:rPr>
        <w:fldChar w:fldCharType="end"/>
      </w:r>
      <w:r w:rsidR="00141DEF" w:rsidRPr="0092344F">
        <w:rPr>
          <w:rFonts w:ascii="Times New Roman" w:hAnsi="Times New Roman" w:cs="Times New Roman"/>
          <w:sz w:val="26"/>
          <w:szCs w:val="26"/>
        </w:rPr>
      </w:r>
      <w:r w:rsidR="00141DEF" w:rsidRPr="0092344F">
        <w:rPr>
          <w:rFonts w:ascii="Times New Roman" w:hAnsi="Times New Roman" w:cs="Times New Roman"/>
          <w:sz w:val="26"/>
          <w:szCs w:val="26"/>
        </w:rPr>
        <w:fldChar w:fldCharType="separate"/>
      </w:r>
      <w:r w:rsidR="00C25F4F" w:rsidRPr="0092344F">
        <w:rPr>
          <w:rFonts w:ascii="Times New Roman" w:hAnsi="Times New Roman" w:cs="Times New Roman"/>
          <w:noProof/>
          <w:sz w:val="26"/>
          <w:szCs w:val="26"/>
          <w:vertAlign w:val="superscript"/>
        </w:rPr>
        <w:t>14</w:t>
      </w:r>
      <w:r w:rsidR="00141DEF" w:rsidRPr="0092344F">
        <w:rPr>
          <w:rFonts w:ascii="Times New Roman" w:hAnsi="Times New Roman" w:cs="Times New Roman"/>
          <w:sz w:val="26"/>
          <w:szCs w:val="26"/>
        </w:rPr>
        <w:fldChar w:fldCharType="end"/>
      </w:r>
      <w:r w:rsidR="00141DEF" w:rsidRPr="0092344F">
        <w:rPr>
          <w:rFonts w:ascii="Times New Roman" w:hAnsi="Times New Roman" w:cs="Times New Roman"/>
          <w:sz w:val="26"/>
          <w:szCs w:val="26"/>
        </w:rPr>
        <w:t xml:space="preserve"> </w:t>
      </w:r>
      <w:r w:rsidRPr="0092344F">
        <w:rPr>
          <w:rFonts w:ascii="Times New Roman" w:hAnsi="Times New Roman" w:cs="Times New Roman"/>
          <w:sz w:val="26"/>
          <w:szCs w:val="26"/>
        </w:rPr>
        <w:t xml:space="preserve">Thiếu kinh nghiệm, kiến thức trong NCKH </w:t>
      </w:r>
      <w:r w:rsidR="00712B2F" w:rsidRPr="0092344F">
        <w:rPr>
          <w:rFonts w:ascii="Times New Roman" w:hAnsi="Times New Roman" w:cs="Times New Roman"/>
          <w:sz w:val="26"/>
          <w:szCs w:val="26"/>
        </w:rPr>
        <w:t>là một trong những rào cản ngăn điều dưỡng tìm, đọc và sử dụng các nghiên cứu vào chăm sóc bệnh nhân.</w:t>
      </w:r>
      <w:r w:rsidRPr="0092344F">
        <w:rPr>
          <w:rFonts w:ascii="Times New Roman" w:hAnsi="Times New Roman" w:cs="Times New Roman"/>
          <w:sz w:val="26"/>
          <w:szCs w:val="26"/>
        </w:rPr>
        <w:t xml:space="preserve"> </w:t>
      </w:r>
      <w:r w:rsidR="00141DEF" w:rsidRPr="0092344F">
        <w:rPr>
          <w:rFonts w:ascii="Times New Roman" w:hAnsi="Times New Roman" w:cs="Times New Roman"/>
          <w:sz w:val="26"/>
          <w:szCs w:val="26"/>
        </w:rPr>
        <w:t>Chứng minh cho điều này, c</w:t>
      </w:r>
      <w:r w:rsidR="00D015BA" w:rsidRPr="0092344F">
        <w:rPr>
          <w:rFonts w:ascii="Times New Roman" w:hAnsi="Times New Roman" w:cs="Times New Roman"/>
          <w:sz w:val="26"/>
          <w:szCs w:val="26"/>
        </w:rPr>
        <w:t xml:space="preserve">ó rất nhiều nghiên cứu về hoạt động nghiên cứu và việc sử dụng nghiên cứu của điều dưỡng cả </w:t>
      </w:r>
      <w:r w:rsidR="00D015BA" w:rsidRPr="0092344F">
        <w:rPr>
          <w:rFonts w:ascii="Times New Roman" w:hAnsi="Times New Roman" w:cs="Times New Roman"/>
          <w:sz w:val="26"/>
          <w:szCs w:val="26"/>
        </w:rPr>
        <w:lastRenderedPageBreak/>
        <w:t>ở Việt Nam</w:t>
      </w:r>
      <w:r w:rsidR="00712B2F" w:rsidRPr="0092344F">
        <w:rPr>
          <w:rFonts w:ascii="Times New Roman" w:hAnsi="Times New Roman" w:cs="Times New Roman"/>
          <w:sz w:val="26"/>
          <w:szCs w:val="26"/>
        </w:rPr>
        <w:fldChar w:fldCharType="begin">
          <w:fldData xml:space="preserve">PEVuZE5vdGU+PENpdGU+PEF1dGhvcj5IdXkgTWluaDwvQXV0aG9yPjxZZWFyPjIwMjI8L1llYXI+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</w:fldData>
        </w:fldChar>
      </w:r>
      <w:r w:rsidR="00C25F4F" w:rsidRPr="0092344F">
        <w:rPr>
          <w:rFonts w:ascii="Times New Roman" w:hAnsi="Times New Roman" w:cs="Times New Roman"/>
          <w:sz w:val="26"/>
          <w:szCs w:val="26"/>
        </w:rPr>
        <w:instrText xml:space="preserve"> ADDIN EN.CITE </w:instrText>
      </w:r>
      <w:r w:rsidR="00C25F4F" w:rsidRPr="0092344F">
        <w:rPr>
          <w:rFonts w:ascii="Times New Roman" w:hAnsi="Times New Roman" w:cs="Times New Roman"/>
          <w:sz w:val="26"/>
          <w:szCs w:val="26"/>
        </w:rPr>
        <w:fldChar w:fldCharType="begin">
          <w:fldData xml:space="preserve">PEVuZE5vdGU+PENpdGU+PEF1dGhvcj5IdXkgTWluaDwvQXV0aG9yPjxZZWFyPjIwMjI8L1llYXI+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</w:fldData>
        </w:fldChar>
      </w:r>
      <w:r w:rsidR="00C25F4F" w:rsidRPr="0092344F">
        <w:rPr>
          <w:rFonts w:ascii="Times New Roman" w:hAnsi="Times New Roman" w:cs="Times New Roman"/>
          <w:sz w:val="26"/>
          <w:szCs w:val="26"/>
        </w:rPr>
        <w:instrText xml:space="preserve"> ADDIN EN.CITE.DATA </w:instrText>
      </w:r>
      <w:r w:rsidR="00C25F4F" w:rsidRPr="0092344F">
        <w:rPr>
          <w:rFonts w:ascii="Times New Roman" w:hAnsi="Times New Roman" w:cs="Times New Roman"/>
          <w:sz w:val="26"/>
          <w:szCs w:val="26"/>
        </w:rPr>
      </w:r>
      <w:r w:rsidR="00C25F4F" w:rsidRPr="0092344F">
        <w:rPr>
          <w:rFonts w:ascii="Times New Roman" w:hAnsi="Times New Roman" w:cs="Times New Roman"/>
          <w:sz w:val="26"/>
          <w:szCs w:val="26"/>
        </w:rPr>
        <w:fldChar w:fldCharType="end"/>
      </w:r>
      <w:r w:rsidR="00712B2F" w:rsidRPr="0092344F">
        <w:rPr>
          <w:rFonts w:ascii="Times New Roman" w:hAnsi="Times New Roman" w:cs="Times New Roman"/>
          <w:sz w:val="26"/>
          <w:szCs w:val="26"/>
        </w:rPr>
      </w:r>
      <w:r w:rsidR="00712B2F" w:rsidRPr="0092344F">
        <w:rPr>
          <w:rFonts w:ascii="Times New Roman" w:hAnsi="Times New Roman" w:cs="Times New Roman"/>
          <w:sz w:val="26"/>
          <w:szCs w:val="26"/>
        </w:rPr>
        <w:fldChar w:fldCharType="separate"/>
      </w:r>
      <w:r w:rsidR="00C25F4F" w:rsidRPr="0092344F">
        <w:rPr>
          <w:rFonts w:ascii="Times New Roman" w:hAnsi="Times New Roman" w:cs="Times New Roman"/>
          <w:noProof/>
          <w:sz w:val="26"/>
          <w:szCs w:val="26"/>
          <w:vertAlign w:val="superscript"/>
        </w:rPr>
        <w:t>11,15,16</w:t>
      </w:r>
      <w:r w:rsidR="00712B2F" w:rsidRPr="0092344F">
        <w:rPr>
          <w:rFonts w:ascii="Times New Roman" w:hAnsi="Times New Roman" w:cs="Times New Roman"/>
          <w:sz w:val="26"/>
          <w:szCs w:val="26"/>
        </w:rPr>
        <w:fldChar w:fldCharType="end"/>
      </w:r>
      <w:r w:rsidR="00C61232" w:rsidRPr="0092344F">
        <w:rPr>
          <w:rFonts w:ascii="Times New Roman" w:hAnsi="Times New Roman" w:cs="Times New Roman"/>
          <w:sz w:val="26"/>
          <w:szCs w:val="26"/>
        </w:rPr>
        <w:t xml:space="preserve"> </w:t>
      </w:r>
      <w:r w:rsidR="00D015BA" w:rsidRPr="0092344F">
        <w:rPr>
          <w:rFonts w:ascii="Times New Roman" w:hAnsi="Times New Roman" w:cs="Times New Roman"/>
          <w:sz w:val="26"/>
          <w:szCs w:val="26"/>
        </w:rPr>
        <w:t>và các quốc gia khác trên khắp thế giới</w:t>
      </w:r>
      <w:r w:rsidR="00C61232" w:rsidRPr="0092344F">
        <w:rPr>
          <w:rFonts w:ascii="Times New Roman" w:hAnsi="Times New Roman" w:cs="Times New Roman"/>
          <w:sz w:val="26"/>
          <w:szCs w:val="26"/>
        </w:rPr>
        <w:t xml:space="preserve"> </w:t>
      </w:r>
      <w:r w:rsidR="00C61232" w:rsidRPr="0092344F">
        <w:rPr>
          <w:rFonts w:ascii="Times New Roman" w:hAnsi="Times New Roman" w:cs="Times New Roman"/>
          <w:sz w:val="26"/>
          <w:szCs w:val="26"/>
        </w:rPr>
        <w:fldChar w:fldCharType="begin">
          <w:fldData xml:space="preserve">PEVuZE5vdGU+PENpdGU+PEF1dGhvcj5NaXRybzwvQXV0aG9yPjxZZWFyPjIwMjI8L1llYXI+PFJl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</w:fldData>
        </w:fldChar>
      </w:r>
      <w:r w:rsidR="00C25F4F" w:rsidRPr="0092344F">
        <w:rPr>
          <w:rFonts w:ascii="Times New Roman" w:hAnsi="Times New Roman" w:cs="Times New Roman"/>
          <w:sz w:val="26"/>
          <w:szCs w:val="26"/>
        </w:rPr>
        <w:instrText xml:space="preserve"> ADDIN EN.CITE </w:instrText>
      </w:r>
      <w:r w:rsidR="00C25F4F" w:rsidRPr="0092344F">
        <w:rPr>
          <w:rFonts w:ascii="Times New Roman" w:hAnsi="Times New Roman" w:cs="Times New Roman"/>
          <w:sz w:val="26"/>
          <w:szCs w:val="26"/>
        </w:rPr>
        <w:fldChar w:fldCharType="begin">
          <w:fldData xml:space="preserve">PEVuZE5vdGU+PENpdGU+PEF1dGhvcj5NaXRybzwvQXV0aG9yPjxZZWFyPjIwMjI8L1llYXI+PFJl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</w:fldData>
        </w:fldChar>
      </w:r>
      <w:r w:rsidR="00C25F4F" w:rsidRPr="0092344F">
        <w:rPr>
          <w:rFonts w:ascii="Times New Roman" w:hAnsi="Times New Roman" w:cs="Times New Roman"/>
          <w:sz w:val="26"/>
          <w:szCs w:val="26"/>
        </w:rPr>
        <w:instrText xml:space="preserve"> ADDIN EN.CITE.DATA </w:instrText>
      </w:r>
      <w:r w:rsidR="00C25F4F" w:rsidRPr="0092344F">
        <w:rPr>
          <w:rFonts w:ascii="Times New Roman" w:hAnsi="Times New Roman" w:cs="Times New Roman"/>
          <w:sz w:val="26"/>
          <w:szCs w:val="26"/>
        </w:rPr>
      </w:r>
      <w:r w:rsidR="00C25F4F" w:rsidRPr="0092344F">
        <w:rPr>
          <w:rFonts w:ascii="Times New Roman" w:hAnsi="Times New Roman" w:cs="Times New Roman"/>
          <w:sz w:val="26"/>
          <w:szCs w:val="26"/>
        </w:rPr>
        <w:fldChar w:fldCharType="end"/>
      </w:r>
      <w:r w:rsidR="00C61232" w:rsidRPr="0092344F">
        <w:rPr>
          <w:rFonts w:ascii="Times New Roman" w:hAnsi="Times New Roman" w:cs="Times New Roman"/>
          <w:sz w:val="26"/>
          <w:szCs w:val="26"/>
        </w:rPr>
      </w:r>
      <w:r w:rsidR="00C61232" w:rsidRPr="0092344F">
        <w:rPr>
          <w:rFonts w:ascii="Times New Roman" w:hAnsi="Times New Roman" w:cs="Times New Roman"/>
          <w:sz w:val="26"/>
          <w:szCs w:val="26"/>
        </w:rPr>
        <w:fldChar w:fldCharType="separate"/>
      </w:r>
      <w:r w:rsidR="00C25F4F" w:rsidRPr="0092344F">
        <w:rPr>
          <w:rFonts w:ascii="Times New Roman" w:hAnsi="Times New Roman" w:cs="Times New Roman"/>
          <w:noProof/>
          <w:sz w:val="26"/>
          <w:szCs w:val="26"/>
          <w:vertAlign w:val="superscript"/>
        </w:rPr>
        <w:t>17-23</w:t>
      </w:r>
      <w:r w:rsidR="00C61232" w:rsidRPr="0092344F">
        <w:rPr>
          <w:rFonts w:ascii="Times New Roman" w:hAnsi="Times New Roman" w:cs="Times New Roman"/>
          <w:sz w:val="26"/>
          <w:szCs w:val="26"/>
        </w:rPr>
        <w:fldChar w:fldCharType="end"/>
      </w:r>
      <w:r w:rsidR="00141DEF" w:rsidRPr="0092344F">
        <w:rPr>
          <w:rFonts w:ascii="Times New Roman" w:hAnsi="Times New Roman" w:cs="Times New Roman"/>
          <w:sz w:val="26"/>
          <w:szCs w:val="26"/>
        </w:rPr>
        <w:t xml:space="preserve">, </w:t>
      </w:r>
      <w:r w:rsidR="00D015BA" w:rsidRPr="0092344F">
        <w:rPr>
          <w:rFonts w:ascii="Times New Roman" w:hAnsi="Times New Roman" w:cs="Times New Roman"/>
          <w:sz w:val="26"/>
          <w:szCs w:val="26"/>
        </w:rPr>
        <w:t>người ta xác định rằng điều dưỡng chưa hoàn toàn thực hành dựa vào nghiên cứu</w:t>
      </w:r>
      <w:r w:rsidR="00141DEF" w:rsidRPr="0092344F">
        <w:rPr>
          <w:rFonts w:ascii="Times New Roman" w:hAnsi="Times New Roman" w:cs="Times New Roman"/>
          <w:sz w:val="26"/>
          <w:szCs w:val="26"/>
        </w:rPr>
        <w:t xml:space="preserve"> một phần </w:t>
      </w:r>
      <w:r w:rsidR="00D015BA" w:rsidRPr="0092344F">
        <w:rPr>
          <w:rFonts w:ascii="Times New Roman" w:hAnsi="Times New Roman" w:cs="Times New Roman"/>
          <w:sz w:val="26"/>
          <w:szCs w:val="26"/>
        </w:rPr>
        <w:t>lý do</w:t>
      </w:r>
      <w:r w:rsidR="00141DEF" w:rsidRPr="0092344F">
        <w:rPr>
          <w:rFonts w:ascii="Times New Roman" w:hAnsi="Times New Roman" w:cs="Times New Roman"/>
          <w:sz w:val="26"/>
          <w:szCs w:val="26"/>
        </w:rPr>
        <w:t xml:space="preserve"> là</w:t>
      </w:r>
      <w:r w:rsidR="00D015BA" w:rsidRPr="0092344F">
        <w:rPr>
          <w:rFonts w:ascii="Times New Roman" w:hAnsi="Times New Roman" w:cs="Times New Roman"/>
          <w:sz w:val="26"/>
          <w:szCs w:val="26"/>
        </w:rPr>
        <w:t xml:space="preserve"> họ cảm thấy không có đủ nền tảng kiến thức</w:t>
      </w:r>
      <w:r w:rsidR="005B5C9C" w:rsidRPr="0092344F">
        <w:rPr>
          <w:rFonts w:ascii="Times New Roman" w:hAnsi="Times New Roman" w:cs="Times New Roman"/>
          <w:sz w:val="26"/>
          <w:szCs w:val="26"/>
        </w:rPr>
        <w:t>, kinh nghiệm</w:t>
      </w:r>
      <w:r w:rsidR="00D015BA" w:rsidRPr="0092344F">
        <w:rPr>
          <w:rFonts w:ascii="Times New Roman" w:hAnsi="Times New Roman" w:cs="Times New Roman"/>
          <w:sz w:val="26"/>
          <w:szCs w:val="26"/>
        </w:rPr>
        <w:t xml:space="preserve"> để tìm</w:t>
      </w:r>
      <w:r w:rsidR="005B5C9C" w:rsidRPr="0092344F">
        <w:rPr>
          <w:rFonts w:ascii="Times New Roman" w:hAnsi="Times New Roman" w:cs="Times New Roman"/>
          <w:sz w:val="26"/>
          <w:szCs w:val="26"/>
        </w:rPr>
        <w:t xml:space="preserve"> kiếm</w:t>
      </w:r>
      <w:r w:rsidR="00D015BA" w:rsidRPr="0092344F">
        <w:rPr>
          <w:rFonts w:ascii="Times New Roman" w:hAnsi="Times New Roman" w:cs="Times New Roman"/>
          <w:sz w:val="26"/>
          <w:szCs w:val="26"/>
        </w:rPr>
        <w:t>, đánh giá các phương pháp và phân tích nghiên cứu.</w:t>
      </w:r>
      <w:r w:rsidR="005B5C9C" w:rsidRPr="0092344F">
        <w:rPr>
          <w:rFonts w:ascii="Times New Roman" w:hAnsi="Times New Roman" w:cs="Times New Roman"/>
          <w:sz w:val="26"/>
          <w:szCs w:val="26"/>
        </w:rPr>
        <w:t xml:space="preserve"> </w:t>
      </w:r>
    </w:p>
    <w:p w14:paraId="76D557C5" w14:textId="66A2BD48" w:rsidR="00C80706" w:rsidRPr="0092344F" w:rsidRDefault="00644DA9" w:rsidP="00E039A1">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Theo Nghị quyết số 29-NQ/TW ngày 4/11/2013 Hội nghị Trung ương 8 khóa XI</w:t>
      </w:r>
      <w:r w:rsidR="0049644F" w:rsidRPr="0092344F">
        <w:rPr>
          <w:rFonts w:ascii="Times New Roman" w:hAnsi="Times New Roman" w:cs="Times New Roman"/>
          <w:sz w:val="26"/>
          <w:szCs w:val="26"/>
        </w:rPr>
        <w:t>, hệ thống giáo dục và đào tạo còn nặng lý thuyết, nhẹ thực hành, thiếu gắn kết với nghiên cứu khoa học, đồng thời khuyến khích các cơ sở giáo dục tổ chức hình thức học tập đa dạng, trong đó có đẩy mạnh khuyến khích học sinh, sinh viên nghiên cứu khoa học.</w:t>
      </w:r>
      <w:r w:rsidR="005960A0" w:rsidRPr="0092344F">
        <w:rPr>
          <w:rFonts w:ascii="Times New Roman" w:hAnsi="Times New Roman" w:cs="Times New Roman"/>
          <w:sz w:val="26"/>
          <w:szCs w:val="26"/>
        </w:rPr>
        <w:fldChar w:fldCharType="begin">
          <w:fldData xml:space="preserve">PEVuZE5vdGU+PENpdGU+PEF1dGhvcj5CYW4gY2jhuqVwIGjDoG5oIHRydW5nIMawxqFuZzwvQXV0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</w:fldData>
        </w:fldChar>
      </w:r>
      <w:r w:rsidR="00C25F4F" w:rsidRPr="0092344F">
        <w:rPr>
          <w:rFonts w:ascii="Times New Roman" w:hAnsi="Times New Roman" w:cs="Times New Roman"/>
          <w:sz w:val="26"/>
          <w:szCs w:val="26"/>
        </w:rPr>
        <w:instrText xml:space="preserve"> ADDIN EN.CITE </w:instrText>
      </w:r>
      <w:r w:rsidR="00C25F4F" w:rsidRPr="0092344F">
        <w:rPr>
          <w:rFonts w:ascii="Times New Roman" w:hAnsi="Times New Roman" w:cs="Times New Roman"/>
          <w:sz w:val="26"/>
          <w:szCs w:val="26"/>
        </w:rPr>
        <w:fldChar w:fldCharType="begin">
          <w:fldData xml:space="preserve">PEVuZE5vdGU+PENpdGU+PEF1dGhvcj5CYW4gY2jhuqVwIGjDoG5oIHRydW5nIMawxqFuZzwvQXV0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</w:fldData>
        </w:fldChar>
      </w:r>
      <w:r w:rsidR="00C25F4F" w:rsidRPr="0092344F">
        <w:rPr>
          <w:rFonts w:ascii="Times New Roman" w:hAnsi="Times New Roman" w:cs="Times New Roman"/>
          <w:sz w:val="26"/>
          <w:szCs w:val="26"/>
        </w:rPr>
        <w:instrText xml:space="preserve"> ADDIN EN.CITE.DATA </w:instrText>
      </w:r>
      <w:r w:rsidR="00C25F4F" w:rsidRPr="0092344F">
        <w:rPr>
          <w:rFonts w:ascii="Times New Roman" w:hAnsi="Times New Roman" w:cs="Times New Roman"/>
          <w:sz w:val="26"/>
          <w:szCs w:val="26"/>
        </w:rPr>
      </w:r>
      <w:r w:rsidR="00C25F4F" w:rsidRPr="0092344F">
        <w:rPr>
          <w:rFonts w:ascii="Times New Roman" w:hAnsi="Times New Roman" w:cs="Times New Roman"/>
          <w:sz w:val="26"/>
          <w:szCs w:val="26"/>
        </w:rPr>
        <w:fldChar w:fldCharType="end"/>
      </w:r>
      <w:r w:rsidR="005960A0" w:rsidRPr="0092344F">
        <w:rPr>
          <w:rFonts w:ascii="Times New Roman" w:hAnsi="Times New Roman" w:cs="Times New Roman"/>
          <w:sz w:val="26"/>
          <w:szCs w:val="26"/>
        </w:rPr>
      </w:r>
      <w:r w:rsidR="005960A0" w:rsidRPr="0092344F">
        <w:rPr>
          <w:rFonts w:ascii="Times New Roman" w:hAnsi="Times New Roman" w:cs="Times New Roman"/>
          <w:sz w:val="26"/>
          <w:szCs w:val="26"/>
        </w:rPr>
        <w:fldChar w:fldCharType="separate"/>
      </w:r>
      <w:r w:rsidR="00C25F4F" w:rsidRPr="0092344F">
        <w:rPr>
          <w:rFonts w:ascii="Times New Roman" w:hAnsi="Times New Roman" w:cs="Times New Roman"/>
          <w:noProof/>
          <w:sz w:val="26"/>
          <w:szCs w:val="26"/>
          <w:vertAlign w:val="superscript"/>
        </w:rPr>
        <w:t>24</w:t>
      </w:r>
      <w:r w:rsidR="005960A0" w:rsidRPr="0092344F">
        <w:rPr>
          <w:rFonts w:ascii="Times New Roman" w:hAnsi="Times New Roman" w:cs="Times New Roman"/>
          <w:sz w:val="26"/>
          <w:szCs w:val="26"/>
        </w:rPr>
        <w:fldChar w:fldCharType="end"/>
      </w:r>
      <w:r w:rsidR="0049644F" w:rsidRPr="0092344F">
        <w:rPr>
          <w:rFonts w:ascii="Times New Roman" w:hAnsi="Times New Roman" w:cs="Times New Roman"/>
          <w:sz w:val="26"/>
          <w:szCs w:val="26"/>
        </w:rPr>
        <w:t xml:space="preserve"> </w:t>
      </w:r>
      <w:r w:rsidR="008D7C0B" w:rsidRPr="0092344F">
        <w:rPr>
          <w:rFonts w:ascii="Times New Roman" w:hAnsi="Times New Roman" w:cs="Times New Roman"/>
          <w:sz w:val="26"/>
          <w:szCs w:val="26"/>
        </w:rPr>
        <w:t xml:space="preserve">Chính vì lí do đó, hoạt động NCKH tại Việt Nam, đặc biệt là các trường Cao đẳng và Đại học đang được chú trọng, khuyến khích phát triển. </w:t>
      </w:r>
      <w:r w:rsidR="00AF6934" w:rsidRPr="0092344F">
        <w:rPr>
          <w:rFonts w:ascii="Times New Roman" w:hAnsi="Times New Roman" w:cs="Times New Roman"/>
          <w:sz w:val="26"/>
          <w:szCs w:val="26"/>
        </w:rPr>
        <w:t>Nghiên  cứu  khoa  học  là  nội  dung không thể thiếu của giáo dục đại học, nhằm khẳng định vị thế của nhà trường cũng như nâng cao chất lượng đào tạo của nhà trường trong xu thế cạnh tranh như hiện nay.</w:t>
      </w:r>
      <w:r w:rsidR="00AF6934" w:rsidRPr="0092344F">
        <w:rPr>
          <w:rFonts w:ascii="Times New Roman" w:hAnsi="Times New Roman" w:cs="Times New Roman"/>
          <w:sz w:val="26"/>
          <w:szCs w:val="26"/>
        </w:rPr>
        <w:fldChar w:fldCharType="begin"/>
      </w:r>
      <w:r w:rsidR="00C25F4F" w:rsidRPr="0092344F">
        <w:rPr>
          <w:rFonts w:ascii="Times New Roman" w:hAnsi="Times New Roman" w:cs="Times New Roman"/>
          <w:sz w:val="26"/>
          <w:szCs w:val="26"/>
        </w:rPr>
        <w:instrText xml:space="preserve"> ADDIN EN.CITE &lt;EndNote&gt;&lt;Cite&gt;&lt;Author&gt;Chu&lt;/Author&gt;&lt;Year&gt;2022&lt;/Year&gt;&lt;RecNum&gt;35&lt;/RecNum&gt;&lt;DisplayText&gt;&lt;style face="superscript"&gt;25&lt;/style&gt;&lt;/DisplayText&gt;&lt;record&gt;&lt;rec-number&gt;35&lt;/rec-number&gt;&lt;foreign-keys&gt;&lt;key app="EN" db-id="f00xez9975zd0se9rt4veed4vwttzzrszx2w" timestamp="1700883604"&gt;35&lt;/key&gt;&lt;/foreign-keys&gt;&lt;ref-type name="Journal Article"&gt;17&lt;/ref-type&gt;&lt;contributors&gt;&lt;authors&gt;&lt;author&gt;Chu, Thị Thơm&lt;/author&gt;&lt;author&gt;Mai, Thị Thu Hằng&lt;/author&gt;&lt;author&gt;Nguyễn, Ngọc Thành&lt;/author&gt;&lt;/authors&gt;&lt;/contributors&gt;&lt;titles&gt;&lt;title&gt;Mức độ tham gia và các yếu tố ảnh hưởng đến việc tham gia hoạt động nghiên cứu khoa học của sinh viên Trường Đại học Điều dưỡng Nam Định&lt;/title&gt;&lt;secondary-title&gt;Tạp chí Khoa học Điều dưỡng&lt;/secondary-title&gt;&lt;/titles&gt;&lt;periodical&gt;&lt;full-title&gt;Tạp chí Khoa học Điều dưỡng&lt;/full-title&gt;&lt;/periodical&gt;&lt;pages&gt;84-95&lt;/pages&gt;&lt;volume&gt;5&lt;/volume&gt;&lt;number&gt;02&lt;/number&gt;&lt;section&gt;Nghiên cứu khoa học&lt;/section&gt;&lt;dates&gt;&lt;year&gt;2022&lt;/year&gt;&lt;pub-dates&gt;&lt;date&gt;05/13&lt;/date&gt;&lt;/pub-dates&gt;&lt;/dates&gt;&lt;urls&gt;&lt;related-urls&gt;&lt;url&gt;https://jns.vn/index.php/journal/article/view/422&lt;/url&gt;&lt;/related-urls&gt;&lt;/urls&gt;&lt;electronic-resource-num&gt;10.54436/jns.2022.02.422&lt;/electronic-resource-num&gt;&lt;access-date&gt;2023/11/25&lt;/access-date&gt;&lt;/record&gt;&lt;/Cite&gt;&lt;/EndNote&gt;</w:instrText>
      </w:r>
      <w:r w:rsidR="00AF6934" w:rsidRPr="0092344F">
        <w:rPr>
          <w:rFonts w:ascii="Times New Roman" w:hAnsi="Times New Roman" w:cs="Times New Roman"/>
          <w:sz w:val="26"/>
          <w:szCs w:val="26"/>
        </w:rPr>
        <w:fldChar w:fldCharType="separate"/>
      </w:r>
      <w:r w:rsidR="00C25F4F" w:rsidRPr="0092344F">
        <w:rPr>
          <w:rFonts w:ascii="Times New Roman" w:hAnsi="Times New Roman" w:cs="Times New Roman"/>
          <w:noProof/>
          <w:sz w:val="26"/>
          <w:szCs w:val="26"/>
          <w:vertAlign w:val="superscript"/>
        </w:rPr>
        <w:t>25</w:t>
      </w:r>
      <w:r w:rsidR="00AF6934" w:rsidRPr="0092344F">
        <w:rPr>
          <w:rFonts w:ascii="Times New Roman" w:hAnsi="Times New Roman" w:cs="Times New Roman"/>
          <w:sz w:val="26"/>
          <w:szCs w:val="26"/>
        </w:rPr>
        <w:fldChar w:fldCharType="end"/>
      </w:r>
      <w:r w:rsidR="00AF6934" w:rsidRPr="0092344F">
        <w:rPr>
          <w:rFonts w:ascii="Times New Roman" w:hAnsi="Times New Roman" w:cs="Times New Roman"/>
          <w:sz w:val="26"/>
          <w:szCs w:val="26"/>
        </w:rPr>
        <w:t xml:space="preserve">  </w:t>
      </w:r>
      <w:r w:rsidR="00287C1F" w:rsidRPr="0092344F">
        <w:rPr>
          <w:rFonts w:ascii="Times New Roman" w:hAnsi="Times New Roman" w:cs="Times New Roman"/>
          <w:sz w:val="26"/>
          <w:szCs w:val="26"/>
        </w:rPr>
        <w:t xml:space="preserve">Theo đó, năm 2018, số lượng công bố quốc  tế  hàng  năm  của  Việt  Nam  đã  cán  mốc 10.000 bài, trong đó các </w:t>
      </w:r>
      <w:r w:rsidR="007D77D7" w:rsidRPr="0092344F">
        <w:rPr>
          <w:rFonts w:ascii="Times New Roman" w:hAnsi="Times New Roman" w:cs="Times New Roman"/>
          <w:sz w:val="26"/>
          <w:szCs w:val="26"/>
        </w:rPr>
        <w:t>Cơ sở giáo dục Đại học (CSGDĐH)</w:t>
      </w:r>
      <w:r w:rsidR="00287C1F" w:rsidRPr="0092344F">
        <w:rPr>
          <w:rFonts w:ascii="Times New Roman" w:hAnsi="Times New Roman" w:cs="Times New Roman"/>
          <w:sz w:val="26"/>
          <w:szCs w:val="26"/>
        </w:rPr>
        <w:t xml:space="preserve"> đã đóng góp 70%.</w:t>
      </w:r>
      <w:r w:rsidR="00287C1F" w:rsidRPr="0092344F">
        <w:rPr>
          <w:rFonts w:ascii="Times New Roman" w:hAnsi="Times New Roman" w:cs="Times New Roman"/>
          <w:sz w:val="26"/>
          <w:szCs w:val="26"/>
        </w:rPr>
        <w:fldChar w:fldCharType="begin"/>
      </w:r>
      <w:r w:rsidR="00C25F4F" w:rsidRPr="0092344F">
        <w:rPr>
          <w:rFonts w:ascii="Times New Roman" w:hAnsi="Times New Roman" w:cs="Times New Roman"/>
          <w:sz w:val="26"/>
          <w:szCs w:val="26"/>
        </w:rPr>
        <w:instrText xml:space="preserve"> ADDIN EN.CITE &lt;EndNote&gt;&lt;Cite&gt;&lt;Author&gt;Dung&lt;/Author&gt;&lt;Year&gt;2019&lt;/Year&gt;&lt;RecNum&gt;67&lt;/RecNum&gt;&lt;DisplayText&gt;&lt;style face="superscript"&gt;26&lt;/style&gt;&lt;/DisplayText&gt;&lt;record&gt;&lt;rec-number&gt;67&lt;/rec-number&gt;&lt;foreign-keys&gt;&lt;key app="EN" db-id="f00xez9975zd0se9rt4veed4vwttzzrszx2w" timestamp="1701693022"&gt;67&lt;/key&gt;&lt;key app="ENWeb" db-id=""&gt;0&lt;/key&gt;&lt;/foreign-keys&gt;&lt;ref-type name="Journal Article"&gt;17&lt;/ref-type&gt;&lt;contributors&gt;&lt;authors&gt;&lt;author&gt;Dung, Ngo Manh&lt;/author&gt;&lt;author&gt;Dinh Hieu, Vo&lt;/author&gt;&lt;author&gt;Thanh Chung, Nguyen Huu&lt;/author&gt;&lt;/authors&gt;&lt;/contributors&gt;&lt;titles&gt;&lt;title&gt;Scientific Research Productivity and Quality of Vietnamese Higher Education Institutions Analysis Based on Integrated Database of Web of Science and Scopus&lt;/title&gt;&lt;secondary-title&gt;VNU Journal of Science: Policy and Management Studies&lt;/secondary-title&gt;&lt;/titles&gt;&lt;periodical&gt;&lt;full-title&gt;VNU Journal of Science: Policy and Management Studies&lt;/full-title&gt;&lt;/periodical&gt;&lt;volume&gt;35&lt;/volume&gt;&lt;number&gt;4&lt;/number&gt;&lt;dates&gt;&lt;year&gt;2019&lt;/year&gt;&lt;/dates&gt;&lt;isbn&gt;2588-1116&amp;#xD;2615-9295&lt;/isbn&gt;&lt;urls&gt;&lt;/urls&gt;&lt;electronic-resource-num&gt;10.25073/2588-1116/vnupam.4201&lt;/electronic-resource-num&gt;&lt;/record&gt;&lt;/Cite&gt;&lt;/EndNote&gt;</w:instrText>
      </w:r>
      <w:r w:rsidR="00287C1F" w:rsidRPr="0092344F">
        <w:rPr>
          <w:rFonts w:ascii="Times New Roman" w:hAnsi="Times New Roman" w:cs="Times New Roman"/>
          <w:sz w:val="26"/>
          <w:szCs w:val="26"/>
        </w:rPr>
        <w:fldChar w:fldCharType="separate"/>
      </w:r>
      <w:r w:rsidR="00C25F4F" w:rsidRPr="0092344F">
        <w:rPr>
          <w:rFonts w:ascii="Times New Roman" w:hAnsi="Times New Roman" w:cs="Times New Roman"/>
          <w:noProof/>
          <w:sz w:val="26"/>
          <w:szCs w:val="26"/>
          <w:vertAlign w:val="superscript"/>
        </w:rPr>
        <w:t>26</w:t>
      </w:r>
      <w:r w:rsidR="00287C1F" w:rsidRPr="0092344F">
        <w:rPr>
          <w:rFonts w:ascii="Times New Roman" w:hAnsi="Times New Roman" w:cs="Times New Roman"/>
          <w:sz w:val="26"/>
          <w:szCs w:val="26"/>
        </w:rPr>
        <w:fldChar w:fldCharType="end"/>
      </w:r>
      <w:r w:rsidR="00287C1F" w:rsidRPr="0092344F">
        <w:rPr>
          <w:rFonts w:ascii="Times New Roman" w:hAnsi="Times New Roman" w:cs="Times New Roman"/>
          <w:sz w:val="26"/>
          <w:szCs w:val="26"/>
        </w:rPr>
        <w:t xml:space="preserve"> </w:t>
      </w:r>
      <w:r w:rsidR="00C80706" w:rsidRPr="0092344F">
        <w:rPr>
          <w:rFonts w:ascii="Times New Roman" w:hAnsi="Times New Roman" w:cs="Times New Roman"/>
          <w:sz w:val="26"/>
          <w:szCs w:val="26"/>
        </w:rPr>
        <w:t>Yêu cầu làm NCKH</w:t>
      </w:r>
      <w:r w:rsidR="005960A0" w:rsidRPr="0092344F">
        <w:rPr>
          <w:rFonts w:ascii="Times New Roman" w:hAnsi="Times New Roman" w:cs="Times New Roman"/>
          <w:sz w:val="26"/>
          <w:szCs w:val="26"/>
        </w:rPr>
        <w:t xml:space="preserve"> trong các CSGDĐH</w:t>
      </w:r>
      <w:r w:rsidR="007D77D7" w:rsidRPr="0092344F">
        <w:rPr>
          <w:rFonts w:ascii="Times New Roman" w:hAnsi="Times New Roman" w:cs="Times New Roman"/>
          <w:sz w:val="26"/>
          <w:szCs w:val="26"/>
        </w:rPr>
        <w:t xml:space="preserve"> nói chung và các trường đào tạo nhân lực y tế cho cả nước nói riêng</w:t>
      </w:r>
      <w:r w:rsidR="00C80706" w:rsidRPr="0092344F">
        <w:rPr>
          <w:rFonts w:ascii="Times New Roman" w:hAnsi="Times New Roman" w:cs="Times New Roman"/>
          <w:sz w:val="26"/>
          <w:szCs w:val="26"/>
        </w:rPr>
        <w:t xml:space="preserve"> đang được đẩy mạnh, vì thế, thái độ của sinh viên đối với NCKH đóng vai trò quan trọng trong </w:t>
      </w:r>
      <w:r w:rsidR="005960A0" w:rsidRPr="0092344F">
        <w:rPr>
          <w:rFonts w:ascii="Times New Roman" w:hAnsi="Times New Roman" w:cs="Times New Roman"/>
          <w:sz w:val="26"/>
          <w:szCs w:val="26"/>
        </w:rPr>
        <w:t xml:space="preserve">việc </w:t>
      </w:r>
      <w:r w:rsidR="00C80706" w:rsidRPr="0092344F">
        <w:rPr>
          <w:rFonts w:ascii="Times New Roman" w:hAnsi="Times New Roman" w:cs="Times New Roman"/>
          <w:sz w:val="26"/>
          <w:szCs w:val="26"/>
        </w:rPr>
        <w:t>phản ánh lại chất lượng giảng dạy, mức độ thành công trong phổ biến tầm quan trọng của NCKH và khuyến khích sinh viên tiếp cận với NCKH. Sinh viên phải hiểu rõ tầm quan trọng và có thái độ tích cực đối với NCKH và việc tham gia vào NCKH thì mới có thể thực hiện được các mục tiêu đã đề ra</w:t>
      </w:r>
      <w:r w:rsidR="005960A0" w:rsidRPr="0092344F">
        <w:rPr>
          <w:rFonts w:ascii="Times New Roman" w:hAnsi="Times New Roman" w:cs="Times New Roman"/>
          <w:sz w:val="26"/>
          <w:szCs w:val="26"/>
        </w:rPr>
        <w:t>, từ đó</w:t>
      </w:r>
      <w:r w:rsidR="00C80706" w:rsidRPr="0092344F">
        <w:rPr>
          <w:rFonts w:ascii="Times New Roman" w:hAnsi="Times New Roman" w:cs="Times New Roman"/>
          <w:sz w:val="26"/>
          <w:szCs w:val="26"/>
        </w:rPr>
        <w:t xml:space="preserve"> nâng cao số lượng cũng như chất lượng NCKH trong và ngoài nước</w:t>
      </w:r>
      <w:r w:rsidR="00846696" w:rsidRPr="0092344F">
        <w:rPr>
          <w:rFonts w:ascii="Times New Roman" w:hAnsi="Times New Roman" w:cs="Times New Roman"/>
          <w:sz w:val="26"/>
          <w:szCs w:val="26"/>
        </w:rPr>
        <w:t xml:space="preserve">. </w:t>
      </w:r>
      <w:r w:rsidR="00DE7504" w:rsidRPr="0092344F">
        <w:rPr>
          <w:rFonts w:ascii="Times New Roman" w:hAnsi="Times New Roman" w:cs="Times New Roman"/>
          <w:sz w:val="26"/>
          <w:szCs w:val="26"/>
        </w:rPr>
        <w:t>Thật vậy, đã có nghiên cứu chứng minh về mối liên hệ</w:t>
      </w:r>
      <w:r w:rsidR="001500A5" w:rsidRPr="0092344F">
        <w:rPr>
          <w:rFonts w:ascii="Times New Roman" w:hAnsi="Times New Roman" w:cs="Times New Roman"/>
          <w:sz w:val="26"/>
          <w:szCs w:val="26"/>
        </w:rPr>
        <w:t xml:space="preserve"> tích cực</w:t>
      </w:r>
      <w:r w:rsidR="00DE7504" w:rsidRPr="0092344F">
        <w:rPr>
          <w:rFonts w:ascii="Times New Roman" w:hAnsi="Times New Roman" w:cs="Times New Roman"/>
          <w:sz w:val="26"/>
          <w:szCs w:val="26"/>
        </w:rPr>
        <w:t xml:space="preserve"> giữa thái độ và thực hành NCKH ở SVĐD.</w:t>
      </w:r>
      <w:r w:rsidR="001500A5" w:rsidRPr="0092344F">
        <w:rPr>
          <w:rFonts w:ascii="Times New Roman" w:hAnsi="Times New Roman" w:cs="Times New Roman"/>
          <w:sz w:val="26"/>
          <w:szCs w:val="26"/>
        </w:rPr>
        <w:fldChar w:fldCharType="begin"/>
      </w:r>
      <w:r w:rsidR="001500A5" w:rsidRPr="0092344F">
        <w:rPr>
          <w:rFonts w:ascii="Times New Roman" w:hAnsi="Times New Roman" w:cs="Times New Roman"/>
          <w:sz w:val="26"/>
          <w:szCs w:val="26"/>
        </w:rPr>
        <w:instrText xml:space="preserve"> ADDIN EN.CITE &lt;EndNote&gt;&lt;Cite&gt;&lt;Author&gt;Ertuğ&lt;/Author&gt;&lt;Year&gt;2014&lt;/Year&gt;&lt;RecNum&gt;6&lt;/RecNum&gt;&lt;DisplayText&gt;&lt;style face="superscript"&gt;27&lt;/style&gt;&lt;/DisplayText&gt;&lt;record&gt;&lt;rec-number&gt;6&lt;/rec-number&gt;&lt;foreign-keys&gt;&lt;key app="EN" db-id="f00xez9975zd0se9rt4veed4vwttzzrszx2w" timestamp="1700301525"&gt;6&lt;/key&gt;&lt;key app="ENWeb" db-id=""&gt;0&lt;/key&gt;&lt;/foreign-keys&gt;&lt;ref-type name="Journal Article"&gt;17&lt;/ref-type&gt;&lt;contributors&gt;&lt;authors&gt;&lt;author&gt;Ertuğ, Nurcan&lt;/author&gt;&lt;author&gt;Önal, Hatice&lt;/author&gt;&lt;/authors&gt;&lt;/contributors&gt;&lt;titles&gt;&lt;title&gt;Undergraduate Nursing Students’ Research Activities and Utilization: A Turkish Sample&lt;/title&gt;&lt;secondary-title&gt;Aquichan&lt;/secondary-title&gt;&lt;/titles&gt;&lt;periodical&gt;&lt;full-title&gt;Aquichan&lt;/full-title&gt;&lt;/periodical&gt;&lt;pages&gt;251-260&lt;/pages&gt;&lt;volume&gt;14&lt;/volume&gt;&lt;number&gt;2&lt;/number&gt;&lt;dates&gt;&lt;year&gt;2014&lt;/year&gt;&lt;/dates&gt;&lt;isbn&gt;16575997&amp;#xD;20275374&lt;/isbn&gt;&lt;urls&gt;&lt;/urls&gt;&lt;electronic-resource-num&gt;10.5294/aqui.2014.14.2.11&lt;/electronic-resource-num&gt;&lt;/record&gt;&lt;/Cite&gt;&lt;/EndNote&gt;</w:instrText>
      </w:r>
      <w:r w:rsidR="001500A5" w:rsidRPr="0092344F">
        <w:rPr>
          <w:rFonts w:ascii="Times New Roman" w:hAnsi="Times New Roman" w:cs="Times New Roman"/>
          <w:sz w:val="26"/>
          <w:szCs w:val="26"/>
        </w:rPr>
        <w:fldChar w:fldCharType="separate"/>
      </w:r>
      <w:r w:rsidR="001500A5" w:rsidRPr="0092344F">
        <w:rPr>
          <w:rFonts w:ascii="Times New Roman" w:hAnsi="Times New Roman" w:cs="Times New Roman"/>
          <w:noProof/>
          <w:sz w:val="26"/>
          <w:szCs w:val="26"/>
          <w:vertAlign w:val="superscript"/>
        </w:rPr>
        <w:t>27</w:t>
      </w:r>
      <w:r w:rsidR="001500A5" w:rsidRPr="0092344F">
        <w:rPr>
          <w:rFonts w:ascii="Times New Roman" w:hAnsi="Times New Roman" w:cs="Times New Roman"/>
          <w:sz w:val="26"/>
          <w:szCs w:val="26"/>
        </w:rPr>
        <w:fldChar w:fldCharType="end"/>
      </w:r>
      <w:r w:rsidR="001500A5" w:rsidRPr="0092344F">
        <w:rPr>
          <w:rFonts w:ascii="Times New Roman" w:hAnsi="Times New Roman" w:cs="Times New Roman"/>
          <w:sz w:val="26"/>
          <w:szCs w:val="26"/>
        </w:rPr>
        <w:t xml:space="preserve"> Thực tế đã chỉ ra rằng sinh viên Y khoa, bao gồm cả sinh viên Điều dưỡng, thường có tỷ lệ tham gia Nghiên cứu Khoa học (NCKH) không cao và có thái độ tích cực đối với hoạt động này. Một nghiên cứu tại Trường Đại học Y tế Chennai ở Ấn Độ đã ghi nhận rằng chưa đến 1/5 đối tượng tham gia có thái độ tích cực đối với NCKH.</w:t>
      </w:r>
      <w:r w:rsidR="00091346" w:rsidRPr="0092344F">
        <w:rPr>
          <w:rFonts w:ascii="Times New Roman" w:hAnsi="Times New Roman" w:cs="Times New Roman"/>
          <w:sz w:val="26"/>
          <w:szCs w:val="26"/>
        </w:rPr>
        <w:fldChar w:fldCharType="begin"/>
      </w:r>
      <w:r w:rsidR="00091346" w:rsidRPr="0092344F">
        <w:rPr>
          <w:rFonts w:ascii="Times New Roman" w:hAnsi="Times New Roman" w:cs="Times New Roman"/>
          <w:sz w:val="26"/>
          <w:szCs w:val="26"/>
        </w:rPr>
        <w:instrText xml:space="preserve"> ADDIN EN.CITE &lt;EndNote&gt;&lt;Cite&gt;&lt;Author&gt;Chellaiyan&lt;/Author&gt;&lt;Year&gt;2019&lt;/Year&gt;&lt;RecNum&gt;102&lt;/RecNum&gt;&lt;DisplayText&gt;&lt;style face="superscript"&gt;28&lt;/style&gt;&lt;/DisplayText&gt;&lt;record&gt;&lt;rec-number&gt;102&lt;/rec-number&gt;&lt;foreign-keys&gt;&lt;key app="EN" db-id="f00xez9975zd0se9rt4veed4vwttzzrszx2w" timestamp="1703127902"&gt;102&lt;/key&gt;&lt;key app="ENWeb" db-id=""&gt;0&lt;/key&gt;&lt;/foreign-keys&gt;&lt;ref-type name="Journal Article"&gt;17&lt;/ref-type&gt;&lt;contributors&gt;&lt;authors&gt;&lt;author&gt;Chellaiyan, V. G.&lt;/author&gt;&lt;author&gt;Manoharan, A.&lt;/author&gt;&lt;author&gt;Jasmine, M.&lt;/author&gt;&lt;author&gt;Liaquathali, F.&lt;/author&gt;&lt;/authors&gt;&lt;/contributors&gt;&lt;auth-address&gt;Department of Community Medicine, Chettinad Hospital and Research Institute, Chettinad Academy of Research and Education (CARE), Chennai, Tamil Nadu, India.&lt;/auth-address&gt;&lt;titles&gt;&lt;title&gt;Medical research: Perception and barriers to its practice among medical school students of Chennai&lt;/title&gt;&lt;secondary-title&gt;J Educ Health Promot&lt;/secondary-title&gt;&lt;/titles&gt;&lt;periodical&gt;&lt;full-title&gt;J Educ Health Promot&lt;/full-title&gt;&lt;/periodical&gt;&lt;pages&gt;134&lt;/pages&gt;&lt;volume&gt;8&lt;/volume&gt;&lt;keywords&gt;&lt;keyword&gt;Medical research&lt;/keyword&gt;&lt;keyword&gt;barriers&lt;/keyword&gt;&lt;keyword&gt;medical students&lt;/keyword&gt;&lt;keyword&gt;perception&lt;/keyword&gt;&lt;/keywords&gt;&lt;dates&gt;&lt;year&gt;2019&lt;/year&gt;&lt;/dates&gt;&lt;isbn&gt;2277-9531 (Print)&amp;#xD;2319-6440 (Electronic)&amp;#xD;2277-9531 (Linking)&lt;/isbn&gt;&lt;accession-num&gt;31463319&lt;/accession-num&gt;&lt;urls&gt;&lt;related-urls&gt;&lt;url&gt;https://www.ncbi.nlm.nih.gov/pubmed/31463319&lt;/url&gt;&lt;/related-urls&gt;&lt;/urls&gt;&lt;custom2&gt;PMC6691744&lt;/custom2&gt;&lt;electronic-resource-num&gt;10.4103/jehp.jehp_464_18&lt;/electronic-resource-num&gt;&lt;/record&gt;&lt;/Cite&gt;&lt;/EndNote&gt;</w:instrText>
      </w:r>
      <w:r w:rsidR="00091346" w:rsidRPr="0092344F">
        <w:rPr>
          <w:rFonts w:ascii="Times New Roman" w:hAnsi="Times New Roman" w:cs="Times New Roman"/>
          <w:sz w:val="26"/>
          <w:szCs w:val="26"/>
        </w:rPr>
        <w:fldChar w:fldCharType="separate"/>
      </w:r>
      <w:r w:rsidR="00091346" w:rsidRPr="0092344F">
        <w:rPr>
          <w:rFonts w:ascii="Times New Roman" w:hAnsi="Times New Roman" w:cs="Times New Roman"/>
          <w:noProof/>
          <w:sz w:val="26"/>
          <w:szCs w:val="26"/>
          <w:vertAlign w:val="superscript"/>
        </w:rPr>
        <w:t>28</w:t>
      </w:r>
      <w:r w:rsidR="00091346" w:rsidRPr="0092344F">
        <w:rPr>
          <w:rFonts w:ascii="Times New Roman" w:hAnsi="Times New Roman" w:cs="Times New Roman"/>
          <w:sz w:val="26"/>
          <w:szCs w:val="26"/>
        </w:rPr>
        <w:fldChar w:fldCharType="end"/>
      </w:r>
    </w:p>
    <w:p w14:paraId="27A561FB" w14:textId="23433914" w:rsidR="000D4456" w:rsidRPr="0092344F" w:rsidRDefault="000D4456" w:rsidP="00E039A1">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Trường Đại học Y khoa (ĐHYK) Phạm Ngọc Thạch là cơ sở giáo dục đại học công lập nằm trong hệ thống giáo dục quốc dân của Nước Cộng hòa Xã hội Chủ nghĩa Việt Nam, chịu sự quản lý trực tiếp của Ủy ban nhân dân Thành phố Hồ Chí Minh.</w:t>
      </w:r>
      <w:r w:rsidR="002D3E09" w:rsidRPr="0092344F">
        <w:rPr>
          <w:rFonts w:ascii="Times New Roman" w:hAnsi="Times New Roman" w:cs="Times New Roman"/>
          <w:sz w:val="26"/>
          <w:szCs w:val="26"/>
        </w:rPr>
        <w:t xml:space="preserve"> </w:t>
      </w:r>
      <w:r w:rsidRPr="0092344F">
        <w:rPr>
          <w:rFonts w:ascii="Times New Roman" w:hAnsi="Times New Roman" w:cs="Times New Roman"/>
          <w:sz w:val="26"/>
          <w:szCs w:val="26"/>
        </w:rPr>
        <w:lastRenderedPageBreak/>
        <w:t>Trường đã đào tạo và cung cấp số lượng lớn các bác sĩ đa khoa chính quy, điều dưỡng, kỹ thuật viên tham gia vào hệ thống y tế của Thành phố hoặc tuyến y tế cơ sở bổ sung cho nguồn nhân lực y tế cho TP. HCM nói riêng và cả nước nói chung.</w:t>
      </w:r>
      <w:r w:rsidR="002D3E09" w:rsidRPr="0092344F">
        <w:rPr>
          <w:rFonts w:ascii="Times New Roman" w:hAnsi="Times New Roman" w:cs="Times New Roman"/>
          <w:sz w:val="26"/>
          <w:szCs w:val="26"/>
        </w:rPr>
        <w:t xml:space="preserve"> </w:t>
      </w:r>
      <w:r w:rsidR="005960A0" w:rsidRPr="0092344F">
        <w:rPr>
          <w:rFonts w:ascii="Times New Roman" w:hAnsi="Times New Roman" w:cs="Times New Roman"/>
          <w:sz w:val="26"/>
          <w:szCs w:val="26"/>
        </w:rPr>
        <w:t>Từ năm 2020 -2021, Trường Đại học Y khoa Phạm Ngọc Thạch chính thức áp dụng “Quy định Khóa luận Tốt Nghiệp đại học hệ chính quy theo học chế tín chỉ” kể từ năm học 2020-2021 cho toàn thể các lớp đại học thuộc hệ đào tạo này.</w:t>
      </w:r>
      <w:r w:rsidR="005960A0" w:rsidRPr="0092344F">
        <w:rPr>
          <w:rFonts w:ascii="Times New Roman" w:hAnsi="Times New Roman" w:cs="Times New Roman"/>
          <w:sz w:val="26"/>
          <w:szCs w:val="26"/>
        </w:rPr>
        <w:fldChar w:fldCharType="begin">
          <w:fldData xml:space="preserve">PEVuZE5vdGU+PENpdGU+PEF1dGhvcj5QTlQ8L0F1dGhvcj48WWVhcj4yMDIwPC9ZZWFyPjxSZWNO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</w:fldData>
        </w:fldChar>
      </w:r>
      <w:r w:rsidR="00091346" w:rsidRPr="0092344F">
        <w:rPr>
          <w:rFonts w:ascii="Times New Roman" w:hAnsi="Times New Roman" w:cs="Times New Roman"/>
          <w:sz w:val="26"/>
          <w:szCs w:val="26"/>
        </w:rPr>
        <w:instrText xml:space="preserve"> ADDIN EN.CITE </w:instrText>
      </w:r>
      <w:r w:rsidR="00091346" w:rsidRPr="0092344F">
        <w:rPr>
          <w:rFonts w:ascii="Times New Roman" w:hAnsi="Times New Roman" w:cs="Times New Roman"/>
          <w:sz w:val="26"/>
          <w:szCs w:val="26"/>
        </w:rPr>
        <w:fldChar w:fldCharType="begin">
          <w:fldData xml:space="preserve">PEVuZE5vdGU+PENpdGU+PEF1dGhvcj5QTlQ8L0F1dGhvcj48WWVhcj4yMDIwPC9ZZWFyPjxSZWNO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</w:fldData>
        </w:fldChar>
      </w:r>
      <w:r w:rsidR="00091346" w:rsidRPr="0092344F">
        <w:rPr>
          <w:rFonts w:ascii="Times New Roman" w:hAnsi="Times New Roman" w:cs="Times New Roman"/>
          <w:sz w:val="26"/>
          <w:szCs w:val="26"/>
        </w:rPr>
        <w:instrText xml:space="preserve"> ADDIN EN.CITE.DATA </w:instrText>
      </w:r>
      <w:r w:rsidR="00091346" w:rsidRPr="0092344F">
        <w:rPr>
          <w:rFonts w:ascii="Times New Roman" w:hAnsi="Times New Roman" w:cs="Times New Roman"/>
          <w:sz w:val="26"/>
          <w:szCs w:val="26"/>
        </w:rPr>
      </w:r>
      <w:r w:rsidR="00091346" w:rsidRPr="0092344F">
        <w:rPr>
          <w:rFonts w:ascii="Times New Roman" w:hAnsi="Times New Roman" w:cs="Times New Roman"/>
          <w:sz w:val="26"/>
          <w:szCs w:val="26"/>
        </w:rPr>
        <w:fldChar w:fldCharType="end"/>
      </w:r>
      <w:r w:rsidR="005960A0" w:rsidRPr="0092344F">
        <w:rPr>
          <w:rFonts w:ascii="Times New Roman" w:hAnsi="Times New Roman" w:cs="Times New Roman"/>
          <w:sz w:val="26"/>
          <w:szCs w:val="26"/>
        </w:rPr>
      </w:r>
      <w:r w:rsidR="005960A0" w:rsidRPr="0092344F">
        <w:rPr>
          <w:rFonts w:ascii="Times New Roman" w:hAnsi="Times New Roman" w:cs="Times New Roman"/>
          <w:sz w:val="26"/>
          <w:szCs w:val="26"/>
        </w:rPr>
        <w:fldChar w:fldCharType="separate"/>
      </w:r>
      <w:r w:rsidR="00091346" w:rsidRPr="0092344F">
        <w:rPr>
          <w:rFonts w:ascii="Times New Roman" w:hAnsi="Times New Roman" w:cs="Times New Roman"/>
          <w:noProof/>
          <w:sz w:val="26"/>
          <w:szCs w:val="26"/>
          <w:vertAlign w:val="superscript"/>
        </w:rPr>
        <w:t>29</w:t>
      </w:r>
      <w:r w:rsidR="005960A0" w:rsidRPr="0092344F">
        <w:rPr>
          <w:rFonts w:ascii="Times New Roman" w:hAnsi="Times New Roman" w:cs="Times New Roman"/>
          <w:sz w:val="26"/>
          <w:szCs w:val="26"/>
        </w:rPr>
        <w:fldChar w:fldCharType="end"/>
      </w:r>
      <w:r w:rsidR="007D77D7" w:rsidRPr="0092344F">
        <w:rPr>
          <w:rFonts w:ascii="Times New Roman" w:hAnsi="Times New Roman" w:cs="Times New Roman"/>
          <w:sz w:val="26"/>
          <w:szCs w:val="26"/>
        </w:rPr>
        <w:t xml:space="preserve"> Quyết định này giúp sinh viên toàn trường hiểu rõ hơn về những quyền lợi, trách nhiệm và sự khen thưởng khi tham gia hoạt động NCKH, tạo động lực thúc đẩy sinh viên các ngành tích cực thực hiện các bài nghiên cứu phù hợp thực tiễn.</w:t>
      </w:r>
      <w:r w:rsidR="005960A0" w:rsidRPr="0092344F">
        <w:rPr>
          <w:rFonts w:ascii="Times New Roman" w:hAnsi="Times New Roman" w:cs="Times New Roman"/>
          <w:sz w:val="26"/>
          <w:szCs w:val="26"/>
        </w:rPr>
        <w:t xml:space="preserve"> </w:t>
      </w:r>
      <w:r w:rsidR="002D3E09" w:rsidRPr="0092344F">
        <w:rPr>
          <w:rFonts w:ascii="Times New Roman" w:hAnsi="Times New Roman" w:cs="Times New Roman"/>
          <w:sz w:val="26"/>
          <w:szCs w:val="26"/>
        </w:rPr>
        <w:t>Trong khoảng thời gian từ năm 2014 – 2018, Trường ĐHYK PNT đã được đăng 162 công bố quốc tế và nằm trong top a top 30 CSGDĐH Việt Nam có nhiều công bố</w:t>
      </w:r>
      <w:r w:rsidR="004261B7" w:rsidRPr="0092344F">
        <w:rPr>
          <w:rFonts w:ascii="Times New Roman" w:hAnsi="Times New Roman" w:cs="Times New Roman"/>
          <w:sz w:val="26"/>
          <w:szCs w:val="26"/>
        </w:rPr>
        <w:t xml:space="preserve"> </w:t>
      </w:r>
      <w:r w:rsidR="002D3E09" w:rsidRPr="0092344F">
        <w:rPr>
          <w:rFonts w:ascii="Times New Roman" w:hAnsi="Times New Roman" w:cs="Times New Roman"/>
          <w:sz w:val="26"/>
          <w:szCs w:val="26"/>
        </w:rPr>
        <w:t>quốc tế nhất giai đoạn 2014-2018.</w:t>
      </w:r>
      <w:r w:rsidR="002D3E09" w:rsidRPr="0092344F">
        <w:rPr>
          <w:rFonts w:ascii="Times New Roman" w:hAnsi="Times New Roman" w:cs="Times New Roman"/>
          <w:sz w:val="26"/>
          <w:szCs w:val="26"/>
        </w:rPr>
        <w:fldChar w:fldCharType="begin"/>
      </w:r>
      <w:r w:rsidR="00C25F4F" w:rsidRPr="0092344F">
        <w:rPr>
          <w:rFonts w:ascii="Times New Roman" w:hAnsi="Times New Roman" w:cs="Times New Roman"/>
          <w:sz w:val="26"/>
          <w:szCs w:val="26"/>
        </w:rPr>
        <w:instrText xml:space="preserve"> ADDIN EN.CITE &lt;EndNote&gt;&lt;Cite&gt;&lt;Author&gt;Dung&lt;/Author&gt;&lt;Year&gt;2019&lt;/Year&gt;&lt;RecNum&gt;67&lt;/RecNum&gt;&lt;DisplayText&gt;&lt;style face="superscript"&gt;26&lt;/style&gt;&lt;/DisplayText&gt;&lt;record&gt;&lt;rec-number&gt;67&lt;/rec-number&gt;&lt;foreign-keys&gt;&lt;key app="EN" db-id="f00xez9975zd0se9rt4veed4vwttzzrszx2w" timestamp="1701693022"&gt;67&lt;/key&gt;&lt;key app="ENWeb" db-id=""&gt;0&lt;/key&gt;&lt;/foreign-keys&gt;&lt;ref-type name="Journal Article"&gt;17&lt;/ref-type&gt;&lt;contributors&gt;&lt;authors&gt;&lt;author&gt;Dung, Ngo Manh&lt;/author&gt;&lt;author&gt;Dinh Hieu, Vo&lt;/author&gt;&lt;author&gt;Thanh Chung, Nguyen Huu&lt;/author&gt;&lt;/authors&gt;&lt;/contributors&gt;&lt;titles&gt;&lt;title&gt;Scientific Research Productivity and Quality of Vietnamese Higher Education Institutions Analysis Based on Integrated Database of Web of Science and Scopus&lt;/title&gt;&lt;secondary-title&gt;VNU Journal of Science: Policy and Management Studies&lt;/secondary-title&gt;&lt;/titles&gt;&lt;periodical&gt;&lt;full-title&gt;VNU Journal of Science: Policy and Management Studies&lt;/full-title&gt;&lt;/periodical&gt;&lt;volume&gt;35&lt;/volume&gt;&lt;number&gt;4&lt;/number&gt;&lt;dates&gt;&lt;year&gt;2019&lt;/year&gt;&lt;/dates&gt;&lt;isbn&gt;2588-1116&amp;#xD;2615-9295&lt;/isbn&gt;&lt;urls&gt;&lt;/urls&gt;&lt;electronic-resource-num&gt;10.25073/2588-1116/vnupam.4201&lt;/electronic-resource-num&gt;&lt;/record&gt;&lt;/Cite&gt;&lt;/EndNote&gt;</w:instrText>
      </w:r>
      <w:r w:rsidR="002D3E09" w:rsidRPr="0092344F">
        <w:rPr>
          <w:rFonts w:ascii="Times New Roman" w:hAnsi="Times New Roman" w:cs="Times New Roman"/>
          <w:sz w:val="26"/>
          <w:szCs w:val="26"/>
        </w:rPr>
        <w:fldChar w:fldCharType="separate"/>
      </w:r>
      <w:r w:rsidR="00C25F4F" w:rsidRPr="0092344F">
        <w:rPr>
          <w:rFonts w:ascii="Times New Roman" w:hAnsi="Times New Roman" w:cs="Times New Roman"/>
          <w:noProof/>
          <w:sz w:val="26"/>
          <w:szCs w:val="26"/>
          <w:vertAlign w:val="superscript"/>
        </w:rPr>
        <w:t>26</w:t>
      </w:r>
      <w:r w:rsidR="002D3E09" w:rsidRPr="0092344F">
        <w:rPr>
          <w:rFonts w:ascii="Times New Roman" w:hAnsi="Times New Roman" w:cs="Times New Roman"/>
          <w:sz w:val="26"/>
          <w:szCs w:val="26"/>
        </w:rPr>
        <w:fldChar w:fldCharType="end"/>
      </w:r>
      <w:r w:rsidR="002D3E09" w:rsidRPr="0092344F">
        <w:rPr>
          <w:rFonts w:ascii="Times New Roman" w:hAnsi="Times New Roman" w:cs="Times New Roman"/>
          <w:sz w:val="26"/>
          <w:szCs w:val="26"/>
        </w:rPr>
        <w:t xml:space="preserve"> </w:t>
      </w:r>
    </w:p>
    <w:p w14:paraId="20D29157" w14:textId="13F3AAE3" w:rsidR="000F0B41" w:rsidRPr="0092344F" w:rsidRDefault="004261B7" w:rsidP="00E039A1">
      <w:pPr>
        <w:pStyle w:val="ThngthngWeb"/>
        <w:spacing w:before="0" w:beforeAutospacing="0" w:after="60" w:afterAutospacing="0" w:line="360" w:lineRule="auto"/>
        <w:ind w:firstLine="720"/>
        <w:jc w:val="both"/>
        <w:rPr>
          <w:sz w:val="26"/>
          <w:szCs w:val="26"/>
        </w:rPr>
      </w:pPr>
      <w:r w:rsidRPr="0092344F">
        <w:rPr>
          <w:sz w:val="26"/>
          <w:szCs w:val="26"/>
        </w:rPr>
        <w:t xml:space="preserve">Hiện nay, việc đào tạo điều dưỡng tại trường ĐH YKPNT phát triển, năm 2023 có khoảng </w:t>
      </w:r>
      <w:r w:rsidR="00AA1882" w:rsidRPr="0092344F">
        <w:rPr>
          <w:sz w:val="26"/>
          <w:szCs w:val="26"/>
        </w:rPr>
        <w:t xml:space="preserve">668 </w:t>
      </w:r>
      <w:r w:rsidR="006C50DD" w:rsidRPr="0092344F">
        <w:rPr>
          <w:sz w:val="26"/>
          <w:szCs w:val="26"/>
        </w:rPr>
        <w:t xml:space="preserve">SV Điều dưỡng từ khóa 2023 (năm 1) cho tới khóa 2020 (năm </w:t>
      </w:r>
      <w:r w:rsidR="006C356B" w:rsidRPr="0092344F">
        <w:rPr>
          <w:sz w:val="26"/>
          <w:szCs w:val="26"/>
        </w:rPr>
        <w:t>cuối</w:t>
      </w:r>
      <w:r w:rsidR="006C50DD" w:rsidRPr="0092344F">
        <w:rPr>
          <w:sz w:val="26"/>
          <w:szCs w:val="26"/>
        </w:rPr>
        <w:t xml:space="preserve">) đang học tập tại trường, trong đó </w:t>
      </w:r>
      <w:r w:rsidR="000D4456" w:rsidRPr="0092344F">
        <w:rPr>
          <w:sz w:val="26"/>
          <w:szCs w:val="26"/>
        </w:rPr>
        <w:t xml:space="preserve">có </w:t>
      </w:r>
      <w:r w:rsidRPr="0092344F">
        <w:rPr>
          <w:sz w:val="26"/>
          <w:szCs w:val="26"/>
        </w:rPr>
        <w:t xml:space="preserve">SV </w:t>
      </w:r>
      <w:r w:rsidR="000E0BD5" w:rsidRPr="0092344F">
        <w:rPr>
          <w:sz w:val="26"/>
          <w:szCs w:val="26"/>
        </w:rPr>
        <w:t>143</w:t>
      </w:r>
      <w:r w:rsidR="000D4456" w:rsidRPr="0092344F">
        <w:rPr>
          <w:sz w:val="26"/>
          <w:szCs w:val="26"/>
        </w:rPr>
        <w:t xml:space="preserve"> SV thuộc khối Cử nhân Điều dưỡng (CNĐD) chính quy </w:t>
      </w:r>
      <w:r w:rsidR="006C356B" w:rsidRPr="0092344F">
        <w:rPr>
          <w:sz w:val="26"/>
          <w:szCs w:val="26"/>
        </w:rPr>
        <w:t>năm cuối</w:t>
      </w:r>
      <w:r w:rsidR="000D4456" w:rsidRPr="0092344F">
        <w:rPr>
          <w:sz w:val="26"/>
          <w:szCs w:val="26"/>
        </w:rPr>
        <w:t xml:space="preserve"> tại trường được phân theo các chuyên ngành đa khoa có </w:t>
      </w:r>
      <w:r w:rsidR="000E0BD5" w:rsidRPr="0092344F">
        <w:rPr>
          <w:sz w:val="26"/>
          <w:szCs w:val="26"/>
        </w:rPr>
        <w:t>65</w:t>
      </w:r>
      <w:r w:rsidR="000D4456" w:rsidRPr="0092344F">
        <w:rPr>
          <w:sz w:val="26"/>
          <w:szCs w:val="26"/>
        </w:rPr>
        <w:t xml:space="preserve"> SV, gây mê hồi sức </w:t>
      </w:r>
      <w:r w:rsidR="000E0BD5" w:rsidRPr="0092344F">
        <w:rPr>
          <w:sz w:val="26"/>
          <w:szCs w:val="26"/>
        </w:rPr>
        <w:t>30</w:t>
      </w:r>
      <w:r w:rsidR="000D4456" w:rsidRPr="0092344F">
        <w:rPr>
          <w:sz w:val="26"/>
          <w:szCs w:val="26"/>
        </w:rPr>
        <w:t xml:space="preserve"> SV, cấp cứu ngoại viện 11 SV và hộ sinh </w:t>
      </w:r>
      <w:r w:rsidR="000E0BD5" w:rsidRPr="0092344F">
        <w:rPr>
          <w:sz w:val="26"/>
          <w:szCs w:val="26"/>
        </w:rPr>
        <w:t>20</w:t>
      </w:r>
      <w:r w:rsidR="000D4456" w:rsidRPr="0092344F">
        <w:rPr>
          <w:sz w:val="26"/>
          <w:szCs w:val="26"/>
        </w:rPr>
        <w:t xml:space="preserve"> SV. </w:t>
      </w:r>
      <w:r w:rsidR="000E0BD5" w:rsidRPr="0092344F">
        <w:rPr>
          <w:sz w:val="26"/>
          <w:szCs w:val="26"/>
        </w:rPr>
        <w:t>Đây sẽ là lực lượng y tế cho tương lai, đảm bảo công tác chăm sóc sức khỏe người dân trong</w:t>
      </w:r>
      <w:r w:rsidRPr="0092344F">
        <w:rPr>
          <w:sz w:val="26"/>
          <w:szCs w:val="26"/>
        </w:rPr>
        <w:t xml:space="preserve"> trong khu vực TPHCM và các tỉnh lân cận, và cũng là lực lượng chủ chốt, tiềm năng khi tham gia thực hiện các bài NCKH về thực hành và chăm sóc người bệnh có giá trị trên lâm sàng</w:t>
      </w:r>
      <w:r w:rsidR="00752F57" w:rsidRPr="0092344F">
        <w:rPr>
          <w:sz w:val="26"/>
          <w:szCs w:val="26"/>
        </w:rPr>
        <w:t>.</w:t>
      </w:r>
      <w:r w:rsidR="00E039A1" w:rsidRPr="0092344F">
        <w:rPr>
          <w:sz w:val="26"/>
          <w:szCs w:val="26"/>
        </w:rPr>
        <w:fldChar w:fldCharType="begin">
          <w:fldData xml:space="preserve">PEVuZE5vdGU+PENpdGU+PEF1dGhvcj7EkG/DoG4gVGjhu4sgTmdhPC9BdXRob3I+PFllYXI+MjAy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</w:fldData>
        </w:fldChar>
      </w:r>
      <w:r w:rsidR="00091346" w:rsidRPr="0092344F">
        <w:rPr>
          <w:sz w:val="26"/>
          <w:szCs w:val="26"/>
        </w:rPr>
        <w:instrText xml:space="preserve"> ADDIN EN.CITE </w:instrText>
      </w:r>
      <w:r w:rsidR="00091346" w:rsidRPr="0092344F">
        <w:rPr>
          <w:sz w:val="26"/>
          <w:szCs w:val="26"/>
        </w:rPr>
        <w:fldChar w:fldCharType="begin">
          <w:fldData xml:space="preserve">PEVuZE5vdGU+PENpdGU+PEF1dGhvcj7EkG/DoG4gVGjhu4sgTmdhPC9BdXRob3I+PFllYXI+MjAy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</w:fldData>
        </w:fldChar>
      </w:r>
      <w:r w:rsidR="00091346" w:rsidRPr="0092344F">
        <w:rPr>
          <w:sz w:val="26"/>
          <w:szCs w:val="26"/>
        </w:rPr>
        <w:instrText xml:space="preserve"> ADDIN EN.CITE.DATA </w:instrText>
      </w:r>
      <w:r w:rsidR="00091346" w:rsidRPr="0092344F">
        <w:rPr>
          <w:sz w:val="26"/>
          <w:szCs w:val="26"/>
        </w:rPr>
      </w:r>
      <w:r w:rsidR="00091346" w:rsidRPr="0092344F">
        <w:rPr>
          <w:sz w:val="26"/>
          <w:szCs w:val="26"/>
        </w:rPr>
        <w:fldChar w:fldCharType="end"/>
      </w:r>
      <w:r w:rsidR="00E039A1" w:rsidRPr="0092344F">
        <w:rPr>
          <w:sz w:val="26"/>
          <w:szCs w:val="26"/>
        </w:rPr>
      </w:r>
      <w:r w:rsidR="00E039A1" w:rsidRPr="0092344F">
        <w:rPr>
          <w:sz w:val="26"/>
          <w:szCs w:val="26"/>
        </w:rPr>
        <w:fldChar w:fldCharType="separate"/>
      </w:r>
      <w:r w:rsidR="00091346" w:rsidRPr="0092344F">
        <w:rPr>
          <w:noProof/>
          <w:sz w:val="26"/>
          <w:szCs w:val="26"/>
          <w:vertAlign w:val="superscript"/>
        </w:rPr>
        <w:t>30</w:t>
      </w:r>
      <w:r w:rsidR="00E039A1" w:rsidRPr="0092344F">
        <w:rPr>
          <w:sz w:val="26"/>
          <w:szCs w:val="26"/>
        </w:rPr>
        <w:fldChar w:fldCharType="end"/>
      </w:r>
      <w:r w:rsidR="00752F57" w:rsidRPr="0092344F">
        <w:rPr>
          <w:sz w:val="26"/>
          <w:szCs w:val="26"/>
        </w:rPr>
        <w:t xml:space="preserve"> </w:t>
      </w:r>
    </w:p>
    <w:p w14:paraId="181CCFF8" w14:textId="224CB639" w:rsidR="000F0B41" w:rsidRPr="0092344F" w:rsidRDefault="000F0B41" w:rsidP="00E039A1">
      <w:pPr>
        <w:pStyle w:val="ThngthngWeb"/>
        <w:spacing w:before="0" w:beforeAutospacing="0" w:after="60" w:afterAutospacing="0" w:line="360" w:lineRule="auto"/>
        <w:ind w:firstLine="720"/>
        <w:jc w:val="both"/>
        <w:rPr>
          <w:sz w:val="26"/>
          <w:szCs w:val="26"/>
        </w:rPr>
      </w:pPr>
      <w:r w:rsidRPr="0092344F">
        <w:rPr>
          <w:sz w:val="26"/>
          <w:szCs w:val="26"/>
          <w:shd w:val="clear" w:color="auto" w:fill="FFFFFF"/>
        </w:rPr>
        <w:t>Theo số liệu thống kê tử Phòng Nghiên cứu khoa học và Hợp tác quốc tế Trường Đại học Đại Nam (2018-2020) hoạt động nghiên cứu khoa học chưa được sôi nổi, cụ thể năm 2018 là 1,8%; năm 2019 là 1,71% và 2020 là 2%; riêng sinh viên điều dưỡng chưa có đề tài NCKH nào</w:t>
      </w:r>
      <w:r w:rsidR="00752F57" w:rsidRPr="0092344F">
        <w:rPr>
          <w:sz w:val="26"/>
          <w:szCs w:val="26"/>
          <w:shd w:val="clear" w:color="auto" w:fill="FFFFFF"/>
        </w:rPr>
        <w:t>.</w:t>
      </w:r>
      <w:r w:rsidR="00752F57" w:rsidRPr="0092344F">
        <w:rPr>
          <w:sz w:val="26"/>
          <w:szCs w:val="26"/>
          <w:shd w:val="clear" w:color="auto" w:fill="FFFFFF"/>
        </w:rPr>
        <w:fldChar w:fldCharType="begin">
          <w:fldData xml:space="preserve">PEVuZE5vdGU+PENpdGU+PEF1dGhvcj7EkG/DoG4gVGjhu4sgTmdhPC9BdXRob3I+PFllYXI+MjAy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</w:fldData>
        </w:fldChar>
      </w:r>
      <w:r w:rsidR="00091346" w:rsidRPr="0092344F">
        <w:rPr>
          <w:sz w:val="26"/>
          <w:szCs w:val="26"/>
          <w:shd w:val="clear" w:color="auto" w:fill="FFFFFF"/>
        </w:rPr>
        <w:instrText xml:space="preserve"> ADDIN EN.CITE </w:instrText>
      </w:r>
      <w:r w:rsidR="00091346" w:rsidRPr="0092344F">
        <w:rPr>
          <w:sz w:val="26"/>
          <w:szCs w:val="26"/>
          <w:shd w:val="clear" w:color="auto" w:fill="FFFFFF"/>
        </w:rPr>
        <w:fldChar w:fldCharType="begin">
          <w:fldData xml:space="preserve">PEVuZE5vdGU+PENpdGU+PEF1dGhvcj7EkG/DoG4gVGjhu4sgTmdhPC9BdXRob3I+PFllYXI+MjAy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</w:fldData>
        </w:fldChar>
      </w:r>
      <w:r w:rsidR="00091346" w:rsidRPr="0092344F">
        <w:rPr>
          <w:sz w:val="26"/>
          <w:szCs w:val="26"/>
          <w:shd w:val="clear" w:color="auto" w:fill="FFFFFF"/>
        </w:rPr>
        <w:instrText xml:space="preserve"> ADDIN EN.CITE.DATA </w:instrText>
      </w:r>
      <w:r w:rsidR="00091346" w:rsidRPr="0092344F">
        <w:rPr>
          <w:sz w:val="26"/>
          <w:szCs w:val="26"/>
          <w:shd w:val="clear" w:color="auto" w:fill="FFFFFF"/>
        </w:rPr>
      </w:r>
      <w:r w:rsidR="00091346" w:rsidRPr="0092344F">
        <w:rPr>
          <w:sz w:val="26"/>
          <w:szCs w:val="26"/>
          <w:shd w:val="clear" w:color="auto" w:fill="FFFFFF"/>
        </w:rPr>
        <w:fldChar w:fldCharType="end"/>
      </w:r>
      <w:r w:rsidR="00752F57" w:rsidRPr="0092344F">
        <w:rPr>
          <w:sz w:val="26"/>
          <w:szCs w:val="26"/>
          <w:shd w:val="clear" w:color="auto" w:fill="FFFFFF"/>
        </w:rPr>
      </w:r>
      <w:r w:rsidR="00752F57" w:rsidRPr="0092344F">
        <w:rPr>
          <w:sz w:val="26"/>
          <w:szCs w:val="26"/>
          <w:shd w:val="clear" w:color="auto" w:fill="FFFFFF"/>
        </w:rPr>
        <w:fldChar w:fldCharType="separate"/>
      </w:r>
      <w:r w:rsidR="00091346" w:rsidRPr="0092344F">
        <w:rPr>
          <w:noProof/>
          <w:sz w:val="26"/>
          <w:szCs w:val="26"/>
          <w:shd w:val="clear" w:color="auto" w:fill="FFFFFF"/>
          <w:vertAlign w:val="superscript"/>
        </w:rPr>
        <w:t>30</w:t>
      </w:r>
      <w:r w:rsidR="00752F57" w:rsidRPr="0092344F">
        <w:rPr>
          <w:sz w:val="26"/>
          <w:szCs w:val="26"/>
          <w:shd w:val="clear" w:color="auto" w:fill="FFFFFF"/>
        </w:rPr>
        <w:fldChar w:fldCharType="end"/>
      </w:r>
      <w:r w:rsidR="00752F57" w:rsidRPr="0092344F">
        <w:rPr>
          <w:sz w:val="26"/>
          <w:szCs w:val="26"/>
          <w:shd w:val="clear" w:color="auto" w:fill="FFFFFF"/>
        </w:rPr>
        <w:t xml:space="preserve"> </w:t>
      </w:r>
      <w:r w:rsidRPr="0092344F">
        <w:rPr>
          <w:sz w:val="26"/>
          <w:szCs w:val="26"/>
          <w:shd w:val="clear" w:color="auto" w:fill="FFFFFF"/>
        </w:rPr>
        <w:t>Theo trường Đại học Điều dưỡng Nam Định, từ năm 2016 không có sinh viên tham gia các hoạt động nghiên cứu khoa học đến năm 2020 đã có 13 đề tài được xét duyệt thông qua, 10 đề tài được nghiệm thu, 33 ý tưởng sáng tạo và khởi nghiệp, 30 sinh viên tham gia làm khóa luận tốt nghiệp</w:t>
      </w:r>
      <w:r w:rsidR="00E039A1" w:rsidRPr="0092344F">
        <w:rPr>
          <w:sz w:val="26"/>
          <w:szCs w:val="26"/>
          <w:shd w:val="clear" w:color="auto" w:fill="FFFFFF"/>
        </w:rPr>
        <w:t>.</w:t>
      </w:r>
      <w:r w:rsidR="00E039A1" w:rsidRPr="0092344F">
        <w:rPr>
          <w:sz w:val="26"/>
          <w:szCs w:val="26"/>
          <w:shd w:val="clear" w:color="auto" w:fill="FFFFFF"/>
        </w:rPr>
        <w:fldChar w:fldCharType="begin"/>
      </w:r>
      <w:r w:rsidR="00E039A1" w:rsidRPr="0092344F">
        <w:rPr>
          <w:sz w:val="26"/>
          <w:szCs w:val="26"/>
          <w:shd w:val="clear" w:color="auto" w:fill="FFFFFF"/>
        </w:rPr>
        <w:instrText xml:space="preserve"> ADDIN EN.CITE &lt;EndNote&gt;&lt;Cite&gt;&lt;Author&gt;Chu&lt;/Author&gt;&lt;Year&gt;2022&lt;/Year&gt;&lt;RecNum&gt;35&lt;/RecNum&gt;&lt;DisplayText&gt;&lt;style face="superscript"&gt;25&lt;/style&gt;&lt;/DisplayText&gt;&lt;record&gt;&lt;rec-number&gt;35&lt;/rec-number&gt;&lt;foreign-keys&gt;&lt;key app="EN" db-id="f00xez9975zd0se9rt4veed4vwttzzrszx2w" timestamp="1700883604"&gt;35&lt;/key&gt;&lt;/foreign-keys&gt;&lt;ref-type name="Journal Article"&gt;17&lt;/ref-type&gt;&lt;contributors&gt;&lt;authors&gt;&lt;author&gt;Chu, Thị Thơm&lt;/author&gt;&lt;author&gt;Mai, Thị Thu Hằng&lt;/author&gt;&lt;author&gt;Nguyễn, Ngọc Thành&lt;/author&gt;&lt;/authors&gt;&lt;/contributors&gt;&lt;titles&gt;&lt;title&gt;Mức độ tham gia và các yếu tố ảnh hưởng đến việc tham gia hoạt động nghiên cứu khoa học của sinh viên Trường Đại học Điều dưỡng Nam Định&lt;/title&gt;&lt;secondary-title&gt;Tạp chí Khoa học Điều dưỡng&lt;/secondary-title&gt;&lt;/titles&gt;&lt;periodical&gt;&lt;full-title&gt;Tạp chí Khoa học Điều dưỡng&lt;/full-title&gt;&lt;/periodical&gt;&lt;pages&gt;84-95&lt;/pages&gt;&lt;volume&gt;5&lt;/volume&gt;&lt;number&gt;02&lt;/number&gt;&lt;section&gt;Nghiên cứu khoa học&lt;/section&gt;&lt;dates&gt;&lt;year&gt;2022&lt;/year&gt;&lt;pub-dates&gt;&lt;date&gt;05/13&lt;/date&gt;&lt;/pub-dates&gt;&lt;/dates&gt;&lt;urls&gt;&lt;related-urls&gt;&lt;url&gt;https://jns.vn/index.php/journal/article/view/422&lt;/url&gt;&lt;/related-urls&gt;&lt;/urls&gt;&lt;electronic-resource-num&gt;10.54436/jns.2022.02.422&lt;/electronic-resource-num&gt;&lt;access-date&gt;2023/11/25&lt;/access-date&gt;&lt;/record&gt;&lt;/Cite&gt;&lt;/EndNote&gt;</w:instrText>
      </w:r>
      <w:r w:rsidR="00E039A1" w:rsidRPr="0092344F">
        <w:rPr>
          <w:sz w:val="26"/>
          <w:szCs w:val="26"/>
          <w:shd w:val="clear" w:color="auto" w:fill="FFFFFF"/>
        </w:rPr>
        <w:fldChar w:fldCharType="separate"/>
      </w:r>
      <w:r w:rsidR="00E039A1" w:rsidRPr="0092344F">
        <w:rPr>
          <w:noProof/>
          <w:sz w:val="26"/>
          <w:szCs w:val="26"/>
          <w:shd w:val="clear" w:color="auto" w:fill="FFFFFF"/>
          <w:vertAlign w:val="superscript"/>
        </w:rPr>
        <w:t>25</w:t>
      </w:r>
      <w:r w:rsidR="00E039A1" w:rsidRPr="0092344F">
        <w:rPr>
          <w:sz w:val="26"/>
          <w:szCs w:val="26"/>
          <w:shd w:val="clear" w:color="auto" w:fill="FFFFFF"/>
        </w:rPr>
        <w:fldChar w:fldCharType="end"/>
      </w:r>
      <w:r w:rsidR="00E039A1" w:rsidRPr="0092344F">
        <w:rPr>
          <w:sz w:val="26"/>
          <w:szCs w:val="26"/>
          <w:shd w:val="clear" w:color="auto" w:fill="FFFFFF"/>
        </w:rPr>
        <w:t xml:space="preserve"> Hoặc  trong nghiên cứu về thái độ của </w:t>
      </w:r>
      <w:r w:rsidR="00E039A1" w:rsidRPr="0092344F">
        <w:rPr>
          <w:rFonts w:eastAsiaTheme="minorHAnsi"/>
          <w:kern w:val="2"/>
          <w:sz w:val="26"/>
          <w:szCs w:val="26"/>
          <w14:ligatures w14:val="standardContextual"/>
        </w:rPr>
        <w:t>sinh viên Dược tại một số trường đại học tại Thành phố Hồ Chí Minh</w:t>
      </w:r>
      <w:r w:rsidR="00D566DF" w:rsidRPr="0092344F">
        <w:rPr>
          <w:sz w:val="26"/>
          <w:szCs w:val="26"/>
          <w:shd w:val="clear" w:color="auto" w:fill="FFFFFF"/>
        </w:rPr>
        <w:t xml:space="preserve"> của Nguyễn Hà Phúc Tâm</w:t>
      </w:r>
      <w:r w:rsidR="00E039A1" w:rsidRPr="0092344F">
        <w:rPr>
          <w:sz w:val="26"/>
          <w:szCs w:val="26"/>
          <w:shd w:val="clear" w:color="auto" w:fill="FFFFFF"/>
        </w:rPr>
        <w:t xml:space="preserve"> (2023)</w:t>
      </w:r>
      <w:r w:rsidR="00D566DF" w:rsidRPr="0092344F">
        <w:rPr>
          <w:sz w:val="26"/>
          <w:szCs w:val="26"/>
          <w:shd w:val="clear" w:color="auto" w:fill="FFFFFF"/>
        </w:rPr>
        <w:t xml:space="preserve">, 128 (32,8%)  sinh  viên  nam  và  262  (67,2%)  sinh  viên  nữ đều có thái độ tích cực với việc tham gia nghiên cứu. Sinh  viên  nữ có thái độ tích  cực hơn sinh viên nam ,  tuy nhiên sinh viên nam có  điểm  </w:t>
      </w:r>
      <w:r w:rsidR="00D566DF" w:rsidRPr="0092344F">
        <w:rPr>
          <w:sz w:val="26"/>
          <w:szCs w:val="26"/>
          <w:shd w:val="clear" w:color="auto" w:fill="FFFFFF"/>
        </w:rPr>
        <w:lastRenderedPageBreak/>
        <w:t>trung  bình  rào  cản  thấp  hơn  sinh  viên  nữ. Thiếu  kỹ năng và kiến thức  là  các  rào  cản  chủ yếu  gặp  phải ở sinh  viên  khi tham gia NCKH.</w:t>
      </w:r>
      <w:r w:rsidR="00E039A1" w:rsidRPr="0092344F">
        <w:rPr>
          <w:sz w:val="26"/>
          <w:szCs w:val="26"/>
          <w:shd w:val="clear" w:color="auto" w:fill="FFFFFF"/>
        </w:rPr>
        <w:fldChar w:fldCharType="begin">
          <w:fldData xml:space="preserve">PEVuZE5vdGU+PENpdGU+PEF1dGhvcj5OZ3V54buFbiBIw6AgUGjDumMgVMOibTwvQXV0aG9yPjxZ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</w:fldData>
        </w:fldChar>
      </w:r>
      <w:r w:rsidR="00091346" w:rsidRPr="0092344F">
        <w:rPr>
          <w:sz w:val="26"/>
          <w:szCs w:val="26"/>
          <w:shd w:val="clear" w:color="auto" w:fill="FFFFFF"/>
        </w:rPr>
        <w:instrText xml:space="preserve"> ADDIN EN.CITE </w:instrText>
      </w:r>
      <w:r w:rsidR="00091346" w:rsidRPr="0092344F">
        <w:rPr>
          <w:sz w:val="26"/>
          <w:szCs w:val="26"/>
          <w:shd w:val="clear" w:color="auto" w:fill="FFFFFF"/>
        </w:rPr>
        <w:fldChar w:fldCharType="begin">
          <w:fldData xml:space="preserve">PEVuZE5vdGU+PENpdGU+PEF1dGhvcj5OZ3V54buFbiBIw6AgUGjDumMgVMOibTwvQXV0aG9yPjxZ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</w:fldData>
        </w:fldChar>
      </w:r>
      <w:r w:rsidR="00091346" w:rsidRPr="0092344F">
        <w:rPr>
          <w:sz w:val="26"/>
          <w:szCs w:val="26"/>
          <w:shd w:val="clear" w:color="auto" w:fill="FFFFFF"/>
        </w:rPr>
        <w:instrText xml:space="preserve"> ADDIN EN.CITE.DATA </w:instrText>
      </w:r>
      <w:r w:rsidR="00091346" w:rsidRPr="0092344F">
        <w:rPr>
          <w:sz w:val="26"/>
          <w:szCs w:val="26"/>
          <w:shd w:val="clear" w:color="auto" w:fill="FFFFFF"/>
        </w:rPr>
      </w:r>
      <w:r w:rsidR="00091346" w:rsidRPr="0092344F">
        <w:rPr>
          <w:sz w:val="26"/>
          <w:szCs w:val="26"/>
          <w:shd w:val="clear" w:color="auto" w:fill="FFFFFF"/>
        </w:rPr>
        <w:fldChar w:fldCharType="end"/>
      </w:r>
      <w:r w:rsidR="00E039A1" w:rsidRPr="0092344F">
        <w:rPr>
          <w:sz w:val="26"/>
          <w:szCs w:val="26"/>
          <w:shd w:val="clear" w:color="auto" w:fill="FFFFFF"/>
        </w:rPr>
      </w:r>
      <w:r w:rsidR="00E039A1" w:rsidRPr="0092344F">
        <w:rPr>
          <w:sz w:val="26"/>
          <w:szCs w:val="26"/>
          <w:shd w:val="clear" w:color="auto" w:fill="FFFFFF"/>
        </w:rPr>
        <w:fldChar w:fldCharType="separate"/>
      </w:r>
      <w:r w:rsidR="00091346" w:rsidRPr="0092344F">
        <w:rPr>
          <w:noProof/>
          <w:sz w:val="26"/>
          <w:szCs w:val="26"/>
          <w:shd w:val="clear" w:color="auto" w:fill="FFFFFF"/>
          <w:vertAlign w:val="superscript"/>
        </w:rPr>
        <w:t>31</w:t>
      </w:r>
      <w:r w:rsidR="00E039A1" w:rsidRPr="0092344F">
        <w:rPr>
          <w:sz w:val="26"/>
          <w:szCs w:val="26"/>
          <w:shd w:val="clear" w:color="auto" w:fill="FFFFFF"/>
        </w:rPr>
        <w:fldChar w:fldCharType="end"/>
      </w:r>
      <w:r w:rsidR="00E039A1" w:rsidRPr="0092344F">
        <w:rPr>
          <w:sz w:val="26"/>
          <w:szCs w:val="26"/>
          <w:shd w:val="clear" w:color="auto" w:fill="FFFFFF"/>
        </w:rPr>
        <w:t xml:space="preserve"> </w:t>
      </w:r>
    </w:p>
    <w:p w14:paraId="4CC1992E" w14:textId="3C337DFD" w:rsidR="006C50DD" w:rsidRPr="0092344F" w:rsidRDefault="004261B7" w:rsidP="004841AF">
      <w:pPr>
        <w:pStyle w:val="ThngthngWeb"/>
        <w:spacing w:before="0" w:beforeAutospacing="0" w:after="60" w:afterAutospacing="0" w:line="360" w:lineRule="auto"/>
        <w:ind w:firstLine="720"/>
        <w:jc w:val="both"/>
        <w:rPr>
          <w:sz w:val="26"/>
          <w:szCs w:val="26"/>
        </w:rPr>
      </w:pPr>
      <w:r w:rsidRPr="0092344F">
        <w:rPr>
          <w:sz w:val="26"/>
          <w:szCs w:val="26"/>
        </w:rPr>
        <w:t xml:space="preserve">Vì vậy, chúng tôi thực hiện nghiên cứu này </w:t>
      </w:r>
      <w:r w:rsidR="000D4456" w:rsidRPr="0092344F">
        <w:rPr>
          <w:sz w:val="26"/>
          <w:szCs w:val="26"/>
        </w:rPr>
        <w:t xml:space="preserve">nhằm khảo sát </w:t>
      </w:r>
      <w:r w:rsidR="003D0C19" w:rsidRPr="0092344F">
        <w:rPr>
          <w:sz w:val="26"/>
          <w:szCs w:val="26"/>
        </w:rPr>
        <w:t>“Thái độ của sinh viên điều dưỡng năm cuối trường Đại học Y khoa Phạm Ngọc Thạch năm 2020 đối với nghiên cứu khoa học và các yếu tố liên quan”</w:t>
      </w:r>
    </w:p>
    <w:p w14:paraId="46CCB860" w14:textId="1E5446E0" w:rsidR="000D4456" w:rsidRPr="0092344F" w:rsidRDefault="00DF29BD" w:rsidP="00D73C1E">
      <w:pPr>
        <w:spacing w:before="240" w:after="0" w:line="360" w:lineRule="auto"/>
        <w:ind w:firstLine="720"/>
        <w:jc w:val="both"/>
        <w:rPr>
          <w:rFonts w:ascii="Times New Roman" w:hAnsi="Times New Roman" w:cs="Times New Roman"/>
          <w:b/>
          <w:bCs/>
          <w:sz w:val="26"/>
          <w:szCs w:val="26"/>
        </w:rPr>
      </w:pPr>
      <w:r w:rsidRPr="0092344F">
        <w:rPr>
          <w:rFonts w:ascii="Times New Roman" w:hAnsi="Times New Roman" w:cs="Times New Roman"/>
          <w:b/>
          <w:bCs/>
          <w:sz w:val="26"/>
          <w:szCs w:val="26"/>
        </w:rPr>
        <w:t>CÂU HỎI NGHIÊN CỨU</w:t>
      </w:r>
    </w:p>
    <w:p w14:paraId="1ACF7CC3" w14:textId="05E635C9" w:rsidR="00AF2118" w:rsidRPr="0092344F" w:rsidRDefault="000D4456" w:rsidP="00D73C1E">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 xml:space="preserve">Sinh viên Cử nhân Điều dưỡng trường ĐHYK Phạm Ngọc Thạch có thái độ như thế nào về </w:t>
      </w:r>
      <w:r w:rsidR="00602E56">
        <w:rPr>
          <w:rFonts w:ascii="Times New Roman" w:hAnsi="Times New Roman" w:cs="Times New Roman"/>
          <w:sz w:val="26"/>
          <w:szCs w:val="26"/>
        </w:rPr>
        <w:t>NCKH năm 2023</w:t>
      </w:r>
      <w:r w:rsidRPr="0092344F">
        <w:rPr>
          <w:rFonts w:ascii="Times New Roman" w:hAnsi="Times New Roman" w:cs="Times New Roman"/>
          <w:sz w:val="26"/>
          <w:szCs w:val="26"/>
        </w:rPr>
        <w:t xml:space="preserve">.  </w:t>
      </w:r>
    </w:p>
    <w:p w14:paraId="1C916A58" w14:textId="696FD8A6" w:rsidR="001E7AFF" w:rsidRPr="0092344F" w:rsidRDefault="000D4456" w:rsidP="00DF29BD">
      <w:pPr>
        <w:spacing w:before="240" w:after="0" w:line="360" w:lineRule="auto"/>
        <w:ind w:firstLine="720"/>
        <w:jc w:val="both"/>
        <w:outlineLvl w:val="0"/>
        <w:rPr>
          <w:rFonts w:ascii="Times New Roman" w:hAnsi="Times New Roman" w:cs="Times New Roman"/>
          <w:b/>
          <w:bCs/>
          <w:sz w:val="26"/>
          <w:szCs w:val="26"/>
        </w:rPr>
      </w:pPr>
      <w:bookmarkStart w:id="9" w:name="_Toc154482683"/>
      <w:r w:rsidRPr="0092344F">
        <w:rPr>
          <w:rFonts w:ascii="Times New Roman" w:hAnsi="Times New Roman" w:cs="Times New Roman"/>
          <w:b/>
          <w:bCs/>
          <w:sz w:val="26"/>
          <w:szCs w:val="26"/>
        </w:rPr>
        <w:t>MỤC TIÊU NGHIÊN CỨU</w:t>
      </w:r>
      <w:bookmarkEnd w:id="9"/>
    </w:p>
    <w:p w14:paraId="2F773F61" w14:textId="3D2B2E28" w:rsidR="000D4456" w:rsidRPr="0092344F" w:rsidRDefault="000D4456" w:rsidP="00A128AC">
      <w:pPr>
        <w:pStyle w:val="oancuaDanhsach"/>
        <w:spacing w:before="240" w:after="0" w:line="360" w:lineRule="auto"/>
        <w:jc w:val="both"/>
        <w:outlineLvl w:val="2"/>
        <w:rPr>
          <w:rFonts w:ascii="Times New Roman" w:hAnsi="Times New Roman" w:cs="Times New Roman"/>
          <w:b/>
          <w:bCs/>
          <w:sz w:val="26"/>
          <w:szCs w:val="26"/>
        </w:rPr>
      </w:pPr>
      <w:bookmarkStart w:id="10" w:name="_Toc154482684"/>
      <w:r w:rsidRPr="0092344F">
        <w:rPr>
          <w:rFonts w:ascii="Times New Roman" w:hAnsi="Times New Roman" w:cs="Times New Roman"/>
          <w:b/>
          <w:bCs/>
          <w:sz w:val="26"/>
          <w:szCs w:val="26"/>
        </w:rPr>
        <w:t xml:space="preserve">Mục tiêu </w:t>
      </w:r>
      <w:r w:rsidR="006C50DD" w:rsidRPr="0092344F">
        <w:rPr>
          <w:rFonts w:ascii="Times New Roman" w:hAnsi="Times New Roman" w:cs="Times New Roman"/>
          <w:b/>
          <w:bCs/>
          <w:sz w:val="26"/>
          <w:szCs w:val="26"/>
        </w:rPr>
        <w:t>tổng quát</w:t>
      </w:r>
      <w:bookmarkEnd w:id="10"/>
    </w:p>
    <w:p w14:paraId="4F54B2ED" w14:textId="6BAA1225" w:rsidR="000D4456" w:rsidRPr="0092344F" w:rsidRDefault="000D4456" w:rsidP="004841AF">
      <w:pPr>
        <w:spacing w:after="0"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 xml:space="preserve">Xác định thái độ đối với NCKH của SV CNĐD chính quy </w:t>
      </w:r>
      <w:r w:rsidR="006C356B" w:rsidRPr="0092344F">
        <w:rPr>
          <w:rFonts w:ascii="Times New Roman" w:hAnsi="Times New Roman" w:cs="Times New Roman"/>
          <w:sz w:val="26"/>
          <w:szCs w:val="26"/>
        </w:rPr>
        <w:t>năm cuối</w:t>
      </w:r>
      <w:r w:rsidRPr="0092344F">
        <w:rPr>
          <w:rFonts w:ascii="Times New Roman" w:hAnsi="Times New Roman" w:cs="Times New Roman"/>
          <w:sz w:val="26"/>
          <w:szCs w:val="26"/>
        </w:rPr>
        <w:t xml:space="preserve"> tại trường ĐHYK Phạm Ngọc Thạch </w:t>
      </w:r>
      <w:r w:rsidR="009450E6" w:rsidRPr="0092344F">
        <w:rPr>
          <w:rFonts w:ascii="Times New Roman" w:hAnsi="Times New Roman" w:cs="Times New Roman"/>
          <w:sz w:val="26"/>
          <w:szCs w:val="26"/>
        </w:rPr>
        <w:t>và các yếu tố liên quan</w:t>
      </w:r>
      <w:r w:rsidRPr="0092344F">
        <w:rPr>
          <w:rFonts w:ascii="Times New Roman" w:hAnsi="Times New Roman" w:cs="Times New Roman"/>
          <w:sz w:val="26"/>
          <w:szCs w:val="26"/>
        </w:rPr>
        <w:t>.</w:t>
      </w:r>
      <w:r w:rsidR="00E039A1" w:rsidRPr="0092344F">
        <w:rPr>
          <w:rFonts w:ascii="Times New Roman" w:hAnsi="Times New Roman" w:cs="Times New Roman"/>
          <w:sz w:val="26"/>
          <w:szCs w:val="26"/>
        </w:rPr>
        <w:t xml:space="preserve"> </w:t>
      </w:r>
    </w:p>
    <w:p w14:paraId="6D67E5A7" w14:textId="071B350C" w:rsidR="000D4456" w:rsidRPr="0092344F" w:rsidRDefault="000D4456" w:rsidP="00A128AC">
      <w:pPr>
        <w:pStyle w:val="oancuaDanhsach"/>
        <w:spacing w:before="240" w:after="0" w:line="360" w:lineRule="auto"/>
        <w:jc w:val="both"/>
        <w:outlineLvl w:val="2"/>
        <w:rPr>
          <w:rFonts w:ascii="Times New Roman" w:hAnsi="Times New Roman" w:cs="Times New Roman"/>
          <w:b/>
          <w:bCs/>
          <w:sz w:val="26"/>
          <w:szCs w:val="26"/>
        </w:rPr>
      </w:pPr>
      <w:bookmarkStart w:id="11" w:name="_Toc154482685"/>
      <w:r w:rsidRPr="0092344F">
        <w:rPr>
          <w:rFonts w:ascii="Times New Roman" w:hAnsi="Times New Roman" w:cs="Times New Roman"/>
          <w:b/>
          <w:bCs/>
          <w:sz w:val="26"/>
          <w:szCs w:val="26"/>
        </w:rPr>
        <w:t>Mục tiêu cụ thể</w:t>
      </w:r>
      <w:bookmarkEnd w:id="11"/>
    </w:p>
    <w:p w14:paraId="1AF9B6BE" w14:textId="55B365E9" w:rsidR="00D73C1E" w:rsidRPr="0092344F" w:rsidRDefault="00D73C1E" w:rsidP="0065190F">
      <w:pPr>
        <w:pStyle w:val="oancuaDanhsach"/>
        <w:numPr>
          <w:ilvl w:val="3"/>
          <w:numId w:val="52"/>
        </w:num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Khảo sát một số đặc điểm nhân khẩu học của SV CNĐD chính quy năm cuối trường ĐHYK PNT.</w:t>
      </w:r>
    </w:p>
    <w:p w14:paraId="78E44939" w14:textId="26EF57D1" w:rsidR="00D73C1E" w:rsidRPr="0092344F" w:rsidRDefault="00D73C1E" w:rsidP="0065190F">
      <w:pPr>
        <w:pStyle w:val="oancuaDanhsach"/>
        <w:numPr>
          <w:ilvl w:val="3"/>
          <w:numId w:val="52"/>
        </w:num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 xml:space="preserve">Xác định thái độ về NCKH của SV CNĐD chính quy năm cuối tại trường ĐHYK PNT. </w:t>
      </w:r>
    </w:p>
    <w:p w14:paraId="68DA045E" w14:textId="69AB7234" w:rsidR="00D73C1E" w:rsidRPr="0092344F" w:rsidRDefault="00D73C1E" w:rsidP="0065190F">
      <w:pPr>
        <w:pStyle w:val="oancuaDanhsach"/>
        <w:numPr>
          <w:ilvl w:val="3"/>
          <w:numId w:val="52"/>
        </w:num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Xác định mối liên quan giữa đặc điểm nhân khẩu học với thái độ của SV CNĐD chính quy năm cuối tại trường ĐHYK PNT đối với nghiên cứu khoa học.</w:t>
      </w:r>
    </w:p>
    <w:p w14:paraId="269B6B33" w14:textId="439A8C00" w:rsidR="004841AF" w:rsidRPr="0092344F" w:rsidRDefault="004841AF" w:rsidP="0065190F">
      <w:pPr>
        <w:pStyle w:val="oancuaDanhsach"/>
        <w:numPr>
          <w:ilvl w:val="3"/>
          <w:numId w:val="2"/>
        </w:numPr>
        <w:spacing w:line="360" w:lineRule="auto"/>
        <w:jc w:val="both"/>
        <w:rPr>
          <w:rFonts w:ascii="Times New Roman" w:hAnsi="Times New Roman" w:cs="Times New Roman"/>
          <w:sz w:val="26"/>
          <w:szCs w:val="26"/>
        </w:rPr>
      </w:pPr>
      <w:r w:rsidRPr="0092344F">
        <w:rPr>
          <w:rFonts w:ascii="Times New Roman" w:hAnsi="Times New Roman" w:cs="Times New Roman"/>
          <w:b/>
          <w:bCs/>
          <w:sz w:val="26"/>
          <w:szCs w:val="26"/>
        </w:rPr>
        <w:br w:type="page"/>
      </w:r>
    </w:p>
    <w:p w14:paraId="4492A94A" w14:textId="1EAE01F1" w:rsidR="00E449BF" w:rsidRPr="0092344F" w:rsidRDefault="00E449BF" w:rsidP="00D73C1E">
      <w:pPr>
        <w:pStyle w:val="u1"/>
        <w:spacing w:after="120"/>
        <w:jc w:val="center"/>
        <w:rPr>
          <w:rFonts w:ascii="Times New Roman" w:hAnsi="Times New Roman" w:cs="Times New Roman"/>
          <w:b/>
          <w:bCs/>
          <w:color w:val="auto"/>
          <w:sz w:val="26"/>
          <w:szCs w:val="26"/>
        </w:rPr>
      </w:pPr>
      <w:bookmarkStart w:id="12" w:name="_Toc154482686"/>
      <w:r w:rsidRPr="0092344F">
        <w:rPr>
          <w:rFonts w:ascii="Times New Roman" w:hAnsi="Times New Roman" w:cs="Times New Roman"/>
          <w:b/>
          <w:bCs/>
          <w:color w:val="auto"/>
          <w:sz w:val="26"/>
          <w:szCs w:val="26"/>
        </w:rPr>
        <w:lastRenderedPageBreak/>
        <w:t>CHƯƠNG I</w:t>
      </w:r>
      <w:bookmarkEnd w:id="12"/>
    </w:p>
    <w:p w14:paraId="60510666" w14:textId="61F8C42B" w:rsidR="00D73C1E" w:rsidRPr="0092344F" w:rsidRDefault="00D73C1E" w:rsidP="00D73C1E">
      <w:pPr>
        <w:jc w:val="center"/>
        <w:rPr>
          <w:rFonts w:ascii="Times New Roman" w:hAnsi="Times New Roman" w:cs="Times New Roman"/>
          <w:sz w:val="26"/>
          <w:szCs w:val="26"/>
        </w:rPr>
      </w:pPr>
      <w:r w:rsidRPr="0092344F">
        <w:rPr>
          <w:rFonts w:ascii="Times New Roman" w:hAnsi="Times New Roman" w:cs="Times New Roman"/>
          <w:b/>
          <w:bCs/>
          <w:sz w:val="26"/>
          <w:szCs w:val="26"/>
        </w:rPr>
        <w:t>TỔNG QUAN TÀI LIỆU</w:t>
      </w:r>
    </w:p>
    <w:p w14:paraId="39E461EC" w14:textId="2CABB6F7" w:rsidR="006C356B" w:rsidRPr="0092344F" w:rsidRDefault="00DF29BD" w:rsidP="0065190F">
      <w:pPr>
        <w:pStyle w:val="oancuaDanhsach"/>
        <w:numPr>
          <w:ilvl w:val="1"/>
          <w:numId w:val="53"/>
        </w:numPr>
        <w:spacing w:before="240" w:after="0" w:line="360" w:lineRule="auto"/>
        <w:jc w:val="both"/>
        <w:outlineLvl w:val="1"/>
        <w:rPr>
          <w:rFonts w:ascii="Times New Roman" w:hAnsi="Times New Roman" w:cs="Times New Roman"/>
          <w:b/>
          <w:bCs/>
          <w:sz w:val="26"/>
          <w:szCs w:val="26"/>
        </w:rPr>
      </w:pPr>
      <w:bookmarkStart w:id="13" w:name="_Toc154482687"/>
      <w:r w:rsidRPr="0092344F">
        <w:rPr>
          <w:rFonts w:ascii="Times New Roman" w:hAnsi="Times New Roman" w:cs="Times New Roman"/>
          <w:b/>
          <w:bCs/>
          <w:sz w:val="26"/>
          <w:szCs w:val="26"/>
        </w:rPr>
        <w:t>Khái niệm Điều dưỡng</w:t>
      </w:r>
      <w:bookmarkEnd w:id="13"/>
    </w:p>
    <w:p w14:paraId="552C7660" w14:textId="08483DB6" w:rsidR="009D683A" w:rsidRPr="0092344F" w:rsidRDefault="009D683A" w:rsidP="006C0DD3">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 xml:space="preserve">Florence Nightingale, nữ học thuyết gia Điều dưỡng </w:t>
      </w:r>
      <w:r w:rsidR="005F7CA0" w:rsidRPr="0092344F">
        <w:rPr>
          <w:rFonts w:ascii="Times New Roman" w:hAnsi="Times New Roman" w:cs="Times New Roman"/>
          <w:sz w:val="26"/>
          <w:szCs w:val="26"/>
        </w:rPr>
        <w:t>đầu tiên trên</w:t>
      </w:r>
      <w:r w:rsidRPr="0092344F">
        <w:rPr>
          <w:rFonts w:ascii="Times New Roman" w:hAnsi="Times New Roman" w:cs="Times New Roman"/>
          <w:sz w:val="26"/>
          <w:szCs w:val="26"/>
        </w:rPr>
        <w:t xml:space="preserve"> </w:t>
      </w:r>
      <w:r w:rsidR="005F7CA0" w:rsidRPr="0092344F">
        <w:rPr>
          <w:rFonts w:ascii="Times New Roman" w:hAnsi="Times New Roman" w:cs="Times New Roman"/>
          <w:sz w:val="26"/>
          <w:szCs w:val="26"/>
        </w:rPr>
        <w:t>T</w:t>
      </w:r>
      <w:r w:rsidRPr="0092344F">
        <w:rPr>
          <w:rFonts w:ascii="Times New Roman" w:hAnsi="Times New Roman" w:cs="Times New Roman"/>
          <w:sz w:val="26"/>
          <w:szCs w:val="26"/>
        </w:rPr>
        <w:t>hế giới, là một nhà cải cách xã hội và nhà thống kê người Anh,</w:t>
      </w:r>
      <w:r w:rsidR="005F7CA0" w:rsidRPr="0092344F">
        <w:rPr>
          <w:rFonts w:ascii="Times New Roman" w:hAnsi="Times New Roman" w:cs="Times New Roman"/>
          <w:sz w:val="26"/>
          <w:szCs w:val="26"/>
        </w:rPr>
        <w:t xml:space="preserve"> đồng thời</w:t>
      </w:r>
      <w:r w:rsidRPr="0092344F">
        <w:rPr>
          <w:rFonts w:ascii="Times New Roman" w:hAnsi="Times New Roman" w:cs="Times New Roman"/>
          <w:sz w:val="26"/>
          <w:szCs w:val="26"/>
        </w:rPr>
        <w:t xml:space="preserve"> cũng là người sáng lập </w:t>
      </w:r>
      <w:r w:rsidR="005F7CA0" w:rsidRPr="0092344F">
        <w:rPr>
          <w:rFonts w:ascii="Times New Roman" w:hAnsi="Times New Roman" w:cs="Times New Roman"/>
          <w:sz w:val="26"/>
          <w:szCs w:val="26"/>
        </w:rPr>
        <w:t xml:space="preserve">ra </w:t>
      </w:r>
      <w:r w:rsidRPr="0092344F">
        <w:rPr>
          <w:rFonts w:ascii="Times New Roman" w:hAnsi="Times New Roman" w:cs="Times New Roman"/>
          <w:sz w:val="26"/>
          <w:szCs w:val="26"/>
        </w:rPr>
        <w:t>ngành điều dưỡng hiện đại. Năm 1860, bà định nghĩa Điều dưỡng: "Điều dưỡng là hành động vận dụng chính môi trường của người bệnh để hỗ trợ sự hồi phục của họ."</w:t>
      </w:r>
    </w:p>
    <w:p w14:paraId="070EC587" w14:textId="511D87A3" w:rsidR="009D683A" w:rsidRPr="0092344F" w:rsidRDefault="005F7CA0" w:rsidP="006C0DD3">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Học thuyết gia</w:t>
      </w:r>
      <w:r w:rsidR="009D683A" w:rsidRPr="0092344F">
        <w:rPr>
          <w:rFonts w:ascii="Times New Roman" w:hAnsi="Times New Roman" w:cs="Times New Roman"/>
          <w:sz w:val="26"/>
          <w:szCs w:val="26"/>
        </w:rPr>
        <w:t xml:space="preserve"> hiện đại Virginia Henderson cũng đã đưa ra một định nghĩa quan trọng về Điều dưỡng, </w:t>
      </w:r>
      <w:r w:rsidRPr="0092344F">
        <w:rPr>
          <w:rFonts w:ascii="Times New Roman" w:hAnsi="Times New Roman" w:cs="Times New Roman"/>
          <w:sz w:val="26"/>
          <w:szCs w:val="26"/>
        </w:rPr>
        <w:t xml:space="preserve">đã </w:t>
      </w:r>
      <w:r w:rsidR="009D683A" w:rsidRPr="0092344F">
        <w:rPr>
          <w:rFonts w:ascii="Times New Roman" w:hAnsi="Times New Roman" w:cs="Times New Roman"/>
          <w:sz w:val="26"/>
          <w:szCs w:val="26"/>
        </w:rPr>
        <w:t>được Hội đồng Điều dưỡng Thế giới (ICN) xác nhận vào năm 1960: "Chức năng đặc biệt của Điều dưỡng trong việc chăm sóc các cá nhân mắc bệnh hay khỏe mạnh là đánh giá phản ứng của họ với tình trạng sức khỏe và hỗ trợ họ thực hiện các hoạt động nâng cao, hồi phục sức khỏe hoặc được an tử. Điều này được thực hiện để giúp họ tự chủ một phần hay hoàn toàn, tùy thuộc vào sức mạnh, ý chí, hoặc kiến thức cần thiết, và Điều dưỡng thực hiện điều này để hỗ trợ họ càng nhanh càng tốt"</w:t>
      </w:r>
      <w:r w:rsidR="009A5C41" w:rsidRPr="0092344F">
        <w:rPr>
          <w:rFonts w:ascii="Times New Roman" w:hAnsi="Times New Roman" w:cs="Times New Roman"/>
          <w:sz w:val="26"/>
          <w:szCs w:val="26"/>
        </w:rPr>
        <w:t>.</w:t>
      </w:r>
      <w:r w:rsidR="001E706F" w:rsidRPr="0092344F">
        <w:rPr>
          <w:rFonts w:ascii="Times New Roman" w:hAnsi="Times New Roman" w:cs="Times New Roman"/>
          <w:sz w:val="26"/>
          <w:szCs w:val="26"/>
        </w:rPr>
        <w:fldChar w:fldCharType="begin"/>
      </w:r>
      <w:r w:rsidR="001E706F" w:rsidRPr="0092344F">
        <w:rPr>
          <w:rFonts w:ascii="Times New Roman" w:hAnsi="Times New Roman" w:cs="Times New Roman"/>
          <w:sz w:val="26"/>
          <w:szCs w:val="26"/>
        </w:rPr>
        <w:instrText xml:space="preserve"> ADDIN EN.CITE &lt;EndNote&gt;&lt;Cite&gt;&lt;Author&gt;International Council of Nurses&lt;/Author&gt;&lt;Year&gt;2020&lt;/Year&gt;&lt;RecNum&gt;77&lt;/RecNum&gt;&lt;DisplayText&gt;&lt;style face="superscript"&gt;32&lt;/style&gt;&lt;/DisplayText&gt;&lt;record&gt;&lt;rec-number&gt;77&lt;/rec-number&gt;&lt;foreign-keys&gt;&lt;key app="EN" db-id="f00xez9975zd0se9rt4veed4vwttzzrszx2w" timestamp="1702118532"&gt;77&lt;/key&gt;&lt;/foreign-keys&gt;&lt;ref-type name="Web Page"&gt;12&lt;/ref-type&gt;&lt;contributors&gt;&lt;authors&gt;&lt;author&gt;International Council of Nurses,&lt;/author&gt;&lt;/authors&gt;&lt;/contributors&gt;&lt;titles&gt;&lt;title&gt;Nursing definitions&lt;/title&gt;&lt;secondary-title&gt;Resources&lt;/secondary-title&gt;&lt;/titles&gt;&lt;number&gt;09/12/2023&lt;/number&gt;&lt;dates&gt;&lt;year&gt;2020&lt;/year&gt;&lt;pub-dates&gt;&lt;date&gt;30/2020&lt;/date&gt;&lt;/pub-dates&gt;&lt;/dates&gt;&lt;pub-location&gt;International Council of Nurses&lt;/pub-location&gt;&lt;urls&gt;&lt;related-urls&gt;&lt;url&gt;https://www.icn.ch/resources/nursing-definitions&lt;/url&gt;&lt;/related-urls&gt;&lt;/urls&gt;&lt;/record&gt;&lt;/Cite&gt;&lt;/EndNote&gt;</w:instrText>
      </w:r>
      <w:r w:rsidR="001E706F" w:rsidRPr="0092344F">
        <w:rPr>
          <w:rFonts w:ascii="Times New Roman" w:hAnsi="Times New Roman" w:cs="Times New Roman"/>
          <w:sz w:val="26"/>
          <w:szCs w:val="26"/>
        </w:rPr>
        <w:fldChar w:fldCharType="separate"/>
      </w:r>
      <w:r w:rsidR="001E706F" w:rsidRPr="0092344F">
        <w:rPr>
          <w:rFonts w:ascii="Times New Roman" w:hAnsi="Times New Roman" w:cs="Times New Roman"/>
          <w:noProof/>
          <w:sz w:val="26"/>
          <w:szCs w:val="26"/>
          <w:vertAlign w:val="superscript"/>
        </w:rPr>
        <w:t>32</w:t>
      </w:r>
      <w:r w:rsidR="001E706F" w:rsidRPr="0092344F">
        <w:rPr>
          <w:rFonts w:ascii="Times New Roman" w:hAnsi="Times New Roman" w:cs="Times New Roman"/>
          <w:sz w:val="26"/>
          <w:szCs w:val="26"/>
        </w:rPr>
        <w:fldChar w:fldCharType="end"/>
      </w:r>
    </w:p>
    <w:p w14:paraId="098D5CAD" w14:textId="7EBE9B12" w:rsidR="006C356B" w:rsidRPr="0092344F" w:rsidRDefault="005F7CA0" w:rsidP="006C0DD3">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Điều dưỡng đồng hành với sự tự chủ và hợp tác của cá nhân ở mọi độ tuổi, gia đình, nhóm, và cộng đồng, bất kể trạng thái sức khỏe. Lĩnh vực này không chỉ bao gồm việc nâng cao sức khỏe, phòng ngừa bệnh tật và chăm sóc người bệnh mà còn bao quát các hoạt động như thúc đẩy môi trường an toàn, tham gia nghiên cứu, định hình chính sách y tế, quản lý bệnh nhân và hệ thống y tế, cũng như giáo dục</w:t>
      </w:r>
      <w:r w:rsidR="006C356B" w:rsidRPr="0092344F">
        <w:rPr>
          <w:rFonts w:ascii="Times New Roman" w:hAnsi="Times New Roman" w:cs="Times New Roman"/>
          <w:sz w:val="26"/>
          <w:szCs w:val="26"/>
        </w:rPr>
        <w:t>.</w:t>
      </w:r>
      <w:r w:rsidR="006C356B" w:rsidRPr="0092344F">
        <w:rPr>
          <w:rFonts w:ascii="Times New Roman" w:hAnsi="Times New Roman" w:cs="Times New Roman"/>
          <w:sz w:val="26"/>
          <w:szCs w:val="26"/>
        </w:rPr>
        <w:fldChar w:fldCharType="begin"/>
      </w:r>
      <w:r w:rsidR="001E706F" w:rsidRPr="0092344F">
        <w:rPr>
          <w:rFonts w:ascii="Times New Roman" w:hAnsi="Times New Roman" w:cs="Times New Roman"/>
          <w:sz w:val="26"/>
          <w:szCs w:val="26"/>
        </w:rPr>
        <w:instrText xml:space="preserve"> ADDIN EN.CITE &lt;EndNote&gt;&lt;Cite&gt;&lt;Author&gt;International Council of Nurses&lt;/Author&gt;&lt;RecNum&gt;77&lt;/RecNum&gt;&lt;DisplayText&gt;&lt;style face="superscript"&gt;32&lt;/style&gt;&lt;/DisplayText&gt;&lt;record&gt;&lt;rec-number&gt;77&lt;/rec-number&gt;&lt;foreign-keys&gt;&lt;key app="EN" db-id="f00xez9975zd0se9rt4veed4vwttzzrszx2w" timestamp="1702118532"&gt;77&lt;/key&gt;&lt;/foreign-keys&gt;&lt;ref-type name="Web Page"&gt;12&lt;/ref-type&gt;&lt;contributors&gt;&lt;authors&gt;&lt;author&gt;International Council of Nurses,&lt;/author&gt;&lt;/authors&gt;&lt;/contributors&gt;&lt;titles&gt;&lt;title&gt;Nursing definitions&lt;/title&gt;&lt;secondary-title&gt;Resources&lt;/secondary-title&gt;&lt;/titles&gt;&lt;number&gt;09/12/2023&lt;/number&gt;&lt;dates&gt;&lt;year&gt;2020&lt;/year&gt;&lt;pub-dates&gt;&lt;date&gt;30/2020&lt;/date&gt;&lt;/pub-dates&gt;&lt;/dates&gt;&lt;pub-location&gt;International Council of Nurses&lt;/pub-location&gt;&lt;urls&gt;&lt;related-urls&gt;&lt;url&gt;https://www.icn.ch/resources/nursing-definitions&lt;/url&gt;&lt;/related-urls&gt;&lt;/urls&gt;&lt;/record&gt;&lt;/Cite&gt;&lt;/EndNote&gt;</w:instrText>
      </w:r>
      <w:r w:rsidR="006C356B" w:rsidRPr="0092344F">
        <w:rPr>
          <w:rFonts w:ascii="Times New Roman" w:hAnsi="Times New Roman" w:cs="Times New Roman"/>
          <w:sz w:val="26"/>
          <w:szCs w:val="26"/>
        </w:rPr>
        <w:fldChar w:fldCharType="separate"/>
      </w:r>
      <w:r w:rsidR="00091346" w:rsidRPr="0092344F">
        <w:rPr>
          <w:rFonts w:ascii="Times New Roman" w:hAnsi="Times New Roman" w:cs="Times New Roman"/>
          <w:noProof/>
          <w:sz w:val="26"/>
          <w:szCs w:val="26"/>
          <w:vertAlign w:val="superscript"/>
        </w:rPr>
        <w:t>32</w:t>
      </w:r>
      <w:r w:rsidR="006C356B" w:rsidRPr="0092344F">
        <w:rPr>
          <w:rFonts w:ascii="Times New Roman" w:hAnsi="Times New Roman" w:cs="Times New Roman"/>
          <w:sz w:val="26"/>
          <w:szCs w:val="26"/>
        </w:rPr>
        <w:fldChar w:fldCharType="end"/>
      </w:r>
    </w:p>
    <w:p w14:paraId="59A4B4C2" w14:textId="77777777" w:rsidR="004C04C3" w:rsidRPr="0092344F" w:rsidRDefault="006C356B" w:rsidP="006C0DD3">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 xml:space="preserve">Điều dưỡng là người đã hoàn thành chương trình giáo dục điều dưỡng cơ bản, tổng quát và được cơ quan quản lý phù hợp ủy quyền hành nghề điều dưỡng tại quốc gia của mình. Giáo dục điều dưỡng cơ bản là một chương trình nghiên cứu được công nhận chính thức, cung cấp nền tảng rộng rãi và vững chắc về khoa học hành vi, đời sống và điều dưỡng cho thực hành điều dưỡng nói chung, cho vai trò lãnh đạo và giáo dục sau cơ bản cho thực hành điều dưỡng chuyên khoa hoặc nâng cao. Điều dưỡng đã chuẩn bị và cho phép: </w:t>
      </w:r>
    </w:p>
    <w:p w14:paraId="2D12DE99" w14:textId="0A37C9AC" w:rsidR="004C04C3" w:rsidRPr="0092344F" w:rsidRDefault="006C356B" w:rsidP="0065190F">
      <w:pPr>
        <w:pStyle w:val="oancuaDanhsach"/>
        <w:numPr>
          <w:ilvl w:val="0"/>
          <w:numId w:val="3"/>
        </w:num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 xml:space="preserve">Tham gia vào phạm vi chung của hành nghề điều dưỡng, bao gồm nâng cao sức khỏe, phòng ngừa bệnh tật và chăm sóc người bệnh về thể chất, </w:t>
      </w:r>
      <w:r w:rsidRPr="0092344F">
        <w:rPr>
          <w:rFonts w:ascii="Times New Roman" w:hAnsi="Times New Roman" w:cs="Times New Roman"/>
          <w:sz w:val="26"/>
          <w:szCs w:val="26"/>
        </w:rPr>
        <w:lastRenderedPageBreak/>
        <w:t>bệnh tâm thần và người khuyết tật ở mọi lứa tuổi và trong tất cả các cơ sở chăm sóc sức khỏe và cộng đồng khác</w:t>
      </w:r>
      <w:r w:rsidR="00D73C1E" w:rsidRPr="0092344F">
        <w:rPr>
          <w:rFonts w:ascii="Times New Roman" w:hAnsi="Times New Roman" w:cs="Times New Roman"/>
          <w:sz w:val="26"/>
          <w:szCs w:val="26"/>
        </w:rPr>
        <w:t>.</w:t>
      </w:r>
      <w:r w:rsidRPr="0092344F">
        <w:rPr>
          <w:rFonts w:ascii="Times New Roman" w:hAnsi="Times New Roman" w:cs="Times New Roman"/>
          <w:sz w:val="26"/>
          <w:szCs w:val="26"/>
        </w:rPr>
        <w:t xml:space="preserve"> </w:t>
      </w:r>
    </w:p>
    <w:p w14:paraId="241F7276" w14:textId="77777777" w:rsidR="004C04C3" w:rsidRPr="0092344F" w:rsidRDefault="006C356B" w:rsidP="0065190F">
      <w:pPr>
        <w:pStyle w:val="oancuaDanhsach"/>
        <w:numPr>
          <w:ilvl w:val="0"/>
          <w:numId w:val="3"/>
        </w:num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Thực hiện giảng dạy chăm sóc sức khỏe</w:t>
      </w:r>
      <w:r w:rsidR="004C04C3" w:rsidRPr="0092344F">
        <w:rPr>
          <w:rFonts w:ascii="Times New Roman" w:hAnsi="Times New Roman" w:cs="Times New Roman"/>
          <w:sz w:val="26"/>
          <w:szCs w:val="26"/>
        </w:rPr>
        <w:t>.</w:t>
      </w:r>
    </w:p>
    <w:p w14:paraId="0A0A7A43" w14:textId="77777777" w:rsidR="004C04C3" w:rsidRPr="0092344F" w:rsidRDefault="006C356B" w:rsidP="0065190F">
      <w:pPr>
        <w:pStyle w:val="oancuaDanhsach"/>
        <w:numPr>
          <w:ilvl w:val="0"/>
          <w:numId w:val="3"/>
        </w:num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 xml:space="preserve">Tham gia đầy đủ với tư cách là thành viên của nhóm chăm sóc sức khỏe (4) Giám sát và đào tạo nhân viên điều dưỡng, chăm sóc sức khỏe </w:t>
      </w:r>
    </w:p>
    <w:p w14:paraId="0F290655" w14:textId="3D75180B" w:rsidR="006C356B" w:rsidRPr="0092344F" w:rsidRDefault="006C356B" w:rsidP="0065190F">
      <w:pPr>
        <w:pStyle w:val="oancuaDanhsach"/>
        <w:numPr>
          <w:ilvl w:val="0"/>
          <w:numId w:val="3"/>
        </w:num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Tham gia nghiên cứu.</w:t>
      </w:r>
      <w:r w:rsidRPr="0092344F">
        <w:rPr>
          <w:rFonts w:ascii="Times New Roman" w:hAnsi="Times New Roman" w:cs="Times New Roman"/>
          <w:sz w:val="26"/>
          <w:szCs w:val="26"/>
        </w:rPr>
        <w:fldChar w:fldCharType="begin"/>
      </w:r>
      <w:r w:rsidR="00091346" w:rsidRPr="0092344F">
        <w:rPr>
          <w:rFonts w:ascii="Times New Roman" w:hAnsi="Times New Roman" w:cs="Times New Roman"/>
          <w:sz w:val="26"/>
          <w:szCs w:val="26"/>
        </w:rPr>
        <w:instrText xml:space="preserve"> ADDIN EN.CITE &lt;EndNote&gt;&lt;Cite&gt;&lt;Author&gt;International Council of Nurses&lt;/Author&gt;&lt;Year&gt;1987&lt;/Year&gt;&lt;RecNum&gt;76&lt;/RecNum&gt;&lt;DisplayText&gt;&lt;style face="superscript"&gt;33&lt;/style&gt;&lt;/DisplayText&gt;&lt;record&gt;&lt;rec-number&gt;76&lt;/rec-number&gt;&lt;foreign-keys&gt;&lt;key app="EN" db-id="f00xez9975zd0se9rt4veed4vwttzzrszx2w" timestamp="1702118288"&gt;76&lt;/key&gt;&lt;/foreign-keys&gt;&lt;ref-type name="Online Database"&gt;45&lt;/ref-type&gt;&lt;contributors&gt;&lt;authors&gt;&lt;author&gt;International Council of Nurses, &lt;/author&gt;&lt;/authors&gt;&lt;/contributors&gt;&lt;titles&gt;&lt;title&gt; Definition of a nurse (1987)&lt;/title&gt;&lt;/titles&gt;&lt;dates&gt;&lt;year&gt;1987&lt;/year&gt;&lt;/dates&gt;&lt;urls&gt;&lt;related-urls&gt;&lt;url&gt;https://www.icn.ch/nursing-policy/nursing-definitions&lt;/url&gt;&lt;/related-urls&gt;&lt;/urls&gt;&lt;/record&gt;&lt;/Cite&gt;&lt;/EndNote&gt;</w:instrText>
      </w:r>
      <w:r w:rsidRPr="0092344F">
        <w:rPr>
          <w:rFonts w:ascii="Times New Roman" w:hAnsi="Times New Roman" w:cs="Times New Roman"/>
          <w:sz w:val="26"/>
          <w:szCs w:val="26"/>
        </w:rPr>
        <w:fldChar w:fldCharType="separate"/>
      </w:r>
      <w:r w:rsidR="00091346" w:rsidRPr="0092344F">
        <w:rPr>
          <w:rFonts w:ascii="Times New Roman" w:hAnsi="Times New Roman" w:cs="Times New Roman"/>
          <w:noProof/>
          <w:sz w:val="26"/>
          <w:szCs w:val="26"/>
          <w:vertAlign w:val="superscript"/>
        </w:rPr>
        <w:t>33</w:t>
      </w:r>
      <w:r w:rsidRPr="0092344F">
        <w:rPr>
          <w:rFonts w:ascii="Times New Roman" w:hAnsi="Times New Roman" w:cs="Times New Roman"/>
          <w:sz w:val="26"/>
          <w:szCs w:val="26"/>
        </w:rPr>
        <w:fldChar w:fldCharType="end"/>
      </w:r>
    </w:p>
    <w:p w14:paraId="01D7305C" w14:textId="1DB22892" w:rsidR="009D683A" w:rsidRPr="0092344F" w:rsidRDefault="006C0DD3" w:rsidP="006C0DD3">
      <w:p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ab/>
      </w:r>
      <w:r w:rsidR="009D683A" w:rsidRPr="0092344F">
        <w:rPr>
          <w:rFonts w:ascii="Times New Roman" w:hAnsi="Times New Roman" w:cs="Times New Roman"/>
          <w:sz w:val="26"/>
          <w:szCs w:val="26"/>
        </w:rPr>
        <w:t>Hội Điều dưỡng Hoa Kỳ (ANA),</w:t>
      </w:r>
      <w:r w:rsidR="005F7CA0" w:rsidRPr="0092344F">
        <w:rPr>
          <w:rFonts w:ascii="Times New Roman" w:hAnsi="Times New Roman" w:cs="Times New Roman"/>
          <w:sz w:val="26"/>
          <w:szCs w:val="26"/>
        </w:rPr>
        <w:t xml:space="preserve"> là tổ chức hàng đầu đại diện cho cộng đồng điều dưỡng tại Hoa Kỳ.</w:t>
      </w:r>
      <w:r w:rsidR="009D683A" w:rsidRPr="0092344F">
        <w:rPr>
          <w:rFonts w:ascii="Times New Roman" w:hAnsi="Times New Roman" w:cs="Times New Roman"/>
          <w:sz w:val="26"/>
          <w:szCs w:val="26"/>
        </w:rPr>
        <w:t xml:space="preserve"> một trong những hiệp hội </w:t>
      </w:r>
      <w:r w:rsidR="005F7CA0" w:rsidRPr="0092344F">
        <w:rPr>
          <w:rFonts w:ascii="Times New Roman" w:hAnsi="Times New Roman" w:cs="Times New Roman"/>
          <w:sz w:val="26"/>
          <w:szCs w:val="26"/>
        </w:rPr>
        <w:t>về Điều dưỡng</w:t>
      </w:r>
      <w:r w:rsidR="009D683A" w:rsidRPr="0092344F">
        <w:rPr>
          <w:rFonts w:ascii="Times New Roman" w:hAnsi="Times New Roman" w:cs="Times New Roman"/>
          <w:sz w:val="26"/>
          <w:szCs w:val="26"/>
        </w:rPr>
        <w:t xml:space="preserve"> có uy tín và có ảnh hưởng nhất trên thế giới, đã xác định bốn Trách nhiệm chính của Điều dưỡng:</w:t>
      </w:r>
    </w:p>
    <w:p w14:paraId="6C922923" w14:textId="2B911BFF" w:rsidR="009D683A" w:rsidRPr="0092344F" w:rsidRDefault="009D683A" w:rsidP="0065190F">
      <w:pPr>
        <w:pStyle w:val="oancuaDanhsach"/>
        <w:numPr>
          <w:ilvl w:val="0"/>
          <w:numId w:val="3"/>
        </w:num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Thực hiện thăm khám thể chất và khai thác tiền sử sức khỏe trước khi đưa ra các quyết định quan trọng</w:t>
      </w:r>
      <w:r w:rsidR="005F7CA0" w:rsidRPr="0092344F">
        <w:rPr>
          <w:rFonts w:ascii="Times New Roman" w:hAnsi="Times New Roman" w:cs="Times New Roman"/>
          <w:sz w:val="26"/>
          <w:szCs w:val="26"/>
        </w:rPr>
        <w:t>.</w:t>
      </w:r>
    </w:p>
    <w:p w14:paraId="7378B969" w14:textId="179433BA" w:rsidR="009D683A" w:rsidRPr="0092344F" w:rsidRDefault="009D683A" w:rsidP="0065190F">
      <w:pPr>
        <w:pStyle w:val="oancuaDanhsach"/>
        <w:numPr>
          <w:ilvl w:val="0"/>
          <w:numId w:val="3"/>
        </w:num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Cung cấp dịch vụ tư vấn và giáo dục nâng cao sức khỏe</w:t>
      </w:r>
      <w:r w:rsidR="005F7CA0" w:rsidRPr="0092344F">
        <w:rPr>
          <w:rFonts w:ascii="Times New Roman" w:hAnsi="Times New Roman" w:cs="Times New Roman"/>
          <w:sz w:val="26"/>
          <w:szCs w:val="26"/>
        </w:rPr>
        <w:t>.</w:t>
      </w:r>
    </w:p>
    <w:p w14:paraId="01C34D22" w14:textId="56E12D50" w:rsidR="009D683A" w:rsidRPr="0092344F" w:rsidRDefault="009D683A" w:rsidP="0065190F">
      <w:pPr>
        <w:pStyle w:val="oancuaDanhsach"/>
        <w:numPr>
          <w:ilvl w:val="0"/>
          <w:numId w:val="3"/>
        </w:num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Quản lý thuốc và các can thiệp cá nhân khác</w:t>
      </w:r>
      <w:r w:rsidR="005F7CA0" w:rsidRPr="0092344F">
        <w:rPr>
          <w:rFonts w:ascii="Times New Roman" w:hAnsi="Times New Roman" w:cs="Times New Roman"/>
          <w:sz w:val="26"/>
          <w:szCs w:val="26"/>
        </w:rPr>
        <w:t>.</w:t>
      </w:r>
    </w:p>
    <w:p w14:paraId="4454EEDB" w14:textId="20D2ED2A" w:rsidR="004C04C3" w:rsidRPr="0092344F" w:rsidRDefault="009D683A" w:rsidP="0065190F">
      <w:pPr>
        <w:pStyle w:val="oancuaDanhsach"/>
        <w:numPr>
          <w:ilvl w:val="0"/>
          <w:numId w:val="3"/>
        </w:num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Phối hợp chăm sóc, trong việc hợp tác sâu rộng với nhiều chuyên ngành chăm sóc sức khỏe</w:t>
      </w:r>
      <w:r w:rsidR="005F7CA0" w:rsidRPr="0092344F">
        <w:rPr>
          <w:rFonts w:ascii="Times New Roman" w:hAnsi="Times New Roman" w:cs="Times New Roman"/>
          <w:sz w:val="26"/>
          <w:szCs w:val="26"/>
        </w:rPr>
        <w:t>.</w:t>
      </w:r>
    </w:p>
    <w:p w14:paraId="230BA3E4" w14:textId="1762D461" w:rsidR="005F7CA0" w:rsidRPr="0092344F" w:rsidRDefault="006C0DD3" w:rsidP="006C0DD3">
      <w:p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ab/>
      </w:r>
      <w:r w:rsidR="005F7CA0" w:rsidRPr="0092344F">
        <w:rPr>
          <w:rFonts w:ascii="Times New Roman" w:hAnsi="Times New Roman" w:cs="Times New Roman"/>
          <w:sz w:val="26"/>
          <w:szCs w:val="26"/>
        </w:rPr>
        <w:t>Qua các tuyên bố quan trọng này, các tổ chức đã xác nhận vai trò trụ cột của Điều dưỡng trong hệ thống chăm sóc sức khỏe. Do đó, việc xây dựng và củng cố hệ thống y tế phải bắt nguồn từ lực lượng Điều dưỡng. Chính sách đào tạo và giáo dục điều dưỡng vì thế cũng cần được xem trọng và theo kịp xu hướng. Điều này đã được chứng minh bằng các mô hình thành công ở châu Úc và châu Mỹ khi ngành điều dưỡng được công chúng tin yêu và bình chọn là nghề nghiệp trung thực và đạo đức nhất ở Australia, Canada (2017) và 18 năm liên tiếp ở Hoa Kỳ.</w:t>
      </w:r>
      <w:r w:rsidR="00696848" w:rsidRPr="0092344F">
        <w:rPr>
          <w:rFonts w:ascii="Times New Roman" w:hAnsi="Times New Roman" w:cs="Times New Roman"/>
          <w:sz w:val="26"/>
          <w:szCs w:val="26"/>
        </w:rPr>
        <w:fldChar w:fldCharType="begin"/>
      </w:r>
      <w:r w:rsidR="00696848" w:rsidRPr="0092344F">
        <w:rPr>
          <w:rFonts w:ascii="Times New Roman" w:hAnsi="Times New Roman" w:cs="Times New Roman"/>
          <w:sz w:val="26"/>
          <w:szCs w:val="26"/>
        </w:rPr>
        <w:instrText xml:space="preserve"> ADDIN EN.CITE &lt;EndNote&gt;&lt;Cite&gt;&lt;Author&gt;American Nurses Association&lt;/Author&gt;&lt;Year&gt;2020&lt;/Year&gt;&lt;RecNum&gt;106&lt;/RecNum&gt;&lt;DisplayText&gt;&lt;style face="superscript"&gt;34&lt;/style&gt;&lt;/DisplayText&gt;&lt;record&gt;&lt;rec-number&gt;106&lt;/rec-number&gt;&lt;foreign-keys&gt;&lt;key app="EN" db-id="f00xez9975zd0se9rt4veed4vwttzzrszx2w" timestamp="1703515394"&gt;106&lt;/key&gt;&lt;/foreign-keys&gt;&lt;ref-type name="Web Page"&gt;12&lt;/ref-type&gt;&lt;contributors&gt;&lt;authors&gt;&lt;author&gt;American Nurses Association,&lt;/author&gt;&lt;/authors&gt;&lt;/contributors&gt;&lt;titles&gt;&lt;title&gt;&amp;quot;What is Nursing?&amp;quot;&lt;/title&gt;&lt;/titles&gt;&lt;volume&gt;12/2023&lt;/volume&gt;&lt;dates&gt;&lt;year&gt;2020&lt;/year&gt;&lt;/dates&gt;&lt;urls&gt;&lt;related-urls&gt;&lt;url&gt;https://www.nursingworld.org/practice-policy/workforce/what-is-nursing/&lt;/url&gt;&lt;/related-urls&gt;&lt;/urls&gt;&lt;/record&gt;&lt;/Cite&gt;&lt;/EndNote&gt;</w:instrText>
      </w:r>
      <w:r w:rsidR="00696848" w:rsidRPr="0092344F">
        <w:rPr>
          <w:rFonts w:ascii="Times New Roman" w:hAnsi="Times New Roman" w:cs="Times New Roman"/>
          <w:sz w:val="26"/>
          <w:szCs w:val="26"/>
        </w:rPr>
        <w:fldChar w:fldCharType="separate"/>
      </w:r>
      <w:r w:rsidR="00696848" w:rsidRPr="0092344F">
        <w:rPr>
          <w:rFonts w:ascii="Times New Roman" w:hAnsi="Times New Roman" w:cs="Times New Roman"/>
          <w:noProof/>
          <w:sz w:val="26"/>
          <w:szCs w:val="26"/>
          <w:vertAlign w:val="superscript"/>
        </w:rPr>
        <w:t>34</w:t>
      </w:r>
      <w:r w:rsidR="00696848" w:rsidRPr="0092344F">
        <w:rPr>
          <w:rFonts w:ascii="Times New Roman" w:hAnsi="Times New Roman" w:cs="Times New Roman"/>
          <w:sz w:val="26"/>
          <w:szCs w:val="26"/>
        </w:rPr>
        <w:fldChar w:fldCharType="end"/>
      </w:r>
    </w:p>
    <w:p w14:paraId="25CCB910" w14:textId="420C9CE9" w:rsidR="006C356B" w:rsidRPr="0092344F" w:rsidRDefault="006C356B" w:rsidP="002D6DED">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Còn theo Thông tư số 31/2021/TT-BYT về việc quy định hoạt động điều dưỡng trong bệnh viện</w:t>
      </w:r>
      <w:r w:rsidR="005F7CA0" w:rsidRPr="0092344F">
        <w:rPr>
          <w:rFonts w:ascii="Times New Roman" w:hAnsi="Times New Roman" w:cs="Times New Roman"/>
          <w:sz w:val="26"/>
          <w:szCs w:val="26"/>
        </w:rPr>
        <w:t xml:space="preserve"> ở tại Việt Nam</w:t>
      </w:r>
      <w:r w:rsidRPr="0092344F">
        <w:rPr>
          <w:rFonts w:ascii="Times New Roman" w:hAnsi="Times New Roman" w:cs="Times New Roman"/>
          <w:sz w:val="26"/>
          <w:szCs w:val="26"/>
        </w:rPr>
        <w:t xml:space="preserve"> nêu rằng: “Chăm sóc điều dưỡng là việc nhận định, can thiệp chăm sóc, theo dõi nhằm đáp ứng các nhu cầu cơ bản của mỗi người bệnh về: hô hấp, tuần hoàn, dinh dưỡng, bài tiết, vận động và tư thế, ngủ và nghỉ ngơi, mặc và thay đồ vải, thân nhiệt, vệ sinh cá nhân, môi trường an toàn, giao tiếp, tín ngưỡng, hoạt động, giải trí và kiến thức bảo vệ sức khỏe”</w:t>
      </w:r>
      <w:r w:rsidRPr="0092344F">
        <w:rPr>
          <w:rFonts w:ascii="Times New Roman" w:hAnsi="Times New Roman" w:cs="Times New Roman"/>
          <w:sz w:val="26"/>
          <w:szCs w:val="26"/>
        </w:rPr>
        <w:fldChar w:fldCharType="begin">
          <w:fldData xml:space="preserve">PEVuZE5vdGU+PENpdGU+PEF1dGhvcj5C4buZIFkgdOG6vzwvQXV0aG9yPjxZZWFyPjI4LzEyLzIw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</w:fldData>
        </w:fldChar>
      </w:r>
      <w:r w:rsidR="00696848" w:rsidRPr="0092344F">
        <w:rPr>
          <w:rFonts w:ascii="Times New Roman" w:hAnsi="Times New Roman" w:cs="Times New Roman"/>
          <w:sz w:val="26"/>
          <w:szCs w:val="26"/>
        </w:rPr>
        <w:instrText xml:space="preserve"> ADDIN EN.CITE </w:instrText>
      </w:r>
      <w:r w:rsidR="00696848" w:rsidRPr="0092344F">
        <w:rPr>
          <w:rFonts w:ascii="Times New Roman" w:hAnsi="Times New Roman" w:cs="Times New Roman"/>
          <w:sz w:val="26"/>
          <w:szCs w:val="26"/>
        </w:rPr>
        <w:fldChar w:fldCharType="begin">
          <w:fldData xml:space="preserve">PEVuZE5vdGU+PENpdGU+PEF1dGhvcj5C4buZIFkgdOG6vzwvQXV0aG9yPjxZZWFyPjI4LzEyLzIw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</w:fldData>
        </w:fldChar>
      </w:r>
      <w:r w:rsidR="00696848" w:rsidRPr="0092344F">
        <w:rPr>
          <w:rFonts w:ascii="Times New Roman" w:hAnsi="Times New Roman" w:cs="Times New Roman"/>
          <w:sz w:val="26"/>
          <w:szCs w:val="26"/>
        </w:rPr>
        <w:instrText xml:space="preserve"> ADDIN EN.CITE.DATA </w:instrText>
      </w:r>
      <w:r w:rsidR="00696848" w:rsidRPr="0092344F">
        <w:rPr>
          <w:rFonts w:ascii="Times New Roman" w:hAnsi="Times New Roman" w:cs="Times New Roman"/>
          <w:sz w:val="26"/>
          <w:szCs w:val="26"/>
        </w:rPr>
      </w:r>
      <w:r w:rsidR="00696848" w:rsidRPr="0092344F">
        <w:rPr>
          <w:rFonts w:ascii="Times New Roman" w:hAnsi="Times New Roman" w:cs="Times New Roman"/>
          <w:sz w:val="26"/>
          <w:szCs w:val="26"/>
        </w:rPr>
        <w:fldChar w:fldCharType="end"/>
      </w:r>
      <w:r w:rsidRPr="0092344F">
        <w:rPr>
          <w:rFonts w:ascii="Times New Roman" w:hAnsi="Times New Roman" w:cs="Times New Roman"/>
          <w:sz w:val="26"/>
          <w:szCs w:val="26"/>
        </w:rPr>
      </w:r>
      <w:r w:rsidRPr="0092344F">
        <w:rPr>
          <w:rFonts w:ascii="Times New Roman" w:hAnsi="Times New Roman" w:cs="Times New Roman"/>
          <w:sz w:val="26"/>
          <w:szCs w:val="26"/>
        </w:rPr>
        <w:fldChar w:fldCharType="separate"/>
      </w:r>
      <w:r w:rsidR="00696848" w:rsidRPr="0092344F">
        <w:rPr>
          <w:rFonts w:ascii="Times New Roman" w:hAnsi="Times New Roman" w:cs="Times New Roman"/>
          <w:noProof/>
          <w:sz w:val="26"/>
          <w:szCs w:val="26"/>
          <w:vertAlign w:val="superscript"/>
        </w:rPr>
        <w:t>35</w:t>
      </w:r>
      <w:r w:rsidRPr="0092344F">
        <w:rPr>
          <w:rFonts w:ascii="Times New Roman" w:hAnsi="Times New Roman" w:cs="Times New Roman"/>
          <w:sz w:val="26"/>
          <w:szCs w:val="26"/>
        </w:rPr>
        <w:fldChar w:fldCharType="end"/>
      </w:r>
    </w:p>
    <w:p w14:paraId="571C5B14" w14:textId="6DE41B8A" w:rsidR="00E449BF" w:rsidRPr="0092344F" w:rsidRDefault="00DF29BD" w:rsidP="0065190F">
      <w:pPr>
        <w:pStyle w:val="oancuaDanhsach"/>
        <w:numPr>
          <w:ilvl w:val="1"/>
          <w:numId w:val="53"/>
        </w:numPr>
        <w:spacing w:before="240" w:after="0" w:line="360" w:lineRule="auto"/>
        <w:jc w:val="both"/>
        <w:outlineLvl w:val="1"/>
        <w:rPr>
          <w:rFonts w:ascii="Times New Roman" w:hAnsi="Times New Roman" w:cs="Times New Roman"/>
          <w:b/>
          <w:bCs/>
          <w:sz w:val="26"/>
          <w:szCs w:val="26"/>
        </w:rPr>
      </w:pPr>
      <w:bookmarkStart w:id="14" w:name="_Toc154482688"/>
      <w:r w:rsidRPr="0092344F">
        <w:rPr>
          <w:rFonts w:ascii="Times New Roman" w:hAnsi="Times New Roman" w:cs="Times New Roman"/>
          <w:b/>
          <w:bCs/>
          <w:sz w:val="26"/>
          <w:szCs w:val="26"/>
        </w:rPr>
        <w:t>Khái niệm Thái độ</w:t>
      </w:r>
      <w:bookmarkEnd w:id="14"/>
    </w:p>
    <w:p w14:paraId="1BD0A149" w14:textId="399D3BF3" w:rsidR="00E449BF" w:rsidRPr="0092344F" w:rsidRDefault="00BB2A19" w:rsidP="00E039A1">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lastRenderedPageBreak/>
        <w:t xml:space="preserve">"Thái độ" thường được sử dụng như một từ đồng nghĩa với thói quen. </w:t>
      </w:r>
      <w:r w:rsidR="00241C38" w:rsidRPr="0092344F">
        <w:rPr>
          <w:rFonts w:ascii="Times New Roman" w:hAnsi="Times New Roman" w:cs="Times New Roman"/>
          <w:sz w:val="26"/>
          <w:szCs w:val="26"/>
        </w:rPr>
        <w:t>Điều này thường phức tạp do nó liên quan đến giả thuyết về bản năng, tâm lý, cảm xúc, hoặc cảm giác đồng thời với sự tiềm ẩn, bị ức chế hoặc hoạt động trong phản ứng</w:t>
      </w:r>
      <w:r w:rsidRPr="0092344F">
        <w:rPr>
          <w:rFonts w:ascii="Times New Roman" w:hAnsi="Times New Roman" w:cs="Times New Roman"/>
          <w:sz w:val="26"/>
          <w:szCs w:val="26"/>
        </w:rPr>
        <w:t>.</w:t>
      </w:r>
      <w:r w:rsidRPr="0092344F">
        <w:rPr>
          <w:rFonts w:ascii="Times New Roman" w:hAnsi="Times New Roman" w:cs="Times New Roman"/>
          <w:sz w:val="26"/>
          <w:szCs w:val="26"/>
        </w:rPr>
        <w:fldChar w:fldCharType="begin"/>
      </w:r>
      <w:r w:rsidR="00696848" w:rsidRPr="0092344F">
        <w:rPr>
          <w:rFonts w:ascii="Times New Roman" w:hAnsi="Times New Roman" w:cs="Times New Roman"/>
          <w:sz w:val="26"/>
          <w:szCs w:val="26"/>
        </w:rPr>
        <w:instrText xml:space="preserve"> ADDIN EN.CITE &lt;EndNote&gt;&lt;Cite&gt;&lt;Author&gt;Bain&lt;/Author&gt;&lt;Year&gt;1928&lt;/Year&gt;&lt;RecNum&gt;82&lt;/RecNum&gt;&lt;DisplayText&gt;&lt;style face="superscript"&gt;36&lt;/style&gt;&lt;/DisplayText&gt;&lt;record&gt;&lt;rec-number&gt;82&lt;/rec-number&gt;&lt;foreign-keys&gt;&lt;key app="EN" db-id="f00xez9975zd0se9rt4veed4vwttzzrszx2w" timestamp="1702129838"&gt;82&lt;/key&gt;&lt;/foreign-keys&gt;&lt;ref-type name="Journal Article"&gt;17&lt;/ref-type&gt;&lt;contributors&gt;&lt;authors&gt;&lt;author&gt;Bain, Read&lt;/author&gt;&lt;/authors&gt;&lt;/contributors&gt;&lt;titles&gt;&lt;title&gt;An Attitude on Attitude Research&lt;/title&gt;&lt;secondary-title&gt;American Journal of Sociology&lt;/secondary-title&gt;&lt;/titles&gt;&lt;periodical&gt;&lt;full-title&gt;American Journal of Sociology&lt;/full-title&gt;&lt;/periodical&gt;&lt;pages&gt;940-957&lt;/pages&gt;&lt;volume&gt;33&lt;/volume&gt;&lt;number&gt;6&lt;/number&gt;&lt;dates&gt;&lt;year&gt;1928&lt;/year&gt;&lt;/dates&gt;&lt;publisher&gt;University of Chicago Press&lt;/publisher&gt;&lt;isbn&gt;00029602, 15375390&lt;/isbn&gt;&lt;urls&gt;&lt;related-urls&gt;&lt;url&gt;http://www.jstor.org/stable/2765988&lt;/url&gt;&lt;/related-urls&gt;&lt;/urls&gt;&lt;custom1&gt;Full publication date: May, 1928&lt;/custom1&gt;&lt;remote-database-name&gt;JSTOR&lt;/remote-database-name&gt;&lt;access-date&gt;2023/12/09/&lt;/access-date&gt;&lt;/record&gt;&lt;/Cite&gt;&lt;/EndNote&gt;</w:instrText>
      </w:r>
      <w:r w:rsidRPr="0092344F">
        <w:rPr>
          <w:rFonts w:ascii="Times New Roman" w:hAnsi="Times New Roman" w:cs="Times New Roman"/>
          <w:sz w:val="26"/>
          <w:szCs w:val="26"/>
        </w:rPr>
        <w:fldChar w:fldCharType="separate"/>
      </w:r>
      <w:r w:rsidR="00696848" w:rsidRPr="0092344F">
        <w:rPr>
          <w:rFonts w:ascii="Times New Roman" w:hAnsi="Times New Roman" w:cs="Times New Roman"/>
          <w:noProof/>
          <w:sz w:val="26"/>
          <w:szCs w:val="26"/>
          <w:vertAlign w:val="superscript"/>
        </w:rPr>
        <w:t>36</w:t>
      </w:r>
      <w:r w:rsidRPr="0092344F">
        <w:rPr>
          <w:rFonts w:ascii="Times New Roman" w:hAnsi="Times New Roman" w:cs="Times New Roman"/>
          <w:sz w:val="26"/>
          <w:szCs w:val="26"/>
        </w:rPr>
        <w:fldChar w:fldCharType="end"/>
      </w:r>
    </w:p>
    <w:p w14:paraId="2B5B4E20" w14:textId="77777777" w:rsidR="00512F7E" w:rsidRDefault="00C94B93" w:rsidP="00C1128D">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Theo Từ điển Tiếng Việt, thái độ được hiểu là: “Cách nghĩ, cách nhìn và cách hành động theo một hướng nào đó trước một vấn đề, một tình hình”.</w:t>
      </w:r>
      <w:r w:rsidR="001D015D" w:rsidRPr="0092344F">
        <w:rPr>
          <w:rFonts w:ascii="Times New Roman" w:hAnsi="Times New Roman" w:cs="Times New Roman"/>
          <w:sz w:val="26"/>
          <w:szCs w:val="26"/>
        </w:rPr>
        <w:fldChar w:fldCharType="begin"/>
      </w:r>
      <w:r w:rsidR="00696848" w:rsidRPr="0092344F">
        <w:rPr>
          <w:rFonts w:ascii="Times New Roman" w:hAnsi="Times New Roman" w:cs="Times New Roman"/>
          <w:sz w:val="26"/>
          <w:szCs w:val="26"/>
        </w:rPr>
        <w:instrText xml:space="preserve"> ADDIN EN.CITE &lt;EndNote&gt;&lt;Cite&gt;&lt;Author&gt;Hoàng Phê&lt;/Author&gt;&lt;Year&gt;2011&lt;/Year&gt;&lt;RecNum&gt;83&lt;/RecNum&gt;&lt;DisplayText&gt;&lt;style face="superscript"&gt;37&lt;/style&gt;&lt;/DisplayText&gt;&lt;record&gt;&lt;rec-number&gt;83&lt;/rec-number&gt;&lt;foreign-keys&gt;&lt;key app="EN" db-id="f00xez9975zd0se9rt4veed4vwttzzrszx2w" timestamp="1702130507"&gt;83&lt;/key&gt;&lt;/foreign-keys&gt;&lt;ref-type name="Book"&gt;6&lt;/ref-type&gt;&lt;contributors&gt;&lt;authors&gt;&lt;author&gt;Hoàng Phê, &lt;/author&gt;&lt;/authors&gt;&lt;/contributors&gt;&lt;titles&gt;&lt;title&gt;&lt;style face="normal" font="default" size="100%"&gt;T&lt;/style&gt;&lt;style face="normal" font="default" charset="163" size="100%"&gt;ừ &lt;/style&gt;&lt;style face="normal" font="default" charset="238" size="100%"&gt;đi&lt;/style&gt;&lt;style face="normal" font="default" charset="163" size="100%"&gt;ển Tiếng Việt&lt;/style&gt;&lt;/title&gt;&lt;secondary-title&gt;&lt;style face="normal" font="default" size="100%"&gt;Trung tâm T&lt;/style&gt;&lt;style face="normal" font="default" charset="163" size="100%"&gt;ừ &lt;/style&gt;&lt;style face="normal" font="default" charset="238" size="100%"&gt;đi&lt;/style&gt;&lt;style face="normal" font="default" charset="163" size="100%"&gt;ển học&lt;/style&gt;&lt;/secondary-title&gt;&lt;/titles&gt;&lt;dates&gt;&lt;year&gt;2011&lt;/year&gt;&lt;/dates&gt;&lt;publisher&gt;&lt;style face="normal" font="default" size="100%"&gt; NXB &lt;/style&gt;&lt;style face="normal" font="default" charset="238" size="100%"&gt;Đ&lt;/style&gt;&lt;style face="normal" font="default" size="100%"&gt;à N&lt;/style&gt;&lt;style face="normal" font="default" charset="163" size="100%"&gt;ẵng&lt;/style&gt;&lt;/publisher&gt;&lt;urls&gt;&lt;/urls&gt;&lt;/record&gt;&lt;/Cite&gt;&lt;/EndNote&gt;</w:instrText>
      </w:r>
      <w:r w:rsidR="001D015D" w:rsidRPr="0092344F">
        <w:rPr>
          <w:rFonts w:ascii="Times New Roman" w:hAnsi="Times New Roman" w:cs="Times New Roman"/>
          <w:sz w:val="26"/>
          <w:szCs w:val="26"/>
        </w:rPr>
        <w:fldChar w:fldCharType="separate"/>
      </w:r>
      <w:r w:rsidR="00696848" w:rsidRPr="0092344F">
        <w:rPr>
          <w:rFonts w:ascii="Times New Roman" w:hAnsi="Times New Roman" w:cs="Times New Roman"/>
          <w:noProof/>
          <w:sz w:val="26"/>
          <w:szCs w:val="26"/>
          <w:vertAlign w:val="superscript"/>
        </w:rPr>
        <w:t>37</w:t>
      </w:r>
      <w:r w:rsidR="001D015D" w:rsidRPr="0092344F">
        <w:rPr>
          <w:rFonts w:ascii="Times New Roman" w:hAnsi="Times New Roman" w:cs="Times New Roman"/>
          <w:sz w:val="26"/>
          <w:szCs w:val="26"/>
        </w:rPr>
        <w:fldChar w:fldCharType="end"/>
      </w:r>
      <w:r w:rsidRPr="0092344F">
        <w:rPr>
          <w:rFonts w:ascii="Times New Roman" w:hAnsi="Times New Roman" w:cs="Times New Roman"/>
          <w:sz w:val="26"/>
          <w:szCs w:val="26"/>
        </w:rPr>
        <w:t xml:space="preserve"> Trong Từ điển Anh - Việt, “thái độ” được viết là “Attitude” và được định nghĩa là “cách ứng xử, quan điểm của một cá nhân”</w:t>
      </w:r>
      <w:r w:rsidR="001D015D" w:rsidRPr="0092344F">
        <w:rPr>
          <w:rFonts w:ascii="Times New Roman" w:hAnsi="Times New Roman" w:cs="Times New Roman"/>
          <w:sz w:val="26"/>
          <w:szCs w:val="26"/>
        </w:rPr>
        <w:fldChar w:fldCharType="begin"/>
      </w:r>
      <w:r w:rsidR="00696848" w:rsidRPr="0092344F">
        <w:rPr>
          <w:rFonts w:ascii="Times New Roman" w:hAnsi="Times New Roman" w:cs="Times New Roman"/>
          <w:sz w:val="26"/>
          <w:szCs w:val="26"/>
        </w:rPr>
        <w:instrText xml:space="preserve"> ADDIN EN.CITE &lt;EndNote&gt;&lt;Cite&gt;&lt;Year&gt;2010&lt;/Year&gt;&lt;RecNum&gt;84&lt;/RecNum&gt;&lt;DisplayText&gt;&lt;style face="superscript"&gt;38&lt;/style&gt;&lt;/DisplayText&gt;&lt;record&gt;&lt;rec-number&gt;84&lt;/rec-number&gt;&lt;foreign-keys&gt;&lt;key app="EN" db-id="f00xez9975zd0se9rt4veed4vwttzzrszx2w" timestamp="1702130617"&gt;84&lt;/key&gt;&lt;/foreign-keys&gt;&lt;ref-type name="Book"&gt;6&lt;/ref-type&gt;&lt;contributors&gt;&lt;/contributors&gt;&lt;titles&gt;&lt;title&gt;&lt;style face="normal" font="default" size="100%"&gt;T&lt;/style&gt;&lt;style face="normal" font="default" charset="163" size="100%"&gt;ừ &lt;/style&gt;&lt;style face="normal" font="default" charset="238" size="100%"&gt;đi&lt;/style&gt;&lt;style face="normal" font="default" charset="163" size="100%"&gt;ển Anh - Việt&lt;/style&gt;&lt;/title&gt;&lt;/titles&gt;&lt;dates&gt;&lt;year&gt;2010&lt;/year&gt;&lt;/dates&gt;&lt;publisher&gt;&lt;style face="normal" font="default" size="100%"&gt;NXB Ngo&lt;/style&gt;&lt;style face="normal" font="default" charset="163" size="100%"&gt;ại v&lt;/style&gt;&lt;style face="normal" font="default" charset="238" size="100%"&gt;ăn&lt;/style&gt;&lt;/publisher&gt;&lt;urls&gt;&lt;/urls&gt;&lt;/record&gt;&lt;/Cite&gt;&lt;/EndNote&gt;</w:instrText>
      </w:r>
      <w:r w:rsidR="001D015D" w:rsidRPr="0092344F">
        <w:rPr>
          <w:rFonts w:ascii="Times New Roman" w:hAnsi="Times New Roman" w:cs="Times New Roman"/>
          <w:sz w:val="26"/>
          <w:szCs w:val="26"/>
        </w:rPr>
        <w:fldChar w:fldCharType="separate"/>
      </w:r>
      <w:r w:rsidR="00696848" w:rsidRPr="0092344F">
        <w:rPr>
          <w:rFonts w:ascii="Times New Roman" w:hAnsi="Times New Roman" w:cs="Times New Roman"/>
          <w:noProof/>
          <w:sz w:val="26"/>
          <w:szCs w:val="26"/>
          <w:vertAlign w:val="superscript"/>
        </w:rPr>
        <w:t>38</w:t>
      </w:r>
      <w:r w:rsidR="001D015D" w:rsidRPr="0092344F">
        <w:rPr>
          <w:rFonts w:ascii="Times New Roman" w:hAnsi="Times New Roman" w:cs="Times New Roman"/>
          <w:sz w:val="26"/>
          <w:szCs w:val="26"/>
        </w:rPr>
        <w:fldChar w:fldCharType="end"/>
      </w:r>
      <w:r w:rsidRPr="0092344F">
        <w:rPr>
          <w:rFonts w:ascii="Times New Roman" w:hAnsi="Times New Roman" w:cs="Times New Roman"/>
          <w:sz w:val="26"/>
          <w:szCs w:val="26"/>
        </w:rPr>
        <w:t xml:space="preserve">. </w:t>
      </w:r>
    </w:p>
    <w:p w14:paraId="39752C8F" w14:textId="45716C7A" w:rsidR="00C91F5C" w:rsidRDefault="00C94B93" w:rsidP="00C1128D">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Do đó, theo các từ điển, định nghĩa về thái độ thường được mô tả là "cách ứng xử của cá nhân đối với các tình huống và vấn đề xã hội". Mặc dù cách sử dụng từ ngữ khi định nghĩa về thái độ có thể thay đổi, nhưng nó thường được hiểu là một khái niệm phức tạp, bao gồm nhiều yếu tố hợp thành.</w:t>
      </w:r>
    </w:p>
    <w:p w14:paraId="696D9204" w14:textId="32E63AFB" w:rsidR="00512F7E" w:rsidRDefault="00512F7E" w:rsidP="00512F7E">
      <w:pPr>
        <w:spacing w:line="360" w:lineRule="auto"/>
        <w:ind w:firstLine="720"/>
        <w:jc w:val="both"/>
        <w:rPr>
          <w:rFonts w:ascii="Times New Roman" w:hAnsi="Times New Roman" w:cs="Times New Roman"/>
          <w:sz w:val="26"/>
          <w:szCs w:val="26"/>
        </w:rPr>
      </w:pPr>
      <w:r w:rsidRPr="00512F7E">
        <w:rPr>
          <w:rFonts w:ascii="Times New Roman" w:hAnsi="Times New Roman" w:cs="Times New Roman"/>
          <w:sz w:val="26"/>
          <w:szCs w:val="26"/>
        </w:rPr>
        <w:t>Theo tâm lý học, thái độ là một tập hợp các cảm xúc, niềm tin và hành vi hướng đến một đối tượng, con người, đồ vật hay một sự kiện cụ thể nào đó. Thái độ thường là kết quả của quá trình trải nghiệm hoặc nuôi dưỡng, và có thể ảnh hưởng mạnh mẽ lên hành vi. Mặc dù thái độ thường tồn tại lâu dài nhưng chúng vẫn có thể thay đổi được.</w:t>
      </w:r>
    </w:p>
    <w:p w14:paraId="63F56310" w14:textId="11C2DF6B" w:rsidR="00512F7E" w:rsidRDefault="00512F7E" w:rsidP="00512F7E">
      <w:pPr>
        <w:spacing w:line="360" w:lineRule="auto"/>
        <w:ind w:firstLine="720"/>
        <w:jc w:val="both"/>
        <w:rPr>
          <w:rFonts w:ascii="Times New Roman" w:hAnsi="Times New Roman" w:cs="Times New Roman"/>
          <w:sz w:val="26"/>
          <w:szCs w:val="26"/>
        </w:rPr>
      </w:pPr>
      <w:r w:rsidRPr="00512F7E">
        <w:rPr>
          <w:rFonts w:ascii="Times New Roman" w:hAnsi="Times New Roman" w:cs="Times New Roman"/>
          <w:sz w:val="26"/>
          <w:szCs w:val="26"/>
        </w:rPr>
        <w:t>Thái độ đối với hành vi là đánh giá của một cá nhân về kết quả thu được từ việc thực hiện một hành vi cụ thể, ám chỉ mức độ đánh giá thuận lợi hay bất lợi về một hành vi của một cá nhân.</w:t>
      </w:r>
      <w:r w:rsidR="006D2FC7">
        <w:rPr>
          <w:rFonts w:ascii="Times New Roman" w:hAnsi="Times New Roman" w:cs="Times New Roman"/>
          <w:sz w:val="26"/>
          <w:szCs w:val="26"/>
        </w:rPr>
        <w:fldChar w:fldCharType="begin"/>
      </w:r>
      <w:r w:rsidR="006D2FC7">
        <w:rPr>
          <w:rFonts w:ascii="Times New Roman" w:hAnsi="Times New Roman" w:cs="Times New Roman"/>
          <w:sz w:val="26"/>
          <w:szCs w:val="26"/>
        </w:rPr>
        <w:instrText xml:space="preserve"> ADDIN EN.CITE &lt;EndNote&gt;&lt;Cite&gt;&lt;Author&gt;Mel Reed&lt;/Author&gt;&lt;Year&gt;2018&lt;/Year&gt;&lt;RecNum&gt;107&lt;/RecNum&gt;&lt;DisplayText&gt;&lt;style face="superscript"&gt;39&lt;/style&gt;&lt;/DisplayText&gt;&lt;record&gt;&lt;rec-number&gt;107&lt;/rec-number&gt;&lt;foreign-keys&gt;&lt;key app="EN" db-id="f00xez9975zd0se9rt4veed4vwttzzrszx2w" timestamp="1703527727"&gt;107&lt;/key&gt;&lt;/foreign-keys&gt;&lt;ref-type name="Book Section"&gt;5&lt;/ref-type&gt;&lt;contributors&gt;&lt;authors&gt;&lt;author&gt;Mel Reed,&lt;/author&gt;&lt;author&gt;Bev Lloyd,&lt;/author&gt;&lt;/authors&gt;&lt;secondary-authors&gt;&lt;author&gt;Theory of Planned behaviour&lt;/author&gt;&lt;/secondary-authors&gt;&lt;/contributors&gt;&lt;titles&gt;&lt;title&gt;Health Psychology and Theories&lt;/title&gt;&lt;secondary-title&gt;Health Psychology&lt;/secondary-title&gt;&lt;tertiary-title&gt;Health Psychology and Theories&lt;/tertiary-title&gt;&lt;/titles&gt;&lt;pages&gt;43&lt;/pages&gt;&lt;reprint-edition&gt;2020&lt;/reprint-edition&gt;&lt;dates&gt;&lt;year&gt;2018&lt;/year&gt;&lt;/dates&gt;&lt;pub-location&gt;ED-Tech Press&lt;/pub-location&gt;&lt;isbn&gt;978-1-83947-410-1&lt;/isbn&gt;&lt;urls&gt;&lt;/urls&gt;&lt;/record&gt;&lt;/Cite&gt;&lt;/EndNote&gt;</w:instrText>
      </w:r>
      <w:r w:rsidR="006D2FC7">
        <w:rPr>
          <w:rFonts w:ascii="Times New Roman" w:hAnsi="Times New Roman" w:cs="Times New Roman"/>
          <w:sz w:val="26"/>
          <w:szCs w:val="26"/>
        </w:rPr>
        <w:fldChar w:fldCharType="separate"/>
      </w:r>
      <w:r w:rsidR="006D2FC7" w:rsidRPr="006D2FC7">
        <w:rPr>
          <w:rFonts w:ascii="Times New Roman" w:hAnsi="Times New Roman" w:cs="Times New Roman"/>
          <w:noProof/>
          <w:sz w:val="26"/>
          <w:szCs w:val="26"/>
          <w:vertAlign w:val="superscript"/>
        </w:rPr>
        <w:t>39</w:t>
      </w:r>
      <w:r w:rsidR="006D2FC7">
        <w:rPr>
          <w:rFonts w:ascii="Times New Roman" w:hAnsi="Times New Roman" w:cs="Times New Roman"/>
          <w:sz w:val="26"/>
          <w:szCs w:val="26"/>
        </w:rPr>
        <w:fldChar w:fldCharType="end"/>
      </w:r>
    </w:p>
    <w:p w14:paraId="16F6B514" w14:textId="389217D3" w:rsidR="006D2FC7" w:rsidRPr="0092344F" w:rsidRDefault="005C6E46" w:rsidP="005C6E46">
      <w:pPr>
        <w:spacing w:line="360" w:lineRule="auto"/>
        <w:jc w:val="both"/>
        <w:rPr>
          <w:rFonts w:ascii="Times New Roman" w:hAnsi="Times New Roman" w:cs="Times New Roman"/>
          <w:sz w:val="26"/>
          <w:szCs w:val="26"/>
        </w:rPr>
      </w:pPr>
      <w:r w:rsidRPr="005C6E46">
        <w:rPr>
          <w:rFonts w:ascii="Times New Roman" w:hAnsi="Times New Roman" w:cs="Times New Roman"/>
          <w:sz w:val="26"/>
          <w:szCs w:val="26"/>
        </w:rPr>
        <w:t>Thái độ tích cực, bao gồm lợi ích mạnh mẽ v</w:t>
      </w:r>
      <w:r>
        <w:rPr>
          <w:rFonts w:ascii="Times New Roman" w:hAnsi="Times New Roman" w:cs="Times New Roman"/>
          <w:sz w:val="26"/>
          <w:szCs w:val="26"/>
        </w:rPr>
        <w:t xml:space="preserve">à </w:t>
      </w:r>
      <w:r w:rsidRPr="005C6E46">
        <w:rPr>
          <w:rFonts w:ascii="Times New Roman" w:hAnsi="Times New Roman" w:cs="Times New Roman"/>
          <w:sz w:val="26"/>
          <w:szCs w:val="26"/>
        </w:rPr>
        <w:t>niềm tin vào khả năng của một người, được cho là có ảnh hưởng đáng kể</w:t>
      </w:r>
      <w:r>
        <w:rPr>
          <w:rFonts w:ascii="Times New Roman" w:hAnsi="Times New Roman" w:cs="Times New Roman"/>
          <w:sz w:val="26"/>
          <w:szCs w:val="26"/>
        </w:rPr>
        <w:t xml:space="preserve"> </w:t>
      </w:r>
      <w:r w:rsidRPr="005C6E46">
        <w:rPr>
          <w:rFonts w:ascii="Times New Roman" w:hAnsi="Times New Roman" w:cs="Times New Roman"/>
          <w:sz w:val="26"/>
          <w:szCs w:val="26"/>
        </w:rPr>
        <w:t xml:space="preserve">ảnh hưởng đến việc học tập và thành công của </w:t>
      </w:r>
      <w:r>
        <w:rPr>
          <w:rFonts w:ascii="Times New Roman" w:hAnsi="Times New Roman" w:cs="Times New Roman"/>
          <w:sz w:val="26"/>
          <w:szCs w:val="26"/>
        </w:rPr>
        <w:t>người học.</w:t>
      </w:r>
      <w:r>
        <w:rPr>
          <w:rFonts w:ascii="Times New Roman" w:hAnsi="Times New Roman" w:cs="Times New Roman"/>
          <w:sz w:val="26"/>
          <w:szCs w:val="26"/>
        </w:rPr>
        <w:fldChar w:fldCharType="begin">
          <w:fldData xml:space="preserve">PEVuZE5vdGU+PENpdGU+PEF1dGhvcj5DaGVuPC9BdXRob3I+PFllYXI+MjAxODwvWWVhcj48UmVj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</w:fldData>
        </w:fldChar>
      </w:r>
      <w:r>
        <w:rPr>
          <w:rFonts w:ascii="Times New Roman" w:hAnsi="Times New Roman" w:cs="Times New Roman"/>
          <w:sz w:val="26"/>
          <w:szCs w:val="26"/>
        </w:rPr>
        <w:instrText xml:space="preserve"> ADDIN EN.CITE </w:instrText>
      </w:r>
      <w:r>
        <w:rPr>
          <w:rFonts w:ascii="Times New Roman" w:hAnsi="Times New Roman" w:cs="Times New Roman"/>
          <w:sz w:val="26"/>
          <w:szCs w:val="26"/>
        </w:rPr>
        <w:fldChar w:fldCharType="begin">
          <w:fldData xml:space="preserve">PEVuZE5vdGU+PENpdGU+PEF1dGhvcj5DaGVuPC9BdXRob3I+PFllYXI+MjAxODwvWWVhcj48UmVj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</w:fldData>
        </w:fldChar>
      </w:r>
      <w:r>
        <w:rPr>
          <w:rFonts w:ascii="Times New Roman" w:hAnsi="Times New Roman" w:cs="Times New Roman"/>
          <w:sz w:val="26"/>
          <w:szCs w:val="26"/>
        </w:rPr>
        <w:instrText xml:space="preserve"> ADDIN EN.CITE.DATA </w:instrText>
      </w:r>
      <w:r>
        <w:rPr>
          <w:rFonts w:ascii="Times New Roman" w:hAnsi="Times New Roman" w:cs="Times New Roman"/>
          <w:sz w:val="26"/>
          <w:szCs w:val="26"/>
        </w:rPr>
      </w:r>
      <w:r>
        <w:rPr>
          <w:rFonts w:ascii="Times New Roman" w:hAnsi="Times New Roman" w:cs="Times New Roman"/>
          <w:sz w:val="26"/>
          <w:szCs w:val="26"/>
        </w:rPr>
        <w:fldChar w:fldCharType="end"/>
      </w:r>
      <w:r>
        <w:rPr>
          <w:rFonts w:ascii="Times New Roman" w:hAnsi="Times New Roman" w:cs="Times New Roman"/>
          <w:sz w:val="26"/>
          <w:szCs w:val="26"/>
        </w:rPr>
      </w:r>
      <w:r>
        <w:rPr>
          <w:rFonts w:ascii="Times New Roman" w:hAnsi="Times New Roman" w:cs="Times New Roman"/>
          <w:sz w:val="26"/>
          <w:szCs w:val="26"/>
        </w:rPr>
        <w:fldChar w:fldCharType="separate"/>
      </w:r>
      <w:r w:rsidRPr="005C6E46">
        <w:rPr>
          <w:rFonts w:ascii="Times New Roman" w:hAnsi="Times New Roman" w:cs="Times New Roman"/>
          <w:noProof/>
          <w:sz w:val="26"/>
          <w:szCs w:val="26"/>
          <w:vertAlign w:val="superscript"/>
        </w:rPr>
        <w:t>40</w:t>
      </w:r>
      <w:r>
        <w:rPr>
          <w:rFonts w:ascii="Times New Roman" w:hAnsi="Times New Roman" w:cs="Times New Roman"/>
          <w:sz w:val="26"/>
          <w:szCs w:val="26"/>
        </w:rPr>
        <w:fldChar w:fldCharType="end"/>
      </w:r>
      <w:r>
        <w:rPr>
          <w:rFonts w:ascii="Times New Roman" w:hAnsi="Times New Roman" w:cs="Times New Roman"/>
          <w:sz w:val="26"/>
          <w:szCs w:val="26"/>
        </w:rPr>
        <w:t xml:space="preserve"> </w:t>
      </w:r>
    </w:p>
    <w:p w14:paraId="3A338984" w14:textId="6744F17C" w:rsidR="004841B4" w:rsidRPr="0092344F" w:rsidRDefault="00DF29BD" w:rsidP="0065190F">
      <w:pPr>
        <w:pStyle w:val="oancuaDanhsach"/>
        <w:numPr>
          <w:ilvl w:val="1"/>
          <w:numId w:val="53"/>
        </w:numPr>
        <w:spacing w:before="240" w:after="0" w:line="360" w:lineRule="auto"/>
        <w:jc w:val="both"/>
        <w:outlineLvl w:val="1"/>
        <w:rPr>
          <w:rFonts w:ascii="Times New Roman" w:hAnsi="Times New Roman" w:cs="Times New Roman"/>
          <w:b/>
          <w:bCs/>
          <w:sz w:val="26"/>
          <w:szCs w:val="26"/>
        </w:rPr>
      </w:pPr>
      <w:bookmarkStart w:id="15" w:name="_Toc154482689"/>
      <w:r w:rsidRPr="0092344F">
        <w:rPr>
          <w:rFonts w:ascii="Times New Roman" w:hAnsi="Times New Roman" w:cs="Times New Roman"/>
          <w:b/>
          <w:bCs/>
          <w:sz w:val="26"/>
          <w:szCs w:val="26"/>
        </w:rPr>
        <w:t>Khái niệm Nghiên cứu khoa học</w:t>
      </w:r>
      <w:bookmarkEnd w:id="15"/>
    </w:p>
    <w:p w14:paraId="1839ADD0" w14:textId="1C498479" w:rsidR="004841B4" w:rsidRPr="0092344F" w:rsidRDefault="004841B4" w:rsidP="0065190F">
      <w:pPr>
        <w:pStyle w:val="oancuaDanhsach"/>
        <w:numPr>
          <w:ilvl w:val="2"/>
          <w:numId w:val="53"/>
        </w:numPr>
        <w:spacing w:before="120" w:after="0" w:line="360" w:lineRule="auto"/>
        <w:ind w:left="0" w:firstLine="720"/>
        <w:jc w:val="both"/>
        <w:outlineLvl w:val="2"/>
        <w:rPr>
          <w:rFonts w:ascii="Times New Roman" w:hAnsi="Times New Roman" w:cs="Times New Roman"/>
          <w:b/>
          <w:bCs/>
          <w:i/>
          <w:iCs/>
          <w:sz w:val="26"/>
          <w:szCs w:val="26"/>
        </w:rPr>
      </w:pPr>
      <w:bookmarkStart w:id="16" w:name="_Toc154482690"/>
      <w:r w:rsidRPr="0092344F">
        <w:rPr>
          <w:rFonts w:ascii="Times New Roman" w:hAnsi="Times New Roman" w:cs="Times New Roman"/>
          <w:b/>
          <w:bCs/>
          <w:i/>
          <w:iCs/>
          <w:sz w:val="26"/>
          <w:szCs w:val="26"/>
        </w:rPr>
        <w:t>Khái niệm</w:t>
      </w:r>
      <w:bookmarkEnd w:id="16"/>
    </w:p>
    <w:p w14:paraId="7FDFFC40" w14:textId="3D35EE85" w:rsidR="00C91F5C" w:rsidRPr="0092344F" w:rsidRDefault="00C91F5C" w:rsidP="00C91F5C">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Nghiên cứu là quá trình nghiên cứu nhằm khám phá bản chất và quy luật của sự vật, hiện tượng trong tự nhiên, xã hội và tư duy.</w:t>
      </w:r>
      <w:r w:rsidRPr="0092344F">
        <w:rPr>
          <w:rFonts w:ascii="Times New Roman" w:hAnsi="Times New Roman" w:cs="Times New Roman"/>
          <w:sz w:val="26"/>
          <w:szCs w:val="26"/>
        </w:rPr>
        <w:fldChar w:fldCharType="begin">
          <w:fldData xml:space="preserve">PEVuZE5vdGU+PENpdGU+PEF1dGhvcj5RdeG7kWMgaOG7mWk8L0F1dGhvcj48WWVhcj4yMDEzPC9Z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</w:fldData>
        </w:fldChar>
      </w:r>
      <w:r w:rsidR="005C6E46">
        <w:rPr>
          <w:rFonts w:ascii="Times New Roman" w:hAnsi="Times New Roman" w:cs="Times New Roman"/>
          <w:sz w:val="26"/>
          <w:szCs w:val="26"/>
        </w:rPr>
        <w:instrText xml:space="preserve"> ADDIN EN.CITE </w:instrText>
      </w:r>
      <w:r w:rsidR="005C6E46">
        <w:rPr>
          <w:rFonts w:ascii="Times New Roman" w:hAnsi="Times New Roman" w:cs="Times New Roman"/>
          <w:sz w:val="26"/>
          <w:szCs w:val="26"/>
        </w:rPr>
        <w:fldChar w:fldCharType="begin">
          <w:fldData xml:space="preserve">PEVuZE5vdGU+PENpdGU+PEF1dGhvcj5RdeG7kWMgaOG7mWk8L0F1dGhvcj48WWVhcj4yMDEzPC9Z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</w:fldData>
        </w:fldChar>
      </w:r>
      <w:r w:rsidR="005C6E46">
        <w:rPr>
          <w:rFonts w:ascii="Times New Roman" w:hAnsi="Times New Roman" w:cs="Times New Roman"/>
          <w:sz w:val="26"/>
          <w:szCs w:val="26"/>
        </w:rPr>
        <w:instrText xml:space="preserve"> ADDIN EN.CITE.DATA </w:instrText>
      </w:r>
      <w:r w:rsidR="005C6E46">
        <w:rPr>
          <w:rFonts w:ascii="Times New Roman" w:hAnsi="Times New Roman" w:cs="Times New Roman"/>
          <w:sz w:val="26"/>
          <w:szCs w:val="26"/>
        </w:rPr>
      </w:r>
      <w:r w:rsidR="005C6E46">
        <w:rPr>
          <w:rFonts w:ascii="Times New Roman" w:hAnsi="Times New Roman" w:cs="Times New Roman"/>
          <w:sz w:val="26"/>
          <w:szCs w:val="26"/>
        </w:rPr>
        <w:fldChar w:fldCharType="end"/>
      </w:r>
      <w:r w:rsidRPr="0092344F">
        <w:rPr>
          <w:rFonts w:ascii="Times New Roman" w:hAnsi="Times New Roman" w:cs="Times New Roman"/>
          <w:sz w:val="26"/>
          <w:szCs w:val="26"/>
        </w:rPr>
      </w:r>
      <w:r w:rsidRPr="0092344F">
        <w:rPr>
          <w:rFonts w:ascii="Times New Roman" w:hAnsi="Times New Roman" w:cs="Times New Roman"/>
          <w:sz w:val="26"/>
          <w:szCs w:val="26"/>
        </w:rPr>
        <w:fldChar w:fldCharType="separate"/>
      </w:r>
      <w:r w:rsidR="005C6E46" w:rsidRPr="005C6E46">
        <w:rPr>
          <w:rFonts w:ascii="Times New Roman" w:hAnsi="Times New Roman" w:cs="Times New Roman"/>
          <w:noProof/>
          <w:sz w:val="26"/>
          <w:szCs w:val="26"/>
          <w:vertAlign w:val="superscript"/>
        </w:rPr>
        <w:t>41</w:t>
      </w:r>
      <w:r w:rsidRPr="0092344F">
        <w:rPr>
          <w:rFonts w:ascii="Times New Roman" w:hAnsi="Times New Roman" w:cs="Times New Roman"/>
          <w:sz w:val="26"/>
          <w:szCs w:val="26"/>
        </w:rPr>
        <w:fldChar w:fldCharType="end"/>
      </w:r>
      <w:r w:rsidRPr="0092344F">
        <w:rPr>
          <w:rFonts w:ascii="Times New Roman" w:hAnsi="Times New Roman" w:cs="Times New Roman"/>
          <w:sz w:val="26"/>
          <w:szCs w:val="26"/>
        </w:rPr>
        <w:t xml:space="preserve"> </w:t>
      </w:r>
    </w:p>
    <w:p w14:paraId="626AC149" w14:textId="0612D9E3" w:rsidR="004841B4" w:rsidRPr="0092344F" w:rsidRDefault="004841B4" w:rsidP="00C91F5C">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Khoa học về bản chất là hệ thống tri thức, quy luật tồn tại và phát triển của sự vật, hiện tượng tự nhiên, xã hội và tư duy.</w:t>
      </w:r>
      <w:r w:rsidRPr="0092344F">
        <w:rPr>
          <w:rFonts w:ascii="Times New Roman" w:hAnsi="Times New Roman" w:cs="Times New Roman"/>
          <w:sz w:val="26"/>
          <w:szCs w:val="26"/>
        </w:rPr>
        <w:fldChar w:fldCharType="begin"/>
      </w:r>
      <w:r w:rsidR="005C6E46">
        <w:rPr>
          <w:rFonts w:ascii="Times New Roman" w:hAnsi="Times New Roman" w:cs="Times New Roman"/>
          <w:sz w:val="26"/>
          <w:szCs w:val="26"/>
        </w:rPr>
        <w:instrText xml:space="preserve"> ADDIN EN.CITE &lt;EndNote&gt;&lt;Cite&gt;&lt;Author&gt;hội&lt;/Author&gt;&lt;Year&gt;2018&lt;/Year&gt;&lt;RecNum&gt;73&lt;/RecNum&gt;&lt;DisplayText&gt;&lt;style face="superscript"&gt;42&lt;/style&gt;&lt;/DisplayText&gt;&lt;record&gt;&lt;rec-number&gt;73&lt;/rec-number&gt;&lt;foreign-keys&gt;&lt;key app="EN" db-id="f00xez9975zd0se9rt4veed4vwttzzrszx2w" timestamp="1702115646"&gt;73&lt;/key&gt;&lt;/foreign-keys&gt;&lt;ref-type name="Journal Article"&gt;17&lt;/ref-type&gt;&lt;contributors&gt;&lt;authors&gt;&lt;author&gt;&lt;style face="normal" font="default" size="100%"&gt;V&lt;/style&gt;&lt;style face="normal" font="default" charset="238" size="100%"&gt;ă&lt;/style&gt;&lt;style face="normal" font="default" size="100%"&gt;n phòng Qu&lt;/style&gt;&lt;style face="normal" font="default" charset="163" size="100%"&gt;ố&lt;/style&gt;&lt;style face="normal" font="default" size="100%"&gt;c h&lt;/style&gt;&lt;style face="normal" font="default" charset="163" size="100%"&gt;ộ&lt;/style&gt;&lt;style face="normal" font="default" size="100%"&gt;i, &lt;/style&gt;&lt;/author&gt;&lt;/authors&gt;&lt;/contributors&gt;&lt;titles&gt;&lt;title&gt;&lt;style face="normal" font="default" size="100%"&gt;Lu&lt;/style&gt;&lt;style face="normal" font="default" charset="163" size="100%"&gt;ậ&lt;/style&gt;&lt;style face="normal" font="default" size="100%"&gt;t s&lt;/style&gt;&lt;style face="normal" font="default" charset="163" size="100%"&gt;ố&lt;/style&gt;&lt;style face="normal" font="default" size="100%"&gt;:&lt;/style&gt;&lt;style face="normal" font="default" charset="163" size="100%"&gt; 04/VBHN-VPQH&lt;/style&gt;&lt;style face="normal" font="default" size="100%"&gt;  v&lt;/style&gt;&lt;style face="normal" font="default" charset="163" size="100%"&gt;ề&lt;/style&gt;&lt;style face="normal" font="default" size="100%"&gt; Khoa h&lt;/style&gt;&lt;style face="normal" font="default" charset="163" size="100%"&gt;ọ&lt;/style&gt;&lt;style face="normal" font="default" size="100%"&gt;c và Công ngh&lt;/style&gt;&lt;style face="normal" font="default" charset="163" size="100%"&gt;ệ&lt;/style&gt;&lt;style face="normal" font="default" size="100%"&gt;, Hà N&lt;/style&gt;&lt;style face="normal" font="default" charset="163" size="100%"&gt;ộ&lt;/style&gt;&lt;style face="normal" font="default" size="100%"&gt;i&amp;#xD;&lt;/style&gt;&lt;/title&gt;&lt;/titles&gt;&lt;dates&gt;&lt;year&gt;2018&lt;/year&gt;&lt;/dates&gt;&lt;urls&gt;&lt;/urls&gt;&lt;/record&gt;&lt;/Cite&gt;&lt;/EndNote&gt;</w:instrText>
      </w:r>
      <w:r w:rsidRPr="0092344F">
        <w:rPr>
          <w:rFonts w:ascii="Times New Roman" w:hAnsi="Times New Roman" w:cs="Times New Roman"/>
          <w:sz w:val="26"/>
          <w:szCs w:val="26"/>
        </w:rPr>
        <w:fldChar w:fldCharType="separate"/>
      </w:r>
      <w:r w:rsidR="005C6E46" w:rsidRPr="005C6E46">
        <w:rPr>
          <w:rFonts w:ascii="Times New Roman" w:hAnsi="Times New Roman" w:cs="Times New Roman"/>
          <w:noProof/>
          <w:sz w:val="26"/>
          <w:szCs w:val="26"/>
          <w:vertAlign w:val="superscript"/>
        </w:rPr>
        <w:t>42</w:t>
      </w:r>
      <w:r w:rsidRPr="0092344F">
        <w:rPr>
          <w:rFonts w:ascii="Times New Roman" w:hAnsi="Times New Roman" w:cs="Times New Roman"/>
          <w:sz w:val="26"/>
          <w:szCs w:val="26"/>
        </w:rPr>
        <w:fldChar w:fldCharType="end"/>
      </w:r>
      <w:r w:rsidRPr="0092344F">
        <w:rPr>
          <w:rFonts w:ascii="Times New Roman" w:hAnsi="Times New Roman" w:cs="Times New Roman"/>
          <w:sz w:val="26"/>
          <w:szCs w:val="26"/>
        </w:rPr>
        <w:t xml:space="preserve"> Khái niệm "khoa học," được biết đến </w:t>
      </w:r>
      <w:r w:rsidRPr="0092344F">
        <w:rPr>
          <w:rFonts w:ascii="Times New Roman" w:hAnsi="Times New Roman" w:cs="Times New Roman"/>
          <w:sz w:val="26"/>
          <w:szCs w:val="26"/>
        </w:rPr>
        <w:lastRenderedPageBreak/>
        <w:t>bằng tiếng Anh là "science," mang ý nghĩa của "tri thức" và "hiểu biết". Cho đến nay, có nhiều cách định nghĩa khác nhau về khái niệm này. Theo nhận định của Pierre Auger, "khoa học là hệ thống tri thức về mọi loại quy luật vận động của vật chất, những quy luật của tự nhiên, xã hội, và tư duy" (tr.17).</w:t>
      </w:r>
      <w:r w:rsidRPr="0092344F">
        <w:rPr>
          <w:rFonts w:ascii="Times New Roman" w:hAnsi="Times New Roman" w:cs="Times New Roman"/>
          <w:sz w:val="26"/>
          <w:szCs w:val="26"/>
        </w:rPr>
        <w:fldChar w:fldCharType="begin"/>
      </w:r>
      <w:r w:rsidR="005C6E46">
        <w:rPr>
          <w:rFonts w:ascii="Times New Roman" w:hAnsi="Times New Roman" w:cs="Times New Roman"/>
          <w:sz w:val="26"/>
          <w:szCs w:val="26"/>
        </w:rPr>
        <w:instrText xml:space="preserve"> ADDIN EN.CITE &lt;EndNote&gt;&lt;Cite&gt;&lt;Author&gt;Auger&lt;/Author&gt;&lt;Year&gt;1961&lt;/Year&gt;&lt;RecNum&gt;79&lt;/RecNum&gt;&lt;DisplayText&gt;&lt;style face="superscript"&gt;43&lt;/style&gt;&lt;/DisplayText&gt;&lt;record&gt;&lt;rec-number&gt;79&lt;/rec-number&gt;&lt;foreign-keys&gt;&lt;key app="EN" db-id="f00xez9975zd0se9rt4veed4vwttzzrszx2w" timestamp="1702121872"&gt;79&lt;/key&gt;&lt;/foreign-keys&gt;&lt;ref-type name="Journal Article"&gt;17&lt;/ref-type&gt;&lt;contributors&gt;&lt;authors&gt;&lt;author&gt;Pierre Auger&lt;/author&gt;&lt;/authors&gt;&lt;/contributors&gt;&lt;titles&gt;&lt;title&gt;Tendances actualles de la recherche scientifique&lt;/title&gt;&lt;secondary-title&gt;UNESCO, Paris&lt;/secondary-title&gt;&lt;/titles&gt;&lt;periodical&gt;&lt;full-title&gt;UNESCO, Paris&lt;/full-title&gt;&lt;/periodical&gt;&lt;dates&gt;&lt;year&gt;1961&lt;/year&gt;&lt;/dates&gt;&lt;urls&gt;&lt;/urls&gt;&lt;/record&gt;&lt;/Cite&gt;&lt;/EndNote&gt;</w:instrText>
      </w:r>
      <w:r w:rsidRPr="0092344F">
        <w:rPr>
          <w:rFonts w:ascii="Times New Roman" w:hAnsi="Times New Roman" w:cs="Times New Roman"/>
          <w:sz w:val="26"/>
          <w:szCs w:val="26"/>
        </w:rPr>
        <w:fldChar w:fldCharType="separate"/>
      </w:r>
      <w:r w:rsidR="005C6E46" w:rsidRPr="005C6E46">
        <w:rPr>
          <w:rFonts w:ascii="Times New Roman" w:hAnsi="Times New Roman" w:cs="Times New Roman"/>
          <w:noProof/>
          <w:sz w:val="26"/>
          <w:szCs w:val="26"/>
          <w:vertAlign w:val="superscript"/>
        </w:rPr>
        <w:t>43</w:t>
      </w:r>
      <w:r w:rsidRPr="0092344F">
        <w:rPr>
          <w:rFonts w:ascii="Times New Roman" w:hAnsi="Times New Roman" w:cs="Times New Roman"/>
          <w:sz w:val="26"/>
          <w:szCs w:val="26"/>
        </w:rPr>
        <w:fldChar w:fldCharType="end"/>
      </w:r>
      <w:r w:rsidRPr="0092344F">
        <w:rPr>
          <w:rFonts w:ascii="Times New Roman" w:hAnsi="Times New Roman" w:cs="Times New Roman"/>
          <w:sz w:val="26"/>
          <w:szCs w:val="26"/>
        </w:rPr>
        <w:t xml:space="preserve"> Từ điển Bách khoa Việt Nam định nghĩa khoa học là "hệ thống tri thức về khoa học tự nhiên, xã hội và tư duy, được tích lũy trong quá trình nhận thức dựa trên cơ sở thực tiễn và thể hiện bằng những khái niệm, phán đoán, học thuyết" (tr.508).</w:t>
      </w:r>
      <w:r w:rsidRPr="0092344F">
        <w:rPr>
          <w:rFonts w:ascii="Times New Roman" w:hAnsi="Times New Roman" w:cs="Times New Roman"/>
          <w:sz w:val="26"/>
          <w:szCs w:val="26"/>
        </w:rPr>
        <w:fldChar w:fldCharType="begin">
          <w:fldData xml:space="preserve">PEVuZE5vdGU+PENpdGU+PEF1dGhvcj5I4buZaSDEkeG7k25nIHF14buRYyBnaWEgY2jhu4kgxJHh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</w:fldData>
        </w:fldChar>
      </w:r>
      <w:r w:rsidR="005C6E46">
        <w:rPr>
          <w:rFonts w:ascii="Times New Roman" w:hAnsi="Times New Roman" w:cs="Times New Roman"/>
          <w:sz w:val="26"/>
          <w:szCs w:val="26"/>
        </w:rPr>
        <w:instrText xml:space="preserve"> ADDIN EN.CITE </w:instrText>
      </w:r>
      <w:r w:rsidR="005C6E46">
        <w:rPr>
          <w:rFonts w:ascii="Times New Roman" w:hAnsi="Times New Roman" w:cs="Times New Roman"/>
          <w:sz w:val="26"/>
          <w:szCs w:val="26"/>
        </w:rPr>
        <w:fldChar w:fldCharType="begin">
          <w:fldData xml:space="preserve">PEVuZE5vdGU+PENpdGU+PEF1dGhvcj5I4buZaSDEkeG7k25nIHF14buRYyBnaWEgY2jhu4kgxJHh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</w:fldData>
        </w:fldChar>
      </w:r>
      <w:r w:rsidR="005C6E46">
        <w:rPr>
          <w:rFonts w:ascii="Times New Roman" w:hAnsi="Times New Roman" w:cs="Times New Roman"/>
          <w:sz w:val="26"/>
          <w:szCs w:val="26"/>
        </w:rPr>
        <w:instrText xml:space="preserve"> ADDIN EN.CITE.DATA </w:instrText>
      </w:r>
      <w:r w:rsidR="005C6E46">
        <w:rPr>
          <w:rFonts w:ascii="Times New Roman" w:hAnsi="Times New Roman" w:cs="Times New Roman"/>
          <w:sz w:val="26"/>
          <w:szCs w:val="26"/>
        </w:rPr>
      </w:r>
      <w:r w:rsidR="005C6E46">
        <w:rPr>
          <w:rFonts w:ascii="Times New Roman" w:hAnsi="Times New Roman" w:cs="Times New Roman"/>
          <w:sz w:val="26"/>
          <w:szCs w:val="26"/>
        </w:rPr>
        <w:fldChar w:fldCharType="end"/>
      </w:r>
      <w:r w:rsidRPr="0092344F">
        <w:rPr>
          <w:rFonts w:ascii="Times New Roman" w:hAnsi="Times New Roman" w:cs="Times New Roman"/>
          <w:sz w:val="26"/>
          <w:szCs w:val="26"/>
        </w:rPr>
      </w:r>
      <w:r w:rsidRPr="0092344F">
        <w:rPr>
          <w:rFonts w:ascii="Times New Roman" w:hAnsi="Times New Roman" w:cs="Times New Roman"/>
          <w:sz w:val="26"/>
          <w:szCs w:val="26"/>
        </w:rPr>
        <w:fldChar w:fldCharType="separate"/>
      </w:r>
      <w:r w:rsidR="005C6E46" w:rsidRPr="005C6E46">
        <w:rPr>
          <w:rFonts w:ascii="Times New Roman" w:hAnsi="Times New Roman" w:cs="Times New Roman"/>
          <w:noProof/>
          <w:sz w:val="26"/>
          <w:szCs w:val="26"/>
          <w:vertAlign w:val="superscript"/>
        </w:rPr>
        <w:t>44</w:t>
      </w:r>
      <w:r w:rsidRPr="0092344F">
        <w:rPr>
          <w:rFonts w:ascii="Times New Roman" w:hAnsi="Times New Roman" w:cs="Times New Roman"/>
          <w:sz w:val="26"/>
          <w:szCs w:val="26"/>
        </w:rPr>
        <w:fldChar w:fldCharType="end"/>
      </w:r>
    </w:p>
    <w:p w14:paraId="3058E5B2" w14:textId="1DDD1A25" w:rsidR="004841B4" w:rsidRPr="0092344F" w:rsidRDefault="004841B4" w:rsidP="00C91F5C">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Nghiên cứu được thực hiện với mục đích đóng góp cho khoa học bằng cách thu thập và giải thích thông tin một cách có hệ thống và đánh giá dữ liệu một cách có kế hoạch được gọi là nghiên cứu khoa học; nhà nghiên cứu là con người tiến hành nghiên cứu này. Kết quả thu được từ một nhóm nhỏ thông qua nghiên cứu khoa học xã hội hóa và mới lạ. Thông tin được tiết lộ liên quan đến chẩn đoán, điều trị và độ tin cậy của ứng dụng. Mục đích của việc xem xét này là để cung cấp thông tin về định nghĩa, phân loại và phương pháp nghiên cứu khoa học.</w:t>
      </w:r>
      <w:r w:rsidRPr="0092344F">
        <w:rPr>
          <w:rFonts w:ascii="Times New Roman" w:hAnsi="Times New Roman" w:cs="Times New Roman"/>
          <w:sz w:val="26"/>
          <w:szCs w:val="26"/>
        </w:rPr>
        <w:fldChar w:fldCharType="begin"/>
      </w:r>
      <w:r w:rsidR="005C6E46">
        <w:rPr>
          <w:rFonts w:ascii="Times New Roman" w:hAnsi="Times New Roman" w:cs="Times New Roman"/>
          <w:sz w:val="26"/>
          <w:szCs w:val="26"/>
        </w:rPr>
        <w:instrText xml:space="preserve"> ADDIN EN.CITE &lt;EndNote&gt;&lt;Cite&gt;&lt;Author&gt;Caparlar&lt;/Author&gt;&lt;Year&gt;2016&lt;/Year&gt;&lt;RecNum&gt;74&lt;/RecNum&gt;&lt;DisplayText&gt;&lt;style face="superscript"&gt;45&lt;/style&gt;&lt;/DisplayText&gt;&lt;record&gt;&lt;rec-number&gt;74&lt;/rec-number&gt;&lt;foreign-keys&gt;&lt;key app="EN" db-id="f00xez9975zd0se9rt4veed4vwttzzrszx2w" timestamp="1702116067"&gt;74&lt;/key&gt;&lt;key app="ENWeb" db-id=""&gt;0&lt;/key&gt;&lt;/foreign-keys&gt;&lt;ref-type name="Journal Article"&gt;17&lt;/ref-type&gt;&lt;contributors&gt;&lt;authors&gt;&lt;author&gt;Caparlar, C. O.&lt;/author&gt;&lt;author&gt;Donmez, A.&lt;/author&gt;&lt;/authors&gt;&lt;/contributors&gt;&lt;auth-address&gt;Clinic of Anaesthesiology and Reanimation, Diskapi Yildirim Beyazit Training and Research Hospital, Ankara, Turkey.&lt;/auth-address&gt;&lt;titles&gt;&lt;title&gt;What is Scientific Research and How Can it be Done?&lt;/title&gt;&lt;secondary-title&gt;Turk J Anaesthesiol Reanim&lt;/secondary-title&gt;&lt;/titles&gt;&lt;periodical&gt;&lt;full-title&gt;Turk J Anaesthesiol Reanim&lt;/full-title&gt;&lt;/periodical&gt;&lt;pages&gt;212-218&lt;/pages&gt;&lt;volume&gt;44&lt;/volume&gt;&lt;number&gt;4&lt;/number&gt;&lt;keywords&gt;&lt;keyword&gt;Scientific researches&lt;/keyword&gt;&lt;keyword&gt;clinic researches&lt;/keyword&gt;&lt;keyword&gt;randomisation&lt;/keyword&gt;&lt;/keywords&gt;&lt;dates&gt;&lt;year&gt;2016&lt;/year&gt;&lt;pub-dates&gt;&lt;date&gt;Aug&lt;/date&gt;&lt;/pub-dates&gt;&lt;/dates&gt;&lt;isbn&gt;2667-677X (Print)&amp;#xD;2149-276X (Electronic)&amp;#xD;2149-276X (Linking)&lt;/isbn&gt;&lt;accession-num&gt;27909596&lt;/accession-num&gt;&lt;urls&gt;&lt;related-urls&gt;&lt;url&gt;https://www.ncbi.nlm.nih.gov/pubmed/27909596&lt;/url&gt;&lt;/related-urls&gt;&lt;/urls&gt;&lt;custom2&gt;PMC5019873&lt;/custom2&gt;&lt;electronic-resource-num&gt;10.5152/TJAR.2016.34711&lt;/electronic-resource-num&gt;&lt;/record&gt;&lt;/Cite&gt;&lt;/EndNote&gt;</w:instrText>
      </w:r>
      <w:r w:rsidRPr="0092344F">
        <w:rPr>
          <w:rFonts w:ascii="Times New Roman" w:hAnsi="Times New Roman" w:cs="Times New Roman"/>
          <w:sz w:val="26"/>
          <w:szCs w:val="26"/>
        </w:rPr>
        <w:fldChar w:fldCharType="separate"/>
      </w:r>
      <w:r w:rsidR="005C6E46" w:rsidRPr="005C6E46">
        <w:rPr>
          <w:rFonts w:ascii="Times New Roman" w:hAnsi="Times New Roman" w:cs="Times New Roman"/>
          <w:noProof/>
          <w:sz w:val="26"/>
          <w:szCs w:val="26"/>
          <w:vertAlign w:val="superscript"/>
        </w:rPr>
        <w:t>45</w:t>
      </w:r>
      <w:r w:rsidRPr="0092344F">
        <w:rPr>
          <w:rFonts w:ascii="Times New Roman" w:hAnsi="Times New Roman" w:cs="Times New Roman"/>
          <w:sz w:val="26"/>
          <w:szCs w:val="26"/>
        </w:rPr>
        <w:fldChar w:fldCharType="end"/>
      </w:r>
      <w:r w:rsidRPr="0092344F">
        <w:rPr>
          <w:rFonts w:ascii="Times New Roman" w:hAnsi="Times New Roman" w:cs="Times New Roman"/>
          <w:sz w:val="26"/>
          <w:szCs w:val="26"/>
        </w:rPr>
        <w:t xml:space="preserve"> </w:t>
      </w:r>
    </w:p>
    <w:p w14:paraId="5AC3DAB2" w14:textId="1BF1A7B1" w:rsidR="004841B4" w:rsidRPr="0092344F" w:rsidRDefault="004841B4" w:rsidP="0065190F">
      <w:pPr>
        <w:pStyle w:val="oancuaDanhsach"/>
        <w:numPr>
          <w:ilvl w:val="2"/>
          <w:numId w:val="53"/>
        </w:numPr>
        <w:spacing w:before="120" w:after="0" w:line="360" w:lineRule="auto"/>
        <w:ind w:left="0" w:firstLine="720"/>
        <w:jc w:val="both"/>
        <w:outlineLvl w:val="2"/>
        <w:rPr>
          <w:rFonts w:ascii="Times New Roman" w:hAnsi="Times New Roman" w:cs="Times New Roman"/>
          <w:b/>
          <w:bCs/>
          <w:i/>
          <w:iCs/>
          <w:sz w:val="26"/>
          <w:szCs w:val="26"/>
        </w:rPr>
      </w:pPr>
      <w:bookmarkStart w:id="17" w:name="_Toc154482691"/>
      <w:r w:rsidRPr="0092344F">
        <w:rPr>
          <w:rFonts w:ascii="Times New Roman" w:hAnsi="Times New Roman" w:cs="Times New Roman"/>
          <w:b/>
          <w:bCs/>
          <w:i/>
          <w:iCs/>
          <w:sz w:val="26"/>
          <w:szCs w:val="26"/>
        </w:rPr>
        <w:t>Phân loại</w:t>
      </w:r>
      <w:bookmarkEnd w:id="17"/>
    </w:p>
    <w:p w14:paraId="6A9D3D5C" w14:textId="4E5C94B0" w:rsidR="004841B4" w:rsidRPr="0092344F" w:rsidRDefault="004841B4" w:rsidP="00C91F5C">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 xml:space="preserve">Phân loại nghiên cứu khoa học có thể thực hiện dựa trên nhiều tiêu chí khác nhau. Cụ thể, việc phân loại có thể dựa trên các kỹ thuật thu thập dữ liệu liên quan đến quan hệ nhân quả, mối quan hệ thời gian, và phương tiện áp dụng trong quá trình nghiên cứu theo Ceyda Ozhan Caparlar </w:t>
      </w:r>
      <w:r w:rsidR="006C0DD3" w:rsidRPr="0092344F">
        <w:rPr>
          <w:rFonts w:ascii="Times New Roman" w:hAnsi="Times New Roman" w:cs="Times New Roman"/>
          <w:sz w:val="26"/>
          <w:szCs w:val="26"/>
        </w:rPr>
        <w:t xml:space="preserve">và </w:t>
      </w:r>
      <w:r w:rsidRPr="0092344F">
        <w:rPr>
          <w:rFonts w:ascii="Times New Roman" w:hAnsi="Times New Roman" w:cs="Times New Roman"/>
          <w:sz w:val="26"/>
          <w:szCs w:val="26"/>
        </w:rPr>
        <w:t xml:space="preserve">Asli Donmez (2016): </w:t>
      </w:r>
    </w:p>
    <w:p w14:paraId="2D47E0A5" w14:textId="2B45FE1D" w:rsidR="004841B4" w:rsidRPr="0092344F" w:rsidRDefault="004841B4" w:rsidP="00C91F5C">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Theo kỹ thuật thu thập dữ liệu: Quan sát, thực nghiệm.</w:t>
      </w:r>
    </w:p>
    <w:p w14:paraId="3981D4D6" w14:textId="69538711" w:rsidR="004841B4" w:rsidRPr="0092344F" w:rsidRDefault="004841B4" w:rsidP="00C91F5C">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Theo mối quan hệ nhân quả: Mô tả, phân tích.</w:t>
      </w:r>
    </w:p>
    <w:p w14:paraId="44CEE6BD" w14:textId="116BBCBC" w:rsidR="004841B4" w:rsidRPr="0092344F" w:rsidRDefault="004841B4" w:rsidP="00C91F5C">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Theo mối quan hệ với thời gian: Hồi tưởng, có triển vọng, mặt cắt ngang.</w:t>
      </w:r>
    </w:p>
    <w:p w14:paraId="5076C80F" w14:textId="29A64AC9" w:rsidR="004841B4" w:rsidRPr="0092344F" w:rsidRDefault="004841B4" w:rsidP="00C91F5C">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Theo phương tiện mà chúng được áp dụng: Lâm sàng, phòng thí nghiệm, nghiên cứu mô tả xã hội.</w:t>
      </w:r>
      <w:r w:rsidRPr="0092344F">
        <w:rPr>
          <w:rFonts w:ascii="Times New Roman" w:hAnsi="Times New Roman" w:cs="Times New Roman"/>
          <w:sz w:val="26"/>
          <w:szCs w:val="26"/>
        </w:rPr>
        <w:fldChar w:fldCharType="begin"/>
      </w:r>
      <w:r w:rsidR="005C6E46">
        <w:rPr>
          <w:rFonts w:ascii="Times New Roman" w:hAnsi="Times New Roman" w:cs="Times New Roman"/>
          <w:sz w:val="26"/>
          <w:szCs w:val="26"/>
        </w:rPr>
        <w:instrText xml:space="preserve"> ADDIN EN.CITE &lt;EndNote&gt;&lt;Cite&gt;&lt;Author&gt;Caparlar&lt;/Author&gt;&lt;Year&gt;2016&lt;/Year&gt;&lt;RecNum&gt;74&lt;/RecNum&gt;&lt;DisplayText&gt;&lt;style face="superscript"&gt;45&lt;/style&gt;&lt;/DisplayText&gt;&lt;record&gt;&lt;rec-number&gt;74&lt;/rec-number&gt;&lt;foreign-keys&gt;&lt;key app="EN" db-id="f00xez9975zd0se9rt4veed4vwttzzrszx2w" timestamp="1702116067"&gt;74&lt;/key&gt;&lt;key app="ENWeb" db-id=""&gt;0&lt;/key&gt;&lt;/foreign-keys&gt;&lt;ref-type name="Journal Article"&gt;17&lt;/ref-type&gt;&lt;contributors&gt;&lt;authors&gt;&lt;author&gt;Caparlar, C. O.&lt;/author&gt;&lt;author&gt;Donmez, A.&lt;/author&gt;&lt;/authors&gt;&lt;/contributors&gt;&lt;auth-address&gt;Clinic of Anaesthesiology and Reanimation, Diskapi Yildirim Beyazit Training and Research Hospital, Ankara, Turkey.&lt;/auth-address&gt;&lt;titles&gt;&lt;title&gt;What is Scientific Research and How Can it be Done?&lt;/title&gt;&lt;secondary-title&gt;Turk J Anaesthesiol Reanim&lt;/secondary-title&gt;&lt;/titles&gt;&lt;periodical&gt;&lt;full-title&gt;Turk J Anaesthesiol Reanim&lt;/full-title&gt;&lt;/periodical&gt;&lt;pages&gt;212-218&lt;/pages&gt;&lt;volume&gt;44&lt;/volume&gt;&lt;number&gt;4&lt;/number&gt;&lt;keywords&gt;&lt;keyword&gt;Scientific researches&lt;/keyword&gt;&lt;keyword&gt;clinic researches&lt;/keyword&gt;&lt;keyword&gt;randomisation&lt;/keyword&gt;&lt;/keywords&gt;&lt;dates&gt;&lt;year&gt;2016&lt;/year&gt;&lt;pub-dates&gt;&lt;date&gt;Aug&lt;/date&gt;&lt;/pub-dates&gt;&lt;/dates&gt;&lt;isbn&gt;2667-677X (Print)&amp;#xD;2149-276X (Electronic)&amp;#xD;2149-276X (Linking)&lt;/isbn&gt;&lt;accession-num&gt;27909596&lt;/accession-num&gt;&lt;urls&gt;&lt;related-urls&gt;&lt;url&gt;https://www.ncbi.nlm.nih.gov/pubmed/27909596&lt;/url&gt;&lt;/related-urls&gt;&lt;/urls&gt;&lt;custom2&gt;PMC5019873&lt;/custom2&gt;&lt;electronic-resource-num&gt;10.5152/TJAR.2016.34711&lt;/electronic-resource-num&gt;&lt;/record&gt;&lt;/Cite&gt;&lt;/EndNote&gt;</w:instrText>
      </w:r>
      <w:r w:rsidRPr="0092344F">
        <w:rPr>
          <w:rFonts w:ascii="Times New Roman" w:hAnsi="Times New Roman" w:cs="Times New Roman"/>
          <w:sz w:val="26"/>
          <w:szCs w:val="26"/>
        </w:rPr>
        <w:fldChar w:fldCharType="separate"/>
      </w:r>
      <w:r w:rsidR="005C6E46" w:rsidRPr="005C6E46">
        <w:rPr>
          <w:rFonts w:ascii="Times New Roman" w:hAnsi="Times New Roman" w:cs="Times New Roman"/>
          <w:noProof/>
          <w:sz w:val="26"/>
          <w:szCs w:val="26"/>
          <w:vertAlign w:val="superscript"/>
        </w:rPr>
        <w:t>45</w:t>
      </w:r>
      <w:r w:rsidRPr="0092344F">
        <w:rPr>
          <w:rFonts w:ascii="Times New Roman" w:hAnsi="Times New Roman" w:cs="Times New Roman"/>
          <w:sz w:val="26"/>
          <w:szCs w:val="26"/>
        </w:rPr>
        <w:fldChar w:fldCharType="end"/>
      </w:r>
    </w:p>
    <w:p w14:paraId="6BDCDCD9" w14:textId="0C5EA8DF" w:rsidR="006C0DD3" w:rsidRPr="0092344F" w:rsidRDefault="004841B4" w:rsidP="00C91F5C">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Một phương pháp khác là phân loại nghiên cứu theo các đặc điểm mô tả hoặc phân tích của nó. Đánh giá này được viết theo phương pháp phân loại này:</w:t>
      </w:r>
    </w:p>
    <w:p w14:paraId="4445CE7A" w14:textId="78B28B0D" w:rsidR="006C0DD3" w:rsidRPr="0092344F" w:rsidRDefault="004841B4" w:rsidP="00C91F5C">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 xml:space="preserve">Nghiên cứu mô tả: người tham gia nghiên cứu chú trọng vào việc quan sát và phân tích sự phân bố của các loại bệnh dựa trên vị trí và thời gian trong cộng đồng. </w:t>
      </w:r>
      <w:r w:rsidRPr="0092344F">
        <w:rPr>
          <w:rFonts w:ascii="Times New Roman" w:hAnsi="Times New Roman" w:cs="Times New Roman"/>
          <w:sz w:val="26"/>
          <w:szCs w:val="26"/>
        </w:rPr>
        <w:lastRenderedPageBreak/>
        <w:t>Phương pháp này bao gồm việc thực hiện các báo cáo trường hợp, chuỗi trường hợp, và nghiên cứu giám sát để hiểu rõ hơn về xu hướng và biến động của các bệnh lý trong xã hội.</w:t>
      </w:r>
      <w:r w:rsidRPr="0092344F">
        <w:rPr>
          <w:rFonts w:ascii="Times New Roman" w:hAnsi="Times New Roman" w:cs="Times New Roman"/>
          <w:sz w:val="26"/>
          <w:szCs w:val="26"/>
        </w:rPr>
        <w:fldChar w:fldCharType="begin"/>
      </w:r>
      <w:r w:rsidR="005C6E46">
        <w:rPr>
          <w:rFonts w:ascii="Times New Roman" w:hAnsi="Times New Roman" w:cs="Times New Roman"/>
          <w:sz w:val="26"/>
          <w:szCs w:val="26"/>
        </w:rPr>
        <w:instrText xml:space="preserve"> ADDIN EN.CITE &lt;EndNote&gt;&lt;Cite&gt;&lt;Author&gt;Caparlar&lt;/Author&gt;&lt;Year&gt;2016&lt;/Year&gt;&lt;RecNum&gt;74&lt;/RecNum&gt;&lt;DisplayText&gt;&lt;style face="superscript"&gt;45&lt;/style&gt;&lt;/DisplayText&gt;&lt;record&gt;&lt;rec-number&gt;74&lt;/rec-number&gt;&lt;foreign-keys&gt;&lt;key app="EN" db-id="f00xez9975zd0se9rt4veed4vwttzzrszx2w" timestamp="1702116067"&gt;74&lt;/key&gt;&lt;key app="ENWeb" db-id=""&gt;0&lt;/key&gt;&lt;/foreign-keys&gt;&lt;ref-type name="Journal Article"&gt;17&lt;/ref-type&gt;&lt;contributors&gt;&lt;authors&gt;&lt;author&gt;Caparlar, C. O.&lt;/author&gt;&lt;author&gt;Donmez, A.&lt;/author&gt;&lt;/authors&gt;&lt;/contributors&gt;&lt;auth-address&gt;Clinic of Anaesthesiology and Reanimation, Diskapi Yildirim Beyazit Training and Research Hospital, Ankara, Turkey.&lt;/auth-address&gt;&lt;titles&gt;&lt;title&gt;What is Scientific Research and How Can it be Done?&lt;/title&gt;&lt;secondary-title&gt;Turk J Anaesthesiol Reanim&lt;/secondary-title&gt;&lt;/titles&gt;&lt;periodical&gt;&lt;full-title&gt;Turk J Anaesthesiol Reanim&lt;/full-title&gt;&lt;/periodical&gt;&lt;pages&gt;212-218&lt;/pages&gt;&lt;volume&gt;44&lt;/volume&gt;&lt;number&gt;4&lt;/number&gt;&lt;keywords&gt;&lt;keyword&gt;Scientific researches&lt;/keyword&gt;&lt;keyword&gt;clinic researches&lt;/keyword&gt;&lt;keyword&gt;randomisation&lt;/keyword&gt;&lt;/keywords&gt;&lt;dates&gt;&lt;year&gt;2016&lt;/year&gt;&lt;pub-dates&gt;&lt;date&gt;Aug&lt;/date&gt;&lt;/pub-dates&gt;&lt;/dates&gt;&lt;isbn&gt;2667-677X (Print)&amp;#xD;2149-276X (Electronic)&amp;#xD;2149-276X (Linking)&lt;/isbn&gt;&lt;accession-num&gt;27909596&lt;/accession-num&gt;&lt;urls&gt;&lt;related-urls&gt;&lt;url&gt;https://www.ncbi.nlm.nih.gov/pubmed/27909596&lt;/url&gt;&lt;/related-urls&gt;&lt;/urls&gt;&lt;custom2&gt;PMC5019873&lt;/custom2&gt;&lt;electronic-resource-num&gt;10.5152/TJAR.2016.34711&lt;/electronic-resource-num&gt;&lt;/record&gt;&lt;/Cite&gt;&lt;/EndNote&gt;</w:instrText>
      </w:r>
      <w:r w:rsidRPr="0092344F">
        <w:rPr>
          <w:rFonts w:ascii="Times New Roman" w:hAnsi="Times New Roman" w:cs="Times New Roman"/>
          <w:sz w:val="26"/>
          <w:szCs w:val="26"/>
        </w:rPr>
        <w:fldChar w:fldCharType="separate"/>
      </w:r>
      <w:r w:rsidR="005C6E46" w:rsidRPr="005C6E46">
        <w:rPr>
          <w:rFonts w:ascii="Times New Roman" w:hAnsi="Times New Roman" w:cs="Times New Roman"/>
          <w:noProof/>
          <w:sz w:val="26"/>
          <w:szCs w:val="26"/>
          <w:vertAlign w:val="superscript"/>
        </w:rPr>
        <w:t>45</w:t>
      </w:r>
      <w:r w:rsidRPr="0092344F">
        <w:rPr>
          <w:rFonts w:ascii="Times New Roman" w:hAnsi="Times New Roman" w:cs="Times New Roman"/>
          <w:sz w:val="26"/>
          <w:szCs w:val="26"/>
        </w:rPr>
        <w:fldChar w:fldCharType="end"/>
      </w:r>
    </w:p>
    <w:p w14:paraId="4D3354A7" w14:textId="2E255DD1" w:rsidR="006C0DD3" w:rsidRPr="0092344F" w:rsidRDefault="004841B4" w:rsidP="00C91F5C">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Báo cáo tình huống là một loại nghiên cứu mô tả phổ biến nhất, trong đó tập trung vào việc kiểm tra một trường hợp đơn lẻ có các đặc điểm và tình huống khác nhau trong xã hội. Ví dụ cụ thể là thực hiện quá trình gây mê toàn thân ở một bệnh nhân mang thai mắc bệnh mucopolysaccharidosis, nhằm đánh giá và mô tả chi tiết về tình huống đó.</w:t>
      </w:r>
      <w:r w:rsidRPr="0092344F">
        <w:rPr>
          <w:rFonts w:ascii="Times New Roman" w:hAnsi="Times New Roman" w:cs="Times New Roman"/>
          <w:sz w:val="26"/>
          <w:szCs w:val="26"/>
        </w:rPr>
        <w:fldChar w:fldCharType="begin"/>
      </w:r>
      <w:r w:rsidR="005C6E46">
        <w:rPr>
          <w:rFonts w:ascii="Times New Roman" w:hAnsi="Times New Roman" w:cs="Times New Roman"/>
          <w:sz w:val="26"/>
          <w:szCs w:val="26"/>
        </w:rPr>
        <w:instrText xml:space="preserve"> ADDIN EN.CITE &lt;EndNote&gt;&lt;Cite&gt;&lt;Author&gt;Caparlar&lt;/Author&gt;&lt;Year&gt;2016&lt;/Year&gt;&lt;RecNum&gt;74&lt;/RecNum&gt;&lt;DisplayText&gt;&lt;style face="superscript"&gt;45&lt;/style&gt;&lt;/DisplayText&gt;&lt;record&gt;&lt;rec-number&gt;74&lt;/rec-number&gt;&lt;foreign-keys&gt;&lt;key app="EN" db-id="f00xez9975zd0se9rt4veed4vwttzzrszx2w" timestamp="1702116067"&gt;74&lt;/key&gt;&lt;key app="ENWeb" db-id=""&gt;0&lt;/key&gt;&lt;/foreign-keys&gt;&lt;ref-type name="Journal Article"&gt;17&lt;/ref-type&gt;&lt;contributors&gt;&lt;authors&gt;&lt;author&gt;Caparlar, C. O.&lt;/author&gt;&lt;author&gt;Donmez, A.&lt;/author&gt;&lt;/authors&gt;&lt;/contributors&gt;&lt;auth-address&gt;Clinic of Anaesthesiology and Reanimation, Diskapi Yildirim Beyazit Training and Research Hospital, Ankara, Turkey.&lt;/auth-address&gt;&lt;titles&gt;&lt;title&gt;What is Scientific Research and How Can it be Done?&lt;/title&gt;&lt;secondary-title&gt;Turk J Anaesthesiol Reanim&lt;/secondary-title&gt;&lt;/titles&gt;&lt;periodical&gt;&lt;full-title&gt;Turk J Anaesthesiol Reanim&lt;/full-title&gt;&lt;/periodical&gt;&lt;pages&gt;212-218&lt;/pages&gt;&lt;volume&gt;44&lt;/volume&gt;&lt;number&gt;4&lt;/number&gt;&lt;keywords&gt;&lt;keyword&gt;Scientific researches&lt;/keyword&gt;&lt;keyword&gt;clinic researches&lt;/keyword&gt;&lt;keyword&gt;randomisation&lt;/keyword&gt;&lt;/keywords&gt;&lt;dates&gt;&lt;year&gt;2016&lt;/year&gt;&lt;pub-dates&gt;&lt;date&gt;Aug&lt;/date&gt;&lt;/pub-dates&gt;&lt;/dates&gt;&lt;isbn&gt;2667-677X (Print)&amp;#xD;2149-276X (Electronic)&amp;#xD;2149-276X (Linking)&lt;/isbn&gt;&lt;accession-num&gt;27909596&lt;/accession-num&gt;&lt;urls&gt;&lt;related-urls&gt;&lt;url&gt;https://www.ncbi.nlm.nih.gov/pubmed/27909596&lt;/url&gt;&lt;/related-urls&gt;&lt;/urls&gt;&lt;custom2&gt;PMC5019873&lt;/custom2&gt;&lt;electronic-resource-num&gt;10.5152/TJAR.2016.34711&lt;/electronic-resource-num&gt;&lt;/record&gt;&lt;/Cite&gt;&lt;/EndNote&gt;</w:instrText>
      </w:r>
      <w:r w:rsidRPr="0092344F">
        <w:rPr>
          <w:rFonts w:ascii="Times New Roman" w:hAnsi="Times New Roman" w:cs="Times New Roman"/>
          <w:sz w:val="26"/>
          <w:szCs w:val="26"/>
        </w:rPr>
        <w:fldChar w:fldCharType="separate"/>
      </w:r>
      <w:r w:rsidR="005C6E46" w:rsidRPr="005C6E46">
        <w:rPr>
          <w:rFonts w:ascii="Times New Roman" w:hAnsi="Times New Roman" w:cs="Times New Roman"/>
          <w:noProof/>
          <w:sz w:val="26"/>
          <w:szCs w:val="26"/>
          <w:vertAlign w:val="superscript"/>
        </w:rPr>
        <w:t>45</w:t>
      </w:r>
      <w:r w:rsidRPr="0092344F">
        <w:rPr>
          <w:rFonts w:ascii="Times New Roman" w:hAnsi="Times New Roman" w:cs="Times New Roman"/>
          <w:sz w:val="26"/>
          <w:szCs w:val="26"/>
        </w:rPr>
        <w:fldChar w:fldCharType="end"/>
      </w:r>
    </w:p>
    <w:p w14:paraId="0A9F8228" w14:textId="11082E41" w:rsidR="006C0DD3" w:rsidRPr="0092344F" w:rsidRDefault="004841B4" w:rsidP="00C91F5C">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Chuỗi trường hợp là một mô tả về những trường hợp được lặp đi lặp lại, chia sẻ các đặc điểm chung. Ví dụ, một chuỗi trường hợp có thể tập trung vào các trường hợp đau liên quan đến giảm đau lao động thần kinh. Điều đáng chú ý là, các trường hợp có tăng thân nhiệt ác tính thường không được coi là một chuỗi trường hợp, vì chúng hiếm khi xuất hiện trong quá trình phát triển lịch sử và không được chấp nhận như là một dạng chuỗi trường hợp.</w:t>
      </w:r>
      <w:r w:rsidRPr="0092344F">
        <w:rPr>
          <w:rFonts w:ascii="Times New Roman" w:hAnsi="Times New Roman" w:cs="Times New Roman"/>
          <w:sz w:val="26"/>
          <w:szCs w:val="26"/>
        </w:rPr>
        <w:fldChar w:fldCharType="begin"/>
      </w:r>
      <w:r w:rsidR="005C6E46">
        <w:rPr>
          <w:rFonts w:ascii="Times New Roman" w:hAnsi="Times New Roman" w:cs="Times New Roman"/>
          <w:sz w:val="26"/>
          <w:szCs w:val="26"/>
        </w:rPr>
        <w:instrText xml:space="preserve"> ADDIN EN.CITE &lt;EndNote&gt;&lt;Cite&gt;&lt;Author&gt;Caparlar&lt;/Author&gt;&lt;Year&gt;2016&lt;/Year&gt;&lt;RecNum&gt;74&lt;/RecNum&gt;&lt;DisplayText&gt;&lt;style face="superscript"&gt;45&lt;/style&gt;&lt;/DisplayText&gt;&lt;record&gt;&lt;rec-number&gt;74&lt;/rec-number&gt;&lt;foreign-keys&gt;&lt;key app="EN" db-id="f00xez9975zd0se9rt4veed4vwttzzrszx2w" timestamp="1702116067"&gt;74&lt;/key&gt;&lt;key app="ENWeb" db-id=""&gt;0&lt;/key&gt;&lt;/foreign-keys&gt;&lt;ref-type name="Journal Article"&gt;17&lt;/ref-type&gt;&lt;contributors&gt;&lt;authors&gt;&lt;author&gt;Caparlar, C. O.&lt;/author&gt;&lt;author&gt;Donmez, A.&lt;/author&gt;&lt;/authors&gt;&lt;/contributors&gt;&lt;auth-address&gt;Clinic of Anaesthesiology and Reanimation, Diskapi Yildirim Beyazit Training and Research Hospital, Ankara, Turkey.&lt;/auth-address&gt;&lt;titles&gt;&lt;title&gt;What is Scientific Research and How Can it be Done?&lt;/title&gt;&lt;secondary-title&gt;Turk J Anaesthesiol Reanim&lt;/secondary-title&gt;&lt;/titles&gt;&lt;periodical&gt;&lt;full-title&gt;Turk J Anaesthesiol Reanim&lt;/full-title&gt;&lt;/periodical&gt;&lt;pages&gt;212-218&lt;/pages&gt;&lt;volume&gt;44&lt;/volume&gt;&lt;number&gt;4&lt;/number&gt;&lt;keywords&gt;&lt;keyword&gt;Scientific researches&lt;/keyword&gt;&lt;keyword&gt;clinic researches&lt;/keyword&gt;&lt;keyword&gt;randomisation&lt;/keyword&gt;&lt;/keywords&gt;&lt;dates&gt;&lt;year&gt;2016&lt;/year&gt;&lt;pub-dates&gt;&lt;date&gt;Aug&lt;/date&gt;&lt;/pub-dates&gt;&lt;/dates&gt;&lt;isbn&gt;2667-677X (Print)&amp;#xD;2149-276X (Electronic)&amp;#xD;2149-276X (Linking)&lt;/isbn&gt;&lt;accession-num&gt;27909596&lt;/accession-num&gt;&lt;urls&gt;&lt;related-urls&gt;&lt;url&gt;https://www.ncbi.nlm.nih.gov/pubmed/27909596&lt;/url&gt;&lt;/related-urls&gt;&lt;/urls&gt;&lt;custom2&gt;PMC5019873&lt;/custom2&gt;&lt;electronic-resource-num&gt;10.5152/TJAR.2016.34711&lt;/electronic-resource-num&gt;&lt;/record&gt;&lt;/Cite&gt;&lt;/EndNote&gt;</w:instrText>
      </w:r>
      <w:r w:rsidRPr="0092344F">
        <w:rPr>
          <w:rFonts w:ascii="Times New Roman" w:hAnsi="Times New Roman" w:cs="Times New Roman"/>
          <w:sz w:val="26"/>
          <w:szCs w:val="26"/>
        </w:rPr>
        <w:fldChar w:fldCharType="separate"/>
      </w:r>
      <w:r w:rsidR="005C6E46" w:rsidRPr="005C6E46">
        <w:rPr>
          <w:rFonts w:ascii="Times New Roman" w:hAnsi="Times New Roman" w:cs="Times New Roman"/>
          <w:noProof/>
          <w:sz w:val="26"/>
          <w:szCs w:val="26"/>
          <w:vertAlign w:val="superscript"/>
        </w:rPr>
        <w:t>45</w:t>
      </w:r>
      <w:r w:rsidRPr="0092344F">
        <w:rPr>
          <w:rFonts w:ascii="Times New Roman" w:hAnsi="Times New Roman" w:cs="Times New Roman"/>
          <w:sz w:val="26"/>
          <w:szCs w:val="26"/>
        </w:rPr>
        <w:fldChar w:fldCharType="end"/>
      </w:r>
    </w:p>
    <w:p w14:paraId="5C16BF5A" w14:textId="7E6A9E4A" w:rsidR="004841B4" w:rsidRPr="0092344F" w:rsidRDefault="004841B4" w:rsidP="00C91F5C">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Nghiên cứu giám sát là quá trình thu thập và ghi lại kết quả từ cơ sở dữ liệu theo dõi một vấn đề sức khỏe trong một khoảng thời gian xác định. Ví dụ, một nghiên cứu giám sát có thể tập trung vào việc theo dõi và ghi lại các trường hợp lây nhiễm chéo trong quá trình gây mê tại phòng chăm sóc đặc biệt. Đây là phương pháp giúp hiểu rõ và theo dõi diễn biến của vấn đề sức khỏe trong cộng đồng một cách có hệ thống.</w:t>
      </w:r>
      <w:r w:rsidRPr="0092344F">
        <w:rPr>
          <w:rFonts w:ascii="Times New Roman" w:hAnsi="Times New Roman" w:cs="Times New Roman"/>
          <w:sz w:val="26"/>
          <w:szCs w:val="26"/>
        </w:rPr>
        <w:fldChar w:fldCharType="begin"/>
      </w:r>
      <w:r w:rsidR="005C6E46">
        <w:rPr>
          <w:rFonts w:ascii="Times New Roman" w:hAnsi="Times New Roman" w:cs="Times New Roman"/>
          <w:sz w:val="26"/>
          <w:szCs w:val="26"/>
        </w:rPr>
        <w:instrText xml:space="preserve"> ADDIN EN.CITE &lt;EndNote&gt;&lt;Cite&gt;&lt;Author&gt;Caparlar&lt;/Author&gt;&lt;Year&gt;2016&lt;/Year&gt;&lt;RecNum&gt;74&lt;/RecNum&gt;&lt;DisplayText&gt;&lt;style face="superscript"&gt;45&lt;/style&gt;&lt;/DisplayText&gt;&lt;record&gt;&lt;rec-number&gt;74&lt;/rec-number&gt;&lt;foreign-keys&gt;&lt;key app="EN" db-id="f00xez9975zd0se9rt4veed4vwttzzrszx2w" timestamp="1702116067"&gt;74&lt;/key&gt;&lt;key app="ENWeb" db-id=""&gt;0&lt;/key&gt;&lt;/foreign-keys&gt;&lt;ref-type name="Journal Article"&gt;17&lt;/ref-type&gt;&lt;contributors&gt;&lt;authors&gt;&lt;author&gt;Caparlar, C. O.&lt;/author&gt;&lt;author&gt;Donmez, A.&lt;/author&gt;&lt;/authors&gt;&lt;/contributors&gt;&lt;auth-address&gt;Clinic of Anaesthesiology and Reanimation, Diskapi Yildirim Beyazit Training and Research Hospital, Ankara, Turkey.&lt;/auth-address&gt;&lt;titles&gt;&lt;title&gt;What is Scientific Research and How Can it be Done?&lt;/title&gt;&lt;secondary-title&gt;Turk J Anaesthesiol Reanim&lt;/secondary-title&gt;&lt;/titles&gt;&lt;periodical&gt;&lt;full-title&gt;Turk J Anaesthesiol Reanim&lt;/full-title&gt;&lt;/periodical&gt;&lt;pages&gt;212-218&lt;/pages&gt;&lt;volume&gt;44&lt;/volume&gt;&lt;number&gt;4&lt;/number&gt;&lt;keywords&gt;&lt;keyword&gt;Scientific researches&lt;/keyword&gt;&lt;keyword&gt;clinic researches&lt;/keyword&gt;&lt;keyword&gt;randomisation&lt;/keyword&gt;&lt;/keywords&gt;&lt;dates&gt;&lt;year&gt;2016&lt;/year&gt;&lt;pub-dates&gt;&lt;date&gt;Aug&lt;/date&gt;&lt;/pub-dates&gt;&lt;/dates&gt;&lt;isbn&gt;2667-677X (Print)&amp;#xD;2149-276X (Electronic)&amp;#xD;2149-276X (Linking)&lt;/isbn&gt;&lt;accession-num&gt;27909596&lt;/accession-num&gt;&lt;urls&gt;&lt;related-urls&gt;&lt;url&gt;https://www.ncbi.nlm.nih.gov/pubmed/27909596&lt;/url&gt;&lt;/related-urls&gt;&lt;/urls&gt;&lt;custom2&gt;PMC5019873&lt;/custom2&gt;&lt;electronic-resource-num&gt;10.5152/TJAR.2016.34711&lt;/electronic-resource-num&gt;&lt;/record&gt;&lt;/Cite&gt;&lt;/EndNote&gt;</w:instrText>
      </w:r>
      <w:r w:rsidRPr="0092344F">
        <w:rPr>
          <w:rFonts w:ascii="Times New Roman" w:hAnsi="Times New Roman" w:cs="Times New Roman"/>
          <w:sz w:val="26"/>
          <w:szCs w:val="26"/>
        </w:rPr>
        <w:fldChar w:fldCharType="separate"/>
      </w:r>
      <w:r w:rsidR="005C6E46" w:rsidRPr="005C6E46">
        <w:rPr>
          <w:rFonts w:ascii="Times New Roman" w:hAnsi="Times New Roman" w:cs="Times New Roman"/>
          <w:noProof/>
          <w:sz w:val="26"/>
          <w:szCs w:val="26"/>
          <w:vertAlign w:val="superscript"/>
        </w:rPr>
        <w:t>45</w:t>
      </w:r>
      <w:r w:rsidRPr="0092344F">
        <w:rPr>
          <w:rFonts w:ascii="Times New Roman" w:hAnsi="Times New Roman" w:cs="Times New Roman"/>
          <w:sz w:val="26"/>
          <w:szCs w:val="26"/>
        </w:rPr>
        <w:fldChar w:fldCharType="end"/>
      </w:r>
    </w:p>
    <w:p w14:paraId="7691EBB9" w14:textId="7BC52C03" w:rsidR="004841B4" w:rsidRPr="0092344F" w:rsidRDefault="004841B4" w:rsidP="00C91F5C">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Nghiên cứu phân tích có sự đặc biệt quan trọng so với nghiên cứu mô tả chủ yếu ở chỗ có sự hiện diện của một nhóm so sánh. Nghiên cứu này thường được phân thành hai loại chính là nghiên cứu quan sát và nghiên cứu can thiệp. Điều này đặt ra một khía cạnh quan trọng vì sự có mặt của nhóm so sánh giúp nghiên cứu đánh giá và phân tích sự khác biệt và tương đồng giữa các điều kiện nghiên cứu.</w:t>
      </w:r>
      <w:r w:rsidRPr="0092344F">
        <w:rPr>
          <w:rFonts w:ascii="Times New Roman" w:hAnsi="Times New Roman" w:cs="Times New Roman"/>
          <w:sz w:val="26"/>
          <w:szCs w:val="26"/>
        </w:rPr>
        <w:fldChar w:fldCharType="begin"/>
      </w:r>
      <w:r w:rsidR="005C6E46">
        <w:rPr>
          <w:rFonts w:ascii="Times New Roman" w:hAnsi="Times New Roman" w:cs="Times New Roman"/>
          <w:sz w:val="26"/>
          <w:szCs w:val="26"/>
        </w:rPr>
        <w:instrText xml:space="preserve"> ADDIN EN.CITE &lt;EndNote&gt;&lt;Cite&gt;&lt;Author&gt;Caparlar&lt;/Author&gt;&lt;Year&gt;2016&lt;/Year&gt;&lt;RecNum&gt;74&lt;/RecNum&gt;&lt;DisplayText&gt;&lt;style face="superscript"&gt;45&lt;/style&gt;&lt;/DisplayText&gt;&lt;record&gt;&lt;rec-number&gt;74&lt;/rec-number&gt;&lt;foreign-keys&gt;&lt;key app="EN" db-id="f00xez9975zd0se9rt4veed4vwttzzrszx2w" timestamp="1702116067"&gt;74&lt;/key&gt;&lt;key app="ENWeb" db-id=""&gt;0&lt;/key&gt;&lt;/foreign-keys&gt;&lt;ref-type name="Journal Article"&gt;17&lt;/ref-type&gt;&lt;contributors&gt;&lt;authors&gt;&lt;author&gt;Caparlar, C. O.&lt;/author&gt;&lt;author&gt;Donmez, A.&lt;/author&gt;&lt;/authors&gt;&lt;/contributors&gt;&lt;auth-address&gt;Clinic of Anaesthesiology and Reanimation, Diskapi Yildirim Beyazit Training and Research Hospital, Ankara, Turkey.&lt;/auth-address&gt;&lt;titles&gt;&lt;title&gt;What is Scientific Research and How Can it be Done?&lt;/title&gt;&lt;secondary-title&gt;Turk J Anaesthesiol Reanim&lt;/secondary-title&gt;&lt;/titles&gt;&lt;periodical&gt;&lt;full-title&gt;Turk J Anaesthesiol Reanim&lt;/full-title&gt;&lt;/periodical&gt;&lt;pages&gt;212-218&lt;/pages&gt;&lt;volume&gt;44&lt;/volume&gt;&lt;number&gt;4&lt;/number&gt;&lt;keywords&gt;&lt;keyword&gt;Scientific researches&lt;/keyword&gt;&lt;keyword&gt;clinic researches&lt;/keyword&gt;&lt;keyword&gt;randomisation&lt;/keyword&gt;&lt;/keywords&gt;&lt;dates&gt;&lt;year&gt;2016&lt;/year&gt;&lt;pub-dates&gt;&lt;date&gt;Aug&lt;/date&gt;&lt;/pub-dates&gt;&lt;/dates&gt;&lt;isbn&gt;2667-677X (Print)&amp;#xD;2149-276X (Electronic)&amp;#xD;2149-276X (Linking)&lt;/isbn&gt;&lt;accession-num&gt;27909596&lt;/accession-num&gt;&lt;urls&gt;&lt;related-urls&gt;&lt;url&gt;https://www.ncbi.nlm.nih.gov/pubmed/27909596&lt;/url&gt;&lt;/related-urls&gt;&lt;/urls&gt;&lt;custom2&gt;PMC5019873&lt;/custom2&gt;&lt;electronic-resource-num&gt;10.5152/TJAR.2016.34711&lt;/electronic-resource-num&gt;&lt;/record&gt;&lt;/Cite&gt;&lt;/EndNote&gt;</w:instrText>
      </w:r>
      <w:r w:rsidRPr="0092344F">
        <w:rPr>
          <w:rFonts w:ascii="Times New Roman" w:hAnsi="Times New Roman" w:cs="Times New Roman"/>
          <w:sz w:val="26"/>
          <w:szCs w:val="26"/>
        </w:rPr>
        <w:fldChar w:fldCharType="separate"/>
      </w:r>
      <w:r w:rsidR="005C6E46" w:rsidRPr="005C6E46">
        <w:rPr>
          <w:rFonts w:ascii="Times New Roman" w:hAnsi="Times New Roman" w:cs="Times New Roman"/>
          <w:noProof/>
          <w:sz w:val="26"/>
          <w:szCs w:val="26"/>
          <w:vertAlign w:val="superscript"/>
        </w:rPr>
        <w:t>45</w:t>
      </w:r>
      <w:r w:rsidRPr="0092344F">
        <w:rPr>
          <w:rFonts w:ascii="Times New Roman" w:hAnsi="Times New Roman" w:cs="Times New Roman"/>
          <w:sz w:val="26"/>
          <w:szCs w:val="26"/>
        </w:rPr>
        <w:fldChar w:fldCharType="end"/>
      </w:r>
    </w:p>
    <w:p w14:paraId="570D0E38" w14:textId="23510686" w:rsidR="004841B4" w:rsidRPr="0092344F" w:rsidRDefault="004841B4" w:rsidP="00C91F5C">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 xml:space="preserve">Nghiên cứu quan sát là quá trình phân nhóm và đánh giá người tham gia theo một kế hoạch hoặc giao thức nghiên cứu. Nó hấp dẫn hơn so với các loại nghiên cứu khác khi có sẵn dữ liệu lân sảng cần thiết, giúp việc đưa ra kết luận nhanh chóng và chi phí thấp. Tuy nhiên, trong nghiên cứu quan sát, các yếu tố và sự kiện được kiểm </w:t>
      </w:r>
      <w:r w:rsidRPr="0092344F">
        <w:rPr>
          <w:rFonts w:ascii="Times New Roman" w:hAnsi="Times New Roman" w:cs="Times New Roman"/>
          <w:sz w:val="26"/>
          <w:szCs w:val="26"/>
        </w:rPr>
        <w:lastRenderedPageBreak/>
        <w:t>tra không nằm trong tầm kiểm soát của nhà nghiên cứu, không thể thay đổi chúng khi cần. Tất cả các yếu tố, trừ những điểm đã được kiểm tra, không giữ được cố định. Việc sử dụng lấy ngẫu nhiên có thể bị hạn chế trong một số tình huống, và không phải lúc nào cũng dẫn đến phát hiện rõ ràng và hoàn toàn mối quan hệ nhân quả. Kết quả thu được từ nghiên cứu quan sát thường có tính áp dụng cao với các tình huống thực tế, do sự kiểm tra các sự kiện nguyên trạng và điều kiện đặc biệt không được tạo ra. Tuy nhiên, vì hầu hết các trường hợp quan sát không thể lặp lại, nên có thể khó tạo ra các điều kiện tương tự. Một số nghiên cứu có thể tiếp cận dưới dạng thử nghiệm sau khi nhà nghiên cứu can thiệp, chờ đợi kết quả và quan sát thông tin. Các nghiên cứu thực nghiệm thường diễn ra dưới dạng thử nghiệm lâm sàng hoặc trên động vật trong phòng thí nghiệm. Nghiên cứu quan sát phân tích có thể được phân loại thành nghiên cứu thuần tập, bệnh chứng và nghiên cứu cắt ngang.</w:t>
      </w:r>
      <w:r w:rsidRPr="0092344F">
        <w:rPr>
          <w:rFonts w:ascii="Times New Roman" w:hAnsi="Times New Roman" w:cs="Times New Roman"/>
          <w:sz w:val="26"/>
          <w:szCs w:val="26"/>
        </w:rPr>
        <w:fldChar w:fldCharType="begin"/>
      </w:r>
      <w:r w:rsidR="005C6E46">
        <w:rPr>
          <w:rFonts w:ascii="Times New Roman" w:hAnsi="Times New Roman" w:cs="Times New Roman"/>
          <w:sz w:val="26"/>
          <w:szCs w:val="26"/>
        </w:rPr>
        <w:instrText xml:space="preserve"> ADDIN EN.CITE &lt;EndNote&gt;&lt;Cite&gt;&lt;Author&gt;Caparlar&lt;/Author&gt;&lt;Year&gt;2016&lt;/Year&gt;&lt;RecNum&gt;74&lt;/RecNum&gt;&lt;DisplayText&gt;&lt;style face="superscript"&gt;45&lt;/style&gt;&lt;/DisplayText&gt;&lt;record&gt;&lt;rec-number&gt;74&lt;/rec-number&gt;&lt;foreign-keys&gt;&lt;key app="EN" db-id="f00xez9975zd0se9rt4veed4vwttzzrszx2w" timestamp="1702116067"&gt;74&lt;/key&gt;&lt;key app="ENWeb" db-id=""&gt;0&lt;/key&gt;&lt;/foreign-keys&gt;&lt;ref-type name="Journal Article"&gt;17&lt;/ref-type&gt;&lt;contributors&gt;&lt;authors&gt;&lt;author&gt;Caparlar, C. O.&lt;/author&gt;&lt;author&gt;Donmez, A.&lt;/author&gt;&lt;/authors&gt;&lt;/contributors&gt;&lt;auth-address&gt;Clinic of Anaesthesiology and Reanimation, Diskapi Yildirim Beyazit Training and Research Hospital, Ankara, Turkey.&lt;/auth-address&gt;&lt;titles&gt;&lt;title&gt;What is Scientific Research and How Can it be Done?&lt;/title&gt;&lt;secondary-title&gt;Turk J Anaesthesiol Reanim&lt;/secondary-title&gt;&lt;/titles&gt;&lt;periodical&gt;&lt;full-title&gt;Turk J Anaesthesiol Reanim&lt;/full-title&gt;&lt;/periodical&gt;&lt;pages&gt;212-218&lt;/pages&gt;&lt;volume&gt;44&lt;/volume&gt;&lt;number&gt;4&lt;/number&gt;&lt;keywords&gt;&lt;keyword&gt;Scientific researches&lt;/keyword&gt;&lt;keyword&gt;clinic researches&lt;/keyword&gt;&lt;keyword&gt;randomisation&lt;/keyword&gt;&lt;/keywords&gt;&lt;dates&gt;&lt;year&gt;2016&lt;/year&gt;&lt;pub-dates&gt;&lt;date&gt;Aug&lt;/date&gt;&lt;/pub-dates&gt;&lt;/dates&gt;&lt;isbn&gt;2667-677X (Print)&amp;#xD;2149-276X (Electronic)&amp;#xD;2149-276X (Linking)&lt;/isbn&gt;&lt;accession-num&gt;27909596&lt;/accession-num&gt;&lt;urls&gt;&lt;related-urls&gt;&lt;url&gt;https://www.ncbi.nlm.nih.gov/pubmed/27909596&lt;/url&gt;&lt;/related-urls&gt;&lt;/urls&gt;&lt;custom2&gt;PMC5019873&lt;/custom2&gt;&lt;electronic-resource-num&gt;10.5152/TJAR.2016.34711&lt;/electronic-resource-num&gt;&lt;/record&gt;&lt;/Cite&gt;&lt;/EndNote&gt;</w:instrText>
      </w:r>
      <w:r w:rsidRPr="0092344F">
        <w:rPr>
          <w:rFonts w:ascii="Times New Roman" w:hAnsi="Times New Roman" w:cs="Times New Roman"/>
          <w:sz w:val="26"/>
          <w:szCs w:val="26"/>
        </w:rPr>
        <w:fldChar w:fldCharType="separate"/>
      </w:r>
      <w:r w:rsidR="005C6E46" w:rsidRPr="005C6E46">
        <w:rPr>
          <w:rFonts w:ascii="Times New Roman" w:hAnsi="Times New Roman" w:cs="Times New Roman"/>
          <w:noProof/>
          <w:sz w:val="26"/>
          <w:szCs w:val="26"/>
          <w:vertAlign w:val="superscript"/>
        </w:rPr>
        <w:t>45</w:t>
      </w:r>
      <w:r w:rsidRPr="0092344F">
        <w:rPr>
          <w:rFonts w:ascii="Times New Roman" w:hAnsi="Times New Roman" w:cs="Times New Roman"/>
          <w:sz w:val="26"/>
          <w:szCs w:val="26"/>
        </w:rPr>
        <w:fldChar w:fldCharType="end"/>
      </w:r>
    </w:p>
    <w:p w14:paraId="2AE7577B" w14:textId="6C75A885" w:rsidR="004841B4" w:rsidRPr="0092344F" w:rsidRDefault="004841B4" w:rsidP="00C91F5C">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Nghiên cứu thuần tập (Tiền cứu, Hồi cứu và Đa hướng): Một nhóm thuần tập là một nhóm được tạo ra bởi những bệnh nhân có những đặc điểm chung. Nghiên cứu thuần tập là loại nghiên cứu trong đó một nhóm bệnh nhân được theo dõi theo thời gian, ví dụ như so sánh kết quả học tập của trẻ em (những người được gây mê trong thời kỳ sơ sinh) khi chúng đạt đến tuổi vị thành niên. Trước hết, những người tham gia nghiên cứu được kiểm soát về căn bệnh đang được điều tra, và bệnh nhân có thể bị loại khỏi nghiên cứu nếu cần. Những người tham gia khỏe mạnh được đánh giá về mức độ tiếp xúc với hiệu ứng. Sau đó, nhóm thuần tập được theo dõi trong một khoảng thời gian đủ để theo dõi sự xuất hiện của bệnh, và tiến triển của bệnh được nghiên cứu. Nguy cơ mắc bệnh giữa nhóm thơi nghiệm và nhóm không tiếp xúc với tác động được tính toán và đánh giá, và tỷ lệ này được gọi là rủi ro tương đối. Nguy cơ tương đối biểu thị mức độ tiếp xúc với tác động ảnh hưởng đến bệnh.</w:t>
      </w:r>
      <w:r w:rsidRPr="0092344F">
        <w:rPr>
          <w:rFonts w:ascii="Times New Roman" w:hAnsi="Times New Roman" w:cs="Times New Roman"/>
          <w:sz w:val="26"/>
          <w:szCs w:val="26"/>
        </w:rPr>
        <w:fldChar w:fldCharType="begin"/>
      </w:r>
      <w:r w:rsidR="005C6E46">
        <w:rPr>
          <w:rFonts w:ascii="Times New Roman" w:hAnsi="Times New Roman" w:cs="Times New Roman"/>
          <w:sz w:val="26"/>
          <w:szCs w:val="26"/>
        </w:rPr>
        <w:instrText xml:space="preserve"> ADDIN EN.CITE &lt;EndNote&gt;&lt;Cite&gt;&lt;Author&gt;Caparlar&lt;/Author&gt;&lt;Year&gt;2016&lt;/Year&gt;&lt;RecNum&gt;74&lt;/RecNum&gt;&lt;DisplayText&gt;&lt;style face="superscript"&gt;45&lt;/style&gt;&lt;/DisplayText&gt;&lt;record&gt;&lt;rec-number&gt;74&lt;/rec-number&gt;&lt;foreign-keys&gt;&lt;key app="EN" db-id="f00xez9975zd0se9rt4veed4vwttzzrszx2w" timestamp="1702116067"&gt;74&lt;/key&gt;&lt;key app="ENWeb" db-id=""&gt;0&lt;/key&gt;&lt;/foreign-keys&gt;&lt;ref-type name="Journal Article"&gt;17&lt;/ref-type&gt;&lt;contributors&gt;&lt;authors&gt;&lt;author&gt;Caparlar, C. O.&lt;/author&gt;&lt;author&gt;Donmez, A.&lt;/author&gt;&lt;/authors&gt;&lt;/contributors&gt;&lt;auth-address&gt;Clinic of Anaesthesiology and Reanimation, Diskapi Yildirim Beyazit Training and Research Hospital, Ankara, Turkey.&lt;/auth-address&gt;&lt;titles&gt;&lt;title&gt;What is Scientific Research and How Can it be Done?&lt;/title&gt;&lt;secondary-title&gt;Turk J Anaesthesiol Reanim&lt;/secondary-title&gt;&lt;/titles&gt;&lt;periodical&gt;&lt;full-title&gt;Turk J Anaesthesiol Reanim&lt;/full-title&gt;&lt;/periodical&gt;&lt;pages&gt;212-218&lt;/pages&gt;&lt;volume&gt;44&lt;/volume&gt;&lt;number&gt;4&lt;/number&gt;&lt;keywords&gt;&lt;keyword&gt;Scientific researches&lt;/keyword&gt;&lt;keyword&gt;clinic researches&lt;/keyword&gt;&lt;keyword&gt;randomisation&lt;/keyword&gt;&lt;/keywords&gt;&lt;dates&gt;&lt;year&gt;2016&lt;/year&gt;&lt;pub-dates&gt;&lt;date&gt;Aug&lt;/date&gt;&lt;/pub-dates&gt;&lt;/dates&gt;&lt;isbn&gt;2667-677X (Print)&amp;#xD;2149-276X (Electronic)&amp;#xD;2149-276X (Linking)&lt;/isbn&gt;&lt;accession-num&gt;27909596&lt;/accession-num&gt;&lt;urls&gt;&lt;related-urls&gt;&lt;url&gt;https://www.ncbi.nlm.nih.gov/pubmed/27909596&lt;/url&gt;&lt;/related-urls&gt;&lt;/urls&gt;&lt;custom2&gt;PMC5019873&lt;/custom2&gt;&lt;electronic-resource-num&gt;10.5152/TJAR.2016.34711&lt;/electronic-resource-num&gt;&lt;/record&gt;&lt;/Cite&gt;&lt;/EndNote&gt;</w:instrText>
      </w:r>
      <w:r w:rsidRPr="0092344F">
        <w:rPr>
          <w:rFonts w:ascii="Times New Roman" w:hAnsi="Times New Roman" w:cs="Times New Roman"/>
          <w:sz w:val="26"/>
          <w:szCs w:val="26"/>
        </w:rPr>
        <w:fldChar w:fldCharType="separate"/>
      </w:r>
      <w:r w:rsidR="005C6E46" w:rsidRPr="005C6E46">
        <w:rPr>
          <w:rFonts w:ascii="Times New Roman" w:hAnsi="Times New Roman" w:cs="Times New Roman"/>
          <w:noProof/>
          <w:sz w:val="26"/>
          <w:szCs w:val="26"/>
          <w:vertAlign w:val="superscript"/>
        </w:rPr>
        <w:t>45</w:t>
      </w:r>
      <w:r w:rsidRPr="0092344F">
        <w:rPr>
          <w:rFonts w:ascii="Times New Roman" w:hAnsi="Times New Roman" w:cs="Times New Roman"/>
          <w:sz w:val="26"/>
          <w:szCs w:val="26"/>
        </w:rPr>
        <w:fldChar w:fldCharType="end"/>
      </w:r>
    </w:p>
    <w:p w14:paraId="7CC78BF6" w14:textId="35504D1D" w:rsidR="004841B4" w:rsidRPr="0092344F" w:rsidRDefault="004841B4" w:rsidP="00C91F5C">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Nghiên cứu bệnh chủng là một loại nghiên cứu thuần tập hồi cứu, trong đó mối quan hệ nhân quả được xem xét từ kết quả đến nguyên nhân. Việc phát hiện hoặc xác định dữ liệu phụ thuộc vào thông tin đã được ghi lại trong quá khứ, và nhà nghiên cứu không có quyền kiểm soát trực tiếp đối với dữ liệu này.</w:t>
      </w:r>
      <w:r w:rsidRPr="0092344F">
        <w:rPr>
          <w:rFonts w:ascii="Times New Roman" w:hAnsi="Times New Roman" w:cs="Times New Roman"/>
          <w:sz w:val="26"/>
          <w:szCs w:val="26"/>
        </w:rPr>
        <w:fldChar w:fldCharType="begin"/>
      </w:r>
      <w:r w:rsidR="005C6E46">
        <w:rPr>
          <w:rFonts w:ascii="Times New Roman" w:hAnsi="Times New Roman" w:cs="Times New Roman"/>
          <w:sz w:val="26"/>
          <w:szCs w:val="26"/>
        </w:rPr>
        <w:instrText xml:space="preserve"> ADDIN EN.CITE &lt;EndNote&gt;&lt;Cite&gt;&lt;Author&gt;Caparlar&lt;/Author&gt;&lt;Year&gt;2016&lt;/Year&gt;&lt;RecNum&gt;74&lt;/RecNum&gt;&lt;DisplayText&gt;&lt;style face="superscript"&gt;45&lt;/style&gt;&lt;/DisplayText&gt;&lt;record&gt;&lt;rec-number&gt;74&lt;/rec-number&gt;&lt;foreign-keys&gt;&lt;key app="EN" db-id="f00xez9975zd0se9rt4veed4vwttzzrszx2w" timestamp="1702116067"&gt;74&lt;/key&gt;&lt;key app="ENWeb" db-id=""&gt;0&lt;/key&gt;&lt;/foreign-keys&gt;&lt;ref-type name="Journal Article"&gt;17&lt;/ref-type&gt;&lt;contributors&gt;&lt;authors&gt;&lt;author&gt;Caparlar, C. O.&lt;/author&gt;&lt;author&gt;Donmez, A.&lt;/author&gt;&lt;/authors&gt;&lt;/contributors&gt;&lt;auth-address&gt;Clinic of Anaesthesiology and Reanimation, Diskapi Yildirim Beyazit Training and Research Hospital, Ankara, Turkey.&lt;/auth-address&gt;&lt;titles&gt;&lt;title&gt;What is Scientific Research and How Can it be Done?&lt;/title&gt;&lt;secondary-title&gt;Turk J Anaesthesiol Reanim&lt;/secondary-title&gt;&lt;/titles&gt;&lt;periodical&gt;&lt;full-title&gt;Turk J Anaesthesiol Reanim&lt;/full-title&gt;&lt;/periodical&gt;&lt;pages&gt;212-218&lt;/pages&gt;&lt;volume&gt;44&lt;/volume&gt;&lt;number&gt;4&lt;/number&gt;&lt;keywords&gt;&lt;keyword&gt;Scientific researches&lt;/keyword&gt;&lt;keyword&gt;clinic researches&lt;/keyword&gt;&lt;keyword&gt;randomisation&lt;/keyword&gt;&lt;/keywords&gt;&lt;dates&gt;&lt;year&gt;2016&lt;/year&gt;&lt;pub-dates&gt;&lt;date&gt;Aug&lt;/date&gt;&lt;/pub-dates&gt;&lt;/dates&gt;&lt;isbn&gt;2667-677X (Print)&amp;#xD;2149-276X (Electronic)&amp;#xD;2149-276X (Linking)&lt;/isbn&gt;&lt;accession-num&gt;27909596&lt;/accession-num&gt;&lt;urls&gt;&lt;related-urls&gt;&lt;url&gt;https://www.ncbi.nlm.nih.gov/pubmed/27909596&lt;/url&gt;&lt;/related-urls&gt;&lt;/urls&gt;&lt;custom2&gt;PMC5019873&lt;/custom2&gt;&lt;electronic-resource-num&gt;10.5152/TJAR.2016.34711&lt;/electronic-resource-num&gt;&lt;/record&gt;&lt;/Cite&gt;&lt;/EndNote&gt;</w:instrText>
      </w:r>
      <w:r w:rsidRPr="0092344F">
        <w:rPr>
          <w:rFonts w:ascii="Times New Roman" w:hAnsi="Times New Roman" w:cs="Times New Roman"/>
          <w:sz w:val="26"/>
          <w:szCs w:val="26"/>
        </w:rPr>
        <w:fldChar w:fldCharType="separate"/>
      </w:r>
      <w:r w:rsidR="005C6E46" w:rsidRPr="005C6E46">
        <w:rPr>
          <w:rFonts w:ascii="Times New Roman" w:hAnsi="Times New Roman" w:cs="Times New Roman"/>
          <w:noProof/>
          <w:sz w:val="26"/>
          <w:szCs w:val="26"/>
          <w:vertAlign w:val="superscript"/>
        </w:rPr>
        <w:t>45</w:t>
      </w:r>
      <w:r w:rsidRPr="0092344F">
        <w:rPr>
          <w:rFonts w:ascii="Times New Roman" w:hAnsi="Times New Roman" w:cs="Times New Roman"/>
          <w:sz w:val="26"/>
          <w:szCs w:val="26"/>
        </w:rPr>
        <w:fldChar w:fldCharType="end"/>
      </w:r>
    </w:p>
    <w:p w14:paraId="0E516171" w14:textId="7271DA6C" w:rsidR="004841B4" w:rsidRPr="0092344F" w:rsidRDefault="004841B4" w:rsidP="00C91F5C">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 xml:space="preserve">Trong nghiên cứu cắt ngang, các bệnh nhân hoặc sự kiện được kiểm tra tại một thời điểm cụ thể. Các nghiên cứu về tỷ lệ hiện mắc (tỷ lệ phần trăm dân số mắc bệnh </w:t>
      </w:r>
      <w:r w:rsidRPr="0092344F">
        <w:rPr>
          <w:rFonts w:ascii="Times New Roman" w:hAnsi="Times New Roman" w:cs="Times New Roman"/>
          <w:sz w:val="26"/>
          <w:szCs w:val="26"/>
        </w:rPr>
        <w:lastRenderedPageBreak/>
        <w:t>tại một thời điểm nhất định) tập trung vào chẩn đoán và cơ chế bệnh, xem xét mối quan hệ nguyên nhân và kết quả ở cùng một cấp độ. Nghiên cứu cắt ngang mang lại lợi ích là có thể đưa ra kết luận tương đối nhanh chóng. Tuy nhiên, đối với các bệnh hiếm gặp, việc có được kết quả đáng tin cậy từ các nghiên cứu như vậy có thể khó khăn.</w:t>
      </w:r>
      <w:r w:rsidRPr="0092344F">
        <w:rPr>
          <w:rFonts w:ascii="Times New Roman" w:hAnsi="Times New Roman" w:cs="Times New Roman"/>
          <w:sz w:val="26"/>
          <w:szCs w:val="26"/>
        </w:rPr>
        <w:fldChar w:fldCharType="begin"/>
      </w:r>
      <w:r w:rsidR="005C6E46">
        <w:rPr>
          <w:rFonts w:ascii="Times New Roman" w:hAnsi="Times New Roman" w:cs="Times New Roman"/>
          <w:sz w:val="26"/>
          <w:szCs w:val="26"/>
        </w:rPr>
        <w:instrText xml:space="preserve"> ADDIN EN.CITE &lt;EndNote&gt;&lt;Cite&gt;&lt;Author&gt;Caparlar&lt;/Author&gt;&lt;Year&gt;2016&lt;/Year&gt;&lt;RecNum&gt;74&lt;/RecNum&gt;&lt;DisplayText&gt;&lt;style face="superscript"&gt;45&lt;/style&gt;&lt;/DisplayText&gt;&lt;record&gt;&lt;rec-number&gt;74&lt;/rec-number&gt;&lt;foreign-keys&gt;&lt;key app="EN" db-id="f00xez9975zd0se9rt4veed4vwttzzrszx2w" timestamp="1702116067"&gt;74&lt;/key&gt;&lt;key app="ENWeb" db-id=""&gt;0&lt;/key&gt;&lt;/foreign-keys&gt;&lt;ref-type name="Journal Article"&gt;17&lt;/ref-type&gt;&lt;contributors&gt;&lt;authors&gt;&lt;author&gt;Caparlar, C. O.&lt;/author&gt;&lt;author&gt;Donmez, A.&lt;/author&gt;&lt;/authors&gt;&lt;/contributors&gt;&lt;auth-address&gt;Clinic of Anaesthesiology and Reanimation, Diskapi Yildirim Beyazit Training and Research Hospital, Ankara, Turkey.&lt;/auth-address&gt;&lt;titles&gt;&lt;title&gt;What is Scientific Research and How Can it be Done?&lt;/title&gt;&lt;secondary-title&gt;Turk J Anaesthesiol Reanim&lt;/secondary-title&gt;&lt;/titles&gt;&lt;periodical&gt;&lt;full-title&gt;Turk J Anaesthesiol Reanim&lt;/full-title&gt;&lt;/periodical&gt;&lt;pages&gt;212-218&lt;/pages&gt;&lt;volume&gt;44&lt;/volume&gt;&lt;number&gt;4&lt;/number&gt;&lt;keywords&gt;&lt;keyword&gt;Scientific researches&lt;/keyword&gt;&lt;keyword&gt;clinic researches&lt;/keyword&gt;&lt;keyword&gt;randomisation&lt;/keyword&gt;&lt;/keywords&gt;&lt;dates&gt;&lt;year&gt;2016&lt;/year&gt;&lt;pub-dates&gt;&lt;date&gt;Aug&lt;/date&gt;&lt;/pub-dates&gt;&lt;/dates&gt;&lt;isbn&gt;2667-677X (Print)&amp;#xD;2149-276X (Electronic)&amp;#xD;2149-276X (Linking)&lt;/isbn&gt;&lt;accession-num&gt;27909596&lt;/accession-num&gt;&lt;urls&gt;&lt;related-urls&gt;&lt;url&gt;https://www.ncbi.nlm.nih.gov/pubmed/27909596&lt;/url&gt;&lt;/related-urls&gt;&lt;/urls&gt;&lt;custom2&gt;PMC5019873&lt;/custom2&gt;&lt;electronic-resource-num&gt;10.5152/TJAR.2016.34711&lt;/electronic-resource-num&gt;&lt;/record&gt;&lt;/Cite&gt;&lt;/EndNote&gt;</w:instrText>
      </w:r>
      <w:r w:rsidRPr="0092344F">
        <w:rPr>
          <w:rFonts w:ascii="Times New Roman" w:hAnsi="Times New Roman" w:cs="Times New Roman"/>
          <w:sz w:val="26"/>
          <w:szCs w:val="26"/>
        </w:rPr>
        <w:fldChar w:fldCharType="separate"/>
      </w:r>
      <w:r w:rsidR="005C6E46" w:rsidRPr="005C6E46">
        <w:rPr>
          <w:rFonts w:ascii="Times New Roman" w:hAnsi="Times New Roman" w:cs="Times New Roman"/>
          <w:noProof/>
          <w:sz w:val="26"/>
          <w:szCs w:val="26"/>
          <w:vertAlign w:val="superscript"/>
        </w:rPr>
        <w:t>45</w:t>
      </w:r>
      <w:r w:rsidRPr="0092344F">
        <w:rPr>
          <w:rFonts w:ascii="Times New Roman" w:hAnsi="Times New Roman" w:cs="Times New Roman"/>
          <w:sz w:val="26"/>
          <w:szCs w:val="26"/>
        </w:rPr>
        <w:fldChar w:fldCharType="end"/>
      </w:r>
    </w:p>
    <w:p w14:paraId="6313F64E" w14:textId="4EBFFDA9" w:rsidR="004841B4" w:rsidRPr="0092344F" w:rsidRDefault="004841B4" w:rsidP="00C91F5C">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Nghiên cứu can thiệp (Nghiên cứu thử nghiệm): Trong loại hình nghiên cứu này, tồn tại một nhóm đối chứng nhằm mục đích thử nghiệm. Quyết định về việc người tham gia sẽ tiếp xúc với tác động nào trong nghiên cứu được đưa ra bởi nhà nghiên cứu. Sau khi can thiệp, nhà nghiên cứu theo dõi, chờ đợi kết quả, quan sát và thu thập dữ liệu. Các nghiên cứu can thiệp thường được phân chia thành hai loại chính là nghiên cứu bản thực nghiệm và nghiên cứu lâm sàng.</w:t>
      </w:r>
      <w:r w:rsidRPr="0092344F">
        <w:rPr>
          <w:rFonts w:ascii="Times New Roman" w:hAnsi="Times New Roman" w:cs="Times New Roman"/>
          <w:sz w:val="26"/>
          <w:szCs w:val="26"/>
        </w:rPr>
        <w:fldChar w:fldCharType="begin"/>
      </w:r>
      <w:r w:rsidR="005C6E46">
        <w:rPr>
          <w:rFonts w:ascii="Times New Roman" w:hAnsi="Times New Roman" w:cs="Times New Roman"/>
          <w:sz w:val="26"/>
          <w:szCs w:val="26"/>
        </w:rPr>
        <w:instrText xml:space="preserve"> ADDIN EN.CITE &lt;EndNote&gt;&lt;Cite&gt;&lt;Author&gt;Caparlar&lt;/Author&gt;&lt;Year&gt;2016&lt;/Year&gt;&lt;RecNum&gt;74&lt;/RecNum&gt;&lt;DisplayText&gt;&lt;style face="superscript"&gt;45&lt;/style&gt;&lt;/DisplayText&gt;&lt;record&gt;&lt;rec-number&gt;74&lt;/rec-number&gt;&lt;foreign-keys&gt;&lt;key app="EN" db-id="f00xez9975zd0se9rt4veed4vwttzzrszx2w" timestamp="1702116067"&gt;74&lt;/key&gt;&lt;key app="ENWeb" db-id=""&gt;0&lt;/key&gt;&lt;/foreign-keys&gt;&lt;ref-type name="Journal Article"&gt;17&lt;/ref-type&gt;&lt;contributors&gt;&lt;authors&gt;&lt;author&gt;Caparlar, C. O.&lt;/author&gt;&lt;author&gt;Donmez, A.&lt;/author&gt;&lt;/authors&gt;&lt;/contributors&gt;&lt;auth-address&gt;Clinic of Anaesthesiology and Reanimation, Diskapi Yildirim Beyazit Training and Research Hospital, Ankara, Turkey.&lt;/auth-address&gt;&lt;titles&gt;&lt;title&gt;What is Scientific Research and How Can it be Done?&lt;/title&gt;&lt;secondary-title&gt;Turk J Anaesthesiol Reanim&lt;/secondary-title&gt;&lt;/titles&gt;&lt;periodical&gt;&lt;full-title&gt;Turk J Anaesthesiol Reanim&lt;/full-title&gt;&lt;/periodical&gt;&lt;pages&gt;212-218&lt;/pages&gt;&lt;volume&gt;44&lt;/volume&gt;&lt;number&gt;4&lt;/number&gt;&lt;keywords&gt;&lt;keyword&gt;Scientific researches&lt;/keyword&gt;&lt;keyword&gt;clinic researches&lt;/keyword&gt;&lt;keyword&gt;randomisation&lt;/keyword&gt;&lt;/keywords&gt;&lt;dates&gt;&lt;year&gt;2016&lt;/year&gt;&lt;pub-dates&gt;&lt;date&gt;Aug&lt;/date&gt;&lt;/pub-dates&gt;&lt;/dates&gt;&lt;isbn&gt;2667-677X (Print)&amp;#xD;2149-276X (Electronic)&amp;#xD;2149-276X (Linking)&lt;/isbn&gt;&lt;accession-num&gt;27909596&lt;/accession-num&gt;&lt;urls&gt;&lt;related-urls&gt;&lt;url&gt;https://www.ncbi.nlm.nih.gov/pubmed/27909596&lt;/url&gt;&lt;/related-urls&gt;&lt;/urls&gt;&lt;custom2&gt;PMC5019873&lt;/custom2&gt;&lt;electronic-resource-num&gt;10.5152/TJAR.2016.34711&lt;/electronic-resource-num&gt;&lt;/record&gt;&lt;/Cite&gt;&lt;/EndNote&gt;</w:instrText>
      </w:r>
      <w:r w:rsidRPr="0092344F">
        <w:rPr>
          <w:rFonts w:ascii="Times New Roman" w:hAnsi="Times New Roman" w:cs="Times New Roman"/>
          <w:sz w:val="26"/>
          <w:szCs w:val="26"/>
        </w:rPr>
        <w:fldChar w:fldCharType="separate"/>
      </w:r>
      <w:r w:rsidR="005C6E46" w:rsidRPr="005C6E46">
        <w:rPr>
          <w:rFonts w:ascii="Times New Roman" w:hAnsi="Times New Roman" w:cs="Times New Roman"/>
          <w:noProof/>
          <w:sz w:val="26"/>
          <w:szCs w:val="26"/>
          <w:vertAlign w:val="superscript"/>
        </w:rPr>
        <w:t>45</w:t>
      </w:r>
      <w:r w:rsidRPr="0092344F">
        <w:rPr>
          <w:rFonts w:ascii="Times New Roman" w:hAnsi="Times New Roman" w:cs="Times New Roman"/>
          <w:sz w:val="26"/>
          <w:szCs w:val="26"/>
        </w:rPr>
        <w:fldChar w:fldCharType="end"/>
      </w:r>
    </w:p>
    <w:p w14:paraId="0FDCE867" w14:textId="6435701C" w:rsidR="004841B4" w:rsidRPr="0092344F" w:rsidRDefault="004841B4" w:rsidP="00C91F5C">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Nghiên cứu bản thực nghiệm: Chúng được thực hiện trong những trường hợp đòi hỏi kết quả nhanh chóng và không thể ngẫu nhiên hóa người tham gia hoặc khu vực nghiên cứu. Ví dụ, một nghiên cứu bản thực nghiệm có thể liên quan đến đào tạo về rửa tay và so sánh tần suất nhiễm trùng trong bệnh viện trước và sau khi thực hiện biện pháp rửa tay.</w:t>
      </w:r>
      <w:r w:rsidRPr="0092344F">
        <w:rPr>
          <w:rFonts w:ascii="Times New Roman" w:hAnsi="Times New Roman" w:cs="Times New Roman"/>
          <w:sz w:val="26"/>
          <w:szCs w:val="26"/>
        </w:rPr>
        <w:fldChar w:fldCharType="begin"/>
      </w:r>
      <w:r w:rsidR="005C6E46">
        <w:rPr>
          <w:rFonts w:ascii="Times New Roman" w:hAnsi="Times New Roman" w:cs="Times New Roman"/>
          <w:sz w:val="26"/>
          <w:szCs w:val="26"/>
        </w:rPr>
        <w:instrText xml:space="preserve"> ADDIN EN.CITE &lt;EndNote&gt;&lt;Cite&gt;&lt;Author&gt;Caparlar&lt;/Author&gt;&lt;Year&gt;2016&lt;/Year&gt;&lt;RecNum&gt;74&lt;/RecNum&gt;&lt;DisplayText&gt;&lt;style face="superscript"&gt;45&lt;/style&gt;&lt;/DisplayText&gt;&lt;record&gt;&lt;rec-number&gt;74&lt;/rec-number&gt;&lt;foreign-keys&gt;&lt;key app="EN" db-id="f00xez9975zd0se9rt4veed4vwttzzrszx2w" timestamp="1702116067"&gt;74&lt;/key&gt;&lt;key app="ENWeb" db-id=""&gt;0&lt;/key&gt;&lt;/foreign-keys&gt;&lt;ref-type name="Journal Article"&gt;17&lt;/ref-type&gt;&lt;contributors&gt;&lt;authors&gt;&lt;author&gt;Caparlar, C. O.&lt;/author&gt;&lt;author&gt;Donmez, A.&lt;/author&gt;&lt;/authors&gt;&lt;/contributors&gt;&lt;auth-address&gt;Clinic of Anaesthesiology and Reanimation, Diskapi Yildirim Beyazit Training and Research Hospital, Ankara, Turkey.&lt;/auth-address&gt;&lt;titles&gt;&lt;title&gt;What is Scientific Research and How Can it be Done?&lt;/title&gt;&lt;secondary-title&gt;Turk J Anaesthesiol Reanim&lt;/secondary-title&gt;&lt;/titles&gt;&lt;periodical&gt;&lt;full-title&gt;Turk J Anaesthesiol Reanim&lt;/full-title&gt;&lt;/periodical&gt;&lt;pages&gt;212-218&lt;/pages&gt;&lt;volume&gt;44&lt;/volume&gt;&lt;number&gt;4&lt;/number&gt;&lt;keywords&gt;&lt;keyword&gt;Scientific researches&lt;/keyword&gt;&lt;keyword&gt;clinic researches&lt;/keyword&gt;&lt;keyword&gt;randomisation&lt;/keyword&gt;&lt;/keywords&gt;&lt;dates&gt;&lt;year&gt;2016&lt;/year&gt;&lt;pub-dates&gt;&lt;date&gt;Aug&lt;/date&gt;&lt;/pub-dates&gt;&lt;/dates&gt;&lt;isbn&gt;2667-677X (Print)&amp;#xD;2149-276X (Electronic)&amp;#xD;2149-276X (Linking)&lt;/isbn&gt;&lt;accession-num&gt;27909596&lt;/accession-num&gt;&lt;urls&gt;&lt;related-urls&gt;&lt;url&gt;https://www.ncbi.nlm.nih.gov/pubmed/27909596&lt;/url&gt;&lt;/related-urls&gt;&lt;/urls&gt;&lt;custom2&gt;PMC5019873&lt;/custom2&gt;&lt;electronic-resource-num&gt;10.5152/TJAR.2016.34711&lt;/electronic-resource-num&gt;&lt;/record&gt;&lt;/Cite&gt;&lt;/EndNote&gt;</w:instrText>
      </w:r>
      <w:r w:rsidRPr="0092344F">
        <w:rPr>
          <w:rFonts w:ascii="Times New Roman" w:hAnsi="Times New Roman" w:cs="Times New Roman"/>
          <w:sz w:val="26"/>
          <w:szCs w:val="26"/>
        </w:rPr>
        <w:fldChar w:fldCharType="separate"/>
      </w:r>
      <w:r w:rsidR="005C6E46" w:rsidRPr="005C6E46">
        <w:rPr>
          <w:rFonts w:ascii="Times New Roman" w:hAnsi="Times New Roman" w:cs="Times New Roman"/>
          <w:noProof/>
          <w:sz w:val="26"/>
          <w:szCs w:val="26"/>
          <w:vertAlign w:val="superscript"/>
        </w:rPr>
        <w:t>45</w:t>
      </w:r>
      <w:r w:rsidRPr="0092344F">
        <w:rPr>
          <w:rFonts w:ascii="Times New Roman" w:hAnsi="Times New Roman" w:cs="Times New Roman"/>
          <w:sz w:val="26"/>
          <w:szCs w:val="26"/>
        </w:rPr>
        <w:fldChar w:fldCharType="end"/>
      </w:r>
    </w:p>
    <w:p w14:paraId="3769A2F4" w14:textId="5E19D858" w:rsidR="004841B4" w:rsidRPr="0092344F" w:rsidRDefault="004841B4" w:rsidP="00C91F5C">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Nghiên cứu lâm sàng: Đây là những nghiên cứu tiền cứu thực hiện với một nhóm đối chứng để so sánh hiệu quả và giá trị của một can thiệp trong một bối cảnh lâm sàng cụ thể. Nghiên cứu lâm sàng và nghiên cứu có ý nghĩa tương tự. Các mảng nghiên cứu này liên quan đến thuốc, can thiệp xâm lấn, thiết bị y tế hoạt động, chế độ ăn uống, vật lý trị liệu và các công cụ chẩn đoán.</w:t>
      </w:r>
      <w:r w:rsidRPr="0092344F">
        <w:rPr>
          <w:rFonts w:ascii="Times New Roman" w:hAnsi="Times New Roman" w:cs="Times New Roman"/>
          <w:sz w:val="26"/>
          <w:szCs w:val="26"/>
        </w:rPr>
        <w:fldChar w:fldCharType="begin"/>
      </w:r>
      <w:r w:rsidR="005C6E46">
        <w:rPr>
          <w:rFonts w:ascii="Times New Roman" w:hAnsi="Times New Roman" w:cs="Times New Roman"/>
          <w:sz w:val="26"/>
          <w:szCs w:val="26"/>
        </w:rPr>
        <w:instrText xml:space="preserve"> ADDIN EN.CITE &lt;EndNote&gt;&lt;Cite&gt;&lt;Author&gt;Caparlar&lt;/Author&gt;&lt;Year&gt;2016&lt;/Year&gt;&lt;RecNum&gt;74&lt;/RecNum&gt;&lt;DisplayText&gt;&lt;style face="superscript"&gt;45&lt;/style&gt;&lt;/DisplayText&gt;&lt;record&gt;&lt;rec-number&gt;74&lt;/rec-number&gt;&lt;foreign-keys&gt;&lt;key app="EN" db-id="f00xez9975zd0se9rt4veed4vwttzzrszx2w" timestamp="1702116067"&gt;74&lt;/key&gt;&lt;key app="ENWeb" db-id=""&gt;0&lt;/key&gt;&lt;/foreign-keys&gt;&lt;ref-type name="Journal Article"&gt;17&lt;/ref-type&gt;&lt;contributors&gt;&lt;authors&gt;&lt;author&gt;Caparlar, C. O.&lt;/author&gt;&lt;author&gt;Donmez, A.&lt;/author&gt;&lt;/authors&gt;&lt;/contributors&gt;&lt;auth-address&gt;Clinic of Anaesthesiology and Reanimation, Diskapi Yildirim Beyazit Training and Research Hospital, Ankara, Turkey.&lt;/auth-address&gt;&lt;titles&gt;&lt;title&gt;What is Scientific Research and How Can it be Done?&lt;/title&gt;&lt;secondary-title&gt;Turk J Anaesthesiol Reanim&lt;/secondary-title&gt;&lt;/titles&gt;&lt;periodical&gt;&lt;full-title&gt;Turk J Anaesthesiol Reanim&lt;/full-title&gt;&lt;/periodical&gt;&lt;pages&gt;212-218&lt;/pages&gt;&lt;volume&gt;44&lt;/volume&gt;&lt;number&gt;4&lt;/number&gt;&lt;keywords&gt;&lt;keyword&gt;Scientific researches&lt;/keyword&gt;&lt;keyword&gt;clinic researches&lt;/keyword&gt;&lt;keyword&gt;randomisation&lt;/keyword&gt;&lt;/keywords&gt;&lt;dates&gt;&lt;year&gt;2016&lt;/year&gt;&lt;pub-dates&gt;&lt;date&gt;Aug&lt;/date&gt;&lt;/pub-dates&gt;&lt;/dates&gt;&lt;isbn&gt;2667-677X (Print)&amp;#xD;2149-276X (Electronic)&amp;#xD;2149-276X (Linking)&lt;/isbn&gt;&lt;accession-num&gt;27909596&lt;/accession-num&gt;&lt;urls&gt;&lt;related-urls&gt;&lt;url&gt;https://www.ncbi.nlm.nih.gov/pubmed/27909596&lt;/url&gt;&lt;/related-urls&gt;&lt;/urls&gt;&lt;custom2&gt;PMC5019873&lt;/custom2&gt;&lt;electronic-resource-num&gt;10.5152/TJAR.2016.34711&lt;/electronic-resource-num&gt;&lt;/record&gt;&lt;/Cite&gt;&lt;/EndNote&gt;</w:instrText>
      </w:r>
      <w:r w:rsidRPr="0092344F">
        <w:rPr>
          <w:rFonts w:ascii="Times New Roman" w:hAnsi="Times New Roman" w:cs="Times New Roman"/>
          <w:sz w:val="26"/>
          <w:szCs w:val="26"/>
        </w:rPr>
        <w:fldChar w:fldCharType="separate"/>
      </w:r>
      <w:r w:rsidR="005C6E46" w:rsidRPr="005C6E46">
        <w:rPr>
          <w:rFonts w:ascii="Times New Roman" w:hAnsi="Times New Roman" w:cs="Times New Roman"/>
          <w:noProof/>
          <w:sz w:val="26"/>
          <w:szCs w:val="26"/>
          <w:vertAlign w:val="superscript"/>
        </w:rPr>
        <w:t>45</w:t>
      </w:r>
      <w:r w:rsidRPr="0092344F">
        <w:rPr>
          <w:rFonts w:ascii="Times New Roman" w:hAnsi="Times New Roman" w:cs="Times New Roman"/>
          <w:sz w:val="26"/>
          <w:szCs w:val="26"/>
        </w:rPr>
        <w:fldChar w:fldCharType="end"/>
      </w:r>
    </w:p>
    <w:p w14:paraId="3B1E56F9" w14:textId="526C4171" w:rsidR="004841B4" w:rsidRPr="0092344F" w:rsidRDefault="004841B4" w:rsidP="0065190F">
      <w:pPr>
        <w:pStyle w:val="oancuaDanhsach"/>
        <w:numPr>
          <w:ilvl w:val="2"/>
          <w:numId w:val="53"/>
        </w:numPr>
        <w:spacing w:before="120" w:after="0" w:line="360" w:lineRule="auto"/>
        <w:ind w:left="0" w:firstLine="720"/>
        <w:jc w:val="both"/>
        <w:outlineLvl w:val="2"/>
        <w:rPr>
          <w:rFonts w:ascii="Times New Roman" w:hAnsi="Times New Roman" w:cs="Times New Roman"/>
          <w:b/>
          <w:bCs/>
          <w:i/>
          <w:iCs/>
          <w:sz w:val="26"/>
          <w:szCs w:val="26"/>
        </w:rPr>
      </w:pPr>
      <w:bookmarkStart w:id="18" w:name="_Toc154482692"/>
      <w:r w:rsidRPr="0092344F">
        <w:rPr>
          <w:rFonts w:ascii="Times New Roman" w:hAnsi="Times New Roman" w:cs="Times New Roman"/>
          <w:b/>
          <w:bCs/>
          <w:i/>
          <w:iCs/>
          <w:sz w:val="26"/>
          <w:szCs w:val="26"/>
        </w:rPr>
        <w:t>Các lĩnh vực nghiên cứu khoa học</w:t>
      </w:r>
      <w:bookmarkEnd w:id="18"/>
    </w:p>
    <w:p w14:paraId="7C6943AC" w14:textId="0780C9D6" w:rsidR="00480618" w:rsidRPr="0092344F" w:rsidRDefault="00241C38" w:rsidP="00C91F5C">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Theo Bảng phân loại lĩnh vực nghiên cứu khoa học và công nghệ (Ban hành kèm theo Quyết định số 12/2008/QĐ-BKHCN và đính chính theo Quyết định 37/QĐ- BKHCN ngày 14/1/2009), khoa học có thể được phân loại (theo Mã cấp 1) như sau:</w:t>
      </w:r>
      <w:r w:rsidRPr="0092344F">
        <w:rPr>
          <w:rFonts w:ascii="Times New Roman" w:hAnsi="Times New Roman" w:cs="Times New Roman"/>
          <w:sz w:val="26"/>
          <w:szCs w:val="26"/>
        </w:rPr>
        <w:fldChar w:fldCharType="begin">
          <w:fldData xml:space="preserve">PEVuZE5vdGU+PENpdGU+PEF1dGhvcj5C4buZIEtob2EgaOG7jWMgdsOgIEPDtG5nIG5naOG7hzwv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</w:fldData>
        </w:fldChar>
      </w:r>
      <w:r w:rsidR="005C6E46">
        <w:rPr>
          <w:rFonts w:ascii="Times New Roman" w:hAnsi="Times New Roman" w:cs="Times New Roman"/>
          <w:sz w:val="26"/>
          <w:szCs w:val="26"/>
        </w:rPr>
        <w:instrText xml:space="preserve"> ADDIN EN.CITE </w:instrText>
      </w:r>
      <w:r w:rsidR="005C6E46">
        <w:rPr>
          <w:rFonts w:ascii="Times New Roman" w:hAnsi="Times New Roman" w:cs="Times New Roman"/>
          <w:sz w:val="26"/>
          <w:szCs w:val="26"/>
        </w:rPr>
        <w:fldChar w:fldCharType="begin">
          <w:fldData xml:space="preserve">PEVuZE5vdGU+PENpdGU+PEF1dGhvcj5C4buZIEtob2EgaOG7jWMgdsOgIEPDtG5nIG5naOG7hzwv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</w:fldData>
        </w:fldChar>
      </w:r>
      <w:r w:rsidR="005C6E46">
        <w:rPr>
          <w:rFonts w:ascii="Times New Roman" w:hAnsi="Times New Roman" w:cs="Times New Roman"/>
          <w:sz w:val="26"/>
          <w:szCs w:val="26"/>
        </w:rPr>
        <w:instrText xml:space="preserve"> ADDIN EN.CITE.DATA </w:instrText>
      </w:r>
      <w:r w:rsidR="005C6E46">
        <w:rPr>
          <w:rFonts w:ascii="Times New Roman" w:hAnsi="Times New Roman" w:cs="Times New Roman"/>
          <w:sz w:val="26"/>
          <w:szCs w:val="26"/>
        </w:rPr>
      </w:r>
      <w:r w:rsidR="005C6E46">
        <w:rPr>
          <w:rFonts w:ascii="Times New Roman" w:hAnsi="Times New Roman" w:cs="Times New Roman"/>
          <w:sz w:val="26"/>
          <w:szCs w:val="26"/>
        </w:rPr>
        <w:fldChar w:fldCharType="end"/>
      </w:r>
      <w:r w:rsidRPr="0092344F">
        <w:rPr>
          <w:rFonts w:ascii="Times New Roman" w:hAnsi="Times New Roman" w:cs="Times New Roman"/>
          <w:sz w:val="26"/>
          <w:szCs w:val="26"/>
        </w:rPr>
      </w:r>
      <w:r w:rsidRPr="0092344F">
        <w:rPr>
          <w:rFonts w:ascii="Times New Roman" w:hAnsi="Times New Roman" w:cs="Times New Roman"/>
          <w:sz w:val="26"/>
          <w:szCs w:val="26"/>
        </w:rPr>
        <w:fldChar w:fldCharType="separate"/>
      </w:r>
      <w:r w:rsidR="005C6E46" w:rsidRPr="005C6E46">
        <w:rPr>
          <w:rFonts w:ascii="Times New Roman" w:hAnsi="Times New Roman" w:cs="Times New Roman"/>
          <w:noProof/>
          <w:sz w:val="26"/>
          <w:szCs w:val="26"/>
          <w:vertAlign w:val="superscript"/>
        </w:rPr>
        <w:t>46</w:t>
      </w:r>
      <w:r w:rsidRPr="0092344F">
        <w:rPr>
          <w:rFonts w:ascii="Times New Roman" w:hAnsi="Times New Roman" w:cs="Times New Roman"/>
          <w:sz w:val="26"/>
          <w:szCs w:val="26"/>
        </w:rPr>
        <w:fldChar w:fldCharType="end"/>
      </w:r>
    </w:p>
    <w:tbl>
      <w:tblPr>
        <w:tblStyle w:val="LiBang"/>
        <w:tblW w:w="0" w:type="auto"/>
        <w:tblInd w:w="1345" w:type="dxa"/>
        <w:tblLook w:val="04A0" w:firstRow="1" w:lastRow="0" w:firstColumn="1" w:lastColumn="0" w:noHBand="0" w:noVBand="1"/>
        <w:tblCaption w:val=" Bảng phân loại lĩnh vực nghiên cứu khoa học và công nghệ "/>
      </w:tblPr>
      <w:tblGrid>
        <w:gridCol w:w="1710"/>
        <w:gridCol w:w="5220"/>
      </w:tblGrid>
      <w:tr w:rsidR="006C0DD3" w:rsidRPr="0092344F" w14:paraId="5F1F06D7" w14:textId="77777777" w:rsidTr="000F0B41">
        <w:trPr>
          <w:trHeight w:val="449"/>
        </w:trPr>
        <w:tc>
          <w:tcPr>
            <w:tcW w:w="1710" w:type="dxa"/>
            <w:vAlign w:val="bottom"/>
          </w:tcPr>
          <w:p w14:paraId="6D56088E" w14:textId="77777777" w:rsidR="00480618" w:rsidRPr="0092344F" w:rsidRDefault="00480618" w:rsidP="000B28E5">
            <w:pPr>
              <w:spacing w:before="240" w:line="360" w:lineRule="auto"/>
              <w:jc w:val="center"/>
              <w:rPr>
                <w:rFonts w:ascii="Times New Roman" w:hAnsi="Times New Roman" w:cs="Times New Roman"/>
                <w:sz w:val="26"/>
                <w:szCs w:val="26"/>
              </w:rPr>
            </w:pPr>
            <w:r w:rsidRPr="0092344F">
              <w:rPr>
                <w:rFonts w:ascii="Times New Roman" w:hAnsi="Times New Roman" w:cs="Times New Roman"/>
                <w:sz w:val="26"/>
                <w:szCs w:val="26"/>
              </w:rPr>
              <w:t>MÃ CẤP 1</w:t>
            </w:r>
          </w:p>
        </w:tc>
        <w:tc>
          <w:tcPr>
            <w:tcW w:w="5220" w:type="dxa"/>
            <w:vAlign w:val="bottom"/>
          </w:tcPr>
          <w:p w14:paraId="18931F28" w14:textId="77777777" w:rsidR="00480618" w:rsidRPr="0092344F" w:rsidRDefault="00480618" w:rsidP="000B28E5">
            <w:pPr>
              <w:spacing w:before="240" w:line="360" w:lineRule="auto"/>
              <w:jc w:val="center"/>
              <w:rPr>
                <w:rFonts w:ascii="Times New Roman" w:hAnsi="Times New Roman" w:cs="Times New Roman"/>
                <w:sz w:val="26"/>
                <w:szCs w:val="26"/>
              </w:rPr>
            </w:pPr>
            <w:r w:rsidRPr="0092344F">
              <w:rPr>
                <w:rFonts w:ascii="Times New Roman" w:hAnsi="Times New Roman" w:cs="Times New Roman"/>
                <w:sz w:val="26"/>
                <w:szCs w:val="26"/>
              </w:rPr>
              <w:t>TÊN GỌI</w:t>
            </w:r>
          </w:p>
        </w:tc>
      </w:tr>
      <w:tr w:rsidR="006C0DD3" w:rsidRPr="0092344F" w14:paraId="7ACA24E5" w14:textId="77777777" w:rsidTr="000F0B41">
        <w:tc>
          <w:tcPr>
            <w:tcW w:w="1710" w:type="dxa"/>
            <w:vAlign w:val="bottom"/>
          </w:tcPr>
          <w:p w14:paraId="4456409E" w14:textId="77777777" w:rsidR="00480618" w:rsidRPr="0092344F" w:rsidRDefault="00480618" w:rsidP="000B28E5">
            <w:pPr>
              <w:spacing w:before="240" w:line="360" w:lineRule="auto"/>
              <w:jc w:val="center"/>
              <w:rPr>
                <w:rFonts w:ascii="Times New Roman" w:hAnsi="Times New Roman" w:cs="Times New Roman"/>
                <w:sz w:val="26"/>
                <w:szCs w:val="26"/>
              </w:rPr>
            </w:pPr>
            <w:r w:rsidRPr="0092344F">
              <w:rPr>
                <w:rFonts w:ascii="Times New Roman" w:hAnsi="Times New Roman" w:cs="Times New Roman"/>
                <w:sz w:val="26"/>
                <w:szCs w:val="26"/>
              </w:rPr>
              <w:t>1</w:t>
            </w:r>
          </w:p>
        </w:tc>
        <w:tc>
          <w:tcPr>
            <w:tcW w:w="5220" w:type="dxa"/>
            <w:vAlign w:val="bottom"/>
          </w:tcPr>
          <w:p w14:paraId="3BF9D76C" w14:textId="77777777" w:rsidR="00480618" w:rsidRPr="0092344F" w:rsidRDefault="00480618" w:rsidP="000B28E5">
            <w:pPr>
              <w:spacing w:before="240" w:line="360" w:lineRule="auto"/>
              <w:rPr>
                <w:rFonts w:ascii="Times New Roman" w:hAnsi="Times New Roman" w:cs="Times New Roman"/>
                <w:sz w:val="26"/>
                <w:szCs w:val="26"/>
              </w:rPr>
            </w:pPr>
            <w:r w:rsidRPr="0092344F">
              <w:rPr>
                <w:rFonts w:ascii="Times New Roman" w:hAnsi="Times New Roman" w:cs="Times New Roman"/>
                <w:sz w:val="26"/>
                <w:szCs w:val="26"/>
              </w:rPr>
              <w:t>Khoa học tự nhiên</w:t>
            </w:r>
          </w:p>
        </w:tc>
      </w:tr>
      <w:tr w:rsidR="006C0DD3" w:rsidRPr="0092344F" w14:paraId="6C421A12" w14:textId="77777777" w:rsidTr="000F0B41">
        <w:tc>
          <w:tcPr>
            <w:tcW w:w="1710" w:type="dxa"/>
            <w:vAlign w:val="bottom"/>
          </w:tcPr>
          <w:p w14:paraId="37F65D27" w14:textId="77777777" w:rsidR="00480618" w:rsidRPr="0092344F" w:rsidRDefault="00480618" w:rsidP="000B28E5">
            <w:pPr>
              <w:spacing w:before="240" w:line="360" w:lineRule="auto"/>
              <w:jc w:val="center"/>
              <w:rPr>
                <w:rFonts w:ascii="Times New Roman" w:hAnsi="Times New Roman" w:cs="Times New Roman"/>
                <w:sz w:val="26"/>
                <w:szCs w:val="26"/>
              </w:rPr>
            </w:pPr>
            <w:r w:rsidRPr="0092344F">
              <w:rPr>
                <w:rFonts w:ascii="Times New Roman" w:hAnsi="Times New Roman" w:cs="Times New Roman"/>
                <w:sz w:val="26"/>
                <w:szCs w:val="26"/>
              </w:rPr>
              <w:lastRenderedPageBreak/>
              <w:t>2</w:t>
            </w:r>
          </w:p>
        </w:tc>
        <w:tc>
          <w:tcPr>
            <w:tcW w:w="5220" w:type="dxa"/>
            <w:vAlign w:val="bottom"/>
          </w:tcPr>
          <w:p w14:paraId="016073AB" w14:textId="77777777" w:rsidR="00480618" w:rsidRPr="0092344F" w:rsidRDefault="00480618" w:rsidP="000B28E5">
            <w:pPr>
              <w:spacing w:before="240" w:line="360" w:lineRule="auto"/>
              <w:rPr>
                <w:rFonts w:ascii="Times New Roman" w:hAnsi="Times New Roman" w:cs="Times New Roman"/>
                <w:sz w:val="26"/>
                <w:szCs w:val="26"/>
              </w:rPr>
            </w:pPr>
            <w:r w:rsidRPr="0092344F">
              <w:rPr>
                <w:rFonts w:ascii="Times New Roman" w:hAnsi="Times New Roman" w:cs="Times New Roman"/>
                <w:sz w:val="26"/>
                <w:szCs w:val="26"/>
              </w:rPr>
              <w:t>Khoa học kỹ thuật và công nghệ</w:t>
            </w:r>
          </w:p>
        </w:tc>
      </w:tr>
      <w:tr w:rsidR="006C0DD3" w:rsidRPr="0092344F" w14:paraId="1B01A320" w14:textId="77777777" w:rsidTr="000F0B41">
        <w:tc>
          <w:tcPr>
            <w:tcW w:w="1710" w:type="dxa"/>
            <w:vAlign w:val="bottom"/>
          </w:tcPr>
          <w:p w14:paraId="3EEF1229" w14:textId="77777777" w:rsidR="00480618" w:rsidRPr="0092344F" w:rsidRDefault="00480618" w:rsidP="000B28E5">
            <w:pPr>
              <w:spacing w:before="240" w:line="360" w:lineRule="auto"/>
              <w:jc w:val="center"/>
              <w:rPr>
                <w:rFonts w:ascii="Times New Roman" w:hAnsi="Times New Roman" w:cs="Times New Roman"/>
                <w:sz w:val="26"/>
                <w:szCs w:val="26"/>
              </w:rPr>
            </w:pPr>
            <w:r w:rsidRPr="0092344F">
              <w:rPr>
                <w:rFonts w:ascii="Times New Roman" w:hAnsi="Times New Roman" w:cs="Times New Roman"/>
                <w:sz w:val="26"/>
                <w:szCs w:val="26"/>
              </w:rPr>
              <w:t>3</w:t>
            </w:r>
          </w:p>
        </w:tc>
        <w:tc>
          <w:tcPr>
            <w:tcW w:w="5220" w:type="dxa"/>
            <w:vAlign w:val="bottom"/>
          </w:tcPr>
          <w:p w14:paraId="74988A61" w14:textId="77777777" w:rsidR="00480618" w:rsidRPr="0092344F" w:rsidRDefault="00480618" w:rsidP="000B28E5">
            <w:pPr>
              <w:spacing w:before="240" w:line="360" w:lineRule="auto"/>
              <w:rPr>
                <w:rFonts w:ascii="Times New Roman" w:hAnsi="Times New Roman" w:cs="Times New Roman"/>
                <w:sz w:val="26"/>
                <w:szCs w:val="26"/>
              </w:rPr>
            </w:pPr>
            <w:r w:rsidRPr="0092344F">
              <w:rPr>
                <w:rFonts w:ascii="Times New Roman" w:hAnsi="Times New Roman" w:cs="Times New Roman"/>
                <w:sz w:val="26"/>
                <w:szCs w:val="26"/>
              </w:rPr>
              <w:t>Khoa học y, dược</w:t>
            </w:r>
          </w:p>
        </w:tc>
      </w:tr>
      <w:tr w:rsidR="006C0DD3" w:rsidRPr="0092344F" w14:paraId="5732164D" w14:textId="77777777" w:rsidTr="000F0B41">
        <w:tc>
          <w:tcPr>
            <w:tcW w:w="1710" w:type="dxa"/>
            <w:vAlign w:val="bottom"/>
          </w:tcPr>
          <w:p w14:paraId="28DBCE14" w14:textId="77777777" w:rsidR="00480618" w:rsidRPr="0092344F" w:rsidRDefault="00480618" w:rsidP="000B28E5">
            <w:pPr>
              <w:spacing w:before="240" w:line="360" w:lineRule="auto"/>
              <w:jc w:val="center"/>
              <w:rPr>
                <w:rFonts w:ascii="Times New Roman" w:hAnsi="Times New Roman" w:cs="Times New Roman"/>
                <w:sz w:val="26"/>
                <w:szCs w:val="26"/>
              </w:rPr>
            </w:pPr>
            <w:r w:rsidRPr="0092344F">
              <w:rPr>
                <w:rFonts w:ascii="Times New Roman" w:hAnsi="Times New Roman" w:cs="Times New Roman"/>
                <w:sz w:val="26"/>
                <w:szCs w:val="26"/>
              </w:rPr>
              <w:t>4</w:t>
            </w:r>
          </w:p>
        </w:tc>
        <w:tc>
          <w:tcPr>
            <w:tcW w:w="5220" w:type="dxa"/>
            <w:vAlign w:val="bottom"/>
          </w:tcPr>
          <w:p w14:paraId="137DABBC" w14:textId="77777777" w:rsidR="00480618" w:rsidRPr="0092344F" w:rsidRDefault="00480618" w:rsidP="000B28E5">
            <w:pPr>
              <w:spacing w:before="240" w:line="360" w:lineRule="auto"/>
              <w:rPr>
                <w:rFonts w:ascii="Times New Roman" w:hAnsi="Times New Roman" w:cs="Times New Roman"/>
                <w:sz w:val="26"/>
                <w:szCs w:val="26"/>
              </w:rPr>
            </w:pPr>
            <w:r w:rsidRPr="0092344F">
              <w:rPr>
                <w:rFonts w:ascii="Times New Roman" w:hAnsi="Times New Roman" w:cs="Times New Roman"/>
                <w:sz w:val="26"/>
                <w:szCs w:val="26"/>
              </w:rPr>
              <w:t>Khoa học nông nghiệp</w:t>
            </w:r>
          </w:p>
        </w:tc>
      </w:tr>
      <w:tr w:rsidR="006C0DD3" w:rsidRPr="0092344F" w14:paraId="69FE4522" w14:textId="77777777" w:rsidTr="000F0B41">
        <w:tc>
          <w:tcPr>
            <w:tcW w:w="1710" w:type="dxa"/>
            <w:vAlign w:val="bottom"/>
          </w:tcPr>
          <w:p w14:paraId="378E5AFE" w14:textId="77777777" w:rsidR="00480618" w:rsidRPr="0092344F" w:rsidRDefault="00480618" w:rsidP="000B28E5">
            <w:pPr>
              <w:spacing w:before="240" w:line="360" w:lineRule="auto"/>
              <w:jc w:val="center"/>
              <w:rPr>
                <w:rFonts w:ascii="Times New Roman" w:hAnsi="Times New Roman" w:cs="Times New Roman"/>
                <w:sz w:val="26"/>
                <w:szCs w:val="26"/>
              </w:rPr>
            </w:pPr>
            <w:r w:rsidRPr="0092344F">
              <w:rPr>
                <w:rFonts w:ascii="Times New Roman" w:hAnsi="Times New Roman" w:cs="Times New Roman"/>
                <w:sz w:val="26"/>
                <w:szCs w:val="26"/>
              </w:rPr>
              <w:t>5</w:t>
            </w:r>
          </w:p>
        </w:tc>
        <w:tc>
          <w:tcPr>
            <w:tcW w:w="5220" w:type="dxa"/>
            <w:vAlign w:val="bottom"/>
          </w:tcPr>
          <w:p w14:paraId="6B45A600" w14:textId="77777777" w:rsidR="00480618" w:rsidRPr="0092344F" w:rsidRDefault="00480618" w:rsidP="000B28E5">
            <w:pPr>
              <w:spacing w:before="240" w:line="360" w:lineRule="auto"/>
              <w:rPr>
                <w:rFonts w:ascii="Times New Roman" w:hAnsi="Times New Roman" w:cs="Times New Roman"/>
                <w:sz w:val="26"/>
                <w:szCs w:val="26"/>
              </w:rPr>
            </w:pPr>
            <w:r w:rsidRPr="0092344F">
              <w:rPr>
                <w:rFonts w:ascii="Times New Roman" w:hAnsi="Times New Roman" w:cs="Times New Roman"/>
                <w:sz w:val="26"/>
                <w:szCs w:val="26"/>
              </w:rPr>
              <w:t>Khoa học xã hội</w:t>
            </w:r>
          </w:p>
        </w:tc>
      </w:tr>
      <w:tr w:rsidR="00480618" w:rsidRPr="0092344F" w14:paraId="47944DDD" w14:textId="77777777" w:rsidTr="000F0B41">
        <w:tc>
          <w:tcPr>
            <w:tcW w:w="1710" w:type="dxa"/>
            <w:vAlign w:val="bottom"/>
          </w:tcPr>
          <w:p w14:paraId="5AAF225C" w14:textId="77777777" w:rsidR="00480618" w:rsidRPr="0092344F" w:rsidRDefault="00480618" w:rsidP="000B28E5">
            <w:pPr>
              <w:spacing w:before="240" w:line="360" w:lineRule="auto"/>
              <w:jc w:val="center"/>
              <w:rPr>
                <w:rFonts w:ascii="Times New Roman" w:hAnsi="Times New Roman" w:cs="Times New Roman"/>
                <w:sz w:val="26"/>
                <w:szCs w:val="26"/>
              </w:rPr>
            </w:pPr>
            <w:r w:rsidRPr="0092344F">
              <w:rPr>
                <w:rFonts w:ascii="Times New Roman" w:hAnsi="Times New Roman" w:cs="Times New Roman"/>
                <w:sz w:val="26"/>
                <w:szCs w:val="26"/>
              </w:rPr>
              <w:t>6</w:t>
            </w:r>
          </w:p>
        </w:tc>
        <w:tc>
          <w:tcPr>
            <w:tcW w:w="5220" w:type="dxa"/>
            <w:vAlign w:val="bottom"/>
          </w:tcPr>
          <w:p w14:paraId="0BC60AAD" w14:textId="77777777" w:rsidR="00480618" w:rsidRPr="0092344F" w:rsidRDefault="00480618" w:rsidP="000B28E5">
            <w:pPr>
              <w:spacing w:before="240" w:line="360" w:lineRule="auto"/>
              <w:rPr>
                <w:rFonts w:ascii="Times New Roman" w:hAnsi="Times New Roman" w:cs="Times New Roman"/>
                <w:sz w:val="26"/>
                <w:szCs w:val="26"/>
              </w:rPr>
            </w:pPr>
            <w:r w:rsidRPr="0092344F">
              <w:rPr>
                <w:rFonts w:ascii="Times New Roman" w:hAnsi="Times New Roman" w:cs="Times New Roman"/>
                <w:sz w:val="26"/>
                <w:szCs w:val="26"/>
              </w:rPr>
              <w:t>Khoa học nhân văn</w:t>
            </w:r>
          </w:p>
        </w:tc>
      </w:tr>
    </w:tbl>
    <w:p w14:paraId="4421C07E" w14:textId="1F46B005" w:rsidR="00B25CED" w:rsidRPr="00E20CF6" w:rsidRDefault="00E20CF6" w:rsidP="0086094B">
      <w:pPr>
        <w:pStyle w:val="Chuthich"/>
        <w:jc w:val="center"/>
        <w:rPr>
          <w:rFonts w:ascii="Times New Roman" w:hAnsi="Times New Roman" w:cs="Times New Roman"/>
          <w:sz w:val="26"/>
          <w:szCs w:val="26"/>
        </w:rPr>
      </w:pPr>
      <w:bookmarkStart w:id="19" w:name="_Toc154452828"/>
      <w:r w:rsidRPr="00E20CF6">
        <w:rPr>
          <w:rFonts w:ascii="Times New Roman" w:hAnsi="Times New Roman" w:cs="Times New Roman"/>
          <w:color w:val="auto"/>
          <w:sz w:val="26"/>
          <w:szCs w:val="26"/>
        </w:rPr>
        <w:t xml:space="preserve">Bảng </w:t>
      </w:r>
      <w:r>
        <w:rPr>
          <w:rFonts w:ascii="Times New Roman" w:hAnsi="Times New Roman" w:cs="Times New Roman"/>
          <w:color w:val="auto"/>
          <w:sz w:val="26"/>
          <w:szCs w:val="26"/>
        </w:rPr>
        <w:t>1</w:t>
      </w:r>
      <w:r w:rsidR="00614972">
        <w:rPr>
          <w:rFonts w:ascii="Times New Roman" w:hAnsi="Times New Roman" w:cs="Times New Roman"/>
          <w:color w:val="auto"/>
          <w:sz w:val="26"/>
          <w:szCs w:val="26"/>
        </w:rPr>
        <w:noBreakHyphen/>
      </w:r>
      <w:r w:rsidR="00614972">
        <w:rPr>
          <w:rFonts w:ascii="Times New Roman" w:hAnsi="Times New Roman" w:cs="Times New Roman"/>
          <w:color w:val="auto"/>
          <w:sz w:val="26"/>
          <w:szCs w:val="26"/>
        </w:rPr>
        <w:fldChar w:fldCharType="begin"/>
      </w:r>
      <w:r w:rsidR="00614972">
        <w:rPr>
          <w:rFonts w:ascii="Times New Roman" w:hAnsi="Times New Roman" w:cs="Times New Roman"/>
          <w:color w:val="auto"/>
          <w:sz w:val="26"/>
          <w:szCs w:val="26"/>
        </w:rPr>
        <w:instrText xml:space="preserve"> SEQ Bảng \* ARABIC \s 1 </w:instrText>
      </w:r>
      <w:r w:rsidR="00614972">
        <w:rPr>
          <w:rFonts w:ascii="Times New Roman" w:hAnsi="Times New Roman" w:cs="Times New Roman"/>
          <w:color w:val="auto"/>
          <w:sz w:val="26"/>
          <w:szCs w:val="26"/>
        </w:rPr>
        <w:fldChar w:fldCharType="separate"/>
      </w:r>
      <w:r w:rsidR="006D3028">
        <w:rPr>
          <w:rFonts w:ascii="Times New Roman" w:hAnsi="Times New Roman" w:cs="Times New Roman"/>
          <w:noProof/>
          <w:color w:val="auto"/>
          <w:sz w:val="26"/>
          <w:szCs w:val="26"/>
        </w:rPr>
        <w:t>1</w:t>
      </w:r>
      <w:r w:rsidR="00614972">
        <w:rPr>
          <w:rFonts w:ascii="Times New Roman" w:hAnsi="Times New Roman" w:cs="Times New Roman"/>
          <w:color w:val="auto"/>
          <w:sz w:val="26"/>
          <w:szCs w:val="26"/>
        </w:rPr>
        <w:fldChar w:fldCharType="end"/>
      </w:r>
      <w:r w:rsidRPr="00E20CF6">
        <w:rPr>
          <w:rFonts w:ascii="Times New Roman" w:hAnsi="Times New Roman" w:cs="Times New Roman"/>
          <w:color w:val="auto"/>
          <w:sz w:val="26"/>
          <w:szCs w:val="26"/>
        </w:rPr>
        <w:t>: Các lĩnh vực nghiên cứu khoa học</w:t>
      </w:r>
      <w:bookmarkEnd w:id="19"/>
    </w:p>
    <w:p w14:paraId="263115E5" w14:textId="46E91387" w:rsidR="00B25CED" w:rsidRPr="0092344F" w:rsidRDefault="00B25CED" w:rsidP="00C91F5C">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Khoa học tự nhiên: các khoa học trái đất và môi trường liên quan, hóa học, khoa học máy tính và thông tin, khoa học tự nhiên khác, sinh học, toán học và thống kê, vật lý.</w:t>
      </w:r>
      <w:r w:rsidR="00FE5F11" w:rsidRPr="0092344F">
        <w:rPr>
          <w:rFonts w:ascii="Times New Roman" w:hAnsi="Times New Roman" w:cs="Times New Roman"/>
          <w:sz w:val="26"/>
          <w:szCs w:val="26"/>
        </w:rPr>
        <w:fldChar w:fldCharType="begin">
          <w:fldData xml:space="preserve">PEVuZE5vdGU+PENpdGU+PEF1dGhvcj5C4buZIEtob2EgaOG7jWMgdsOgIEPDtG5nIG5naOG7hzwv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</w:fldData>
        </w:fldChar>
      </w:r>
      <w:r w:rsidR="005C6E46">
        <w:rPr>
          <w:rFonts w:ascii="Times New Roman" w:hAnsi="Times New Roman" w:cs="Times New Roman"/>
          <w:sz w:val="26"/>
          <w:szCs w:val="26"/>
        </w:rPr>
        <w:instrText xml:space="preserve"> ADDIN EN.CITE </w:instrText>
      </w:r>
      <w:r w:rsidR="005C6E46">
        <w:rPr>
          <w:rFonts w:ascii="Times New Roman" w:hAnsi="Times New Roman" w:cs="Times New Roman"/>
          <w:sz w:val="26"/>
          <w:szCs w:val="26"/>
        </w:rPr>
        <w:fldChar w:fldCharType="begin">
          <w:fldData xml:space="preserve">PEVuZE5vdGU+PENpdGU+PEF1dGhvcj5C4buZIEtob2EgaOG7jWMgdsOgIEPDtG5nIG5naOG7hzwv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</w:fldData>
        </w:fldChar>
      </w:r>
      <w:r w:rsidR="005C6E46">
        <w:rPr>
          <w:rFonts w:ascii="Times New Roman" w:hAnsi="Times New Roman" w:cs="Times New Roman"/>
          <w:sz w:val="26"/>
          <w:szCs w:val="26"/>
        </w:rPr>
        <w:instrText xml:space="preserve"> ADDIN EN.CITE.DATA </w:instrText>
      </w:r>
      <w:r w:rsidR="005C6E46">
        <w:rPr>
          <w:rFonts w:ascii="Times New Roman" w:hAnsi="Times New Roman" w:cs="Times New Roman"/>
          <w:sz w:val="26"/>
          <w:szCs w:val="26"/>
        </w:rPr>
      </w:r>
      <w:r w:rsidR="005C6E46">
        <w:rPr>
          <w:rFonts w:ascii="Times New Roman" w:hAnsi="Times New Roman" w:cs="Times New Roman"/>
          <w:sz w:val="26"/>
          <w:szCs w:val="26"/>
        </w:rPr>
        <w:fldChar w:fldCharType="end"/>
      </w:r>
      <w:r w:rsidR="00FE5F11" w:rsidRPr="0092344F">
        <w:rPr>
          <w:rFonts w:ascii="Times New Roman" w:hAnsi="Times New Roman" w:cs="Times New Roman"/>
          <w:sz w:val="26"/>
          <w:szCs w:val="26"/>
        </w:rPr>
      </w:r>
      <w:r w:rsidR="00FE5F11" w:rsidRPr="0092344F">
        <w:rPr>
          <w:rFonts w:ascii="Times New Roman" w:hAnsi="Times New Roman" w:cs="Times New Roman"/>
          <w:sz w:val="26"/>
          <w:szCs w:val="26"/>
        </w:rPr>
        <w:fldChar w:fldCharType="separate"/>
      </w:r>
      <w:r w:rsidR="005C6E46" w:rsidRPr="005C6E46">
        <w:rPr>
          <w:rFonts w:ascii="Times New Roman" w:hAnsi="Times New Roman" w:cs="Times New Roman"/>
          <w:noProof/>
          <w:sz w:val="26"/>
          <w:szCs w:val="26"/>
          <w:vertAlign w:val="superscript"/>
        </w:rPr>
        <w:t>46</w:t>
      </w:r>
      <w:r w:rsidR="00FE5F11" w:rsidRPr="0092344F">
        <w:rPr>
          <w:rFonts w:ascii="Times New Roman" w:hAnsi="Times New Roman" w:cs="Times New Roman"/>
          <w:sz w:val="26"/>
          <w:szCs w:val="26"/>
        </w:rPr>
        <w:fldChar w:fldCharType="end"/>
      </w:r>
    </w:p>
    <w:p w14:paraId="1A349E73" w14:textId="1E2A0595" w:rsidR="00480618" w:rsidRPr="0092344F" w:rsidRDefault="00480618" w:rsidP="00C91F5C">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Khoa học kỹ thuật và công nghệ: Công nghệ nano, Công nghệ sinh học công nghiệp, công nghệ sinh học môi trường, Kỹ thuật cơ khí, kỹ thuật dân dụng, kỹ thuật điện, kỹ thuật điện tử, công nghệ thông tin, khoa học mát tinh, kỹ thuật hóa học, kỹ thuật môi trường, kỹ thuật thực phẩm và đồ uống, kỹ thuật vật liệu và luyện kim, kỹ thuật y học.</w:t>
      </w:r>
      <w:r w:rsidR="00FE5F11" w:rsidRPr="0092344F">
        <w:rPr>
          <w:rFonts w:ascii="Times New Roman" w:hAnsi="Times New Roman" w:cs="Times New Roman"/>
          <w:sz w:val="26"/>
          <w:szCs w:val="26"/>
        </w:rPr>
        <w:fldChar w:fldCharType="begin">
          <w:fldData xml:space="preserve">PEVuZE5vdGU+PENpdGU+PEF1dGhvcj5C4buZIEtob2EgaOG7jWMgdsOgIEPDtG5nIG5naOG7hzwv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</w:fldData>
        </w:fldChar>
      </w:r>
      <w:r w:rsidR="005C6E46">
        <w:rPr>
          <w:rFonts w:ascii="Times New Roman" w:hAnsi="Times New Roman" w:cs="Times New Roman"/>
          <w:sz w:val="26"/>
          <w:szCs w:val="26"/>
        </w:rPr>
        <w:instrText xml:space="preserve"> ADDIN EN.CITE </w:instrText>
      </w:r>
      <w:r w:rsidR="005C6E46">
        <w:rPr>
          <w:rFonts w:ascii="Times New Roman" w:hAnsi="Times New Roman" w:cs="Times New Roman"/>
          <w:sz w:val="26"/>
          <w:szCs w:val="26"/>
        </w:rPr>
        <w:fldChar w:fldCharType="begin">
          <w:fldData xml:space="preserve">PEVuZE5vdGU+PENpdGU+PEF1dGhvcj5C4buZIEtob2EgaOG7jWMgdsOgIEPDtG5nIG5naOG7hzwv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</w:fldData>
        </w:fldChar>
      </w:r>
      <w:r w:rsidR="005C6E46">
        <w:rPr>
          <w:rFonts w:ascii="Times New Roman" w:hAnsi="Times New Roman" w:cs="Times New Roman"/>
          <w:sz w:val="26"/>
          <w:szCs w:val="26"/>
        </w:rPr>
        <w:instrText xml:space="preserve"> ADDIN EN.CITE.DATA </w:instrText>
      </w:r>
      <w:r w:rsidR="005C6E46">
        <w:rPr>
          <w:rFonts w:ascii="Times New Roman" w:hAnsi="Times New Roman" w:cs="Times New Roman"/>
          <w:sz w:val="26"/>
          <w:szCs w:val="26"/>
        </w:rPr>
      </w:r>
      <w:r w:rsidR="005C6E46">
        <w:rPr>
          <w:rFonts w:ascii="Times New Roman" w:hAnsi="Times New Roman" w:cs="Times New Roman"/>
          <w:sz w:val="26"/>
          <w:szCs w:val="26"/>
        </w:rPr>
        <w:fldChar w:fldCharType="end"/>
      </w:r>
      <w:r w:rsidR="00FE5F11" w:rsidRPr="0092344F">
        <w:rPr>
          <w:rFonts w:ascii="Times New Roman" w:hAnsi="Times New Roman" w:cs="Times New Roman"/>
          <w:sz w:val="26"/>
          <w:szCs w:val="26"/>
        </w:rPr>
      </w:r>
      <w:r w:rsidR="00FE5F11" w:rsidRPr="0092344F">
        <w:rPr>
          <w:rFonts w:ascii="Times New Roman" w:hAnsi="Times New Roman" w:cs="Times New Roman"/>
          <w:sz w:val="26"/>
          <w:szCs w:val="26"/>
        </w:rPr>
        <w:fldChar w:fldCharType="separate"/>
      </w:r>
      <w:r w:rsidR="005C6E46" w:rsidRPr="005C6E46">
        <w:rPr>
          <w:rFonts w:ascii="Times New Roman" w:hAnsi="Times New Roman" w:cs="Times New Roman"/>
          <w:noProof/>
          <w:sz w:val="26"/>
          <w:szCs w:val="26"/>
          <w:vertAlign w:val="superscript"/>
        </w:rPr>
        <w:t>46</w:t>
      </w:r>
      <w:r w:rsidR="00FE5F11" w:rsidRPr="0092344F">
        <w:rPr>
          <w:rFonts w:ascii="Times New Roman" w:hAnsi="Times New Roman" w:cs="Times New Roman"/>
          <w:sz w:val="26"/>
          <w:szCs w:val="26"/>
        </w:rPr>
        <w:fldChar w:fldCharType="end"/>
      </w:r>
    </w:p>
    <w:p w14:paraId="24542CFD" w14:textId="79FDF987" w:rsidR="00B25CED" w:rsidRPr="0092344F" w:rsidRDefault="00B25CED" w:rsidP="00C91F5C">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Khoa học y, dược: Y học cơ sở, y học lâm sàng, y tế, dược học, công nghệ sinh học trong y học, khoa học y, dược khác.</w:t>
      </w:r>
      <w:r w:rsidR="00FE5F11" w:rsidRPr="0092344F">
        <w:rPr>
          <w:rFonts w:ascii="Times New Roman" w:hAnsi="Times New Roman" w:cs="Times New Roman"/>
          <w:sz w:val="26"/>
          <w:szCs w:val="26"/>
        </w:rPr>
        <w:t xml:space="preserve"> </w:t>
      </w:r>
      <w:r w:rsidR="00FE5F11" w:rsidRPr="0092344F">
        <w:rPr>
          <w:rFonts w:ascii="Times New Roman" w:hAnsi="Times New Roman" w:cs="Times New Roman"/>
          <w:sz w:val="26"/>
          <w:szCs w:val="26"/>
        </w:rPr>
        <w:fldChar w:fldCharType="begin">
          <w:fldData xml:space="preserve">PEVuZE5vdGU+PENpdGU+PEF1dGhvcj5C4buZIEtob2EgaOG7jWMgdsOgIEPDtG5nIG5naOG7hzwv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</w:fldData>
        </w:fldChar>
      </w:r>
      <w:r w:rsidR="005C6E46">
        <w:rPr>
          <w:rFonts w:ascii="Times New Roman" w:hAnsi="Times New Roman" w:cs="Times New Roman"/>
          <w:sz w:val="26"/>
          <w:szCs w:val="26"/>
        </w:rPr>
        <w:instrText xml:space="preserve"> ADDIN EN.CITE </w:instrText>
      </w:r>
      <w:r w:rsidR="005C6E46">
        <w:rPr>
          <w:rFonts w:ascii="Times New Roman" w:hAnsi="Times New Roman" w:cs="Times New Roman"/>
          <w:sz w:val="26"/>
          <w:szCs w:val="26"/>
        </w:rPr>
        <w:fldChar w:fldCharType="begin">
          <w:fldData xml:space="preserve">PEVuZE5vdGU+PENpdGU+PEF1dGhvcj5C4buZIEtob2EgaOG7jWMgdsOgIEPDtG5nIG5naOG7hzwv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</w:fldData>
        </w:fldChar>
      </w:r>
      <w:r w:rsidR="005C6E46">
        <w:rPr>
          <w:rFonts w:ascii="Times New Roman" w:hAnsi="Times New Roman" w:cs="Times New Roman"/>
          <w:sz w:val="26"/>
          <w:szCs w:val="26"/>
        </w:rPr>
        <w:instrText xml:space="preserve"> ADDIN EN.CITE.DATA </w:instrText>
      </w:r>
      <w:r w:rsidR="005C6E46">
        <w:rPr>
          <w:rFonts w:ascii="Times New Roman" w:hAnsi="Times New Roman" w:cs="Times New Roman"/>
          <w:sz w:val="26"/>
          <w:szCs w:val="26"/>
        </w:rPr>
      </w:r>
      <w:r w:rsidR="005C6E46">
        <w:rPr>
          <w:rFonts w:ascii="Times New Roman" w:hAnsi="Times New Roman" w:cs="Times New Roman"/>
          <w:sz w:val="26"/>
          <w:szCs w:val="26"/>
        </w:rPr>
        <w:fldChar w:fldCharType="end"/>
      </w:r>
      <w:r w:rsidR="00FE5F11" w:rsidRPr="0092344F">
        <w:rPr>
          <w:rFonts w:ascii="Times New Roman" w:hAnsi="Times New Roman" w:cs="Times New Roman"/>
          <w:sz w:val="26"/>
          <w:szCs w:val="26"/>
        </w:rPr>
      </w:r>
      <w:r w:rsidR="00FE5F11" w:rsidRPr="0092344F">
        <w:rPr>
          <w:rFonts w:ascii="Times New Roman" w:hAnsi="Times New Roman" w:cs="Times New Roman"/>
          <w:sz w:val="26"/>
          <w:szCs w:val="26"/>
        </w:rPr>
        <w:fldChar w:fldCharType="separate"/>
      </w:r>
      <w:r w:rsidR="005C6E46" w:rsidRPr="005C6E46">
        <w:rPr>
          <w:rFonts w:ascii="Times New Roman" w:hAnsi="Times New Roman" w:cs="Times New Roman"/>
          <w:noProof/>
          <w:sz w:val="26"/>
          <w:szCs w:val="26"/>
          <w:vertAlign w:val="superscript"/>
        </w:rPr>
        <w:t>46</w:t>
      </w:r>
      <w:r w:rsidR="00FE5F11" w:rsidRPr="0092344F">
        <w:rPr>
          <w:rFonts w:ascii="Times New Roman" w:hAnsi="Times New Roman" w:cs="Times New Roman"/>
          <w:sz w:val="26"/>
          <w:szCs w:val="26"/>
        </w:rPr>
        <w:fldChar w:fldCharType="end"/>
      </w:r>
    </w:p>
    <w:p w14:paraId="15FB8C4E" w14:textId="6C3C9A2C" w:rsidR="00B25CED" w:rsidRPr="0092344F" w:rsidRDefault="00B25CED" w:rsidP="00C91F5C">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Khoa học nông nghiệp: Trồng trọt, chăn nuôi, thú y, lâm nghiệp, thủy sản, công nghệ sinh học trong nông nghiệp, khoa học nông nghiệp khác.</w:t>
      </w:r>
      <w:r w:rsidR="00FE5F11" w:rsidRPr="0092344F">
        <w:rPr>
          <w:rFonts w:ascii="Times New Roman" w:hAnsi="Times New Roman" w:cs="Times New Roman"/>
          <w:sz w:val="26"/>
          <w:szCs w:val="26"/>
        </w:rPr>
        <w:t xml:space="preserve"> </w:t>
      </w:r>
      <w:r w:rsidR="00FE5F11" w:rsidRPr="0092344F">
        <w:rPr>
          <w:rFonts w:ascii="Times New Roman" w:hAnsi="Times New Roman" w:cs="Times New Roman"/>
          <w:sz w:val="26"/>
          <w:szCs w:val="26"/>
        </w:rPr>
        <w:fldChar w:fldCharType="begin">
          <w:fldData xml:space="preserve">PEVuZE5vdGU+PENpdGU+PEF1dGhvcj5C4buZIEtob2EgaOG7jWMgdsOgIEPDtG5nIG5naOG7hzwv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</w:fldData>
        </w:fldChar>
      </w:r>
      <w:r w:rsidR="005C6E46">
        <w:rPr>
          <w:rFonts w:ascii="Times New Roman" w:hAnsi="Times New Roman" w:cs="Times New Roman"/>
          <w:sz w:val="26"/>
          <w:szCs w:val="26"/>
        </w:rPr>
        <w:instrText xml:space="preserve"> ADDIN EN.CITE </w:instrText>
      </w:r>
      <w:r w:rsidR="005C6E46">
        <w:rPr>
          <w:rFonts w:ascii="Times New Roman" w:hAnsi="Times New Roman" w:cs="Times New Roman"/>
          <w:sz w:val="26"/>
          <w:szCs w:val="26"/>
        </w:rPr>
        <w:fldChar w:fldCharType="begin">
          <w:fldData xml:space="preserve">PEVuZE5vdGU+PENpdGU+PEF1dGhvcj5C4buZIEtob2EgaOG7jWMgdsOgIEPDtG5nIG5naOG7hzwv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</w:fldData>
        </w:fldChar>
      </w:r>
      <w:r w:rsidR="005C6E46">
        <w:rPr>
          <w:rFonts w:ascii="Times New Roman" w:hAnsi="Times New Roman" w:cs="Times New Roman"/>
          <w:sz w:val="26"/>
          <w:szCs w:val="26"/>
        </w:rPr>
        <w:instrText xml:space="preserve"> ADDIN EN.CITE.DATA </w:instrText>
      </w:r>
      <w:r w:rsidR="005C6E46">
        <w:rPr>
          <w:rFonts w:ascii="Times New Roman" w:hAnsi="Times New Roman" w:cs="Times New Roman"/>
          <w:sz w:val="26"/>
          <w:szCs w:val="26"/>
        </w:rPr>
      </w:r>
      <w:r w:rsidR="005C6E46">
        <w:rPr>
          <w:rFonts w:ascii="Times New Roman" w:hAnsi="Times New Roman" w:cs="Times New Roman"/>
          <w:sz w:val="26"/>
          <w:szCs w:val="26"/>
        </w:rPr>
        <w:fldChar w:fldCharType="end"/>
      </w:r>
      <w:r w:rsidR="00FE5F11" w:rsidRPr="0092344F">
        <w:rPr>
          <w:rFonts w:ascii="Times New Roman" w:hAnsi="Times New Roman" w:cs="Times New Roman"/>
          <w:sz w:val="26"/>
          <w:szCs w:val="26"/>
        </w:rPr>
      </w:r>
      <w:r w:rsidR="00FE5F11" w:rsidRPr="0092344F">
        <w:rPr>
          <w:rFonts w:ascii="Times New Roman" w:hAnsi="Times New Roman" w:cs="Times New Roman"/>
          <w:sz w:val="26"/>
          <w:szCs w:val="26"/>
        </w:rPr>
        <w:fldChar w:fldCharType="separate"/>
      </w:r>
      <w:r w:rsidR="005C6E46" w:rsidRPr="005C6E46">
        <w:rPr>
          <w:rFonts w:ascii="Times New Roman" w:hAnsi="Times New Roman" w:cs="Times New Roman"/>
          <w:noProof/>
          <w:sz w:val="26"/>
          <w:szCs w:val="26"/>
          <w:vertAlign w:val="superscript"/>
        </w:rPr>
        <w:t>46</w:t>
      </w:r>
      <w:r w:rsidR="00FE5F11" w:rsidRPr="0092344F">
        <w:rPr>
          <w:rFonts w:ascii="Times New Roman" w:hAnsi="Times New Roman" w:cs="Times New Roman"/>
          <w:sz w:val="26"/>
          <w:szCs w:val="26"/>
        </w:rPr>
        <w:fldChar w:fldCharType="end"/>
      </w:r>
      <w:r w:rsidRPr="0092344F">
        <w:rPr>
          <w:rFonts w:ascii="Times New Roman" w:hAnsi="Times New Roman" w:cs="Times New Roman"/>
          <w:sz w:val="26"/>
          <w:szCs w:val="26"/>
        </w:rPr>
        <w:t xml:space="preserve"> </w:t>
      </w:r>
    </w:p>
    <w:p w14:paraId="18C5D197" w14:textId="1D88F50D" w:rsidR="00B25CED" w:rsidRPr="0092344F" w:rsidRDefault="00B25CED" w:rsidP="00C91F5C">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Khoa học xã hội: Tâm lý học, Kinh tế và kinh doanh, khoa học giáo dục, xã hội học, pháp luật, khoa học chính trị, địa lý kinh tế và xã hội, thông tin đại chúng và truyền thông, khoa học xã hội khác.</w:t>
      </w:r>
      <w:r w:rsidR="00FE5F11" w:rsidRPr="0092344F">
        <w:rPr>
          <w:rFonts w:ascii="Times New Roman" w:hAnsi="Times New Roman" w:cs="Times New Roman"/>
          <w:sz w:val="26"/>
          <w:szCs w:val="26"/>
        </w:rPr>
        <w:t xml:space="preserve"> </w:t>
      </w:r>
      <w:r w:rsidR="00FE5F11" w:rsidRPr="0092344F">
        <w:rPr>
          <w:rFonts w:ascii="Times New Roman" w:hAnsi="Times New Roman" w:cs="Times New Roman"/>
          <w:sz w:val="26"/>
          <w:szCs w:val="26"/>
        </w:rPr>
        <w:fldChar w:fldCharType="begin">
          <w:fldData xml:space="preserve">PEVuZE5vdGU+PENpdGU+PEF1dGhvcj5C4buZIEtob2EgaOG7jWMgdsOgIEPDtG5nIG5naOG7hzwv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</w:fldData>
        </w:fldChar>
      </w:r>
      <w:r w:rsidR="005C6E46">
        <w:rPr>
          <w:rFonts w:ascii="Times New Roman" w:hAnsi="Times New Roman" w:cs="Times New Roman"/>
          <w:sz w:val="26"/>
          <w:szCs w:val="26"/>
        </w:rPr>
        <w:instrText xml:space="preserve"> ADDIN EN.CITE </w:instrText>
      </w:r>
      <w:r w:rsidR="005C6E46">
        <w:rPr>
          <w:rFonts w:ascii="Times New Roman" w:hAnsi="Times New Roman" w:cs="Times New Roman"/>
          <w:sz w:val="26"/>
          <w:szCs w:val="26"/>
        </w:rPr>
        <w:fldChar w:fldCharType="begin">
          <w:fldData xml:space="preserve">PEVuZE5vdGU+PENpdGU+PEF1dGhvcj5C4buZIEtob2EgaOG7jWMgdsOgIEPDtG5nIG5naOG7hzwv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</w:fldData>
        </w:fldChar>
      </w:r>
      <w:r w:rsidR="005C6E46">
        <w:rPr>
          <w:rFonts w:ascii="Times New Roman" w:hAnsi="Times New Roman" w:cs="Times New Roman"/>
          <w:sz w:val="26"/>
          <w:szCs w:val="26"/>
        </w:rPr>
        <w:instrText xml:space="preserve"> ADDIN EN.CITE.DATA </w:instrText>
      </w:r>
      <w:r w:rsidR="005C6E46">
        <w:rPr>
          <w:rFonts w:ascii="Times New Roman" w:hAnsi="Times New Roman" w:cs="Times New Roman"/>
          <w:sz w:val="26"/>
          <w:szCs w:val="26"/>
        </w:rPr>
      </w:r>
      <w:r w:rsidR="005C6E46">
        <w:rPr>
          <w:rFonts w:ascii="Times New Roman" w:hAnsi="Times New Roman" w:cs="Times New Roman"/>
          <w:sz w:val="26"/>
          <w:szCs w:val="26"/>
        </w:rPr>
        <w:fldChar w:fldCharType="end"/>
      </w:r>
      <w:r w:rsidR="00FE5F11" w:rsidRPr="0092344F">
        <w:rPr>
          <w:rFonts w:ascii="Times New Roman" w:hAnsi="Times New Roman" w:cs="Times New Roman"/>
          <w:sz w:val="26"/>
          <w:szCs w:val="26"/>
        </w:rPr>
      </w:r>
      <w:r w:rsidR="00FE5F11" w:rsidRPr="0092344F">
        <w:rPr>
          <w:rFonts w:ascii="Times New Roman" w:hAnsi="Times New Roman" w:cs="Times New Roman"/>
          <w:sz w:val="26"/>
          <w:szCs w:val="26"/>
        </w:rPr>
        <w:fldChar w:fldCharType="separate"/>
      </w:r>
      <w:r w:rsidR="005C6E46" w:rsidRPr="005C6E46">
        <w:rPr>
          <w:rFonts w:ascii="Times New Roman" w:hAnsi="Times New Roman" w:cs="Times New Roman"/>
          <w:noProof/>
          <w:sz w:val="26"/>
          <w:szCs w:val="26"/>
          <w:vertAlign w:val="superscript"/>
        </w:rPr>
        <w:t>46</w:t>
      </w:r>
      <w:r w:rsidR="00FE5F11" w:rsidRPr="0092344F">
        <w:rPr>
          <w:rFonts w:ascii="Times New Roman" w:hAnsi="Times New Roman" w:cs="Times New Roman"/>
          <w:sz w:val="26"/>
          <w:szCs w:val="26"/>
        </w:rPr>
        <w:fldChar w:fldCharType="end"/>
      </w:r>
    </w:p>
    <w:p w14:paraId="1F585E12" w14:textId="3A5F4D24" w:rsidR="00480618" w:rsidRPr="0092344F" w:rsidRDefault="00480618" w:rsidP="00C91F5C">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Khoa học nhân văn: Triết học, đạo đức học và tôn giáo, lịch sử và khảo cổ học, nghệ thuật, ngôn ngữ học và văn học, khoa học nhân văn khác.</w:t>
      </w:r>
      <w:r w:rsidR="00B25CED" w:rsidRPr="0092344F">
        <w:rPr>
          <w:rFonts w:ascii="Times New Roman" w:hAnsi="Times New Roman" w:cs="Times New Roman"/>
          <w:sz w:val="26"/>
          <w:szCs w:val="26"/>
        </w:rPr>
        <w:t xml:space="preserve"> </w:t>
      </w:r>
      <w:r w:rsidRPr="0092344F">
        <w:rPr>
          <w:rFonts w:ascii="Times New Roman" w:hAnsi="Times New Roman" w:cs="Times New Roman"/>
          <w:sz w:val="26"/>
          <w:szCs w:val="26"/>
        </w:rPr>
        <w:fldChar w:fldCharType="begin">
          <w:fldData xml:space="preserve">PEVuZE5vdGU+PENpdGU+PEF1dGhvcj5C4buZIEtob2EgaOG7jWMgdsOgIEPDtG5nIG5naOG7hzwv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</w:fldData>
        </w:fldChar>
      </w:r>
      <w:r w:rsidR="005C6E46">
        <w:rPr>
          <w:rFonts w:ascii="Times New Roman" w:hAnsi="Times New Roman" w:cs="Times New Roman"/>
          <w:sz w:val="26"/>
          <w:szCs w:val="26"/>
        </w:rPr>
        <w:instrText xml:space="preserve"> ADDIN EN.CITE </w:instrText>
      </w:r>
      <w:r w:rsidR="005C6E46">
        <w:rPr>
          <w:rFonts w:ascii="Times New Roman" w:hAnsi="Times New Roman" w:cs="Times New Roman"/>
          <w:sz w:val="26"/>
          <w:szCs w:val="26"/>
        </w:rPr>
        <w:fldChar w:fldCharType="begin">
          <w:fldData xml:space="preserve">PEVuZE5vdGU+PENpdGU+PEF1dGhvcj5C4buZIEtob2EgaOG7jWMgdsOgIEPDtG5nIG5naOG7hzwv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</w:fldData>
        </w:fldChar>
      </w:r>
      <w:r w:rsidR="005C6E46">
        <w:rPr>
          <w:rFonts w:ascii="Times New Roman" w:hAnsi="Times New Roman" w:cs="Times New Roman"/>
          <w:sz w:val="26"/>
          <w:szCs w:val="26"/>
        </w:rPr>
        <w:instrText xml:space="preserve"> ADDIN EN.CITE.DATA </w:instrText>
      </w:r>
      <w:r w:rsidR="005C6E46">
        <w:rPr>
          <w:rFonts w:ascii="Times New Roman" w:hAnsi="Times New Roman" w:cs="Times New Roman"/>
          <w:sz w:val="26"/>
          <w:szCs w:val="26"/>
        </w:rPr>
      </w:r>
      <w:r w:rsidR="005C6E46">
        <w:rPr>
          <w:rFonts w:ascii="Times New Roman" w:hAnsi="Times New Roman" w:cs="Times New Roman"/>
          <w:sz w:val="26"/>
          <w:szCs w:val="26"/>
        </w:rPr>
        <w:fldChar w:fldCharType="end"/>
      </w:r>
      <w:r w:rsidRPr="0092344F">
        <w:rPr>
          <w:rFonts w:ascii="Times New Roman" w:hAnsi="Times New Roman" w:cs="Times New Roman"/>
          <w:sz w:val="26"/>
          <w:szCs w:val="26"/>
        </w:rPr>
      </w:r>
      <w:r w:rsidRPr="0092344F">
        <w:rPr>
          <w:rFonts w:ascii="Times New Roman" w:hAnsi="Times New Roman" w:cs="Times New Roman"/>
          <w:sz w:val="26"/>
          <w:szCs w:val="26"/>
        </w:rPr>
        <w:fldChar w:fldCharType="separate"/>
      </w:r>
      <w:r w:rsidR="005C6E46" w:rsidRPr="005C6E46">
        <w:rPr>
          <w:rFonts w:ascii="Times New Roman" w:hAnsi="Times New Roman" w:cs="Times New Roman"/>
          <w:noProof/>
          <w:sz w:val="26"/>
          <w:szCs w:val="26"/>
          <w:vertAlign w:val="superscript"/>
        </w:rPr>
        <w:t>46</w:t>
      </w:r>
      <w:r w:rsidRPr="0092344F">
        <w:rPr>
          <w:rFonts w:ascii="Times New Roman" w:hAnsi="Times New Roman" w:cs="Times New Roman"/>
          <w:sz w:val="26"/>
          <w:szCs w:val="26"/>
        </w:rPr>
        <w:fldChar w:fldCharType="end"/>
      </w:r>
    </w:p>
    <w:p w14:paraId="5ACB8D5F" w14:textId="207E6535" w:rsidR="004841B4" w:rsidRPr="0092344F" w:rsidRDefault="004841B4" w:rsidP="0065190F">
      <w:pPr>
        <w:pStyle w:val="oancuaDanhsach"/>
        <w:numPr>
          <w:ilvl w:val="2"/>
          <w:numId w:val="53"/>
        </w:numPr>
        <w:spacing w:before="120" w:after="0" w:line="360" w:lineRule="auto"/>
        <w:ind w:left="0" w:firstLine="720"/>
        <w:jc w:val="both"/>
        <w:outlineLvl w:val="2"/>
        <w:rPr>
          <w:rFonts w:ascii="Times New Roman" w:hAnsi="Times New Roman" w:cs="Times New Roman"/>
          <w:b/>
          <w:bCs/>
          <w:i/>
          <w:iCs/>
          <w:sz w:val="26"/>
          <w:szCs w:val="26"/>
        </w:rPr>
      </w:pPr>
      <w:bookmarkStart w:id="20" w:name="_Toc154482693"/>
      <w:r w:rsidRPr="0092344F">
        <w:rPr>
          <w:rFonts w:ascii="Times New Roman" w:hAnsi="Times New Roman" w:cs="Times New Roman"/>
          <w:b/>
          <w:bCs/>
          <w:i/>
          <w:iCs/>
          <w:sz w:val="26"/>
          <w:szCs w:val="26"/>
        </w:rPr>
        <w:t>Các mức độ của bằng chứng y học</w:t>
      </w:r>
      <w:bookmarkEnd w:id="20"/>
    </w:p>
    <w:p w14:paraId="348EB162" w14:textId="4F935E20" w:rsidR="00184115" w:rsidRPr="0092344F" w:rsidRDefault="00C42D6B" w:rsidP="000B28E5">
      <w:p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ab/>
      </w:r>
      <w:r w:rsidR="00184115" w:rsidRPr="0092344F">
        <w:rPr>
          <w:rFonts w:ascii="Times New Roman" w:hAnsi="Times New Roman" w:cs="Times New Roman"/>
          <w:sz w:val="26"/>
          <w:szCs w:val="26"/>
        </w:rPr>
        <w:t xml:space="preserve">Mức độ chứng cứ được phân loại từ 1 đến 5 theo thứ tự giảm dần về chất lượng. Các loại nghiên cứ tại mỗi cấp độ có sự khác biệt nhất định đối với các câu </w:t>
      </w:r>
      <w:r w:rsidR="00184115" w:rsidRPr="0092344F">
        <w:rPr>
          <w:rFonts w:ascii="Times New Roman" w:hAnsi="Times New Roman" w:cs="Times New Roman"/>
          <w:sz w:val="26"/>
          <w:szCs w:val="26"/>
        </w:rPr>
        <w:lastRenderedPageBreak/>
        <w:t>hỏi lâm sàng (ví dụ: chẩn đoán, điều trị hoặc phân tích kinh tế), nhưng thường bao gồm các yếu tố sau:</w:t>
      </w:r>
    </w:p>
    <w:p w14:paraId="7FA8BE0D" w14:textId="0806D148" w:rsidR="00A10266" w:rsidRPr="0092344F" w:rsidRDefault="00A10266" w:rsidP="00C91F5C">
      <w:pPr>
        <w:spacing w:line="360" w:lineRule="auto"/>
        <w:ind w:left="720"/>
        <w:jc w:val="both"/>
        <w:rPr>
          <w:rFonts w:ascii="Times New Roman" w:hAnsi="Times New Roman" w:cs="Times New Roman"/>
          <w:sz w:val="26"/>
          <w:szCs w:val="26"/>
        </w:rPr>
      </w:pPr>
      <w:r w:rsidRPr="0092344F">
        <w:rPr>
          <w:rFonts w:ascii="Times New Roman" w:hAnsi="Times New Roman" w:cs="Times New Roman"/>
          <w:i/>
          <w:iCs/>
          <w:sz w:val="26"/>
          <w:szCs w:val="26"/>
        </w:rPr>
        <w:t>Cấp độ 1 (chất lượng cao nhất)</w:t>
      </w:r>
      <w:r w:rsidRPr="0092344F">
        <w:rPr>
          <w:rFonts w:ascii="Times New Roman" w:hAnsi="Times New Roman" w:cs="Times New Roman"/>
          <w:sz w:val="26"/>
          <w:szCs w:val="26"/>
        </w:rPr>
        <w:t>: Đánh giá hệ thống hoặc phân tích gộp các thử nghiệm đối chứng ngẫu nhiên và các thử nghiệm đối chứng ngẫu nhiên, chất lượng cao</w:t>
      </w:r>
      <w:r w:rsidR="0056673E" w:rsidRPr="0092344F">
        <w:rPr>
          <w:rFonts w:ascii="Times New Roman" w:hAnsi="Times New Roman" w:cs="Times New Roman"/>
          <w:sz w:val="26"/>
          <w:szCs w:val="26"/>
        </w:rPr>
        <w:t>.</w:t>
      </w:r>
    </w:p>
    <w:p w14:paraId="078FEA2B" w14:textId="69A6750A" w:rsidR="00A10266" w:rsidRPr="0092344F" w:rsidRDefault="00A10266" w:rsidP="0056673E">
      <w:pPr>
        <w:spacing w:line="360" w:lineRule="auto"/>
        <w:ind w:left="720"/>
        <w:jc w:val="both"/>
        <w:rPr>
          <w:rFonts w:ascii="Times New Roman" w:hAnsi="Times New Roman" w:cs="Times New Roman"/>
          <w:i/>
          <w:iCs/>
          <w:sz w:val="26"/>
          <w:szCs w:val="26"/>
        </w:rPr>
      </w:pPr>
      <w:r w:rsidRPr="0092344F">
        <w:rPr>
          <w:rFonts w:ascii="Times New Roman" w:hAnsi="Times New Roman" w:cs="Times New Roman"/>
          <w:i/>
          <w:iCs/>
          <w:sz w:val="26"/>
          <w:szCs w:val="26"/>
        </w:rPr>
        <w:t xml:space="preserve">Cấp độ 2: </w:t>
      </w:r>
      <w:r w:rsidRPr="0092344F">
        <w:rPr>
          <w:rFonts w:ascii="Times New Roman" w:hAnsi="Times New Roman" w:cs="Times New Roman"/>
          <w:sz w:val="26"/>
          <w:szCs w:val="26"/>
        </w:rPr>
        <w:t>Nghiên cứu thuần tập được thiết kế tốt</w:t>
      </w:r>
      <w:r w:rsidR="00C91F5C" w:rsidRPr="0092344F">
        <w:rPr>
          <w:rFonts w:ascii="Times New Roman" w:hAnsi="Times New Roman" w:cs="Times New Roman"/>
          <w:sz w:val="26"/>
          <w:szCs w:val="26"/>
        </w:rPr>
        <w:t>.</w:t>
      </w:r>
    </w:p>
    <w:p w14:paraId="37172766" w14:textId="31E4EB8F" w:rsidR="00A10266" w:rsidRPr="0092344F" w:rsidRDefault="00A10266" w:rsidP="0056673E">
      <w:pPr>
        <w:spacing w:line="360" w:lineRule="auto"/>
        <w:ind w:left="720"/>
        <w:jc w:val="both"/>
        <w:rPr>
          <w:rFonts w:ascii="Times New Roman" w:hAnsi="Times New Roman" w:cs="Times New Roman"/>
          <w:sz w:val="26"/>
          <w:szCs w:val="26"/>
        </w:rPr>
      </w:pPr>
      <w:r w:rsidRPr="0092344F">
        <w:rPr>
          <w:rFonts w:ascii="Times New Roman" w:hAnsi="Times New Roman" w:cs="Times New Roman"/>
          <w:i/>
          <w:iCs/>
          <w:sz w:val="26"/>
          <w:szCs w:val="26"/>
        </w:rPr>
        <w:t xml:space="preserve">Cấp độ 3: </w:t>
      </w:r>
      <w:r w:rsidRPr="0092344F">
        <w:rPr>
          <w:rFonts w:ascii="Times New Roman" w:hAnsi="Times New Roman" w:cs="Times New Roman"/>
          <w:sz w:val="26"/>
          <w:szCs w:val="26"/>
        </w:rPr>
        <w:t>Các nghiên cứu bệnh chứng được xem xét có hệ thống</w:t>
      </w:r>
      <w:r w:rsidR="00C91F5C" w:rsidRPr="0092344F">
        <w:rPr>
          <w:rFonts w:ascii="Times New Roman" w:hAnsi="Times New Roman" w:cs="Times New Roman"/>
          <w:sz w:val="26"/>
          <w:szCs w:val="26"/>
        </w:rPr>
        <w:t>.</w:t>
      </w:r>
    </w:p>
    <w:p w14:paraId="0E4F3B3D" w14:textId="48067632" w:rsidR="00A10266" w:rsidRPr="0092344F" w:rsidRDefault="00A10266" w:rsidP="000B28E5">
      <w:pPr>
        <w:spacing w:line="360" w:lineRule="auto"/>
        <w:ind w:left="720"/>
        <w:jc w:val="both"/>
        <w:rPr>
          <w:rFonts w:ascii="Times New Roman" w:hAnsi="Times New Roman" w:cs="Times New Roman"/>
          <w:i/>
          <w:iCs/>
          <w:sz w:val="26"/>
          <w:szCs w:val="26"/>
        </w:rPr>
      </w:pPr>
      <w:r w:rsidRPr="0092344F">
        <w:rPr>
          <w:rFonts w:ascii="Times New Roman" w:hAnsi="Times New Roman" w:cs="Times New Roman"/>
          <w:i/>
          <w:iCs/>
          <w:sz w:val="26"/>
          <w:szCs w:val="26"/>
        </w:rPr>
        <w:t xml:space="preserve">Cấp độ 4: </w:t>
      </w:r>
      <w:r w:rsidRPr="0092344F">
        <w:rPr>
          <w:rFonts w:ascii="Times New Roman" w:hAnsi="Times New Roman" w:cs="Times New Roman"/>
          <w:sz w:val="26"/>
          <w:szCs w:val="26"/>
        </w:rPr>
        <w:t>Chuỗi ca bệnh và nghiên cứu đoàn hệ và nghiên cứu bệnh chứng kém chất lượng hơn</w:t>
      </w:r>
      <w:r w:rsidR="00C91F5C" w:rsidRPr="0092344F">
        <w:rPr>
          <w:rFonts w:ascii="Times New Roman" w:hAnsi="Times New Roman" w:cs="Times New Roman"/>
          <w:sz w:val="26"/>
          <w:szCs w:val="26"/>
        </w:rPr>
        <w:t>.</w:t>
      </w:r>
    </w:p>
    <w:p w14:paraId="72F8C7E6" w14:textId="7016B6F6" w:rsidR="00A10266" w:rsidRPr="0092344F" w:rsidRDefault="00A10266" w:rsidP="000B28E5">
      <w:pPr>
        <w:spacing w:line="360" w:lineRule="auto"/>
        <w:ind w:left="720"/>
        <w:jc w:val="both"/>
        <w:rPr>
          <w:rFonts w:ascii="Times New Roman" w:hAnsi="Times New Roman" w:cs="Times New Roman"/>
          <w:sz w:val="26"/>
          <w:szCs w:val="26"/>
        </w:rPr>
      </w:pPr>
      <w:r w:rsidRPr="0092344F">
        <w:rPr>
          <w:rFonts w:ascii="Times New Roman" w:hAnsi="Times New Roman" w:cs="Times New Roman"/>
          <w:i/>
          <w:iCs/>
          <w:sz w:val="26"/>
          <w:szCs w:val="26"/>
        </w:rPr>
        <w:t xml:space="preserve">Cấp độ 5: </w:t>
      </w:r>
      <w:r w:rsidRPr="0092344F">
        <w:rPr>
          <w:rFonts w:ascii="Times New Roman" w:hAnsi="Times New Roman" w:cs="Times New Roman"/>
          <w:sz w:val="26"/>
          <w:szCs w:val="26"/>
        </w:rPr>
        <w:t>Ý kiến chuyên gia không dựa trên đánh giá phê bình, mà dựa trên lý luận từ sinh lý học, nghiên cứu cơ bản trong phòng thí nghiệm hoặc các nguyên tắc cơ bản.</w:t>
      </w:r>
      <w:r w:rsidRPr="0092344F">
        <w:rPr>
          <w:rFonts w:ascii="Times New Roman" w:hAnsi="Times New Roman" w:cs="Times New Roman"/>
          <w:sz w:val="26"/>
          <w:szCs w:val="26"/>
        </w:rPr>
        <w:fldChar w:fldCharType="begin"/>
      </w:r>
      <w:r w:rsidR="005C6E46">
        <w:rPr>
          <w:rFonts w:ascii="Times New Roman" w:hAnsi="Times New Roman" w:cs="Times New Roman"/>
          <w:sz w:val="26"/>
          <w:szCs w:val="26"/>
        </w:rPr>
        <w:instrText xml:space="preserve"> ADDIN EN.CITE &lt;EndNote&gt;&lt;Cite&gt;&lt;Author&gt;MANUAL&lt;/Author&gt;&lt;Year&gt;2021&lt;/Year&gt;&lt;RecNum&gt;87&lt;/RecNum&gt;&lt;DisplayText&gt;&lt;style face="superscript"&gt;47&lt;/style&gt;&lt;/DisplayText&gt;&lt;record&gt;&lt;rec-number&gt;87&lt;/rec-number&gt;&lt;foreign-keys&gt;&lt;key app="EN" db-id="f00xez9975zd0se9rt4veed4vwttzzrszx2w" timestamp="1702215986"&gt;87&lt;/key&gt;&lt;/foreign-keys&gt;&lt;ref-type name="Web Page"&gt;12&lt;/ref-type&gt;&lt;contributors&gt;&lt;authors&gt;&lt;author&gt;MSD MANUAL&lt;/author&gt;&lt;/authors&gt;&lt;/contributors&gt;&lt;titles&gt;&lt;title&gt;&lt;style face="normal" font="default" size="100%"&gt;B&lt;/style&gt;&lt;style face="normal" font="default" charset="163" size="100%"&gt;ằng chứng dựa tr&lt;/style&gt;&lt;style face="normal" font="default" size="100%"&gt;ên Y h&lt;/style&gt;&lt;style face="normal" font="default" charset="163" size="100%"&gt;ọc v&lt;/style&gt;&lt;style face="normal" font="default" size="100%"&gt;à h&lt;/style&gt;&lt;style face="normal" font="default" charset="238" size="100%"&gt;ư&lt;/style&gt;&lt;style face="normal" font="default" charset="163" size="100%"&gt;ớng dẫn l&lt;/style&gt;&lt;style face="normal" font="default" size="100%"&gt;âm sàng&lt;/style&gt;&lt;/title&gt;&lt;secondary-title&gt;&lt;style face="normal" font="default" size="100%"&gt;Quy&lt;/style&gt;&lt;style face="normal" font="default" charset="163" size="100%"&gt;ế&lt;/style&gt;&lt;style face="normal" font="default" size="100%"&gt;t &lt;/style&gt;&lt;style face="normal" font="default" charset="238" size="100%"&gt;đ&lt;/style&gt;&lt;style face="normal" font="default" charset="163" size="100%"&gt;ị&lt;/style&gt;&lt;style face="normal" font="default" size="100%"&gt;nh lâm sàng&lt;/style&gt;&lt;/secondary-title&gt;&lt;/titles&gt;&lt;volume&gt;2023&lt;/volume&gt;&lt;dates&gt;&lt;year&gt;2021&lt;/year&gt;&lt;pub-dates&gt;&lt;date&gt;05/2021&lt;/date&gt;&lt;/pub-dates&gt;&lt;/dates&gt;&lt;pub-location&gt;MSD MANUAL&lt;/pub-location&gt;&lt;publisher&gt;MSD MANUAL&lt;/publisher&gt;&lt;urls&gt;&lt;related-urls&gt;&lt;url&gt;https://www.msdmanuals.com/vi/chuy%C3%AAn-gia/%C4%91%E1%BB%91i-t%C6%B0%E1%BB%A3ng-%C4%91%E1%BA%B7c-bi%E1%BB%87t/quy%E1%BA%BFt-%C4%91%E1%BB%8Bnh-l%C3%A2m-s%C3%A0ng/b%E1%BA%B1ng-ch%E1%BB%A9ng-d%E1%BB%B1a-tr%C3%AAn-y-h%E1%BB%8Dc-v%C3%A0-h%C6%B0%E1%BB%9Bng-d%E1%BA%ABn-l%C3%A2m-s%C3%A0ng &lt;/url&gt;&lt;/related-urls&gt;&lt;/urls&gt;&lt;language&gt;Vie&lt;/language&gt;&lt;/record&gt;&lt;/Cite&gt;&lt;/EndNote&gt;</w:instrText>
      </w:r>
      <w:r w:rsidRPr="0092344F">
        <w:rPr>
          <w:rFonts w:ascii="Times New Roman" w:hAnsi="Times New Roman" w:cs="Times New Roman"/>
          <w:sz w:val="26"/>
          <w:szCs w:val="26"/>
        </w:rPr>
        <w:fldChar w:fldCharType="separate"/>
      </w:r>
      <w:r w:rsidR="005C6E46" w:rsidRPr="005C6E46">
        <w:rPr>
          <w:rFonts w:ascii="Times New Roman" w:hAnsi="Times New Roman" w:cs="Times New Roman"/>
          <w:noProof/>
          <w:sz w:val="26"/>
          <w:szCs w:val="26"/>
          <w:vertAlign w:val="superscript"/>
        </w:rPr>
        <w:t>47</w:t>
      </w:r>
      <w:r w:rsidRPr="0092344F">
        <w:rPr>
          <w:rFonts w:ascii="Times New Roman" w:hAnsi="Times New Roman" w:cs="Times New Roman"/>
          <w:sz w:val="26"/>
          <w:szCs w:val="26"/>
        </w:rPr>
        <w:fldChar w:fldCharType="end"/>
      </w:r>
    </w:p>
    <w:p w14:paraId="10533747" w14:textId="638ED7AD" w:rsidR="00114DFA" w:rsidRPr="0092344F" w:rsidRDefault="00C42D6B" w:rsidP="000B28E5">
      <w:p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ab/>
      </w:r>
      <w:r w:rsidR="00A10266" w:rsidRPr="0092344F">
        <w:rPr>
          <w:rFonts w:ascii="Times New Roman" w:hAnsi="Times New Roman" w:cs="Times New Roman"/>
          <w:sz w:val="26"/>
          <w:szCs w:val="26"/>
        </w:rPr>
        <w:t>Nói tóm lại, điều này giúp phân loại mức độ tin cậy của thông tin từ các nghiên cứu khác nhau, từ các nghiên cứu lâm sàng đến ý kiến chuyên gia, dựa trên cấp độ bằng chứng mà mỗi loại nghiên cứu mang lại.</w:t>
      </w:r>
    </w:p>
    <w:p w14:paraId="1BB091A5" w14:textId="20068108" w:rsidR="004841B4" w:rsidRPr="0092344F" w:rsidRDefault="004841B4" w:rsidP="0065190F">
      <w:pPr>
        <w:pStyle w:val="oancuaDanhsach"/>
        <w:numPr>
          <w:ilvl w:val="2"/>
          <w:numId w:val="53"/>
        </w:numPr>
        <w:spacing w:before="120" w:after="0" w:line="360" w:lineRule="auto"/>
        <w:ind w:left="0" w:firstLine="720"/>
        <w:jc w:val="both"/>
        <w:outlineLvl w:val="2"/>
        <w:rPr>
          <w:rFonts w:ascii="Times New Roman" w:hAnsi="Times New Roman" w:cs="Times New Roman"/>
          <w:b/>
          <w:bCs/>
          <w:i/>
          <w:iCs/>
          <w:sz w:val="26"/>
          <w:szCs w:val="26"/>
        </w:rPr>
      </w:pPr>
      <w:bookmarkStart w:id="21" w:name="_Toc154482694"/>
      <w:r w:rsidRPr="0092344F">
        <w:rPr>
          <w:rFonts w:ascii="Times New Roman" w:hAnsi="Times New Roman" w:cs="Times New Roman"/>
          <w:b/>
          <w:bCs/>
          <w:i/>
          <w:iCs/>
          <w:sz w:val="26"/>
          <w:szCs w:val="26"/>
        </w:rPr>
        <w:t>Các bước tiến hành</w:t>
      </w:r>
      <w:bookmarkEnd w:id="21"/>
    </w:p>
    <w:p w14:paraId="573DB833" w14:textId="65A28B69" w:rsidR="00FE5F11" w:rsidRPr="0092344F" w:rsidRDefault="00FE5F11" w:rsidP="00C91F5C">
      <w:pPr>
        <w:spacing w:line="360" w:lineRule="auto"/>
        <w:ind w:firstLine="720"/>
        <w:jc w:val="both"/>
        <w:rPr>
          <w:rFonts w:ascii="Times New Roman" w:hAnsi="Times New Roman" w:cs="Times New Roman"/>
          <w:b/>
          <w:bCs/>
          <w:sz w:val="26"/>
          <w:szCs w:val="26"/>
        </w:rPr>
      </w:pPr>
      <w:r w:rsidRPr="0092344F">
        <w:rPr>
          <w:rFonts w:ascii="Times New Roman" w:hAnsi="Times New Roman" w:cs="Times New Roman"/>
          <w:sz w:val="26"/>
          <w:szCs w:val="26"/>
        </w:rPr>
        <w:t xml:space="preserve">Mỗi tác giả lại có một quy trình nghiên cứu riêng và không hoàn toàn giống nhau, nhưng về cơ bản, đều bắt đầu bằng lựa chọn chủ đề nghiên cứu và kết thúc bằng báo cáo kết quả. </w:t>
      </w:r>
    </w:p>
    <w:p w14:paraId="489076F0" w14:textId="1D4DF0A8" w:rsidR="00F31F0F" w:rsidRPr="0092344F" w:rsidRDefault="00FF745A" w:rsidP="000B28E5">
      <w:p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 xml:space="preserve">Trình tự của một hoạt động NCKH theo </w:t>
      </w:r>
      <w:r w:rsidR="00F31F0F" w:rsidRPr="0092344F">
        <w:rPr>
          <w:rFonts w:ascii="Times New Roman" w:hAnsi="Times New Roman" w:cs="Times New Roman"/>
          <w:sz w:val="26"/>
          <w:szCs w:val="26"/>
        </w:rPr>
        <w:t>Vũ Cao Đàm (2010)</w:t>
      </w:r>
      <w:r w:rsidRPr="0092344F">
        <w:rPr>
          <w:rFonts w:ascii="Times New Roman" w:hAnsi="Times New Roman" w:cs="Times New Roman"/>
          <w:sz w:val="26"/>
          <w:szCs w:val="26"/>
        </w:rPr>
        <w:t xml:space="preserve"> có </w:t>
      </w:r>
      <w:r w:rsidR="00A10266" w:rsidRPr="0092344F">
        <w:rPr>
          <w:rFonts w:ascii="Times New Roman" w:hAnsi="Times New Roman" w:cs="Times New Roman"/>
          <w:sz w:val="26"/>
          <w:szCs w:val="26"/>
        </w:rPr>
        <w:t>7</w:t>
      </w:r>
      <w:r w:rsidR="00F31F0F" w:rsidRPr="0092344F">
        <w:rPr>
          <w:rFonts w:ascii="Times New Roman" w:hAnsi="Times New Roman" w:cs="Times New Roman"/>
          <w:sz w:val="26"/>
          <w:szCs w:val="26"/>
        </w:rPr>
        <w:t xml:space="preserve"> bước</w:t>
      </w:r>
      <w:r w:rsidRPr="0092344F">
        <w:rPr>
          <w:rFonts w:ascii="Times New Roman" w:hAnsi="Times New Roman" w:cs="Times New Roman"/>
          <w:sz w:val="26"/>
          <w:szCs w:val="26"/>
        </w:rPr>
        <w:t>:</w:t>
      </w:r>
      <w:r w:rsidR="00A10266" w:rsidRPr="0092344F">
        <w:rPr>
          <w:rFonts w:ascii="Times New Roman" w:hAnsi="Times New Roman" w:cs="Times New Roman"/>
          <w:sz w:val="26"/>
          <w:szCs w:val="26"/>
        </w:rPr>
        <w:fldChar w:fldCharType="begin"/>
      </w:r>
      <w:r w:rsidR="005C6E46">
        <w:rPr>
          <w:rFonts w:ascii="Times New Roman" w:hAnsi="Times New Roman" w:cs="Times New Roman"/>
          <w:sz w:val="26"/>
          <w:szCs w:val="26"/>
        </w:rPr>
        <w:instrText xml:space="preserve"> ADDIN EN.CITE &lt;EndNote&gt;&lt;Cite&gt;&lt;Author&gt;Vũ Cao Đàm&lt;/Author&gt;&lt;Year&gt;2010&lt;/Year&gt;&lt;RecNum&gt;88&lt;/RecNum&gt;&lt;DisplayText&gt;&lt;style face="superscript"&gt;48&lt;/style&gt;&lt;/DisplayText&gt;&lt;record&gt;&lt;rec-number&gt;88&lt;/rec-number&gt;&lt;foreign-keys&gt;&lt;key app="EN" db-id="f00xez9975zd0se9rt4veed4vwttzzrszx2w" timestamp="1702216120"&gt;88&lt;/key&gt;&lt;/foreign-keys&gt;&lt;ref-type name="Journal Article"&gt;17&lt;/ref-type&gt;&lt;contributors&gt;&lt;authors&gt;&lt;author&gt;&lt;style face="normal" font="default" size="100%"&gt;V&lt;/style&gt;&lt;style face="normal" font="default" charset="238" size="100%"&gt;ũ Cao Đ&lt;/style&gt;&lt;style face="normal" font="default" size="100%"&gt;àm, &lt;/style&gt;&lt;/author&gt;&lt;/authors&gt;&lt;/contributors&gt;&lt;titles&gt;&lt;title&gt;&lt;style face="normal" font="default" size="100%"&gt;Ph&lt;/style&gt;&lt;style face="normal" font="default" charset="238" size="100%"&gt;ương ph&lt;/style&gt;&lt;style face="normal" font="default" size="100%"&gt;áp lu&lt;/style&gt;&lt;style face="normal" font="default" charset="163" size="100%"&gt;ận nghi&lt;/style&gt;&lt;style face="normal" font="default" size="100%"&gt;ên c&lt;/style&gt;&lt;style face="normal" font="default" charset="163" size="100%"&gt;ứu&amp;#xD;khoa học&lt;/style&gt;&lt;/title&gt;&lt;secondary-title&gt;&lt;style face="normal" font="default" size="100%"&gt;NXB &lt;/style&gt;&lt;style face="normal" font="default" charset="238" size="100%"&gt;Đ&lt;/style&gt;&lt;style face="normal" font="default" charset="163" size="100%"&gt;ại học S&lt;/style&gt;&lt;style face="normal" font="default" charset="238" size="100%"&gt;ư ph&lt;/style&gt;&lt;style face="normal" font="default" charset="163" size="100%"&gt;ạm H&lt;/style&gt;&lt;style face="normal" font="default" size="100%"&gt;à N&lt;/style&gt;&lt;style face="normal" font="default" charset="163" size="100%"&gt;ội&lt;/style&gt;&lt;/secondary-title&gt;&lt;/titles&gt;&lt;periodical&gt;&lt;full-title&gt;NXB Đại học Sư phạm Hà Nội&lt;/full-title&gt;&lt;/periodical&gt;&lt;dates&gt;&lt;year&gt;2010&lt;/year&gt;&lt;/dates&gt;&lt;urls&gt;&lt;/urls&gt;&lt;/record&gt;&lt;/Cite&gt;&lt;/EndNote&gt;</w:instrText>
      </w:r>
      <w:r w:rsidR="00A10266" w:rsidRPr="0092344F">
        <w:rPr>
          <w:rFonts w:ascii="Times New Roman" w:hAnsi="Times New Roman" w:cs="Times New Roman"/>
          <w:sz w:val="26"/>
          <w:szCs w:val="26"/>
        </w:rPr>
        <w:fldChar w:fldCharType="separate"/>
      </w:r>
      <w:r w:rsidR="005C6E46" w:rsidRPr="005C6E46">
        <w:rPr>
          <w:rFonts w:ascii="Times New Roman" w:hAnsi="Times New Roman" w:cs="Times New Roman"/>
          <w:noProof/>
          <w:sz w:val="26"/>
          <w:szCs w:val="26"/>
          <w:vertAlign w:val="superscript"/>
        </w:rPr>
        <w:t>48</w:t>
      </w:r>
      <w:r w:rsidR="00A10266" w:rsidRPr="0092344F">
        <w:rPr>
          <w:rFonts w:ascii="Times New Roman" w:hAnsi="Times New Roman" w:cs="Times New Roman"/>
          <w:sz w:val="26"/>
          <w:szCs w:val="26"/>
        </w:rPr>
        <w:fldChar w:fldCharType="end"/>
      </w:r>
    </w:p>
    <w:p w14:paraId="1495AA33" w14:textId="10687A13" w:rsidR="00FF745A" w:rsidRPr="0092344F" w:rsidRDefault="00FF745A" w:rsidP="0065190F">
      <w:pPr>
        <w:pStyle w:val="oancuaDanhsach"/>
        <w:numPr>
          <w:ilvl w:val="0"/>
          <w:numId w:val="1"/>
        </w:num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Phát hiện vấn đề</w:t>
      </w:r>
    </w:p>
    <w:p w14:paraId="14A35C62" w14:textId="5D9AA90D" w:rsidR="00FF745A" w:rsidRPr="0092344F" w:rsidRDefault="00FF745A" w:rsidP="0065190F">
      <w:pPr>
        <w:pStyle w:val="oancuaDanhsach"/>
        <w:numPr>
          <w:ilvl w:val="0"/>
          <w:numId w:val="1"/>
        </w:num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Đặt giả thuyết</w:t>
      </w:r>
    </w:p>
    <w:p w14:paraId="66239EF0" w14:textId="3165E902" w:rsidR="00FF745A" w:rsidRPr="0092344F" w:rsidRDefault="00FF745A" w:rsidP="0065190F">
      <w:pPr>
        <w:pStyle w:val="oancuaDanhsach"/>
        <w:numPr>
          <w:ilvl w:val="0"/>
          <w:numId w:val="1"/>
        </w:num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 xml:space="preserve">Lập phương án thu thập thông tin </w:t>
      </w:r>
    </w:p>
    <w:p w14:paraId="3CBF0C11" w14:textId="68F339D1" w:rsidR="00FF745A" w:rsidRPr="0092344F" w:rsidRDefault="00FF745A" w:rsidP="0065190F">
      <w:pPr>
        <w:pStyle w:val="oancuaDanhsach"/>
        <w:numPr>
          <w:ilvl w:val="0"/>
          <w:numId w:val="1"/>
        </w:num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Luận cứ lí thuyết</w:t>
      </w:r>
    </w:p>
    <w:p w14:paraId="0BE0401F" w14:textId="28465FE0" w:rsidR="00FF745A" w:rsidRPr="0092344F" w:rsidRDefault="00FF745A" w:rsidP="0065190F">
      <w:pPr>
        <w:pStyle w:val="oancuaDanhsach"/>
        <w:numPr>
          <w:ilvl w:val="0"/>
          <w:numId w:val="1"/>
        </w:num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Luận cứ thực tiễn</w:t>
      </w:r>
    </w:p>
    <w:p w14:paraId="4DD3C3BA" w14:textId="72DD27FA" w:rsidR="00FF745A" w:rsidRPr="0092344F" w:rsidRDefault="00FF745A" w:rsidP="0065190F">
      <w:pPr>
        <w:pStyle w:val="oancuaDanhsach"/>
        <w:numPr>
          <w:ilvl w:val="0"/>
          <w:numId w:val="1"/>
        </w:num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 xml:space="preserve">Phân tích và bàn luận kết quả thông tin </w:t>
      </w:r>
    </w:p>
    <w:p w14:paraId="5B0A47A5" w14:textId="24A521B3" w:rsidR="00FF745A" w:rsidRPr="0092344F" w:rsidRDefault="00FF745A" w:rsidP="0065190F">
      <w:pPr>
        <w:pStyle w:val="oancuaDanhsach"/>
        <w:numPr>
          <w:ilvl w:val="0"/>
          <w:numId w:val="1"/>
        </w:num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Tổng hợp kết quả/ Kết luận/ Khuyến nghị”</w:t>
      </w:r>
      <w:r w:rsidRPr="0092344F">
        <w:rPr>
          <w:rFonts w:ascii="Times New Roman" w:hAnsi="Times New Roman" w:cs="Times New Roman"/>
          <w:sz w:val="26"/>
          <w:szCs w:val="26"/>
        </w:rPr>
        <w:fldChar w:fldCharType="begin"/>
      </w:r>
      <w:r w:rsidR="005C6E46">
        <w:rPr>
          <w:rFonts w:ascii="Times New Roman" w:hAnsi="Times New Roman" w:cs="Times New Roman"/>
          <w:sz w:val="26"/>
          <w:szCs w:val="26"/>
        </w:rPr>
        <w:instrText xml:space="preserve"> ADDIN EN.CITE &lt;EndNote&gt;&lt;Cite&gt;&lt;Author&gt;Vũ Cao Đàm&lt;/Author&gt;&lt;Year&gt;2010&lt;/Year&gt;&lt;RecNum&gt;88&lt;/RecNum&gt;&lt;DisplayText&gt;&lt;style face="superscript"&gt;48&lt;/style&gt;&lt;/DisplayText&gt;&lt;record&gt;&lt;rec-number&gt;88&lt;/rec-number&gt;&lt;foreign-keys&gt;&lt;key app="EN" db-id="f00xez9975zd0se9rt4veed4vwttzzrszx2w" timestamp="1702216120"&gt;88&lt;/key&gt;&lt;/foreign-keys&gt;&lt;ref-type name="Journal Article"&gt;17&lt;/ref-type&gt;&lt;contributors&gt;&lt;authors&gt;&lt;author&gt;&lt;style face="normal" font="default" size="100%"&gt;V&lt;/style&gt;&lt;style face="normal" font="default" charset="238" size="100%"&gt;ũ Cao Đ&lt;/style&gt;&lt;style face="normal" font="default" size="100%"&gt;àm, &lt;/style&gt;&lt;/author&gt;&lt;/authors&gt;&lt;/contributors&gt;&lt;titles&gt;&lt;title&gt;&lt;style face="normal" font="default" size="100%"&gt;Ph&lt;/style&gt;&lt;style face="normal" font="default" charset="238" size="100%"&gt;ương ph&lt;/style&gt;&lt;style face="normal" font="default" size="100%"&gt;áp lu&lt;/style&gt;&lt;style face="normal" font="default" charset="163" size="100%"&gt;ận nghi&lt;/style&gt;&lt;style face="normal" font="default" size="100%"&gt;ên c&lt;/style&gt;&lt;style face="normal" font="default" charset="163" size="100%"&gt;ứu&amp;#xD;khoa học&lt;/style&gt;&lt;/title&gt;&lt;secondary-title&gt;&lt;style face="normal" font="default" size="100%"&gt;NXB &lt;/style&gt;&lt;style face="normal" font="default" charset="238" size="100%"&gt;Đ&lt;/style&gt;&lt;style face="normal" font="default" charset="163" size="100%"&gt;ại học S&lt;/style&gt;&lt;style face="normal" font="default" charset="238" size="100%"&gt;ư ph&lt;/style&gt;&lt;style face="normal" font="default" charset="163" size="100%"&gt;ạm H&lt;/style&gt;&lt;style face="normal" font="default" size="100%"&gt;à N&lt;/style&gt;&lt;style face="normal" font="default" charset="163" size="100%"&gt;ội&lt;/style&gt;&lt;/secondary-title&gt;&lt;/titles&gt;&lt;periodical&gt;&lt;full-title&gt;NXB Đại học Sư phạm Hà Nội&lt;/full-title&gt;&lt;/periodical&gt;&lt;dates&gt;&lt;year&gt;2010&lt;/year&gt;&lt;/dates&gt;&lt;urls&gt;&lt;/urls&gt;&lt;/record&gt;&lt;/Cite&gt;&lt;/EndNote&gt;</w:instrText>
      </w:r>
      <w:r w:rsidRPr="0092344F">
        <w:rPr>
          <w:rFonts w:ascii="Times New Roman" w:hAnsi="Times New Roman" w:cs="Times New Roman"/>
          <w:sz w:val="26"/>
          <w:szCs w:val="26"/>
        </w:rPr>
        <w:fldChar w:fldCharType="separate"/>
      </w:r>
      <w:r w:rsidR="005C6E46" w:rsidRPr="005C6E46">
        <w:rPr>
          <w:rFonts w:ascii="Times New Roman" w:hAnsi="Times New Roman" w:cs="Times New Roman"/>
          <w:noProof/>
          <w:sz w:val="26"/>
          <w:szCs w:val="26"/>
          <w:vertAlign w:val="superscript"/>
        </w:rPr>
        <w:t>48</w:t>
      </w:r>
      <w:r w:rsidRPr="0092344F">
        <w:rPr>
          <w:rFonts w:ascii="Times New Roman" w:hAnsi="Times New Roman" w:cs="Times New Roman"/>
          <w:sz w:val="26"/>
          <w:szCs w:val="26"/>
        </w:rPr>
        <w:fldChar w:fldCharType="end"/>
      </w:r>
      <w:r w:rsidRPr="0092344F">
        <w:rPr>
          <w:rFonts w:ascii="Times New Roman" w:hAnsi="Times New Roman" w:cs="Times New Roman"/>
          <w:sz w:val="26"/>
          <w:szCs w:val="26"/>
        </w:rPr>
        <w:t xml:space="preserve"> </w:t>
      </w:r>
    </w:p>
    <w:p w14:paraId="71780B4B" w14:textId="72339898" w:rsidR="00905AB7" w:rsidRPr="0092344F" w:rsidRDefault="00C70456" w:rsidP="000B28E5">
      <w:p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lastRenderedPageBreak/>
        <w:t xml:space="preserve">Trình tự của một hoạt động NCKH </w:t>
      </w:r>
      <w:r w:rsidR="00A10266" w:rsidRPr="0092344F">
        <w:rPr>
          <w:rFonts w:ascii="Times New Roman" w:hAnsi="Times New Roman" w:cs="Times New Roman"/>
          <w:sz w:val="26"/>
          <w:szCs w:val="26"/>
        </w:rPr>
        <w:t xml:space="preserve">theo </w:t>
      </w:r>
      <w:r w:rsidRPr="0092344F">
        <w:rPr>
          <w:rFonts w:ascii="Times New Roman" w:hAnsi="Times New Roman" w:cs="Times New Roman"/>
          <w:sz w:val="26"/>
          <w:szCs w:val="26"/>
        </w:rPr>
        <w:t>có thể được khái quát thành 7 bước (Ary et al., 2010):</w:t>
      </w:r>
      <w:r w:rsidR="00324232" w:rsidRPr="0092344F">
        <w:rPr>
          <w:rFonts w:ascii="Times New Roman" w:hAnsi="Times New Roman" w:cs="Times New Roman"/>
          <w:sz w:val="26"/>
          <w:szCs w:val="26"/>
        </w:rPr>
        <w:fldChar w:fldCharType="begin"/>
      </w:r>
      <w:r w:rsidR="005C6E46">
        <w:rPr>
          <w:rFonts w:ascii="Times New Roman" w:hAnsi="Times New Roman" w:cs="Times New Roman"/>
          <w:sz w:val="26"/>
          <w:szCs w:val="26"/>
        </w:rPr>
        <w:instrText xml:space="preserve"> ADDIN EN.CITE &lt;EndNote&gt;&lt;Cite&gt;&lt;Author&gt;Donald Ary&lt;/Author&gt;&lt;Year&gt;2010&lt;/Year&gt;&lt;RecNum&gt;89&lt;/RecNum&gt;&lt;DisplayText&gt;&lt;style face="superscript"&gt;49&lt;/style&gt;&lt;/DisplayText&gt;&lt;record&gt;&lt;rec-number&gt;89&lt;/rec-number&gt;&lt;foreign-keys&gt;&lt;key app="EN" db-id="f00xez9975zd0se9rt4veed4vwttzzrszx2w" timestamp="1702217436"&gt;89&lt;/key&gt;&lt;/foreign-keys&gt;&lt;ref-type name="Book"&gt;6&lt;/ref-type&gt;&lt;contributors&gt;&lt;authors&gt;&lt;author&gt;Donald Ary,&lt;/author&gt;&lt;author&gt;Lucy Cheser Jacobs&lt;/author&gt;&lt;author&gt;Chris Sorensen&lt;/author&gt;&lt;author&gt;Asghar Razavieh&lt;/author&gt;&lt;/authors&gt;&lt;/contributors&gt;&lt;titles&gt;&lt;title&gt;Introduction to Research in Education&lt;/title&gt;&lt;/titles&gt;&lt;edition&gt;8th&lt;/edition&gt;&lt;dates&gt;&lt;year&gt;2010&lt;/year&gt;&lt;/dates&gt;&lt;pub-location&gt;Wadsworth: Cengage Learning&lt;/pub-location&gt;&lt;isbn&gt;978-0-495-60122-7 &lt;/isbn&gt;&lt;urls&gt;&lt;/urls&gt;&lt;/record&gt;&lt;/Cite&gt;&lt;/EndNote&gt;</w:instrText>
      </w:r>
      <w:r w:rsidR="00324232" w:rsidRPr="0092344F">
        <w:rPr>
          <w:rFonts w:ascii="Times New Roman" w:hAnsi="Times New Roman" w:cs="Times New Roman"/>
          <w:sz w:val="26"/>
          <w:szCs w:val="26"/>
        </w:rPr>
        <w:fldChar w:fldCharType="separate"/>
      </w:r>
      <w:r w:rsidR="005C6E46" w:rsidRPr="005C6E46">
        <w:rPr>
          <w:rFonts w:ascii="Times New Roman" w:hAnsi="Times New Roman" w:cs="Times New Roman"/>
          <w:noProof/>
          <w:sz w:val="26"/>
          <w:szCs w:val="26"/>
          <w:vertAlign w:val="superscript"/>
        </w:rPr>
        <w:t>49</w:t>
      </w:r>
      <w:r w:rsidR="00324232" w:rsidRPr="0092344F">
        <w:rPr>
          <w:rFonts w:ascii="Times New Roman" w:hAnsi="Times New Roman" w:cs="Times New Roman"/>
          <w:sz w:val="26"/>
          <w:szCs w:val="26"/>
        </w:rPr>
        <w:fldChar w:fldCharType="end"/>
      </w:r>
    </w:p>
    <w:p w14:paraId="7A534E6B" w14:textId="46D645E8" w:rsidR="00324232" w:rsidRPr="0092344F" w:rsidRDefault="00C42D6B" w:rsidP="0065190F">
      <w:pPr>
        <w:pStyle w:val="oancuaDanhsach"/>
        <w:numPr>
          <w:ilvl w:val="0"/>
          <w:numId w:val="1"/>
        </w:num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Lên kế hoạch</w:t>
      </w:r>
    </w:p>
    <w:p w14:paraId="29E34DF1" w14:textId="7683C366" w:rsidR="00C42D6B" w:rsidRPr="0092344F" w:rsidRDefault="00C42D6B" w:rsidP="0065190F">
      <w:pPr>
        <w:pStyle w:val="oancuaDanhsach"/>
        <w:numPr>
          <w:ilvl w:val="0"/>
          <w:numId w:val="1"/>
        </w:num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Xác định số mẫu kiểm thử</w:t>
      </w:r>
    </w:p>
    <w:p w14:paraId="30E68DC5" w14:textId="77777777" w:rsidR="00C42D6B" w:rsidRPr="0092344F" w:rsidRDefault="00C42D6B" w:rsidP="0065190F">
      <w:pPr>
        <w:pStyle w:val="oancuaDanhsach"/>
        <w:numPr>
          <w:ilvl w:val="0"/>
          <w:numId w:val="1"/>
        </w:num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Lấy mẫu</w:t>
      </w:r>
    </w:p>
    <w:p w14:paraId="256577EE" w14:textId="2D8DB85D" w:rsidR="00324232" w:rsidRPr="0092344F" w:rsidRDefault="00324232" w:rsidP="0065190F">
      <w:pPr>
        <w:pStyle w:val="oancuaDanhsach"/>
        <w:numPr>
          <w:ilvl w:val="0"/>
          <w:numId w:val="1"/>
        </w:num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Constructing the instrument</w:t>
      </w:r>
    </w:p>
    <w:p w14:paraId="5BB73BF2" w14:textId="77777777" w:rsidR="00324232" w:rsidRPr="0092344F" w:rsidRDefault="00324232" w:rsidP="0065190F">
      <w:pPr>
        <w:pStyle w:val="oancuaDanhsach"/>
        <w:numPr>
          <w:ilvl w:val="0"/>
          <w:numId w:val="1"/>
        </w:num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Tiến hành khảo sát</w:t>
      </w:r>
    </w:p>
    <w:p w14:paraId="7E76BF58" w14:textId="4A267AA8" w:rsidR="00DF29BD" w:rsidRPr="0092344F" w:rsidRDefault="00324232" w:rsidP="0065190F">
      <w:pPr>
        <w:pStyle w:val="oancuaDanhsach"/>
        <w:numPr>
          <w:ilvl w:val="0"/>
          <w:numId w:val="1"/>
        </w:num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Phân tích dữ liệu</w:t>
      </w:r>
      <w:r w:rsidR="00DF29BD" w:rsidRPr="0092344F">
        <w:rPr>
          <w:rFonts w:ascii="Times New Roman" w:hAnsi="Times New Roman" w:cs="Times New Roman"/>
          <w:sz w:val="26"/>
          <w:szCs w:val="26"/>
        </w:rPr>
        <w:t>.</w:t>
      </w:r>
    </w:p>
    <w:p w14:paraId="4418C9F3" w14:textId="77777777" w:rsidR="00DF29BD" w:rsidRPr="0092344F" w:rsidRDefault="00DF29BD" w:rsidP="00DF29BD">
      <w:pPr>
        <w:pStyle w:val="oancuaDanhsach"/>
        <w:spacing w:line="360" w:lineRule="auto"/>
        <w:jc w:val="both"/>
        <w:rPr>
          <w:rFonts w:ascii="Times New Roman" w:hAnsi="Times New Roman" w:cs="Times New Roman"/>
          <w:sz w:val="26"/>
          <w:szCs w:val="26"/>
        </w:rPr>
      </w:pPr>
    </w:p>
    <w:p w14:paraId="5C5865D6" w14:textId="6D3EED55" w:rsidR="00704C4C" w:rsidRPr="0092344F" w:rsidRDefault="00DF29BD" w:rsidP="0065190F">
      <w:pPr>
        <w:pStyle w:val="oancuaDanhsach"/>
        <w:numPr>
          <w:ilvl w:val="1"/>
          <w:numId w:val="53"/>
        </w:numPr>
        <w:spacing w:before="240" w:after="240" w:line="360" w:lineRule="auto"/>
        <w:jc w:val="both"/>
        <w:outlineLvl w:val="1"/>
        <w:rPr>
          <w:rFonts w:ascii="Times New Roman" w:hAnsi="Times New Roman" w:cs="Times New Roman"/>
          <w:b/>
          <w:bCs/>
          <w:sz w:val="26"/>
          <w:szCs w:val="26"/>
        </w:rPr>
      </w:pPr>
      <w:bookmarkStart w:id="22" w:name="_Toc154482695"/>
      <w:r w:rsidRPr="0092344F">
        <w:rPr>
          <w:rFonts w:ascii="Times New Roman" w:hAnsi="Times New Roman" w:cs="Times New Roman"/>
          <w:b/>
          <w:bCs/>
          <w:sz w:val="26"/>
          <w:szCs w:val="26"/>
        </w:rPr>
        <w:t>N</w:t>
      </w:r>
      <w:r w:rsidR="0092344F">
        <w:rPr>
          <w:rFonts w:ascii="Times New Roman" w:hAnsi="Times New Roman" w:cs="Times New Roman"/>
          <w:b/>
          <w:bCs/>
          <w:sz w:val="26"/>
          <w:szCs w:val="26"/>
        </w:rPr>
        <w:t>CKH</w:t>
      </w:r>
      <w:r w:rsidRPr="0092344F">
        <w:rPr>
          <w:rFonts w:ascii="Times New Roman" w:hAnsi="Times New Roman" w:cs="Times New Roman"/>
          <w:b/>
          <w:bCs/>
          <w:sz w:val="26"/>
          <w:szCs w:val="26"/>
        </w:rPr>
        <w:t xml:space="preserve"> tại Việt Nam</w:t>
      </w:r>
      <w:bookmarkEnd w:id="22"/>
    </w:p>
    <w:p w14:paraId="10D1C435" w14:textId="47C500F0" w:rsidR="00336503" w:rsidRPr="0092344F" w:rsidRDefault="008A247B" w:rsidP="0065190F">
      <w:pPr>
        <w:pStyle w:val="oancuaDanhsach"/>
        <w:numPr>
          <w:ilvl w:val="1"/>
          <w:numId w:val="53"/>
        </w:numPr>
        <w:spacing w:before="240" w:after="240" w:line="360" w:lineRule="auto"/>
        <w:jc w:val="both"/>
        <w:outlineLvl w:val="1"/>
        <w:rPr>
          <w:rFonts w:ascii="Times New Roman" w:hAnsi="Times New Roman" w:cs="Times New Roman"/>
          <w:b/>
          <w:bCs/>
          <w:sz w:val="26"/>
          <w:szCs w:val="26"/>
        </w:rPr>
      </w:pPr>
      <w:bookmarkStart w:id="23" w:name="_Toc154482696"/>
      <w:r w:rsidRPr="0092344F">
        <w:rPr>
          <w:rFonts w:ascii="Times New Roman" w:hAnsi="Times New Roman" w:cs="Times New Roman"/>
          <w:b/>
          <w:bCs/>
          <w:sz w:val="26"/>
          <w:szCs w:val="26"/>
        </w:rPr>
        <w:t xml:space="preserve">Các nghiên cứu về Thái độ với </w:t>
      </w:r>
      <w:r w:rsidR="0092344F">
        <w:rPr>
          <w:rFonts w:ascii="Times New Roman" w:hAnsi="Times New Roman" w:cs="Times New Roman"/>
          <w:b/>
          <w:bCs/>
          <w:sz w:val="26"/>
          <w:szCs w:val="26"/>
        </w:rPr>
        <w:t>NCKH</w:t>
      </w:r>
      <w:r w:rsidRPr="0092344F">
        <w:rPr>
          <w:rFonts w:ascii="Times New Roman" w:hAnsi="Times New Roman" w:cs="Times New Roman"/>
          <w:b/>
          <w:bCs/>
          <w:sz w:val="26"/>
          <w:szCs w:val="26"/>
        </w:rPr>
        <w:t xml:space="preserve"> của sinh viên trong và ngoài nước.</w:t>
      </w:r>
      <w:bookmarkEnd w:id="23"/>
      <w:r w:rsidRPr="0092344F">
        <w:rPr>
          <w:rFonts w:ascii="Times New Roman" w:hAnsi="Times New Roman" w:cs="Times New Roman"/>
          <w:b/>
          <w:bCs/>
          <w:sz w:val="26"/>
          <w:szCs w:val="26"/>
        </w:rPr>
        <w:t xml:space="preserve"> </w:t>
      </w:r>
    </w:p>
    <w:p w14:paraId="25118BBA" w14:textId="616AC94B" w:rsidR="00E127D9" w:rsidRPr="0092344F" w:rsidRDefault="00E127D9" w:rsidP="0065190F">
      <w:pPr>
        <w:pStyle w:val="oancuaDanhsach"/>
        <w:numPr>
          <w:ilvl w:val="2"/>
          <w:numId w:val="53"/>
        </w:numPr>
        <w:spacing w:before="120" w:after="120" w:line="360" w:lineRule="auto"/>
        <w:ind w:left="0" w:firstLine="0"/>
        <w:jc w:val="both"/>
        <w:outlineLvl w:val="2"/>
        <w:rPr>
          <w:rFonts w:ascii="Times New Roman" w:hAnsi="Times New Roman" w:cs="Times New Roman"/>
          <w:b/>
          <w:bCs/>
          <w:i/>
          <w:iCs/>
          <w:sz w:val="26"/>
          <w:szCs w:val="26"/>
        </w:rPr>
      </w:pPr>
      <w:r w:rsidRPr="0092344F">
        <w:rPr>
          <w:rFonts w:ascii="Times New Roman" w:hAnsi="Times New Roman" w:cs="Times New Roman"/>
          <w:b/>
          <w:bCs/>
          <w:i/>
          <w:iCs/>
          <w:sz w:val="26"/>
          <w:szCs w:val="26"/>
        </w:rPr>
        <w:t xml:space="preserve"> </w:t>
      </w:r>
      <w:bookmarkStart w:id="24" w:name="_Toc154482697"/>
      <w:r w:rsidRPr="0092344F">
        <w:rPr>
          <w:rFonts w:ascii="Times New Roman" w:hAnsi="Times New Roman" w:cs="Times New Roman"/>
          <w:b/>
          <w:bCs/>
          <w:i/>
          <w:iCs/>
          <w:sz w:val="26"/>
          <w:szCs w:val="26"/>
        </w:rPr>
        <w:t xml:space="preserve">Trên </w:t>
      </w:r>
      <w:r w:rsidR="00542DAE" w:rsidRPr="0092344F">
        <w:rPr>
          <w:rFonts w:ascii="Times New Roman" w:hAnsi="Times New Roman" w:cs="Times New Roman"/>
          <w:b/>
          <w:bCs/>
          <w:i/>
          <w:iCs/>
          <w:sz w:val="26"/>
          <w:szCs w:val="26"/>
        </w:rPr>
        <w:t>T</w:t>
      </w:r>
      <w:r w:rsidRPr="0092344F">
        <w:rPr>
          <w:rFonts w:ascii="Times New Roman" w:hAnsi="Times New Roman" w:cs="Times New Roman"/>
          <w:b/>
          <w:bCs/>
          <w:i/>
          <w:iCs/>
          <w:sz w:val="26"/>
          <w:szCs w:val="26"/>
        </w:rPr>
        <w:t>hế giới</w:t>
      </w:r>
      <w:bookmarkEnd w:id="24"/>
    </w:p>
    <w:p w14:paraId="41EF7CD5" w14:textId="5F4911A2" w:rsidR="0081767A" w:rsidRPr="0092344F" w:rsidRDefault="0081767A" w:rsidP="000B28E5">
      <w:p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ab/>
      </w:r>
      <w:r w:rsidR="00E127D9" w:rsidRPr="0092344F">
        <w:rPr>
          <w:rFonts w:ascii="Times New Roman" w:hAnsi="Times New Roman" w:cs="Times New Roman"/>
          <w:sz w:val="26"/>
          <w:szCs w:val="26"/>
        </w:rPr>
        <w:t>Theo nghiên cứu của Jehad O. Halabi, một bảng câu hỏi tự điền đã nhận được từ 612 sinh viên điều dưỡng cao cấp tại một trong những trường đại học lớn nhất ở Amman, Jordan, đã được thực hiện. Kết quả cho thấy sinh viên điều dưỡng có thái độ tích cực đối với nghiên cứu. Đa số họ tin rằng nghiên cứu có vai trò trong việc phát triển nghề điều dưỡng và rằng y tá phải học cách đọc và sử dụng các kết quả nghiên cứu trong thực tế. Phần lớn cũng nhận ra giá trị của nghiên cứu trong việc nâng cao chất lượng chăm sóc, thể hiện sự cần thiết phải tìm hiểu về điều dưỡng nghiên cứu, đánh giá cao sự cần thiết của nghiên cứu đối với sự phát triển của ngành điều dưỡng và sẵn sàng tiến hành nghiên cứu điều dưỡng trong môi trường lâm sàng. Bốn lĩnh vực thái độ được xác định, bao gồm khả năng nghiên cứu, tính hữu ích của nghiên cứu, sở thích cá nhân trong nghiên cứu và sử dụng nghiên cứu vào thực hành lâm sàng. Điểm cao nhất được quan sát thấy ở các mục liên quan đến ‘tính hữu ích của nghiên cứu’ và thấp nhất liên quan đến ‘khả năng nghiên cứu’. Cung cấp cho sinh viên với thông tin và tăng cường khả năng nghiên cứu của họ có thể nâng cao cảm xúc tích cực của họ và tăng cường sự tham gia của họ vào các hoạt động nghiên cứu sau khi tốt nghiệp.</w:t>
      </w:r>
      <w:r w:rsidR="00E127D9" w:rsidRPr="0092344F">
        <w:rPr>
          <w:rFonts w:ascii="Times New Roman" w:hAnsi="Times New Roman" w:cs="Times New Roman"/>
          <w:sz w:val="26"/>
          <w:szCs w:val="26"/>
        </w:rPr>
        <w:fldChar w:fldCharType="begin"/>
      </w:r>
      <w:r w:rsidR="00602E56">
        <w:rPr>
          <w:rFonts w:ascii="Times New Roman" w:hAnsi="Times New Roman" w:cs="Times New Roman"/>
          <w:sz w:val="26"/>
          <w:szCs w:val="26"/>
        </w:rPr>
        <w:instrText xml:space="preserve"> ADDIN EN.CITE &lt;EndNote&gt;&lt;Cite&gt;&lt;Author&gt;Halabi&lt;/Author&gt;&lt;Year&gt;2010&lt;/Year&gt;&lt;RecNum&gt;16&lt;/RecNum&gt;&lt;DisplayText&gt;&lt;style face="superscript"&gt;50&lt;/style&gt;&lt;/DisplayText&gt;&lt;record&gt;&lt;rec-number&gt;16&lt;/rec-number&gt;&lt;foreign-keys&gt;&lt;key app="EN" db-id="f00xez9975zd0se9rt4veed4vwttzzrszx2w" timestamp="1700666050"&gt;16&lt;/key&gt;&lt;key app="ENWeb" db-id=""&gt;0&lt;/key&gt;&lt;/foreign-keys&gt;&lt;ref-type name="Journal Article"&gt;17&lt;/ref-type&gt;&lt;contributors&gt;&lt;authors&gt;&lt;author&gt;Halabi, Jehad O.&lt;/author&gt;&lt;author&gt;Hamdan-Mansour, Ayman&lt;/author&gt;&lt;/authors&gt;&lt;/contributors&gt;&lt;titles&gt;&lt;title&gt;Attitudes of Jordanian nursing students towards nursing research&lt;/title&gt;&lt;secondary-title&gt;Journal of Research in Nursing&lt;/secondary-title&gt;&lt;/titles&gt;&lt;periodical&gt;&lt;full-title&gt;Journal of Research in Nursing&lt;/full-title&gt;&lt;/periodical&gt;&lt;pages&gt;363-373&lt;/pages&gt;&lt;volume&gt;17&lt;/volume&gt;&lt;number&gt;4&lt;/number&gt;&lt;dates&gt;&lt;year&gt;2010&lt;/year&gt;&lt;/dates&gt;&lt;isbn&gt;1744-9871&amp;#xD;1744-988X&lt;/isbn&gt;&lt;urls&gt;&lt;/urls&gt;&lt;electronic-resource-num&gt;10.1177/1744987110379782&lt;/electronic-resource-num&gt;&lt;/record&gt;&lt;/Cite&gt;&lt;/EndNote&gt;</w:instrText>
      </w:r>
      <w:r w:rsidR="00E127D9" w:rsidRPr="0092344F">
        <w:rPr>
          <w:rFonts w:ascii="Times New Roman" w:hAnsi="Times New Roman" w:cs="Times New Roman"/>
          <w:sz w:val="26"/>
          <w:szCs w:val="26"/>
        </w:rPr>
        <w:fldChar w:fldCharType="separate"/>
      </w:r>
      <w:r w:rsidR="00602E56" w:rsidRPr="00602E56">
        <w:rPr>
          <w:rFonts w:ascii="Times New Roman" w:hAnsi="Times New Roman" w:cs="Times New Roman"/>
          <w:noProof/>
          <w:sz w:val="26"/>
          <w:szCs w:val="26"/>
          <w:vertAlign w:val="superscript"/>
        </w:rPr>
        <w:t>50</w:t>
      </w:r>
      <w:r w:rsidR="00E127D9" w:rsidRPr="0092344F">
        <w:rPr>
          <w:rFonts w:ascii="Times New Roman" w:hAnsi="Times New Roman" w:cs="Times New Roman"/>
          <w:sz w:val="26"/>
          <w:szCs w:val="26"/>
        </w:rPr>
        <w:fldChar w:fldCharType="end"/>
      </w:r>
    </w:p>
    <w:p w14:paraId="35B573D4" w14:textId="5B5F234C" w:rsidR="0081767A" w:rsidRPr="0092344F" w:rsidRDefault="0081767A" w:rsidP="000B28E5">
      <w:p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ab/>
      </w:r>
      <w:r w:rsidR="00E127D9" w:rsidRPr="0092344F">
        <w:rPr>
          <w:rFonts w:ascii="Times New Roman" w:hAnsi="Times New Roman" w:cs="Times New Roman"/>
          <w:sz w:val="26"/>
          <w:szCs w:val="26"/>
        </w:rPr>
        <w:t>Một nghiên cứu khác của Tumilara Aderibigbe đề ra, 63%</w:t>
      </w:r>
      <w:r w:rsidR="00DC5AB1" w:rsidRPr="0092344F">
        <w:rPr>
          <w:rFonts w:ascii="Times New Roman" w:hAnsi="Times New Roman" w:cs="Times New Roman"/>
          <w:sz w:val="26"/>
          <w:szCs w:val="26"/>
        </w:rPr>
        <w:t xml:space="preserve"> </w:t>
      </w:r>
      <w:r w:rsidR="00E127D9" w:rsidRPr="0092344F">
        <w:rPr>
          <w:rFonts w:ascii="Times New Roman" w:hAnsi="Times New Roman" w:cs="Times New Roman"/>
          <w:sz w:val="26"/>
          <w:szCs w:val="26"/>
        </w:rPr>
        <w:t xml:space="preserve">người tham gia có ý kiến tích cực tổng thể thái độ đối với việc nghiên cứu. Mặc dù vậy, chỉ có 39% tham </w:t>
      </w:r>
      <w:r w:rsidR="00E127D9" w:rsidRPr="0092344F">
        <w:rPr>
          <w:rFonts w:ascii="Times New Roman" w:hAnsi="Times New Roman" w:cs="Times New Roman"/>
          <w:sz w:val="26"/>
          <w:szCs w:val="26"/>
        </w:rPr>
        <w:lastRenderedPageBreak/>
        <w:t>gia trong hoạt động nghiên cứu. Điều này khá đáng ngạc nhiên khi xem xét rằng một lượng lớn người tham gia đã có kết quả tích cực thái độ đối với việc nghiên cứu. Thái độ của người tham gia đối với nghiên cứu được đánh giá sử dụng năm lĩnh vực bao gồm tính hữu ích của nghiên cứu, lo lắng nghiên cứu, thái độ tích cực, sự liên quan đến cuộc sống và khó khăn trong nghiên cứu. Đa số (95%) số người tham gia đồng ý rằng nghiên cứu rất hữu ích cho sự nghiệp của họ. 96% đồng ý rằng các chuyên gia trong mọi lĩnh vực nghiên cứu cần tham gia nghiên cứu. 92% đồng ý nghiên cứu đó được kết nối với lĩnh vực nghiên cứu của họ. Cuối cùng, 97% đồng ý rằng nghiên cứu rất có giá trị. Đây là lí do tại sao 89% và 93% người tham gia sẽ sử dụng các phương pháp nghiên cứu trong thực tiễn nghề nghiệp của họ, và các hoạt động khác mà họ sẽ tham gia trong tương lai tương ứng . Nhìn chung, 84% số người tham gia bày tỏ sự đồng ý rằng nghiên cứu là hữu ích. Đây có thể bởi vì họ đã được hưởng lợi từ kết quả nghiên cứu theo một cách nào đó, thông qua giáo dục điều dưỡng dựa trên bằng chứng hoặc công nghệ cải tiến (điện thoại thông minh, máy tính xách tay). M</w:t>
      </w:r>
      <w:r w:rsidR="00DC5AB1" w:rsidRPr="0092344F">
        <w:rPr>
          <w:rFonts w:ascii="Times New Roman" w:hAnsi="Times New Roman" w:cs="Times New Roman"/>
          <w:sz w:val="26"/>
          <w:szCs w:val="26"/>
        </w:rPr>
        <w:t xml:space="preserve">ặt </w:t>
      </w:r>
      <w:r w:rsidR="00E127D9" w:rsidRPr="0092344F">
        <w:rPr>
          <w:rFonts w:ascii="Times New Roman" w:hAnsi="Times New Roman" w:cs="Times New Roman"/>
          <w:sz w:val="26"/>
          <w:szCs w:val="26"/>
        </w:rPr>
        <w:t>khác, nghiên cứu cũng báo cáo rằng những người tham gia nhận thấy nghiên cứu hữu ích. Vì có nhiều người tham gia hiện tại đồng ý rằng nghiên cứu này hữu ích, họ cũng có thể thấy nó phù hợp với cuộc sống và do đó có thái độ tích cực về phía nó.</w:t>
      </w:r>
      <w:r w:rsidR="00E127D9" w:rsidRPr="0092344F">
        <w:rPr>
          <w:rFonts w:ascii="Times New Roman" w:hAnsi="Times New Roman" w:cs="Times New Roman"/>
          <w:sz w:val="26"/>
          <w:szCs w:val="26"/>
        </w:rPr>
        <w:fldChar w:fldCharType="begin"/>
      </w:r>
      <w:r w:rsidR="00602E56">
        <w:rPr>
          <w:rFonts w:ascii="Times New Roman" w:hAnsi="Times New Roman" w:cs="Times New Roman"/>
          <w:sz w:val="26"/>
          <w:szCs w:val="26"/>
        </w:rPr>
        <w:instrText xml:space="preserve"> ADDIN EN.CITE &lt;EndNote&gt;&lt;Cite&gt;&lt;Author&gt;Tumilara Busayo Amoo&lt;/Author&gt;&lt;Year&gt;2021&lt;/Year&gt;&lt;RecNum&gt;13&lt;/RecNum&gt;&lt;DisplayText&gt;&lt;style face="superscript"&gt;51&lt;/style&gt;&lt;/DisplayText&gt;&lt;record&gt;&lt;rec-number&gt;13&lt;/rec-number&gt;&lt;foreign-keys&gt;&lt;key app="EN" db-id="f00xez9975zd0se9rt4veed4vwttzzrszx2w" timestamp="1700665753"&gt;13&lt;/key&gt;&lt;key app="ENWeb" db-id=""&gt;0&lt;/key&gt;&lt;/foreign-keys&gt;&lt;ref-type name="Journal Article"&gt;17&lt;/ref-type&gt;&lt;contributors&gt;&lt;authors&gt;&lt;author&gt;Tumilara Busayo Amoo, &lt;/author&gt;&lt;author&gt;Oluwatosin Gbadamosi, &lt;/author&gt;&lt;/authors&gt;&lt;/contributors&gt;&lt;titles&gt;&lt;title&gt;Nursing and Midwifery Students’ Attitudes Towards Research: A Descriptive Study&lt;/title&gt;&lt;secondary-title&gt;Asian Journal of Nursing Education and Research&lt;/secondary-title&gt;&lt;/titles&gt;&lt;periodical&gt;&lt;full-title&gt;Asian Journal of Nursing Education and Research&lt;/full-title&gt;&lt;/periodical&gt;&lt;pages&gt;375-380&lt;/pages&gt;&lt;volume&gt;11&lt;/volume&gt;&lt;number&gt;03&lt;/number&gt;&lt;section&gt;375&lt;/section&gt;&lt;dates&gt;&lt;year&gt;2021&lt;/year&gt;&lt;/dates&gt;&lt;isbn&gt;2349-2996&amp;#xD;2231-1149&lt;/isbn&gt;&lt;urls&gt;&lt;/urls&gt;&lt;electronic-resource-num&gt;10.52711/2349-2996.2021.00090&lt;/electronic-resource-num&gt;&lt;/record&gt;&lt;/Cite&gt;&lt;/EndNote&gt;</w:instrText>
      </w:r>
      <w:r w:rsidR="00E127D9" w:rsidRPr="0092344F">
        <w:rPr>
          <w:rFonts w:ascii="Times New Roman" w:hAnsi="Times New Roman" w:cs="Times New Roman"/>
          <w:sz w:val="26"/>
          <w:szCs w:val="26"/>
        </w:rPr>
        <w:fldChar w:fldCharType="separate"/>
      </w:r>
      <w:r w:rsidR="00602E56" w:rsidRPr="00602E56">
        <w:rPr>
          <w:rFonts w:ascii="Times New Roman" w:hAnsi="Times New Roman" w:cs="Times New Roman"/>
          <w:noProof/>
          <w:sz w:val="26"/>
          <w:szCs w:val="26"/>
          <w:vertAlign w:val="superscript"/>
        </w:rPr>
        <w:t>51</w:t>
      </w:r>
      <w:r w:rsidR="00E127D9" w:rsidRPr="0092344F">
        <w:rPr>
          <w:rFonts w:ascii="Times New Roman" w:hAnsi="Times New Roman" w:cs="Times New Roman"/>
          <w:sz w:val="26"/>
          <w:szCs w:val="26"/>
        </w:rPr>
        <w:fldChar w:fldCharType="end"/>
      </w:r>
    </w:p>
    <w:p w14:paraId="4AEC0F3F" w14:textId="424188F2" w:rsidR="00E127D9" w:rsidRPr="0092344F" w:rsidRDefault="0081767A" w:rsidP="000B28E5">
      <w:p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ab/>
      </w:r>
      <w:r w:rsidR="00E127D9" w:rsidRPr="0092344F">
        <w:rPr>
          <w:rFonts w:ascii="Times New Roman" w:hAnsi="Times New Roman" w:cs="Times New Roman"/>
          <w:sz w:val="26"/>
          <w:szCs w:val="26"/>
        </w:rPr>
        <w:t xml:space="preserve">Ngoài ra, nghiên cứu của Bola Ofi cũng đề cập, các mẫu bao gồm 500 </w:t>
      </w:r>
      <w:r w:rsidR="00DC5AB1" w:rsidRPr="0092344F">
        <w:rPr>
          <w:rFonts w:ascii="Times New Roman" w:hAnsi="Times New Roman" w:cs="Times New Roman"/>
          <w:sz w:val="26"/>
          <w:szCs w:val="26"/>
        </w:rPr>
        <w:t>điều dưỡng</w:t>
      </w:r>
      <w:r w:rsidR="00E127D9" w:rsidRPr="0092344F">
        <w:rPr>
          <w:rFonts w:ascii="Times New Roman" w:hAnsi="Times New Roman" w:cs="Times New Roman"/>
          <w:sz w:val="26"/>
          <w:szCs w:val="26"/>
        </w:rPr>
        <w:t xml:space="preserve"> được lựa chọn có chủ đích từ ba bệnh viện cấp ba ở miền Nam Nigeria. Kết quả cho thấy 73,4% số người được hỏi được hướng dẫn về phương pháp nghiên cứu, 48,6% tham dự hội thảo nghiên cứu trước đây, 68.0% đã tiến hành nghiên cứu và 27,6% đã hợp tác với những người khác. 50% số người được hỏi có thái độ tích cực đối với việc tiến hành nghiên cứu và sử dụng, và 40,8% báo cáo sử dụng các phát hiện thường xuyên.</w:t>
      </w:r>
      <w:r w:rsidR="00E127D9" w:rsidRPr="0092344F">
        <w:rPr>
          <w:rFonts w:ascii="Times New Roman" w:hAnsi="Times New Roman" w:cs="Times New Roman"/>
          <w:sz w:val="26"/>
          <w:szCs w:val="26"/>
        </w:rPr>
        <w:fldChar w:fldCharType="begin"/>
      </w:r>
      <w:r w:rsidR="00602E56">
        <w:rPr>
          <w:rFonts w:ascii="Times New Roman" w:hAnsi="Times New Roman" w:cs="Times New Roman"/>
          <w:sz w:val="26"/>
          <w:szCs w:val="26"/>
        </w:rPr>
        <w:instrText xml:space="preserve"> ADDIN EN.CITE &lt;EndNote&gt;&lt;Cite&gt;&lt;Author&gt;Ofi&lt;/Author&gt;&lt;Year&gt;2008&lt;/Year&gt;&lt;RecNum&gt;40&lt;/RecNum&gt;&lt;DisplayText&gt;&lt;style face="superscript"&gt;52&lt;/style&gt;&lt;/DisplayText&gt;&lt;record&gt;&lt;rec-number&gt;40&lt;/rec-number&gt;&lt;foreign-keys&gt;&lt;key app="EN" db-id="f00xez9975zd0se9rt4veed4vwttzzrszx2w" timestamp="1700902169"&gt;40&lt;/key&gt;&lt;key app="ENWeb" db-id=""&gt;0&lt;/key&gt;&lt;/foreign-keys&gt;&lt;ref-type name="Journal Article"&gt;17&lt;/ref-type&gt;&lt;contributors&gt;&lt;authors&gt;&lt;author&gt;Ofi, B.&lt;/author&gt;&lt;author&gt;Sowunmi, L.&lt;/author&gt;&lt;author&gt;Edet, D.&lt;/author&gt;&lt;author&gt;Anarado, N.&lt;/author&gt;&lt;/authors&gt;&lt;/contributors&gt;&lt;auth-address&gt;Department of Nursing, College of Medicine, University of Ibadan, Oyo State, Nigeria.&lt;/auth-address&gt;&lt;titles&gt;&lt;title&gt;Professional nurses&amp;apos; opinion on research and research utilization for promoting quality nursing care in selected teaching hospitals in Nigeria&lt;/title&gt;&lt;secondary-title&gt;Int J Nurs Pract&lt;/secondary-title&gt;&lt;/titles&gt;&lt;periodical&gt;&lt;full-title&gt;Int J Nurs Pract&lt;/full-title&gt;&lt;/periodical&gt;&lt;pages&gt;243-55&lt;/pages&gt;&lt;volume&gt;14&lt;/volume&gt;&lt;number&gt;3&lt;/number&gt;&lt;keywords&gt;&lt;keyword&gt;*Attitude of Health Personnel&lt;/keyword&gt;&lt;keyword&gt;Cross-Sectional Studies&lt;/keyword&gt;&lt;keyword&gt;Evidence-Based Medicine/*statistics &amp;amp; numerical data&lt;/keyword&gt;&lt;keyword&gt;Hospitals, Teaching/*statistics &amp;amp; numerical data&lt;/keyword&gt;&lt;keyword&gt;Humans&lt;/keyword&gt;&lt;keyword&gt;Nigeria&lt;/keyword&gt;&lt;keyword&gt;*Nurses&lt;/keyword&gt;&lt;keyword&gt;Nursing Care/*standards/*statistics &amp;amp; numerical data&lt;/keyword&gt;&lt;keyword&gt;*Research&lt;/keyword&gt;&lt;keyword&gt;Surveys and Questionnaires&lt;/keyword&gt;&lt;/keywords&gt;&lt;dates&gt;&lt;year&gt;2008&lt;/year&gt;&lt;pub-dates&gt;&lt;date&gt;Jun&lt;/date&gt;&lt;/pub-dates&gt;&lt;/dates&gt;&lt;isbn&gt;1440-172X (Electronic)&amp;#xD;1322-7114 (Linking)&lt;/isbn&gt;&lt;accession-num&gt;18460066&lt;/accession-num&gt;&lt;urls&gt;&lt;related-urls&gt;&lt;url&gt;https://www.ncbi.nlm.nih.gov/pubmed/18460066&lt;/url&gt;&lt;/related-urls&gt;&lt;/urls&gt;&lt;electronic-resource-num&gt;10.1111/j.1440-172X.2008.00684.x&lt;/electronic-resource-num&gt;&lt;/record&gt;&lt;/Cite&gt;&lt;/EndNote&gt;</w:instrText>
      </w:r>
      <w:r w:rsidR="00E127D9" w:rsidRPr="0092344F">
        <w:rPr>
          <w:rFonts w:ascii="Times New Roman" w:hAnsi="Times New Roman" w:cs="Times New Roman"/>
          <w:sz w:val="26"/>
          <w:szCs w:val="26"/>
        </w:rPr>
        <w:fldChar w:fldCharType="separate"/>
      </w:r>
      <w:r w:rsidR="00602E56" w:rsidRPr="00602E56">
        <w:rPr>
          <w:rFonts w:ascii="Times New Roman" w:hAnsi="Times New Roman" w:cs="Times New Roman"/>
          <w:noProof/>
          <w:sz w:val="26"/>
          <w:szCs w:val="26"/>
          <w:vertAlign w:val="superscript"/>
        </w:rPr>
        <w:t>52</w:t>
      </w:r>
      <w:r w:rsidR="00E127D9" w:rsidRPr="0092344F">
        <w:rPr>
          <w:rFonts w:ascii="Times New Roman" w:hAnsi="Times New Roman" w:cs="Times New Roman"/>
          <w:sz w:val="26"/>
          <w:szCs w:val="26"/>
        </w:rPr>
        <w:fldChar w:fldCharType="end"/>
      </w:r>
    </w:p>
    <w:p w14:paraId="332A96C3" w14:textId="4211A4D5" w:rsidR="00E127D9" w:rsidRPr="0092344F" w:rsidRDefault="00E127D9" w:rsidP="0065190F">
      <w:pPr>
        <w:pStyle w:val="oancuaDanhsach"/>
        <w:numPr>
          <w:ilvl w:val="2"/>
          <w:numId w:val="53"/>
        </w:numPr>
        <w:spacing w:before="120" w:after="120" w:line="360" w:lineRule="auto"/>
        <w:ind w:left="0" w:firstLine="0"/>
        <w:jc w:val="both"/>
        <w:outlineLvl w:val="2"/>
        <w:rPr>
          <w:rFonts w:ascii="Times New Roman" w:hAnsi="Times New Roman" w:cs="Times New Roman"/>
          <w:b/>
          <w:bCs/>
          <w:i/>
          <w:iCs/>
          <w:sz w:val="26"/>
          <w:szCs w:val="26"/>
        </w:rPr>
      </w:pPr>
      <w:r w:rsidRPr="0092344F">
        <w:rPr>
          <w:rFonts w:ascii="Times New Roman" w:hAnsi="Times New Roman" w:cs="Times New Roman"/>
          <w:b/>
          <w:bCs/>
          <w:i/>
          <w:iCs/>
          <w:sz w:val="26"/>
          <w:szCs w:val="26"/>
        </w:rPr>
        <w:t xml:space="preserve"> </w:t>
      </w:r>
      <w:bookmarkStart w:id="25" w:name="_Toc154482698"/>
      <w:r w:rsidRPr="0092344F">
        <w:rPr>
          <w:rFonts w:ascii="Times New Roman" w:hAnsi="Times New Roman" w:cs="Times New Roman"/>
          <w:b/>
          <w:bCs/>
          <w:i/>
          <w:iCs/>
          <w:sz w:val="26"/>
          <w:szCs w:val="26"/>
        </w:rPr>
        <w:t>Tại Việt Nam</w:t>
      </w:r>
      <w:bookmarkEnd w:id="25"/>
    </w:p>
    <w:p w14:paraId="2BCBE74B" w14:textId="0A344B4F" w:rsidR="0081767A" w:rsidRPr="0092344F" w:rsidRDefault="0081767A" w:rsidP="000B28E5">
      <w:p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ab/>
      </w:r>
      <w:r w:rsidR="00E127D9" w:rsidRPr="0092344F">
        <w:rPr>
          <w:rFonts w:ascii="Times New Roman" w:hAnsi="Times New Roman" w:cs="Times New Roman"/>
          <w:sz w:val="26"/>
          <w:szCs w:val="26"/>
        </w:rPr>
        <w:t>Nguyễn Hà Phúc Tâm đã kết luận trong nghiên cứu</w:t>
      </w:r>
      <w:r w:rsidR="00DC5AB1" w:rsidRPr="0092344F">
        <w:rPr>
          <w:rFonts w:ascii="Times New Roman" w:hAnsi="Times New Roman" w:cs="Times New Roman"/>
          <w:sz w:val="26"/>
          <w:szCs w:val="26"/>
        </w:rPr>
        <w:t xml:space="preserve"> trên nghiên cứu cắt ngang mô tả, sử dụng bộ câu hỏi đã khảo sát 390 sinh viên Dược trong tháng 02/2022.</w:t>
      </w:r>
      <w:r w:rsidR="00E127D9" w:rsidRPr="0092344F">
        <w:rPr>
          <w:rFonts w:ascii="Times New Roman" w:hAnsi="Times New Roman" w:cs="Times New Roman"/>
          <w:sz w:val="26"/>
          <w:szCs w:val="26"/>
        </w:rPr>
        <w:t xml:space="preserve"> của mình rằng: </w:t>
      </w:r>
      <w:r w:rsidR="00DC5AB1" w:rsidRPr="0092344F">
        <w:rPr>
          <w:rFonts w:ascii="Times New Roman" w:hAnsi="Times New Roman" w:cs="Times New Roman"/>
          <w:sz w:val="26"/>
          <w:szCs w:val="26"/>
        </w:rPr>
        <w:t>“</w:t>
      </w:r>
      <w:r w:rsidR="00E127D9" w:rsidRPr="0092344F">
        <w:rPr>
          <w:rFonts w:ascii="Times New Roman" w:hAnsi="Times New Roman" w:cs="Times New Roman"/>
          <w:sz w:val="26"/>
          <w:szCs w:val="26"/>
        </w:rPr>
        <w:t xml:space="preserve">Sinh viên Dược đang học ở các trường đại học tại Thành phố Hồ Chí Minh có thái độ tích cực đối với NCKH. </w:t>
      </w:r>
      <w:r w:rsidR="00DC5AB1" w:rsidRPr="0092344F">
        <w:rPr>
          <w:rFonts w:ascii="Times New Roman" w:hAnsi="Times New Roman" w:cs="Times New Roman"/>
          <w:sz w:val="26"/>
          <w:szCs w:val="26"/>
        </w:rPr>
        <w:t xml:space="preserve">sinh viên nữ đều có thái độ tích cực với việc tham gia nghiên cứu. Sinh viên nữ có thái độ tích cực hơn sinh viên nam (49,5 so với </w:t>
      </w:r>
      <w:r w:rsidR="00DC5AB1" w:rsidRPr="0092344F">
        <w:rPr>
          <w:rFonts w:ascii="Times New Roman" w:hAnsi="Times New Roman" w:cs="Times New Roman"/>
          <w:sz w:val="26"/>
          <w:szCs w:val="26"/>
        </w:rPr>
        <w:lastRenderedPageBreak/>
        <w:t>47,9, p=0,045), tuy nhiên sinh viên nam có điểm trung bình rào cản thấp hơn sinh viên nữ (30,8 so với 32,6, p&lt;0,001).Thiếu kỹ năng và kiến thức là các rào cản chủ yếu gặp phải ở sinh viên khi tham gia NCKH”</w:t>
      </w:r>
      <w:r w:rsidR="00E127D9" w:rsidRPr="0092344F">
        <w:rPr>
          <w:rFonts w:ascii="Times New Roman" w:hAnsi="Times New Roman" w:cs="Times New Roman"/>
          <w:sz w:val="26"/>
          <w:szCs w:val="26"/>
        </w:rPr>
        <w:t>.</w:t>
      </w:r>
      <w:r w:rsidR="00DC5AB1" w:rsidRPr="0092344F">
        <w:rPr>
          <w:rFonts w:ascii="Times New Roman" w:hAnsi="Times New Roman" w:cs="Times New Roman"/>
          <w:sz w:val="26"/>
          <w:szCs w:val="26"/>
        </w:rPr>
        <w:fldChar w:fldCharType="begin">
          <w:fldData xml:space="preserve">PEVuZE5vdGU+PENpdGU+PEF1dGhvcj5OZ3V54buFbiBIw6AgUGjDumMgVMOibTwvQXV0aG9yPjxZ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</w:fldData>
        </w:fldChar>
      </w:r>
      <w:r w:rsidR="00091346" w:rsidRPr="0092344F">
        <w:rPr>
          <w:rFonts w:ascii="Times New Roman" w:hAnsi="Times New Roman" w:cs="Times New Roman"/>
          <w:sz w:val="26"/>
          <w:szCs w:val="26"/>
        </w:rPr>
        <w:instrText xml:space="preserve"> ADDIN EN.CITE </w:instrText>
      </w:r>
      <w:r w:rsidR="00091346" w:rsidRPr="0092344F">
        <w:rPr>
          <w:rFonts w:ascii="Times New Roman" w:hAnsi="Times New Roman" w:cs="Times New Roman"/>
          <w:sz w:val="26"/>
          <w:szCs w:val="26"/>
        </w:rPr>
        <w:fldChar w:fldCharType="begin">
          <w:fldData xml:space="preserve">PEVuZE5vdGU+PENpdGU+PEF1dGhvcj5OZ3V54buFbiBIw6AgUGjDumMgVMOibTwvQXV0aG9yPjxZ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</w:fldData>
        </w:fldChar>
      </w:r>
      <w:r w:rsidR="00091346" w:rsidRPr="0092344F">
        <w:rPr>
          <w:rFonts w:ascii="Times New Roman" w:hAnsi="Times New Roman" w:cs="Times New Roman"/>
          <w:sz w:val="26"/>
          <w:szCs w:val="26"/>
        </w:rPr>
        <w:instrText xml:space="preserve"> ADDIN EN.CITE.DATA </w:instrText>
      </w:r>
      <w:r w:rsidR="00091346" w:rsidRPr="0092344F">
        <w:rPr>
          <w:rFonts w:ascii="Times New Roman" w:hAnsi="Times New Roman" w:cs="Times New Roman"/>
          <w:sz w:val="26"/>
          <w:szCs w:val="26"/>
        </w:rPr>
      </w:r>
      <w:r w:rsidR="00091346" w:rsidRPr="0092344F">
        <w:rPr>
          <w:rFonts w:ascii="Times New Roman" w:hAnsi="Times New Roman" w:cs="Times New Roman"/>
          <w:sz w:val="26"/>
          <w:szCs w:val="26"/>
        </w:rPr>
        <w:fldChar w:fldCharType="end"/>
      </w:r>
      <w:r w:rsidR="00DC5AB1" w:rsidRPr="0092344F">
        <w:rPr>
          <w:rFonts w:ascii="Times New Roman" w:hAnsi="Times New Roman" w:cs="Times New Roman"/>
          <w:sz w:val="26"/>
          <w:szCs w:val="26"/>
        </w:rPr>
      </w:r>
      <w:r w:rsidR="00DC5AB1" w:rsidRPr="0092344F">
        <w:rPr>
          <w:rFonts w:ascii="Times New Roman" w:hAnsi="Times New Roman" w:cs="Times New Roman"/>
          <w:sz w:val="26"/>
          <w:szCs w:val="26"/>
        </w:rPr>
        <w:fldChar w:fldCharType="separate"/>
      </w:r>
      <w:r w:rsidR="00091346" w:rsidRPr="0092344F">
        <w:rPr>
          <w:rFonts w:ascii="Times New Roman" w:hAnsi="Times New Roman" w:cs="Times New Roman"/>
          <w:noProof/>
          <w:sz w:val="26"/>
          <w:szCs w:val="26"/>
          <w:vertAlign w:val="superscript"/>
        </w:rPr>
        <w:t>31</w:t>
      </w:r>
      <w:r w:rsidR="00DC5AB1" w:rsidRPr="0092344F">
        <w:rPr>
          <w:rFonts w:ascii="Times New Roman" w:hAnsi="Times New Roman" w:cs="Times New Roman"/>
          <w:sz w:val="26"/>
          <w:szCs w:val="26"/>
        </w:rPr>
        <w:fldChar w:fldCharType="end"/>
      </w:r>
    </w:p>
    <w:p w14:paraId="7FBFCEFE" w14:textId="6BFD1E0E" w:rsidR="0081767A" w:rsidRPr="0092344F" w:rsidRDefault="0081767A" w:rsidP="000B28E5">
      <w:p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ab/>
      </w:r>
      <w:r w:rsidR="0074220D" w:rsidRPr="0092344F">
        <w:rPr>
          <w:rFonts w:ascii="Times New Roman" w:hAnsi="Times New Roman" w:cs="Times New Roman"/>
          <w:sz w:val="26"/>
          <w:szCs w:val="26"/>
        </w:rPr>
        <w:t xml:space="preserve">Ngoài ra, </w:t>
      </w:r>
      <w:r w:rsidR="00152F01" w:rsidRPr="0092344F">
        <w:rPr>
          <w:rFonts w:ascii="Times New Roman" w:hAnsi="Times New Roman" w:cs="Times New Roman"/>
          <w:sz w:val="26"/>
          <w:szCs w:val="26"/>
        </w:rPr>
        <w:t>k</w:t>
      </w:r>
      <w:r w:rsidR="0074220D" w:rsidRPr="0092344F">
        <w:rPr>
          <w:rFonts w:ascii="Times New Roman" w:hAnsi="Times New Roman" w:cs="Times New Roman"/>
          <w:sz w:val="26"/>
          <w:szCs w:val="26"/>
        </w:rPr>
        <w:t>ết quả nghiên cứu của Nguyễn Thị Xuân Huỳnh cho thấy có 76,1% SVĐD có thái độ tích cực đối với NCKH. Kết quả này cho thấy SVĐD có thái độ đối với NCKH ở mức chưa cao, vẫn còn gần một phần tư (23,9%) số lượng sinh viên có thái độ chưa tích cực đối với NCKH. Liên quan tới từng khía cạnh của thái độ đối với NCKH, kết quả cho thấy thấy sinh viên có thái độ tích cực khi đánh giá về “tính hữu ích của NCKH”, “vai trò của NCKH” và “sự quan tâm đến NCKH”, nhưng lại có thái độ chưa tích cực ở khía cạnh đánh giá “sự bất an, lo ngại trong NCKH” và “những khó khăn trong NCKH”. Điều này cho thấy SVĐD có quan tâm đến việc NCKH và ý thức được sự hữu ích, vai trò quan trọng của NCKH đối với công việc cũng như sự phát triển nghề nghiệp của họ trong tương lai. Tuy nhiên những khó khăn, sự thiếu tự tin và lo lắng khi tham gia nghiên cứu đã làm thái độ của sinh viên đối với NCKH kém đi. Kết quả nghiên cứu cho thấy nhóm SVĐD chưa đi thực tập lâm sàng (năm I và II) có thái độ tích cực cao hơn so với nhóm đã đi thực tập lâm sàng (năm III và IV). Nhưng một điều đáng ngạc nhiên là sinh viên ít tiếp xúc với lâm sàng lại có thái độ tốt hơn ở khía cạnh “sử dụng nghiên cứu”</w:t>
      </w:r>
      <w:r w:rsidR="0074220D" w:rsidRPr="0092344F">
        <w:rPr>
          <w:rFonts w:ascii="Times New Roman" w:hAnsi="Times New Roman" w:cs="Times New Roman"/>
          <w:sz w:val="26"/>
          <w:szCs w:val="26"/>
        </w:rPr>
        <w:fldChar w:fldCharType="begin">
          <w:fldData xml:space="preserve">PEVuZE5vdGU+PENpdGU+PEF1dGhvcj5OZ3V54buFbiBUaOG7iyBYdcOibiBIdeG7s25oPC9BdXRo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</w:fldData>
        </w:fldChar>
      </w:r>
      <w:r w:rsidR="00602E56">
        <w:rPr>
          <w:rFonts w:ascii="Times New Roman" w:hAnsi="Times New Roman" w:cs="Times New Roman"/>
          <w:sz w:val="26"/>
          <w:szCs w:val="26"/>
        </w:rPr>
        <w:instrText xml:space="preserve"> ADDIN EN.CITE </w:instrText>
      </w:r>
      <w:r w:rsidR="00602E56">
        <w:rPr>
          <w:rFonts w:ascii="Times New Roman" w:hAnsi="Times New Roman" w:cs="Times New Roman"/>
          <w:sz w:val="26"/>
          <w:szCs w:val="26"/>
        </w:rPr>
        <w:fldChar w:fldCharType="begin">
          <w:fldData xml:space="preserve">PEVuZE5vdGU+PENpdGU+PEF1dGhvcj5OZ3V54buFbiBUaOG7iyBYdcOibiBIdeG7s25oPC9BdXRo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</w:fldData>
        </w:fldChar>
      </w:r>
      <w:r w:rsidR="00602E56">
        <w:rPr>
          <w:rFonts w:ascii="Times New Roman" w:hAnsi="Times New Roman" w:cs="Times New Roman"/>
          <w:sz w:val="26"/>
          <w:szCs w:val="26"/>
        </w:rPr>
        <w:instrText xml:space="preserve"> ADDIN EN.CITE.DATA </w:instrText>
      </w:r>
      <w:r w:rsidR="00602E56">
        <w:rPr>
          <w:rFonts w:ascii="Times New Roman" w:hAnsi="Times New Roman" w:cs="Times New Roman"/>
          <w:sz w:val="26"/>
          <w:szCs w:val="26"/>
        </w:rPr>
      </w:r>
      <w:r w:rsidR="00602E56">
        <w:rPr>
          <w:rFonts w:ascii="Times New Roman" w:hAnsi="Times New Roman" w:cs="Times New Roman"/>
          <w:sz w:val="26"/>
          <w:szCs w:val="26"/>
        </w:rPr>
        <w:fldChar w:fldCharType="end"/>
      </w:r>
      <w:r w:rsidR="0074220D" w:rsidRPr="0092344F">
        <w:rPr>
          <w:rFonts w:ascii="Times New Roman" w:hAnsi="Times New Roman" w:cs="Times New Roman"/>
          <w:sz w:val="26"/>
          <w:szCs w:val="26"/>
        </w:rPr>
      </w:r>
      <w:r w:rsidR="0074220D" w:rsidRPr="0092344F">
        <w:rPr>
          <w:rFonts w:ascii="Times New Roman" w:hAnsi="Times New Roman" w:cs="Times New Roman"/>
          <w:sz w:val="26"/>
          <w:szCs w:val="26"/>
        </w:rPr>
        <w:fldChar w:fldCharType="separate"/>
      </w:r>
      <w:r w:rsidR="00602E56" w:rsidRPr="00602E56">
        <w:rPr>
          <w:rFonts w:ascii="Times New Roman" w:hAnsi="Times New Roman" w:cs="Times New Roman"/>
          <w:noProof/>
          <w:sz w:val="26"/>
          <w:szCs w:val="26"/>
          <w:vertAlign w:val="superscript"/>
        </w:rPr>
        <w:t>53</w:t>
      </w:r>
      <w:r w:rsidR="0074220D" w:rsidRPr="0092344F">
        <w:rPr>
          <w:rFonts w:ascii="Times New Roman" w:hAnsi="Times New Roman" w:cs="Times New Roman"/>
          <w:sz w:val="26"/>
          <w:szCs w:val="26"/>
        </w:rPr>
        <w:fldChar w:fldCharType="end"/>
      </w:r>
    </w:p>
    <w:p w14:paraId="427C685D" w14:textId="2C9101E1" w:rsidR="002B469B" w:rsidRPr="0092344F" w:rsidRDefault="0081767A" w:rsidP="000B28E5">
      <w:p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ab/>
      </w:r>
      <w:r w:rsidR="0074220D" w:rsidRPr="0092344F">
        <w:rPr>
          <w:rFonts w:ascii="Times New Roman" w:hAnsi="Times New Roman" w:cs="Times New Roman"/>
          <w:sz w:val="26"/>
          <w:szCs w:val="26"/>
        </w:rPr>
        <w:t>Kết luận, qua các nghiên cứu cả trong và ngoài nước, tầm quan trọng của NCKH với sinh viên (đặc biệt là sinh viên điều dưỡng) là rõ ràng, thái độ của sinh viên đa phần chưa tích cực và dưới ngưỡng trung bình. Việc tăng cường giáo dục và hỗ trợ về kiến thức và kỹ năng NCKH, cũng như tạo ra các khóa học tích hợp, có thể giúp nâng cao thái độ và sự hiểu biết của sinh viên đối với hoạt động NCKH.</w:t>
      </w:r>
    </w:p>
    <w:p w14:paraId="55C73E44" w14:textId="32E56572" w:rsidR="00336503" w:rsidRDefault="00503C8C" w:rsidP="0065190F">
      <w:pPr>
        <w:pStyle w:val="oancuaDanhsach"/>
        <w:numPr>
          <w:ilvl w:val="1"/>
          <w:numId w:val="53"/>
        </w:numPr>
        <w:spacing w:before="240" w:after="240" w:line="360" w:lineRule="auto"/>
        <w:jc w:val="both"/>
        <w:outlineLvl w:val="1"/>
        <w:rPr>
          <w:rFonts w:ascii="Times New Roman" w:hAnsi="Times New Roman" w:cs="Times New Roman"/>
          <w:b/>
          <w:bCs/>
          <w:sz w:val="26"/>
          <w:szCs w:val="26"/>
        </w:rPr>
      </w:pPr>
      <w:bookmarkStart w:id="26" w:name="_Toc154482699"/>
      <w:r w:rsidRPr="0092344F">
        <w:rPr>
          <w:rFonts w:ascii="Times New Roman" w:hAnsi="Times New Roman" w:cs="Times New Roman"/>
          <w:b/>
          <w:bCs/>
          <w:sz w:val="26"/>
          <w:szCs w:val="26"/>
        </w:rPr>
        <w:t>T</w:t>
      </w:r>
      <w:r w:rsidR="008A247B" w:rsidRPr="0092344F">
        <w:rPr>
          <w:rFonts w:ascii="Times New Roman" w:hAnsi="Times New Roman" w:cs="Times New Roman"/>
          <w:b/>
          <w:bCs/>
          <w:sz w:val="26"/>
          <w:szCs w:val="26"/>
        </w:rPr>
        <w:t>ổng quan nơi tiến hành nghiên cứu</w:t>
      </w:r>
      <w:bookmarkEnd w:id="26"/>
    </w:p>
    <w:p w14:paraId="6FF25339" w14:textId="77777777" w:rsidR="00602E56" w:rsidRPr="0092344F" w:rsidRDefault="00602E56" w:rsidP="0065190F">
      <w:pPr>
        <w:pStyle w:val="oancuaDanhsach"/>
        <w:numPr>
          <w:ilvl w:val="2"/>
          <w:numId w:val="53"/>
        </w:numPr>
        <w:spacing w:before="120" w:after="120" w:line="360" w:lineRule="auto"/>
        <w:ind w:left="0" w:firstLine="0"/>
        <w:jc w:val="both"/>
        <w:outlineLvl w:val="2"/>
        <w:rPr>
          <w:rFonts w:ascii="Times New Roman" w:hAnsi="Times New Roman" w:cs="Times New Roman"/>
          <w:b/>
          <w:bCs/>
          <w:i/>
          <w:iCs/>
          <w:sz w:val="26"/>
          <w:szCs w:val="26"/>
        </w:rPr>
      </w:pPr>
      <w:bookmarkStart w:id="27" w:name="_Toc154482700"/>
      <w:r w:rsidRPr="0092344F">
        <w:rPr>
          <w:rFonts w:ascii="Times New Roman" w:hAnsi="Times New Roman" w:cs="Times New Roman"/>
          <w:b/>
          <w:bCs/>
          <w:i/>
          <w:iCs/>
          <w:sz w:val="26"/>
          <w:szCs w:val="26"/>
        </w:rPr>
        <w:t>Đại học Y khoa Phạm Ngọc Thạch</w:t>
      </w:r>
      <w:bookmarkEnd w:id="27"/>
    </w:p>
    <w:p w14:paraId="3E6F997C" w14:textId="77777777" w:rsidR="00602E56" w:rsidRPr="00DF29BD" w:rsidRDefault="00602E56" w:rsidP="0065190F">
      <w:pPr>
        <w:pStyle w:val="oancuaDanhsach"/>
        <w:numPr>
          <w:ilvl w:val="3"/>
          <w:numId w:val="53"/>
        </w:numPr>
        <w:spacing w:before="120" w:after="0" w:line="360" w:lineRule="auto"/>
        <w:ind w:left="0" w:firstLine="720"/>
        <w:jc w:val="both"/>
        <w:rPr>
          <w:rFonts w:ascii="Times New Roman" w:hAnsi="Times New Roman" w:cs="Times New Roman"/>
          <w:i/>
          <w:iCs/>
          <w:sz w:val="26"/>
          <w:szCs w:val="26"/>
        </w:rPr>
      </w:pPr>
      <w:r w:rsidRPr="00DF29BD">
        <w:rPr>
          <w:rFonts w:ascii="Times New Roman" w:hAnsi="Times New Roman" w:cs="Times New Roman"/>
          <w:i/>
          <w:iCs/>
          <w:sz w:val="26"/>
          <w:szCs w:val="26"/>
        </w:rPr>
        <w:t xml:space="preserve">Tổng quan </w:t>
      </w:r>
    </w:p>
    <w:p w14:paraId="5A5FF38D" w14:textId="77777777" w:rsidR="00602E56" w:rsidRPr="00194206" w:rsidRDefault="00602E56" w:rsidP="00602E56">
      <w:pPr>
        <w:spacing w:line="360" w:lineRule="auto"/>
        <w:ind w:firstLine="720"/>
        <w:jc w:val="both"/>
        <w:rPr>
          <w:rFonts w:ascii="Times New Roman" w:hAnsi="Times New Roman" w:cs="Times New Roman"/>
          <w:sz w:val="26"/>
          <w:szCs w:val="26"/>
        </w:rPr>
      </w:pPr>
      <w:r w:rsidRPr="00194206">
        <w:rPr>
          <w:rFonts w:ascii="Times New Roman" w:hAnsi="Times New Roman" w:cs="Times New Roman"/>
          <w:sz w:val="26"/>
          <w:szCs w:val="26"/>
        </w:rPr>
        <w:t xml:space="preserve">Năm 1989, VS.TS. Dương Quang Trung, cán bộ đầu ngành Y tế thành phố, đề xuất và chỉ đạo xây dựng Trung tâm đào tạo và bồi dưỡng cán bộ y tế TP. Hồ Chí Minh, thực hiện nghị quyết của Thành ủy và được sự đồng thuận của Trung ương. Ông Trung trở thành Hiệu trưởng đầu tiên của Trung tâm, đưa ra mô hình giáo dục </w:t>
      </w:r>
      <w:r w:rsidRPr="00194206">
        <w:rPr>
          <w:rFonts w:ascii="Times New Roman" w:hAnsi="Times New Roman" w:cs="Times New Roman"/>
          <w:sz w:val="26"/>
          <w:szCs w:val="26"/>
        </w:rPr>
        <w:lastRenderedPageBreak/>
        <w:t>mới để đào tạo bác sĩ tổng quát chủ trương cộng đồng. Bác sĩ được đào tạo theo mô hình này sở hữu kiến thức vững về y học cơ sở, kết hợp với học tập lâm sàng và thực tập cộng đồng. Mô hình "Trường - Viện - Cộng đồng" đã đóng góp tích cực vào việc kiện toàn mạng lưới y tế thành phố.</w:t>
      </w:r>
    </w:p>
    <w:p w14:paraId="2E0F4955" w14:textId="06299E78" w:rsidR="00602E56" w:rsidRPr="00194206" w:rsidRDefault="00602E56" w:rsidP="00602E56">
      <w:pPr>
        <w:spacing w:line="360" w:lineRule="auto"/>
        <w:ind w:firstLine="720"/>
        <w:jc w:val="both"/>
        <w:rPr>
          <w:rFonts w:ascii="Times New Roman" w:hAnsi="Times New Roman" w:cs="Times New Roman"/>
          <w:sz w:val="26"/>
          <w:szCs w:val="26"/>
        </w:rPr>
      </w:pPr>
      <w:r w:rsidRPr="00194206">
        <w:rPr>
          <w:rFonts w:ascii="Times New Roman" w:hAnsi="Times New Roman" w:cs="Times New Roman"/>
          <w:sz w:val="26"/>
          <w:szCs w:val="26"/>
        </w:rPr>
        <w:t>Ngày 28/12/2007, Trung tâm đã làm lễ tốt nghiệp Đại học y chính quy khóa XIII và Đại học y tập trung 4 năm khóa V, và đã cho ra trường hàng nghìn bác sĩ và điều dưỡng, đang phục vụ ở tất cả các cơ sở y tế của Trung ương và thành phố.... Ngày 7/1/2008, Thủ tướng Chính phủ đã ký quyết định thành lập Trường đại học y khoa Phạm Ngọc Thạch, trên cơ sở tổ chức tại Trung tâm Đào tạo bồi dưỡng cán bộ y tế TP. Hồ Chí Minh.</w:t>
      </w:r>
      <w:r w:rsidRPr="00194206">
        <w:rPr>
          <w:rFonts w:ascii="Times New Roman" w:hAnsi="Times New Roman" w:cs="Times New Roman"/>
          <w:sz w:val="26"/>
          <w:szCs w:val="26"/>
        </w:rPr>
        <w:fldChar w:fldCharType="begin">
          <w:fldData xml:space="preserve">PEVuZE5vdGU+PENpdGU+PEF1dGhvcj5UaOG6oWNoPC9BdXRob3I+PFllYXI+MjAxNzwvWWVhcj48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</w:fldData>
        </w:fldChar>
      </w:r>
      <w:r>
        <w:rPr>
          <w:rFonts w:ascii="Times New Roman" w:hAnsi="Times New Roman" w:cs="Times New Roman"/>
          <w:sz w:val="26"/>
          <w:szCs w:val="26"/>
        </w:rPr>
        <w:instrText xml:space="preserve"> ADDIN EN.CITE </w:instrText>
      </w:r>
      <w:r>
        <w:rPr>
          <w:rFonts w:ascii="Times New Roman" w:hAnsi="Times New Roman" w:cs="Times New Roman"/>
          <w:sz w:val="26"/>
          <w:szCs w:val="26"/>
        </w:rPr>
        <w:fldChar w:fldCharType="begin">
          <w:fldData xml:space="preserve">PEVuZE5vdGU+PENpdGU+PEF1dGhvcj5UaOG6oWNoPC9BdXRob3I+PFllYXI+MjAxNzwvWWVhcj48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</w:fldData>
        </w:fldChar>
      </w:r>
      <w:r>
        <w:rPr>
          <w:rFonts w:ascii="Times New Roman" w:hAnsi="Times New Roman" w:cs="Times New Roman"/>
          <w:sz w:val="26"/>
          <w:szCs w:val="26"/>
        </w:rPr>
        <w:instrText xml:space="preserve"> ADDIN EN.CITE.DATA </w:instrText>
      </w:r>
      <w:r>
        <w:rPr>
          <w:rFonts w:ascii="Times New Roman" w:hAnsi="Times New Roman" w:cs="Times New Roman"/>
          <w:sz w:val="26"/>
          <w:szCs w:val="26"/>
        </w:rPr>
      </w:r>
      <w:r>
        <w:rPr>
          <w:rFonts w:ascii="Times New Roman" w:hAnsi="Times New Roman" w:cs="Times New Roman"/>
          <w:sz w:val="26"/>
          <w:szCs w:val="26"/>
        </w:rPr>
        <w:fldChar w:fldCharType="end"/>
      </w:r>
      <w:r w:rsidRPr="00194206">
        <w:rPr>
          <w:rFonts w:ascii="Times New Roman" w:hAnsi="Times New Roman" w:cs="Times New Roman"/>
          <w:sz w:val="26"/>
          <w:szCs w:val="26"/>
        </w:rPr>
      </w:r>
      <w:r w:rsidRPr="00194206">
        <w:rPr>
          <w:rFonts w:ascii="Times New Roman" w:hAnsi="Times New Roman" w:cs="Times New Roman"/>
          <w:sz w:val="26"/>
          <w:szCs w:val="26"/>
        </w:rPr>
        <w:fldChar w:fldCharType="separate"/>
      </w:r>
      <w:r w:rsidRPr="00602E56">
        <w:rPr>
          <w:rFonts w:ascii="Times New Roman" w:hAnsi="Times New Roman" w:cs="Times New Roman"/>
          <w:noProof/>
          <w:sz w:val="26"/>
          <w:szCs w:val="26"/>
          <w:vertAlign w:val="superscript"/>
        </w:rPr>
        <w:t>54</w:t>
      </w:r>
      <w:r w:rsidRPr="00194206">
        <w:rPr>
          <w:rFonts w:ascii="Times New Roman" w:hAnsi="Times New Roman" w:cs="Times New Roman"/>
          <w:sz w:val="26"/>
          <w:szCs w:val="26"/>
        </w:rPr>
        <w:fldChar w:fldCharType="end"/>
      </w:r>
    </w:p>
    <w:p w14:paraId="1B7D04F1" w14:textId="77777777" w:rsidR="00602E56" w:rsidRPr="00E00392" w:rsidRDefault="00602E56" w:rsidP="0065190F">
      <w:pPr>
        <w:pStyle w:val="oancuaDanhsach"/>
        <w:numPr>
          <w:ilvl w:val="3"/>
          <w:numId w:val="53"/>
        </w:numPr>
        <w:spacing w:before="120" w:after="0" w:line="360" w:lineRule="auto"/>
        <w:ind w:left="0" w:firstLine="720"/>
        <w:jc w:val="both"/>
        <w:rPr>
          <w:rFonts w:ascii="Times New Roman" w:hAnsi="Times New Roman" w:cs="Times New Roman"/>
          <w:i/>
          <w:iCs/>
          <w:sz w:val="26"/>
          <w:szCs w:val="26"/>
        </w:rPr>
      </w:pPr>
      <w:r w:rsidRPr="00E00392">
        <w:rPr>
          <w:rFonts w:ascii="Times New Roman" w:hAnsi="Times New Roman" w:cs="Times New Roman"/>
          <w:i/>
          <w:iCs/>
          <w:sz w:val="26"/>
          <w:szCs w:val="26"/>
        </w:rPr>
        <w:t>Sứ mạng, tầm nhìn, giá trị cốt lõi, triết lý giáo dục và khẩu hiệu.</w:t>
      </w:r>
    </w:p>
    <w:p w14:paraId="26335AD5" w14:textId="77777777" w:rsidR="00602E56" w:rsidRPr="00194206" w:rsidRDefault="00602E56" w:rsidP="00602E56">
      <w:pPr>
        <w:spacing w:after="0" w:line="360" w:lineRule="auto"/>
        <w:ind w:firstLine="720"/>
        <w:jc w:val="both"/>
        <w:rPr>
          <w:rFonts w:ascii="Times New Roman" w:hAnsi="Times New Roman" w:cs="Times New Roman"/>
          <w:sz w:val="26"/>
          <w:szCs w:val="26"/>
        </w:rPr>
      </w:pPr>
      <w:r w:rsidRPr="00194206">
        <w:rPr>
          <w:rFonts w:ascii="Times New Roman" w:hAnsi="Times New Roman" w:cs="Times New Roman"/>
          <w:sz w:val="26"/>
          <w:szCs w:val="26"/>
        </w:rPr>
        <w:t>SỨ MẠNG:</w:t>
      </w:r>
    </w:p>
    <w:p w14:paraId="1B306995" w14:textId="77777777" w:rsidR="00602E56" w:rsidRPr="00194206" w:rsidRDefault="00602E56" w:rsidP="00602E56">
      <w:pPr>
        <w:spacing w:after="0" w:line="360" w:lineRule="auto"/>
        <w:ind w:firstLine="720"/>
        <w:jc w:val="both"/>
        <w:rPr>
          <w:rFonts w:ascii="Times New Roman" w:hAnsi="Times New Roman" w:cs="Times New Roman"/>
          <w:sz w:val="26"/>
          <w:szCs w:val="26"/>
        </w:rPr>
      </w:pPr>
      <w:r w:rsidRPr="00194206">
        <w:rPr>
          <w:rFonts w:ascii="Times New Roman" w:hAnsi="Times New Roman" w:cs="Times New Roman"/>
          <w:sz w:val="26"/>
          <w:szCs w:val="26"/>
        </w:rPr>
        <w:t>"Đào tạo nguồn nhân lực y tế chất lượng cao, nghiên cứu khoa học và phục vụ cộng đồng"</w:t>
      </w:r>
    </w:p>
    <w:p w14:paraId="2B4F488E" w14:textId="77777777" w:rsidR="00602E56" w:rsidRPr="00194206" w:rsidRDefault="00602E56" w:rsidP="00602E56">
      <w:pPr>
        <w:spacing w:after="0" w:line="360" w:lineRule="auto"/>
        <w:ind w:firstLine="720"/>
        <w:jc w:val="both"/>
        <w:rPr>
          <w:rFonts w:ascii="Times New Roman" w:hAnsi="Times New Roman" w:cs="Times New Roman"/>
          <w:sz w:val="26"/>
          <w:szCs w:val="26"/>
        </w:rPr>
      </w:pPr>
      <w:r w:rsidRPr="00194206">
        <w:rPr>
          <w:rFonts w:ascii="Times New Roman" w:hAnsi="Times New Roman" w:cs="Times New Roman"/>
          <w:sz w:val="26"/>
          <w:szCs w:val="26"/>
        </w:rPr>
        <w:t>TẦM NHÌN:</w:t>
      </w:r>
    </w:p>
    <w:p w14:paraId="1B9F37BF" w14:textId="77777777" w:rsidR="00602E56" w:rsidRPr="00194206" w:rsidRDefault="00602E56" w:rsidP="00602E56">
      <w:pPr>
        <w:spacing w:after="0" w:line="360" w:lineRule="auto"/>
        <w:ind w:firstLine="720"/>
        <w:jc w:val="both"/>
        <w:rPr>
          <w:rFonts w:ascii="Times New Roman" w:hAnsi="Times New Roman" w:cs="Times New Roman"/>
          <w:sz w:val="26"/>
          <w:szCs w:val="26"/>
        </w:rPr>
      </w:pPr>
      <w:r w:rsidRPr="00194206">
        <w:rPr>
          <w:rFonts w:ascii="Times New Roman" w:hAnsi="Times New Roman" w:cs="Times New Roman"/>
          <w:sz w:val="26"/>
          <w:szCs w:val="26"/>
        </w:rPr>
        <w:t>"Phát triển thành một trong những Đại học khoa học sức khỏe hàng đầu trong cả nước, hội nhập quốc tế" </w:t>
      </w:r>
    </w:p>
    <w:p w14:paraId="462A4ACA" w14:textId="77777777" w:rsidR="00602E56" w:rsidRPr="00194206" w:rsidRDefault="00602E56" w:rsidP="00602E56">
      <w:pPr>
        <w:spacing w:after="0" w:line="360" w:lineRule="auto"/>
        <w:ind w:firstLine="720"/>
        <w:jc w:val="both"/>
        <w:rPr>
          <w:rFonts w:ascii="Times New Roman" w:hAnsi="Times New Roman" w:cs="Times New Roman"/>
          <w:sz w:val="26"/>
          <w:szCs w:val="26"/>
        </w:rPr>
      </w:pPr>
      <w:r w:rsidRPr="00194206">
        <w:rPr>
          <w:rFonts w:ascii="Times New Roman" w:hAnsi="Times New Roman" w:cs="Times New Roman"/>
          <w:sz w:val="26"/>
          <w:szCs w:val="26"/>
        </w:rPr>
        <w:t>GIÁ TRỊ CỐT LÕI:</w:t>
      </w:r>
    </w:p>
    <w:p w14:paraId="5F840E42" w14:textId="77777777" w:rsidR="00602E56" w:rsidRPr="00194206" w:rsidRDefault="00602E56" w:rsidP="00602E56">
      <w:pPr>
        <w:spacing w:after="0" w:line="360" w:lineRule="auto"/>
        <w:ind w:firstLine="720"/>
        <w:jc w:val="both"/>
        <w:rPr>
          <w:rFonts w:ascii="Times New Roman" w:hAnsi="Times New Roman" w:cs="Times New Roman"/>
          <w:sz w:val="26"/>
          <w:szCs w:val="26"/>
        </w:rPr>
      </w:pPr>
      <w:r w:rsidRPr="00194206">
        <w:rPr>
          <w:rFonts w:ascii="Times New Roman" w:hAnsi="Times New Roman" w:cs="Times New Roman"/>
          <w:sz w:val="26"/>
          <w:szCs w:val="26"/>
        </w:rPr>
        <w:t>"Y đức - Chất lượng - Đoàn kết" </w:t>
      </w:r>
    </w:p>
    <w:p w14:paraId="6823E2E0" w14:textId="77777777" w:rsidR="00602E56" w:rsidRPr="00194206" w:rsidRDefault="00602E56" w:rsidP="00602E56">
      <w:pPr>
        <w:spacing w:after="0" w:line="360" w:lineRule="auto"/>
        <w:ind w:firstLine="720"/>
        <w:jc w:val="both"/>
        <w:rPr>
          <w:rFonts w:ascii="Times New Roman" w:hAnsi="Times New Roman" w:cs="Times New Roman"/>
          <w:sz w:val="26"/>
          <w:szCs w:val="26"/>
        </w:rPr>
      </w:pPr>
      <w:r w:rsidRPr="00194206">
        <w:rPr>
          <w:rFonts w:ascii="Times New Roman" w:hAnsi="Times New Roman" w:cs="Times New Roman"/>
          <w:sz w:val="26"/>
          <w:szCs w:val="26"/>
        </w:rPr>
        <w:t>TRIẾT LÝ GIÁO DỤC:</w:t>
      </w:r>
    </w:p>
    <w:p w14:paraId="43C3909A" w14:textId="77777777" w:rsidR="00602E56" w:rsidRPr="00194206" w:rsidRDefault="00602E56" w:rsidP="00602E56">
      <w:pPr>
        <w:spacing w:after="0" w:line="360" w:lineRule="auto"/>
        <w:ind w:firstLine="720"/>
        <w:jc w:val="both"/>
        <w:rPr>
          <w:rFonts w:ascii="Times New Roman" w:hAnsi="Times New Roman" w:cs="Times New Roman"/>
          <w:sz w:val="26"/>
          <w:szCs w:val="26"/>
        </w:rPr>
      </w:pPr>
      <w:r w:rsidRPr="00194206">
        <w:rPr>
          <w:rFonts w:ascii="Times New Roman" w:hAnsi="Times New Roman" w:cs="Times New Roman"/>
          <w:sz w:val="26"/>
          <w:szCs w:val="26"/>
        </w:rPr>
        <w:t>"Giáo dục toàn diện – Hướng về cộng đồng – Lấy người học làm trung tâm"</w:t>
      </w:r>
    </w:p>
    <w:p w14:paraId="408F4CFF" w14:textId="77777777" w:rsidR="00602E56" w:rsidRPr="00194206" w:rsidRDefault="00602E56" w:rsidP="00602E56">
      <w:pPr>
        <w:spacing w:after="0" w:line="360" w:lineRule="auto"/>
        <w:ind w:firstLine="720"/>
        <w:jc w:val="both"/>
        <w:rPr>
          <w:rFonts w:ascii="Times New Roman" w:hAnsi="Times New Roman" w:cs="Times New Roman"/>
          <w:sz w:val="26"/>
          <w:szCs w:val="26"/>
        </w:rPr>
      </w:pPr>
      <w:r w:rsidRPr="00194206">
        <w:rPr>
          <w:rFonts w:ascii="Times New Roman" w:hAnsi="Times New Roman" w:cs="Times New Roman"/>
          <w:sz w:val="26"/>
          <w:szCs w:val="26"/>
        </w:rPr>
        <w:t>KHẨU HIỆU:</w:t>
      </w:r>
    </w:p>
    <w:p w14:paraId="54899F70" w14:textId="19A65988" w:rsidR="00602E56" w:rsidRPr="00194206" w:rsidRDefault="00602E56" w:rsidP="00602E56">
      <w:pPr>
        <w:spacing w:after="0" w:line="360" w:lineRule="auto"/>
        <w:ind w:firstLine="720"/>
        <w:jc w:val="both"/>
        <w:rPr>
          <w:rFonts w:ascii="Times New Roman" w:hAnsi="Times New Roman" w:cs="Times New Roman"/>
          <w:sz w:val="26"/>
          <w:szCs w:val="26"/>
        </w:rPr>
      </w:pPr>
      <w:r w:rsidRPr="00194206">
        <w:rPr>
          <w:rFonts w:ascii="Times New Roman" w:hAnsi="Times New Roman" w:cs="Times New Roman"/>
          <w:sz w:val="26"/>
          <w:szCs w:val="26"/>
        </w:rPr>
        <w:t>"Phát triển - Năng động  - Toàn diện"</w:t>
      </w:r>
      <w:r w:rsidRPr="00194206">
        <w:rPr>
          <w:rFonts w:ascii="Times New Roman" w:hAnsi="Times New Roman" w:cs="Times New Roman"/>
          <w:sz w:val="26"/>
          <w:szCs w:val="26"/>
        </w:rPr>
        <w:fldChar w:fldCharType="begin">
          <w:fldData xml:space="preserve">PEVuZE5vdGU+PENpdGU+PEF1dGhvcj5UaOG6oWNoPC9BdXRob3I+PFllYXI+MjAxNzwvWWVhcj48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</w:fldData>
        </w:fldChar>
      </w:r>
      <w:r>
        <w:rPr>
          <w:rFonts w:ascii="Times New Roman" w:hAnsi="Times New Roman" w:cs="Times New Roman"/>
          <w:sz w:val="26"/>
          <w:szCs w:val="26"/>
        </w:rPr>
        <w:instrText xml:space="preserve"> ADDIN EN.CITE </w:instrText>
      </w:r>
      <w:r>
        <w:rPr>
          <w:rFonts w:ascii="Times New Roman" w:hAnsi="Times New Roman" w:cs="Times New Roman"/>
          <w:sz w:val="26"/>
          <w:szCs w:val="26"/>
        </w:rPr>
        <w:fldChar w:fldCharType="begin">
          <w:fldData xml:space="preserve">PEVuZE5vdGU+PENpdGU+PEF1dGhvcj5UaOG6oWNoPC9BdXRob3I+PFllYXI+MjAxNzwvWWVhcj48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</w:fldData>
        </w:fldChar>
      </w:r>
      <w:r>
        <w:rPr>
          <w:rFonts w:ascii="Times New Roman" w:hAnsi="Times New Roman" w:cs="Times New Roman"/>
          <w:sz w:val="26"/>
          <w:szCs w:val="26"/>
        </w:rPr>
        <w:instrText xml:space="preserve"> ADDIN EN.CITE.DATA </w:instrText>
      </w:r>
      <w:r>
        <w:rPr>
          <w:rFonts w:ascii="Times New Roman" w:hAnsi="Times New Roman" w:cs="Times New Roman"/>
          <w:sz w:val="26"/>
          <w:szCs w:val="26"/>
        </w:rPr>
      </w:r>
      <w:r>
        <w:rPr>
          <w:rFonts w:ascii="Times New Roman" w:hAnsi="Times New Roman" w:cs="Times New Roman"/>
          <w:sz w:val="26"/>
          <w:szCs w:val="26"/>
        </w:rPr>
        <w:fldChar w:fldCharType="end"/>
      </w:r>
      <w:r w:rsidRPr="00194206">
        <w:rPr>
          <w:rFonts w:ascii="Times New Roman" w:hAnsi="Times New Roman" w:cs="Times New Roman"/>
          <w:sz w:val="26"/>
          <w:szCs w:val="26"/>
        </w:rPr>
      </w:r>
      <w:r w:rsidRPr="00194206">
        <w:rPr>
          <w:rFonts w:ascii="Times New Roman" w:hAnsi="Times New Roman" w:cs="Times New Roman"/>
          <w:sz w:val="26"/>
          <w:szCs w:val="26"/>
        </w:rPr>
        <w:fldChar w:fldCharType="separate"/>
      </w:r>
      <w:r w:rsidRPr="00602E56">
        <w:rPr>
          <w:rFonts w:ascii="Times New Roman" w:hAnsi="Times New Roman" w:cs="Times New Roman"/>
          <w:noProof/>
          <w:sz w:val="26"/>
          <w:szCs w:val="26"/>
          <w:vertAlign w:val="superscript"/>
        </w:rPr>
        <w:t>54</w:t>
      </w:r>
      <w:r w:rsidRPr="00194206">
        <w:rPr>
          <w:rFonts w:ascii="Times New Roman" w:hAnsi="Times New Roman" w:cs="Times New Roman"/>
          <w:sz w:val="26"/>
          <w:szCs w:val="26"/>
        </w:rPr>
        <w:fldChar w:fldCharType="end"/>
      </w:r>
    </w:p>
    <w:p w14:paraId="3EB66C7F" w14:textId="77777777" w:rsidR="00602E56" w:rsidRPr="00E00392" w:rsidRDefault="00602E56" w:rsidP="0065190F">
      <w:pPr>
        <w:pStyle w:val="oancuaDanhsach"/>
        <w:numPr>
          <w:ilvl w:val="3"/>
          <w:numId w:val="53"/>
        </w:numPr>
        <w:spacing w:before="120" w:after="0" w:line="360" w:lineRule="auto"/>
        <w:ind w:left="0" w:firstLine="720"/>
        <w:jc w:val="both"/>
        <w:rPr>
          <w:rFonts w:ascii="Times New Roman" w:hAnsi="Times New Roman" w:cs="Times New Roman"/>
          <w:i/>
          <w:iCs/>
          <w:sz w:val="26"/>
          <w:szCs w:val="26"/>
        </w:rPr>
      </w:pPr>
      <w:r w:rsidRPr="00E00392">
        <w:rPr>
          <w:rFonts w:ascii="Times New Roman" w:hAnsi="Times New Roman" w:cs="Times New Roman"/>
          <w:i/>
          <w:iCs/>
          <w:sz w:val="26"/>
          <w:szCs w:val="26"/>
        </w:rPr>
        <w:t>Quy mô đào tạo</w:t>
      </w:r>
    </w:p>
    <w:p w14:paraId="776D11AF" w14:textId="77777777" w:rsidR="00602E56" w:rsidRPr="006C0DD3" w:rsidRDefault="00602E56" w:rsidP="00602E56">
      <w:pPr>
        <w:spacing w:after="0"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t xml:space="preserve">Tính đến năm 2022, Trường triển khai đào tạo 10 ngành đào tạo đại học gồm: Y đa khoa, Răng Hàm Mặt, Dược học, Điều dưỡng, Kỹ thuật Xét nghiệm y học, Kỹ thuật Hình ảnh y học, Khúc xạ Nhãn khoa, Kỹ thuật Phục hồi chức năng, Dinh dưỡng, Y tế Công cộng. Được sự cho phép của Bộ Y tế, Bộ Giáo dục và Đào tạo, từ năm 2013, Trường đã triển khai chương trình hợp tác đào tạo của Khoa Y Việt Đức, với </w:t>
      </w:r>
      <w:r w:rsidRPr="006C0DD3">
        <w:rPr>
          <w:rFonts w:ascii="Times New Roman" w:hAnsi="Times New Roman" w:cs="Times New Roman"/>
          <w:sz w:val="26"/>
          <w:szCs w:val="26"/>
        </w:rPr>
        <w:lastRenderedPageBreak/>
        <w:t>Ban Điều hành và giảng viên đến từ Trường ĐHYK Phạm Ngọc Thạch và Đại học Y khoa Johannes Gutenberg, Đại học Mainz (Cộng hòa Liên bang Đức).</w:t>
      </w:r>
    </w:p>
    <w:p w14:paraId="2E4C66B4" w14:textId="77777777" w:rsidR="00602E56" w:rsidRPr="006C0DD3" w:rsidRDefault="00602E56" w:rsidP="00602E56">
      <w:pPr>
        <w:spacing w:after="0"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t>Quy mô đào tạo sau đại học của Trường gồm có 23 chuyên ngành Chuyên khoa cấp I; 18 chuyên ngành Chuyên khoa cấp II; 10 chuyên ngành Bác sĩ Nội trú; 11 chuyên ngành Thạc sĩ; 04 chuyên ngành Tiến sĩ.</w:t>
      </w:r>
    </w:p>
    <w:p w14:paraId="440CD23E" w14:textId="77777777" w:rsidR="00602E56" w:rsidRPr="006C0DD3" w:rsidRDefault="00602E56" w:rsidP="00602E56">
      <w:pPr>
        <w:spacing w:after="0"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t>Bên cạnh hoạt động đào tạo đại học và sau đại học, Trường cũng tổ chức các khóa Đào tạo liên tục ngắn hạn và dài hạn nhằm cập nhật kiến thức y khoa liên tục, góp phần củng cố nâng cao tay nghề của nguồn nhân lực y tế TP. HCM và cả nước. Năm 2020, Trường đã tổ chức 134 lớp học, hội thảo và cấp 10.032 chứng chỉ, giấy chứng nhận cho học viên.</w:t>
      </w:r>
      <w:r w:rsidRPr="006C0DD3">
        <w:rPr>
          <w:rFonts w:ascii="Times New Roman" w:hAnsi="Times New Roman" w:cs="Times New Roman"/>
          <w:sz w:val="26"/>
          <w:szCs w:val="26"/>
        </w:rPr>
        <w:fldChar w:fldCharType="begin"/>
      </w:r>
      <w:r>
        <w:rPr>
          <w:rFonts w:ascii="Times New Roman" w:hAnsi="Times New Roman" w:cs="Times New Roman"/>
          <w:sz w:val="26"/>
          <w:szCs w:val="26"/>
        </w:rPr>
        <w:instrText xml:space="preserve"> ADDIN EN.CITE &lt;EndNote&gt;&lt;Cite&gt;&lt;Author&gt;Vũ Cao Đàm&lt;/Author&gt;&lt;Year&gt;2010&lt;/Year&gt;&lt;RecNum&gt;88&lt;/RecNum&gt;&lt;DisplayText&gt;&lt;style face="superscript"&gt;48&lt;/style&gt;&lt;/DisplayText&gt;&lt;record&gt;&lt;rec-number&gt;88&lt;/rec-number&gt;&lt;foreign-keys&gt;&lt;key app="EN" db-id="f00xez9975zd0se9rt4veed4vwttzzrszx2w" timestamp="1702216120"&gt;88&lt;/key&gt;&lt;/foreign-keys&gt;&lt;ref-type name="Journal Article"&gt;17&lt;/ref-type&gt;&lt;contributors&gt;&lt;authors&gt;&lt;author&gt;&lt;style face="normal" font="default" size="100%"&gt;V&lt;/style&gt;&lt;style face="normal" font="default" charset="238" size="100%"&gt;ũ Cao Đ&lt;/style&gt;&lt;style face="normal" font="default" size="100%"&gt;àm, &lt;/style&gt;&lt;/author&gt;&lt;/authors&gt;&lt;/contributors&gt;&lt;titles&gt;&lt;title&gt;&lt;style face="normal" font="default" size="100%"&gt;Ph&lt;/style&gt;&lt;style face="normal" font="default" charset="238" size="100%"&gt;ương ph&lt;/style&gt;&lt;style face="normal" font="default" size="100%"&gt;áp lu&lt;/style&gt;&lt;style face="normal" font="default" charset="163" size="100%"&gt;ận nghi&lt;/style&gt;&lt;style face="normal" font="default" size="100%"&gt;ên c&lt;/style&gt;&lt;style face="normal" font="default" charset="163" size="100%"&gt;ứu&amp;#xD;khoa học&lt;/style&gt;&lt;/title&gt;&lt;secondary-title&gt;&lt;style face="normal" font="default" size="100%"&gt;NXB &lt;/style&gt;&lt;style face="normal" font="default" charset="238" size="100%"&gt;Đ&lt;/style&gt;&lt;style face="normal" font="default" charset="163" size="100%"&gt;ại học S&lt;/style&gt;&lt;style face="normal" font="default" charset="238" size="100%"&gt;ư ph&lt;/style&gt;&lt;style face="normal" font="default" charset="163" size="100%"&gt;ạm H&lt;/style&gt;&lt;style face="normal" font="default" size="100%"&gt;à N&lt;/style&gt;&lt;style face="normal" font="default" charset="163" size="100%"&gt;ội&lt;/style&gt;&lt;/secondary-title&gt;&lt;/titles&gt;&lt;periodical&gt;&lt;full-title&gt;NXB Đại học Sư phạm Hà Nội&lt;/full-title&gt;&lt;/periodical&gt;&lt;dates&gt;&lt;year&gt;2010&lt;/year&gt;&lt;/dates&gt;&lt;urls&gt;&lt;/urls&gt;&lt;/record&gt;&lt;/Cite&gt;&lt;/EndNote&gt;</w:instrText>
      </w:r>
      <w:r w:rsidRPr="006C0DD3">
        <w:rPr>
          <w:rFonts w:ascii="Times New Roman" w:hAnsi="Times New Roman" w:cs="Times New Roman"/>
          <w:sz w:val="26"/>
          <w:szCs w:val="26"/>
        </w:rPr>
        <w:fldChar w:fldCharType="separate"/>
      </w:r>
      <w:r w:rsidRPr="005C6E46">
        <w:rPr>
          <w:rFonts w:ascii="Times New Roman" w:hAnsi="Times New Roman" w:cs="Times New Roman"/>
          <w:noProof/>
          <w:sz w:val="26"/>
          <w:szCs w:val="26"/>
          <w:vertAlign w:val="superscript"/>
        </w:rPr>
        <w:t>48</w:t>
      </w:r>
      <w:r w:rsidRPr="006C0DD3">
        <w:rPr>
          <w:rFonts w:ascii="Times New Roman" w:hAnsi="Times New Roman" w:cs="Times New Roman"/>
          <w:sz w:val="26"/>
          <w:szCs w:val="26"/>
        </w:rPr>
        <w:fldChar w:fldCharType="end"/>
      </w:r>
    </w:p>
    <w:p w14:paraId="3AEA7FF9" w14:textId="77777777" w:rsidR="00602E56" w:rsidRPr="00E00392" w:rsidRDefault="00602E56" w:rsidP="0065190F">
      <w:pPr>
        <w:pStyle w:val="oancuaDanhsach"/>
        <w:numPr>
          <w:ilvl w:val="3"/>
          <w:numId w:val="53"/>
        </w:numPr>
        <w:spacing w:before="120" w:after="0" w:line="360" w:lineRule="auto"/>
        <w:ind w:left="0" w:firstLine="720"/>
        <w:jc w:val="both"/>
        <w:rPr>
          <w:rFonts w:ascii="Times New Roman" w:hAnsi="Times New Roman" w:cs="Times New Roman"/>
          <w:i/>
          <w:iCs/>
          <w:sz w:val="26"/>
          <w:szCs w:val="26"/>
        </w:rPr>
      </w:pPr>
      <w:r w:rsidRPr="00E00392">
        <w:rPr>
          <w:rFonts w:ascii="Times New Roman" w:hAnsi="Times New Roman" w:cs="Times New Roman"/>
          <w:i/>
          <w:iCs/>
          <w:sz w:val="26"/>
          <w:szCs w:val="26"/>
        </w:rPr>
        <w:t xml:space="preserve">Phát triển nghiên cứu khoa học </w:t>
      </w:r>
    </w:p>
    <w:p w14:paraId="513C3911" w14:textId="77777777" w:rsidR="00602E56" w:rsidRPr="006C0DD3" w:rsidRDefault="00602E56" w:rsidP="00602E56">
      <w:pPr>
        <w:spacing w:after="0"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t>Trong 25 năm đào tạo và phát triển, song song với nhiệm vụ đào tạo, trường ĐHYK Phạm Ngọc Thạch cũng rất chú trọng đến nhiệm vụ nghiên cứu khoa học .Ngoài các luận văn tốt nghiệp của sinh viên y khoa được thực hiện dưới sự hướng dẫn của các giảng viên thuộc tất cả các bộ môn của trường, trường cũng đã tham gia thực hiện 01 đề tài NCKH cấp nhà nước, 16 đề tài NCKH cấp Thành phố và nhiều đề tài cấp cơ sở.</w:t>
      </w:r>
    </w:p>
    <w:p w14:paraId="0E661134" w14:textId="77777777" w:rsidR="00602E56" w:rsidRDefault="00602E56" w:rsidP="00602E56">
      <w:pPr>
        <w:spacing w:after="0"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t>Trong năm 2012–2013 có 13 bài báo của giảng viên trường ĐHYK Phạm Ngọc Thạch được đăng trên các tạp chí quốc tế có uy tín nhu American Journal of Public Health, British Medical Journal, European Journal of Clinical Nutrition.</w:t>
      </w:r>
    </w:p>
    <w:p w14:paraId="7CAEAB10" w14:textId="77777777" w:rsidR="00602E56" w:rsidRPr="006C0DD3" w:rsidRDefault="00602E56" w:rsidP="00602E56">
      <w:pPr>
        <w:spacing w:after="0"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t>Trường đã tổ chức 07 Hội nghị Khoa Học Công Nghệ và09 Hội nghị Khoa Học Công Nghệ Tuổi Trẻ cấp cơ sở. Trong Hội nghị Khoa Học Công Nghệ Tuổi Trẻ Các trường Y Dược Toàn Quốc lần thứ XVI tổ chức năm 2012 tại trường Đại học Điều dưỡng Nam Định vào ngày 19–20/5/2012, trường ĐHYK Phạm Ngọc Thạch đạt 03 giải xuất sắc trong tổng số 9 giải xuất sắc.</w:t>
      </w:r>
    </w:p>
    <w:p w14:paraId="53E58756" w14:textId="194B0D41" w:rsidR="00602E56" w:rsidRPr="006C0DD3" w:rsidRDefault="00602E56" w:rsidP="00602E56">
      <w:pPr>
        <w:spacing w:after="0"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t>Trường thường xuyên mở các lớp Phương pháp NCKH cho giảng viên nhằm trang bị kiến thức và kỹ năng về NCKH để giảng viên có thể tự xây dựng đề cương và tiến hành công trình nghiên cứu của mình cũng như để hướng dẫn cho SV và học viên Sau Đại học.</w:t>
      </w:r>
      <w:r w:rsidRPr="006C0DD3">
        <w:rPr>
          <w:rFonts w:ascii="Times New Roman" w:hAnsi="Times New Roman" w:cs="Times New Roman"/>
          <w:sz w:val="26"/>
          <w:szCs w:val="26"/>
        </w:rPr>
        <w:fldChar w:fldCharType="begin">
          <w:fldData xml:space="preserve">PEVuZE5vdGU+PENpdGU+PEF1dGhvcj5UaOG6oWNoPC9BdXRob3I+PFllYXI+MjAxNzwvWWVhcj48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</w:fldData>
        </w:fldChar>
      </w:r>
      <w:r>
        <w:rPr>
          <w:rFonts w:ascii="Times New Roman" w:hAnsi="Times New Roman" w:cs="Times New Roman"/>
          <w:sz w:val="26"/>
          <w:szCs w:val="26"/>
        </w:rPr>
        <w:instrText xml:space="preserve"> ADDIN EN.CITE </w:instrText>
      </w:r>
      <w:r>
        <w:rPr>
          <w:rFonts w:ascii="Times New Roman" w:hAnsi="Times New Roman" w:cs="Times New Roman"/>
          <w:sz w:val="26"/>
          <w:szCs w:val="26"/>
        </w:rPr>
        <w:fldChar w:fldCharType="begin">
          <w:fldData xml:space="preserve">PEVuZE5vdGU+PENpdGU+PEF1dGhvcj5UaOG6oWNoPC9BdXRob3I+PFllYXI+MjAxNzwvWWVhcj48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</w:fldData>
        </w:fldChar>
      </w:r>
      <w:r>
        <w:rPr>
          <w:rFonts w:ascii="Times New Roman" w:hAnsi="Times New Roman" w:cs="Times New Roman"/>
          <w:sz w:val="26"/>
          <w:szCs w:val="26"/>
        </w:rPr>
        <w:instrText xml:space="preserve"> ADDIN EN.CITE.DATA </w:instrText>
      </w:r>
      <w:r>
        <w:rPr>
          <w:rFonts w:ascii="Times New Roman" w:hAnsi="Times New Roman" w:cs="Times New Roman"/>
          <w:sz w:val="26"/>
          <w:szCs w:val="26"/>
        </w:rPr>
      </w:r>
      <w:r>
        <w:rPr>
          <w:rFonts w:ascii="Times New Roman" w:hAnsi="Times New Roman" w:cs="Times New Roman"/>
          <w:sz w:val="26"/>
          <w:szCs w:val="26"/>
        </w:rPr>
        <w:fldChar w:fldCharType="end"/>
      </w:r>
      <w:r w:rsidRPr="006C0DD3">
        <w:rPr>
          <w:rFonts w:ascii="Times New Roman" w:hAnsi="Times New Roman" w:cs="Times New Roman"/>
          <w:sz w:val="26"/>
          <w:szCs w:val="26"/>
        </w:rPr>
      </w:r>
      <w:r w:rsidRPr="006C0DD3">
        <w:rPr>
          <w:rFonts w:ascii="Times New Roman" w:hAnsi="Times New Roman" w:cs="Times New Roman"/>
          <w:sz w:val="26"/>
          <w:szCs w:val="26"/>
        </w:rPr>
        <w:fldChar w:fldCharType="separate"/>
      </w:r>
      <w:r w:rsidRPr="00602E56">
        <w:rPr>
          <w:rFonts w:ascii="Times New Roman" w:hAnsi="Times New Roman" w:cs="Times New Roman"/>
          <w:noProof/>
          <w:sz w:val="26"/>
          <w:szCs w:val="26"/>
          <w:vertAlign w:val="superscript"/>
        </w:rPr>
        <w:t>54</w:t>
      </w:r>
      <w:r w:rsidRPr="006C0DD3">
        <w:rPr>
          <w:rFonts w:ascii="Times New Roman" w:hAnsi="Times New Roman" w:cs="Times New Roman"/>
          <w:sz w:val="26"/>
          <w:szCs w:val="26"/>
        </w:rPr>
        <w:fldChar w:fldCharType="end"/>
      </w:r>
    </w:p>
    <w:p w14:paraId="2785D844" w14:textId="77777777" w:rsidR="00602E56" w:rsidRPr="00E00392" w:rsidRDefault="00602E56" w:rsidP="0065190F">
      <w:pPr>
        <w:pStyle w:val="oancuaDanhsach"/>
        <w:numPr>
          <w:ilvl w:val="3"/>
          <w:numId w:val="53"/>
        </w:numPr>
        <w:spacing w:before="120" w:after="0" w:line="360" w:lineRule="auto"/>
        <w:ind w:left="0" w:firstLine="720"/>
        <w:jc w:val="both"/>
        <w:rPr>
          <w:rFonts w:ascii="Times New Roman" w:hAnsi="Times New Roman" w:cs="Times New Roman"/>
          <w:i/>
          <w:iCs/>
          <w:sz w:val="26"/>
          <w:szCs w:val="26"/>
        </w:rPr>
      </w:pPr>
      <w:r w:rsidRPr="00E00392">
        <w:rPr>
          <w:rFonts w:ascii="Times New Roman" w:hAnsi="Times New Roman" w:cs="Times New Roman"/>
          <w:i/>
          <w:iCs/>
          <w:sz w:val="26"/>
          <w:szCs w:val="26"/>
        </w:rPr>
        <w:t xml:space="preserve">Chính sách phát triển </w:t>
      </w:r>
    </w:p>
    <w:p w14:paraId="54C6835E" w14:textId="5905E7A2" w:rsidR="00602E56" w:rsidRDefault="00602E56" w:rsidP="00602E56">
      <w:pPr>
        <w:spacing w:after="0" w:line="360" w:lineRule="auto"/>
        <w:ind w:firstLine="720"/>
        <w:jc w:val="both"/>
        <w:rPr>
          <w:rFonts w:ascii="Times New Roman" w:hAnsi="Times New Roman" w:cs="Times New Roman"/>
          <w:sz w:val="26"/>
          <w:szCs w:val="26"/>
        </w:rPr>
      </w:pPr>
      <w:r w:rsidRPr="0081767A">
        <w:rPr>
          <w:rFonts w:ascii="Times New Roman" w:hAnsi="Times New Roman" w:cs="Times New Roman"/>
          <w:sz w:val="26"/>
          <w:szCs w:val="26"/>
        </w:rPr>
        <w:lastRenderedPageBreak/>
        <w:t>Nghị định số 99/2014/NĐ-CP là hướng dẫn chi tiết về Khoản 1 Điều 42 của Luật</w:t>
      </w:r>
      <w:r>
        <w:rPr>
          <w:rFonts w:ascii="Times New Roman" w:hAnsi="Times New Roman" w:cs="Times New Roman"/>
          <w:sz w:val="26"/>
          <w:szCs w:val="26"/>
        </w:rPr>
        <w:t xml:space="preserve"> </w:t>
      </w:r>
      <w:r w:rsidRPr="0081767A">
        <w:rPr>
          <w:rFonts w:ascii="Times New Roman" w:hAnsi="Times New Roman" w:cs="Times New Roman"/>
          <w:sz w:val="26"/>
          <w:szCs w:val="26"/>
        </w:rPr>
        <w:t>Giáo dục Đại học, đề cập đến việc đầu tư phát triển tiềm lực và khuyến khích hoạt động nghiên cứu khoa học và công nghệ trong các cơ sở giáo dục đại học. Nghị định này áp dụng cho đại học, trường đại học, học viện, và trường cao đẳng (được gọi chung là cơ sở giáo dục đại học). Nó cũng liên quan đến hoạt động NCKH trong nhiệm vụ đào tạo trình độ tiến sĩ và áp dụng cho tổ chức, cá nhân trong và ngoài nước tham gia đầu tư và khuyến khích hoạt động NCKH.</w:t>
      </w:r>
      <w:r w:rsidRPr="0081767A">
        <w:rPr>
          <w:rFonts w:ascii="Times New Roman" w:hAnsi="Times New Roman" w:cs="Times New Roman"/>
          <w:sz w:val="26"/>
          <w:szCs w:val="26"/>
        </w:rPr>
        <w:fldChar w:fldCharType="begin">
          <w:fldData xml:space="preserve">PEVuZE5vdGU+PENpdGU+PEF1dGhvcj5waOG7pzwvQXV0aG9yPjxZZWFyPjI1LzEwLzIwMTQ8L1ll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</w:fldData>
        </w:fldChar>
      </w:r>
      <w:r>
        <w:rPr>
          <w:rFonts w:ascii="Times New Roman" w:hAnsi="Times New Roman" w:cs="Times New Roman"/>
          <w:sz w:val="26"/>
          <w:szCs w:val="26"/>
        </w:rPr>
        <w:instrText xml:space="preserve"> ADDIN EN.CITE </w:instrText>
      </w:r>
      <w:r>
        <w:rPr>
          <w:rFonts w:ascii="Times New Roman" w:hAnsi="Times New Roman" w:cs="Times New Roman"/>
          <w:sz w:val="26"/>
          <w:szCs w:val="26"/>
        </w:rPr>
        <w:fldChar w:fldCharType="begin">
          <w:fldData xml:space="preserve">PEVuZE5vdGU+PENpdGU+PEF1dGhvcj5waOG7pzwvQXV0aG9yPjxZZWFyPjI1LzEwLzIwMTQ8L1ll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</w:fldData>
        </w:fldChar>
      </w:r>
      <w:r>
        <w:rPr>
          <w:rFonts w:ascii="Times New Roman" w:hAnsi="Times New Roman" w:cs="Times New Roman"/>
          <w:sz w:val="26"/>
          <w:szCs w:val="26"/>
        </w:rPr>
        <w:instrText xml:space="preserve"> ADDIN EN.CITE.DATA </w:instrText>
      </w:r>
      <w:r>
        <w:rPr>
          <w:rFonts w:ascii="Times New Roman" w:hAnsi="Times New Roman" w:cs="Times New Roman"/>
          <w:sz w:val="26"/>
          <w:szCs w:val="26"/>
        </w:rPr>
      </w:r>
      <w:r>
        <w:rPr>
          <w:rFonts w:ascii="Times New Roman" w:hAnsi="Times New Roman" w:cs="Times New Roman"/>
          <w:sz w:val="26"/>
          <w:szCs w:val="26"/>
        </w:rPr>
        <w:fldChar w:fldCharType="end"/>
      </w:r>
      <w:r w:rsidRPr="0081767A">
        <w:rPr>
          <w:rFonts w:ascii="Times New Roman" w:hAnsi="Times New Roman" w:cs="Times New Roman"/>
          <w:sz w:val="26"/>
          <w:szCs w:val="26"/>
        </w:rPr>
      </w:r>
      <w:r w:rsidRPr="0081767A">
        <w:rPr>
          <w:rFonts w:ascii="Times New Roman" w:hAnsi="Times New Roman" w:cs="Times New Roman"/>
          <w:sz w:val="26"/>
          <w:szCs w:val="26"/>
        </w:rPr>
        <w:fldChar w:fldCharType="separate"/>
      </w:r>
      <w:r w:rsidRPr="00602E56">
        <w:rPr>
          <w:rFonts w:ascii="Times New Roman" w:hAnsi="Times New Roman" w:cs="Times New Roman"/>
          <w:noProof/>
          <w:sz w:val="26"/>
          <w:szCs w:val="26"/>
          <w:vertAlign w:val="superscript"/>
        </w:rPr>
        <w:t>55</w:t>
      </w:r>
      <w:r w:rsidRPr="0081767A">
        <w:rPr>
          <w:rFonts w:ascii="Times New Roman" w:hAnsi="Times New Roman" w:cs="Times New Roman"/>
          <w:sz w:val="26"/>
          <w:szCs w:val="26"/>
        </w:rPr>
        <w:fldChar w:fldCharType="end"/>
      </w:r>
    </w:p>
    <w:p w14:paraId="5EAA7EBE" w14:textId="77777777" w:rsidR="00602E56" w:rsidRPr="0081767A" w:rsidRDefault="00602E56" w:rsidP="00602E56">
      <w:pPr>
        <w:spacing w:after="0" w:line="360" w:lineRule="auto"/>
        <w:ind w:firstLine="720"/>
        <w:jc w:val="both"/>
        <w:rPr>
          <w:rFonts w:ascii="Times New Roman" w:hAnsi="Times New Roman" w:cs="Times New Roman"/>
          <w:sz w:val="26"/>
          <w:szCs w:val="26"/>
        </w:rPr>
      </w:pPr>
      <w:r w:rsidRPr="0081767A">
        <w:rPr>
          <w:rFonts w:ascii="Times New Roman" w:hAnsi="Times New Roman" w:cs="Times New Roman"/>
          <w:sz w:val="26"/>
          <w:szCs w:val="26"/>
        </w:rPr>
        <w:t>Qui chế về NCKH của sinh viên trong trường Đại học Y khoa Phạm Ngọc Thạch được ban hành căn cứ Quyết định số 24/QĐ-TTg ngày 07/01/2008 của Thủ tướng Chính phủ về việc thành lập trường Đại học Y Khoa Phạm Ngọc Thạch; căn cứ Quy chế Đào tạo đại học và cao đẳng hệ chính quy theo hệ thống tín chỉ ban hành kèm Văn bản hợp nhất số 17/VBHN-BGDĐT ngày 15 tháng 5 năm 2014 của Bộ trưởng Bộ Giáo dục và Đào tạo. Trường Đại học Y Khoa Phạm Ngọc Thạch quyết định áp dụng “Quy định Khóa luận Tốt Nghiệp đại học hệ chính quy theo học chế tín chỉ” kể từ năm học 2020-2021 cho toàn bộ các lớp thuộc hệ đào tạo chính quy theo học chế tín chỉ.</w:t>
      </w:r>
      <w:r w:rsidRPr="0081767A">
        <w:rPr>
          <w:rFonts w:ascii="Times New Roman" w:hAnsi="Times New Roman" w:cs="Times New Roman"/>
          <w:sz w:val="26"/>
          <w:szCs w:val="26"/>
        </w:rPr>
        <w:fldChar w:fldCharType="begin">
          <w:fldData xml:space="preserve">PEVuZE5vdGU+PENpdGU+PEF1dGhvcj5QTlQ8L0F1dGhvcj48WWVhcj4yMDIwPC9ZZWFyPjxSZWNO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</w:fldData>
        </w:fldChar>
      </w:r>
      <w:r w:rsidRPr="0081767A">
        <w:rPr>
          <w:rFonts w:ascii="Times New Roman" w:hAnsi="Times New Roman" w:cs="Times New Roman"/>
          <w:sz w:val="26"/>
          <w:szCs w:val="26"/>
        </w:rPr>
        <w:instrText xml:space="preserve"> ADDIN EN.CITE </w:instrText>
      </w:r>
      <w:r w:rsidRPr="0081767A">
        <w:rPr>
          <w:rFonts w:ascii="Times New Roman" w:hAnsi="Times New Roman" w:cs="Times New Roman"/>
          <w:sz w:val="26"/>
          <w:szCs w:val="26"/>
        </w:rPr>
        <w:fldChar w:fldCharType="begin">
          <w:fldData xml:space="preserve">PEVuZE5vdGU+PENpdGU+PEF1dGhvcj5QTlQ8L0F1dGhvcj48WWVhcj4yMDIwPC9ZZWFyPjxSZWNO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</w:fldData>
        </w:fldChar>
      </w:r>
      <w:r w:rsidRPr="0081767A">
        <w:rPr>
          <w:rFonts w:ascii="Times New Roman" w:hAnsi="Times New Roman" w:cs="Times New Roman"/>
          <w:sz w:val="26"/>
          <w:szCs w:val="26"/>
        </w:rPr>
        <w:instrText xml:space="preserve"> ADDIN EN.CITE.DATA </w:instrText>
      </w:r>
      <w:r w:rsidRPr="0081767A">
        <w:rPr>
          <w:rFonts w:ascii="Times New Roman" w:hAnsi="Times New Roman" w:cs="Times New Roman"/>
          <w:sz w:val="26"/>
          <w:szCs w:val="26"/>
        </w:rPr>
      </w:r>
      <w:r w:rsidRPr="0081767A">
        <w:rPr>
          <w:rFonts w:ascii="Times New Roman" w:hAnsi="Times New Roman" w:cs="Times New Roman"/>
          <w:sz w:val="26"/>
          <w:szCs w:val="26"/>
        </w:rPr>
        <w:fldChar w:fldCharType="end"/>
      </w:r>
      <w:r w:rsidRPr="0081767A">
        <w:rPr>
          <w:rFonts w:ascii="Times New Roman" w:hAnsi="Times New Roman" w:cs="Times New Roman"/>
          <w:sz w:val="26"/>
          <w:szCs w:val="26"/>
        </w:rPr>
      </w:r>
      <w:r w:rsidRPr="0081767A">
        <w:rPr>
          <w:rFonts w:ascii="Times New Roman" w:hAnsi="Times New Roman" w:cs="Times New Roman"/>
          <w:sz w:val="26"/>
          <w:szCs w:val="26"/>
        </w:rPr>
        <w:fldChar w:fldCharType="separate"/>
      </w:r>
      <w:r w:rsidRPr="00194206">
        <w:rPr>
          <w:rFonts w:ascii="Times New Roman" w:hAnsi="Times New Roman" w:cs="Times New Roman"/>
          <w:sz w:val="26"/>
          <w:szCs w:val="26"/>
        </w:rPr>
        <w:t>29</w:t>
      </w:r>
      <w:r w:rsidRPr="0081767A">
        <w:rPr>
          <w:rFonts w:ascii="Times New Roman" w:hAnsi="Times New Roman" w:cs="Times New Roman"/>
          <w:sz w:val="26"/>
          <w:szCs w:val="26"/>
        </w:rPr>
        <w:fldChar w:fldCharType="end"/>
      </w:r>
    </w:p>
    <w:p w14:paraId="4DCD37CF" w14:textId="055DEFCE" w:rsidR="00602E56" w:rsidRPr="006C0DD3" w:rsidRDefault="00602E56" w:rsidP="00602E56">
      <w:pPr>
        <w:spacing w:after="0" w:line="360" w:lineRule="auto"/>
        <w:ind w:firstLine="720"/>
        <w:jc w:val="both"/>
        <w:rPr>
          <w:rFonts w:ascii="Times New Roman" w:hAnsi="Times New Roman" w:cs="Times New Roman"/>
          <w:sz w:val="26"/>
          <w:szCs w:val="26"/>
        </w:rPr>
      </w:pPr>
      <w:r w:rsidRPr="0081767A">
        <w:rPr>
          <w:rFonts w:ascii="Times New Roman" w:hAnsi="Times New Roman" w:cs="Times New Roman"/>
          <w:sz w:val="26"/>
          <w:szCs w:val="26"/>
        </w:rPr>
        <w:t>Nhà trường cũng thường xuyên tổ chức các hoạt động hội thảo, tập huấn cho sinh viên có thêm kiến thức và kinh nghiệm về NCKH cho bản thân. Từ đó góp phần tạo thái độ tích cực, khuyến khích sinh viên tìm tòi, nghiên cứu, và sử dụng các NCKH. Các chương trình  gần đây đã được triển khai như: “Bảo vệ khoá luận tốt nghiệp của sinh Khoa Điều dưỡng – Kỹ thuật Y học niên khoá 2019 – 2023”, “Buổi tập huấn sử dụng phần mềm EndNote trong quản lý tài liệu tham khảo phục vụ Nghiên cứu khoa học ngày 03 tháng 06 năm 2022”, “Hội nghị Khoa học Công nghệ Trường Đại học Y khoa Phạm Ngọc Thạch lần thứ XV – năm 2022 chuyên đề Điều dưỡng – Kỹ thuật Y học”,…</w:t>
      </w:r>
      <w:r w:rsidRPr="0081767A">
        <w:rPr>
          <w:rFonts w:ascii="Times New Roman" w:hAnsi="Times New Roman" w:cs="Times New Roman"/>
          <w:sz w:val="26"/>
          <w:szCs w:val="26"/>
        </w:rPr>
        <w:fldChar w:fldCharType="begin"/>
      </w:r>
      <w:r>
        <w:rPr>
          <w:rFonts w:ascii="Times New Roman" w:hAnsi="Times New Roman" w:cs="Times New Roman"/>
          <w:sz w:val="26"/>
          <w:szCs w:val="26"/>
        </w:rPr>
        <w:instrText xml:space="preserve"> ADDIN EN.CITE &lt;EndNote&gt;&lt;Cite&gt;&lt;Author&gt;Học&lt;/Author&gt;&lt;Year&gt;2018&lt;/Year&gt;&lt;RecNum&gt;96&lt;/RecNum&gt;&lt;DisplayText&gt;&lt;style face="superscript"&gt;56&lt;/style&gt;&lt;/DisplayText&gt;&lt;record&gt;&lt;rec-number&gt;96&lt;/rec-number&gt;&lt;foreign-keys&gt;&lt;key app="EN" db-id="f00xez9975zd0se9rt4veed4vwttzzrszx2w" timestamp="1702225673"&gt;96&lt;/key&gt;&lt;/foreign-keys&gt;&lt;ref-type name="Web Page"&gt;12&lt;/ref-type&gt;&lt;contributors&gt;&lt;authors&gt;&lt;author&gt;&lt;style face="normal" font="default" size="100%"&gt;Khoa &lt;/style&gt;&lt;style face="normal" font="default" charset="238" size="100%"&gt;Đi&lt;/style&gt;&lt;style face="normal" font="default" charset="163" size="100%"&gt;ều D&lt;/style&gt;&lt;style face="normal" font="default" charset="238" size="100%"&gt;ư&lt;/style&gt;&lt;style face="normal" font="default" charset="163" size="100%"&gt;ỡng &lt;/style&gt;&lt;style face="normal" font="default" size="100%"&gt;– K&lt;/style&gt;&lt;style face="normal" font="default" charset="163" size="100%"&gt;ỹ Thuật Y Học&lt;/style&gt;&lt;style face="normal" font="default" size="100%"&gt; &lt;/style&gt;&lt;/author&gt;&lt;/authors&gt;&lt;/contributors&gt;&lt;titles&gt;&lt;title&gt;&lt;style face="normal" font="default" size="100%"&gt;Nghiên c&lt;/style&gt;&lt;style face="normal" font="default" charset="163" size="100%"&gt;ứ&lt;/style&gt;&lt;style face="normal" font="default" size="100%"&gt;u&lt;/style&gt;&lt;/title&gt;&lt;/titles&gt;&lt;volume&gt;2023&lt;/volume&gt;&lt;number&gt;10/12&lt;/number&gt;&lt;dates&gt;&lt;year&gt;2018&lt;/year&gt;&lt;/dates&gt;&lt;urls&gt;&lt;related-urls&gt;&lt;url&gt;https://kddktyh.pnt.edu.vn/vi/chuyen-muc/nghien-cuu/ &lt;/url&gt;&lt;/related-urls&gt;&lt;/urls&gt;&lt;/record&gt;&lt;/Cite&gt;&lt;/EndNote&gt;</w:instrText>
      </w:r>
      <w:r w:rsidRPr="0081767A">
        <w:rPr>
          <w:rFonts w:ascii="Times New Roman" w:hAnsi="Times New Roman" w:cs="Times New Roman"/>
          <w:sz w:val="26"/>
          <w:szCs w:val="26"/>
        </w:rPr>
        <w:fldChar w:fldCharType="separate"/>
      </w:r>
      <w:r w:rsidRPr="00602E56">
        <w:rPr>
          <w:rFonts w:ascii="Times New Roman" w:hAnsi="Times New Roman" w:cs="Times New Roman"/>
          <w:noProof/>
          <w:sz w:val="26"/>
          <w:szCs w:val="26"/>
          <w:vertAlign w:val="superscript"/>
        </w:rPr>
        <w:t>56</w:t>
      </w:r>
      <w:r w:rsidRPr="0081767A">
        <w:rPr>
          <w:rFonts w:ascii="Times New Roman" w:hAnsi="Times New Roman" w:cs="Times New Roman"/>
          <w:sz w:val="26"/>
          <w:szCs w:val="26"/>
        </w:rPr>
        <w:fldChar w:fldCharType="end"/>
      </w:r>
    </w:p>
    <w:p w14:paraId="54E2D28B" w14:textId="77777777" w:rsidR="00602E56" w:rsidRPr="0092344F" w:rsidRDefault="00602E56" w:rsidP="0065190F">
      <w:pPr>
        <w:pStyle w:val="oancuaDanhsach"/>
        <w:numPr>
          <w:ilvl w:val="2"/>
          <w:numId w:val="53"/>
        </w:numPr>
        <w:spacing w:before="120" w:after="120" w:line="360" w:lineRule="auto"/>
        <w:ind w:left="0" w:firstLine="0"/>
        <w:jc w:val="both"/>
        <w:outlineLvl w:val="2"/>
        <w:rPr>
          <w:rFonts w:ascii="Times New Roman" w:hAnsi="Times New Roman" w:cs="Times New Roman"/>
          <w:b/>
          <w:bCs/>
          <w:i/>
          <w:iCs/>
          <w:sz w:val="26"/>
          <w:szCs w:val="26"/>
        </w:rPr>
      </w:pPr>
      <w:bookmarkStart w:id="28" w:name="_Toc154482701"/>
      <w:r w:rsidRPr="0092344F">
        <w:rPr>
          <w:rFonts w:ascii="Times New Roman" w:hAnsi="Times New Roman" w:cs="Times New Roman"/>
          <w:b/>
          <w:bCs/>
          <w:i/>
          <w:iCs/>
          <w:sz w:val="26"/>
          <w:szCs w:val="26"/>
        </w:rPr>
        <w:t>Khoa Điều dưỡng – Kỹ thuật Y học</w:t>
      </w:r>
      <w:bookmarkEnd w:id="28"/>
    </w:p>
    <w:p w14:paraId="1CB4103D" w14:textId="77777777" w:rsidR="00602E56" w:rsidRPr="008A247B" w:rsidRDefault="00602E56" w:rsidP="0065190F">
      <w:pPr>
        <w:pStyle w:val="oancuaDanhsach"/>
        <w:numPr>
          <w:ilvl w:val="3"/>
          <w:numId w:val="53"/>
        </w:numPr>
        <w:spacing w:before="120" w:after="0" w:line="360" w:lineRule="auto"/>
        <w:ind w:left="0" w:firstLine="720"/>
        <w:jc w:val="both"/>
        <w:rPr>
          <w:rFonts w:ascii="Times New Roman" w:hAnsi="Times New Roman" w:cs="Times New Roman"/>
          <w:i/>
          <w:iCs/>
          <w:sz w:val="26"/>
          <w:szCs w:val="26"/>
        </w:rPr>
      </w:pPr>
      <w:r w:rsidRPr="008A247B">
        <w:rPr>
          <w:rFonts w:ascii="Times New Roman" w:hAnsi="Times New Roman" w:cs="Times New Roman"/>
          <w:i/>
          <w:iCs/>
          <w:sz w:val="26"/>
          <w:szCs w:val="26"/>
        </w:rPr>
        <w:t>Giới thiệu</w:t>
      </w:r>
    </w:p>
    <w:p w14:paraId="42DFC3A9" w14:textId="77777777" w:rsidR="00602E56" w:rsidRPr="008A247B" w:rsidRDefault="00602E56" w:rsidP="00602E56">
      <w:pPr>
        <w:spacing w:after="0" w:line="360" w:lineRule="auto"/>
        <w:ind w:firstLine="720"/>
        <w:jc w:val="both"/>
        <w:rPr>
          <w:rFonts w:ascii="Times New Roman" w:hAnsi="Times New Roman" w:cs="Times New Roman"/>
          <w:b/>
          <w:bCs/>
          <w:sz w:val="26"/>
          <w:szCs w:val="26"/>
        </w:rPr>
      </w:pPr>
      <w:r w:rsidRPr="008A247B">
        <w:rPr>
          <w:rFonts w:ascii="Times New Roman" w:hAnsi="Times New Roman" w:cs="Times New Roman"/>
          <w:b/>
          <w:bCs/>
          <w:sz w:val="26"/>
          <w:szCs w:val="26"/>
        </w:rPr>
        <w:t>Tên khoa</w:t>
      </w:r>
    </w:p>
    <w:p w14:paraId="1D61F985" w14:textId="77777777" w:rsidR="00602E56" w:rsidRPr="00C91F5C" w:rsidRDefault="00602E56" w:rsidP="0065190F">
      <w:pPr>
        <w:pStyle w:val="oancuaDanhsach"/>
        <w:numPr>
          <w:ilvl w:val="0"/>
          <w:numId w:val="1"/>
        </w:numPr>
        <w:spacing w:line="360" w:lineRule="auto"/>
        <w:jc w:val="both"/>
        <w:rPr>
          <w:rFonts w:ascii="Times New Roman" w:hAnsi="Times New Roman" w:cs="Times New Roman"/>
          <w:sz w:val="26"/>
          <w:szCs w:val="26"/>
        </w:rPr>
      </w:pPr>
      <w:r w:rsidRPr="00C91F5C">
        <w:rPr>
          <w:rFonts w:ascii="Times New Roman" w:hAnsi="Times New Roman" w:cs="Times New Roman"/>
          <w:sz w:val="26"/>
          <w:szCs w:val="26"/>
        </w:rPr>
        <w:t>Tên tiếng Việt: Khoa Điều dưỡng – Kỹ thuật Y học</w:t>
      </w:r>
      <w:r>
        <w:rPr>
          <w:rFonts w:ascii="Times New Roman" w:hAnsi="Times New Roman" w:cs="Times New Roman"/>
          <w:sz w:val="26"/>
          <w:szCs w:val="26"/>
        </w:rPr>
        <w:t>.</w:t>
      </w:r>
    </w:p>
    <w:p w14:paraId="52AE35F6" w14:textId="2C1DB74F" w:rsidR="00602E56" w:rsidRPr="00C91F5C" w:rsidRDefault="00602E56" w:rsidP="0065190F">
      <w:pPr>
        <w:pStyle w:val="oancuaDanhsach"/>
        <w:numPr>
          <w:ilvl w:val="0"/>
          <w:numId w:val="1"/>
        </w:numPr>
        <w:spacing w:line="360" w:lineRule="auto"/>
        <w:jc w:val="both"/>
        <w:rPr>
          <w:rFonts w:ascii="Times New Roman" w:hAnsi="Times New Roman" w:cs="Times New Roman"/>
          <w:sz w:val="26"/>
          <w:szCs w:val="26"/>
        </w:rPr>
      </w:pPr>
      <w:r w:rsidRPr="00C91F5C">
        <w:rPr>
          <w:rFonts w:ascii="Times New Roman" w:hAnsi="Times New Roman" w:cs="Times New Roman"/>
          <w:sz w:val="26"/>
          <w:szCs w:val="26"/>
        </w:rPr>
        <w:t>Tên tiếng Anh: Faculty of Nursing and Medical Technology.</w:t>
      </w:r>
      <w:r w:rsidRPr="00C91F5C">
        <w:rPr>
          <w:rFonts w:ascii="Times New Roman" w:hAnsi="Times New Roman" w:cs="Times New Roman"/>
          <w:sz w:val="26"/>
          <w:szCs w:val="26"/>
        </w:rPr>
        <w:fldChar w:fldCharType="begin">
          <w:fldData xml:space="preserve">PEVuZE5vdGU+PENpdGU+PEF1dGhvcj5UaOG6oWNoPC9BdXRob3I+PFllYXI+MjAyMjwvWWVhcj48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</w:fldData>
        </w:fldChar>
      </w:r>
      <w:r>
        <w:rPr>
          <w:rFonts w:ascii="Times New Roman" w:hAnsi="Times New Roman" w:cs="Times New Roman"/>
          <w:sz w:val="26"/>
          <w:szCs w:val="26"/>
        </w:rPr>
        <w:instrText xml:space="preserve"> ADDIN EN.CITE </w:instrText>
      </w:r>
      <w:r>
        <w:rPr>
          <w:rFonts w:ascii="Times New Roman" w:hAnsi="Times New Roman" w:cs="Times New Roman"/>
          <w:sz w:val="26"/>
          <w:szCs w:val="26"/>
        </w:rPr>
        <w:fldChar w:fldCharType="begin">
          <w:fldData xml:space="preserve">PEVuZE5vdGU+PENpdGU+PEF1dGhvcj5UaOG6oWNoPC9BdXRob3I+PFllYXI+MjAyMjwvWWVhcj48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</w:fldData>
        </w:fldChar>
      </w:r>
      <w:r>
        <w:rPr>
          <w:rFonts w:ascii="Times New Roman" w:hAnsi="Times New Roman" w:cs="Times New Roman"/>
          <w:sz w:val="26"/>
          <w:szCs w:val="26"/>
        </w:rPr>
        <w:instrText xml:space="preserve"> ADDIN EN.CITE.DATA </w:instrText>
      </w:r>
      <w:r>
        <w:rPr>
          <w:rFonts w:ascii="Times New Roman" w:hAnsi="Times New Roman" w:cs="Times New Roman"/>
          <w:sz w:val="26"/>
          <w:szCs w:val="26"/>
        </w:rPr>
      </w:r>
      <w:r>
        <w:rPr>
          <w:rFonts w:ascii="Times New Roman" w:hAnsi="Times New Roman" w:cs="Times New Roman"/>
          <w:sz w:val="26"/>
          <w:szCs w:val="26"/>
        </w:rPr>
        <w:fldChar w:fldCharType="end"/>
      </w:r>
      <w:r w:rsidRPr="00C91F5C">
        <w:rPr>
          <w:rFonts w:ascii="Times New Roman" w:hAnsi="Times New Roman" w:cs="Times New Roman"/>
          <w:sz w:val="26"/>
          <w:szCs w:val="26"/>
        </w:rPr>
      </w:r>
      <w:r w:rsidRPr="00C91F5C">
        <w:rPr>
          <w:rFonts w:ascii="Times New Roman" w:hAnsi="Times New Roman" w:cs="Times New Roman"/>
          <w:sz w:val="26"/>
          <w:szCs w:val="26"/>
        </w:rPr>
        <w:fldChar w:fldCharType="separate"/>
      </w:r>
      <w:r w:rsidRPr="00602E56">
        <w:rPr>
          <w:rFonts w:ascii="Times New Roman" w:hAnsi="Times New Roman" w:cs="Times New Roman"/>
          <w:noProof/>
          <w:sz w:val="26"/>
          <w:szCs w:val="26"/>
          <w:vertAlign w:val="superscript"/>
        </w:rPr>
        <w:t>57</w:t>
      </w:r>
      <w:r w:rsidRPr="00C91F5C">
        <w:rPr>
          <w:rFonts w:ascii="Times New Roman" w:hAnsi="Times New Roman" w:cs="Times New Roman"/>
          <w:sz w:val="26"/>
          <w:szCs w:val="26"/>
        </w:rPr>
        <w:fldChar w:fldCharType="end"/>
      </w:r>
      <w:r w:rsidRPr="00C91F5C">
        <w:rPr>
          <w:rFonts w:ascii="Times New Roman" w:hAnsi="Times New Roman" w:cs="Times New Roman"/>
          <w:sz w:val="26"/>
          <w:szCs w:val="26"/>
        </w:rPr>
        <w:t xml:space="preserve"> </w:t>
      </w:r>
    </w:p>
    <w:p w14:paraId="0059059F" w14:textId="77777777" w:rsidR="00602E56" w:rsidRPr="008A247B" w:rsidRDefault="00602E56" w:rsidP="00602E56">
      <w:pPr>
        <w:spacing w:after="0" w:line="360" w:lineRule="auto"/>
        <w:ind w:firstLine="720"/>
        <w:jc w:val="both"/>
        <w:rPr>
          <w:rFonts w:ascii="Times New Roman" w:hAnsi="Times New Roman" w:cs="Times New Roman"/>
          <w:b/>
          <w:bCs/>
          <w:sz w:val="26"/>
          <w:szCs w:val="26"/>
        </w:rPr>
      </w:pPr>
      <w:r w:rsidRPr="008A247B">
        <w:rPr>
          <w:rFonts w:ascii="Times New Roman" w:hAnsi="Times New Roman" w:cs="Times New Roman"/>
          <w:b/>
          <w:bCs/>
          <w:sz w:val="26"/>
          <w:szCs w:val="26"/>
        </w:rPr>
        <w:lastRenderedPageBreak/>
        <w:t>Quá trình thành lập và phát triển</w:t>
      </w:r>
    </w:p>
    <w:p w14:paraId="723963C6" w14:textId="77777777" w:rsidR="00602E56" w:rsidRPr="006C0DD3" w:rsidRDefault="00602E56" w:rsidP="00602E56">
      <w:pPr>
        <w:spacing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t xml:space="preserve">Trung tâm Đào tạo và Bồi dưỡng Cán bộ Y tế được thành lập năm 1989, cùng lúc đó Bộ môn Chăm sóc người bệnh cũng ra đời với số lượng giảng viên khoảng 20 người. Đối tượng đào tạo trong giai đoạn này là điều dưỡng sơ, trung cấp, hộ sinh, y sĩ. </w:t>
      </w:r>
    </w:p>
    <w:p w14:paraId="1EB599EB" w14:textId="77777777" w:rsidR="00602E56" w:rsidRPr="006C0DD3" w:rsidRDefault="00602E56" w:rsidP="00602E56">
      <w:pPr>
        <w:spacing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t>Năm 2010 Khoa được nhà trường giao nhiệm vụ đào tạo đối tượng Cử nhân Điều dưỡng chính quy.</w:t>
      </w:r>
    </w:p>
    <w:p w14:paraId="37DE9F51" w14:textId="3D79B5F0" w:rsidR="00602E56" w:rsidRPr="006C0DD3" w:rsidRDefault="00602E56" w:rsidP="00602E56">
      <w:pPr>
        <w:spacing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t>27/7 /2011: Khoa điều dưỡng – Kỹ thuật Y học thành lập.</w:t>
      </w:r>
      <w:r w:rsidRPr="006C0DD3">
        <w:rPr>
          <w:rFonts w:ascii="Times New Roman" w:hAnsi="Times New Roman" w:cs="Times New Roman"/>
          <w:sz w:val="26"/>
          <w:szCs w:val="26"/>
        </w:rPr>
        <w:fldChar w:fldCharType="begin"/>
      </w:r>
      <w:r>
        <w:rPr>
          <w:rFonts w:ascii="Times New Roman" w:hAnsi="Times New Roman" w:cs="Times New Roman"/>
          <w:sz w:val="26"/>
          <w:szCs w:val="26"/>
        </w:rPr>
        <w:instrText xml:space="preserve"> ADDIN EN.CITE &lt;EndNote&gt;&lt;Cite&gt;&lt;Author&gt;Học&lt;/Author&gt;&lt;Year&gt;2018&lt;/Year&gt;&lt;RecNum&gt;91&lt;/RecNum&gt;&lt;DisplayText&gt;&lt;style face="superscript"&gt;58&lt;/style&gt;&lt;/DisplayText&gt;&lt;record&gt;&lt;rec-number&gt;91&lt;/rec-number&gt;&lt;foreign-keys&gt;&lt;key app="EN" db-id="f00xez9975zd0se9rt4veed4vwttzzrszx2w" timestamp="1702218482"&gt;91&lt;/key&gt;&lt;/foreign-keys&gt;&lt;ref-type name="Web Page"&gt;12&lt;/ref-type&gt;&lt;contributors&gt;&lt;authors&gt;&lt;author&gt;&lt;style face="normal" font="default" size="100%"&gt;Khoa &lt;/style&gt;&lt;style face="normal" font="default" charset="238" size="100%"&gt;Đi&lt;/style&gt;&lt;style face="normal" font="default" charset="163" size="100%"&gt;ều D&lt;/style&gt;&lt;style face="normal" font="default" charset="238" size="100%"&gt;ư&lt;/style&gt;&lt;style face="normal" font="default" charset="163" size="100%"&gt;ỡng &lt;/style&gt;&lt;style face="normal" font="default" size="100%"&gt;– K&lt;/style&gt;&lt;style face="normal" font="default" charset="163" size="100%"&gt;ỹ Thuật Y Học&lt;/style&gt;&lt;style face="normal" font="default" size="100%"&gt; &lt;/style&gt;&lt;/author&gt;&lt;/authors&gt;&lt;/contributors&gt;&lt;titles&gt;&lt;title&gt;&lt;style face="normal" font="default" size="100%"&gt;Gi&lt;/style&gt;&lt;style face="normal" font="default" charset="163" size="100%"&gt;ớ&lt;/style&gt;&lt;style face="normal" font="default" size="100%"&gt;i thi&lt;/style&gt;&lt;style face="normal" font="default" charset="163" size="100%"&gt;ệ&lt;/style&gt;&lt;style face="normal" font="default" size="100%"&gt;u &lt;/style&gt;&lt;/title&gt;&lt;/titles&gt;&lt;dates&gt;&lt;year&gt;2018&lt;/year&gt;&lt;/dates&gt;&lt;urls&gt;&lt;related-urls&gt;&lt;url&gt;https://kddktyh.pnt.edu.vn/vi/gioi-thieu/ &lt;/url&gt;&lt;/related-urls&gt;&lt;/urls&gt;&lt;/record&gt;&lt;/Cite&gt;&lt;/EndNote&gt;</w:instrText>
      </w:r>
      <w:r w:rsidRPr="006C0DD3">
        <w:rPr>
          <w:rFonts w:ascii="Times New Roman" w:hAnsi="Times New Roman" w:cs="Times New Roman"/>
          <w:sz w:val="26"/>
          <w:szCs w:val="26"/>
        </w:rPr>
        <w:fldChar w:fldCharType="separate"/>
      </w:r>
      <w:r w:rsidRPr="00602E56">
        <w:rPr>
          <w:rFonts w:ascii="Times New Roman" w:hAnsi="Times New Roman" w:cs="Times New Roman"/>
          <w:noProof/>
          <w:sz w:val="26"/>
          <w:szCs w:val="26"/>
          <w:vertAlign w:val="superscript"/>
        </w:rPr>
        <w:t>58</w:t>
      </w:r>
      <w:r w:rsidRPr="006C0DD3">
        <w:rPr>
          <w:rFonts w:ascii="Times New Roman" w:hAnsi="Times New Roman" w:cs="Times New Roman"/>
          <w:sz w:val="26"/>
          <w:szCs w:val="26"/>
        </w:rPr>
        <w:fldChar w:fldCharType="end"/>
      </w:r>
    </w:p>
    <w:p w14:paraId="7292C32F" w14:textId="77777777" w:rsidR="00602E56" w:rsidRPr="008A247B" w:rsidRDefault="00602E56" w:rsidP="00602E56">
      <w:pPr>
        <w:spacing w:after="0" w:line="360" w:lineRule="auto"/>
        <w:ind w:firstLine="720"/>
        <w:jc w:val="both"/>
        <w:rPr>
          <w:rFonts w:ascii="Times New Roman" w:hAnsi="Times New Roman" w:cs="Times New Roman"/>
          <w:b/>
          <w:bCs/>
          <w:sz w:val="26"/>
          <w:szCs w:val="26"/>
        </w:rPr>
      </w:pPr>
      <w:r w:rsidRPr="008A247B">
        <w:rPr>
          <w:rFonts w:ascii="Times New Roman" w:hAnsi="Times New Roman" w:cs="Times New Roman"/>
          <w:b/>
          <w:bCs/>
          <w:sz w:val="26"/>
          <w:szCs w:val="26"/>
        </w:rPr>
        <w:t>Phát triển NCKH tại khoa</w:t>
      </w:r>
    </w:p>
    <w:p w14:paraId="0356DD56" w14:textId="073B15D5" w:rsidR="00602E56" w:rsidRPr="006C0DD3" w:rsidRDefault="00602E56" w:rsidP="00602E56">
      <w:pPr>
        <w:spacing w:line="360" w:lineRule="auto"/>
        <w:jc w:val="both"/>
        <w:rPr>
          <w:rFonts w:ascii="Times New Roman" w:hAnsi="Times New Roman" w:cs="Times New Roman"/>
          <w:sz w:val="26"/>
          <w:szCs w:val="26"/>
        </w:rPr>
      </w:pPr>
      <w:r>
        <w:rPr>
          <w:rFonts w:ascii="Times New Roman" w:hAnsi="Times New Roman" w:cs="Times New Roman"/>
          <w:sz w:val="26"/>
          <w:szCs w:val="26"/>
        </w:rPr>
        <w:tab/>
      </w:r>
      <w:r w:rsidRPr="006C0DD3">
        <w:rPr>
          <w:rFonts w:ascii="Times New Roman" w:hAnsi="Times New Roman" w:cs="Times New Roman"/>
          <w:sz w:val="26"/>
          <w:szCs w:val="26"/>
        </w:rPr>
        <w:t>Phát triển nghiên cứu Khoa học gắn liền với công tác giảng dạy; thực hiện các đề tài NCKH cấp cơ sở, cấp Bộ và Thành phố; tổ chức Hội nghị Khoa học thường niên. duy trì thường xuyên sinh hoạt Khoa học kỹ thuật, chuyên môn, quản lý mỗi tháng; Biên soạn bộ tài liệu giảng với trên 10 đầu sách chuyên môn tại nhà xuất bản y học.</w:t>
      </w:r>
      <w:r w:rsidRPr="006C0DD3">
        <w:rPr>
          <w:rFonts w:ascii="Times New Roman" w:hAnsi="Times New Roman" w:cs="Times New Roman"/>
          <w:sz w:val="26"/>
          <w:szCs w:val="26"/>
        </w:rPr>
        <w:fldChar w:fldCharType="begin">
          <w:fldData xml:space="preserve">PEVuZE5vdGU+PENpdGU+PEF1dGhvcj5UaOG6oWNoPC9BdXRob3I+PFllYXI+MjAxNzwvWWVhcj48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</w:fldData>
        </w:fldChar>
      </w:r>
      <w:r>
        <w:rPr>
          <w:rFonts w:ascii="Times New Roman" w:hAnsi="Times New Roman" w:cs="Times New Roman"/>
          <w:sz w:val="26"/>
          <w:szCs w:val="26"/>
        </w:rPr>
        <w:instrText xml:space="preserve"> ADDIN EN.CITE </w:instrText>
      </w:r>
      <w:r>
        <w:rPr>
          <w:rFonts w:ascii="Times New Roman" w:hAnsi="Times New Roman" w:cs="Times New Roman"/>
          <w:sz w:val="26"/>
          <w:szCs w:val="26"/>
        </w:rPr>
        <w:fldChar w:fldCharType="begin">
          <w:fldData xml:space="preserve">PEVuZE5vdGU+PENpdGU+PEF1dGhvcj5UaOG6oWNoPC9BdXRob3I+PFllYXI+MjAxNzwvWWVhcj48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</w:fldData>
        </w:fldChar>
      </w:r>
      <w:r>
        <w:rPr>
          <w:rFonts w:ascii="Times New Roman" w:hAnsi="Times New Roman" w:cs="Times New Roman"/>
          <w:sz w:val="26"/>
          <w:szCs w:val="26"/>
        </w:rPr>
        <w:instrText xml:space="preserve"> ADDIN EN.CITE.DATA </w:instrText>
      </w:r>
      <w:r>
        <w:rPr>
          <w:rFonts w:ascii="Times New Roman" w:hAnsi="Times New Roman" w:cs="Times New Roman"/>
          <w:sz w:val="26"/>
          <w:szCs w:val="26"/>
        </w:rPr>
      </w:r>
      <w:r>
        <w:rPr>
          <w:rFonts w:ascii="Times New Roman" w:hAnsi="Times New Roman" w:cs="Times New Roman"/>
          <w:sz w:val="26"/>
          <w:szCs w:val="26"/>
        </w:rPr>
        <w:fldChar w:fldCharType="end"/>
      </w:r>
      <w:r w:rsidRPr="006C0DD3">
        <w:rPr>
          <w:rFonts w:ascii="Times New Roman" w:hAnsi="Times New Roman" w:cs="Times New Roman"/>
          <w:sz w:val="26"/>
          <w:szCs w:val="26"/>
        </w:rPr>
      </w:r>
      <w:r w:rsidRPr="006C0DD3">
        <w:rPr>
          <w:rFonts w:ascii="Times New Roman" w:hAnsi="Times New Roman" w:cs="Times New Roman"/>
          <w:sz w:val="26"/>
          <w:szCs w:val="26"/>
        </w:rPr>
        <w:fldChar w:fldCharType="separate"/>
      </w:r>
      <w:r w:rsidRPr="00602E56">
        <w:rPr>
          <w:rFonts w:ascii="Times New Roman" w:hAnsi="Times New Roman" w:cs="Times New Roman"/>
          <w:noProof/>
          <w:sz w:val="26"/>
          <w:szCs w:val="26"/>
          <w:vertAlign w:val="superscript"/>
        </w:rPr>
        <w:t>54</w:t>
      </w:r>
      <w:r w:rsidRPr="006C0DD3">
        <w:rPr>
          <w:rFonts w:ascii="Times New Roman" w:hAnsi="Times New Roman" w:cs="Times New Roman"/>
          <w:sz w:val="26"/>
          <w:szCs w:val="26"/>
        </w:rPr>
        <w:fldChar w:fldCharType="end"/>
      </w:r>
    </w:p>
    <w:p w14:paraId="3675D813" w14:textId="77777777" w:rsidR="00602E56" w:rsidRPr="008A247B" w:rsidRDefault="00602E56" w:rsidP="0065190F">
      <w:pPr>
        <w:pStyle w:val="oancuaDanhsach"/>
        <w:numPr>
          <w:ilvl w:val="3"/>
          <w:numId w:val="53"/>
        </w:numPr>
        <w:spacing w:before="120" w:after="0" w:line="360" w:lineRule="auto"/>
        <w:ind w:left="0" w:firstLine="720"/>
        <w:jc w:val="both"/>
        <w:rPr>
          <w:rFonts w:ascii="Times New Roman" w:hAnsi="Times New Roman" w:cs="Times New Roman"/>
          <w:i/>
          <w:iCs/>
          <w:sz w:val="26"/>
          <w:szCs w:val="26"/>
        </w:rPr>
      </w:pPr>
      <w:r w:rsidRPr="008A247B">
        <w:rPr>
          <w:rFonts w:ascii="Times New Roman" w:hAnsi="Times New Roman" w:cs="Times New Roman"/>
          <w:i/>
          <w:iCs/>
          <w:sz w:val="26"/>
          <w:szCs w:val="26"/>
        </w:rPr>
        <w:t>Hoạt động Nghiên cứu khoa học</w:t>
      </w:r>
    </w:p>
    <w:p w14:paraId="61EF34B5" w14:textId="77777777" w:rsidR="00602E56" w:rsidRPr="006C0DD3" w:rsidRDefault="00602E56" w:rsidP="00602E56">
      <w:pPr>
        <w:spacing w:line="360" w:lineRule="auto"/>
        <w:jc w:val="both"/>
        <w:rPr>
          <w:rFonts w:ascii="Times New Roman" w:hAnsi="Times New Roman" w:cs="Times New Roman"/>
          <w:sz w:val="26"/>
          <w:szCs w:val="26"/>
        </w:rPr>
      </w:pPr>
      <w:r w:rsidRPr="006C0DD3">
        <w:rPr>
          <w:rFonts w:ascii="Tahoma" w:hAnsi="Tahoma" w:cs="Tahoma"/>
          <w:sz w:val="26"/>
          <w:szCs w:val="26"/>
        </w:rPr>
        <w:t>﻿</w:t>
      </w:r>
      <w:r>
        <w:rPr>
          <w:rFonts w:ascii="Tahoma" w:hAnsi="Tahoma" w:cs="Tahoma"/>
          <w:sz w:val="26"/>
          <w:szCs w:val="26"/>
        </w:rPr>
        <w:tab/>
      </w:r>
      <w:r w:rsidRPr="006C0DD3">
        <w:rPr>
          <w:rFonts w:ascii="Times New Roman" w:hAnsi="Times New Roman" w:cs="Times New Roman"/>
          <w:sz w:val="26"/>
          <w:szCs w:val="26"/>
        </w:rPr>
        <w:t>Nhà trường không chỉ tập trung vào việc thực hiện hoạt động Nghiên cứu Khoa học (NCKH) trong quá trình học tập thông qua các môn học, mà còn tổ chức các khóa luận tốt nghiệp cho sinh viên. Điều này tạo cơ hội cho sinh viên có đam mê NCKH tham gia vào các hoạt động có yêu cầu và mức độ cao hơn so với quá trình học môn học thông thường. Đồng thời, sinh viên cũng được hưởng sự hướng dẫn và đánh giá quý báu từ hội đồng khoa học của nhà trường đối với đề tài nghiên cứu của mình.</w:t>
      </w:r>
    </w:p>
    <w:p w14:paraId="30C5DB7F" w14:textId="77777777" w:rsidR="00602E56" w:rsidRPr="008A247B" w:rsidRDefault="00602E56" w:rsidP="00602E56">
      <w:pPr>
        <w:spacing w:after="0" w:line="360" w:lineRule="auto"/>
        <w:ind w:firstLine="720"/>
        <w:jc w:val="both"/>
        <w:rPr>
          <w:rFonts w:ascii="Times New Roman" w:hAnsi="Times New Roman" w:cs="Times New Roman"/>
          <w:b/>
          <w:bCs/>
          <w:sz w:val="26"/>
          <w:szCs w:val="26"/>
        </w:rPr>
      </w:pPr>
      <w:r w:rsidRPr="008A247B">
        <w:rPr>
          <w:rFonts w:ascii="Times New Roman" w:hAnsi="Times New Roman" w:cs="Times New Roman"/>
          <w:b/>
          <w:bCs/>
          <w:sz w:val="26"/>
          <w:szCs w:val="26"/>
        </w:rPr>
        <w:t>Tình hình khóa luận tốt nghiệp</w:t>
      </w:r>
    </w:p>
    <w:p w14:paraId="31826583" w14:textId="77777777" w:rsidR="00602E56" w:rsidRPr="006C0DD3" w:rsidRDefault="00602E56" w:rsidP="00602E56">
      <w:pPr>
        <w:spacing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t xml:space="preserve">Đầu học kỳ cuối khóa, các sinh viên được đăng ký làm khóa luận tốt nghiệp: </w:t>
      </w:r>
    </w:p>
    <w:p w14:paraId="727D2C47" w14:textId="77777777" w:rsidR="00602E56" w:rsidRPr="006C0DD3" w:rsidRDefault="00602E56" w:rsidP="00602E56">
      <w:pPr>
        <w:spacing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t>Khóa 2015, khối CNĐD chính quy có 04 SV đăng ký khóa luận tốt nghiệp tron</w:t>
      </w:r>
      <w:r>
        <w:rPr>
          <w:rFonts w:ascii="Times New Roman" w:hAnsi="Times New Roman" w:cs="Times New Roman"/>
          <w:sz w:val="26"/>
          <w:szCs w:val="26"/>
        </w:rPr>
        <w:t xml:space="preserve">g </w:t>
      </w:r>
      <w:r w:rsidRPr="006C0DD3">
        <w:rPr>
          <w:rFonts w:ascii="Times New Roman" w:hAnsi="Times New Roman" w:cs="Times New Roman"/>
          <w:sz w:val="26"/>
          <w:szCs w:val="26"/>
        </w:rPr>
        <w:t>tổng số 73 SV.</w:t>
      </w:r>
    </w:p>
    <w:p w14:paraId="471889E4" w14:textId="77777777" w:rsidR="00602E56" w:rsidRPr="006C0DD3" w:rsidRDefault="00602E56" w:rsidP="00602E56">
      <w:pPr>
        <w:spacing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t>Khóa 2016, khối CNĐD chính quy có 02 SV đăng ký khóa luận tốt nghiệp trong tổng số 93 SV.</w:t>
      </w:r>
    </w:p>
    <w:p w14:paraId="136ED176" w14:textId="77777777" w:rsidR="00602E56" w:rsidRPr="006C0DD3" w:rsidRDefault="00602E56" w:rsidP="00602E56">
      <w:pPr>
        <w:spacing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lastRenderedPageBreak/>
        <w:t>Khóa 2017, khối CNĐD chính quy có 02 SV đăng ký khóa luận tốt nghiệp trong tổng số 113 SV.</w:t>
      </w:r>
    </w:p>
    <w:p w14:paraId="1D666958" w14:textId="77777777" w:rsidR="00602E56" w:rsidRPr="006C0DD3" w:rsidRDefault="00602E56" w:rsidP="00602E56">
      <w:pPr>
        <w:spacing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t>Khóa 2018, khối CNĐD chính quy có 02 SV đăng ký khóa luận tốt nghiệp trong tổng số 114 SV.</w:t>
      </w:r>
    </w:p>
    <w:p w14:paraId="7CE427C3" w14:textId="77777777" w:rsidR="00602E56" w:rsidRPr="006C0DD3" w:rsidRDefault="00602E56" w:rsidP="00602E56">
      <w:pPr>
        <w:spacing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t>Khóa 2019, khối CNĐD chính quy có 08 SV đăng ký khóa luận tốt nghiệp trong tổng số 98 SV.</w:t>
      </w:r>
    </w:p>
    <w:p w14:paraId="57D65907" w14:textId="77777777" w:rsidR="00602E56" w:rsidRPr="006C0DD3" w:rsidRDefault="00602E56" w:rsidP="00602E56">
      <w:pPr>
        <w:spacing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t>Số lượng sinh viên tham gia khóa luận tốt nghiệp là rất ít so với tổng số sinh viên trong mỗi khóa, một phần vì sinh viên tham gia khóa luận tốt nghiệp phải đáp ứng một số tiêu chí sau:</w:t>
      </w:r>
    </w:p>
    <w:p w14:paraId="55223EAE" w14:textId="77777777" w:rsidR="00602E56" w:rsidRPr="006C0DD3" w:rsidRDefault="00602E56" w:rsidP="00602E56">
      <w:pPr>
        <w:spacing w:line="360" w:lineRule="auto"/>
        <w:ind w:left="720"/>
        <w:jc w:val="both"/>
        <w:rPr>
          <w:rFonts w:ascii="Times New Roman" w:hAnsi="Times New Roman" w:cs="Times New Roman"/>
          <w:sz w:val="26"/>
          <w:szCs w:val="26"/>
        </w:rPr>
      </w:pPr>
      <w:r w:rsidRPr="006C0DD3">
        <w:rPr>
          <w:rFonts w:ascii="Times New Roman" w:hAnsi="Times New Roman" w:cs="Times New Roman"/>
          <w:sz w:val="26"/>
          <w:szCs w:val="26"/>
        </w:rPr>
        <w:t>a. Không bị truy cứu trách nhiệm hình sự hoặc bị kỷ luật trong suốt quá trình học tập và không còn nợ học phí.</w:t>
      </w:r>
    </w:p>
    <w:p w14:paraId="1DCB6A96" w14:textId="77777777" w:rsidR="00602E56" w:rsidRDefault="00602E56" w:rsidP="00602E56">
      <w:pPr>
        <w:spacing w:line="360" w:lineRule="auto"/>
        <w:ind w:left="720"/>
        <w:jc w:val="both"/>
        <w:rPr>
          <w:rFonts w:ascii="Times New Roman" w:hAnsi="Times New Roman" w:cs="Times New Roman"/>
          <w:sz w:val="26"/>
          <w:szCs w:val="26"/>
        </w:rPr>
      </w:pPr>
      <w:r w:rsidRPr="006C0DD3">
        <w:rPr>
          <w:rFonts w:ascii="Times New Roman" w:hAnsi="Times New Roman" w:cs="Times New Roman"/>
          <w:sz w:val="26"/>
          <w:szCs w:val="26"/>
        </w:rPr>
        <w:t>b. Đạt mức điểm trung bình chung tích lũy (ghi rõ tính theo điểm lần 1 hay lần 2)</w:t>
      </w:r>
      <w:r>
        <w:rPr>
          <w:rFonts w:ascii="Times New Roman" w:hAnsi="Times New Roman" w:cs="Times New Roman"/>
          <w:sz w:val="26"/>
          <w:szCs w:val="26"/>
        </w:rPr>
        <w:t xml:space="preserve"> </w:t>
      </w:r>
      <w:r w:rsidRPr="006C0DD3">
        <w:rPr>
          <w:rFonts w:ascii="Times New Roman" w:hAnsi="Times New Roman" w:cs="Times New Roman"/>
          <w:sz w:val="26"/>
          <w:szCs w:val="26"/>
        </w:rPr>
        <w:t xml:space="preserve">tính đến thời điểm xét đạt theo yêu cầu của từng Khoa theo từng đối tượng cụ thể. </w:t>
      </w:r>
    </w:p>
    <w:p w14:paraId="1FC4BA03" w14:textId="77777777" w:rsidR="00602E56" w:rsidRPr="006C0DD3" w:rsidRDefault="00602E56" w:rsidP="00602E56">
      <w:pPr>
        <w:spacing w:line="360" w:lineRule="auto"/>
        <w:ind w:left="720"/>
        <w:jc w:val="both"/>
        <w:rPr>
          <w:rFonts w:ascii="Times New Roman" w:hAnsi="Times New Roman" w:cs="Times New Roman"/>
          <w:sz w:val="26"/>
          <w:szCs w:val="26"/>
        </w:rPr>
      </w:pPr>
      <w:r w:rsidRPr="006C0DD3">
        <w:rPr>
          <w:rFonts w:ascii="Times New Roman" w:hAnsi="Times New Roman" w:cs="Times New Roman"/>
          <w:sz w:val="26"/>
          <w:szCs w:val="26"/>
        </w:rPr>
        <w:t>c. Các Khoa sẽ có quy định riêng về số lượng sinh viên được làm KLTN và các điều</w:t>
      </w:r>
      <w:r>
        <w:rPr>
          <w:rFonts w:ascii="Times New Roman" w:hAnsi="Times New Roman" w:cs="Times New Roman"/>
          <w:sz w:val="26"/>
          <w:szCs w:val="26"/>
        </w:rPr>
        <w:t xml:space="preserve"> </w:t>
      </w:r>
      <w:r w:rsidRPr="006C0DD3">
        <w:rPr>
          <w:rFonts w:ascii="Times New Roman" w:hAnsi="Times New Roman" w:cs="Times New Roman"/>
          <w:sz w:val="26"/>
          <w:szCs w:val="26"/>
        </w:rPr>
        <w:t>kiện đặc thù khác cho từng khóa và từng ngành học.</w:t>
      </w:r>
    </w:p>
    <w:p w14:paraId="5920BD6F" w14:textId="77777777" w:rsidR="00602E56" w:rsidRPr="006C0DD3" w:rsidRDefault="00602E56" w:rsidP="00602E56">
      <w:pPr>
        <w:spacing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t>Đồng thời, sinh viên cần cân nhắc các yêu cầu về năng lực nghiên cứu khi viết KLTN, nếu bảo thân thấy không phù hợp có thể làm đơn gửi Khoa để được chuyển sang học Môn học thay thế hoặc Lý thuyết tổng hợp.</w:t>
      </w:r>
      <w:r w:rsidRPr="006C0DD3">
        <w:rPr>
          <w:rFonts w:ascii="Times New Roman" w:hAnsi="Times New Roman" w:cs="Times New Roman"/>
          <w:sz w:val="26"/>
          <w:szCs w:val="26"/>
        </w:rPr>
        <w:fldChar w:fldCharType="begin">
          <w:fldData xml:space="preserve">PEVuZE5vdGU+PENpdGU+PEF1dGhvcj5QTlQ8L0F1dGhvcj48WWVhcj4yMDIwPC9ZZWFyPjxSZWNO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</w:fldData>
        </w:fldChar>
      </w:r>
      <w:r w:rsidRPr="006C0DD3">
        <w:rPr>
          <w:rFonts w:ascii="Times New Roman" w:hAnsi="Times New Roman" w:cs="Times New Roman"/>
          <w:sz w:val="26"/>
          <w:szCs w:val="26"/>
        </w:rPr>
        <w:instrText xml:space="preserve"> ADDIN EN.CITE </w:instrText>
      </w:r>
      <w:r w:rsidRPr="006C0DD3">
        <w:rPr>
          <w:rFonts w:ascii="Times New Roman" w:hAnsi="Times New Roman" w:cs="Times New Roman"/>
          <w:sz w:val="26"/>
          <w:szCs w:val="26"/>
        </w:rPr>
        <w:fldChar w:fldCharType="begin">
          <w:fldData xml:space="preserve">PEVuZE5vdGU+PENpdGU+PEF1dGhvcj5QTlQ8L0F1dGhvcj48WWVhcj4yMDIwPC9ZZWFyPjxSZWNO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</w:fldData>
        </w:fldChar>
      </w:r>
      <w:r w:rsidRPr="006C0DD3">
        <w:rPr>
          <w:rFonts w:ascii="Times New Roman" w:hAnsi="Times New Roman" w:cs="Times New Roman"/>
          <w:sz w:val="26"/>
          <w:szCs w:val="26"/>
        </w:rPr>
        <w:instrText xml:space="preserve"> ADDIN EN.CITE.DATA </w:instrText>
      </w:r>
      <w:r w:rsidRPr="006C0DD3">
        <w:rPr>
          <w:rFonts w:ascii="Times New Roman" w:hAnsi="Times New Roman" w:cs="Times New Roman"/>
          <w:sz w:val="26"/>
          <w:szCs w:val="26"/>
        </w:rPr>
      </w:r>
      <w:r w:rsidRPr="006C0DD3">
        <w:rPr>
          <w:rFonts w:ascii="Times New Roman" w:hAnsi="Times New Roman" w:cs="Times New Roman"/>
          <w:sz w:val="26"/>
          <w:szCs w:val="26"/>
        </w:rPr>
        <w:fldChar w:fldCharType="end"/>
      </w:r>
      <w:r w:rsidRPr="006C0DD3">
        <w:rPr>
          <w:rFonts w:ascii="Times New Roman" w:hAnsi="Times New Roman" w:cs="Times New Roman"/>
          <w:sz w:val="26"/>
          <w:szCs w:val="26"/>
        </w:rPr>
      </w:r>
      <w:r w:rsidRPr="006C0DD3">
        <w:rPr>
          <w:rFonts w:ascii="Times New Roman" w:hAnsi="Times New Roman" w:cs="Times New Roman"/>
          <w:sz w:val="26"/>
          <w:szCs w:val="26"/>
        </w:rPr>
        <w:fldChar w:fldCharType="separate"/>
      </w:r>
      <w:r w:rsidRPr="006C0DD3">
        <w:rPr>
          <w:rFonts w:ascii="Times New Roman" w:hAnsi="Times New Roman" w:cs="Times New Roman"/>
          <w:noProof/>
          <w:sz w:val="26"/>
          <w:szCs w:val="26"/>
          <w:vertAlign w:val="superscript"/>
        </w:rPr>
        <w:t>29</w:t>
      </w:r>
      <w:r w:rsidRPr="006C0DD3">
        <w:rPr>
          <w:rFonts w:ascii="Times New Roman" w:hAnsi="Times New Roman" w:cs="Times New Roman"/>
          <w:sz w:val="26"/>
          <w:szCs w:val="26"/>
        </w:rPr>
        <w:fldChar w:fldCharType="end"/>
      </w:r>
    </w:p>
    <w:p w14:paraId="58103BF1" w14:textId="77777777" w:rsidR="00602E56" w:rsidRPr="00542DAE" w:rsidRDefault="00602E56" w:rsidP="00602E56">
      <w:pPr>
        <w:spacing w:after="0" w:line="360" w:lineRule="auto"/>
        <w:ind w:firstLine="720"/>
        <w:jc w:val="both"/>
        <w:rPr>
          <w:rFonts w:ascii="Times New Roman" w:hAnsi="Times New Roman" w:cs="Times New Roman"/>
          <w:i/>
          <w:iCs/>
          <w:sz w:val="26"/>
          <w:szCs w:val="26"/>
        </w:rPr>
      </w:pPr>
      <w:r w:rsidRPr="00542DAE">
        <w:rPr>
          <w:rFonts w:ascii="Times New Roman" w:hAnsi="Times New Roman" w:cs="Times New Roman"/>
          <w:i/>
          <w:iCs/>
          <w:sz w:val="26"/>
          <w:szCs w:val="26"/>
        </w:rPr>
        <w:t>Về nội dung nghiên cứu khoa học của sinh viên</w:t>
      </w:r>
    </w:p>
    <w:p w14:paraId="01D8669E" w14:textId="77777777" w:rsidR="00602E56" w:rsidRPr="006C0DD3" w:rsidRDefault="00602E56" w:rsidP="00602E56">
      <w:pPr>
        <w:spacing w:after="0" w:line="360" w:lineRule="auto"/>
        <w:jc w:val="both"/>
        <w:rPr>
          <w:rFonts w:ascii="Times New Roman" w:hAnsi="Times New Roman" w:cs="Times New Roman"/>
          <w:sz w:val="26"/>
          <w:szCs w:val="26"/>
        </w:rPr>
      </w:pPr>
      <w:r>
        <w:rPr>
          <w:rFonts w:ascii="Times New Roman" w:hAnsi="Times New Roman" w:cs="Times New Roman"/>
          <w:sz w:val="26"/>
          <w:szCs w:val="26"/>
        </w:rPr>
        <w:tab/>
      </w:r>
      <w:r w:rsidRPr="006C0DD3">
        <w:rPr>
          <w:rFonts w:ascii="Times New Roman" w:hAnsi="Times New Roman" w:cs="Times New Roman"/>
          <w:sz w:val="26"/>
          <w:szCs w:val="26"/>
        </w:rPr>
        <w:t xml:space="preserve">Hoạt động NCKH thường tập trung vào mục đích học tập và thường bắt nguồn từ nội dung học tập. Đối với sinh viên, thường có sự hướng dẫn từ giảng viên. </w:t>
      </w:r>
    </w:p>
    <w:p w14:paraId="65E57B9C" w14:textId="77777777" w:rsidR="00602E56" w:rsidRPr="006C0DD3" w:rsidRDefault="00602E56" w:rsidP="00602E56">
      <w:pPr>
        <w:spacing w:after="0" w:line="360" w:lineRule="auto"/>
        <w:jc w:val="both"/>
        <w:rPr>
          <w:rFonts w:ascii="Times New Roman" w:hAnsi="Times New Roman" w:cs="Times New Roman"/>
          <w:sz w:val="26"/>
          <w:szCs w:val="26"/>
        </w:rPr>
      </w:pPr>
      <w:r>
        <w:rPr>
          <w:rFonts w:ascii="Times New Roman" w:hAnsi="Times New Roman" w:cs="Times New Roman"/>
          <w:sz w:val="26"/>
          <w:szCs w:val="26"/>
        </w:rPr>
        <w:tab/>
      </w:r>
      <w:r w:rsidRPr="006C0DD3">
        <w:rPr>
          <w:rFonts w:ascii="Times New Roman" w:hAnsi="Times New Roman" w:cs="Times New Roman"/>
          <w:sz w:val="26"/>
          <w:szCs w:val="26"/>
        </w:rPr>
        <w:t xml:space="preserve">Các hoạt động NCKH không chỉ hỗ trợ việc học tập mà còn đóng góp vào việc nâng cao khả năng tự học, phát triển và mở rộng kiến thức, cũng như hình thành các kỹ năng quan trọng cho công việc tương lai. </w:t>
      </w:r>
    </w:p>
    <w:p w14:paraId="7045CC3C" w14:textId="40B8FD3A" w:rsidR="00602E56" w:rsidRPr="00602E56" w:rsidRDefault="00602E56" w:rsidP="00602E56">
      <w:pPr>
        <w:spacing w:after="0" w:line="360" w:lineRule="auto"/>
        <w:jc w:val="both"/>
        <w:rPr>
          <w:rFonts w:ascii="Times New Roman" w:hAnsi="Times New Roman" w:cs="Times New Roman"/>
          <w:sz w:val="26"/>
          <w:szCs w:val="26"/>
        </w:rPr>
      </w:pPr>
      <w:r>
        <w:rPr>
          <w:rFonts w:ascii="Times New Roman" w:hAnsi="Times New Roman" w:cs="Times New Roman"/>
          <w:sz w:val="26"/>
          <w:szCs w:val="26"/>
        </w:rPr>
        <w:tab/>
      </w:r>
      <w:r w:rsidRPr="006C0DD3">
        <w:rPr>
          <w:rFonts w:ascii="Times New Roman" w:hAnsi="Times New Roman" w:cs="Times New Roman"/>
          <w:sz w:val="26"/>
          <w:szCs w:val="26"/>
        </w:rPr>
        <w:t xml:space="preserve">Sinh viên có thể thực hiện nghiên cứu một mình hoặc hợp tác với giảng viên, thậm chí là tham gia vào nhóm nghiên cứu với mỗi thành viên chịu trách nhiệm đặc </w:t>
      </w:r>
      <w:r w:rsidRPr="006C0DD3">
        <w:rPr>
          <w:rFonts w:ascii="Times New Roman" w:hAnsi="Times New Roman" w:cs="Times New Roman"/>
          <w:sz w:val="26"/>
          <w:szCs w:val="26"/>
        </w:rPr>
        <w:lastRenderedPageBreak/>
        <w:t>biệt về một phần cụ thể của đề tài. Trong quá trình này, nhận thức khoa học của sinh viên đóng vai trò quan trọng, là động lực chính cho hoạt động nghiên cứu.</w:t>
      </w:r>
    </w:p>
    <w:p w14:paraId="2A47D204" w14:textId="458AE6E6" w:rsidR="00503C8C" w:rsidRPr="0092344F" w:rsidRDefault="00503C8C" w:rsidP="002B469B">
      <w:pPr>
        <w:spacing w:after="0" w:line="360" w:lineRule="auto"/>
        <w:ind w:firstLine="720"/>
        <w:rPr>
          <w:rFonts w:ascii="Times New Roman" w:eastAsia="Times New Roman" w:hAnsi="Times New Roman" w:cs="Times New Roman"/>
          <w:kern w:val="0"/>
          <w:sz w:val="26"/>
          <w:szCs w:val="26"/>
          <w14:ligatures w14:val="none"/>
        </w:rPr>
      </w:pPr>
      <w:r w:rsidRPr="0092344F">
        <w:rPr>
          <w:rFonts w:ascii="Times New Roman" w:eastAsia="Times New Roman" w:hAnsi="Times New Roman" w:cs="Times New Roman"/>
          <w:kern w:val="0"/>
          <w:sz w:val="26"/>
          <w:szCs w:val="26"/>
          <w14:ligatures w14:val="none"/>
        </w:rPr>
        <w:t xml:space="preserve">Trong năm học 2023 – 2024: Lớp CNĐD chính quy </w:t>
      </w:r>
      <w:r w:rsidR="006C356B" w:rsidRPr="0092344F">
        <w:rPr>
          <w:rFonts w:ascii="Times New Roman" w:eastAsia="Times New Roman" w:hAnsi="Times New Roman" w:cs="Times New Roman"/>
          <w:kern w:val="0"/>
          <w:sz w:val="26"/>
          <w:szCs w:val="26"/>
          <w14:ligatures w14:val="none"/>
        </w:rPr>
        <w:t>năm cuối</w:t>
      </w:r>
      <w:r w:rsidRPr="0092344F">
        <w:rPr>
          <w:rFonts w:ascii="Times New Roman" w:eastAsia="Times New Roman" w:hAnsi="Times New Roman" w:cs="Times New Roman"/>
          <w:kern w:val="0"/>
          <w:sz w:val="26"/>
          <w:szCs w:val="26"/>
          <w14:ligatures w14:val="none"/>
        </w:rPr>
        <w:t xml:space="preserve"> (Khóa 2020 – 2024) có: </w:t>
      </w:r>
    </w:p>
    <w:tbl>
      <w:tblPr>
        <w:tblW w:w="0" w:type="auto"/>
        <w:tblInd w:w="982" w:type="dxa"/>
        <w:tblLayout w:type="fixed"/>
        <w:tblCellMar>
          <w:top w:w="15" w:type="dxa"/>
          <w:left w:w="15" w:type="dxa"/>
          <w:right w:w="15" w:type="dxa"/>
        </w:tblCellMar>
        <w:tblLook w:val="04A0" w:firstRow="1" w:lastRow="0" w:firstColumn="1" w:lastColumn="0" w:noHBand="0" w:noVBand="1"/>
      </w:tblPr>
      <w:tblGrid>
        <w:gridCol w:w="4680"/>
        <w:gridCol w:w="2962"/>
      </w:tblGrid>
      <w:tr w:rsidR="006C0DD3" w:rsidRPr="0092344F" w14:paraId="3C083353" w14:textId="77777777" w:rsidTr="005F3FF5">
        <w:trPr>
          <w:trHeight w:val="480"/>
        </w:trPr>
        <w:tc>
          <w:tcPr>
            <w:tcW w:w="468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bottom"/>
            <w:hideMark/>
          </w:tcPr>
          <w:p w14:paraId="2050BD98" w14:textId="77777777" w:rsidR="00503C8C" w:rsidRPr="0092344F" w:rsidRDefault="00503C8C" w:rsidP="000B28E5">
            <w:pPr>
              <w:spacing w:after="0" w:line="360" w:lineRule="auto"/>
              <w:jc w:val="center"/>
              <w:rPr>
                <w:rFonts w:ascii="Times New Roman" w:eastAsia="Times New Roman" w:hAnsi="Times New Roman" w:cs="Times New Roman"/>
                <w:kern w:val="0"/>
                <w:sz w:val="26"/>
                <w:szCs w:val="26"/>
                <w14:ligatures w14:val="none"/>
              </w:rPr>
            </w:pPr>
            <w:r w:rsidRPr="0092344F">
              <w:rPr>
                <w:rFonts w:ascii="Times New Roman" w:eastAsia="Times New Roman" w:hAnsi="Times New Roman" w:cs="Times New Roman"/>
                <w:b/>
                <w:bCs/>
                <w:kern w:val="0"/>
                <w:sz w:val="26"/>
                <w:szCs w:val="26"/>
                <w14:ligatures w14:val="none"/>
              </w:rPr>
              <w:t>Lớp</w:t>
            </w:r>
          </w:p>
        </w:tc>
        <w:tc>
          <w:tcPr>
            <w:tcW w:w="2962"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bottom"/>
            <w:hideMark/>
          </w:tcPr>
          <w:p w14:paraId="54863766" w14:textId="77777777" w:rsidR="00503C8C" w:rsidRPr="0092344F" w:rsidRDefault="00503C8C" w:rsidP="000B28E5">
            <w:pPr>
              <w:spacing w:after="0" w:line="360" w:lineRule="auto"/>
              <w:jc w:val="center"/>
              <w:rPr>
                <w:rFonts w:ascii="Times New Roman" w:eastAsia="Times New Roman" w:hAnsi="Times New Roman" w:cs="Times New Roman"/>
                <w:kern w:val="0"/>
                <w:sz w:val="26"/>
                <w:szCs w:val="26"/>
                <w14:ligatures w14:val="none"/>
              </w:rPr>
            </w:pPr>
            <w:r w:rsidRPr="0092344F">
              <w:rPr>
                <w:rFonts w:ascii="Times New Roman" w:eastAsia="Times New Roman" w:hAnsi="Times New Roman" w:cs="Times New Roman"/>
                <w:b/>
                <w:bCs/>
                <w:kern w:val="0"/>
                <w:sz w:val="26"/>
                <w:szCs w:val="26"/>
                <w14:ligatures w14:val="none"/>
              </w:rPr>
              <w:t>Tổng số sinh viên</w:t>
            </w:r>
          </w:p>
        </w:tc>
      </w:tr>
      <w:tr w:rsidR="006C0DD3" w:rsidRPr="0092344F" w14:paraId="68B15310" w14:textId="77777777" w:rsidTr="005F3FF5">
        <w:trPr>
          <w:trHeight w:val="510"/>
        </w:trPr>
        <w:tc>
          <w:tcPr>
            <w:tcW w:w="468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bottom"/>
            <w:hideMark/>
          </w:tcPr>
          <w:p w14:paraId="21A5C6E1" w14:textId="77777777" w:rsidR="00503C8C" w:rsidRPr="0092344F" w:rsidRDefault="00503C8C" w:rsidP="000B28E5">
            <w:pPr>
              <w:spacing w:after="0" w:line="360" w:lineRule="auto"/>
              <w:rPr>
                <w:rFonts w:ascii="Times New Roman" w:eastAsia="Times New Roman" w:hAnsi="Times New Roman" w:cs="Times New Roman"/>
                <w:kern w:val="0"/>
                <w:sz w:val="26"/>
                <w:szCs w:val="26"/>
                <w14:ligatures w14:val="none"/>
              </w:rPr>
            </w:pPr>
            <w:r w:rsidRPr="0092344F">
              <w:rPr>
                <w:rFonts w:ascii="Times New Roman" w:eastAsia="Times New Roman" w:hAnsi="Times New Roman" w:cs="Times New Roman"/>
                <w:kern w:val="0"/>
                <w:sz w:val="26"/>
                <w:szCs w:val="26"/>
                <w14:ligatures w14:val="none"/>
              </w:rPr>
              <w:t>CNĐD2020</w:t>
            </w:r>
          </w:p>
        </w:tc>
        <w:tc>
          <w:tcPr>
            <w:tcW w:w="2962"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bottom"/>
            <w:hideMark/>
          </w:tcPr>
          <w:p w14:paraId="6FCB6367" w14:textId="77777777" w:rsidR="00503C8C" w:rsidRPr="0092344F" w:rsidRDefault="00503C8C" w:rsidP="000B28E5">
            <w:pPr>
              <w:spacing w:after="0" w:line="360" w:lineRule="auto"/>
              <w:jc w:val="center"/>
              <w:rPr>
                <w:rFonts w:ascii="Times New Roman" w:eastAsia="Times New Roman" w:hAnsi="Times New Roman" w:cs="Times New Roman"/>
                <w:kern w:val="0"/>
                <w:sz w:val="26"/>
                <w:szCs w:val="26"/>
                <w14:ligatures w14:val="none"/>
              </w:rPr>
            </w:pPr>
            <w:r w:rsidRPr="0092344F">
              <w:rPr>
                <w:rFonts w:ascii="Times New Roman" w:eastAsia="Times New Roman" w:hAnsi="Times New Roman" w:cs="Times New Roman"/>
                <w:kern w:val="0"/>
                <w:sz w:val="26"/>
                <w:szCs w:val="26"/>
                <w14:ligatures w14:val="none"/>
              </w:rPr>
              <w:t>65</w:t>
            </w:r>
          </w:p>
        </w:tc>
      </w:tr>
      <w:tr w:rsidR="006C0DD3" w:rsidRPr="0092344F" w14:paraId="029C83B8" w14:textId="77777777" w:rsidTr="005F3FF5">
        <w:trPr>
          <w:trHeight w:val="510"/>
        </w:trPr>
        <w:tc>
          <w:tcPr>
            <w:tcW w:w="468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bottom"/>
            <w:hideMark/>
          </w:tcPr>
          <w:p w14:paraId="75CC7556" w14:textId="77777777" w:rsidR="00503C8C" w:rsidRPr="0092344F" w:rsidRDefault="00503C8C" w:rsidP="000B28E5">
            <w:pPr>
              <w:spacing w:after="0" w:line="360" w:lineRule="auto"/>
              <w:rPr>
                <w:rFonts w:ascii="Times New Roman" w:eastAsia="Times New Roman" w:hAnsi="Times New Roman" w:cs="Times New Roman"/>
                <w:kern w:val="0"/>
                <w:sz w:val="26"/>
                <w:szCs w:val="26"/>
                <w14:ligatures w14:val="none"/>
              </w:rPr>
            </w:pPr>
            <w:r w:rsidRPr="0092344F">
              <w:rPr>
                <w:rFonts w:ascii="Times New Roman" w:eastAsia="Times New Roman" w:hAnsi="Times New Roman" w:cs="Times New Roman"/>
                <w:kern w:val="0"/>
                <w:sz w:val="26"/>
                <w:szCs w:val="26"/>
                <w14:ligatures w14:val="none"/>
              </w:rPr>
              <w:t>CN.GMHS2020</w:t>
            </w:r>
          </w:p>
        </w:tc>
        <w:tc>
          <w:tcPr>
            <w:tcW w:w="2962"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bottom"/>
            <w:hideMark/>
          </w:tcPr>
          <w:p w14:paraId="3FBE4CFE" w14:textId="77777777" w:rsidR="00503C8C" w:rsidRPr="0092344F" w:rsidRDefault="00503C8C" w:rsidP="000B28E5">
            <w:pPr>
              <w:spacing w:after="0" w:line="360" w:lineRule="auto"/>
              <w:jc w:val="center"/>
              <w:rPr>
                <w:rFonts w:ascii="Times New Roman" w:eastAsia="Times New Roman" w:hAnsi="Times New Roman" w:cs="Times New Roman"/>
                <w:kern w:val="0"/>
                <w:sz w:val="26"/>
                <w:szCs w:val="26"/>
                <w14:ligatures w14:val="none"/>
              </w:rPr>
            </w:pPr>
            <w:r w:rsidRPr="0092344F">
              <w:rPr>
                <w:rFonts w:ascii="Times New Roman" w:eastAsia="Times New Roman" w:hAnsi="Times New Roman" w:cs="Times New Roman"/>
                <w:kern w:val="0"/>
                <w:sz w:val="26"/>
                <w:szCs w:val="26"/>
                <w14:ligatures w14:val="none"/>
              </w:rPr>
              <w:t>30</w:t>
            </w:r>
          </w:p>
        </w:tc>
      </w:tr>
      <w:tr w:rsidR="006C0DD3" w:rsidRPr="0092344F" w14:paraId="285F92AF" w14:textId="77777777" w:rsidTr="005F3FF5">
        <w:trPr>
          <w:trHeight w:val="510"/>
        </w:trPr>
        <w:tc>
          <w:tcPr>
            <w:tcW w:w="468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bottom"/>
            <w:hideMark/>
          </w:tcPr>
          <w:p w14:paraId="4975DC58" w14:textId="77777777" w:rsidR="00503C8C" w:rsidRPr="0092344F" w:rsidRDefault="00503C8C" w:rsidP="000B28E5">
            <w:pPr>
              <w:spacing w:after="0" w:line="360" w:lineRule="auto"/>
              <w:rPr>
                <w:rFonts w:ascii="Times New Roman" w:eastAsia="Times New Roman" w:hAnsi="Times New Roman" w:cs="Times New Roman"/>
                <w:kern w:val="0"/>
                <w:sz w:val="26"/>
                <w:szCs w:val="26"/>
                <w14:ligatures w14:val="none"/>
              </w:rPr>
            </w:pPr>
            <w:r w:rsidRPr="0092344F">
              <w:rPr>
                <w:rFonts w:ascii="Times New Roman" w:eastAsia="Times New Roman" w:hAnsi="Times New Roman" w:cs="Times New Roman"/>
                <w:kern w:val="0"/>
                <w:sz w:val="26"/>
                <w:szCs w:val="26"/>
                <w14:ligatures w14:val="none"/>
              </w:rPr>
              <w:t>CN.PHCN2020</w:t>
            </w:r>
          </w:p>
        </w:tc>
        <w:tc>
          <w:tcPr>
            <w:tcW w:w="2962"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bottom"/>
            <w:hideMark/>
          </w:tcPr>
          <w:p w14:paraId="49930625" w14:textId="77777777" w:rsidR="00503C8C" w:rsidRPr="0092344F" w:rsidRDefault="00503C8C" w:rsidP="000B28E5">
            <w:pPr>
              <w:spacing w:after="0" w:line="360" w:lineRule="auto"/>
              <w:jc w:val="center"/>
              <w:rPr>
                <w:rFonts w:ascii="Times New Roman" w:eastAsia="Times New Roman" w:hAnsi="Times New Roman" w:cs="Times New Roman"/>
                <w:kern w:val="0"/>
                <w:sz w:val="26"/>
                <w:szCs w:val="26"/>
                <w14:ligatures w14:val="none"/>
              </w:rPr>
            </w:pPr>
            <w:r w:rsidRPr="0092344F">
              <w:rPr>
                <w:rFonts w:ascii="Times New Roman" w:eastAsia="Times New Roman" w:hAnsi="Times New Roman" w:cs="Times New Roman"/>
                <w:kern w:val="0"/>
                <w:sz w:val="26"/>
                <w:szCs w:val="26"/>
                <w14:ligatures w14:val="none"/>
              </w:rPr>
              <w:t>17</w:t>
            </w:r>
          </w:p>
        </w:tc>
      </w:tr>
      <w:tr w:rsidR="006C0DD3" w:rsidRPr="0092344F" w14:paraId="7510DA75" w14:textId="77777777" w:rsidTr="005F3FF5">
        <w:trPr>
          <w:trHeight w:val="510"/>
        </w:trPr>
        <w:tc>
          <w:tcPr>
            <w:tcW w:w="468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bottom"/>
            <w:hideMark/>
          </w:tcPr>
          <w:p w14:paraId="758B03DC" w14:textId="77777777" w:rsidR="00503C8C" w:rsidRPr="0092344F" w:rsidRDefault="00503C8C" w:rsidP="000B28E5">
            <w:pPr>
              <w:spacing w:after="0" w:line="360" w:lineRule="auto"/>
              <w:rPr>
                <w:rFonts w:ascii="Times New Roman" w:eastAsia="Times New Roman" w:hAnsi="Times New Roman" w:cs="Times New Roman"/>
                <w:kern w:val="0"/>
                <w:sz w:val="26"/>
                <w:szCs w:val="26"/>
                <w14:ligatures w14:val="none"/>
              </w:rPr>
            </w:pPr>
            <w:r w:rsidRPr="0092344F">
              <w:rPr>
                <w:rFonts w:ascii="Times New Roman" w:eastAsia="Times New Roman" w:hAnsi="Times New Roman" w:cs="Times New Roman"/>
                <w:kern w:val="0"/>
                <w:sz w:val="26"/>
                <w:szCs w:val="26"/>
                <w14:ligatures w14:val="none"/>
              </w:rPr>
              <w:t>CN.HS2020</w:t>
            </w:r>
          </w:p>
        </w:tc>
        <w:tc>
          <w:tcPr>
            <w:tcW w:w="2962"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bottom"/>
            <w:hideMark/>
          </w:tcPr>
          <w:p w14:paraId="71200947" w14:textId="77777777" w:rsidR="00503C8C" w:rsidRPr="0092344F" w:rsidRDefault="00503C8C" w:rsidP="000B28E5">
            <w:pPr>
              <w:spacing w:after="0" w:line="360" w:lineRule="auto"/>
              <w:jc w:val="center"/>
              <w:rPr>
                <w:rFonts w:ascii="Times New Roman" w:eastAsia="Times New Roman" w:hAnsi="Times New Roman" w:cs="Times New Roman"/>
                <w:kern w:val="0"/>
                <w:sz w:val="26"/>
                <w:szCs w:val="26"/>
                <w14:ligatures w14:val="none"/>
              </w:rPr>
            </w:pPr>
            <w:r w:rsidRPr="0092344F">
              <w:rPr>
                <w:rFonts w:ascii="Times New Roman" w:eastAsia="Times New Roman" w:hAnsi="Times New Roman" w:cs="Times New Roman"/>
                <w:kern w:val="0"/>
                <w:sz w:val="26"/>
                <w:szCs w:val="26"/>
                <w14:ligatures w14:val="none"/>
              </w:rPr>
              <w:t>20</w:t>
            </w:r>
          </w:p>
        </w:tc>
      </w:tr>
      <w:tr w:rsidR="006C0DD3" w:rsidRPr="0092344F" w14:paraId="422A8301" w14:textId="77777777" w:rsidTr="005F3FF5">
        <w:trPr>
          <w:trHeight w:val="510"/>
        </w:trPr>
        <w:tc>
          <w:tcPr>
            <w:tcW w:w="468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bottom"/>
            <w:hideMark/>
          </w:tcPr>
          <w:p w14:paraId="2299A97A" w14:textId="77777777" w:rsidR="00503C8C" w:rsidRPr="0092344F" w:rsidRDefault="00503C8C" w:rsidP="000B28E5">
            <w:pPr>
              <w:spacing w:after="0" w:line="360" w:lineRule="auto"/>
              <w:rPr>
                <w:rFonts w:ascii="Times New Roman" w:eastAsia="Times New Roman" w:hAnsi="Times New Roman" w:cs="Times New Roman"/>
                <w:kern w:val="0"/>
                <w:sz w:val="26"/>
                <w:szCs w:val="26"/>
                <w14:ligatures w14:val="none"/>
              </w:rPr>
            </w:pPr>
            <w:r w:rsidRPr="0092344F">
              <w:rPr>
                <w:rFonts w:ascii="Times New Roman" w:eastAsia="Times New Roman" w:hAnsi="Times New Roman" w:cs="Times New Roman"/>
                <w:kern w:val="0"/>
                <w:sz w:val="26"/>
                <w:szCs w:val="26"/>
                <w14:ligatures w14:val="none"/>
              </w:rPr>
              <w:t>CN.CCNBV2020</w:t>
            </w:r>
          </w:p>
        </w:tc>
        <w:tc>
          <w:tcPr>
            <w:tcW w:w="2962"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bottom"/>
            <w:hideMark/>
          </w:tcPr>
          <w:p w14:paraId="7C07613E" w14:textId="77777777" w:rsidR="00503C8C" w:rsidRPr="0092344F" w:rsidRDefault="00503C8C" w:rsidP="000B28E5">
            <w:pPr>
              <w:spacing w:after="0" w:line="360" w:lineRule="auto"/>
              <w:jc w:val="center"/>
              <w:rPr>
                <w:rFonts w:ascii="Times New Roman" w:eastAsia="Times New Roman" w:hAnsi="Times New Roman" w:cs="Times New Roman"/>
                <w:kern w:val="0"/>
                <w:sz w:val="26"/>
                <w:szCs w:val="26"/>
                <w14:ligatures w14:val="none"/>
              </w:rPr>
            </w:pPr>
            <w:r w:rsidRPr="0092344F">
              <w:rPr>
                <w:rFonts w:ascii="Times New Roman" w:eastAsia="Times New Roman" w:hAnsi="Times New Roman" w:cs="Times New Roman"/>
                <w:kern w:val="0"/>
                <w:sz w:val="26"/>
                <w:szCs w:val="26"/>
                <w14:ligatures w14:val="none"/>
              </w:rPr>
              <w:t>11</w:t>
            </w:r>
          </w:p>
        </w:tc>
      </w:tr>
      <w:tr w:rsidR="00503C8C" w:rsidRPr="0092344F" w14:paraId="2191759C" w14:textId="77777777" w:rsidTr="005F3FF5">
        <w:trPr>
          <w:trHeight w:val="510"/>
        </w:trPr>
        <w:tc>
          <w:tcPr>
            <w:tcW w:w="468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bottom"/>
            <w:hideMark/>
          </w:tcPr>
          <w:p w14:paraId="73F0A463" w14:textId="77777777" w:rsidR="00503C8C" w:rsidRPr="0092344F" w:rsidRDefault="00503C8C" w:rsidP="000B28E5">
            <w:pPr>
              <w:spacing w:after="0" w:line="360" w:lineRule="auto"/>
              <w:rPr>
                <w:rFonts w:ascii="Times New Roman" w:eastAsia="Times New Roman" w:hAnsi="Times New Roman" w:cs="Times New Roman"/>
                <w:kern w:val="0"/>
                <w:sz w:val="26"/>
                <w:szCs w:val="26"/>
                <w14:ligatures w14:val="none"/>
              </w:rPr>
            </w:pPr>
            <w:r w:rsidRPr="0092344F">
              <w:rPr>
                <w:rFonts w:ascii="Times New Roman" w:eastAsia="Times New Roman" w:hAnsi="Times New Roman" w:cs="Times New Roman"/>
                <w:kern w:val="0"/>
                <w:sz w:val="26"/>
                <w:szCs w:val="26"/>
                <w14:ligatures w14:val="none"/>
              </w:rPr>
              <w:t>TỔNG</w:t>
            </w:r>
          </w:p>
        </w:tc>
        <w:tc>
          <w:tcPr>
            <w:tcW w:w="2962"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bottom"/>
            <w:hideMark/>
          </w:tcPr>
          <w:p w14:paraId="71DF60CC" w14:textId="77777777" w:rsidR="00503C8C" w:rsidRPr="0092344F" w:rsidRDefault="00503C8C" w:rsidP="000B28E5">
            <w:pPr>
              <w:spacing w:after="0" w:line="360" w:lineRule="auto"/>
              <w:jc w:val="center"/>
              <w:rPr>
                <w:rFonts w:ascii="Times New Roman" w:eastAsia="Times New Roman" w:hAnsi="Times New Roman" w:cs="Times New Roman"/>
                <w:kern w:val="0"/>
                <w:sz w:val="26"/>
                <w:szCs w:val="26"/>
                <w14:ligatures w14:val="none"/>
              </w:rPr>
            </w:pPr>
            <w:r w:rsidRPr="0092344F">
              <w:rPr>
                <w:rFonts w:ascii="Times New Roman" w:eastAsia="Times New Roman" w:hAnsi="Times New Roman" w:cs="Times New Roman"/>
                <w:kern w:val="0"/>
                <w:sz w:val="26"/>
                <w:szCs w:val="26"/>
                <w14:ligatures w14:val="none"/>
              </w:rPr>
              <w:t>143</w:t>
            </w:r>
          </w:p>
        </w:tc>
      </w:tr>
    </w:tbl>
    <w:p w14:paraId="58F96B52" w14:textId="6BEBB022" w:rsidR="00045543" w:rsidRDefault="0086094B" w:rsidP="000B28E5">
      <w:pPr>
        <w:spacing w:line="360" w:lineRule="auto"/>
        <w:jc w:val="both"/>
        <w:rPr>
          <w:rFonts w:ascii="Times New Roman" w:hAnsi="Times New Roman" w:cs="Times New Roman"/>
          <w:sz w:val="26"/>
          <w:szCs w:val="26"/>
        </w:rPr>
      </w:pPr>
      <w:r>
        <w:rPr>
          <w:rFonts w:ascii="Times New Roman" w:hAnsi="Times New Roman" w:cs="Times New Roman"/>
          <w:sz w:val="26"/>
          <w:szCs w:val="26"/>
        </w:rPr>
        <w:tab/>
      </w:r>
    </w:p>
    <w:p w14:paraId="4BD10A21" w14:textId="7E73A162" w:rsidR="0086094B" w:rsidRPr="0086094B" w:rsidRDefault="0086094B" w:rsidP="0086094B">
      <w:pPr>
        <w:pStyle w:val="Chuthich"/>
        <w:rPr>
          <w:rFonts w:ascii="Times New Roman" w:hAnsi="Times New Roman" w:cs="Times New Roman"/>
          <w:sz w:val="26"/>
          <w:szCs w:val="26"/>
        </w:rPr>
      </w:pPr>
      <w:r>
        <w:rPr>
          <w:rFonts w:ascii="Times New Roman" w:hAnsi="Times New Roman" w:cs="Times New Roman"/>
          <w:sz w:val="26"/>
          <w:szCs w:val="26"/>
        </w:rPr>
        <w:tab/>
      </w:r>
      <w:r>
        <w:rPr>
          <w:rFonts w:ascii="Times New Roman" w:hAnsi="Times New Roman" w:cs="Times New Roman"/>
          <w:sz w:val="26"/>
          <w:szCs w:val="26"/>
        </w:rPr>
        <w:tab/>
      </w:r>
      <w:bookmarkStart w:id="29" w:name="_Toc154452829"/>
      <w:r w:rsidRPr="0086094B">
        <w:rPr>
          <w:rFonts w:ascii="Times New Roman" w:hAnsi="Times New Roman" w:cs="Times New Roman"/>
          <w:color w:val="auto"/>
          <w:sz w:val="26"/>
          <w:szCs w:val="26"/>
        </w:rPr>
        <w:t>Bảng 1</w:t>
      </w:r>
      <w:r w:rsidR="00614972">
        <w:rPr>
          <w:rFonts w:ascii="Times New Roman" w:hAnsi="Times New Roman" w:cs="Times New Roman"/>
          <w:color w:val="auto"/>
          <w:sz w:val="26"/>
          <w:szCs w:val="26"/>
        </w:rPr>
        <w:noBreakHyphen/>
      </w:r>
      <w:r w:rsidR="00614972">
        <w:rPr>
          <w:rFonts w:ascii="Times New Roman" w:hAnsi="Times New Roman" w:cs="Times New Roman"/>
          <w:color w:val="auto"/>
          <w:sz w:val="26"/>
          <w:szCs w:val="26"/>
        </w:rPr>
        <w:fldChar w:fldCharType="begin"/>
      </w:r>
      <w:r w:rsidR="00614972">
        <w:rPr>
          <w:rFonts w:ascii="Times New Roman" w:hAnsi="Times New Roman" w:cs="Times New Roman"/>
          <w:color w:val="auto"/>
          <w:sz w:val="26"/>
          <w:szCs w:val="26"/>
        </w:rPr>
        <w:instrText xml:space="preserve"> SEQ Bảng \* ARABIC \s 1 </w:instrText>
      </w:r>
      <w:r w:rsidR="00614972">
        <w:rPr>
          <w:rFonts w:ascii="Times New Roman" w:hAnsi="Times New Roman" w:cs="Times New Roman"/>
          <w:color w:val="auto"/>
          <w:sz w:val="26"/>
          <w:szCs w:val="26"/>
        </w:rPr>
        <w:fldChar w:fldCharType="separate"/>
      </w:r>
      <w:r w:rsidR="006D3028">
        <w:rPr>
          <w:rFonts w:ascii="Times New Roman" w:hAnsi="Times New Roman" w:cs="Times New Roman"/>
          <w:noProof/>
          <w:color w:val="auto"/>
          <w:sz w:val="26"/>
          <w:szCs w:val="26"/>
        </w:rPr>
        <w:t>2</w:t>
      </w:r>
      <w:r w:rsidR="00614972">
        <w:rPr>
          <w:rFonts w:ascii="Times New Roman" w:hAnsi="Times New Roman" w:cs="Times New Roman"/>
          <w:color w:val="auto"/>
          <w:sz w:val="26"/>
          <w:szCs w:val="26"/>
        </w:rPr>
        <w:fldChar w:fldCharType="end"/>
      </w:r>
      <w:r w:rsidRPr="0086094B">
        <w:rPr>
          <w:rFonts w:ascii="Times New Roman" w:hAnsi="Times New Roman" w:cs="Times New Roman"/>
          <w:color w:val="auto"/>
          <w:sz w:val="26"/>
          <w:szCs w:val="26"/>
        </w:rPr>
        <w:t>: Lớp CNĐD chính quy năm cuối (Khóa 2020 – 2024)</w:t>
      </w:r>
      <w:bookmarkEnd w:id="29"/>
    </w:p>
    <w:p w14:paraId="120031D2" w14:textId="77777777" w:rsidR="00FF5BD4" w:rsidRPr="0092344F" w:rsidRDefault="00FF5BD4" w:rsidP="002D6DED">
      <w:pPr>
        <w:pStyle w:val="u1"/>
        <w:spacing w:before="0" w:after="120"/>
        <w:rPr>
          <w:rFonts w:ascii="Times New Roman" w:hAnsi="Times New Roman" w:cs="Times New Roman"/>
          <w:b/>
          <w:bCs/>
          <w:color w:val="auto"/>
          <w:sz w:val="26"/>
          <w:szCs w:val="26"/>
        </w:rPr>
      </w:pPr>
      <w:r w:rsidRPr="0092344F">
        <w:rPr>
          <w:rFonts w:ascii="Times New Roman" w:hAnsi="Times New Roman" w:cs="Times New Roman"/>
          <w:b/>
          <w:bCs/>
          <w:color w:val="auto"/>
          <w:sz w:val="26"/>
          <w:szCs w:val="26"/>
        </w:rPr>
        <w:br w:type="page"/>
      </w:r>
    </w:p>
    <w:p w14:paraId="22B67A8B" w14:textId="4A09DA91" w:rsidR="00957D95" w:rsidRPr="0092344F" w:rsidRDefault="004B6C1B" w:rsidP="00C1128D">
      <w:pPr>
        <w:pStyle w:val="u1"/>
        <w:spacing w:before="0" w:after="120"/>
        <w:jc w:val="center"/>
        <w:rPr>
          <w:rFonts w:ascii="Times New Roman" w:hAnsi="Times New Roman" w:cs="Times New Roman"/>
          <w:b/>
          <w:bCs/>
          <w:color w:val="auto"/>
          <w:sz w:val="26"/>
          <w:szCs w:val="26"/>
        </w:rPr>
      </w:pPr>
      <w:bookmarkStart w:id="30" w:name="_Toc154482702"/>
      <w:r w:rsidRPr="0092344F">
        <w:rPr>
          <w:rFonts w:ascii="Times New Roman" w:hAnsi="Times New Roman" w:cs="Times New Roman"/>
          <w:b/>
          <w:bCs/>
          <w:color w:val="auto"/>
          <w:sz w:val="26"/>
          <w:szCs w:val="26"/>
        </w:rPr>
        <w:lastRenderedPageBreak/>
        <w:t>CHƯƠNG II:</w:t>
      </w:r>
      <w:bookmarkEnd w:id="30"/>
      <w:r w:rsidRPr="0092344F">
        <w:rPr>
          <w:rFonts w:ascii="Times New Roman" w:hAnsi="Times New Roman" w:cs="Times New Roman"/>
          <w:b/>
          <w:bCs/>
          <w:color w:val="auto"/>
          <w:sz w:val="26"/>
          <w:szCs w:val="26"/>
        </w:rPr>
        <w:t xml:space="preserve"> </w:t>
      </w:r>
    </w:p>
    <w:p w14:paraId="1BE7EE30" w14:textId="2BA963AE" w:rsidR="001E706F" w:rsidRPr="0092344F" w:rsidRDefault="001E706F" w:rsidP="001E706F">
      <w:pPr>
        <w:jc w:val="center"/>
        <w:rPr>
          <w:rFonts w:ascii="Times New Roman" w:hAnsi="Times New Roman" w:cs="Times New Roman"/>
          <w:sz w:val="26"/>
          <w:szCs w:val="26"/>
        </w:rPr>
      </w:pPr>
      <w:r w:rsidRPr="0092344F">
        <w:rPr>
          <w:rFonts w:ascii="Times New Roman" w:hAnsi="Times New Roman" w:cs="Times New Roman"/>
          <w:b/>
          <w:bCs/>
          <w:sz w:val="26"/>
          <w:szCs w:val="26"/>
        </w:rPr>
        <w:t>PHƯƠNG PHÁP VÀ ĐỐI TƯỢNG NGHIÊN CỨU</w:t>
      </w:r>
    </w:p>
    <w:p w14:paraId="5DF089F3" w14:textId="6A9A38C3" w:rsidR="00774FF0" w:rsidRPr="0092344F" w:rsidRDefault="008A247B" w:rsidP="0065190F">
      <w:pPr>
        <w:pStyle w:val="oancuaDanhsach"/>
        <w:numPr>
          <w:ilvl w:val="1"/>
          <w:numId w:val="54"/>
        </w:numPr>
        <w:spacing w:before="120" w:after="120" w:line="360" w:lineRule="auto"/>
        <w:jc w:val="both"/>
        <w:outlineLvl w:val="1"/>
        <w:rPr>
          <w:rFonts w:ascii="Times New Roman" w:hAnsi="Times New Roman" w:cs="Times New Roman"/>
          <w:b/>
          <w:bCs/>
          <w:sz w:val="26"/>
          <w:szCs w:val="26"/>
        </w:rPr>
      </w:pPr>
      <w:bookmarkStart w:id="31" w:name="_Toc154482703"/>
      <w:r w:rsidRPr="0092344F">
        <w:rPr>
          <w:rFonts w:ascii="Times New Roman" w:hAnsi="Times New Roman" w:cs="Times New Roman"/>
          <w:b/>
          <w:bCs/>
          <w:sz w:val="26"/>
          <w:szCs w:val="26"/>
        </w:rPr>
        <w:t>Thiết kế nghiên cứu</w:t>
      </w:r>
      <w:bookmarkEnd w:id="31"/>
    </w:p>
    <w:p w14:paraId="1797038B" w14:textId="355C05BB" w:rsidR="004B6C1B" w:rsidRPr="0092344F" w:rsidRDefault="00045543" w:rsidP="00C1128D">
      <w:pPr>
        <w:spacing w:line="360" w:lineRule="auto"/>
        <w:ind w:firstLine="720"/>
        <w:jc w:val="both"/>
        <w:rPr>
          <w:rFonts w:ascii="Times New Roman" w:hAnsi="Times New Roman" w:cs="Times New Roman"/>
          <w:b/>
          <w:bCs/>
          <w:sz w:val="26"/>
          <w:szCs w:val="26"/>
        </w:rPr>
      </w:pPr>
      <w:r w:rsidRPr="0092344F">
        <w:rPr>
          <w:rFonts w:ascii="Times New Roman" w:hAnsi="Times New Roman" w:cs="Times New Roman"/>
          <w:sz w:val="26"/>
          <w:szCs w:val="26"/>
        </w:rPr>
        <w:t>Nghiên cứu cắt ngang mô tả, có phân tích.</w:t>
      </w:r>
    </w:p>
    <w:p w14:paraId="33402833" w14:textId="2EE064C8" w:rsidR="00045543" w:rsidRPr="001E6CED" w:rsidRDefault="00045543" w:rsidP="0065190F">
      <w:pPr>
        <w:pStyle w:val="oancuaDanhsach"/>
        <w:numPr>
          <w:ilvl w:val="1"/>
          <w:numId w:val="54"/>
        </w:numPr>
        <w:spacing w:before="120" w:after="120" w:line="360" w:lineRule="auto"/>
        <w:jc w:val="both"/>
        <w:outlineLvl w:val="1"/>
        <w:rPr>
          <w:rFonts w:ascii="Times New Roman" w:hAnsi="Times New Roman" w:cs="Times New Roman"/>
          <w:b/>
          <w:bCs/>
          <w:sz w:val="26"/>
          <w:szCs w:val="26"/>
        </w:rPr>
      </w:pPr>
      <w:bookmarkStart w:id="32" w:name="_Toc154482704"/>
      <w:r w:rsidRPr="001E6CED">
        <w:rPr>
          <w:rFonts w:ascii="Times New Roman" w:hAnsi="Times New Roman" w:cs="Times New Roman"/>
          <w:b/>
          <w:bCs/>
          <w:sz w:val="26"/>
          <w:szCs w:val="26"/>
        </w:rPr>
        <w:t>Thời gian</w:t>
      </w:r>
      <w:r w:rsidR="001E6CED">
        <w:rPr>
          <w:rFonts w:ascii="Times New Roman" w:hAnsi="Times New Roman" w:cs="Times New Roman"/>
          <w:b/>
          <w:bCs/>
          <w:sz w:val="26"/>
          <w:szCs w:val="26"/>
        </w:rPr>
        <w:t>, địa điểm</w:t>
      </w:r>
      <w:r w:rsidRPr="001E6CED">
        <w:rPr>
          <w:rFonts w:ascii="Times New Roman" w:hAnsi="Times New Roman" w:cs="Times New Roman"/>
          <w:b/>
          <w:bCs/>
          <w:sz w:val="26"/>
          <w:szCs w:val="26"/>
        </w:rPr>
        <w:t xml:space="preserve"> nghiên cứu</w:t>
      </w:r>
      <w:bookmarkEnd w:id="32"/>
    </w:p>
    <w:p w14:paraId="1C1AA634" w14:textId="50197FFB" w:rsidR="00045543" w:rsidRPr="0092344F" w:rsidRDefault="00045543" w:rsidP="00C1128D">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Nghiên cứu được tiến hành tại Trường Đại học Y khoa Phạm Ngọc Thạch.</w:t>
      </w:r>
    </w:p>
    <w:p w14:paraId="48908363" w14:textId="77FC2AB1" w:rsidR="00045543" w:rsidRPr="0092344F" w:rsidRDefault="001E6CED" w:rsidP="0065190F">
      <w:pPr>
        <w:pStyle w:val="oancuaDanhsach"/>
        <w:numPr>
          <w:ilvl w:val="1"/>
          <w:numId w:val="54"/>
        </w:numPr>
        <w:spacing w:before="120" w:after="0" w:line="360" w:lineRule="auto"/>
        <w:jc w:val="both"/>
        <w:outlineLvl w:val="1"/>
        <w:rPr>
          <w:rFonts w:ascii="Times New Roman" w:hAnsi="Times New Roman" w:cs="Times New Roman"/>
          <w:b/>
          <w:bCs/>
          <w:sz w:val="26"/>
          <w:szCs w:val="26"/>
        </w:rPr>
      </w:pPr>
      <w:bookmarkStart w:id="33" w:name="_Toc154482705"/>
      <w:r>
        <w:rPr>
          <w:rFonts w:ascii="Times New Roman" w:hAnsi="Times New Roman" w:cs="Times New Roman"/>
          <w:b/>
          <w:bCs/>
          <w:sz w:val="26"/>
          <w:szCs w:val="26"/>
        </w:rPr>
        <w:t>Đối tượng</w:t>
      </w:r>
      <w:r w:rsidR="008A247B" w:rsidRPr="0092344F">
        <w:rPr>
          <w:rFonts w:ascii="Times New Roman" w:hAnsi="Times New Roman" w:cs="Times New Roman"/>
          <w:b/>
          <w:bCs/>
          <w:sz w:val="26"/>
          <w:szCs w:val="26"/>
        </w:rPr>
        <w:t xml:space="preserve"> nghiên cứu</w:t>
      </w:r>
      <w:bookmarkEnd w:id="33"/>
    </w:p>
    <w:p w14:paraId="6B0D5869" w14:textId="77777777" w:rsidR="00045543" w:rsidRPr="0092344F" w:rsidRDefault="00045543" w:rsidP="00045543">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 xml:space="preserve">Sinh viên Cử nhân Điều dưỡng (CNĐD) năm cuối (năm 4) niên khóa 2020 – 2024 (Gồm sinh viên Điều dưỡng đa khoa và sinh viên Điều dưỡng các chuyên ngành: Điều dưỡng Hộ sinh, Điều dưỡng Cấp cứu ngoài bệnh viện, Điều dưỡng Phục hồi chức năng) tại Trường Đại học Y khoa Phạm Ngọc Thạch. </w:t>
      </w:r>
    </w:p>
    <w:p w14:paraId="15AE40E2" w14:textId="52DECBEB" w:rsidR="00E3590A" w:rsidRPr="0092344F" w:rsidRDefault="00045543" w:rsidP="0065190F">
      <w:pPr>
        <w:pStyle w:val="oancuaDanhsach"/>
        <w:numPr>
          <w:ilvl w:val="2"/>
          <w:numId w:val="54"/>
        </w:numPr>
        <w:spacing w:before="120" w:after="120" w:line="360" w:lineRule="auto"/>
        <w:jc w:val="both"/>
        <w:outlineLvl w:val="2"/>
        <w:rPr>
          <w:rFonts w:ascii="Times New Roman" w:hAnsi="Times New Roman" w:cs="Times New Roman"/>
          <w:b/>
          <w:bCs/>
          <w:i/>
          <w:iCs/>
          <w:sz w:val="26"/>
          <w:szCs w:val="26"/>
        </w:rPr>
      </w:pPr>
      <w:bookmarkStart w:id="34" w:name="_Toc154482706"/>
      <w:r w:rsidRPr="0092344F">
        <w:rPr>
          <w:rFonts w:ascii="Times New Roman" w:hAnsi="Times New Roman" w:cs="Times New Roman"/>
          <w:b/>
          <w:bCs/>
          <w:i/>
          <w:iCs/>
          <w:sz w:val="26"/>
          <w:szCs w:val="26"/>
        </w:rPr>
        <w:t>Tiêu chuẩn lựa chọn</w:t>
      </w:r>
      <w:bookmarkEnd w:id="34"/>
    </w:p>
    <w:p w14:paraId="44DC6EFF" w14:textId="6356535F" w:rsidR="00045543" w:rsidRPr="0092344F" w:rsidRDefault="00045543" w:rsidP="00045543">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 xml:space="preserve">Sinh viên CNĐD năm cuối niên khóa 2020 – 2024 (Gồm sinh viên Điều dưỡng đa khoa và sinh viên Điều dưỡng các chuyên ngành) tại Trường Đại học Y khoa Phạm Ngọc Thạch. </w:t>
      </w:r>
    </w:p>
    <w:p w14:paraId="579B0D38" w14:textId="77777777" w:rsidR="00045543" w:rsidRPr="0092344F" w:rsidRDefault="00045543" w:rsidP="00045543">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 xml:space="preserve">SV CNĐD chính quy đã học qua học phần “Nghiên cứu khoa học”.  </w:t>
      </w:r>
    </w:p>
    <w:p w14:paraId="7256FC5A" w14:textId="77777777" w:rsidR="00045543" w:rsidRPr="0092344F" w:rsidRDefault="00045543" w:rsidP="00045543">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SV đồng ý tham gia nghiên cứu.</w:t>
      </w:r>
    </w:p>
    <w:p w14:paraId="0E1BEED3" w14:textId="538F3165" w:rsidR="00045543" w:rsidRPr="0092344F" w:rsidRDefault="00045543" w:rsidP="0065190F">
      <w:pPr>
        <w:pStyle w:val="oancuaDanhsach"/>
        <w:numPr>
          <w:ilvl w:val="2"/>
          <w:numId w:val="54"/>
        </w:numPr>
        <w:spacing w:before="120" w:after="120" w:line="360" w:lineRule="auto"/>
        <w:jc w:val="both"/>
        <w:outlineLvl w:val="2"/>
        <w:rPr>
          <w:rFonts w:ascii="Times New Roman" w:hAnsi="Times New Roman" w:cs="Times New Roman"/>
          <w:b/>
          <w:bCs/>
          <w:i/>
          <w:iCs/>
          <w:sz w:val="26"/>
          <w:szCs w:val="26"/>
        </w:rPr>
      </w:pPr>
      <w:bookmarkStart w:id="35" w:name="_Toc154482707"/>
      <w:r w:rsidRPr="0092344F">
        <w:rPr>
          <w:rFonts w:ascii="Times New Roman" w:hAnsi="Times New Roman" w:cs="Times New Roman"/>
          <w:b/>
          <w:bCs/>
          <w:i/>
          <w:iCs/>
          <w:sz w:val="26"/>
          <w:szCs w:val="26"/>
        </w:rPr>
        <w:t>Tiêu chuẩn loại trừ</w:t>
      </w:r>
      <w:bookmarkEnd w:id="35"/>
      <w:r w:rsidRPr="0092344F">
        <w:rPr>
          <w:rFonts w:ascii="Times New Roman" w:hAnsi="Times New Roman" w:cs="Times New Roman"/>
          <w:b/>
          <w:bCs/>
          <w:i/>
          <w:iCs/>
          <w:sz w:val="26"/>
          <w:szCs w:val="26"/>
        </w:rPr>
        <w:t xml:space="preserve"> </w:t>
      </w:r>
    </w:p>
    <w:p w14:paraId="60A5DE4E" w14:textId="77777777" w:rsidR="00045543" w:rsidRPr="0092344F" w:rsidRDefault="00045543" w:rsidP="00045543">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SV không liên lạc được hoặc không tiếp cận được bộ câu hỏi.</w:t>
      </w:r>
    </w:p>
    <w:p w14:paraId="13C87B6C" w14:textId="7712D5F2" w:rsidR="00045543" w:rsidRDefault="00045543" w:rsidP="001E706F">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 xml:space="preserve">SV không hoàn thành hoặc hoàn thành nhưng không đạt (chọn một đáp án cho mọi câu hỏi) bộ câu hỏi. </w:t>
      </w:r>
    </w:p>
    <w:p w14:paraId="4BC000BB" w14:textId="4D00EEB0" w:rsidR="00602E56" w:rsidRPr="0092344F" w:rsidRDefault="00602E56" w:rsidP="001E706F">
      <w:pPr>
        <w:spacing w:line="360" w:lineRule="auto"/>
        <w:ind w:firstLine="720"/>
        <w:jc w:val="both"/>
        <w:rPr>
          <w:rFonts w:ascii="Times New Roman" w:hAnsi="Times New Roman" w:cs="Times New Roman"/>
          <w:sz w:val="26"/>
          <w:szCs w:val="26"/>
        </w:rPr>
      </w:pPr>
      <w:r>
        <w:rPr>
          <w:rFonts w:ascii="Times New Roman" w:hAnsi="Times New Roman" w:cs="Times New Roman"/>
          <w:sz w:val="26"/>
          <w:szCs w:val="26"/>
        </w:rPr>
        <w:t xml:space="preserve">SV không đồng ý tham gia NC. </w:t>
      </w:r>
    </w:p>
    <w:p w14:paraId="0D33A844" w14:textId="3D4DBEB7" w:rsidR="00045543" w:rsidRPr="0092344F" w:rsidRDefault="00045543" w:rsidP="0065190F">
      <w:pPr>
        <w:pStyle w:val="oancuaDanhsach"/>
        <w:numPr>
          <w:ilvl w:val="1"/>
          <w:numId w:val="54"/>
        </w:numPr>
        <w:spacing w:before="120" w:after="0" w:line="360" w:lineRule="auto"/>
        <w:jc w:val="both"/>
        <w:outlineLvl w:val="1"/>
        <w:rPr>
          <w:rFonts w:ascii="Times New Roman" w:hAnsi="Times New Roman" w:cs="Times New Roman"/>
          <w:b/>
          <w:bCs/>
          <w:sz w:val="26"/>
          <w:szCs w:val="26"/>
        </w:rPr>
      </w:pPr>
      <w:bookmarkStart w:id="36" w:name="_Toc154482708"/>
      <w:r w:rsidRPr="0092344F">
        <w:rPr>
          <w:rFonts w:ascii="Times New Roman" w:hAnsi="Times New Roman" w:cs="Times New Roman"/>
          <w:b/>
          <w:bCs/>
          <w:sz w:val="26"/>
          <w:szCs w:val="26"/>
        </w:rPr>
        <w:t>C</w:t>
      </w:r>
      <w:r w:rsidR="008A247B" w:rsidRPr="0092344F">
        <w:rPr>
          <w:rFonts w:ascii="Times New Roman" w:hAnsi="Times New Roman" w:cs="Times New Roman"/>
          <w:b/>
          <w:bCs/>
          <w:sz w:val="26"/>
          <w:szCs w:val="26"/>
        </w:rPr>
        <w:t>ỡ mẫu nghiên cứu</w:t>
      </w:r>
      <w:bookmarkEnd w:id="36"/>
      <w:r w:rsidR="008A247B" w:rsidRPr="0092344F">
        <w:rPr>
          <w:rFonts w:ascii="Times New Roman" w:hAnsi="Times New Roman" w:cs="Times New Roman"/>
          <w:b/>
          <w:bCs/>
          <w:sz w:val="26"/>
          <w:szCs w:val="26"/>
        </w:rPr>
        <w:t xml:space="preserve"> </w:t>
      </w:r>
    </w:p>
    <w:p w14:paraId="3379D3DD" w14:textId="02DB3621" w:rsidR="00045543" w:rsidRPr="0092344F" w:rsidRDefault="00045543" w:rsidP="007151EC">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Toàn bộ sinh viên các lớp Cử nhân Điều dưỡng năm cuối (năm 4) niên khóa 2020 – 2024, tổng cộng là 14</w:t>
      </w:r>
      <w:r w:rsidR="0035277E" w:rsidRPr="0092344F">
        <w:rPr>
          <w:rFonts w:ascii="Times New Roman" w:hAnsi="Times New Roman" w:cs="Times New Roman"/>
          <w:sz w:val="26"/>
          <w:szCs w:val="26"/>
        </w:rPr>
        <w:t>2</w:t>
      </w:r>
      <w:r w:rsidRPr="0092344F">
        <w:rPr>
          <w:rFonts w:ascii="Times New Roman" w:hAnsi="Times New Roman" w:cs="Times New Roman"/>
          <w:sz w:val="26"/>
          <w:szCs w:val="26"/>
        </w:rPr>
        <w:t xml:space="preserve"> SV. </w:t>
      </w:r>
    </w:p>
    <w:p w14:paraId="77D102FC" w14:textId="13EBB85B" w:rsidR="005F3FF5" w:rsidRPr="0092344F" w:rsidRDefault="00045543" w:rsidP="00045543">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Chọn mẫu thuận tiện, lấy trọn mẫu, đã trừ nghiên cứu viên (cỡ mẫu n = 142)</w:t>
      </w:r>
    </w:p>
    <w:tbl>
      <w:tblPr>
        <w:tblpPr w:leftFromText="180" w:rightFromText="180" w:horzAnchor="margin" w:tblpY="-736"/>
        <w:tblW w:w="0" w:type="auto"/>
        <w:tblCellMar>
          <w:top w:w="15" w:type="dxa"/>
          <w:left w:w="15" w:type="dxa"/>
          <w:bottom w:w="15" w:type="dxa"/>
          <w:right w:w="15" w:type="dxa"/>
        </w:tblCellMar>
        <w:tblLook w:val="04A0" w:firstRow="1" w:lastRow="0" w:firstColumn="1" w:lastColumn="0" w:noHBand="0" w:noVBand="1"/>
      </w:tblPr>
      <w:tblGrid>
        <w:gridCol w:w="692"/>
        <w:gridCol w:w="3934"/>
        <w:gridCol w:w="4096"/>
      </w:tblGrid>
      <w:tr w:rsidR="006C0DD3" w:rsidRPr="0092344F" w14:paraId="6EDB9EF4" w14:textId="77777777" w:rsidTr="00C41098">
        <w:trPr>
          <w:trHeight w:val="808"/>
        </w:trPr>
        <w:tc>
          <w:tcPr>
            <w:tcW w:w="0" w:type="auto"/>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hideMark/>
          </w:tcPr>
          <w:p w14:paraId="5817A811" w14:textId="77777777" w:rsidR="00045543" w:rsidRPr="0092344F" w:rsidRDefault="00045543" w:rsidP="00C41098">
            <w:pPr>
              <w:spacing w:before="240" w:after="0" w:line="240" w:lineRule="auto"/>
              <w:jc w:val="center"/>
              <w:rPr>
                <w:rFonts w:ascii="Times New Roman" w:eastAsia="Times New Roman" w:hAnsi="Times New Roman" w:cs="Times New Roman"/>
                <w:kern w:val="0"/>
                <w:sz w:val="26"/>
                <w:szCs w:val="26"/>
                <w14:ligatures w14:val="none"/>
              </w:rPr>
            </w:pPr>
            <w:r w:rsidRPr="0092344F">
              <w:rPr>
                <w:rFonts w:ascii="Times New Roman" w:eastAsia="Times New Roman" w:hAnsi="Times New Roman" w:cs="Times New Roman"/>
                <w:b/>
                <w:bCs/>
                <w:kern w:val="0"/>
                <w:sz w:val="26"/>
                <w:szCs w:val="26"/>
                <w14:ligatures w14:val="none"/>
              </w:rPr>
              <w:lastRenderedPageBreak/>
              <w:t>STT</w:t>
            </w:r>
          </w:p>
        </w:tc>
        <w:tc>
          <w:tcPr>
            <w:tcW w:w="0" w:type="auto"/>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hideMark/>
          </w:tcPr>
          <w:p w14:paraId="1E9771B1" w14:textId="77777777" w:rsidR="00045543" w:rsidRPr="0092344F" w:rsidRDefault="00045543" w:rsidP="00C41098">
            <w:pPr>
              <w:spacing w:before="240" w:after="0" w:line="240" w:lineRule="auto"/>
              <w:jc w:val="center"/>
              <w:rPr>
                <w:rFonts w:ascii="Times New Roman" w:eastAsia="Times New Roman" w:hAnsi="Times New Roman" w:cs="Times New Roman"/>
                <w:kern w:val="0"/>
                <w:sz w:val="26"/>
                <w:szCs w:val="26"/>
                <w14:ligatures w14:val="none"/>
              </w:rPr>
            </w:pPr>
            <w:r w:rsidRPr="0092344F">
              <w:rPr>
                <w:rFonts w:ascii="Times New Roman" w:eastAsia="Times New Roman" w:hAnsi="Times New Roman" w:cs="Times New Roman"/>
                <w:b/>
                <w:bCs/>
                <w:kern w:val="0"/>
                <w:sz w:val="26"/>
                <w:szCs w:val="26"/>
                <w14:ligatures w14:val="none"/>
              </w:rPr>
              <w:t>Lớp</w:t>
            </w:r>
          </w:p>
        </w:tc>
        <w:tc>
          <w:tcPr>
            <w:tcW w:w="4096"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hideMark/>
          </w:tcPr>
          <w:p w14:paraId="32F151CB" w14:textId="77777777" w:rsidR="00045543" w:rsidRPr="0092344F" w:rsidRDefault="00045543" w:rsidP="00C41098">
            <w:pPr>
              <w:spacing w:before="240" w:after="0" w:line="240" w:lineRule="auto"/>
              <w:jc w:val="center"/>
              <w:rPr>
                <w:rFonts w:ascii="Times New Roman" w:eastAsia="Times New Roman" w:hAnsi="Times New Roman" w:cs="Times New Roman"/>
                <w:kern w:val="0"/>
                <w:sz w:val="26"/>
                <w:szCs w:val="26"/>
                <w14:ligatures w14:val="none"/>
              </w:rPr>
            </w:pPr>
            <w:r w:rsidRPr="0092344F">
              <w:rPr>
                <w:rFonts w:ascii="Times New Roman" w:eastAsia="Times New Roman" w:hAnsi="Times New Roman" w:cs="Times New Roman"/>
                <w:b/>
                <w:bCs/>
                <w:kern w:val="0"/>
                <w:sz w:val="26"/>
                <w:szCs w:val="26"/>
                <w14:ligatures w14:val="none"/>
              </w:rPr>
              <w:t>Tổng số sinh viên</w:t>
            </w:r>
          </w:p>
        </w:tc>
      </w:tr>
      <w:tr w:rsidR="006C0DD3" w:rsidRPr="0092344F" w14:paraId="6BB1EA5A" w14:textId="77777777" w:rsidTr="00C41098">
        <w:trPr>
          <w:trHeight w:val="510"/>
        </w:trPr>
        <w:tc>
          <w:tcPr>
            <w:tcW w:w="0" w:type="auto"/>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hideMark/>
          </w:tcPr>
          <w:p w14:paraId="7A6DD80B" w14:textId="77777777" w:rsidR="00045543" w:rsidRPr="0092344F" w:rsidRDefault="00045543" w:rsidP="00C41098">
            <w:pPr>
              <w:spacing w:before="240" w:after="0" w:line="240" w:lineRule="auto"/>
              <w:jc w:val="center"/>
              <w:rPr>
                <w:rFonts w:ascii="Times New Roman" w:eastAsia="Times New Roman" w:hAnsi="Times New Roman" w:cs="Times New Roman"/>
                <w:kern w:val="0"/>
                <w:sz w:val="26"/>
                <w:szCs w:val="26"/>
                <w14:ligatures w14:val="none"/>
              </w:rPr>
            </w:pPr>
            <w:r w:rsidRPr="0092344F">
              <w:rPr>
                <w:rFonts w:ascii="Times New Roman" w:eastAsia="Times New Roman" w:hAnsi="Times New Roman" w:cs="Times New Roman"/>
                <w:kern w:val="0"/>
                <w:sz w:val="26"/>
                <w:szCs w:val="26"/>
                <w14:ligatures w14:val="none"/>
              </w:rPr>
              <w:t>1</w:t>
            </w:r>
          </w:p>
        </w:tc>
        <w:tc>
          <w:tcPr>
            <w:tcW w:w="0" w:type="auto"/>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hideMark/>
          </w:tcPr>
          <w:p w14:paraId="6306234B" w14:textId="77777777" w:rsidR="00045543" w:rsidRPr="0092344F" w:rsidRDefault="00045543" w:rsidP="00C41098">
            <w:pPr>
              <w:spacing w:before="240" w:after="0" w:line="240" w:lineRule="auto"/>
              <w:rPr>
                <w:rFonts w:ascii="Times New Roman" w:eastAsia="Times New Roman" w:hAnsi="Times New Roman" w:cs="Times New Roman"/>
                <w:kern w:val="0"/>
                <w:sz w:val="26"/>
                <w:szCs w:val="26"/>
                <w14:ligatures w14:val="none"/>
              </w:rPr>
            </w:pPr>
            <w:r w:rsidRPr="0092344F">
              <w:rPr>
                <w:rFonts w:ascii="Times New Roman" w:eastAsia="Times New Roman" w:hAnsi="Times New Roman" w:cs="Times New Roman"/>
                <w:kern w:val="0"/>
                <w:sz w:val="26"/>
                <w:szCs w:val="26"/>
                <w14:ligatures w14:val="none"/>
              </w:rPr>
              <w:t>CNĐD2020</w:t>
            </w:r>
          </w:p>
        </w:tc>
        <w:tc>
          <w:tcPr>
            <w:tcW w:w="4096"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hideMark/>
          </w:tcPr>
          <w:p w14:paraId="7D84D37A" w14:textId="77777777" w:rsidR="00045543" w:rsidRPr="0092344F" w:rsidRDefault="00045543" w:rsidP="00C41098">
            <w:pPr>
              <w:spacing w:before="240" w:after="0" w:line="240" w:lineRule="auto"/>
              <w:jc w:val="center"/>
              <w:rPr>
                <w:rFonts w:ascii="Times New Roman" w:eastAsia="Times New Roman" w:hAnsi="Times New Roman" w:cs="Times New Roman"/>
                <w:kern w:val="0"/>
                <w:sz w:val="26"/>
                <w:szCs w:val="26"/>
                <w14:ligatures w14:val="none"/>
              </w:rPr>
            </w:pPr>
            <w:r w:rsidRPr="0092344F">
              <w:rPr>
                <w:rFonts w:ascii="Times New Roman" w:eastAsia="Times New Roman" w:hAnsi="Times New Roman" w:cs="Times New Roman"/>
                <w:kern w:val="0"/>
                <w:sz w:val="26"/>
                <w:szCs w:val="26"/>
                <w14:ligatures w14:val="none"/>
              </w:rPr>
              <w:t>64</w:t>
            </w:r>
          </w:p>
        </w:tc>
      </w:tr>
      <w:tr w:rsidR="006C0DD3" w:rsidRPr="0092344F" w14:paraId="133CC2EF" w14:textId="77777777" w:rsidTr="00C41098">
        <w:trPr>
          <w:trHeight w:val="510"/>
        </w:trPr>
        <w:tc>
          <w:tcPr>
            <w:tcW w:w="0" w:type="auto"/>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hideMark/>
          </w:tcPr>
          <w:p w14:paraId="2378626D" w14:textId="77777777" w:rsidR="00045543" w:rsidRPr="0092344F" w:rsidRDefault="00045543" w:rsidP="00C41098">
            <w:pPr>
              <w:spacing w:before="240" w:after="0" w:line="240" w:lineRule="auto"/>
              <w:jc w:val="center"/>
              <w:rPr>
                <w:rFonts w:ascii="Times New Roman" w:eastAsia="Times New Roman" w:hAnsi="Times New Roman" w:cs="Times New Roman"/>
                <w:kern w:val="0"/>
                <w:sz w:val="26"/>
                <w:szCs w:val="26"/>
                <w14:ligatures w14:val="none"/>
              </w:rPr>
            </w:pPr>
            <w:r w:rsidRPr="0092344F">
              <w:rPr>
                <w:rFonts w:ascii="Times New Roman" w:eastAsia="Times New Roman" w:hAnsi="Times New Roman" w:cs="Times New Roman"/>
                <w:kern w:val="0"/>
                <w:sz w:val="26"/>
                <w:szCs w:val="26"/>
                <w14:ligatures w14:val="none"/>
              </w:rPr>
              <w:t>2</w:t>
            </w:r>
          </w:p>
        </w:tc>
        <w:tc>
          <w:tcPr>
            <w:tcW w:w="0" w:type="auto"/>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hideMark/>
          </w:tcPr>
          <w:p w14:paraId="5C64C072" w14:textId="77777777" w:rsidR="00045543" w:rsidRPr="0092344F" w:rsidRDefault="00045543" w:rsidP="00C41098">
            <w:pPr>
              <w:spacing w:before="240" w:after="0" w:line="240" w:lineRule="auto"/>
              <w:rPr>
                <w:rFonts w:ascii="Times New Roman" w:eastAsia="Times New Roman" w:hAnsi="Times New Roman" w:cs="Times New Roman"/>
                <w:kern w:val="0"/>
                <w:sz w:val="26"/>
                <w:szCs w:val="26"/>
                <w14:ligatures w14:val="none"/>
              </w:rPr>
            </w:pPr>
            <w:r w:rsidRPr="0092344F">
              <w:rPr>
                <w:rFonts w:ascii="Times New Roman" w:eastAsia="Times New Roman" w:hAnsi="Times New Roman" w:cs="Times New Roman"/>
                <w:kern w:val="0"/>
                <w:sz w:val="26"/>
                <w:szCs w:val="26"/>
                <w14:ligatures w14:val="none"/>
              </w:rPr>
              <w:t>CNĐD chuyên ngành GMHS2020</w:t>
            </w:r>
          </w:p>
        </w:tc>
        <w:tc>
          <w:tcPr>
            <w:tcW w:w="4096"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hideMark/>
          </w:tcPr>
          <w:p w14:paraId="2037AEE1" w14:textId="77777777" w:rsidR="00045543" w:rsidRPr="0092344F" w:rsidRDefault="00045543" w:rsidP="00C41098">
            <w:pPr>
              <w:spacing w:before="240" w:after="0" w:line="240" w:lineRule="auto"/>
              <w:jc w:val="center"/>
              <w:rPr>
                <w:rFonts w:ascii="Times New Roman" w:eastAsia="Times New Roman" w:hAnsi="Times New Roman" w:cs="Times New Roman"/>
                <w:kern w:val="0"/>
                <w:sz w:val="26"/>
                <w:szCs w:val="26"/>
                <w14:ligatures w14:val="none"/>
              </w:rPr>
            </w:pPr>
            <w:r w:rsidRPr="0092344F">
              <w:rPr>
                <w:rFonts w:ascii="Times New Roman" w:eastAsia="Times New Roman" w:hAnsi="Times New Roman" w:cs="Times New Roman"/>
                <w:kern w:val="0"/>
                <w:sz w:val="26"/>
                <w:szCs w:val="26"/>
                <w14:ligatures w14:val="none"/>
              </w:rPr>
              <w:t>30</w:t>
            </w:r>
          </w:p>
        </w:tc>
      </w:tr>
      <w:tr w:rsidR="006C0DD3" w:rsidRPr="0092344F" w14:paraId="4ACBA1A6" w14:textId="77777777" w:rsidTr="00C41098">
        <w:trPr>
          <w:trHeight w:val="510"/>
        </w:trPr>
        <w:tc>
          <w:tcPr>
            <w:tcW w:w="0" w:type="auto"/>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hideMark/>
          </w:tcPr>
          <w:p w14:paraId="1D0F1275" w14:textId="77777777" w:rsidR="00045543" w:rsidRPr="0092344F" w:rsidRDefault="00045543" w:rsidP="00C41098">
            <w:pPr>
              <w:spacing w:before="240" w:after="0" w:line="240" w:lineRule="auto"/>
              <w:jc w:val="center"/>
              <w:rPr>
                <w:rFonts w:ascii="Times New Roman" w:eastAsia="Times New Roman" w:hAnsi="Times New Roman" w:cs="Times New Roman"/>
                <w:kern w:val="0"/>
                <w:sz w:val="26"/>
                <w:szCs w:val="26"/>
                <w14:ligatures w14:val="none"/>
              </w:rPr>
            </w:pPr>
            <w:r w:rsidRPr="0092344F">
              <w:rPr>
                <w:rFonts w:ascii="Times New Roman" w:eastAsia="Times New Roman" w:hAnsi="Times New Roman" w:cs="Times New Roman"/>
                <w:kern w:val="0"/>
                <w:sz w:val="26"/>
                <w:szCs w:val="26"/>
                <w14:ligatures w14:val="none"/>
              </w:rPr>
              <w:t>3</w:t>
            </w:r>
          </w:p>
        </w:tc>
        <w:tc>
          <w:tcPr>
            <w:tcW w:w="0" w:type="auto"/>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hideMark/>
          </w:tcPr>
          <w:p w14:paraId="6643DEDB" w14:textId="77777777" w:rsidR="00045543" w:rsidRPr="0092344F" w:rsidRDefault="00045543" w:rsidP="00C41098">
            <w:pPr>
              <w:spacing w:before="240" w:after="0" w:line="240" w:lineRule="auto"/>
              <w:rPr>
                <w:rFonts w:ascii="Times New Roman" w:eastAsia="Times New Roman" w:hAnsi="Times New Roman" w:cs="Times New Roman"/>
                <w:kern w:val="0"/>
                <w:sz w:val="26"/>
                <w:szCs w:val="26"/>
                <w14:ligatures w14:val="none"/>
              </w:rPr>
            </w:pPr>
            <w:r w:rsidRPr="0092344F">
              <w:rPr>
                <w:rFonts w:ascii="Times New Roman" w:eastAsia="Times New Roman" w:hAnsi="Times New Roman" w:cs="Times New Roman"/>
                <w:kern w:val="0"/>
                <w:sz w:val="26"/>
                <w:szCs w:val="26"/>
                <w14:ligatures w14:val="none"/>
              </w:rPr>
              <w:t>CNĐD chuyên ngành PHCN2020</w:t>
            </w:r>
          </w:p>
        </w:tc>
        <w:tc>
          <w:tcPr>
            <w:tcW w:w="4096"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hideMark/>
          </w:tcPr>
          <w:p w14:paraId="54C954EB" w14:textId="77777777" w:rsidR="00045543" w:rsidRPr="0092344F" w:rsidRDefault="00045543" w:rsidP="00C41098">
            <w:pPr>
              <w:spacing w:before="240" w:after="0" w:line="240" w:lineRule="auto"/>
              <w:jc w:val="center"/>
              <w:rPr>
                <w:rFonts w:ascii="Times New Roman" w:eastAsia="Times New Roman" w:hAnsi="Times New Roman" w:cs="Times New Roman"/>
                <w:kern w:val="0"/>
                <w:sz w:val="26"/>
                <w:szCs w:val="26"/>
                <w14:ligatures w14:val="none"/>
              </w:rPr>
            </w:pPr>
            <w:r w:rsidRPr="0092344F">
              <w:rPr>
                <w:rFonts w:ascii="Times New Roman" w:eastAsia="Times New Roman" w:hAnsi="Times New Roman" w:cs="Times New Roman"/>
                <w:kern w:val="0"/>
                <w:sz w:val="26"/>
                <w:szCs w:val="26"/>
                <w14:ligatures w14:val="none"/>
              </w:rPr>
              <w:t>17</w:t>
            </w:r>
          </w:p>
        </w:tc>
      </w:tr>
      <w:tr w:rsidR="006C0DD3" w:rsidRPr="0092344F" w14:paraId="379D8C80" w14:textId="77777777" w:rsidTr="00C41098">
        <w:trPr>
          <w:trHeight w:val="510"/>
        </w:trPr>
        <w:tc>
          <w:tcPr>
            <w:tcW w:w="0" w:type="auto"/>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hideMark/>
          </w:tcPr>
          <w:p w14:paraId="010534D3" w14:textId="77777777" w:rsidR="00045543" w:rsidRPr="0092344F" w:rsidRDefault="00045543" w:rsidP="00C41098">
            <w:pPr>
              <w:spacing w:before="240" w:after="0" w:line="240" w:lineRule="auto"/>
              <w:jc w:val="center"/>
              <w:rPr>
                <w:rFonts w:ascii="Times New Roman" w:eastAsia="Times New Roman" w:hAnsi="Times New Roman" w:cs="Times New Roman"/>
                <w:kern w:val="0"/>
                <w:sz w:val="26"/>
                <w:szCs w:val="26"/>
                <w14:ligatures w14:val="none"/>
              </w:rPr>
            </w:pPr>
            <w:r w:rsidRPr="0092344F">
              <w:rPr>
                <w:rFonts w:ascii="Times New Roman" w:eastAsia="Times New Roman" w:hAnsi="Times New Roman" w:cs="Times New Roman"/>
                <w:kern w:val="0"/>
                <w:sz w:val="26"/>
                <w:szCs w:val="26"/>
                <w14:ligatures w14:val="none"/>
              </w:rPr>
              <w:t>4</w:t>
            </w:r>
          </w:p>
        </w:tc>
        <w:tc>
          <w:tcPr>
            <w:tcW w:w="0" w:type="auto"/>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hideMark/>
          </w:tcPr>
          <w:p w14:paraId="3FC83C1F" w14:textId="77777777" w:rsidR="00045543" w:rsidRPr="0092344F" w:rsidRDefault="00045543" w:rsidP="00C41098">
            <w:pPr>
              <w:spacing w:before="240" w:after="0" w:line="240" w:lineRule="auto"/>
              <w:rPr>
                <w:rFonts w:ascii="Times New Roman" w:eastAsia="Times New Roman" w:hAnsi="Times New Roman" w:cs="Times New Roman"/>
                <w:kern w:val="0"/>
                <w:sz w:val="26"/>
                <w:szCs w:val="26"/>
                <w14:ligatures w14:val="none"/>
              </w:rPr>
            </w:pPr>
            <w:r w:rsidRPr="0092344F">
              <w:rPr>
                <w:rFonts w:ascii="Times New Roman" w:eastAsia="Times New Roman" w:hAnsi="Times New Roman" w:cs="Times New Roman"/>
                <w:kern w:val="0"/>
                <w:sz w:val="26"/>
                <w:szCs w:val="26"/>
                <w14:ligatures w14:val="none"/>
              </w:rPr>
              <w:t>CNĐD chuyên ngành HS2020</w:t>
            </w:r>
          </w:p>
        </w:tc>
        <w:tc>
          <w:tcPr>
            <w:tcW w:w="4096"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hideMark/>
          </w:tcPr>
          <w:p w14:paraId="7FB75750" w14:textId="77777777" w:rsidR="00045543" w:rsidRPr="0092344F" w:rsidRDefault="00045543" w:rsidP="00C41098">
            <w:pPr>
              <w:spacing w:before="240" w:after="0" w:line="240" w:lineRule="auto"/>
              <w:jc w:val="center"/>
              <w:rPr>
                <w:rFonts w:ascii="Times New Roman" w:eastAsia="Times New Roman" w:hAnsi="Times New Roman" w:cs="Times New Roman"/>
                <w:kern w:val="0"/>
                <w:sz w:val="26"/>
                <w:szCs w:val="26"/>
                <w14:ligatures w14:val="none"/>
              </w:rPr>
            </w:pPr>
            <w:r w:rsidRPr="0092344F">
              <w:rPr>
                <w:rFonts w:ascii="Times New Roman" w:eastAsia="Times New Roman" w:hAnsi="Times New Roman" w:cs="Times New Roman"/>
                <w:kern w:val="0"/>
                <w:sz w:val="26"/>
                <w:szCs w:val="26"/>
                <w14:ligatures w14:val="none"/>
              </w:rPr>
              <w:t>20</w:t>
            </w:r>
          </w:p>
        </w:tc>
      </w:tr>
      <w:tr w:rsidR="006C0DD3" w:rsidRPr="0092344F" w14:paraId="70B585AF" w14:textId="77777777" w:rsidTr="00C41098">
        <w:trPr>
          <w:trHeight w:val="510"/>
        </w:trPr>
        <w:tc>
          <w:tcPr>
            <w:tcW w:w="0" w:type="auto"/>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hideMark/>
          </w:tcPr>
          <w:p w14:paraId="3223EED5" w14:textId="77777777" w:rsidR="00045543" w:rsidRPr="0092344F" w:rsidRDefault="00045543" w:rsidP="00C41098">
            <w:pPr>
              <w:spacing w:before="240" w:after="0" w:line="240" w:lineRule="auto"/>
              <w:jc w:val="center"/>
              <w:rPr>
                <w:rFonts w:ascii="Times New Roman" w:eastAsia="Times New Roman" w:hAnsi="Times New Roman" w:cs="Times New Roman"/>
                <w:kern w:val="0"/>
                <w:sz w:val="26"/>
                <w:szCs w:val="26"/>
                <w14:ligatures w14:val="none"/>
              </w:rPr>
            </w:pPr>
            <w:r w:rsidRPr="0092344F">
              <w:rPr>
                <w:rFonts w:ascii="Times New Roman" w:eastAsia="Times New Roman" w:hAnsi="Times New Roman" w:cs="Times New Roman"/>
                <w:kern w:val="0"/>
                <w:sz w:val="26"/>
                <w:szCs w:val="26"/>
                <w14:ligatures w14:val="none"/>
              </w:rPr>
              <w:t>5</w:t>
            </w:r>
          </w:p>
        </w:tc>
        <w:tc>
          <w:tcPr>
            <w:tcW w:w="0" w:type="auto"/>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hideMark/>
          </w:tcPr>
          <w:p w14:paraId="278E1D2C" w14:textId="77777777" w:rsidR="00045543" w:rsidRPr="0092344F" w:rsidRDefault="00045543" w:rsidP="00C41098">
            <w:pPr>
              <w:spacing w:before="240" w:after="0" w:line="240" w:lineRule="auto"/>
              <w:rPr>
                <w:rFonts w:ascii="Times New Roman" w:eastAsia="Times New Roman" w:hAnsi="Times New Roman" w:cs="Times New Roman"/>
                <w:kern w:val="0"/>
                <w:sz w:val="26"/>
                <w:szCs w:val="26"/>
                <w14:ligatures w14:val="none"/>
              </w:rPr>
            </w:pPr>
            <w:r w:rsidRPr="0092344F">
              <w:rPr>
                <w:rFonts w:ascii="Times New Roman" w:eastAsia="Times New Roman" w:hAnsi="Times New Roman" w:cs="Times New Roman"/>
                <w:kern w:val="0"/>
                <w:sz w:val="26"/>
                <w:szCs w:val="26"/>
                <w14:ligatures w14:val="none"/>
              </w:rPr>
              <w:t>CNĐD chuyên ngành CCNBV2020</w:t>
            </w:r>
          </w:p>
        </w:tc>
        <w:tc>
          <w:tcPr>
            <w:tcW w:w="4096"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hideMark/>
          </w:tcPr>
          <w:p w14:paraId="1201F8E1" w14:textId="77777777" w:rsidR="00045543" w:rsidRPr="0092344F" w:rsidRDefault="00045543" w:rsidP="00C41098">
            <w:pPr>
              <w:spacing w:before="240" w:after="0" w:line="240" w:lineRule="auto"/>
              <w:jc w:val="center"/>
              <w:rPr>
                <w:rFonts w:ascii="Times New Roman" w:eastAsia="Times New Roman" w:hAnsi="Times New Roman" w:cs="Times New Roman"/>
                <w:kern w:val="0"/>
                <w:sz w:val="26"/>
                <w:szCs w:val="26"/>
                <w14:ligatures w14:val="none"/>
              </w:rPr>
            </w:pPr>
            <w:r w:rsidRPr="0092344F">
              <w:rPr>
                <w:rFonts w:ascii="Times New Roman" w:eastAsia="Times New Roman" w:hAnsi="Times New Roman" w:cs="Times New Roman"/>
                <w:kern w:val="0"/>
                <w:sz w:val="26"/>
                <w:szCs w:val="26"/>
                <w14:ligatures w14:val="none"/>
              </w:rPr>
              <w:t>11</w:t>
            </w:r>
          </w:p>
        </w:tc>
      </w:tr>
      <w:tr w:rsidR="00045543" w:rsidRPr="0092344F" w14:paraId="7F69FA4F" w14:textId="77777777" w:rsidTr="00C41098">
        <w:trPr>
          <w:trHeight w:val="222"/>
        </w:trPr>
        <w:tc>
          <w:tcPr>
            <w:tcW w:w="0" w:type="auto"/>
            <w:gridSpan w:val="2"/>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hideMark/>
          </w:tcPr>
          <w:p w14:paraId="7ED68262" w14:textId="77777777" w:rsidR="00045543" w:rsidRPr="0092344F" w:rsidRDefault="00045543" w:rsidP="00C41098">
            <w:pPr>
              <w:spacing w:before="240" w:after="0" w:line="240" w:lineRule="auto"/>
              <w:jc w:val="center"/>
              <w:rPr>
                <w:rFonts w:ascii="Times New Roman" w:eastAsia="Times New Roman" w:hAnsi="Times New Roman" w:cs="Times New Roman"/>
                <w:kern w:val="0"/>
                <w:sz w:val="26"/>
                <w:szCs w:val="26"/>
                <w14:ligatures w14:val="none"/>
              </w:rPr>
            </w:pPr>
            <w:r w:rsidRPr="0092344F">
              <w:rPr>
                <w:rFonts w:ascii="Times New Roman" w:eastAsia="Times New Roman" w:hAnsi="Times New Roman" w:cs="Times New Roman"/>
                <w:kern w:val="0"/>
                <w:sz w:val="26"/>
                <w:szCs w:val="26"/>
                <w14:ligatures w14:val="none"/>
              </w:rPr>
              <w:t>TỔNG</w:t>
            </w:r>
          </w:p>
        </w:tc>
        <w:tc>
          <w:tcPr>
            <w:tcW w:w="4096"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hideMark/>
          </w:tcPr>
          <w:p w14:paraId="0654D487" w14:textId="77777777" w:rsidR="00045543" w:rsidRPr="0092344F" w:rsidRDefault="00045543" w:rsidP="00C41098">
            <w:pPr>
              <w:spacing w:before="240" w:after="0" w:line="240" w:lineRule="auto"/>
              <w:jc w:val="center"/>
              <w:rPr>
                <w:rFonts w:ascii="Times New Roman" w:eastAsia="Times New Roman" w:hAnsi="Times New Roman" w:cs="Times New Roman"/>
                <w:kern w:val="0"/>
                <w:sz w:val="26"/>
                <w:szCs w:val="26"/>
                <w14:ligatures w14:val="none"/>
              </w:rPr>
            </w:pPr>
            <w:r w:rsidRPr="0092344F">
              <w:rPr>
                <w:rFonts w:ascii="Times New Roman" w:eastAsia="Times New Roman" w:hAnsi="Times New Roman" w:cs="Times New Roman"/>
                <w:kern w:val="0"/>
                <w:sz w:val="26"/>
                <w:szCs w:val="26"/>
                <w14:ligatures w14:val="none"/>
              </w:rPr>
              <w:t>142</w:t>
            </w:r>
          </w:p>
        </w:tc>
      </w:tr>
    </w:tbl>
    <w:p w14:paraId="06F93B98" w14:textId="58357703" w:rsidR="00C41098" w:rsidRPr="00C41098" w:rsidRDefault="00C41098" w:rsidP="008346C8">
      <w:pPr>
        <w:pStyle w:val="Chuthich"/>
        <w:jc w:val="center"/>
        <w:rPr>
          <w:rFonts w:ascii="Times New Roman" w:hAnsi="Times New Roman" w:cs="Times New Roman"/>
          <w:b/>
          <w:bCs/>
          <w:color w:val="auto"/>
          <w:sz w:val="26"/>
          <w:szCs w:val="26"/>
        </w:rPr>
      </w:pPr>
      <w:bookmarkStart w:id="37" w:name="_Toc154452830"/>
      <w:r w:rsidRPr="00C41098">
        <w:rPr>
          <w:rFonts w:ascii="Times New Roman" w:hAnsi="Times New Roman" w:cs="Times New Roman"/>
          <w:color w:val="auto"/>
          <w:sz w:val="26"/>
          <w:szCs w:val="26"/>
        </w:rPr>
        <w:t xml:space="preserve">Bảng </w:t>
      </w:r>
      <w:r>
        <w:rPr>
          <w:rFonts w:ascii="Times New Roman" w:hAnsi="Times New Roman" w:cs="Times New Roman"/>
          <w:color w:val="auto"/>
          <w:sz w:val="26"/>
          <w:szCs w:val="26"/>
        </w:rPr>
        <w:t>2</w:t>
      </w:r>
      <w:r w:rsidR="00614972">
        <w:rPr>
          <w:rFonts w:ascii="Times New Roman" w:hAnsi="Times New Roman" w:cs="Times New Roman"/>
          <w:color w:val="auto"/>
          <w:sz w:val="26"/>
          <w:szCs w:val="26"/>
        </w:rPr>
        <w:noBreakHyphen/>
      </w:r>
      <w:r w:rsidR="00614972">
        <w:rPr>
          <w:rFonts w:ascii="Times New Roman" w:hAnsi="Times New Roman" w:cs="Times New Roman"/>
          <w:color w:val="auto"/>
          <w:sz w:val="26"/>
          <w:szCs w:val="26"/>
        </w:rPr>
        <w:fldChar w:fldCharType="begin"/>
      </w:r>
      <w:r w:rsidR="00614972">
        <w:rPr>
          <w:rFonts w:ascii="Times New Roman" w:hAnsi="Times New Roman" w:cs="Times New Roman"/>
          <w:color w:val="auto"/>
          <w:sz w:val="26"/>
          <w:szCs w:val="26"/>
        </w:rPr>
        <w:instrText xml:space="preserve"> SEQ Bảng \* ARABIC \s 1 </w:instrText>
      </w:r>
      <w:r w:rsidR="00614972">
        <w:rPr>
          <w:rFonts w:ascii="Times New Roman" w:hAnsi="Times New Roman" w:cs="Times New Roman"/>
          <w:color w:val="auto"/>
          <w:sz w:val="26"/>
          <w:szCs w:val="26"/>
        </w:rPr>
        <w:fldChar w:fldCharType="separate"/>
      </w:r>
      <w:r w:rsidR="006D3028">
        <w:rPr>
          <w:rFonts w:ascii="Times New Roman" w:hAnsi="Times New Roman" w:cs="Times New Roman"/>
          <w:noProof/>
          <w:color w:val="auto"/>
          <w:sz w:val="26"/>
          <w:szCs w:val="26"/>
        </w:rPr>
        <w:t>1</w:t>
      </w:r>
      <w:r w:rsidR="00614972">
        <w:rPr>
          <w:rFonts w:ascii="Times New Roman" w:hAnsi="Times New Roman" w:cs="Times New Roman"/>
          <w:color w:val="auto"/>
          <w:sz w:val="26"/>
          <w:szCs w:val="26"/>
        </w:rPr>
        <w:fldChar w:fldCharType="end"/>
      </w:r>
      <w:r w:rsidRPr="00C41098">
        <w:rPr>
          <w:rFonts w:ascii="Times New Roman" w:hAnsi="Times New Roman" w:cs="Times New Roman"/>
          <w:color w:val="auto"/>
          <w:sz w:val="26"/>
          <w:szCs w:val="26"/>
        </w:rPr>
        <w:t>: Cỡ mẫu nghiên cứu</w:t>
      </w:r>
      <w:bookmarkEnd w:id="37"/>
    </w:p>
    <w:p w14:paraId="2B4D3AEB" w14:textId="7A46BE23" w:rsidR="00AF2118" w:rsidRPr="0092344F" w:rsidRDefault="008A247B" w:rsidP="0065190F">
      <w:pPr>
        <w:pStyle w:val="oancuaDanhsach"/>
        <w:numPr>
          <w:ilvl w:val="1"/>
          <w:numId w:val="54"/>
        </w:numPr>
        <w:spacing w:before="120" w:after="0" w:line="360" w:lineRule="auto"/>
        <w:jc w:val="both"/>
        <w:outlineLvl w:val="1"/>
        <w:rPr>
          <w:rFonts w:ascii="Times New Roman" w:hAnsi="Times New Roman" w:cs="Times New Roman"/>
          <w:b/>
          <w:bCs/>
          <w:sz w:val="26"/>
          <w:szCs w:val="26"/>
        </w:rPr>
      </w:pPr>
      <w:bookmarkStart w:id="38" w:name="_Toc154482709"/>
      <w:r w:rsidRPr="0092344F">
        <w:rPr>
          <w:rFonts w:ascii="Times New Roman" w:hAnsi="Times New Roman" w:cs="Times New Roman"/>
          <w:b/>
          <w:bCs/>
          <w:sz w:val="26"/>
          <w:szCs w:val="26"/>
        </w:rPr>
        <w:t>Biến số nghiên cứu</w:t>
      </w:r>
      <w:bookmarkEnd w:id="38"/>
    </w:p>
    <w:p w14:paraId="711D8459" w14:textId="239915D4" w:rsidR="00AF2118" w:rsidRPr="0092344F" w:rsidRDefault="00AF2118" w:rsidP="0065190F">
      <w:pPr>
        <w:pStyle w:val="oancuaDanhsach"/>
        <w:numPr>
          <w:ilvl w:val="2"/>
          <w:numId w:val="54"/>
        </w:numPr>
        <w:spacing w:before="120" w:after="120" w:line="360" w:lineRule="auto"/>
        <w:jc w:val="both"/>
        <w:outlineLvl w:val="2"/>
        <w:rPr>
          <w:rFonts w:ascii="Times New Roman" w:hAnsi="Times New Roman" w:cs="Times New Roman"/>
          <w:b/>
          <w:bCs/>
          <w:i/>
          <w:iCs/>
          <w:sz w:val="26"/>
          <w:szCs w:val="26"/>
        </w:rPr>
      </w:pPr>
      <w:bookmarkStart w:id="39" w:name="_Toc154482710"/>
      <w:r w:rsidRPr="0092344F">
        <w:rPr>
          <w:rFonts w:ascii="Times New Roman" w:hAnsi="Times New Roman" w:cs="Times New Roman"/>
          <w:b/>
          <w:bCs/>
          <w:i/>
          <w:iCs/>
          <w:sz w:val="26"/>
          <w:szCs w:val="26"/>
        </w:rPr>
        <w:t>Biến số nền</w:t>
      </w:r>
      <w:bookmarkEnd w:id="39"/>
    </w:p>
    <w:tbl>
      <w:tblPr>
        <w:tblStyle w:val="LiBang"/>
        <w:tblW w:w="0" w:type="auto"/>
        <w:tblInd w:w="-5" w:type="dxa"/>
        <w:tblLook w:val="04A0" w:firstRow="1" w:lastRow="0" w:firstColumn="1" w:lastColumn="0" w:noHBand="0" w:noVBand="1"/>
      </w:tblPr>
      <w:tblGrid>
        <w:gridCol w:w="1418"/>
        <w:gridCol w:w="2977"/>
        <w:gridCol w:w="1161"/>
        <w:gridCol w:w="3226"/>
      </w:tblGrid>
      <w:tr w:rsidR="00C44981" w:rsidRPr="0092344F" w14:paraId="0A17E388" w14:textId="77777777" w:rsidTr="00A128AC">
        <w:tc>
          <w:tcPr>
            <w:tcW w:w="1418" w:type="dxa"/>
          </w:tcPr>
          <w:p w14:paraId="146B352F" w14:textId="77777777" w:rsidR="00AF2118" w:rsidRPr="0092344F" w:rsidRDefault="00AF2118" w:rsidP="00AF2118">
            <w:pPr>
              <w:spacing w:line="360" w:lineRule="auto"/>
              <w:jc w:val="center"/>
              <w:rPr>
                <w:rFonts w:ascii="Times New Roman" w:hAnsi="Times New Roman" w:cs="Times New Roman"/>
                <w:b/>
                <w:bCs/>
                <w:sz w:val="26"/>
                <w:szCs w:val="26"/>
              </w:rPr>
            </w:pPr>
            <w:r w:rsidRPr="0092344F">
              <w:rPr>
                <w:rFonts w:ascii="Times New Roman" w:hAnsi="Times New Roman" w:cs="Times New Roman"/>
                <w:b/>
                <w:bCs/>
                <w:sz w:val="26"/>
                <w:szCs w:val="26"/>
              </w:rPr>
              <w:t>Biến số</w:t>
            </w:r>
          </w:p>
        </w:tc>
        <w:tc>
          <w:tcPr>
            <w:tcW w:w="2977" w:type="dxa"/>
          </w:tcPr>
          <w:p w14:paraId="6FE40072" w14:textId="77777777" w:rsidR="00AF2118" w:rsidRPr="0092344F" w:rsidRDefault="00AF2118" w:rsidP="00AF2118">
            <w:pPr>
              <w:spacing w:line="360" w:lineRule="auto"/>
              <w:jc w:val="center"/>
              <w:rPr>
                <w:rFonts w:ascii="Times New Roman" w:hAnsi="Times New Roman" w:cs="Times New Roman"/>
                <w:b/>
                <w:bCs/>
                <w:sz w:val="26"/>
                <w:szCs w:val="26"/>
              </w:rPr>
            </w:pPr>
            <w:r w:rsidRPr="0092344F">
              <w:rPr>
                <w:rFonts w:ascii="Times New Roman" w:hAnsi="Times New Roman" w:cs="Times New Roman"/>
                <w:b/>
                <w:bCs/>
                <w:sz w:val="26"/>
                <w:szCs w:val="26"/>
              </w:rPr>
              <w:t>Định nghĩa biến số</w:t>
            </w:r>
          </w:p>
        </w:tc>
        <w:tc>
          <w:tcPr>
            <w:tcW w:w="1161" w:type="dxa"/>
          </w:tcPr>
          <w:p w14:paraId="18F21458" w14:textId="77777777" w:rsidR="00AF2118" w:rsidRPr="0092344F" w:rsidRDefault="00AF2118" w:rsidP="00AF2118">
            <w:pPr>
              <w:spacing w:line="360" w:lineRule="auto"/>
              <w:jc w:val="center"/>
              <w:rPr>
                <w:rFonts w:ascii="Times New Roman" w:hAnsi="Times New Roman" w:cs="Times New Roman"/>
                <w:b/>
                <w:bCs/>
                <w:sz w:val="26"/>
                <w:szCs w:val="26"/>
              </w:rPr>
            </w:pPr>
            <w:r w:rsidRPr="0092344F">
              <w:rPr>
                <w:rFonts w:ascii="Times New Roman" w:hAnsi="Times New Roman" w:cs="Times New Roman"/>
                <w:b/>
                <w:bCs/>
                <w:sz w:val="26"/>
                <w:szCs w:val="26"/>
              </w:rPr>
              <w:t>Loại nghiên cứu</w:t>
            </w:r>
          </w:p>
        </w:tc>
        <w:tc>
          <w:tcPr>
            <w:tcW w:w="3226" w:type="dxa"/>
          </w:tcPr>
          <w:p w14:paraId="1A03426C" w14:textId="77777777" w:rsidR="00AF2118" w:rsidRPr="0092344F" w:rsidRDefault="00AF2118" w:rsidP="00AF2118">
            <w:pPr>
              <w:spacing w:line="360" w:lineRule="auto"/>
              <w:jc w:val="center"/>
              <w:rPr>
                <w:rFonts w:ascii="Times New Roman" w:hAnsi="Times New Roman" w:cs="Times New Roman"/>
                <w:b/>
                <w:bCs/>
                <w:sz w:val="26"/>
                <w:szCs w:val="26"/>
              </w:rPr>
            </w:pPr>
            <w:r w:rsidRPr="0092344F">
              <w:rPr>
                <w:rFonts w:ascii="Times New Roman" w:hAnsi="Times New Roman" w:cs="Times New Roman"/>
                <w:b/>
                <w:bCs/>
                <w:sz w:val="26"/>
                <w:szCs w:val="26"/>
              </w:rPr>
              <w:t>Giá trị</w:t>
            </w:r>
          </w:p>
        </w:tc>
      </w:tr>
      <w:tr w:rsidR="00C44981" w:rsidRPr="0092344F" w14:paraId="3196B9FC" w14:textId="77777777" w:rsidTr="00A128AC">
        <w:tc>
          <w:tcPr>
            <w:tcW w:w="1418" w:type="dxa"/>
          </w:tcPr>
          <w:p w14:paraId="51809805" w14:textId="77777777" w:rsidR="00AF2118" w:rsidRPr="0092344F" w:rsidRDefault="00AF2118" w:rsidP="00AF2118">
            <w:pPr>
              <w:spacing w:line="360" w:lineRule="auto"/>
              <w:rPr>
                <w:rFonts w:ascii="Times New Roman" w:hAnsi="Times New Roman" w:cs="Times New Roman"/>
                <w:sz w:val="26"/>
                <w:szCs w:val="26"/>
              </w:rPr>
            </w:pPr>
            <w:r w:rsidRPr="0092344F">
              <w:rPr>
                <w:rFonts w:ascii="Times New Roman" w:hAnsi="Times New Roman" w:cs="Times New Roman"/>
                <w:sz w:val="26"/>
                <w:szCs w:val="26"/>
              </w:rPr>
              <w:t>Tuổi</w:t>
            </w:r>
          </w:p>
        </w:tc>
        <w:tc>
          <w:tcPr>
            <w:tcW w:w="2977" w:type="dxa"/>
          </w:tcPr>
          <w:p w14:paraId="4D54D9D2" w14:textId="1EC8AE4E" w:rsidR="00AF2118" w:rsidRPr="0092344F" w:rsidRDefault="00AF2118" w:rsidP="00AF2118">
            <w:pPr>
              <w:spacing w:line="360" w:lineRule="auto"/>
              <w:rPr>
                <w:rFonts w:ascii="Times New Roman" w:hAnsi="Times New Roman" w:cs="Times New Roman"/>
                <w:sz w:val="26"/>
                <w:szCs w:val="26"/>
              </w:rPr>
            </w:pPr>
            <w:r w:rsidRPr="0092344F">
              <w:rPr>
                <w:rFonts w:ascii="Times New Roman" w:hAnsi="Times New Roman" w:cs="Times New Roman"/>
                <w:sz w:val="26"/>
                <w:szCs w:val="26"/>
              </w:rPr>
              <w:t xml:space="preserve">Tuổi của sinh viên = Năm sinh ghi nhận trên CCCD/CMND trừ cho năm nghiên cứu. </w:t>
            </w:r>
          </w:p>
        </w:tc>
        <w:tc>
          <w:tcPr>
            <w:tcW w:w="1161" w:type="dxa"/>
          </w:tcPr>
          <w:p w14:paraId="4B353D9B" w14:textId="77777777" w:rsidR="00AF2118" w:rsidRPr="0092344F" w:rsidRDefault="00AF2118" w:rsidP="00AF2118">
            <w:pPr>
              <w:spacing w:line="360" w:lineRule="auto"/>
              <w:rPr>
                <w:rFonts w:ascii="Times New Roman" w:hAnsi="Times New Roman" w:cs="Times New Roman"/>
                <w:sz w:val="26"/>
                <w:szCs w:val="26"/>
              </w:rPr>
            </w:pPr>
            <w:r w:rsidRPr="0092344F">
              <w:rPr>
                <w:rFonts w:ascii="Times New Roman" w:hAnsi="Times New Roman" w:cs="Times New Roman"/>
                <w:sz w:val="26"/>
                <w:szCs w:val="26"/>
              </w:rPr>
              <w:t>Định lượng liên tục</w:t>
            </w:r>
          </w:p>
        </w:tc>
        <w:tc>
          <w:tcPr>
            <w:tcW w:w="3226" w:type="dxa"/>
          </w:tcPr>
          <w:p w14:paraId="548947DD" w14:textId="77777777" w:rsidR="00AF2118" w:rsidRPr="0092344F" w:rsidRDefault="00AF2118" w:rsidP="00AF2118">
            <w:pPr>
              <w:spacing w:line="360" w:lineRule="auto"/>
              <w:rPr>
                <w:rFonts w:ascii="Times New Roman" w:hAnsi="Times New Roman" w:cs="Times New Roman"/>
                <w:sz w:val="26"/>
                <w:szCs w:val="26"/>
              </w:rPr>
            </w:pPr>
            <w:r w:rsidRPr="0092344F">
              <w:rPr>
                <w:rFonts w:ascii="Times New Roman" w:hAnsi="Times New Roman" w:cs="Times New Roman"/>
                <w:sz w:val="26"/>
                <w:szCs w:val="26"/>
              </w:rPr>
              <w:t>Số lớn hơn 0</w:t>
            </w:r>
          </w:p>
        </w:tc>
      </w:tr>
      <w:tr w:rsidR="00C44981" w:rsidRPr="0092344F" w14:paraId="3D1ED3BB" w14:textId="77777777" w:rsidTr="00A128AC">
        <w:tc>
          <w:tcPr>
            <w:tcW w:w="1418" w:type="dxa"/>
          </w:tcPr>
          <w:p w14:paraId="7E69C412" w14:textId="77777777" w:rsidR="00AF2118" w:rsidRPr="0092344F" w:rsidRDefault="00AF2118" w:rsidP="00AF2118">
            <w:pPr>
              <w:spacing w:line="360" w:lineRule="auto"/>
              <w:rPr>
                <w:rFonts w:ascii="Times New Roman" w:hAnsi="Times New Roman" w:cs="Times New Roman"/>
                <w:sz w:val="26"/>
                <w:szCs w:val="26"/>
              </w:rPr>
            </w:pPr>
            <w:r w:rsidRPr="0092344F">
              <w:rPr>
                <w:rFonts w:ascii="Times New Roman" w:hAnsi="Times New Roman" w:cs="Times New Roman"/>
                <w:sz w:val="26"/>
                <w:szCs w:val="26"/>
              </w:rPr>
              <w:t>Giới tính</w:t>
            </w:r>
          </w:p>
        </w:tc>
        <w:tc>
          <w:tcPr>
            <w:tcW w:w="2977" w:type="dxa"/>
          </w:tcPr>
          <w:p w14:paraId="3A93EA57" w14:textId="77777777" w:rsidR="00AF2118" w:rsidRPr="0092344F" w:rsidRDefault="00AF2118" w:rsidP="00AF2118">
            <w:pPr>
              <w:spacing w:line="360" w:lineRule="auto"/>
              <w:rPr>
                <w:rFonts w:ascii="Times New Roman" w:hAnsi="Times New Roman" w:cs="Times New Roman"/>
                <w:sz w:val="26"/>
                <w:szCs w:val="26"/>
              </w:rPr>
            </w:pPr>
            <w:r w:rsidRPr="0092344F">
              <w:rPr>
                <w:rFonts w:ascii="Times New Roman" w:hAnsi="Times New Roman" w:cs="Times New Roman"/>
                <w:sz w:val="26"/>
                <w:szCs w:val="26"/>
              </w:rPr>
              <w:t>Giới tính của sinh viên</w:t>
            </w:r>
          </w:p>
        </w:tc>
        <w:tc>
          <w:tcPr>
            <w:tcW w:w="1161" w:type="dxa"/>
          </w:tcPr>
          <w:p w14:paraId="5791D290" w14:textId="77777777" w:rsidR="00AF2118" w:rsidRPr="0092344F" w:rsidRDefault="00AF2118" w:rsidP="00AF2118">
            <w:pPr>
              <w:spacing w:line="360" w:lineRule="auto"/>
              <w:rPr>
                <w:rFonts w:ascii="Times New Roman" w:hAnsi="Times New Roman" w:cs="Times New Roman"/>
                <w:sz w:val="26"/>
                <w:szCs w:val="26"/>
              </w:rPr>
            </w:pPr>
            <w:r w:rsidRPr="0092344F">
              <w:rPr>
                <w:rFonts w:ascii="Times New Roman" w:hAnsi="Times New Roman" w:cs="Times New Roman"/>
                <w:sz w:val="26"/>
                <w:szCs w:val="26"/>
              </w:rPr>
              <w:t>Nhị giá</w:t>
            </w:r>
          </w:p>
        </w:tc>
        <w:tc>
          <w:tcPr>
            <w:tcW w:w="3226" w:type="dxa"/>
          </w:tcPr>
          <w:p w14:paraId="1047B8AE" w14:textId="77777777" w:rsidR="00AF2118" w:rsidRPr="0092344F" w:rsidRDefault="00AF2118" w:rsidP="0065190F">
            <w:pPr>
              <w:pStyle w:val="oancuaDanhsach"/>
              <w:numPr>
                <w:ilvl w:val="0"/>
                <w:numId w:val="12"/>
              </w:numPr>
              <w:spacing w:line="360" w:lineRule="auto"/>
              <w:rPr>
                <w:rFonts w:ascii="Times New Roman" w:hAnsi="Times New Roman" w:cs="Times New Roman"/>
                <w:sz w:val="26"/>
                <w:szCs w:val="26"/>
              </w:rPr>
            </w:pPr>
            <w:r w:rsidRPr="0092344F">
              <w:rPr>
                <w:rFonts w:ascii="Times New Roman" w:hAnsi="Times New Roman" w:cs="Times New Roman"/>
                <w:sz w:val="26"/>
                <w:szCs w:val="26"/>
              </w:rPr>
              <w:t>Nam</w:t>
            </w:r>
          </w:p>
          <w:p w14:paraId="2A84A0F0" w14:textId="77777777" w:rsidR="00AF2118" w:rsidRPr="0092344F" w:rsidRDefault="00AF2118" w:rsidP="0065190F">
            <w:pPr>
              <w:pStyle w:val="oancuaDanhsach"/>
              <w:numPr>
                <w:ilvl w:val="0"/>
                <w:numId w:val="12"/>
              </w:numPr>
              <w:spacing w:line="360" w:lineRule="auto"/>
              <w:rPr>
                <w:rFonts w:ascii="Times New Roman" w:hAnsi="Times New Roman" w:cs="Times New Roman"/>
                <w:sz w:val="26"/>
                <w:szCs w:val="26"/>
              </w:rPr>
            </w:pPr>
            <w:r w:rsidRPr="0092344F">
              <w:rPr>
                <w:rFonts w:ascii="Times New Roman" w:hAnsi="Times New Roman" w:cs="Times New Roman"/>
                <w:sz w:val="26"/>
                <w:szCs w:val="26"/>
              </w:rPr>
              <w:t>Nữ</w:t>
            </w:r>
          </w:p>
        </w:tc>
      </w:tr>
      <w:tr w:rsidR="00C44981" w:rsidRPr="0092344F" w14:paraId="179FC58A" w14:textId="77777777" w:rsidTr="00A128AC">
        <w:tc>
          <w:tcPr>
            <w:tcW w:w="1418" w:type="dxa"/>
          </w:tcPr>
          <w:p w14:paraId="62AD7DC8" w14:textId="77777777" w:rsidR="00AF2118" w:rsidRPr="0092344F" w:rsidRDefault="00AF2118" w:rsidP="00AF2118">
            <w:pPr>
              <w:spacing w:line="360" w:lineRule="auto"/>
              <w:rPr>
                <w:rFonts w:ascii="Times New Roman" w:hAnsi="Times New Roman" w:cs="Times New Roman"/>
                <w:sz w:val="26"/>
                <w:szCs w:val="26"/>
              </w:rPr>
            </w:pPr>
            <w:r w:rsidRPr="0092344F">
              <w:rPr>
                <w:rFonts w:ascii="Times New Roman" w:hAnsi="Times New Roman" w:cs="Times New Roman"/>
                <w:sz w:val="26"/>
                <w:szCs w:val="26"/>
              </w:rPr>
              <w:t>Dân tộc</w:t>
            </w:r>
          </w:p>
        </w:tc>
        <w:tc>
          <w:tcPr>
            <w:tcW w:w="2977" w:type="dxa"/>
          </w:tcPr>
          <w:p w14:paraId="34BF3B1F" w14:textId="77777777" w:rsidR="00AF2118" w:rsidRPr="0092344F" w:rsidRDefault="00AF2118" w:rsidP="00AF2118">
            <w:pPr>
              <w:spacing w:line="360" w:lineRule="auto"/>
              <w:rPr>
                <w:rFonts w:ascii="Times New Roman" w:hAnsi="Times New Roman" w:cs="Times New Roman"/>
                <w:sz w:val="26"/>
                <w:szCs w:val="26"/>
              </w:rPr>
            </w:pPr>
            <w:r w:rsidRPr="0092344F">
              <w:rPr>
                <w:rFonts w:ascii="Times New Roman" w:hAnsi="Times New Roman" w:cs="Times New Roman"/>
                <w:sz w:val="26"/>
                <w:szCs w:val="26"/>
              </w:rPr>
              <w:t>Dân tộc được xác định trên giấy khai sinh</w:t>
            </w:r>
          </w:p>
        </w:tc>
        <w:tc>
          <w:tcPr>
            <w:tcW w:w="1161" w:type="dxa"/>
          </w:tcPr>
          <w:p w14:paraId="274BE975" w14:textId="77777777" w:rsidR="00AF2118" w:rsidRPr="0092344F" w:rsidRDefault="00AF2118" w:rsidP="00AF2118">
            <w:pPr>
              <w:spacing w:line="360" w:lineRule="auto"/>
              <w:rPr>
                <w:rFonts w:ascii="Times New Roman" w:hAnsi="Times New Roman" w:cs="Times New Roman"/>
                <w:sz w:val="26"/>
                <w:szCs w:val="26"/>
              </w:rPr>
            </w:pPr>
            <w:r w:rsidRPr="0092344F">
              <w:rPr>
                <w:rFonts w:ascii="Times New Roman" w:hAnsi="Times New Roman" w:cs="Times New Roman"/>
                <w:sz w:val="26"/>
                <w:szCs w:val="26"/>
              </w:rPr>
              <w:t>Nhị giá</w:t>
            </w:r>
          </w:p>
        </w:tc>
        <w:tc>
          <w:tcPr>
            <w:tcW w:w="3226" w:type="dxa"/>
          </w:tcPr>
          <w:p w14:paraId="2647F523" w14:textId="77777777" w:rsidR="00AF2118" w:rsidRPr="0092344F" w:rsidRDefault="00AF2118" w:rsidP="0065190F">
            <w:pPr>
              <w:pStyle w:val="oancuaDanhsach"/>
              <w:numPr>
                <w:ilvl w:val="0"/>
                <w:numId w:val="13"/>
              </w:numPr>
              <w:spacing w:line="360" w:lineRule="auto"/>
              <w:rPr>
                <w:rFonts w:ascii="Times New Roman" w:hAnsi="Times New Roman" w:cs="Times New Roman"/>
                <w:sz w:val="26"/>
                <w:szCs w:val="26"/>
              </w:rPr>
            </w:pPr>
            <w:r w:rsidRPr="0092344F">
              <w:rPr>
                <w:rFonts w:ascii="Times New Roman" w:hAnsi="Times New Roman" w:cs="Times New Roman"/>
                <w:sz w:val="26"/>
                <w:szCs w:val="26"/>
              </w:rPr>
              <w:t>Kinh</w:t>
            </w:r>
          </w:p>
          <w:p w14:paraId="31940C11" w14:textId="77777777" w:rsidR="00AF2118" w:rsidRPr="0092344F" w:rsidRDefault="00AF2118" w:rsidP="0065190F">
            <w:pPr>
              <w:pStyle w:val="oancuaDanhsach"/>
              <w:numPr>
                <w:ilvl w:val="0"/>
                <w:numId w:val="13"/>
              </w:numPr>
              <w:spacing w:line="360" w:lineRule="auto"/>
              <w:rPr>
                <w:rFonts w:ascii="Times New Roman" w:hAnsi="Times New Roman" w:cs="Times New Roman"/>
                <w:sz w:val="26"/>
                <w:szCs w:val="26"/>
              </w:rPr>
            </w:pPr>
            <w:r w:rsidRPr="0092344F">
              <w:rPr>
                <w:rFonts w:ascii="Times New Roman" w:hAnsi="Times New Roman" w:cs="Times New Roman"/>
                <w:sz w:val="26"/>
                <w:szCs w:val="26"/>
              </w:rPr>
              <w:t>Khác</w:t>
            </w:r>
          </w:p>
        </w:tc>
      </w:tr>
      <w:tr w:rsidR="00C44981" w:rsidRPr="0092344F" w14:paraId="7DA9596F" w14:textId="77777777" w:rsidTr="00A128AC">
        <w:tc>
          <w:tcPr>
            <w:tcW w:w="1418" w:type="dxa"/>
          </w:tcPr>
          <w:p w14:paraId="6769FF0B" w14:textId="77777777" w:rsidR="00AF2118" w:rsidRPr="0092344F" w:rsidRDefault="00AF2118" w:rsidP="00AF2118">
            <w:pPr>
              <w:spacing w:line="360" w:lineRule="auto"/>
              <w:rPr>
                <w:rFonts w:ascii="Times New Roman" w:hAnsi="Times New Roman" w:cs="Times New Roman"/>
                <w:sz w:val="26"/>
                <w:szCs w:val="26"/>
              </w:rPr>
            </w:pPr>
            <w:r w:rsidRPr="0092344F">
              <w:rPr>
                <w:rFonts w:ascii="Times New Roman" w:hAnsi="Times New Roman" w:cs="Times New Roman"/>
                <w:sz w:val="26"/>
                <w:szCs w:val="26"/>
              </w:rPr>
              <w:t>Chuyên ngành</w:t>
            </w:r>
          </w:p>
        </w:tc>
        <w:tc>
          <w:tcPr>
            <w:tcW w:w="2977" w:type="dxa"/>
          </w:tcPr>
          <w:p w14:paraId="686A46E0" w14:textId="77777777" w:rsidR="00AF2118" w:rsidRPr="0092344F" w:rsidRDefault="00AF2118" w:rsidP="00AF2118">
            <w:pPr>
              <w:spacing w:line="360" w:lineRule="auto"/>
              <w:rPr>
                <w:rFonts w:ascii="Times New Roman" w:hAnsi="Times New Roman" w:cs="Times New Roman"/>
                <w:sz w:val="26"/>
                <w:szCs w:val="26"/>
              </w:rPr>
            </w:pPr>
            <w:r w:rsidRPr="0092344F">
              <w:rPr>
                <w:rFonts w:ascii="Times New Roman" w:hAnsi="Times New Roman" w:cs="Times New Roman"/>
                <w:sz w:val="26"/>
                <w:szCs w:val="26"/>
              </w:rPr>
              <w:t>Chuyên ngành mà sinh viên đang theo học</w:t>
            </w:r>
          </w:p>
        </w:tc>
        <w:tc>
          <w:tcPr>
            <w:tcW w:w="1161" w:type="dxa"/>
          </w:tcPr>
          <w:p w14:paraId="502DDF35" w14:textId="77777777" w:rsidR="00AF2118" w:rsidRPr="0092344F" w:rsidRDefault="00AF2118" w:rsidP="00AF2118">
            <w:pPr>
              <w:spacing w:line="360" w:lineRule="auto"/>
              <w:rPr>
                <w:rFonts w:ascii="Times New Roman" w:hAnsi="Times New Roman" w:cs="Times New Roman"/>
                <w:sz w:val="26"/>
                <w:szCs w:val="26"/>
              </w:rPr>
            </w:pPr>
            <w:r w:rsidRPr="0092344F">
              <w:rPr>
                <w:rFonts w:ascii="Times New Roman" w:hAnsi="Times New Roman" w:cs="Times New Roman"/>
                <w:sz w:val="26"/>
                <w:szCs w:val="26"/>
              </w:rPr>
              <w:t>Định danh</w:t>
            </w:r>
          </w:p>
        </w:tc>
        <w:tc>
          <w:tcPr>
            <w:tcW w:w="3226" w:type="dxa"/>
          </w:tcPr>
          <w:p w14:paraId="0AD8DA4F" w14:textId="77777777" w:rsidR="00AF2118" w:rsidRPr="0092344F" w:rsidRDefault="00AF2118" w:rsidP="0065190F">
            <w:pPr>
              <w:pStyle w:val="oancuaDanhsach"/>
              <w:numPr>
                <w:ilvl w:val="0"/>
                <w:numId w:val="16"/>
              </w:numPr>
              <w:spacing w:after="160" w:line="360" w:lineRule="auto"/>
              <w:rPr>
                <w:rFonts w:ascii="Times New Roman" w:hAnsi="Times New Roman" w:cs="Times New Roman"/>
                <w:sz w:val="26"/>
                <w:szCs w:val="26"/>
              </w:rPr>
            </w:pPr>
            <w:r w:rsidRPr="0092344F">
              <w:rPr>
                <w:rFonts w:ascii="Times New Roman" w:hAnsi="Times New Roman" w:cs="Times New Roman"/>
                <w:sz w:val="26"/>
                <w:szCs w:val="26"/>
              </w:rPr>
              <w:t>Điều dưỡng đa khoa</w:t>
            </w:r>
          </w:p>
          <w:p w14:paraId="3C3BCB50" w14:textId="77777777" w:rsidR="00AF2118" w:rsidRPr="0092344F" w:rsidRDefault="00AF2118" w:rsidP="0065190F">
            <w:pPr>
              <w:pStyle w:val="oancuaDanhsach"/>
              <w:numPr>
                <w:ilvl w:val="0"/>
                <w:numId w:val="16"/>
              </w:numPr>
              <w:spacing w:after="160" w:line="360" w:lineRule="auto"/>
              <w:rPr>
                <w:rFonts w:ascii="Times New Roman" w:hAnsi="Times New Roman" w:cs="Times New Roman"/>
                <w:sz w:val="26"/>
                <w:szCs w:val="26"/>
              </w:rPr>
            </w:pPr>
            <w:r w:rsidRPr="0092344F">
              <w:rPr>
                <w:rFonts w:ascii="Times New Roman" w:hAnsi="Times New Roman" w:cs="Times New Roman"/>
                <w:sz w:val="26"/>
                <w:szCs w:val="26"/>
              </w:rPr>
              <w:t>Điều dưỡng Hộ sinh</w:t>
            </w:r>
          </w:p>
          <w:p w14:paraId="5CF381E5" w14:textId="77777777" w:rsidR="00AF2118" w:rsidRPr="0092344F" w:rsidRDefault="00AF2118" w:rsidP="0065190F">
            <w:pPr>
              <w:pStyle w:val="oancuaDanhsach"/>
              <w:numPr>
                <w:ilvl w:val="0"/>
                <w:numId w:val="16"/>
              </w:numPr>
              <w:spacing w:after="160" w:line="360" w:lineRule="auto"/>
              <w:rPr>
                <w:rFonts w:ascii="Times New Roman" w:hAnsi="Times New Roman" w:cs="Times New Roman"/>
                <w:sz w:val="26"/>
                <w:szCs w:val="26"/>
              </w:rPr>
            </w:pPr>
            <w:r w:rsidRPr="0092344F">
              <w:rPr>
                <w:rFonts w:ascii="Times New Roman" w:hAnsi="Times New Roman" w:cs="Times New Roman"/>
                <w:sz w:val="26"/>
                <w:szCs w:val="26"/>
              </w:rPr>
              <w:t>Điều dưỡng Cấp cứu ngoài bệnh viện</w:t>
            </w:r>
          </w:p>
          <w:p w14:paraId="04CB1320" w14:textId="77777777" w:rsidR="00AF2118" w:rsidRPr="0092344F" w:rsidRDefault="00AF2118" w:rsidP="0065190F">
            <w:pPr>
              <w:pStyle w:val="oancuaDanhsach"/>
              <w:numPr>
                <w:ilvl w:val="0"/>
                <w:numId w:val="16"/>
              </w:numPr>
              <w:spacing w:line="360" w:lineRule="auto"/>
              <w:rPr>
                <w:rFonts w:ascii="Times New Roman" w:hAnsi="Times New Roman" w:cs="Times New Roman"/>
                <w:sz w:val="26"/>
                <w:szCs w:val="26"/>
              </w:rPr>
            </w:pPr>
            <w:r w:rsidRPr="0092344F">
              <w:rPr>
                <w:rFonts w:ascii="Times New Roman" w:hAnsi="Times New Roman" w:cs="Times New Roman"/>
                <w:sz w:val="26"/>
                <w:szCs w:val="26"/>
              </w:rPr>
              <w:lastRenderedPageBreak/>
              <w:t>Điều dưỡng Phục hồi chức năng</w:t>
            </w:r>
          </w:p>
        </w:tc>
      </w:tr>
      <w:tr w:rsidR="00C44981" w:rsidRPr="0092344F" w14:paraId="6164AE70" w14:textId="77777777" w:rsidTr="00A128AC">
        <w:tc>
          <w:tcPr>
            <w:tcW w:w="1418" w:type="dxa"/>
          </w:tcPr>
          <w:p w14:paraId="64D8FAF9" w14:textId="77777777" w:rsidR="00AF2118" w:rsidRPr="0092344F" w:rsidRDefault="00AF2118" w:rsidP="00AF2118">
            <w:pPr>
              <w:spacing w:line="360" w:lineRule="auto"/>
              <w:rPr>
                <w:rFonts w:ascii="Times New Roman" w:hAnsi="Times New Roman" w:cs="Times New Roman"/>
                <w:sz w:val="26"/>
                <w:szCs w:val="26"/>
              </w:rPr>
            </w:pPr>
            <w:r w:rsidRPr="0092344F">
              <w:rPr>
                <w:rFonts w:ascii="Times New Roman" w:hAnsi="Times New Roman" w:cs="Times New Roman"/>
                <w:sz w:val="26"/>
                <w:szCs w:val="26"/>
              </w:rPr>
              <w:lastRenderedPageBreak/>
              <w:t>Điểm học tập tích lũy</w:t>
            </w:r>
          </w:p>
        </w:tc>
        <w:tc>
          <w:tcPr>
            <w:tcW w:w="2977" w:type="dxa"/>
          </w:tcPr>
          <w:p w14:paraId="732101D7" w14:textId="77777777" w:rsidR="00AF2118" w:rsidRPr="0092344F" w:rsidRDefault="00AF2118" w:rsidP="00AF2118">
            <w:pPr>
              <w:spacing w:line="360" w:lineRule="auto"/>
              <w:rPr>
                <w:rFonts w:ascii="Times New Roman" w:hAnsi="Times New Roman" w:cs="Times New Roman"/>
                <w:sz w:val="26"/>
                <w:szCs w:val="26"/>
              </w:rPr>
            </w:pPr>
            <w:r w:rsidRPr="0092344F">
              <w:rPr>
                <w:rFonts w:ascii="Times New Roman" w:hAnsi="Times New Roman" w:cs="Times New Roman"/>
                <w:sz w:val="26"/>
                <w:szCs w:val="26"/>
              </w:rPr>
              <w:t>Điểm tích lũy dựa trên bảng điểm cá nhân theo chương trình đào tạo</w:t>
            </w:r>
          </w:p>
        </w:tc>
        <w:tc>
          <w:tcPr>
            <w:tcW w:w="1161" w:type="dxa"/>
          </w:tcPr>
          <w:p w14:paraId="545077B6" w14:textId="77777777" w:rsidR="00AF2118" w:rsidRPr="0092344F" w:rsidRDefault="00AF2118" w:rsidP="00AF2118">
            <w:pPr>
              <w:spacing w:line="360" w:lineRule="auto"/>
              <w:rPr>
                <w:rFonts w:ascii="Times New Roman" w:hAnsi="Times New Roman" w:cs="Times New Roman"/>
                <w:sz w:val="26"/>
                <w:szCs w:val="26"/>
              </w:rPr>
            </w:pPr>
            <w:r w:rsidRPr="0092344F">
              <w:rPr>
                <w:rFonts w:ascii="Times New Roman" w:hAnsi="Times New Roman" w:cs="Times New Roman"/>
                <w:sz w:val="26"/>
                <w:szCs w:val="26"/>
              </w:rPr>
              <w:t>Thứ tự</w:t>
            </w:r>
          </w:p>
        </w:tc>
        <w:tc>
          <w:tcPr>
            <w:tcW w:w="3226" w:type="dxa"/>
          </w:tcPr>
          <w:p w14:paraId="2E0D5C75" w14:textId="371C18E2" w:rsidR="00AF2118" w:rsidRPr="0092344F" w:rsidRDefault="00C44981" w:rsidP="0065190F">
            <w:pPr>
              <w:pStyle w:val="oancuaDanhsach"/>
              <w:numPr>
                <w:ilvl w:val="0"/>
                <w:numId w:val="17"/>
              </w:numPr>
              <w:spacing w:after="160" w:line="360" w:lineRule="auto"/>
              <w:rPr>
                <w:rFonts w:ascii="Times New Roman" w:hAnsi="Times New Roman" w:cs="Times New Roman"/>
                <w:sz w:val="26"/>
                <w:szCs w:val="26"/>
              </w:rPr>
            </w:pPr>
            <w:r w:rsidRPr="0092344F">
              <w:rPr>
                <w:rFonts w:ascii="Times New Roman" w:hAnsi="Times New Roman" w:cs="Times New Roman"/>
                <w:sz w:val="26"/>
                <w:szCs w:val="26"/>
              </w:rPr>
              <w:t>Xuất sắc (</w:t>
            </w:r>
            <w:r w:rsidR="00AF2118" w:rsidRPr="0092344F">
              <w:rPr>
                <w:rFonts w:ascii="Times New Roman" w:hAnsi="Times New Roman" w:cs="Times New Roman"/>
                <w:sz w:val="26"/>
                <w:szCs w:val="26"/>
              </w:rPr>
              <w:t>3,</w:t>
            </w:r>
            <w:r w:rsidRPr="0092344F">
              <w:rPr>
                <w:rFonts w:ascii="Times New Roman" w:hAnsi="Times New Roman" w:cs="Times New Roman"/>
                <w:sz w:val="26"/>
                <w:szCs w:val="26"/>
              </w:rPr>
              <w:t>6</w:t>
            </w:r>
            <w:r w:rsidR="00AF2118" w:rsidRPr="0092344F">
              <w:rPr>
                <w:rFonts w:ascii="Times New Roman" w:hAnsi="Times New Roman" w:cs="Times New Roman"/>
                <w:sz w:val="26"/>
                <w:szCs w:val="26"/>
              </w:rPr>
              <w:t>-4,0</w:t>
            </w:r>
            <w:r w:rsidRPr="0092344F">
              <w:rPr>
                <w:rFonts w:ascii="Times New Roman" w:hAnsi="Times New Roman" w:cs="Times New Roman"/>
                <w:sz w:val="26"/>
                <w:szCs w:val="26"/>
              </w:rPr>
              <w:t>)</w:t>
            </w:r>
          </w:p>
          <w:p w14:paraId="51A0B817" w14:textId="470CA34C" w:rsidR="00AF2118" w:rsidRPr="0092344F" w:rsidRDefault="00C44981" w:rsidP="0065190F">
            <w:pPr>
              <w:pStyle w:val="oancuaDanhsach"/>
              <w:numPr>
                <w:ilvl w:val="0"/>
                <w:numId w:val="17"/>
              </w:numPr>
              <w:spacing w:after="160" w:line="360" w:lineRule="auto"/>
              <w:rPr>
                <w:rFonts w:ascii="Times New Roman" w:hAnsi="Times New Roman" w:cs="Times New Roman"/>
                <w:sz w:val="26"/>
                <w:szCs w:val="26"/>
              </w:rPr>
            </w:pPr>
            <w:r w:rsidRPr="0092344F">
              <w:rPr>
                <w:rFonts w:ascii="Times New Roman" w:hAnsi="Times New Roman" w:cs="Times New Roman"/>
                <w:sz w:val="26"/>
                <w:szCs w:val="26"/>
              </w:rPr>
              <w:t>Giỏi (3,2</w:t>
            </w:r>
            <w:r w:rsidR="00AF2118" w:rsidRPr="0092344F">
              <w:rPr>
                <w:rFonts w:ascii="Times New Roman" w:hAnsi="Times New Roman" w:cs="Times New Roman"/>
                <w:sz w:val="26"/>
                <w:szCs w:val="26"/>
              </w:rPr>
              <w:t>-3,</w:t>
            </w:r>
            <w:r w:rsidRPr="0092344F">
              <w:rPr>
                <w:rFonts w:ascii="Times New Roman" w:hAnsi="Times New Roman" w:cs="Times New Roman"/>
                <w:sz w:val="26"/>
                <w:szCs w:val="26"/>
              </w:rPr>
              <w:t>59)</w:t>
            </w:r>
          </w:p>
          <w:p w14:paraId="08CDBBB2" w14:textId="77777777" w:rsidR="00AF2118" w:rsidRPr="0092344F" w:rsidRDefault="00C44981" w:rsidP="0065190F">
            <w:pPr>
              <w:pStyle w:val="oancuaDanhsach"/>
              <w:numPr>
                <w:ilvl w:val="0"/>
                <w:numId w:val="17"/>
              </w:numPr>
              <w:spacing w:line="360" w:lineRule="auto"/>
              <w:rPr>
                <w:rFonts w:ascii="Times New Roman" w:hAnsi="Times New Roman" w:cs="Times New Roman"/>
                <w:sz w:val="26"/>
                <w:szCs w:val="26"/>
              </w:rPr>
            </w:pPr>
            <w:r w:rsidRPr="0092344F">
              <w:rPr>
                <w:rFonts w:ascii="Times New Roman" w:hAnsi="Times New Roman" w:cs="Times New Roman"/>
                <w:sz w:val="26"/>
                <w:szCs w:val="26"/>
              </w:rPr>
              <w:t>Khá (2,5</w:t>
            </w:r>
            <w:r w:rsidR="00AF2118" w:rsidRPr="0092344F">
              <w:rPr>
                <w:rFonts w:ascii="Times New Roman" w:hAnsi="Times New Roman" w:cs="Times New Roman"/>
                <w:sz w:val="26"/>
                <w:szCs w:val="26"/>
              </w:rPr>
              <w:t>-</w:t>
            </w:r>
            <w:r w:rsidRPr="0092344F">
              <w:rPr>
                <w:rFonts w:ascii="Times New Roman" w:hAnsi="Times New Roman" w:cs="Times New Roman"/>
                <w:sz w:val="26"/>
                <w:szCs w:val="26"/>
              </w:rPr>
              <w:t>3,19)</w:t>
            </w:r>
          </w:p>
          <w:p w14:paraId="2F45F9B0" w14:textId="77777777" w:rsidR="00C44981" w:rsidRPr="0092344F" w:rsidRDefault="00C44981" w:rsidP="0065190F">
            <w:pPr>
              <w:pStyle w:val="oancuaDanhsach"/>
              <w:numPr>
                <w:ilvl w:val="0"/>
                <w:numId w:val="17"/>
              </w:numPr>
              <w:spacing w:line="360" w:lineRule="auto"/>
              <w:rPr>
                <w:rFonts w:ascii="Times New Roman" w:hAnsi="Times New Roman" w:cs="Times New Roman"/>
                <w:sz w:val="26"/>
                <w:szCs w:val="26"/>
              </w:rPr>
            </w:pPr>
            <w:r w:rsidRPr="0092344F">
              <w:rPr>
                <w:rFonts w:ascii="Times New Roman" w:hAnsi="Times New Roman" w:cs="Times New Roman"/>
                <w:sz w:val="26"/>
                <w:szCs w:val="26"/>
              </w:rPr>
              <w:t>Trung bình (2-2,49)</w:t>
            </w:r>
          </w:p>
          <w:p w14:paraId="1DC31E0E" w14:textId="0906563E" w:rsidR="00C44981" w:rsidRPr="0092344F" w:rsidRDefault="00C44981" w:rsidP="0065190F">
            <w:pPr>
              <w:pStyle w:val="oancuaDanhsach"/>
              <w:numPr>
                <w:ilvl w:val="0"/>
                <w:numId w:val="17"/>
              </w:numPr>
              <w:spacing w:line="360" w:lineRule="auto"/>
              <w:rPr>
                <w:rFonts w:ascii="Times New Roman" w:hAnsi="Times New Roman" w:cs="Times New Roman"/>
                <w:sz w:val="26"/>
                <w:szCs w:val="26"/>
              </w:rPr>
            </w:pPr>
            <w:r w:rsidRPr="0092344F">
              <w:rPr>
                <w:rFonts w:ascii="Times New Roman" w:hAnsi="Times New Roman" w:cs="Times New Roman"/>
                <w:sz w:val="26"/>
                <w:szCs w:val="26"/>
              </w:rPr>
              <w:t>Yếu (&lt;2)</w:t>
            </w:r>
          </w:p>
        </w:tc>
      </w:tr>
      <w:tr w:rsidR="00C44981" w:rsidRPr="0092344F" w14:paraId="07F73A1D" w14:textId="77777777" w:rsidTr="00A128AC">
        <w:tc>
          <w:tcPr>
            <w:tcW w:w="1418" w:type="dxa"/>
          </w:tcPr>
          <w:p w14:paraId="6E84F718" w14:textId="77777777" w:rsidR="00AF2118" w:rsidRPr="00A611B6" w:rsidRDefault="00AF2118" w:rsidP="00AF2118">
            <w:pPr>
              <w:spacing w:line="360" w:lineRule="auto"/>
              <w:rPr>
                <w:rFonts w:ascii="Times New Roman" w:hAnsi="Times New Roman" w:cs="Times New Roman"/>
                <w:sz w:val="26"/>
                <w:szCs w:val="26"/>
              </w:rPr>
            </w:pPr>
            <w:r w:rsidRPr="00A611B6">
              <w:rPr>
                <w:rFonts w:ascii="Times New Roman" w:hAnsi="Times New Roman" w:cs="Times New Roman"/>
                <w:sz w:val="26"/>
                <w:szCs w:val="26"/>
              </w:rPr>
              <w:t>Đã hoặc đang tham gia đề tài NCKH</w:t>
            </w:r>
          </w:p>
        </w:tc>
        <w:tc>
          <w:tcPr>
            <w:tcW w:w="2977" w:type="dxa"/>
          </w:tcPr>
          <w:p w14:paraId="7E084FF2" w14:textId="7B09FBD2" w:rsidR="00AF2118" w:rsidRPr="00A611B6" w:rsidRDefault="00AF2118" w:rsidP="00AF2118">
            <w:pPr>
              <w:spacing w:line="360" w:lineRule="auto"/>
              <w:rPr>
                <w:rFonts w:ascii="Times New Roman" w:hAnsi="Times New Roman" w:cs="Times New Roman"/>
                <w:sz w:val="26"/>
                <w:szCs w:val="26"/>
              </w:rPr>
            </w:pPr>
            <w:r w:rsidRPr="00A611B6">
              <w:rPr>
                <w:rFonts w:ascii="Times New Roman" w:hAnsi="Times New Roman" w:cs="Times New Roman"/>
                <w:sz w:val="26"/>
                <w:szCs w:val="26"/>
              </w:rPr>
              <w:t>Sinh viên đã tham gia làm NCKH</w:t>
            </w:r>
            <w:r w:rsidR="00C44981" w:rsidRPr="00A611B6">
              <w:rPr>
                <w:rFonts w:ascii="Times New Roman" w:hAnsi="Times New Roman" w:cs="Times New Roman"/>
                <w:sz w:val="26"/>
                <w:szCs w:val="26"/>
              </w:rPr>
              <w:t xml:space="preserve"> (chủ nhiệm, phó chủ nhiệm, thành viên,…)</w:t>
            </w:r>
          </w:p>
        </w:tc>
        <w:tc>
          <w:tcPr>
            <w:tcW w:w="1161" w:type="dxa"/>
          </w:tcPr>
          <w:p w14:paraId="1FEFFD6A" w14:textId="77777777" w:rsidR="00AF2118" w:rsidRPr="00A611B6" w:rsidRDefault="00AF2118" w:rsidP="00AF2118">
            <w:pPr>
              <w:spacing w:line="360" w:lineRule="auto"/>
              <w:rPr>
                <w:rFonts w:ascii="Times New Roman" w:hAnsi="Times New Roman" w:cs="Times New Roman"/>
                <w:sz w:val="26"/>
                <w:szCs w:val="26"/>
              </w:rPr>
            </w:pPr>
            <w:r w:rsidRPr="00A611B6">
              <w:rPr>
                <w:rFonts w:ascii="Times New Roman" w:hAnsi="Times New Roman" w:cs="Times New Roman"/>
                <w:sz w:val="26"/>
                <w:szCs w:val="26"/>
              </w:rPr>
              <w:t>Nhị giá</w:t>
            </w:r>
          </w:p>
        </w:tc>
        <w:tc>
          <w:tcPr>
            <w:tcW w:w="3226" w:type="dxa"/>
          </w:tcPr>
          <w:p w14:paraId="54D980C8" w14:textId="77777777" w:rsidR="00AF2118" w:rsidRPr="00A611B6" w:rsidRDefault="00AF2118" w:rsidP="0065190F">
            <w:pPr>
              <w:pStyle w:val="oancuaDanhsach"/>
              <w:numPr>
                <w:ilvl w:val="0"/>
                <w:numId w:val="14"/>
              </w:numPr>
              <w:spacing w:line="360" w:lineRule="auto"/>
              <w:rPr>
                <w:rFonts w:ascii="Times New Roman" w:hAnsi="Times New Roman" w:cs="Times New Roman"/>
                <w:sz w:val="26"/>
                <w:szCs w:val="26"/>
              </w:rPr>
            </w:pPr>
            <w:r w:rsidRPr="00A611B6">
              <w:rPr>
                <w:rFonts w:ascii="Times New Roman" w:hAnsi="Times New Roman" w:cs="Times New Roman"/>
                <w:sz w:val="26"/>
                <w:szCs w:val="26"/>
              </w:rPr>
              <w:t>Có</w:t>
            </w:r>
          </w:p>
          <w:p w14:paraId="372E581E" w14:textId="77777777" w:rsidR="00AF2118" w:rsidRPr="00A611B6" w:rsidRDefault="00AF2118" w:rsidP="0065190F">
            <w:pPr>
              <w:pStyle w:val="oancuaDanhsach"/>
              <w:numPr>
                <w:ilvl w:val="0"/>
                <w:numId w:val="14"/>
              </w:numPr>
              <w:spacing w:line="360" w:lineRule="auto"/>
              <w:rPr>
                <w:rFonts w:ascii="Times New Roman" w:hAnsi="Times New Roman" w:cs="Times New Roman"/>
                <w:sz w:val="26"/>
                <w:szCs w:val="26"/>
              </w:rPr>
            </w:pPr>
            <w:r w:rsidRPr="00A611B6">
              <w:rPr>
                <w:rFonts w:ascii="Times New Roman" w:hAnsi="Times New Roman" w:cs="Times New Roman"/>
                <w:sz w:val="26"/>
                <w:szCs w:val="26"/>
              </w:rPr>
              <w:t>Không</w:t>
            </w:r>
          </w:p>
        </w:tc>
      </w:tr>
      <w:tr w:rsidR="00C44981" w:rsidRPr="0092344F" w14:paraId="4049CC0F" w14:textId="77777777" w:rsidTr="00A128AC">
        <w:tc>
          <w:tcPr>
            <w:tcW w:w="1418" w:type="dxa"/>
          </w:tcPr>
          <w:p w14:paraId="327D1B64" w14:textId="77777777" w:rsidR="00AF2118" w:rsidRPr="0092344F" w:rsidRDefault="00AF2118" w:rsidP="00AF2118">
            <w:pPr>
              <w:spacing w:line="360" w:lineRule="auto"/>
              <w:rPr>
                <w:rFonts w:ascii="Times New Roman" w:hAnsi="Times New Roman" w:cs="Times New Roman"/>
                <w:sz w:val="26"/>
                <w:szCs w:val="26"/>
              </w:rPr>
            </w:pPr>
            <w:r w:rsidRPr="0092344F">
              <w:rPr>
                <w:rFonts w:ascii="Times New Roman" w:hAnsi="Times New Roman" w:cs="Times New Roman"/>
                <w:sz w:val="26"/>
                <w:szCs w:val="26"/>
              </w:rPr>
              <w:t>Bạn có tham gia các nhóm/ câu lạc bộ NCKH nào không</w:t>
            </w:r>
          </w:p>
        </w:tc>
        <w:tc>
          <w:tcPr>
            <w:tcW w:w="2977" w:type="dxa"/>
          </w:tcPr>
          <w:p w14:paraId="04908F4B" w14:textId="77777777" w:rsidR="00AF2118" w:rsidRPr="0092344F" w:rsidRDefault="00AF2118" w:rsidP="00AF2118">
            <w:pPr>
              <w:spacing w:line="360" w:lineRule="auto"/>
              <w:rPr>
                <w:rFonts w:ascii="Times New Roman" w:hAnsi="Times New Roman" w:cs="Times New Roman"/>
                <w:sz w:val="26"/>
                <w:szCs w:val="26"/>
              </w:rPr>
            </w:pPr>
            <w:r w:rsidRPr="0092344F">
              <w:rPr>
                <w:rFonts w:ascii="Times New Roman" w:hAnsi="Times New Roman" w:cs="Times New Roman"/>
                <w:sz w:val="26"/>
                <w:szCs w:val="26"/>
              </w:rPr>
              <w:t>Sinh viên đã tham gia các CLB NCKH</w:t>
            </w:r>
          </w:p>
        </w:tc>
        <w:tc>
          <w:tcPr>
            <w:tcW w:w="1161" w:type="dxa"/>
          </w:tcPr>
          <w:p w14:paraId="38D5DA0F" w14:textId="77777777" w:rsidR="00AF2118" w:rsidRPr="0092344F" w:rsidRDefault="00AF2118" w:rsidP="00AF2118">
            <w:pPr>
              <w:spacing w:line="360" w:lineRule="auto"/>
              <w:rPr>
                <w:rFonts w:ascii="Times New Roman" w:hAnsi="Times New Roman" w:cs="Times New Roman"/>
                <w:sz w:val="26"/>
                <w:szCs w:val="26"/>
              </w:rPr>
            </w:pPr>
            <w:r w:rsidRPr="0092344F">
              <w:rPr>
                <w:rFonts w:ascii="Times New Roman" w:hAnsi="Times New Roman" w:cs="Times New Roman"/>
                <w:sz w:val="26"/>
                <w:szCs w:val="26"/>
              </w:rPr>
              <w:t>Nhị giá</w:t>
            </w:r>
          </w:p>
        </w:tc>
        <w:tc>
          <w:tcPr>
            <w:tcW w:w="3226" w:type="dxa"/>
          </w:tcPr>
          <w:p w14:paraId="7F1B328F" w14:textId="77777777" w:rsidR="00AF2118" w:rsidRPr="0092344F" w:rsidRDefault="00AF2118" w:rsidP="0065190F">
            <w:pPr>
              <w:pStyle w:val="oancuaDanhsach"/>
              <w:numPr>
                <w:ilvl w:val="0"/>
                <w:numId w:val="15"/>
              </w:numPr>
              <w:spacing w:line="360" w:lineRule="auto"/>
              <w:rPr>
                <w:rFonts w:ascii="Times New Roman" w:hAnsi="Times New Roman" w:cs="Times New Roman"/>
                <w:sz w:val="26"/>
                <w:szCs w:val="26"/>
              </w:rPr>
            </w:pPr>
            <w:r w:rsidRPr="0092344F">
              <w:rPr>
                <w:rFonts w:ascii="Times New Roman" w:hAnsi="Times New Roman" w:cs="Times New Roman"/>
                <w:sz w:val="26"/>
                <w:szCs w:val="26"/>
              </w:rPr>
              <w:t xml:space="preserve">Có </w:t>
            </w:r>
          </w:p>
          <w:p w14:paraId="516F923B" w14:textId="77777777" w:rsidR="00AF2118" w:rsidRPr="0092344F" w:rsidRDefault="00AF2118" w:rsidP="0065190F">
            <w:pPr>
              <w:pStyle w:val="oancuaDanhsach"/>
              <w:numPr>
                <w:ilvl w:val="0"/>
                <w:numId w:val="15"/>
              </w:numPr>
              <w:spacing w:line="360" w:lineRule="auto"/>
              <w:rPr>
                <w:rFonts w:ascii="Times New Roman" w:hAnsi="Times New Roman" w:cs="Times New Roman"/>
                <w:sz w:val="26"/>
                <w:szCs w:val="26"/>
              </w:rPr>
            </w:pPr>
            <w:r w:rsidRPr="0092344F">
              <w:rPr>
                <w:rFonts w:ascii="Times New Roman" w:hAnsi="Times New Roman" w:cs="Times New Roman"/>
                <w:sz w:val="26"/>
                <w:szCs w:val="26"/>
              </w:rPr>
              <w:t>Không</w:t>
            </w:r>
          </w:p>
        </w:tc>
      </w:tr>
      <w:tr w:rsidR="00C44981" w:rsidRPr="0092344F" w14:paraId="20B554AF" w14:textId="77777777" w:rsidTr="00A128AC">
        <w:tc>
          <w:tcPr>
            <w:tcW w:w="1418" w:type="dxa"/>
          </w:tcPr>
          <w:p w14:paraId="6A262121" w14:textId="77777777" w:rsidR="00AF2118" w:rsidRPr="00A611B6" w:rsidRDefault="00AF2118" w:rsidP="00AF2118">
            <w:pPr>
              <w:spacing w:line="360" w:lineRule="auto"/>
              <w:rPr>
                <w:rFonts w:ascii="Times New Roman" w:hAnsi="Times New Roman" w:cs="Times New Roman"/>
                <w:sz w:val="26"/>
                <w:szCs w:val="26"/>
              </w:rPr>
            </w:pPr>
            <w:r w:rsidRPr="00A611B6">
              <w:rPr>
                <w:rFonts w:ascii="Times New Roman" w:hAnsi="Times New Roman" w:cs="Times New Roman"/>
                <w:sz w:val="26"/>
                <w:szCs w:val="26"/>
              </w:rPr>
              <w:t xml:space="preserve">Tham gia vào các hoạt động nghiên cứu khoa học </w:t>
            </w:r>
          </w:p>
        </w:tc>
        <w:tc>
          <w:tcPr>
            <w:tcW w:w="2977" w:type="dxa"/>
          </w:tcPr>
          <w:p w14:paraId="53D1EC58" w14:textId="0EC3F096" w:rsidR="00AF2118" w:rsidRPr="00A611B6" w:rsidRDefault="00AF2118" w:rsidP="00AF2118">
            <w:pPr>
              <w:spacing w:line="360" w:lineRule="auto"/>
              <w:rPr>
                <w:rFonts w:ascii="Times New Roman" w:hAnsi="Times New Roman" w:cs="Times New Roman"/>
                <w:sz w:val="26"/>
                <w:szCs w:val="26"/>
              </w:rPr>
            </w:pPr>
            <w:r w:rsidRPr="00A611B6">
              <w:rPr>
                <w:rFonts w:ascii="Times New Roman" w:hAnsi="Times New Roman" w:cs="Times New Roman"/>
                <w:sz w:val="26"/>
                <w:szCs w:val="26"/>
              </w:rPr>
              <w:t xml:space="preserve">Sinh viên đã tham gia vào các </w:t>
            </w:r>
            <w:r w:rsidR="00C44981" w:rsidRPr="00A611B6">
              <w:rPr>
                <w:rFonts w:ascii="Times New Roman" w:hAnsi="Times New Roman" w:cs="Times New Roman"/>
                <w:sz w:val="26"/>
                <w:szCs w:val="26"/>
              </w:rPr>
              <w:t>hoạt động khảo sát, hội thảo, … về nghiên cứu khoa học</w:t>
            </w:r>
          </w:p>
        </w:tc>
        <w:tc>
          <w:tcPr>
            <w:tcW w:w="1161" w:type="dxa"/>
          </w:tcPr>
          <w:p w14:paraId="3764C163" w14:textId="77777777" w:rsidR="00AF2118" w:rsidRPr="00A611B6" w:rsidRDefault="00AF2118" w:rsidP="00AF2118">
            <w:pPr>
              <w:spacing w:line="360" w:lineRule="auto"/>
              <w:rPr>
                <w:rFonts w:ascii="Times New Roman" w:hAnsi="Times New Roman" w:cs="Times New Roman"/>
                <w:sz w:val="26"/>
                <w:szCs w:val="26"/>
              </w:rPr>
            </w:pPr>
            <w:r w:rsidRPr="00A611B6">
              <w:rPr>
                <w:rFonts w:ascii="Times New Roman" w:hAnsi="Times New Roman" w:cs="Times New Roman"/>
                <w:sz w:val="26"/>
                <w:szCs w:val="26"/>
              </w:rPr>
              <w:t>Nhị giá</w:t>
            </w:r>
          </w:p>
        </w:tc>
        <w:tc>
          <w:tcPr>
            <w:tcW w:w="3226" w:type="dxa"/>
          </w:tcPr>
          <w:p w14:paraId="2F5BCF81" w14:textId="77777777" w:rsidR="00AF2118" w:rsidRPr="00A611B6" w:rsidRDefault="00AF2118" w:rsidP="0065190F">
            <w:pPr>
              <w:pStyle w:val="oancuaDanhsach"/>
              <w:numPr>
                <w:ilvl w:val="0"/>
                <w:numId w:val="18"/>
              </w:numPr>
              <w:spacing w:after="160" w:line="360" w:lineRule="auto"/>
              <w:rPr>
                <w:rFonts w:ascii="Times New Roman" w:hAnsi="Times New Roman" w:cs="Times New Roman"/>
                <w:sz w:val="26"/>
                <w:szCs w:val="26"/>
              </w:rPr>
            </w:pPr>
            <w:r w:rsidRPr="00A611B6">
              <w:rPr>
                <w:rFonts w:ascii="Times New Roman" w:hAnsi="Times New Roman" w:cs="Times New Roman"/>
                <w:sz w:val="26"/>
                <w:szCs w:val="26"/>
              </w:rPr>
              <w:t>Rồi</w:t>
            </w:r>
          </w:p>
          <w:p w14:paraId="703447D9" w14:textId="77777777" w:rsidR="00AF2118" w:rsidRPr="00A611B6" w:rsidRDefault="00AF2118" w:rsidP="0065190F">
            <w:pPr>
              <w:pStyle w:val="oancuaDanhsach"/>
              <w:numPr>
                <w:ilvl w:val="0"/>
                <w:numId w:val="18"/>
              </w:numPr>
              <w:spacing w:line="360" w:lineRule="auto"/>
              <w:rPr>
                <w:rFonts w:ascii="Times New Roman" w:hAnsi="Times New Roman" w:cs="Times New Roman"/>
                <w:sz w:val="26"/>
                <w:szCs w:val="26"/>
              </w:rPr>
            </w:pPr>
            <w:r w:rsidRPr="00A611B6">
              <w:rPr>
                <w:rFonts w:ascii="Times New Roman" w:hAnsi="Times New Roman" w:cs="Times New Roman"/>
                <w:sz w:val="26"/>
                <w:szCs w:val="26"/>
              </w:rPr>
              <w:t>Chưa</w:t>
            </w:r>
          </w:p>
        </w:tc>
      </w:tr>
      <w:tr w:rsidR="00C44981" w:rsidRPr="0092344F" w14:paraId="74EF5F7F" w14:textId="77777777" w:rsidTr="00A128AC">
        <w:tc>
          <w:tcPr>
            <w:tcW w:w="1418" w:type="dxa"/>
          </w:tcPr>
          <w:p w14:paraId="677E72FF" w14:textId="77777777" w:rsidR="00AF2118" w:rsidRPr="0092344F" w:rsidRDefault="00AF2118" w:rsidP="00AF2118">
            <w:pPr>
              <w:spacing w:line="360" w:lineRule="auto"/>
              <w:rPr>
                <w:rFonts w:ascii="Times New Roman" w:hAnsi="Times New Roman" w:cs="Times New Roman"/>
                <w:sz w:val="26"/>
                <w:szCs w:val="26"/>
              </w:rPr>
            </w:pPr>
            <w:r w:rsidRPr="0092344F">
              <w:rPr>
                <w:rFonts w:ascii="Times New Roman" w:hAnsi="Times New Roman" w:cs="Times New Roman"/>
                <w:sz w:val="26"/>
                <w:szCs w:val="26"/>
              </w:rPr>
              <w:t>Các thông tin về NCKH của trường</w:t>
            </w:r>
          </w:p>
        </w:tc>
        <w:tc>
          <w:tcPr>
            <w:tcW w:w="2977" w:type="dxa"/>
          </w:tcPr>
          <w:p w14:paraId="790E8E07" w14:textId="77777777" w:rsidR="00AF2118" w:rsidRPr="0092344F" w:rsidRDefault="00AF2118" w:rsidP="00AF2118">
            <w:pPr>
              <w:spacing w:line="360" w:lineRule="auto"/>
              <w:rPr>
                <w:rFonts w:ascii="Times New Roman" w:hAnsi="Times New Roman" w:cs="Times New Roman"/>
                <w:sz w:val="26"/>
                <w:szCs w:val="26"/>
              </w:rPr>
            </w:pPr>
            <w:r w:rsidRPr="0092344F">
              <w:rPr>
                <w:rFonts w:ascii="Times New Roman" w:hAnsi="Times New Roman" w:cs="Times New Roman"/>
                <w:sz w:val="26"/>
                <w:szCs w:val="26"/>
              </w:rPr>
              <w:t>Sinh viên có kiến thức hoặc hiểu biết về các hoạt động NCKH của trường</w:t>
            </w:r>
          </w:p>
        </w:tc>
        <w:tc>
          <w:tcPr>
            <w:tcW w:w="1161" w:type="dxa"/>
          </w:tcPr>
          <w:p w14:paraId="3E6BAA3D" w14:textId="77777777" w:rsidR="00AF2118" w:rsidRPr="0092344F" w:rsidRDefault="00AF2118" w:rsidP="00AF2118">
            <w:pPr>
              <w:spacing w:line="360" w:lineRule="auto"/>
              <w:rPr>
                <w:rFonts w:ascii="Times New Roman" w:hAnsi="Times New Roman" w:cs="Times New Roman"/>
                <w:sz w:val="26"/>
                <w:szCs w:val="26"/>
              </w:rPr>
            </w:pPr>
            <w:r w:rsidRPr="0092344F">
              <w:rPr>
                <w:rFonts w:ascii="Times New Roman" w:hAnsi="Times New Roman" w:cs="Times New Roman"/>
                <w:sz w:val="26"/>
                <w:szCs w:val="26"/>
              </w:rPr>
              <w:t>Nhị giá</w:t>
            </w:r>
          </w:p>
        </w:tc>
        <w:tc>
          <w:tcPr>
            <w:tcW w:w="3226" w:type="dxa"/>
          </w:tcPr>
          <w:p w14:paraId="436EBE33" w14:textId="77777777" w:rsidR="00AF2118" w:rsidRPr="0092344F" w:rsidRDefault="00AF2118" w:rsidP="0065190F">
            <w:pPr>
              <w:pStyle w:val="oancuaDanhsach"/>
              <w:numPr>
                <w:ilvl w:val="0"/>
                <w:numId w:val="19"/>
              </w:numPr>
              <w:spacing w:after="160" w:line="360" w:lineRule="auto"/>
              <w:rPr>
                <w:rFonts w:ascii="Times New Roman" w:hAnsi="Times New Roman" w:cs="Times New Roman"/>
                <w:sz w:val="26"/>
                <w:szCs w:val="26"/>
              </w:rPr>
            </w:pPr>
            <w:r w:rsidRPr="0092344F">
              <w:rPr>
                <w:rFonts w:ascii="Times New Roman" w:hAnsi="Times New Roman" w:cs="Times New Roman"/>
                <w:sz w:val="26"/>
                <w:szCs w:val="26"/>
              </w:rPr>
              <w:t>Có</w:t>
            </w:r>
          </w:p>
          <w:p w14:paraId="0A8394C7" w14:textId="77777777" w:rsidR="00AF2118" w:rsidRPr="0092344F" w:rsidRDefault="00AF2118" w:rsidP="0065190F">
            <w:pPr>
              <w:pStyle w:val="oancuaDanhsach"/>
              <w:numPr>
                <w:ilvl w:val="0"/>
                <w:numId w:val="19"/>
              </w:numPr>
              <w:spacing w:line="360" w:lineRule="auto"/>
              <w:rPr>
                <w:rFonts w:ascii="Times New Roman" w:hAnsi="Times New Roman" w:cs="Times New Roman"/>
                <w:sz w:val="26"/>
                <w:szCs w:val="26"/>
              </w:rPr>
            </w:pPr>
            <w:r w:rsidRPr="0092344F">
              <w:rPr>
                <w:rFonts w:ascii="Times New Roman" w:hAnsi="Times New Roman" w:cs="Times New Roman"/>
                <w:sz w:val="26"/>
                <w:szCs w:val="26"/>
              </w:rPr>
              <w:t>Không</w:t>
            </w:r>
          </w:p>
        </w:tc>
      </w:tr>
    </w:tbl>
    <w:p w14:paraId="1E2F76BC" w14:textId="77777777" w:rsidR="00AF2118" w:rsidRPr="0092344F" w:rsidRDefault="00AF2118" w:rsidP="007151EC">
      <w:pPr>
        <w:spacing w:line="360" w:lineRule="auto"/>
        <w:rPr>
          <w:rFonts w:ascii="Times New Roman" w:hAnsi="Times New Roman" w:cs="Times New Roman"/>
          <w:b/>
          <w:bCs/>
          <w:sz w:val="26"/>
          <w:szCs w:val="26"/>
        </w:rPr>
      </w:pPr>
    </w:p>
    <w:p w14:paraId="2975AD15" w14:textId="6ADE1F6F" w:rsidR="008346C8" w:rsidRPr="008346C8" w:rsidRDefault="008346C8" w:rsidP="008346C8">
      <w:pPr>
        <w:pStyle w:val="Chuthich"/>
        <w:jc w:val="center"/>
        <w:rPr>
          <w:rFonts w:ascii="Times New Roman" w:hAnsi="Times New Roman" w:cs="Times New Roman"/>
          <w:b/>
          <w:bCs/>
          <w:i w:val="0"/>
          <w:iCs w:val="0"/>
          <w:color w:val="auto"/>
          <w:sz w:val="26"/>
          <w:szCs w:val="26"/>
        </w:rPr>
      </w:pPr>
      <w:bookmarkStart w:id="40" w:name="_Toc154452831"/>
      <w:r w:rsidRPr="008346C8">
        <w:rPr>
          <w:rFonts w:ascii="Times New Roman" w:hAnsi="Times New Roman" w:cs="Times New Roman"/>
          <w:color w:val="auto"/>
          <w:sz w:val="26"/>
          <w:szCs w:val="26"/>
        </w:rPr>
        <w:t>Bảng 2</w:t>
      </w:r>
      <w:r w:rsidR="00614972">
        <w:rPr>
          <w:rFonts w:ascii="Times New Roman" w:hAnsi="Times New Roman" w:cs="Times New Roman"/>
          <w:color w:val="auto"/>
          <w:sz w:val="26"/>
          <w:szCs w:val="26"/>
        </w:rPr>
        <w:noBreakHyphen/>
      </w:r>
      <w:r w:rsidR="00614972">
        <w:rPr>
          <w:rFonts w:ascii="Times New Roman" w:hAnsi="Times New Roman" w:cs="Times New Roman"/>
          <w:color w:val="auto"/>
          <w:sz w:val="26"/>
          <w:szCs w:val="26"/>
        </w:rPr>
        <w:fldChar w:fldCharType="begin"/>
      </w:r>
      <w:r w:rsidR="00614972">
        <w:rPr>
          <w:rFonts w:ascii="Times New Roman" w:hAnsi="Times New Roman" w:cs="Times New Roman"/>
          <w:color w:val="auto"/>
          <w:sz w:val="26"/>
          <w:szCs w:val="26"/>
        </w:rPr>
        <w:instrText xml:space="preserve"> SEQ Bảng \* ARABIC \s 1 </w:instrText>
      </w:r>
      <w:r w:rsidR="00614972">
        <w:rPr>
          <w:rFonts w:ascii="Times New Roman" w:hAnsi="Times New Roman" w:cs="Times New Roman"/>
          <w:color w:val="auto"/>
          <w:sz w:val="26"/>
          <w:szCs w:val="26"/>
        </w:rPr>
        <w:fldChar w:fldCharType="separate"/>
      </w:r>
      <w:r w:rsidR="006D3028">
        <w:rPr>
          <w:rFonts w:ascii="Times New Roman" w:hAnsi="Times New Roman" w:cs="Times New Roman"/>
          <w:noProof/>
          <w:color w:val="auto"/>
          <w:sz w:val="26"/>
          <w:szCs w:val="26"/>
        </w:rPr>
        <w:t>2</w:t>
      </w:r>
      <w:r w:rsidR="00614972">
        <w:rPr>
          <w:rFonts w:ascii="Times New Roman" w:hAnsi="Times New Roman" w:cs="Times New Roman"/>
          <w:color w:val="auto"/>
          <w:sz w:val="26"/>
          <w:szCs w:val="26"/>
        </w:rPr>
        <w:fldChar w:fldCharType="end"/>
      </w:r>
      <w:r w:rsidRPr="008346C8">
        <w:rPr>
          <w:rFonts w:ascii="Times New Roman" w:hAnsi="Times New Roman" w:cs="Times New Roman"/>
          <w:color w:val="auto"/>
          <w:sz w:val="26"/>
          <w:szCs w:val="26"/>
        </w:rPr>
        <w:t>: Biến số nền</w:t>
      </w:r>
      <w:bookmarkEnd w:id="40"/>
    </w:p>
    <w:p w14:paraId="1DEADDD8" w14:textId="2B16EC58" w:rsidR="00AF2118" w:rsidRPr="0092344F" w:rsidRDefault="00AF2118" w:rsidP="0065190F">
      <w:pPr>
        <w:pStyle w:val="oancuaDanhsach"/>
        <w:numPr>
          <w:ilvl w:val="2"/>
          <w:numId w:val="54"/>
        </w:numPr>
        <w:spacing w:before="120" w:after="120" w:line="360" w:lineRule="auto"/>
        <w:jc w:val="both"/>
        <w:outlineLvl w:val="2"/>
        <w:rPr>
          <w:rFonts w:ascii="Times New Roman" w:hAnsi="Times New Roman" w:cs="Times New Roman"/>
          <w:b/>
          <w:bCs/>
          <w:i/>
          <w:iCs/>
          <w:sz w:val="26"/>
          <w:szCs w:val="26"/>
        </w:rPr>
      </w:pPr>
      <w:bookmarkStart w:id="41" w:name="_Toc154482711"/>
      <w:r w:rsidRPr="0092344F">
        <w:rPr>
          <w:rFonts w:ascii="Times New Roman" w:hAnsi="Times New Roman" w:cs="Times New Roman"/>
          <w:b/>
          <w:bCs/>
          <w:i/>
          <w:iCs/>
          <w:sz w:val="26"/>
          <w:szCs w:val="26"/>
        </w:rPr>
        <w:t>Biến số thái độ</w:t>
      </w:r>
      <w:bookmarkEnd w:id="41"/>
    </w:p>
    <w:tbl>
      <w:tblPr>
        <w:tblStyle w:val="LiBang"/>
        <w:tblW w:w="0" w:type="auto"/>
        <w:tblInd w:w="-5" w:type="dxa"/>
        <w:tblLook w:val="04A0" w:firstRow="1" w:lastRow="0" w:firstColumn="1" w:lastColumn="0" w:noHBand="0" w:noVBand="1"/>
      </w:tblPr>
      <w:tblGrid>
        <w:gridCol w:w="1418"/>
        <w:gridCol w:w="2977"/>
        <w:gridCol w:w="1134"/>
        <w:gridCol w:w="3253"/>
      </w:tblGrid>
      <w:tr w:rsidR="006C0DD3" w:rsidRPr="0092344F" w14:paraId="4096E944" w14:textId="77777777" w:rsidTr="00A128AC">
        <w:tc>
          <w:tcPr>
            <w:tcW w:w="1418" w:type="dxa"/>
          </w:tcPr>
          <w:p w14:paraId="564D6F40" w14:textId="77777777" w:rsidR="00AF2118" w:rsidRPr="0092344F" w:rsidRDefault="00AF2118" w:rsidP="00AF2118">
            <w:pPr>
              <w:spacing w:line="360" w:lineRule="auto"/>
              <w:rPr>
                <w:rFonts w:ascii="Times New Roman" w:hAnsi="Times New Roman" w:cs="Times New Roman"/>
                <w:b/>
                <w:bCs/>
                <w:sz w:val="26"/>
                <w:szCs w:val="26"/>
              </w:rPr>
            </w:pPr>
            <w:r w:rsidRPr="0092344F">
              <w:rPr>
                <w:rFonts w:ascii="Times New Roman" w:hAnsi="Times New Roman" w:cs="Times New Roman"/>
                <w:b/>
                <w:bCs/>
                <w:sz w:val="26"/>
                <w:szCs w:val="26"/>
              </w:rPr>
              <w:lastRenderedPageBreak/>
              <w:t>Biến số</w:t>
            </w:r>
          </w:p>
        </w:tc>
        <w:tc>
          <w:tcPr>
            <w:tcW w:w="2977" w:type="dxa"/>
          </w:tcPr>
          <w:p w14:paraId="73B1C489" w14:textId="77777777" w:rsidR="00AF2118" w:rsidRPr="0092344F" w:rsidRDefault="00AF2118" w:rsidP="00AF2118">
            <w:pPr>
              <w:spacing w:line="360" w:lineRule="auto"/>
              <w:rPr>
                <w:rFonts w:ascii="Times New Roman" w:hAnsi="Times New Roman" w:cs="Times New Roman"/>
                <w:b/>
                <w:bCs/>
                <w:sz w:val="26"/>
                <w:szCs w:val="26"/>
              </w:rPr>
            </w:pPr>
            <w:r w:rsidRPr="0092344F">
              <w:rPr>
                <w:rFonts w:ascii="Times New Roman" w:hAnsi="Times New Roman" w:cs="Times New Roman"/>
                <w:b/>
                <w:bCs/>
                <w:sz w:val="26"/>
                <w:szCs w:val="26"/>
              </w:rPr>
              <w:t>Định nghĩa biến số</w:t>
            </w:r>
          </w:p>
        </w:tc>
        <w:tc>
          <w:tcPr>
            <w:tcW w:w="1134" w:type="dxa"/>
          </w:tcPr>
          <w:p w14:paraId="05CDB741" w14:textId="77777777" w:rsidR="00AF2118" w:rsidRPr="0092344F" w:rsidRDefault="00AF2118" w:rsidP="00AF2118">
            <w:pPr>
              <w:spacing w:line="360" w:lineRule="auto"/>
              <w:rPr>
                <w:rFonts w:ascii="Times New Roman" w:hAnsi="Times New Roman" w:cs="Times New Roman"/>
                <w:b/>
                <w:bCs/>
                <w:sz w:val="26"/>
                <w:szCs w:val="26"/>
              </w:rPr>
            </w:pPr>
            <w:r w:rsidRPr="0092344F">
              <w:rPr>
                <w:rFonts w:ascii="Times New Roman" w:hAnsi="Times New Roman" w:cs="Times New Roman"/>
                <w:b/>
                <w:bCs/>
                <w:sz w:val="26"/>
                <w:szCs w:val="26"/>
              </w:rPr>
              <w:t>Loại nghiên cứu</w:t>
            </w:r>
          </w:p>
        </w:tc>
        <w:tc>
          <w:tcPr>
            <w:tcW w:w="3253" w:type="dxa"/>
          </w:tcPr>
          <w:p w14:paraId="3FFBF947" w14:textId="77777777" w:rsidR="00AF2118" w:rsidRPr="0092344F" w:rsidRDefault="00AF2118" w:rsidP="00AF2118">
            <w:pPr>
              <w:spacing w:line="360" w:lineRule="auto"/>
              <w:rPr>
                <w:rFonts w:ascii="Times New Roman" w:hAnsi="Times New Roman" w:cs="Times New Roman"/>
                <w:b/>
                <w:bCs/>
                <w:sz w:val="26"/>
                <w:szCs w:val="26"/>
              </w:rPr>
            </w:pPr>
            <w:r w:rsidRPr="0092344F">
              <w:rPr>
                <w:rFonts w:ascii="Times New Roman" w:hAnsi="Times New Roman" w:cs="Times New Roman"/>
                <w:b/>
                <w:bCs/>
                <w:sz w:val="26"/>
                <w:szCs w:val="26"/>
              </w:rPr>
              <w:t>Giá trị</w:t>
            </w:r>
          </w:p>
        </w:tc>
      </w:tr>
      <w:tr w:rsidR="006C0DD3" w:rsidRPr="0092344F" w14:paraId="2F8F7CE9" w14:textId="77777777" w:rsidTr="00A128AC">
        <w:tc>
          <w:tcPr>
            <w:tcW w:w="1418" w:type="dxa"/>
          </w:tcPr>
          <w:p w14:paraId="787FB2B0" w14:textId="2DFE5BA2" w:rsidR="00AF2118" w:rsidRPr="0092344F" w:rsidRDefault="00AF2118" w:rsidP="00AF2118">
            <w:pPr>
              <w:rPr>
                <w:rFonts w:ascii="Times New Roman" w:hAnsi="Times New Roman" w:cs="Times New Roman"/>
                <w:sz w:val="26"/>
                <w:szCs w:val="26"/>
              </w:rPr>
            </w:pPr>
            <w:r w:rsidRPr="0092344F">
              <w:rPr>
                <w:rFonts w:ascii="Times New Roman" w:hAnsi="Times New Roman" w:cs="Times New Roman"/>
                <w:sz w:val="26"/>
                <w:szCs w:val="26"/>
              </w:rPr>
              <w:t>Nghiên cứu khoa học làm tôi băn khoăn.</w:t>
            </w:r>
          </w:p>
          <w:p w14:paraId="55F6F3BC" w14:textId="77777777" w:rsidR="00AF2118" w:rsidRPr="0092344F" w:rsidRDefault="00AF2118" w:rsidP="00AF2118">
            <w:pPr>
              <w:spacing w:line="360" w:lineRule="auto"/>
              <w:rPr>
                <w:rFonts w:ascii="Times New Roman" w:hAnsi="Times New Roman" w:cs="Times New Roman"/>
                <w:sz w:val="26"/>
                <w:szCs w:val="26"/>
              </w:rPr>
            </w:pPr>
          </w:p>
        </w:tc>
        <w:tc>
          <w:tcPr>
            <w:tcW w:w="2977" w:type="dxa"/>
          </w:tcPr>
          <w:p w14:paraId="7DF15F6A" w14:textId="120E1FF5" w:rsidR="00AF2118" w:rsidRPr="0092344F" w:rsidRDefault="00AF2118" w:rsidP="00AF2118">
            <w:pPr>
              <w:spacing w:line="360" w:lineRule="auto"/>
              <w:rPr>
                <w:rFonts w:ascii="Times New Roman" w:hAnsi="Times New Roman" w:cs="Times New Roman"/>
                <w:sz w:val="26"/>
                <w:szCs w:val="26"/>
              </w:rPr>
            </w:pPr>
            <w:r w:rsidRPr="0092344F">
              <w:rPr>
                <w:rFonts w:ascii="Times New Roman" w:hAnsi="Times New Roman" w:cs="Times New Roman"/>
                <w:sz w:val="26"/>
                <w:szCs w:val="26"/>
              </w:rPr>
              <w:t>Sinh viên cảm thấy băn khoăn về NCKH.</w:t>
            </w:r>
          </w:p>
        </w:tc>
        <w:tc>
          <w:tcPr>
            <w:tcW w:w="1134" w:type="dxa"/>
          </w:tcPr>
          <w:p w14:paraId="2FE669D5" w14:textId="77777777" w:rsidR="00AF2118" w:rsidRPr="0092344F" w:rsidRDefault="00AF2118" w:rsidP="00AF2118">
            <w:pPr>
              <w:spacing w:line="360" w:lineRule="auto"/>
              <w:rPr>
                <w:rFonts w:ascii="Times New Roman" w:hAnsi="Times New Roman" w:cs="Times New Roman"/>
                <w:sz w:val="26"/>
                <w:szCs w:val="26"/>
              </w:rPr>
            </w:pPr>
            <w:r w:rsidRPr="0092344F">
              <w:rPr>
                <w:rFonts w:ascii="Times New Roman" w:hAnsi="Times New Roman" w:cs="Times New Roman"/>
                <w:sz w:val="26"/>
                <w:szCs w:val="26"/>
              </w:rPr>
              <w:t>Biến thứ tự</w:t>
            </w:r>
          </w:p>
        </w:tc>
        <w:tc>
          <w:tcPr>
            <w:tcW w:w="3253" w:type="dxa"/>
          </w:tcPr>
          <w:p w14:paraId="3576E1D4" w14:textId="77777777" w:rsidR="00AF2118" w:rsidRPr="0092344F" w:rsidRDefault="00AF2118" w:rsidP="0065190F">
            <w:pPr>
              <w:pStyle w:val="oancuaDanhsach"/>
              <w:numPr>
                <w:ilvl w:val="0"/>
                <w:numId w:val="20"/>
              </w:numPr>
              <w:spacing w:line="360" w:lineRule="auto"/>
              <w:rPr>
                <w:rFonts w:ascii="Times New Roman" w:hAnsi="Times New Roman" w:cs="Times New Roman"/>
                <w:sz w:val="26"/>
                <w:szCs w:val="26"/>
              </w:rPr>
            </w:pPr>
            <w:r w:rsidRPr="0092344F">
              <w:rPr>
                <w:rFonts w:ascii="Times New Roman" w:hAnsi="Times New Roman" w:cs="Times New Roman"/>
                <w:sz w:val="26"/>
                <w:szCs w:val="26"/>
              </w:rPr>
              <w:t>Hoàn toàn không đồng ý</w:t>
            </w:r>
          </w:p>
          <w:p w14:paraId="2CC24680" w14:textId="77777777" w:rsidR="00AF2118" w:rsidRPr="0092344F" w:rsidRDefault="00AF2118" w:rsidP="0065190F">
            <w:pPr>
              <w:pStyle w:val="oancuaDanhsach"/>
              <w:numPr>
                <w:ilvl w:val="0"/>
                <w:numId w:val="20"/>
              </w:numPr>
              <w:spacing w:line="360" w:lineRule="auto"/>
              <w:rPr>
                <w:rFonts w:ascii="Times New Roman" w:hAnsi="Times New Roman" w:cs="Times New Roman"/>
                <w:sz w:val="26"/>
                <w:szCs w:val="26"/>
              </w:rPr>
            </w:pPr>
            <w:r w:rsidRPr="0092344F">
              <w:rPr>
                <w:rFonts w:ascii="Times New Roman" w:hAnsi="Times New Roman" w:cs="Times New Roman"/>
                <w:sz w:val="26"/>
                <w:szCs w:val="26"/>
              </w:rPr>
              <w:t>Không đồng ý</w:t>
            </w:r>
          </w:p>
          <w:p w14:paraId="34177717" w14:textId="77777777" w:rsidR="00AF2118" w:rsidRPr="0092344F" w:rsidRDefault="00AF2118" w:rsidP="0065190F">
            <w:pPr>
              <w:pStyle w:val="oancuaDanhsach"/>
              <w:numPr>
                <w:ilvl w:val="0"/>
                <w:numId w:val="20"/>
              </w:numPr>
              <w:spacing w:line="360" w:lineRule="auto"/>
              <w:rPr>
                <w:rFonts w:ascii="Times New Roman" w:hAnsi="Times New Roman" w:cs="Times New Roman"/>
                <w:sz w:val="26"/>
                <w:szCs w:val="26"/>
              </w:rPr>
            </w:pPr>
            <w:r w:rsidRPr="0092344F">
              <w:rPr>
                <w:rFonts w:ascii="Times New Roman" w:hAnsi="Times New Roman" w:cs="Times New Roman"/>
                <w:sz w:val="26"/>
                <w:szCs w:val="26"/>
              </w:rPr>
              <w:t>Phần nào không đồng ý</w:t>
            </w:r>
          </w:p>
          <w:p w14:paraId="034077FD" w14:textId="77777777" w:rsidR="00AF2118" w:rsidRPr="0092344F" w:rsidRDefault="00AF2118" w:rsidP="0065190F">
            <w:pPr>
              <w:pStyle w:val="oancuaDanhsach"/>
              <w:numPr>
                <w:ilvl w:val="0"/>
                <w:numId w:val="20"/>
              </w:numPr>
              <w:spacing w:line="360" w:lineRule="auto"/>
              <w:rPr>
                <w:rFonts w:ascii="Times New Roman" w:hAnsi="Times New Roman" w:cs="Times New Roman"/>
                <w:sz w:val="26"/>
                <w:szCs w:val="26"/>
              </w:rPr>
            </w:pPr>
            <w:r w:rsidRPr="0092344F">
              <w:rPr>
                <w:rFonts w:ascii="Times New Roman" w:hAnsi="Times New Roman" w:cs="Times New Roman"/>
                <w:sz w:val="26"/>
                <w:szCs w:val="26"/>
              </w:rPr>
              <w:t>Không đồng ý cũng không phản đối</w:t>
            </w:r>
          </w:p>
          <w:p w14:paraId="5B47D516" w14:textId="77777777" w:rsidR="00AF2118" w:rsidRPr="0092344F" w:rsidRDefault="00AF2118" w:rsidP="0065190F">
            <w:pPr>
              <w:pStyle w:val="oancuaDanhsach"/>
              <w:numPr>
                <w:ilvl w:val="0"/>
                <w:numId w:val="20"/>
              </w:numPr>
              <w:spacing w:line="360" w:lineRule="auto"/>
              <w:rPr>
                <w:rFonts w:ascii="Times New Roman" w:hAnsi="Times New Roman" w:cs="Times New Roman"/>
                <w:sz w:val="26"/>
                <w:szCs w:val="26"/>
              </w:rPr>
            </w:pPr>
            <w:r w:rsidRPr="0092344F">
              <w:rPr>
                <w:rFonts w:ascii="Times New Roman" w:hAnsi="Times New Roman" w:cs="Times New Roman"/>
                <w:sz w:val="26"/>
                <w:szCs w:val="26"/>
              </w:rPr>
              <w:t>Phần nào đồng ý</w:t>
            </w:r>
          </w:p>
          <w:p w14:paraId="6DC6A554" w14:textId="77777777" w:rsidR="00AF2118" w:rsidRPr="0092344F" w:rsidRDefault="00AF2118" w:rsidP="0065190F">
            <w:pPr>
              <w:pStyle w:val="oancuaDanhsach"/>
              <w:numPr>
                <w:ilvl w:val="0"/>
                <w:numId w:val="20"/>
              </w:numPr>
              <w:spacing w:line="360" w:lineRule="auto"/>
              <w:rPr>
                <w:rFonts w:ascii="Times New Roman" w:hAnsi="Times New Roman" w:cs="Times New Roman"/>
                <w:sz w:val="26"/>
                <w:szCs w:val="26"/>
              </w:rPr>
            </w:pPr>
            <w:r w:rsidRPr="0092344F">
              <w:rPr>
                <w:rFonts w:ascii="Times New Roman" w:hAnsi="Times New Roman" w:cs="Times New Roman"/>
                <w:sz w:val="26"/>
                <w:szCs w:val="26"/>
              </w:rPr>
              <w:t>Đồng ý</w:t>
            </w:r>
          </w:p>
          <w:p w14:paraId="78C16D6A" w14:textId="77777777" w:rsidR="00AF2118" w:rsidRPr="0092344F" w:rsidRDefault="00AF2118" w:rsidP="0065190F">
            <w:pPr>
              <w:pStyle w:val="oancuaDanhsach"/>
              <w:numPr>
                <w:ilvl w:val="0"/>
                <w:numId w:val="20"/>
              </w:numPr>
              <w:spacing w:line="360" w:lineRule="auto"/>
              <w:rPr>
                <w:rFonts w:ascii="Times New Roman" w:hAnsi="Times New Roman" w:cs="Times New Roman"/>
                <w:sz w:val="26"/>
                <w:szCs w:val="26"/>
              </w:rPr>
            </w:pPr>
            <w:r w:rsidRPr="0092344F">
              <w:rPr>
                <w:rFonts w:ascii="Times New Roman" w:hAnsi="Times New Roman" w:cs="Times New Roman"/>
                <w:sz w:val="26"/>
                <w:szCs w:val="26"/>
              </w:rPr>
              <w:t>Hoàn toàn đồng ý</w:t>
            </w:r>
          </w:p>
        </w:tc>
      </w:tr>
      <w:tr w:rsidR="006C0DD3" w:rsidRPr="0092344F" w14:paraId="53A987A5" w14:textId="77777777" w:rsidTr="00A128AC">
        <w:tc>
          <w:tcPr>
            <w:tcW w:w="1418" w:type="dxa"/>
          </w:tcPr>
          <w:p w14:paraId="2EB7C4CC" w14:textId="42ECC622" w:rsidR="00AF2118" w:rsidRPr="0092344F" w:rsidRDefault="00AF2118" w:rsidP="00AF2118">
            <w:pPr>
              <w:rPr>
                <w:rFonts w:ascii="Times New Roman" w:hAnsi="Times New Roman" w:cs="Times New Roman"/>
                <w:sz w:val="26"/>
                <w:szCs w:val="26"/>
              </w:rPr>
            </w:pPr>
            <w:r w:rsidRPr="0092344F">
              <w:rPr>
                <w:rFonts w:ascii="Times New Roman" w:hAnsi="Times New Roman" w:cs="Times New Roman"/>
                <w:sz w:val="26"/>
                <w:szCs w:val="26"/>
              </w:rPr>
              <w:t>Nghiên cứu khoa học nên được dạy cho tất cả sinh viên.</w:t>
            </w:r>
          </w:p>
        </w:tc>
        <w:tc>
          <w:tcPr>
            <w:tcW w:w="2977" w:type="dxa"/>
          </w:tcPr>
          <w:p w14:paraId="5B058AE4" w14:textId="1079CECF" w:rsidR="00AF2118" w:rsidRPr="0092344F" w:rsidRDefault="00AF2118" w:rsidP="00AF2118">
            <w:pPr>
              <w:spacing w:line="360" w:lineRule="auto"/>
              <w:rPr>
                <w:rFonts w:ascii="Times New Roman" w:hAnsi="Times New Roman" w:cs="Times New Roman"/>
                <w:sz w:val="26"/>
                <w:szCs w:val="26"/>
              </w:rPr>
            </w:pPr>
            <w:r w:rsidRPr="0092344F">
              <w:rPr>
                <w:rFonts w:ascii="Times New Roman" w:hAnsi="Times New Roman" w:cs="Times New Roman"/>
                <w:sz w:val="26"/>
                <w:szCs w:val="26"/>
              </w:rPr>
              <w:t>Sinh viên cảm thấy việc tích lũy kiến thức về NCKH là cần thiết.</w:t>
            </w:r>
          </w:p>
        </w:tc>
        <w:tc>
          <w:tcPr>
            <w:tcW w:w="1134" w:type="dxa"/>
          </w:tcPr>
          <w:p w14:paraId="7EAE4349" w14:textId="77777777" w:rsidR="00AF2118" w:rsidRPr="0092344F" w:rsidRDefault="00AF2118" w:rsidP="00AF2118">
            <w:pPr>
              <w:spacing w:line="360" w:lineRule="auto"/>
              <w:rPr>
                <w:rFonts w:ascii="Times New Roman" w:hAnsi="Times New Roman" w:cs="Times New Roman"/>
                <w:sz w:val="26"/>
                <w:szCs w:val="26"/>
              </w:rPr>
            </w:pPr>
            <w:r w:rsidRPr="0092344F">
              <w:rPr>
                <w:rFonts w:ascii="Times New Roman" w:hAnsi="Times New Roman" w:cs="Times New Roman"/>
                <w:sz w:val="26"/>
                <w:szCs w:val="26"/>
              </w:rPr>
              <w:t>Biến thứ tự</w:t>
            </w:r>
          </w:p>
        </w:tc>
        <w:tc>
          <w:tcPr>
            <w:tcW w:w="3253" w:type="dxa"/>
          </w:tcPr>
          <w:p w14:paraId="7E584E63" w14:textId="77777777" w:rsidR="00AF2118" w:rsidRPr="0092344F" w:rsidRDefault="00AF2118" w:rsidP="0065190F">
            <w:pPr>
              <w:pStyle w:val="oancuaDanhsach"/>
              <w:numPr>
                <w:ilvl w:val="0"/>
                <w:numId w:val="21"/>
              </w:numPr>
              <w:spacing w:line="360" w:lineRule="auto"/>
              <w:rPr>
                <w:rFonts w:ascii="Times New Roman" w:hAnsi="Times New Roman" w:cs="Times New Roman"/>
                <w:sz w:val="26"/>
                <w:szCs w:val="26"/>
              </w:rPr>
            </w:pPr>
            <w:r w:rsidRPr="0092344F">
              <w:rPr>
                <w:rFonts w:ascii="Times New Roman" w:hAnsi="Times New Roman" w:cs="Times New Roman"/>
                <w:sz w:val="26"/>
                <w:szCs w:val="26"/>
              </w:rPr>
              <w:t>Hoàn toàn không đồng ý</w:t>
            </w:r>
          </w:p>
          <w:p w14:paraId="1CC42A5F" w14:textId="77777777" w:rsidR="00AF2118" w:rsidRPr="0092344F" w:rsidRDefault="00AF2118" w:rsidP="0065190F">
            <w:pPr>
              <w:pStyle w:val="oancuaDanhsach"/>
              <w:numPr>
                <w:ilvl w:val="0"/>
                <w:numId w:val="21"/>
              </w:numPr>
              <w:spacing w:line="360" w:lineRule="auto"/>
              <w:rPr>
                <w:rFonts w:ascii="Times New Roman" w:hAnsi="Times New Roman" w:cs="Times New Roman"/>
                <w:sz w:val="26"/>
                <w:szCs w:val="26"/>
              </w:rPr>
            </w:pPr>
            <w:r w:rsidRPr="0092344F">
              <w:rPr>
                <w:rFonts w:ascii="Times New Roman" w:hAnsi="Times New Roman" w:cs="Times New Roman"/>
                <w:sz w:val="26"/>
                <w:szCs w:val="26"/>
              </w:rPr>
              <w:t>Không đồng ý</w:t>
            </w:r>
          </w:p>
          <w:p w14:paraId="2C9A4279" w14:textId="77777777" w:rsidR="00AF2118" w:rsidRPr="0092344F" w:rsidRDefault="00AF2118" w:rsidP="0065190F">
            <w:pPr>
              <w:pStyle w:val="oancuaDanhsach"/>
              <w:numPr>
                <w:ilvl w:val="0"/>
                <w:numId w:val="21"/>
              </w:numPr>
              <w:spacing w:line="360" w:lineRule="auto"/>
              <w:rPr>
                <w:rFonts w:ascii="Times New Roman" w:hAnsi="Times New Roman" w:cs="Times New Roman"/>
                <w:sz w:val="26"/>
                <w:szCs w:val="26"/>
              </w:rPr>
            </w:pPr>
            <w:r w:rsidRPr="0092344F">
              <w:rPr>
                <w:rFonts w:ascii="Times New Roman" w:hAnsi="Times New Roman" w:cs="Times New Roman"/>
                <w:sz w:val="26"/>
                <w:szCs w:val="26"/>
              </w:rPr>
              <w:t>Phần nào không đồng ý</w:t>
            </w:r>
          </w:p>
          <w:p w14:paraId="34F4EC22" w14:textId="77777777" w:rsidR="00AF2118" w:rsidRPr="0092344F" w:rsidRDefault="00AF2118" w:rsidP="0065190F">
            <w:pPr>
              <w:pStyle w:val="oancuaDanhsach"/>
              <w:numPr>
                <w:ilvl w:val="0"/>
                <w:numId w:val="21"/>
              </w:numPr>
              <w:spacing w:line="360" w:lineRule="auto"/>
              <w:rPr>
                <w:rFonts w:ascii="Times New Roman" w:hAnsi="Times New Roman" w:cs="Times New Roman"/>
                <w:sz w:val="26"/>
                <w:szCs w:val="26"/>
              </w:rPr>
            </w:pPr>
            <w:r w:rsidRPr="0092344F">
              <w:rPr>
                <w:rFonts w:ascii="Times New Roman" w:hAnsi="Times New Roman" w:cs="Times New Roman"/>
                <w:sz w:val="26"/>
                <w:szCs w:val="26"/>
              </w:rPr>
              <w:t>Không đồng ý cũng không phản đối</w:t>
            </w:r>
          </w:p>
          <w:p w14:paraId="33139577" w14:textId="77777777" w:rsidR="00AF2118" w:rsidRPr="0092344F" w:rsidRDefault="00AF2118" w:rsidP="0065190F">
            <w:pPr>
              <w:pStyle w:val="oancuaDanhsach"/>
              <w:numPr>
                <w:ilvl w:val="0"/>
                <w:numId w:val="21"/>
              </w:numPr>
              <w:spacing w:line="360" w:lineRule="auto"/>
              <w:rPr>
                <w:rFonts w:ascii="Times New Roman" w:hAnsi="Times New Roman" w:cs="Times New Roman"/>
                <w:sz w:val="26"/>
                <w:szCs w:val="26"/>
              </w:rPr>
            </w:pPr>
            <w:r w:rsidRPr="0092344F">
              <w:rPr>
                <w:rFonts w:ascii="Times New Roman" w:hAnsi="Times New Roman" w:cs="Times New Roman"/>
                <w:sz w:val="26"/>
                <w:szCs w:val="26"/>
              </w:rPr>
              <w:t>Phần nào đồng ý</w:t>
            </w:r>
          </w:p>
          <w:p w14:paraId="1159CA27" w14:textId="77777777" w:rsidR="00AF2118" w:rsidRPr="0092344F" w:rsidRDefault="00AF2118" w:rsidP="0065190F">
            <w:pPr>
              <w:pStyle w:val="oancuaDanhsach"/>
              <w:numPr>
                <w:ilvl w:val="0"/>
                <w:numId w:val="21"/>
              </w:numPr>
              <w:spacing w:line="360" w:lineRule="auto"/>
              <w:rPr>
                <w:rFonts w:ascii="Times New Roman" w:hAnsi="Times New Roman" w:cs="Times New Roman"/>
                <w:sz w:val="26"/>
                <w:szCs w:val="26"/>
              </w:rPr>
            </w:pPr>
            <w:r w:rsidRPr="0092344F">
              <w:rPr>
                <w:rFonts w:ascii="Times New Roman" w:hAnsi="Times New Roman" w:cs="Times New Roman"/>
                <w:sz w:val="26"/>
                <w:szCs w:val="26"/>
              </w:rPr>
              <w:t>Đồng ý</w:t>
            </w:r>
          </w:p>
          <w:p w14:paraId="3CACFE6E" w14:textId="77777777" w:rsidR="00AF2118" w:rsidRPr="0092344F" w:rsidRDefault="00AF2118" w:rsidP="0065190F">
            <w:pPr>
              <w:pStyle w:val="oancuaDanhsach"/>
              <w:numPr>
                <w:ilvl w:val="0"/>
                <w:numId w:val="21"/>
              </w:numPr>
              <w:spacing w:line="360" w:lineRule="auto"/>
              <w:rPr>
                <w:rFonts w:ascii="Times New Roman" w:hAnsi="Times New Roman" w:cs="Times New Roman"/>
                <w:sz w:val="26"/>
                <w:szCs w:val="26"/>
              </w:rPr>
            </w:pPr>
            <w:r w:rsidRPr="0092344F">
              <w:rPr>
                <w:rFonts w:ascii="Times New Roman" w:hAnsi="Times New Roman" w:cs="Times New Roman"/>
                <w:sz w:val="26"/>
                <w:szCs w:val="26"/>
              </w:rPr>
              <w:t>Hoàn toàn đồng ý</w:t>
            </w:r>
          </w:p>
        </w:tc>
      </w:tr>
      <w:tr w:rsidR="006C0DD3" w:rsidRPr="0092344F" w14:paraId="018A0CA3" w14:textId="77777777" w:rsidTr="00A128AC">
        <w:tc>
          <w:tcPr>
            <w:tcW w:w="1418" w:type="dxa"/>
          </w:tcPr>
          <w:p w14:paraId="29C59BEF" w14:textId="2BFFA77A" w:rsidR="00AF2118" w:rsidRPr="0092344F" w:rsidRDefault="00AF2118" w:rsidP="00AF2118">
            <w:pPr>
              <w:rPr>
                <w:rFonts w:ascii="Times New Roman" w:hAnsi="Times New Roman" w:cs="Times New Roman"/>
                <w:sz w:val="26"/>
                <w:szCs w:val="26"/>
              </w:rPr>
            </w:pPr>
            <w:r w:rsidRPr="0092344F">
              <w:rPr>
                <w:rFonts w:ascii="Times New Roman" w:hAnsi="Times New Roman" w:cs="Times New Roman"/>
                <w:sz w:val="26"/>
                <w:szCs w:val="26"/>
              </w:rPr>
              <w:t>Tôi đam mê nghiên cứu khoa học.</w:t>
            </w:r>
          </w:p>
        </w:tc>
        <w:tc>
          <w:tcPr>
            <w:tcW w:w="2977" w:type="dxa"/>
          </w:tcPr>
          <w:p w14:paraId="1CFBF53F" w14:textId="09C8C9B7" w:rsidR="00AF2118" w:rsidRPr="0092344F" w:rsidRDefault="00AF2118" w:rsidP="00AF2118">
            <w:pPr>
              <w:spacing w:line="360" w:lineRule="auto"/>
              <w:rPr>
                <w:rFonts w:ascii="Times New Roman" w:hAnsi="Times New Roman" w:cs="Times New Roman"/>
                <w:sz w:val="26"/>
                <w:szCs w:val="26"/>
              </w:rPr>
            </w:pPr>
            <w:r w:rsidRPr="0092344F">
              <w:rPr>
                <w:rFonts w:ascii="Times New Roman" w:hAnsi="Times New Roman" w:cs="Times New Roman"/>
                <w:sz w:val="26"/>
                <w:szCs w:val="26"/>
              </w:rPr>
              <w:t>Sinh viên cảm thấy đam mê với NCKH.</w:t>
            </w:r>
          </w:p>
        </w:tc>
        <w:tc>
          <w:tcPr>
            <w:tcW w:w="1134" w:type="dxa"/>
          </w:tcPr>
          <w:p w14:paraId="08FC2810" w14:textId="77777777" w:rsidR="00AF2118" w:rsidRPr="0092344F" w:rsidRDefault="00AF2118" w:rsidP="00AF2118">
            <w:pPr>
              <w:spacing w:line="360" w:lineRule="auto"/>
              <w:rPr>
                <w:rFonts w:ascii="Times New Roman" w:hAnsi="Times New Roman" w:cs="Times New Roman"/>
                <w:sz w:val="26"/>
                <w:szCs w:val="26"/>
              </w:rPr>
            </w:pPr>
            <w:r w:rsidRPr="0092344F">
              <w:rPr>
                <w:rFonts w:ascii="Times New Roman" w:hAnsi="Times New Roman" w:cs="Times New Roman"/>
                <w:sz w:val="26"/>
                <w:szCs w:val="26"/>
              </w:rPr>
              <w:t>Biến thứ tự</w:t>
            </w:r>
          </w:p>
        </w:tc>
        <w:tc>
          <w:tcPr>
            <w:tcW w:w="3253" w:type="dxa"/>
          </w:tcPr>
          <w:p w14:paraId="4C99ADCD" w14:textId="77777777" w:rsidR="00AF2118" w:rsidRPr="0092344F" w:rsidRDefault="00AF2118" w:rsidP="0065190F">
            <w:pPr>
              <w:pStyle w:val="oancuaDanhsach"/>
              <w:numPr>
                <w:ilvl w:val="0"/>
                <w:numId w:val="22"/>
              </w:numPr>
              <w:spacing w:line="360" w:lineRule="auto"/>
              <w:rPr>
                <w:rFonts w:ascii="Times New Roman" w:hAnsi="Times New Roman" w:cs="Times New Roman"/>
                <w:sz w:val="26"/>
                <w:szCs w:val="26"/>
              </w:rPr>
            </w:pPr>
            <w:r w:rsidRPr="0092344F">
              <w:rPr>
                <w:rFonts w:ascii="Times New Roman" w:hAnsi="Times New Roman" w:cs="Times New Roman"/>
                <w:sz w:val="26"/>
                <w:szCs w:val="26"/>
              </w:rPr>
              <w:t>Hoàn toàn không đồng ý</w:t>
            </w:r>
          </w:p>
          <w:p w14:paraId="3EAD6FF5" w14:textId="77777777" w:rsidR="00AF2118" w:rsidRPr="0092344F" w:rsidRDefault="00AF2118" w:rsidP="0065190F">
            <w:pPr>
              <w:pStyle w:val="oancuaDanhsach"/>
              <w:numPr>
                <w:ilvl w:val="0"/>
                <w:numId w:val="22"/>
              </w:numPr>
              <w:spacing w:line="360" w:lineRule="auto"/>
              <w:rPr>
                <w:rFonts w:ascii="Times New Roman" w:hAnsi="Times New Roman" w:cs="Times New Roman"/>
                <w:sz w:val="26"/>
                <w:szCs w:val="26"/>
              </w:rPr>
            </w:pPr>
            <w:r w:rsidRPr="0092344F">
              <w:rPr>
                <w:rFonts w:ascii="Times New Roman" w:hAnsi="Times New Roman" w:cs="Times New Roman"/>
                <w:sz w:val="26"/>
                <w:szCs w:val="26"/>
              </w:rPr>
              <w:t>Không đồng ý</w:t>
            </w:r>
          </w:p>
          <w:p w14:paraId="1EACE5B8" w14:textId="77777777" w:rsidR="00AF2118" w:rsidRPr="0092344F" w:rsidRDefault="00AF2118" w:rsidP="0065190F">
            <w:pPr>
              <w:pStyle w:val="oancuaDanhsach"/>
              <w:numPr>
                <w:ilvl w:val="0"/>
                <w:numId w:val="22"/>
              </w:numPr>
              <w:spacing w:line="360" w:lineRule="auto"/>
              <w:rPr>
                <w:rFonts w:ascii="Times New Roman" w:hAnsi="Times New Roman" w:cs="Times New Roman"/>
                <w:sz w:val="26"/>
                <w:szCs w:val="26"/>
              </w:rPr>
            </w:pPr>
            <w:r w:rsidRPr="0092344F">
              <w:rPr>
                <w:rFonts w:ascii="Times New Roman" w:hAnsi="Times New Roman" w:cs="Times New Roman"/>
                <w:sz w:val="26"/>
                <w:szCs w:val="26"/>
              </w:rPr>
              <w:t>Phần nào không đồng ý</w:t>
            </w:r>
          </w:p>
          <w:p w14:paraId="69F583E8" w14:textId="77777777" w:rsidR="00AF2118" w:rsidRPr="0092344F" w:rsidRDefault="00AF2118" w:rsidP="0065190F">
            <w:pPr>
              <w:pStyle w:val="oancuaDanhsach"/>
              <w:numPr>
                <w:ilvl w:val="0"/>
                <w:numId w:val="22"/>
              </w:numPr>
              <w:spacing w:line="360" w:lineRule="auto"/>
              <w:rPr>
                <w:rFonts w:ascii="Times New Roman" w:hAnsi="Times New Roman" w:cs="Times New Roman"/>
                <w:sz w:val="26"/>
                <w:szCs w:val="26"/>
              </w:rPr>
            </w:pPr>
            <w:r w:rsidRPr="0092344F">
              <w:rPr>
                <w:rFonts w:ascii="Times New Roman" w:hAnsi="Times New Roman" w:cs="Times New Roman"/>
                <w:sz w:val="26"/>
                <w:szCs w:val="26"/>
              </w:rPr>
              <w:t>Không đồng ý cũng không phản đối</w:t>
            </w:r>
          </w:p>
          <w:p w14:paraId="0AD240BD" w14:textId="77777777" w:rsidR="00AF2118" w:rsidRPr="0092344F" w:rsidRDefault="00AF2118" w:rsidP="0065190F">
            <w:pPr>
              <w:pStyle w:val="oancuaDanhsach"/>
              <w:numPr>
                <w:ilvl w:val="0"/>
                <w:numId w:val="22"/>
              </w:numPr>
              <w:spacing w:line="360" w:lineRule="auto"/>
              <w:rPr>
                <w:rFonts w:ascii="Times New Roman" w:hAnsi="Times New Roman" w:cs="Times New Roman"/>
                <w:sz w:val="26"/>
                <w:szCs w:val="26"/>
              </w:rPr>
            </w:pPr>
            <w:r w:rsidRPr="0092344F">
              <w:rPr>
                <w:rFonts w:ascii="Times New Roman" w:hAnsi="Times New Roman" w:cs="Times New Roman"/>
                <w:sz w:val="26"/>
                <w:szCs w:val="26"/>
              </w:rPr>
              <w:t>Phần nào đồng ý</w:t>
            </w:r>
          </w:p>
          <w:p w14:paraId="3F0A43E3" w14:textId="77777777" w:rsidR="00AF2118" w:rsidRPr="0092344F" w:rsidRDefault="00AF2118" w:rsidP="0065190F">
            <w:pPr>
              <w:pStyle w:val="oancuaDanhsach"/>
              <w:numPr>
                <w:ilvl w:val="0"/>
                <w:numId w:val="22"/>
              </w:numPr>
              <w:spacing w:line="360" w:lineRule="auto"/>
              <w:rPr>
                <w:rFonts w:ascii="Times New Roman" w:hAnsi="Times New Roman" w:cs="Times New Roman"/>
                <w:sz w:val="26"/>
                <w:szCs w:val="26"/>
              </w:rPr>
            </w:pPr>
            <w:r w:rsidRPr="0092344F">
              <w:rPr>
                <w:rFonts w:ascii="Times New Roman" w:hAnsi="Times New Roman" w:cs="Times New Roman"/>
                <w:sz w:val="26"/>
                <w:szCs w:val="26"/>
              </w:rPr>
              <w:lastRenderedPageBreak/>
              <w:t>Đồng ý</w:t>
            </w:r>
          </w:p>
          <w:p w14:paraId="07DB4245" w14:textId="77777777" w:rsidR="00AF2118" w:rsidRPr="0092344F" w:rsidRDefault="00AF2118" w:rsidP="0065190F">
            <w:pPr>
              <w:pStyle w:val="oancuaDanhsach"/>
              <w:numPr>
                <w:ilvl w:val="0"/>
                <w:numId w:val="22"/>
              </w:numPr>
              <w:spacing w:line="360" w:lineRule="auto"/>
              <w:rPr>
                <w:rFonts w:ascii="Times New Roman" w:hAnsi="Times New Roman" w:cs="Times New Roman"/>
                <w:sz w:val="26"/>
                <w:szCs w:val="26"/>
              </w:rPr>
            </w:pPr>
            <w:r w:rsidRPr="0092344F">
              <w:rPr>
                <w:rFonts w:ascii="Times New Roman" w:hAnsi="Times New Roman" w:cs="Times New Roman"/>
                <w:sz w:val="26"/>
                <w:szCs w:val="26"/>
              </w:rPr>
              <w:t>Hoàn toàn đồng ý</w:t>
            </w:r>
          </w:p>
        </w:tc>
      </w:tr>
      <w:tr w:rsidR="006C0DD3" w:rsidRPr="0092344F" w14:paraId="561EFEA4" w14:textId="77777777" w:rsidTr="00A128AC">
        <w:tc>
          <w:tcPr>
            <w:tcW w:w="1418" w:type="dxa"/>
          </w:tcPr>
          <w:p w14:paraId="28138C34" w14:textId="76EF3583" w:rsidR="00AF2118" w:rsidRPr="0092344F" w:rsidRDefault="00AF2118" w:rsidP="00AF2118">
            <w:pPr>
              <w:rPr>
                <w:rFonts w:ascii="Times New Roman" w:hAnsi="Times New Roman" w:cs="Times New Roman"/>
                <w:sz w:val="26"/>
                <w:szCs w:val="26"/>
              </w:rPr>
            </w:pPr>
            <w:r w:rsidRPr="0092344F">
              <w:rPr>
                <w:rFonts w:ascii="Times New Roman" w:hAnsi="Times New Roman" w:cs="Times New Roman"/>
                <w:sz w:val="26"/>
                <w:szCs w:val="26"/>
              </w:rPr>
              <w:lastRenderedPageBreak/>
              <w:t>Nghiên cứu khoa học rất thú vị.</w:t>
            </w:r>
          </w:p>
        </w:tc>
        <w:tc>
          <w:tcPr>
            <w:tcW w:w="2977" w:type="dxa"/>
          </w:tcPr>
          <w:p w14:paraId="10F66935" w14:textId="51E4E018" w:rsidR="00AF2118" w:rsidRPr="0092344F" w:rsidRDefault="00AF2118" w:rsidP="00AF2118">
            <w:pPr>
              <w:spacing w:line="360" w:lineRule="auto"/>
              <w:rPr>
                <w:rFonts w:ascii="Times New Roman" w:hAnsi="Times New Roman" w:cs="Times New Roman"/>
                <w:sz w:val="26"/>
                <w:szCs w:val="26"/>
              </w:rPr>
            </w:pPr>
            <w:r w:rsidRPr="0092344F">
              <w:rPr>
                <w:rFonts w:ascii="Times New Roman" w:hAnsi="Times New Roman" w:cs="Times New Roman"/>
                <w:sz w:val="26"/>
                <w:szCs w:val="26"/>
              </w:rPr>
              <w:t>Sinh viên cảm thấy thích thú với NCKH.</w:t>
            </w:r>
          </w:p>
        </w:tc>
        <w:tc>
          <w:tcPr>
            <w:tcW w:w="1134" w:type="dxa"/>
          </w:tcPr>
          <w:p w14:paraId="582ECBB7" w14:textId="77777777" w:rsidR="00AF2118" w:rsidRPr="0092344F" w:rsidRDefault="00AF2118" w:rsidP="00AF2118">
            <w:pPr>
              <w:spacing w:line="360" w:lineRule="auto"/>
              <w:rPr>
                <w:rFonts w:ascii="Times New Roman" w:hAnsi="Times New Roman" w:cs="Times New Roman"/>
                <w:sz w:val="26"/>
                <w:szCs w:val="26"/>
              </w:rPr>
            </w:pPr>
            <w:r w:rsidRPr="0092344F">
              <w:rPr>
                <w:rFonts w:ascii="Times New Roman" w:hAnsi="Times New Roman" w:cs="Times New Roman"/>
                <w:sz w:val="26"/>
                <w:szCs w:val="26"/>
              </w:rPr>
              <w:t>Biến thứ tự</w:t>
            </w:r>
          </w:p>
        </w:tc>
        <w:tc>
          <w:tcPr>
            <w:tcW w:w="3253" w:type="dxa"/>
          </w:tcPr>
          <w:p w14:paraId="164A092E" w14:textId="77777777" w:rsidR="00AF2118" w:rsidRPr="0092344F" w:rsidRDefault="00AF2118" w:rsidP="0065190F">
            <w:pPr>
              <w:pStyle w:val="oancuaDanhsach"/>
              <w:numPr>
                <w:ilvl w:val="0"/>
                <w:numId w:val="23"/>
              </w:numPr>
              <w:spacing w:line="360" w:lineRule="auto"/>
              <w:rPr>
                <w:rFonts w:ascii="Times New Roman" w:hAnsi="Times New Roman" w:cs="Times New Roman"/>
                <w:sz w:val="26"/>
                <w:szCs w:val="26"/>
              </w:rPr>
            </w:pPr>
            <w:r w:rsidRPr="0092344F">
              <w:rPr>
                <w:rFonts w:ascii="Times New Roman" w:hAnsi="Times New Roman" w:cs="Times New Roman"/>
                <w:sz w:val="26"/>
                <w:szCs w:val="26"/>
              </w:rPr>
              <w:t>Hoàn toàn không đồng ý</w:t>
            </w:r>
          </w:p>
          <w:p w14:paraId="314EF5D7" w14:textId="77777777" w:rsidR="00AF2118" w:rsidRPr="0092344F" w:rsidRDefault="00AF2118" w:rsidP="0065190F">
            <w:pPr>
              <w:pStyle w:val="oancuaDanhsach"/>
              <w:numPr>
                <w:ilvl w:val="0"/>
                <w:numId w:val="23"/>
              </w:numPr>
              <w:spacing w:line="360" w:lineRule="auto"/>
              <w:rPr>
                <w:rFonts w:ascii="Times New Roman" w:hAnsi="Times New Roman" w:cs="Times New Roman"/>
                <w:sz w:val="26"/>
                <w:szCs w:val="26"/>
              </w:rPr>
            </w:pPr>
            <w:r w:rsidRPr="0092344F">
              <w:rPr>
                <w:rFonts w:ascii="Times New Roman" w:hAnsi="Times New Roman" w:cs="Times New Roman"/>
                <w:sz w:val="26"/>
                <w:szCs w:val="26"/>
              </w:rPr>
              <w:t>Không đồng ý</w:t>
            </w:r>
          </w:p>
          <w:p w14:paraId="3D3A0190" w14:textId="77777777" w:rsidR="00AF2118" w:rsidRPr="0092344F" w:rsidRDefault="00AF2118" w:rsidP="0065190F">
            <w:pPr>
              <w:pStyle w:val="oancuaDanhsach"/>
              <w:numPr>
                <w:ilvl w:val="0"/>
                <w:numId w:val="23"/>
              </w:numPr>
              <w:spacing w:line="360" w:lineRule="auto"/>
              <w:rPr>
                <w:rFonts w:ascii="Times New Roman" w:hAnsi="Times New Roman" w:cs="Times New Roman"/>
                <w:sz w:val="26"/>
                <w:szCs w:val="26"/>
              </w:rPr>
            </w:pPr>
            <w:r w:rsidRPr="0092344F">
              <w:rPr>
                <w:rFonts w:ascii="Times New Roman" w:hAnsi="Times New Roman" w:cs="Times New Roman"/>
                <w:sz w:val="26"/>
                <w:szCs w:val="26"/>
              </w:rPr>
              <w:t>Phần nào không đồng ý</w:t>
            </w:r>
          </w:p>
          <w:p w14:paraId="755ABD96" w14:textId="77777777" w:rsidR="00AF2118" w:rsidRPr="0092344F" w:rsidRDefault="00AF2118" w:rsidP="0065190F">
            <w:pPr>
              <w:pStyle w:val="oancuaDanhsach"/>
              <w:numPr>
                <w:ilvl w:val="0"/>
                <w:numId w:val="23"/>
              </w:numPr>
              <w:spacing w:line="360" w:lineRule="auto"/>
              <w:rPr>
                <w:rFonts w:ascii="Times New Roman" w:hAnsi="Times New Roman" w:cs="Times New Roman"/>
                <w:sz w:val="26"/>
                <w:szCs w:val="26"/>
              </w:rPr>
            </w:pPr>
            <w:r w:rsidRPr="0092344F">
              <w:rPr>
                <w:rFonts w:ascii="Times New Roman" w:hAnsi="Times New Roman" w:cs="Times New Roman"/>
                <w:sz w:val="26"/>
                <w:szCs w:val="26"/>
              </w:rPr>
              <w:t>Không đồng ý cũng không phản đối</w:t>
            </w:r>
          </w:p>
          <w:p w14:paraId="35282040" w14:textId="77777777" w:rsidR="00AF2118" w:rsidRPr="0092344F" w:rsidRDefault="00AF2118" w:rsidP="0065190F">
            <w:pPr>
              <w:pStyle w:val="oancuaDanhsach"/>
              <w:numPr>
                <w:ilvl w:val="0"/>
                <w:numId w:val="23"/>
              </w:numPr>
              <w:spacing w:line="360" w:lineRule="auto"/>
              <w:rPr>
                <w:rFonts w:ascii="Times New Roman" w:hAnsi="Times New Roman" w:cs="Times New Roman"/>
                <w:sz w:val="26"/>
                <w:szCs w:val="26"/>
              </w:rPr>
            </w:pPr>
            <w:r w:rsidRPr="0092344F">
              <w:rPr>
                <w:rFonts w:ascii="Times New Roman" w:hAnsi="Times New Roman" w:cs="Times New Roman"/>
                <w:sz w:val="26"/>
                <w:szCs w:val="26"/>
              </w:rPr>
              <w:t>Phần nào đồng ý</w:t>
            </w:r>
          </w:p>
          <w:p w14:paraId="5F69FB5C" w14:textId="77777777" w:rsidR="00AF2118" w:rsidRPr="0092344F" w:rsidRDefault="00AF2118" w:rsidP="0065190F">
            <w:pPr>
              <w:pStyle w:val="oancuaDanhsach"/>
              <w:numPr>
                <w:ilvl w:val="0"/>
                <w:numId w:val="23"/>
              </w:numPr>
              <w:spacing w:line="360" w:lineRule="auto"/>
              <w:rPr>
                <w:rFonts w:ascii="Times New Roman" w:hAnsi="Times New Roman" w:cs="Times New Roman"/>
                <w:sz w:val="26"/>
                <w:szCs w:val="26"/>
              </w:rPr>
            </w:pPr>
            <w:r w:rsidRPr="0092344F">
              <w:rPr>
                <w:rFonts w:ascii="Times New Roman" w:hAnsi="Times New Roman" w:cs="Times New Roman"/>
                <w:sz w:val="26"/>
                <w:szCs w:val="26"/>
              </w:rPr>
              <w:t>Đồng ý</w:t>
            </w:r>
          </w:p>
          <w:p w14:paraId="7FDCD687" w14:textId="77777777" w:rsidR="00AF2118" w:rsidRPr="0092344F" w:rsidRDefault="00AF2118" w:rsidP="0065190F">
            <w:pPr>
              <w:pStyle w:val="oancuaDanhsach"/>
              <w:numPr>
                <w:ilvl w:val="0"/>
                <w:numId w:val="23"/>
              </w:numPr>
              <w:spacing w:line="360" w:lineRule="auto"/>
              <w:rPr>
                <w:rFonts w:ascii="Times New Roman" w:hAnsi="Times New Roman" w:cs="Times New Roman"/>
                <w:sz w:val="26"/>
                <w:szCs w:val="26"/>
              </w:rPr>
            </w:pPr>
            <w:r w:rsidRPr="0092344F">
              <w:rPr>
                <w:rFonts w:ascii="Times New Roman" w:hAnsi="Times New Roman" w:cs="Times New Roman"/>
                <w:sz w:val="26"/>
                <w:szCs w:val="26"/>
              </w:rPr>
              <w:t>Hoàn toàn đồng ý</w:t>
            </w:r>
          </w:p>
        </w:tc>
      </w:tr>
      <w:tr w:rsidR="006C0DD3" w:rsidRPr="0092344F" w14:paraId="721D347C" w14:textId="77777777" w:rsidTr="00A128AC">
        <w:tc>
          <w:tcPr>
            <w:tcW w:w="1418" w:type="dxa"/>
          </w:tcPr>
          <w:p w14:paraId="7E1BAE52" w14:textId="5475DC26" w:rsidR="00AF2118" w:rsidRPr="0092344F" w:rsidRDefault="00AF2118" w:rsidP="00AF2118">
            <w:pPr>
              <w:rPr>
                <w:rFonts w:ascii="Times New Roman" w:hAnsi="Times New Roman" w:cs="Times New Roman"/>
                <w:sz w:val="26"/>
                <w:szCs w:val="26"/>
              </w:rPr>
            </w:pPr>
            <w:r w:rsidRPr="0092344F">
              <w:rPr>
                <w:rFonts w:ascii="Times New Roman" w:hAnsi="Times New Roman" w:cs="Times New Roman"/>
                <w:sz w:val="26"/>
                <w:szCs w:val="26"/>
              </w:rPr>
              <w:t>Tôi thích nghiên cứu khoa học.</w:t>
            </w:r>
          </w:p>
        </w:tc>
        <w:tc>
          <w:tcPr>
            <w:tcW w:w="2977" w:type="dxa"/>
          </w:tcPr>
          <w:p w14:paraId="06FB6A57" w14:textId="488B7911" w:rsidR="00AF2118" w:rsidRPr="0092344F" w:rsidRDefault="00AF2118" w:rsidP="00AF2118">
            <w:pPr>
              <w:spacing w:line="360" w:lineRule="auto"/>
              <w:rPr>
                <w:rFonts w:ascii="Times New Roman" w:hAnsi="Times New Roman" w:cs="Times New Roman"/>
                <w:sz w:val="26"/>
                <w:szCs w:val="26"/>
              </w:rPr>
            </w:pPr>
            <w:r w:rsidRPr="0092344F">
              <w:rPr>
                <w:rFonts w:ascii="Times New Roman" w:hAnsi="Times New Roman" w:cs="Times New Roman"/>
                <w:sz w:val="26"/>
                <w:szCs w:val="26"/>
              </w:rPr>
              <w:t>Sinh viên thích làm nghiên cứu khoa học.</w:t>
            </w:r>
          </w:p>
        </w:tc>
        <w:tc>
          <w:tcPr>
            <w:tcW w:w="1134" w:type="dxa"/>
          </w:tcPr>
          <w:p w14:paraId="762B4A78" w14:textId="77777777" w:rsidR="00AF2118" w:rsidRPr="0092344F" w:rsidRDefault="00AF2118" w:rsidP="00AF2118">
            <w:pPr>
              <w:spacing w:line="360" w:lineRule="auto"/>
              <w:rPr>
                <w:rFonts w:ascii="Times New Roman" w:hAnsi="Times New Roman" w:cs="Times New Roman"/>
                <w:sz w:val="26"/>
                <w:szCs w:val="26"/>
              </w:rPr>
            </w:pPr>
            <w:r w:rsidRPr="0092344F">
              <w:rPr>
                <w:rFonts w:ascii="Times New Roman" w:hAnsi="Times New Roman" w:cs="Times New Roman"/>
                <w:sz w:val="26"/>
                <w:szCs w:val="26"/>
              </w:rPr>
              <w:t>Biến thứ tự</w:t>
            </w:r>
          </w:p>
        </w:tc>
        <w:tc>
          <w:tcPr>
            <w:tcW w:w="3253" w:type="dxa"/>
          </w:tcPr>
          <w:p w14:paraId="75D4C6A4" w14:textId="77777777" w:rsidR="00AF2118" w:rsidRPr="0092344F" w:rsidRDefault="00AF2118" w:rsidP="0065190F">
            <w:pPr>
              <w:pStyle w:val="oancuaDanhsach"/>
              <w:numPr>
                <w:ilvl w:val="0"/>
                <w:numId w:val="24"/>
              </w:numPr>
              <w:spacing w:line="360" w:lineRule="auto"/>
              <w:rPr>
                <w:rFonts w:ascii="Times New Roman" w:hAnsi="Times New Roman" w:cs="Times New Roman"/>
                <w:sz w:val="26"/>
                <w:szCs w:val="26"/>
              </w:rPr>
            </w:pPr>
            <w:r w:rsidRPr="0092344F">
              <w:rPr>
                <w:rFonts w:ascii="Times New Roman" w:hAnsi="Times New Roman" w:cs="Times New Roman"/>
                <w:sz w:val="26"/>
                <w:szCs w:val="26"/>
              </w:rPr>
              <w:t>Hoàn toàn không đồng ý</w:t>
            </w:r>
          </w:p>
          <w:p w14:paraId="7ED574E4" w14:textId="77777777" w:rsidR="00AF2118" w:rsidRPr="0092344F" w:rsidRDefault="00AF2118" w:rsidP="0065190F">
            <w:pPr>
              <w:pStyle w:val="oancuaDanhsach"/>
              <w:numPr>
                <w:ilvl w:val="0"/>
                <w:numId w:val="24"/>
              </w:numPr>
              <w:spacing w:line="360" w:lineRule="auto"/>
              <w:rPr>
                <w:rFonts w:ascii="Times New Roman" w:hAnsi="Times New Roman" w:cs="Times New Roman"/>
                <w:sz w:val="26"/>
                <w:szCs w:val="26"/>
              </w:rPr>
            </w:pPr>
            <w:r w:rsidRPr="0092344F">
              <w:rPr>
                <w:rFonts w:ascii="Times New Roman" w:hAnsi="Times New Roman" w:cs="Times New Roman"/>
                <w:sz w:val="26"/>
                <w:szCs w:val="26"/>
              </w:rPr>
              <w:t>Không đồng ý</w:t>
            </w:r>
          </w:p>
          <w:p w14:paraId="5DF23DA5" w14:textId="77777777" w:rsidR="00AF2118" w:rsidRPr="0092344F" w:rsidRDefault="00AF2118" w:rsidP="0065190F">
            <w:pPr>
              <w:pStyle w:val="oancuaDanhsach"/>
              <w:numPr>
                <w:ilvl w:val="0"/>
                <w:numId w:val="24"/>
              </w:numPr>
              <w:spacing w:line="360" w:lineRule="auto"/>
              <w:rPr>
                <w:rFonts w:ascii="Times New Roman" w:hAnsi="Times New Roman" w:cs="Times New Roman"/>
                <w:sz w:val="26"/>
                <w:szCs w:val="26"/>
              </w:rPr>
            </w:pPr>
            <w:r w:rsidRPr="0092344F">
              <w:rPr>
                <w:rFonts w:ascii="Times New Roman" w:hAnsi="Times New Roman" w:cs="Times New Roman"/>
                <w:sz w:val="26"/>
                <w:szCs w:val="26"/>
              </w:rPr>
              <w:t>Phần nào không đồng ý</w:t>
            </w:r>
          </w:p>
          <w:p w14:paraId="3133D5A8" w14:textId="77777777" w:rsidR="00AF2118" w:rsidRPr="0092344F" w:rsidRDefault="00AF2118" w:rsidP="0065190F">
            <w:pPr>
              <w:pStyle w:val="oancuaDanhsach"/>
              <w:numPr>
                <w:ilvl w:val="0"/>
                <w:numId w:val="24"/>
              </w:numPr>
              <w:spacing w:line="360" w:lineRule="auto"/>
              <w:rPr>
                <w:rFonts w:ascii="Times New Roman" w:hAnsi="Times New Roman" w:cs="Times New Roman"/>
                <w:sz w:val="26"/>
                <w:szCs w:val="26"/>
              </w:rPr>
            </w:pPr>
            <w:r w:rsidRPr="0092344F">
              <w:rPr>
                <w:rFonts w:ascii="Times New Roman" w:hAnsi="Times New Roman" w:cs="Times New Roman"/>
                <w:sz w:val="26"/>
                <w:szCs w:val="26"/>
              </w:rPr>
              <w:t>Không đồng ý cũng không phản đối</w:t>
            </w:r>
          </w:p>
          <w:p w14:paraId="2C986B65" w14:textId="77777777" w:rsidR="00AF2118" w:rsidRPr="0092344F" w:rsidRDefault="00AF2118" w:rsidP="0065190F">
            <w:pPr>
              <w:pStyle w:val="oancuaDanhsach"/>
              <w:numPr>
                <w:ilvl w:val="0"/>
                <w:numId w:val="24"/>
              </w:numPr>
              <w:spacing w:line="360" w:lineRule="auto"/>
              <w:rPr>
                <w:rFonts w:ascii="Times New Roman" w:hAnsi="Times New Roman" w:cs="Times New Roman"/>
                <w:sz w:val="26"/>
                <w:szCs w:val="26"/>
              </w:rPr>
            </w:pPr>
            <w:r w:rsidRPr="0092344F">
              <w:rPr>
                <w:rFonts w:ascii="Times New Roman" w:hAnsi="Times New Roman" w:cs="Times New Roman"/>
                <w:sz w:val="26"/>
                <w:szCs w:val="26"/>
              </w:rPr>
              <w:t>Phần nào đồng ý</w:t>
            </w:r>
          </w:p>
          <w:p w14:paraId="6E5CC19A" w14:textId="77777777" w:rsidR="00AF2118" w:rsidRPr="0092344F" w:rsidRDefault="00AF2118" w:rsidP="0065190F">
            <w:pPr>
              <w:pStyle w:val="oancuaDanhsach"/>
              <w:numPr>
                <w:ilvl w:val="0"/>
                <w:numId w:val="24"/>
              </w:numPr>
              <w:spacing w:line="360" w:lineRule="auto"/>
              <w:rPr>
                <w:rFonts w:ascii="Times New Roman" w:hAnsi="Times New Roman" w:cs="Times New Roman"/>
                <w:sz w:val="26"/>
                <w:szCs w:val="26"/>
              </w:rPr>
            </w:pPr>
            <w:r w:rsidRPr="0092344F">
              <w:rPr>
                <w:rFonts w:ascii="Times New Roman" w:hAnsi="Times New Roman" w:cs="Times New Roman"/>
                <w:sz w:val="26"/>
                <w:szCs w:val="26"/>
              </w:rPr>
              <w:t>Đồng ý</w:t>
            </w:r>
          </w:p>
          <w:p w14:paraId="777C2ED2" w14:textId="77777777" w:rsidR="00AF2118" w:rsidRPr="0092344F" w:rsidRDefault="00AF2118" w:rsidP="0065190F">
            <w:pPr>
              <w:pStyle w:val="oancuaDanhsach"/>
              <w:numPr>
                <w:ilvl w:val="0"/>
                <w:numId w:val="24"/>
              </w:numPr>
              <w:spacing w:line="360" w:lineRule="auto"/>
              <w:rPr>
                <w:rFonts w:ascii="Times New Roman" w:hAnsi="Times New Roman" w:cs="Times New Roman"/>
                <w:sz w:val="26"/>
                <w:szCs w:val="26"/>
              </w:rPr>
            </w:pPr>
            <w:r w:rsidRPr="0092344F">
              <w:rPr>
                <w:rFonts w:ascii="Times New Roman" w:hAnsi="Times New Roman" w:cs="Times New Roman"/>
                <w:sz w:val="26"/>
                <w:szCs w:val="26"/>
              </w:rPr>
              <w:t>Hoàn toàn đồng ý</w:t>
            </w:r>
          </w:p>
        </w:tc>
      </w:tr>
      <w:tr w:rsidR="006C0DD3" w:rsidRPr="0092344F" w14:paraId="2D26946D" w14:textId="77777777" w:rsidTr="00A128AC">
        <w:tc>
          <w:tcPr>
            <w:tcW w:w="1418" w:type="dxa"/>
          </w:tcPr>
          <w:p w14:paraId="65735F2C" w14:textId="29B06428" w:rsidR="00AF2118" w:rsidRPr="0092344F" w:rsidRDefault="00AF2118" w:rsidP="00AF2118">
            <w:pPr>
              <w:rPr>
                <w:rFonts w:ascii="Times New Roman" w:hAnsi="Times New Roman" w:cs="Times New Roman"/>
                <w:sz w:val="26"/>
                <w:szCs w:val="26"/>
              </w:rPr>
            </w:pPr>
            <w:r w:rsidRPr="0092344F">
              <w:rPr>
                <w:rFonts w:ascii="Times New Roman" w:hAnsi="Times New Roman" w:cs="Times New Roman"/>
                <w:sz w:val="26"/>
                <w:szCs w:val="26"/>
              </w:rPr>
              <w:t>Tôi cảm thấy không chắc chắn về việc phân tích dữ liệu nghiên cứu.</w:t>
            </w:r>
          </w:p>
        </w:tc>
        <w:tc>
          <w:tcPr>
            <w:tcW w:w="2977" w:type="dxa"/>
          </w:tcPr>
          <w:p w14:paraId="16170B01" w14:textId="6EFF2A58" w:rsidR="00AF2118" w:rsidRPr="0092344F" w:rsidRDefault="00AF2118" w:rsidP="00AF2118">
            <w:pPr>
              <w:spacing w:line="360" w:lineRule="auto"/>
              <w:rPr>
                <w:rFonts w:ascii="Times New Roman" w:hAnsi="Times New Roman" w:cs="Times New Roman"/>
                <w:sz w:val="26"/>
                <w:szCs w:val="26"/>
              </w:rPr>
            </w:pPr>
            <w:r w:rsidRPr="0092344F">
              <w:rPr>
                <w:rFonts w:ascii="Times New Roman" w:hAnsi="Times New Roman" w:cs="Times New Roman"/>
                <w:sz w:val="26"/>
                <w:szCs w:val="26"/>
              </w:rPr>
              <w:t>Sinh viên cảm thấy không chắc chắn về những dữ liệu mà mình thu thập để nghiên cứu.</w:t>
            </w:r>
          </w:p>
        </w:tc>
        <w:tc>
          <w:tcPr>
            <w:tcW w:w="1134" w:type="dxa"/>
          </w:tcPr>
          <w:p w14:paraId="0D0DEE0C" w14:textId="77777777" w:rsidR="00AF2118" w:rsidRPr="0092344F" w:rsidRDefault="00AF2118" w:rsidP="00AF2118">
            <w:pPr>
              <w:spacing w:line="360" w:lineRule="auto"/>
              <w:rPr>
                <w:rFonts w:ascii="Times New Roman" w:hAnsi="Times New Roman" w:cs="Times New Roman"/>
                <w:sz w:val="26"/>
                <w:szCs w:val="26"/>
              </w:rPr>
            </w:pPr>
            <w:r w:rsidRPr="0092344F">
              <w:rPr>
                <w:rFonts w:ascii="Times New Roman" w:hAnsi="Times New Roman" w:cs="Times New Roman"/>
                <w:sz w:val="26"/>
                <w:szCs w:val="26"/>
              </w:rPr>
              <w:t>Biến thứ tự</w:t>
            </w:r>
          </w:p>
        </w:tc>
        <w:tc>
          <w:tcPr>
            <w:tcW w:w="3253" w:type="dxa"/>
          </w:tcPr>
          <w:p w14:paraId="6A71FD2D" w14:textId="77777777" w:rsidR="00AF2118" w:rsidRPr="0092344F" w:rsidRDefault="00AF2118" w:rsidP="0065190F">
            <w:pPr>
              <w:pStyle w:val="oancuaDanhsach"/>
              <w:numPr>
                <w:ilvl w:val="0"/>
                <w:numId w:val="25"/>
              </w:numPr>
              <w:spacing w:line="360" w:lineRule="auto"/>
              <w:rPr>
                <w:rFonts w:ascii="Times New Roman" w:hAnsi="Times New Roman" w:cs="Times New Roman"/>
                <w:sz w:val="26"/>
                <w:szCs w:val="26"/>
              </w:rPr>
            </w:pPr>
            <w:r w:rsidRPr="0092344F">
              <w:rPr>
                <w:rFonts w:ascii="Times New Roman" w:hAnsi="Times New Roman" w:cs="Times New Roman"/>
                <w:sz w:val="26"/>
                <w:szCs w:val="26"/>
              </w:rPr>
              <w:t>Hoàn toàn không đồng ý</w:t>
            </w:r>
          </w:p>
          <w:p w14:paraId="320A97BE" w14:textId="77777777" w:rsidR="00AF2118" w:rsidRPr="0092344F" w:rsidRDefault="00AF2118" w:rsidP="0065190F">
            <w:pPr>
              <w:pStyle w:val="oancuaDanhsach"/>
              <w:numPr>
                <w:ilvl w:val="0"/>
                <w:numId w:val="25"/>
              </w:numPr>
              <w:spacing w:line="360" w:lineRule="auto"/>
              <w:rPr>
                <w:rFonts w:ascii="Times New Roman" w:hAnsi="Times New Roman" w:cs="Times New Roman"/>
                <w:sz w:val="26"/>
                <w:szCs w:val="26"/>
              </w:rPr>
            </w:pPr>
            <w:r w:rsidRPr="0092344F">
              <w:rPr>
                <w:rFonts w:ascii="Times New Roman" w:hAnsi="Times New Roman" w:cs="Times New Roman"/>
                <w:sz w:val="26"/>
                <w:szCs w:val="26"/>
              </w:rPr>
              <w:t>Không đồng ý</w:t>
            </w:r>
          </w:p>
          <w:p w14:paraId="5B6C192E" w14:textId="77777777" w:rsidR="00AF2118" w:rsidRPr="0092344F" w:rsidRDefault="00AF2118" w:rsidP="0065190F">
            <w:pPr>
              <w:pStyle w:val="oancuaDanhsach"/>
              <w:numPr>
                <w:ilvl w:val="0"/>
                <w:numId w:val="25"/>
              </w:numPr>
              <w:spacing w:line="360" w:lineRule="auto"/>
              <w:rPr>
                <w:rFonts w:ascii="Times New Roman" w:hAnsi="Times New Roman" w:cs="Times New Roman"/>
                <w:sz w:val="26"/>
                <w:szCs w:val="26"/>
              </w:rPr>
            </w:pPr>
            <w:r w:rsidRPr="0092344F">
              <w:rPr>
                <w:rFonts w:ascii="Times New Roman" w:hAnsi="Times New Roman" w:cs="Times New Roman"/>
                <w:sz w:val="26"/>
                <w:szCs w:val="26"/>
              </w:rPr>
              <w:t>Phần nào không đồng ý</w:t>
            </w:r>
          </w:p>
          <w:p w14:paraId="5D0EECA6" w14:textId="77777777" w:rsidR="00AF2118" w:rsidRPr="0092344F" w:rsidRDefault="00AF2118" w:rsidP="0065190F">
            <w:pPr>
              <w:pStyle w:val="oancuaDanhsach"/>
              <w:numPr>
                <w:ilvl w:val="0"/>
                <w:numId w:val="25"/>
              </w:numPr>
              <w:spacing w:line="360" w:lineRule="auto"/>
              <w:rPr>
                <w:rFonts w:ascii="Times New Roman" w:hAnsi="Times New Roman" w:cs="Times New Roman"/>
                <w:sz w:val="26"/>
                <w:szCs w:val="26"/>
              </w:rPr>
            </w:pPr>
            <w:r w:rsidRPr="0092344F">
              <w:rPr>
                <w:rFonts w:ascii="Times New Roman" w:hAnsi="Times New Roman" w:cs="Times New Roman"/>
                <w:sz w:val="26"/>
                <w:szCs w:val="26"/>
              </w:rPr>
              <w:t>Không đồng ý cũng không phản đối</w:t>
            </w:r>
          </w:p>
          <w:p w14:paraId="20998E93" w14:textId="77777777" w:rsidR="00AF2118" w:rsidRPr="0092344F" w:rsidRDefault="00AF2118" w:rsidP="0065190F">
            <w:pPr>
              <w:pStyle w:val="oancuaDanhsach"/>
              <w:numPr>
                <w:ilvl w:val="0"/>
                <w:numId w:val="25"/>
              </w:numPr>
              <w:spacing w:line="360" w:lineRule="auto"/>
              <w:rPr>
                <w:rFonts w:ascii="Times New Roman" w:hAnsi="Times New Roman" w:cs="Times New Roman"/>
                <w:sz w:val="26"/>
                <w:szCs w:val="26"/>
              </w:rPr>
            </w:pPr>
            <w:r w:rsidRPr="0092344F">
              <w:rPr>
                <w:rFonts w:ascii="Times New Roman" w:hAnsi="Times New Roman" w:cs="Times New Roman"/>
                <w:sz w:val="26"/>
                <w:szCs w:val="26"/>
              </w:rPr>
              <w:t>Phần nào đồng ý</w:t>
            </w:r>
          </w:p>
          <w:p w14:paraId="3DFF50F4" w14:textId="77777777" w:rsidR="00AF2118" w:rsidRPr="0092344F" w:rsidRDefault="00AF2118" w:rsidP="0065190F">
            <w:pPr>
              <w:pStyle w:val="oancuaDanhsach"/>
              <w:numPr>
                <w:ilvl w:val="0"/>
                <w:numId w:val="25"/>
              </w:numPr>
              <w:spacing w:line="360" w:lineRule="auto"/>
              <w:rPr>
                <w:rFonts w:ascii="Times New Roman" w:hAnsi="Times New Roman" w:cs="Times New Roman"/>
                <w:sz w:val="26"/>
                <w:szCs w:val="26"/>
              </w:rPr>
            </w:pPr>
            <w:r w:rsidRPr="0092344F">
              <w:rPr>
                <w:rFonts w:ascii="Times New Roman" w:hAnsi="Times New Roman" w:cs="Times New Roman"/>
                <w:sz w:val="26"/>
                <w:szCs w:val="26"/>
              </w:rPr>
              <w:t>Đồng ý</w:t>
            </w:r>
          </w:p>
          <w:p w14:paraId="06D17949" w14:textId="77777777" w:rsidR="00AF2118" w:rsidRPr="0092344F" w:rsidRDefault="00AF2118" w:rsidP="0065190F">
            <w:pPr>
              <w:pStyle w:val="oancuaDanhsach"/>
              <w:numPr>
                <w:ilvl w:val="0"/>
                <w:numId w:val="25"/>
              </w:numPr>
              <w:spacing w:line="360" w:lineRule="auto"/>
              <w:rPr>
                <w:rFonts w:ascii="Times New Roman" w:hAnsi="Times New Roman" w:cs="Times New Roman"/>
                <w:sz w:val="26"/>
                <w:szCs w:val="26"/>
              </w:rPr>
            </w:pPr>
            <w:r w:rsidRPr="0092344F">
              <w:rPr>
                <w:rFonts w:ascii="Times New Roman" w:hAnsi="Times New Roman" w:cs="Times New Roman"/>
                <w:sz w:val="26"/>
                <w:szCs w:val="26"/>
              </w:rPr>
              <w:lastRenderedPageBreak/>
              <w:t>Hoàn toàn đồng ý</w:t>
            </w:r>
          </w:p>
        </w:tc>
      </w:tr>
      <w:tr w:rsidR="006C0DD3" w:rsidRPr="0092344F" w14:paraId="23636721" w14:textId="77777777" w:rsidTr="00A128AC">
        <w:tc>
          <w:tcPr>
            <w:tcW w:w="1418" w:type="dxa"/>
          </w:tcPr>
          <w:p w14:paraId="3C18E833" w14:textId="4E086DAD" w:rsidR="00AF2118" w:rsidRPr="0092344F" w:rsidRDefault="00AF2118" w:rsidP="00AF2118">
            <w:pPr>
              <w:rPr>
                <w:rFonts w:ascii="Times New Roman" w:hAnsi="Times New Roman" w:cs="Times New Roman"/>
                <w:sz w:val="26"/>
                <w:szCs w:val="26"/>
              </w:rPr>
            </w:pPr>
            <w:r w:rsidRPr="0092344F">
              <w:rPr>
                <w:rFonts w:ascii="Times New Roman" w:hAnsi="Times New Roman" w:cs="Times New Roman"/>
                <w:sz w:val="26"/>
                <w:szCs w:val="26"/>
              </w:rPr>
              <w:lastRenderedPageBreak/>
              <w:t>Nghiên cứu khoa học làm tôi lo sợ.</w:t>
            </w:r>
          </w:p>
        </w:tc>
        <w:tc>
          <w:tcPr>
            <w:tcW w:w="2977" w:type="dxa"/>
          </w:tcPr>
          <w:p w14:paraId="2290B4C3" w14:textId="34645B7E" w:rsidR="00AF2118" w:rsidRPr="0092344F" w:rsidRDefault="00AF2118" w:rsidP="00AF2118">
            <w:pPr>
              <w:spacing w:line="360" w:lineRule="auto"/>
              <w:rPr>
                <w:rFonts w:ascii="Times New Roman" w:hAnsi="Times New Roman" w:cs="Times New Roman"/>
                <w:sz w:val="26"/>
                <w:szCs w:val="26"/>
              </w:rPr>
            </w:pPr>
            <w:r w:rsidRPr="0092344F">
              <w:rPr>
                <w:rFonts w:ascii="Times New Roman" w:hAnsi="Times New Roman" w:cs="Times New Roman"/>
                <w:sz w:val="26"/>
                <w:szCs w:val="26"/>
              </w:rPr>
              <w:t>Sinh viên cảm thấy sợ NCKH.</w:t>
            </w:r>
          </w:p>
        </w:tc>
        <w:tc>
          <w:tcPr>
            <w:tcW w:w="1134" w:type="dxa"/>
          </w:tcPr>
          <w:p w14:paraId="24735437" w14:textId="77777777" w:rsidR="00AF2118" w:rsidRPr="0092344F" w:rsidRDefault="00AF2118" w:rsidP="00AF2118">
            <w:pPr>
              <w:spacing w:line="360" w:lineRule="auto"/>
              <w:rPr>
                <w:rFonts w:ascii="Times New Roman" w:hAnsi="Times New Roman" w:cs="Times New Roman"/>
                <w:sz w:val="26"/>
                <w:szCs w:val="26"/>
              </w:rPr>
            </w:pPr>
            <w:r w:rsidRPr="0092344F">
              <w:rPr>
                <w:rFonts w:ascii="Times New Roman" w:hAnsi="Times New Roman" w:cs="Times New Roman"/>
                <w:sz w:val="26"/>
                <w:szCs w:val="26"/>
              </w:rPr>
              <w:t>Biến thứ tự</w:t>
            </w:r>
          </w:p>
        </w:tc>
        <w:tc>
          <w:tcPr>
            <w:tcW w:w="3253" w:type="dxa"/>
          </w:tcPr>
          <w:p w14:paraId="77727E5F" w14:textId="77777777" w:rsidR="00AF2118" w:rsidRPr="0092344F" w:rsidRDefault="00AF2118" w:rsidP="0065190F">
            <w:pPr>
              <w:pStyle w:val="oancuaDanhsach"/>
              <w:numPr>
                <w:ilvl w:val="0"/>
                <w:numId w:val="26"/>
              </w:numPr>
              <w:spacing w:line="360" w:lineRule="auto"/>
              <w:rPr>
                <w:rFonts w:ascii="Times New Roman" w:hAnsi="Times New Roman" w:cs="Times New Roman"/>
                <w:sz w:val="26"/>
                <w:szCs w:val="26"/>
              </w:rPr>
            </w:pPr>
            <w:r w:rsidRPr="0092344F">
              <w:rPr>
                <w:rFonts w:ascii="Times New Roman" w:hAnsi="Times New Roman" w:cs="Times New Roman"/>
                <w:sz w:val="26"/>
                <w:szCs w:val="26"/>
              </w:rPr>
              <w:t>Hoàn toàn không đồng ý</w:t>
            </w:r>
          </w:p>
          <w:p w14:paraId="7E66EBC8" w14:textId="77777777" w:rsidR="00AF2118" w:rsidRPr="0092344F" w:rsidRDefault="00AF2118" w:rsidP="0065190F">
            <w:pPr>
              <w:pStyle w:val="oancuaDanhsach"/>
              <w:numPr>
                <w:ilvl w:val="0"/>
                <w:numId w:val="26"/>
              </w:numPr>
              <w:spacing w:line="360" w:lineRule="auto"/>
              <w:rPr>
                <w:rFonts w:ascii="Times New Roman" w:hAnsi="Times New Roman" w:cs="Times New Roman"/>
                <w:sz w:val="26"/>
                <w:szCs w:val="26"/>
              </w:rPr>
            </w:pPr>
            <w:r w:rsidRPr="0092344F">
              <w:rPr>
                <w:rFonts w:ascii="Times New Roman" w:hAnsi="Times New Roman" w:cs="Times New Roman"/>
                <w:sz w:val="26"/>
                <w:szCs w:val="26"/>
              </w:rPr>
              <w:t>Không đồng ý</w:t>
            </w:r>
          </w:p>
          <w:p w14:paraId="4D705FCD" w14:textId="77777777" w:rsidR="00AF2118" w:rsidRPr="0092344F" w:rsidRDefault="00AF2118" w:rsidP="0065190F">
            <w:pPr>
              <w:pStyle w:val="oancuaDanhsach"/>
              <w:numPr>
                <w:ilvl w:val="0"/>
                <w:numId w:val="26"/>
              </w:numPr>
              <w:spacing w:line="360" w:lineRule="auto"/>
              <w:rPr>
                <w:rFonts w:ascii="Times New Roman" w:hAnsi="Times New Roman" w:cs="Times New Roman"/>
                <w:sz w:val="26"/>
                <w:szCs w:val="26"/>
              </w:rPr>
            </w:pPr>
            <w:r w:rsidRPr="0092344F">
              <w:rPr>
                <w:rFonts w:ascii="Times New Roman" w:hAnsi="Times New Roman" w:cs="Times New Roman"/>
                <w:sz w:val="26"/>
                <w:szCs w:val="26"/>
              </w:rPr>
              <w:t>Phần nào không đồng ý</w:t>
            </w:r>
          </w:p>
          <w:p w14:paraId="6B1816F5" w14:textId="77777777" w:rsidR="00AF2118" w:rsidRPr="0092344F" w:rsidRDefault="00AF2118" w:rsidP="0065190F">
            <w:pPr>
              <w:pStyle w:val="oancuaDanhsach"/>
              <w:numPr>
                <w:ilvl w:val="0"/>
                <w:numId w:val="26"/>
              </w:numPr>
              <w:spacing w:line="360" w:lineRule="auto"/>
              <w:rPr>
                <w:rFonts w:ascii="Times New Roman" w:hAnsi="Times New Roman" w:cs="Times New Roman"/>
                <w:sz w:val="26"/>
                <w:szCs w:val="26"/>
              </w:rPr>
            </w:pPr>
            <w:r w:rsidRPr="0092344F">
              <w:rPr>
                <w:rFonts w:ascii="Times New Roman" w:hAnsi="Times New Roman" w:cs="Times New Roman"/>
                <w:sz w:val="26"/>
                <w:szCs w:val="26"/>
              </w:rPr>
              <w:t>Không đồng ý cũng không phản đối</w:t>
            </w:r>
          </w:p>
          <w:p w14:paraId="1635ACE4" w14:textId="77777777" w:rsidR="00AF2118" w:rsidRPr="0092344F" w:rsidRDefault="00AF2118" w:rsidP="0065190F">
            <w:pPr>
              <w:pStyle w:val="oancuaDanhsach"/>
              <w:numPr>
                <w:ilvl w:val="0"/>
                <w:numId w:val="26"/>
              </w:numPr>
              <w:spacing w:line="360" w:lineRule="auto"/>
              <w:rPr>
                <w:rFonts w:ascii="Times New Roman" w:hAnsi="Times New Roman" w:cs="Times New Roman"/>
                <w:sz w:val="26"/>
                <w:szCs w:val="26"/>
              </w:rPr>
            </w:pPr>
            <w:r w:rsidRPr="0092344F">
              <w:rPr>
                <w:rFonts w:ascii="Times New Roman" w:hAnsi="Times New Roman" w:cs="Times New Roman"/>
                <w:sz w:val="26"/>
                <w:szCs w:val="26"/>
              </w:rPr>
              <w:t>Phần nào đồng ý</w:t>
            </w:r>
          </w:p>
          <w:p w14:paraId="24367248" w14:textId="77777777" w:rsidR="00AF2118" w:rsidRPr="0092344F" w:rsidRDefault="00AF2118" w:rsidP="0065190F">
            <w:pPr>
              <w:pStyle w:val="oancuaDanhsach"/>
              <w:numPr>
                <w:ilvl w:val="0"/>
                <w:numId w:val="26"/>
              </w:numPr>
              <w:spacing w:line="360" w:lineRule="auto"/>
              <w:rPr>
                <w:rFonts w:ascii="Times New Roman" w:hAnsi="Times New Roman" w:cs="Times New Roman"/>
                <w:sz w:val="26"/>
                <w:szCs w:val="26"/>
              </w:rPr>
            </w:pPr>
            <w:r w:rsidRPr="0092344F">
              <w:rPr>
                <w:rFonts w:ascii="Times New Roman" w:hAnsi="Times New Roman" w:cs="Times New Roman"/>
                <w:sz w:val="26"/>
                <w:szCs w:val="26"/>
              </w:rPr>
              <w:t>Đồng ý</w:t>
            </w:r>
          </w:p>
          <w:p w14:paraId="57CB0A9F" w14:textId="77777777" w:rsidR="00AF2118" w:rsidRPr="0092344F" w:rsidRDefault="00AF2118" w:rsidP="0065190F">
            <w:pPr>
              <w:pStyle w:val="oancuaDanhsach"/>
              <w:numPr>
                <w:ilvl w:val="0"/>
                <w:numId w:val="26"/>
              </w:numPr>
              <w:spacing w:line="360" w:lineRule="auto"/>
              <w:rPr>
                <w:rFonts w:ascii="Times New Roman" w:hAnsi="Times New Roman" w:cs="Times New Roman"/>
                <w:sz w:val="26"/>
                <w:szCs w:val="26"/>
              </w:rPr>
            </w:pPr>
            <w:r w:rsidRPr="0092344F">
              <w:rPr>
                <w:rFonts w:ascii="Times New Roman" w:hAnsi="Times New Roman" w:cs="Times New Roman"/>
                <w:sz w:val="26"/>
                <w:szCs w:val="26"/>
              </w:rPr>
              <w:t>Hoàn toàn đồng ý</w:t>
            </w:r>
          </w:p>
        </w:tc>
      </w:tr>
      <w:tr w:rsidR="006C0DD3" w:rsidRPr="0092344F" w14:paraId="5EB12062" w14:textId="77777777" w:rsidTr="00A128AC">
        <w:tc>
          <w:tcPr>
            <w:tcW w:w="1418" w:type="dxa"/>
          </w:tcPr>
          <w:p w14:paraId="37783002" w14:textId="0916BBDB" w:rsidR="00AF2118" w:rsidRPr="0092344F" w:rsidRDefault="00AF2118" w:rsidP="00AF2118">
            <w:pPr>
              <w:rPr>
                <w:rFonts w:ascii="Times New Roman" w:hAnsi="Times New Roman" w:cs="Times New Roman"/>
                <w:sz w:val="26"/>
                <w:szCs w:val="26"/>
              </w:rPr>
            </w:pPr>
            <w:r w:rsidRPr="0092344F">
              <w:rPr>
                <w:rFonts w:ascii="Times New Roman" w:hAnsi="Times New Roman" w:cs="Times New Roman"/>
                <w:sz w:val="26"/>
                <w:szCs w:val="26"/>
              </w:rPr>
              <w:t>Nghiên cứu khoa học rất hữu ích cho sự nghiệp của tôi.</w:t>
            </w:r>
          </w:p>
        </w:tc>
        <w:tc>
          <w:tcPr>
            <w:tcW w:w="2977" w:type="dxa"/>
          </w:tcPr>
          <w:p w14:paraId="18D6A075" w14:textId="4831742F" w:rsidR="00AF2118" w:rsidRPr="0092344F" w:rsidRDefault="00AF2118" w:rsidP="00AF2118">
            <w:pPr>
              <w:spacing w:line="360" w:lineRule="auto"/>
              <w:rPr>
                <w:rFonts w:ascii="Times New Roman" w:hAnsi="Times New Roman" w:cs="Times New Roman"/>
                <w:sz w:val="26"/>
                <w:szCs w:val="26"/>
              </w:rPr>
            </w:pPr>
            <w:r w:rsidRPr="0092344F">
              <w:rPr>
                <w:rFonts w:ascii="Times New Roman" w:hAnsi="Times New Roman" w:cs="Times New Roman"/>
                <w:sz w:val="26"/>
                <w:szCs w:val="26"/>
              </w:rPr>
              <w:t>Sinh viên cảm thấy NCKH rất hữu ích cho công việc của mình trong tương lai.</w:t>
            </w:r>
          </w:p>
        </w:tc>
        <w:tc>
          <w:tcPr>
            <w:tcW w:w="1134" w:type="dxa"/>
          </w:tcPr>
          <w:p w14:paraId="7CD67946" w14:textId="77777777" w:rsidR="00AF2118" w:rsidRPr="0092344F" w:rsidRDefault="00AF2118" w:rsidP="00AF2118">
            <w:pPr>
              <w:spacing w:line="360" w:lineRule="auto"/>
              <w:rPr>
                <w:rFonts w:ascii="Times New Roman" w:hAnsi="Times New Roman" w:cs="Times New Roman"/>
                <w:sz w:val="26"/>
                <w:szCs w:val="26"/>
              </w:rPr>
            </w:pPr>
            <w:r w:rsidRPr="0092344F">
              <w:rPr>
                <w:rFonts w:ascii="Times New Roman" w:hAnsi="Times New Roman" w:cs="Times New Roman"/>
                <w:sz w:val="26"/>
                <w:szCs w:val="26"/>
              </w:rPr>
              <w:t>Biến thứ tự</w:t>
            </w:r>
          </w:p>
        </w:tc>
        <w:tc>
          <w:tcPr>
            <w:tcW w:w="3253" w:type="dxa"/>
          </w:tcPr>
          <w:p w14:paraId="4AF76B4A" w14:textId="77777777" w:rsidR="00AF2118" w:rsidRPr="0092344F" w:rsidRDefault="00AF2118" w:rsidP="0065190F">
            <w:pPr>
              <w:pStyle w:val="oancuaDanhsach"/>
              <w:numPr>
                <w:ilvl w:val="0"/>
                <w:numId w:val="27"/>
              </w:numPr>
              <w:spacing w:line="360" w:lineRule="auto"/>
              <w:rPr>
                <w:rFonts w:ascii="Times New Roman" w:hAnsi="Times New Roman" w:cs="Times New Roman"/>
                <w:sz w:val="26"/>
                <w:szCs w:val="26"/>
              </w:rPr>
            </w:pPr>
            <w:r w:rsidRPr="0092344F">
              <w:rPr>
                <w:rFonts w:ascii="Times New Roman" w:hAnsi="Times New Roman" w:cs="Times New Roman"/>
                <w:sz w:val="26"/>
                <w:szCs w:val="26"/>
              </w:rPr>
              <w:t>Hoàn toàn không đồng ý</w:t>
            </w:r>
          </w:p>
          <w:p w14:paraId="10DBCF47" w14:textId="77777777" w:rsidR="00AF2118" w:rsidRPr="0092344F" w:rsidRDefault="00AF2118" w:rsidP="0065190F">
            <w:pPr>
              <w:pStyle w:val="oancuaDanhsach"/>
              <w:numPr>
                <w:ilvl w:val="0"/>
                <w:numId w:val="27"/>
              </w:numPr>
              <w:spacing w:line="360" w:lineRule="auto"/>
              <w:rPr>
                <w:rFonts w:ascii="Times New Roman" w:hAnsi="Times New Roman" w:cs="Times New Roman"/>
                <w:sz w:val="26"/>
                <w:szCs w:val="26"/>
              </w:rPr>
            </w:pPr>
            <w:r w:rsidRPr="0092344F">
              <w:rPr>
                <w:rFonts w:ascii="Times New Roman" w:hAnsi="Times New Roman" w:cs="Times New Roman"/>
                <w:sz w:val="26"/>
                <w:szCs w:val="26"/>
              </w:rPr>
              <w:t>Không đồng ý</w:t>
            </w:r>
          </w:p>
          <w:p w14:paraId="5BAB7EA7" w14:textId="77777777" w:rsidR="00AF2118" w:rsidRPr="0092344F" w:rsidRDefault="00AF2118" w:rsidP="0065190F">
            <w:pPr>
              <w:pStyle w:val="oancuaDanhsach"/>
              <w:numPr>
                <w:ilvl w:val="0"/>
                <w:numId w:val="27"/>
              </w:numPr>
              <w:spacing w:line="360" w:lineRule="auto"/>
              <w:rPr>
                <w:rFonts w:ascii="Times New Roman" w:hAnsi="Times New Roman" w:cs="Times New Roman"/>
                <w:sz w:val="26"/>
                <w:szCs w:val="26"/>
              </w:rPr>
            </w:pPr>
            <w:r w:rsidRPr="0092344F">
              <w:rPr>
                <w:rFonts w:ascii="Times New Roman" w:hAnsi="Times New Roman" w:cs="Times New Roman"/>
                <w:sz w:val="26"/>
                <w:szCs w:val="26"/>
              </w:rPr>
              <w:t>Phần nào không đồng ý</w:t>
            </w:r>
          </w:p>
          <w:p w14:paraId="5D26BEC8" w14:textId="77777777" w:rsidR="00AF2118" w:rsidRPr="0092344F" w:rsidRDefault="00AF2118" w:rsidP="0065190F">
            <w:pPr>
              <w:pStyle w:val="oancuaDanhsach"/>
              <w:numPr>
                <w:ilvl w:val="0"/>
                <w:numId w:val="27"/>
              </w:numPr>
              <w:spacing w:line="360" w:lineRule="auto"/>
              <w:rPr>
                <w:rFonts w:ascii="Times New Roman" w:hAnsi="Times New Roman" w:cs="Times New Roman"/>
                <w:sz w:val="26"/>
                <w:szCs w:val="26"/>
              </w:rPr>
            </w:pPr>
            <w:r w:rsidRPr="0092344F">
              <w:rPr>
                <w:rFonts w:ascii="Times New Roman" w:hAnsi="Times New Roman" w:cs="Times New Roman"/>
                <w:sz w:val="26"/>
                <w:szCs w:val="26"/>
              </w:rPr>
              <w:t>Không đồng ý cũng không phản đối</w:t>
            </w:r>
          </w:p>
          <w:p w14:paraId="3271F0FF" w14:textId="77777777" w:rsidR="00AF2118" w:rsidRPr="0092344F" w:rsidRDefault="00AF2118" w:rsidP="0065190F">
            <w:pPr>
              <w:pStyle w:val="oancuaDanhsach"/>
              <w:numPr>
                <w:ilvl w:val="0"/>
                <w:numId w:val="27"/>
              </w:numPr>
              <w:spacing w:line="360" w:lineRule="auto"/>
              <w:rPr>
                <w:rFonts w:ascii="Times New Roman" w:hAnsi="Times New Roman" w:cs="Times New Roman"/>
                <w:sz w:val="26"/>
                <w:szCs w:val="26"/>
              </w:rPr>
            </w:pPr>
            <w:r w:rsidRPr="0092344F">
              <w:rPr>
                <w:rFonts w:ascii="Times New Roman" w:hAnsi="Times New Roman" w:cs="Times New Roman"/>
                <w:sz w:val="26"/>
                <w:szCs w:val="26"/>
              </w:rPr>
              <w:t>Phần nào đồng ý</w:t>
            </w:r>
          </w:p>
          <w:p w14:paraId="58374785" w14:textId="77777777" w:rsidR="00AF2118" w:rsidRPr="0092344F" w:rsidRDefault="00AF2118" w:rsidP="0065190F">
            <w:pPr>
              <w:pStyle w:val="oancuaDanhsach"/>
              <w:numPr>
                <w:ilvl w:val="0"/>
                <w:numId w:val="27"/>
              </w:numPr>
              <w:spacing w:line="360" w:lineRule="auto"/>
              <w:rPr>
                <w:rFonts w:ascii="Times New Roman" w:hAnsi="Times New Roman" w:cs="Times New Roman"/>
                <w:sz w:val="26"/>
                <w:szCs w:val="26"/>
              </w:rPr>
            </w:pPr>
            <w:r w:rsidRPr="0092344F">
              <w:rPr>
                <w:rFonts w:ascii="Times New Roman" w:hAnsi="Times New Roman" w:cs="Times New Roman"/>
                <w:sz w:val="26"/>
                <w:szCs w:val="26"/>
              </w:rPr>
              <w:t>Đồng ý</w:t>
            </w:r>
          </w:p>
          <w:p w14:paraId="5BBF8DD6" w14:textId="77777777" w:rsidR="00AF2118" w:rsidRPr="0092344F" w:rsidRDefault="00AF2118" w:rsidP="0065190F">
            <w:pPr>
              <w:pStyle w:val="oancuaDanhsach"/>
              <w:numPr>
                <w:ilvl w:val="0"/>
                <w:numId w:val="27"/>
              </w:numPr>
              <w:spacing w:line="360" w:lineRule="auto"/>
              <w:rPr>
                <w:rFonts w:ascii="Times New Roman" w:hAnsi="Times New Roman" w:cs="Times New Roman"/>
                <w:sz w:val="26"/>
                <w:szCs w:val="26"/>
              </w:rPr>
            </w:pPr>
            <w:r w:rsidRPr="0092344F">
              <w:rPr>
                <w:rFonts w:ascii="Times New Roman" w:hAnsi="Times New Roman" w:cs="Times New Roman"/>
                <w:sz w:val="26"/>
                <w:szCs w:val="26"/>
              </w:rPr>
              <w:t>Hoàn toàn đồng ý</w:t>
            </w:r>
          </w:p>
        </w:tc>
      </w:tr>
      <w:tr w:rsidR="006C0DD3" w:rsidRPr="0092344F" w14:paraId="248854CB" w14:textId="77777777" w:rsidTr="00A128AC">
        <w:tc>
          <w:tcPr>
            <w:tcW w:w="1418" w:type="dxa"/>
          </w:tcPr>
          <w:p w14:paraId="4C34410B" w14:textId="2C430EAF" w:rsidR="00AF2118" w:rsidRPr="0092344F" w:rsidRDefault="00AF2118" w:rsidP="00AF2118">
            <w:pPr>
              <w:rPr>
                <w:rFonts w:ascii="Times New Roman" w:hAnsi="Times New Roman" w:cs="Times New Roman"/>
                <w:sz w:val="26"/>
                <w:szCs w:val="26"/>
              </w:rPr>
            </w:pPr>
            <w:r w:rsidRPr="0092344F">
              <w:rPr>
                <w:rFonts w:ascii="Times New Roman" w:hAnsi="Times New Roman" w:cs="Times New Roman"/>
                <w:sz w:val="26"/>
                <w:szCs w:val="26"/>
              </w:rPr>
              <w:t>Tôi cảm thấy khó hiểu về các khái niệm của nghiên cứu khoa học.</w:t>
            </w:r>
          </w:p>
        </w:tc>
        <w:tc>
          <w:tcPr>
            <w:tcW w:w="2977" w:type="dxa"/>
          </w:tcPr>
          <w:p w14:paraId="0BB01CFD" w14:textId="239720B9" w:rsidR="00AF2118" w:rsidRPr="0092344F" w:rsidRDefault="00AF2118" w:rsidP="00AF2118">
            <w:pPr>
              <w:spacing w:line="360" w:lineRule="auto"/>
              <w:rPr>
                <w:rFonts w:ascii="Times New Roman" w:hAnsi="Times New Roman" w:cs="Times New Roman"/>
                <w:sz w:val="26"/>
                <w:szCs w:val="26"/>
              </w:rPr>
            </w:pPr>
            <w:r w:rsidRPr="0092344F">
              <w:rPr>
                <w:rFonts w:ascii="Times New Roman" w:hAnsi="Times New Roman" w:cs="Times New Roman"/>
                <w:sz w:val="26"/>
                <w:szCs w:val="26"/>
              </w:rPr>
              <w:t>Sinh viên cảm thấy khó hiểu về các khái niệm của NCKH.</w:t>
            </w:r>
          </w:p>
        </w:tc>
        <w:tc>
          <w:tcPr>
            <w:tcW w:w="1134" w:type="dxa"/>
          </w:tcPr>
          <w:p w14:paraId="7E54CF27" w14:textId="77777777" w:rsidR="00AF2118" w:rsidRPr="0092344F" w:rsidRDefault="00AF2118" w:rsidP="00AF2118">
            <w:pPr>
              <w:spacing w:line="360" w:lineRule="auto"/>
              <w:rPr>
                <w:rFonts w:ascii="Times New Roman" w:hAnsi="Times New Roman" w:cs="Times New Roman"/>
                <w:sz w:val="26"/>
                <w:szCs w:val="26"/>
              </w:rPr>
            </w:pPr>
            <w:r w:rsidRPr="0092344F">
              <w:rPr>
                <w:rFonts w:ascii="Times New Roman" w:hAnsi="Times New Roman" w:cs="Times New Roman"/>
                <w:sz w:val="26"/>
                <w:szCs w:val="26"/>
              </w:rPr>
              <w:t>Biến thứ tự</w:t>
            </w:r>
          </w:p>
        </w:tc>
        <w:tc>
          <w:tcPr>
            <w:tcW w:w="3253" w:type="dxa"/>
          </w:tcPr>
          <w:p w14:paraId="169C02AE" w14:textId="77777777" w:rsidR="00AF2118" w:rsidRPr="0092344F" w:rsidRDefault="00AF2118" w:rsidP="0065190F">
            <w:pPr>
              <w:pStyle w:val="oancuaDanhsach"/>
              <w:numPr>
                <w:ilvl w:val="0"/>
                <w:numId w:val="28"/>
              </w:numPr>
              <w:spacing w:line="360" w:lineRule="auto"/>
              <w:rPr>
                <w:rFonts w:ascii="Times New Roman" w:hAnsi="Times New Roman" w:cs="Times New Roman"/>
                <w:sz w:val="26"/>
                <w:szCs w:val="26"/>
              </w:rPr>
            </w:pPr>
            <w:r w:rsidRPr="0092344F">
              <w:rPr>
                <w:rFonts w:ascii="Times New Roman" w:hAnsi="Times New Roman" w:cs="Times New Roman"/>
                <w:sz w:val="26"/>
                <w:szCs w:val="26"/>
              </w:rPr>
              <w:t>Hoàn toàn không đồng ý</w:t>
            </w:r>
          </w:p>
          <w:p w14:paraId="7A1F9C42" w14:textId="77777777" w:rsidR="00AF2118" w:rsidRPr="0092344F" w:rsidRDefault="00AF2118" w:rsidP="0065190F">
            <w:pPr>
              <w:pStyle w:val="oancuaDanhsach"/>
              <w:numPr>
                <w:ilvl w:val="0"/>
                <w:numId w:val="28"/>
              </w:numPr>
              <w:spacing w:line="360" w:lineRule="auto"/>
              <w:rPr>
                <w:rFonts w:ascii="Times New Roman" w:hAnsi="Times New Roman" w:cs="Times New Roman"/>
                <w:sz w:val="26"/>
                <w:szCs w:val="26"/>
              </w:rPr>
            </w:pPr>
            <w:r w:rsidRPr="0092344F">
              <w:rPr>
                <w:rFonts w:ascii="Times New Roman" w:hAnsi="Times New Roman" w:cs="Times New Roman"/>
                <w:sz w:val="26"/>
                <w:szCs w:val="26"/>
              </w:rPr>
              <w:t>Không đồng ý</w:t>
            </w:r>
          </w:p>
          <w:p w14:paraId="29BA8205" w14:textId="77777777" w:rsidR="00AF2118" w:rsidRPr="0092344F" w:rsidRDefault="00AF2118" w:rsidP="0065190F">
            <w:pPr>
              <w:pStyle w:val="oancuaDanhsach"/>
              <w:numPr>
                <w:ilvl w:val="0"/>
                <w:numId w:val="28"/>
              </w:numPr>
              <w:spacing w:line="360" w:lineRule="auto"/>
              <w:rPr>
                <w:rFonts w:ascii="Times New Roman" w:hAnsi="Times New Roman" w:cs="Times New Roman"/>
                <w:sz w:val="26"/>
                <w:szCs w:val="26"/>
              </w:rPr>
            </w:pPr>
            <w:r w:rsidRPr="0092344F">
              <w:rPr>
                <w:rFonts w:ascii="Times New Roman" w:hAnsi="Times New Roman" w:cs="Times New Roman"/>
                <w:sz w:val="26"/>
                <w:szCs w:val="26"/>
              </w:rPr>
              <w:t>Phần nào không đồng ý</w:t>
            </w:r>
          </w:p>
          <w:p w14:paraId="731ABEF9" w14:textId="77777777" w:rsidR="00AF2118" w:rsidRPr="0092344F" w:rsidRDefault="00AF2118" w:rsidP="0065190F">
            <w:pPr>
              <w:pStyle w:val="oancuaDanhsach"/>
              <w:numPr>
                <w:ilvl w:val="0"/>
                <w:numId w:val="28"/>
              </w:numPr>
              <w:spacing w:line="360" w:lineRule="auto"/>
              <w:rPr>
                <w:rFonts w:ascii="Times New Roman" w:hAnsi="Times New Roman" w:cs="Times New Roman"/>
                <w:sz w:val="26"/>
                <w:szCs w:val="26"/>
              </w:rPr>
            </w:pPr>
            <w:r w:rsidRPr="0092344F">
              <w:rPr>
                <w:rFonts w:ascii="Times New Roman" w:hAnsi="Times New Roman" w:cs="Times New Roman"/>
                <w:sz w:val="26"/>
                <w:szCs w:val="26"/>
              </w:rPr>
              <w:t>Không đồng ý cũng không phản đối</w:t>
            </w:r>
          </w:p>
          <w:p w14:paraId="641D4965" w14:textId="77777777" w:rsidR="00AF2118" w:rsidRPr="0092344F" w:rsidRDefault="00AF2118" w:rsidP="0065190F">
            <w:pPr>
              <w:pStyle w:val="oancuaDanhsach"/>
              <w:numPr>
                <w:ilvl w:val="0"/>
                <w:numId w:val="28"/>
              </w:numPr>
              <w:spacing w:line="360" w:lineRule="auto"/>
              <w:rPr>
                <w:rFonts w:ascii="Times New Roman" w:hAnsi="Times New Roman" w:cs="Times New Roman"/>
                <w:sz w:val="26"/>
                <w:szCs w:val="26"/>
              </w:rPr>
            </w:pPr>
            <w:r w:rsidRPr="0092344F">
              <w:rPr>
                <w:rFonts w:ascii="Times New Roman" w:hAnsi="Times New Roman" w:cs="Times New Roman"/>
                <w:sz w:val="26"/>
                <w:szCs w:val="26"/>
              </w:rPr>
              <w:t>Phần nào đồng ý</w:t>
            </w:r>
          </w:p>
          <w:p w14:paraId="52959A1B" w14:textId="77777777" w:rsidR="00AF2118" w:rsidRPr="0092344F" w:rsidRDefault="00AF2118" w:rsidP="0065190F">
            <w:pPr>
              <w:pStyle w:val="oancuaDanhsach"/>
              <w:numPr>
                <w:ilvl w:val="0"/>
                <w:numId w:val="28"/>
              </w:numPr>
              <w:spacing w:line="360" w:lineRule="auto"/>
              <w:rPr>
                <w:rFonts w:ascii="Times New Roman" w:hAnsi="Times New Roman" w:cs="Times New Roman"/>
                <w:sz w:val="26"/>
                <w:szCs w:val="26"/>
              </w:rPr>
            </w:pPr>
            <w:r w:rsidRPr="0092344F">
              <w:rPr>
                <w:rFonts w:ascii="Times New Roman" w:hAnsi="Times New Roman" w:cs="Times New Roman"/>
                <w:sz w:val="26"/>
                <w:szCs w:val="26"/>
              </w:rPr>
              <w:t>Đồng ý</w:t>
            </w:r>
          </w:p>
          <w:p w14:paraId="5045E5A9" w14:textId="77777777" w:rsidR="00AF2118" w:rsidRPr="0092344F" w:rsidRDefault="00AF2118" w:rsidP="0065190F">
            <w:pPr>
              <w:pStyle w:val="oancuaDanhsach"/>
              <w:numPr>
                <w:ilvl w:val="0"/>
                <w:numId w:val="28"/>
              </w:numPr>
              <w:spacing w:line="360" w:lineRule="auto"/>
              <w:rPr>
                <w:rFonts w:ascii="Times New Roman" w:hAnsi="Times New Roman" w:cs="Times New Roman"/>
                <w:sz w:val="26"/>
                <w:szCs w:val="26"/>
              </w:rPr>
            </w:pPr>
            <w:r w:rsidRPr="0092344F">
              <w:rPr>
                <w:rFonts w:ascii="Times New Roman" w:hAnsi="Times New Roman" w:cs="Times New Roman"/>
                <w:sz w:val="26"/>
                <w:szCs w:val="26"/>
              </w:rPr>
              <w:t>Hoàn toàn đồng ý</w:t>
            </w:r>
          </w:p>
        </w:tc>
      </w:tr>
      <w:tr w:rsidR="006C0DD3" w:rsidRPr="0092344F" w14:paraId="140A6034" w14:textId="77777777" w:rsidTr="00A128AC">
        <w:tc>
          <w:tcPr>
            <w:tcW w:w="1418" w:type="dxa"/>
          </w:tcPr>
          <w:p w14:paraId="1D29C5C4" w14:textId="77CF282E" w:rsidR="00AF2118" w:rsidRPr="0092344F" w:rsidRDefault="00AF2118" w:rsidP="00AF2118">
            <w:pPr>
              <w:rPr>
                <w:rFonts w:ascii="Times New Roman" w:hAnsi="Times New Roman" w:cs="Times New Roman"/>
                <w:sz w:val="26"/>
                <w:szCs w:val="26"/>
              </w:rPr>
            </w:pPr>
            <w:r w:rsidRPr="0092344F">
              <w:rPr>
                <w:rFonts w:ascii="Times New Roman" w:hAnsi="Times New Roman" w:cs="Times New Roman"/>
                <w:sz w:val="26"/>
                <w:szCs w:val="26"/>
              </w:rPr>
              <w:lastRenderedPageBreak/>
              <w:t>Tôi mắc nhiều sai lầm trong nghiên cứu Tôi mắc nhiều sai lầm trong nghiên cứu.</w:t>
            </w:r>
          </w:p>
        </w:tc>
        <w:tc>
          <w:tcPr>
            <w:tcW w:w="2977" w:type="dxa"/>
          </w:tcPr>
          <w:p w14:paraId="6694B7C2" w14:textId="614557C8" w:rsidR="00AF2118" w:rsidRPr="0092344F" w:rsidRDefault="00AF2118" w:rsidP="00AF2118">
            <w:pPr>
              <w:spacing w:line="360" w:lineRule="auto"/>
              <w:rPr>
                <w:rFonts w:ascii="Times New Roman" w:hAnsi="Times New Roman" w:cs="Times New Roman"/>
                <w:sz w:val="26"/>
                <w:szCs w:val="26"/>
              </w:rPr>
            </w:pPr>
            <w:r w:rsidRPr="0092344F">
              <w:rPr>
                <w:rFonts w:ascii="Times New Roman" w:hAnsi="Times New Roman" w:cs="Times New Roman"/>
                <w:sz w:val="26"/>
                <w:szCs w:val="26"/>
              </w:rPr>
              <w:t>Sinh viên mắc nhiều lỗi trong quá trình làm NCKH.</w:t>
            </w:r>
          </w:p>
        </w:tc>
        <w:tc>
          <w:tcPr>
            <w:tcW w:w="1134" w:type="dxa"/>
          </w:tcPr>
          <w:p w14:paraId="725A7938" w14:textId="77777777" w:rsidR="00AF2118" w:rsidRPr="0092344F" w:rsidRDefault="00AF2118" w:rsidP="00AF2118">
            <w:pPr>
              <w:spacing w:line="360" w:lineRule="auto"/>
              <w:rPr>
                <w:rFonts w:ascii="Times New Roman" w:hAnsi="Times New Roman" w:cs="Times New Roman"/>
                <w:sz w:val="26"/>
                <w:szCs w:val="26"/>
              </w:rPr>
            </w:pPr>
            <w:r w:rsidRPr="0092344F">
              <w:rPr>
                <w:rFonts w:ascii="Times New Roman" w:hAnsi="Times New Roman" w:cs="Times New Roman"/>
                <w:sz w:val="26"/>
                <w:szCs w:val="26"/>
              </w:rPr>
              <w:t>Biến thứ tự</w:t>
            </w:r>
          </w:p>
        </w:tc>
        <w:tc>
          <w:tcPr>
            <w:tcW w:w="3253" w:type="dxa"/>
          </w:tcPr>
          <w:p w14:paraId="13E96131" w14:textId="77777777" w:rsidR="00AF2118" w:rsidRPr="0092344F" w:rsidRDefault="00AF2118" w:rsidP="0065190F">
            <w:pPr>
              <w:pStyle w:val="oancuaDanhsach"/>
              <w:numPr>
                <w:ilvl w:val="0"/>
                <w:numId w:val="29"/>
              </w:numPr>
              <w:spacing w:line="360" w:lineRule="auto"/>
              <w:rPr>
                <w:rFonts w:ascii="Times New Roman" w:hAnsi="Times New Roman" w:cs="Times New Roman"/>
                <w:sz w:val="26"/>
                <w:szCs w:val="26"/>
              </w:rPr>
            </w:pPr>
            <w:r w:rsidRPr="0092344F">
              <w:rPr>
                <w:rFonts w:ascii="Times New Roman" w:hAnsi="Times New Roman" w:cs="Times New Roman"/>
                <w:sz w:val="26"/>
                <w:szCs w:val="26"/>
              </w:rPr>
              <w:t>Hoàn toàn không đồng ý</w:t>
            </w:r>
          </w:p>
          <w:p w14:paraId="7B425469" w14:textId="77777777" w:rsidR="00AF2118" w:rsidRPr="0092344F" w:rsidRDefault="00AF2118" w:rsidP="0065190F">
            <w:pPr>
              <w:pStyle w:val="oancuaDanhsach"/>
              <w:numPr>
                <w:ilvl w:val="0"/>
                <w:numId w:val="29"/>
              </w:numPr>
              <w:spacing w:line="360" w:lineRule="auto"/>
              <w:rPr>
                <w:rFonts w:ascii="Times New Roman" w:hAnsi="Times New Roman" w:cs="Times New Roman"/>
                <w:sz w:val="26"/>
                <w:szCs w:val="26"/>
              </w:rPr>
            </w:pPr>
            <w:r w:rsidRPr="0092344F">
              <w:rPr>
                <w:rFonts w:ascii="Times New Roman" w:hAnsi="Times New Roman" w:cs="Times New Roman"/>
                <w:sz w:val="26"/>
                <w:szCs w:val="26"/>
              </w:rPr>
              <w:t>Không đồng ý</w:t>
            </w:r>
          </w:p>
          <w:p w14:paraId="3AAD4884" w14:textId="77777777" w:rsidR="00AF2118" w:rsidRPr="0092344F" w:rsidRDefault="00AF2118" w:rsidP="0065190F">
            <w:pPr>
              <w:pStyle w:val="oancuaDanhsach"/>
              <w:numPr>
                <w:ilvl w:val="0"/>
                <w:numId w:val="29"/>
              </w:numPr>
              <w:spacing w:line="360" w:lineRule="auto"/>
              <w:rPr>
                <w:rFonts w:ascii="Times New Roman" w:hAnsi="Times New Roman" w:cs="Times New Roman"/>
                <w:sz w:val="26"/>
                <w:szCs w:val="26"/>
              </w:rPr>
            </w:pPr>
            <w:r w:rsidRPr="0092344F">
              <w:rPr>
                <w:rFonts w:ascii="Times New Roman" w:hAnsi="Times New Roman" w:cs="Times New Roman"/>
                <w:sz w:val="26"/>
                <w:szCs w:val="26"/>
              </w:rPr>
              <w:t>Phần nào không đồng ý</w:t>
            </w:r>
          </w:p>
          <w:p w14:paraId="24C3B9E9" w14:textId="77777777" w:rsidR="00AF2118" w:rsidRPr="0092344F" w:rsidRDefault="00AF2118" w:rsidP="0065190F">
            <w:pPr>
              <w:pStyle w:val="oancuaDanhsach"/>
              <w:numPr>
                <w:ilvl w:val="0"/>
                <w:numId w:val="29"/>
              </w:numPr>
              <w:spacing w:line="360" w:lineRule="auto"/>
              <w:rPr>
                <w:rFonts w:ascii="Times New Roman" w:hAnsi="Times New Roman" w:cs="Times New Roman"/>
                <w:sz w:val="26"/>
                <w:szCs w:val="26"/>
              </w:rPr>
            </w:pPr>
            <w:r w:rsidRPr="0092344F">
              <w:rPr>
                <w:rFonts w:ascii="Times New Roman" w:hAnsi="Times New Roman" w:cs="Times New Roman"/>
                <w:sz w:val="26"/>
                <w:szCs w:val="26"/>
              </w:rPr>
              <w:t>Không đồng ý cũng không phản đối</w:t>
            </w:r>
          </w:p>
          <w:p w14:paraId="03BFDDD7" w14:textId="77777777" w:rsidR="00AF2118" w:rsidRPr="0092344F" w:rsidRDefault="00AF2118" w:rsidP="0065190F">
            <w:pPr>
              <w:pStyle w:val="oancuaDanhsach"/>
              <w:numPr>
                <w:ilvl w:val="0"/>
                <w:numId w:val="29"/>
              </w:numPr>
              <w:spacing w:line="360" w:lineRule="auto"/>
              <w:rPr>
                <w:rFonts w:ascii="Times New Roman" w:hAnsi="Times New Roman" w:cs="Times New Roman"/>
                <w:sz w:val="26"/>
                <w:szCs w:val="26"/>
              </w:rPr>
            </w:pPr>
            <w:r w:rsidRPr="0092344F">
              <w:rPr>
                <w:rFonts w:ascii="Times New Roman" w:hAnsi="Times New Roman" w:cs="Times New Roman"/>
                <w:sz w:val="26"/>
                <w:szCs w:val="26"/>
              </w:rPr>
              <w:t>Phần nào đồng ý</w:t>
            </w:r>
          </w:p>
          <w:p w14:paraId="72AE2B70" w14:textId="77777777" w:rsidR="00AF2118" w:rsidRPr="0092344F" w:rsidRDefault="00AF2118" w:rsidP="0065190F">
            <w:pPr>
              <w:pStyle w:val="oancuaDanhsach"/>
              <w:numPr>
                <w:ilvl w:val="0"/>
                <w:numId w:val="29"/>
              </w:numPr>
              <w:spacing w:line="360" w:lineRule="auto"/>
              <w:rPr>
                <w:rFonts w:ascii="Times New Roman" w:hAnsi="Times New Roman" w:cs="Times New Roman"/>
                <w:sz w:val="26"/>
                <w:szCs w:val="26"/>
              </w:rPr>
            </w:pPr>
            <w:r w:rsidRPr="0092344F">
              <w:rPr>
                <w:rFonts w:ascii="Times New Roman" w:hAnsi="Times New Roman" w:cs="Times New Roman"/>
                <w:sz w:val="26"/>
                <w:szCs w:val="26"/>
              </w:rPr>
              <w:t>Đồng ý</w:t>
            </w:r>
          </w:p>
          <w:p w14:paraId="1EC55995" w14:textId="77777777" w:rsidR="00AF2118" w:rsidRPr="0092344F" w:rsidRDefault="00AF2118" w:rsidP="0065190F">
            <w:pPr>
              <w:pStyle w:val="oancuaDanhsach"/>
              <w:numPr>
                <w:ilvl w:val="0"/>
                <w:numId w:val="29"/>
              </w:numPr>
              <w:spacing w:line="360" w:lineRule="auto"/>
              <w:rPr>
                <w:rFonts w:ascii="Times New Roman" w:hAnsi="Times New Roman" w:cs="Times New Roman"/>
                <w:sz w:val="26"/>
                <w:szCs w:val="26"/>
              </w:rPr>
            </w:pPr>
            <w:r w:rsidRPr="0092344F">
              <w:rPr>
                <w:rFonts w:ascii="Times New Roman" w:hAnsi="Times New Roman" w:cs="Times New Roman"/>
                <w:sz w:val="26"/>
                <w:szCs w:val="26"/>
              </w:rPr>
              <w:t>Hoàn toàn đồng ý</w:t>
            </w:r>
          </w:p>
        </w:tc>
      </w:tr>
      <w:tr w:rsidR="006C0DD3" w:rsidRPr="0092344F" w14:paraId="2BBE2BC8" w14:textId="77777777" w:rsidTr="00A128AC">
        <w:tc>
          <w:tcPr>
            <w:tcW w:w="1418" w:type="dxa"/>
          </w:tcPr>
          <w:p w14:paraId="6D1971C5" w14:textId="3C45833A" w:rsidR="00AF2118" w:rsidRPr="0092344F" w:rsidRDefault="00AF2118" w:rsidP="00AF2118">
            <w:pPr>
              <w:rPr>
                <w:rFonts w:ascii="Times New Roman" w:hAnsi="Times New Roman" w:cs="Times New Roman"/>
                <w:sz w:val="26"/>
                <w:szCs w:val="26"/>
              </w:rPr>
            </w:pPr>
            <w:r w:rsidRPr="0092344F">
              <w:rPr>
                <w:rFonts w:ascii="Times New Roman" w:hAnsi="Times New Roman" w:cs="Times New Roman"/>
                <w:sz w:val="26"/>
                <w:szCs w:val="26"/>
              </w:rPr>
              <w:t>Tôi gặp rắc rối với số liệu nghiên cứu.</w:t>
            </w:r>
          </w:p>
        </w:tc>
        <w:tc>
          <w:tcPr>
            <w:tcW w:w="2977" w:type="dxa"/>
          </w:tcPr>
          <w:p w14:paraId="042E8C54" w14:textId="51C80D4E" w:rsidR="00AF2118" w:rsidRPr="0092344F" w:rsidRDefault="00AF2118" w:rsidP="00AF2118">
            <w:pPr>
              <w:spacing w:line="360" w:lineRule="auto"/>
              <w:rPr>
                <w:rFonts w:ascii="Times New Roman" w:hAnsi="Times New Roman" w:cs="Times New Roman"/>
                <w:sz w:val="26"/>
                <w:szCs w:val="26"/>
              </w:rPr>
            </w:pPr>
            <w:r w:rsidRPr="0092344F">
              <w:rPr>
                <w:rFonts w:ascii="Times New Roman" w:hAnsi="Times New Roman" w:cs="Times New Roman"/>
                <w:sz w:val="26"/>
                <w:szCs w:val="26"/>
              </w:rPr>
              <w:t>Sinh viên gặp rắc rối với các số liệu nghiên cứu.</w:t>
            </w:r>
          </w:p>
        </w:tc>
        <w:tc>
          <w:tcPr>
            <w:tcW w:w="1134" w:type="dxa"/>
          </w:tcPr>
          <w:p w14:paraId="08CA2C70" w14:textId="77777777" w:rsidR="00AF2118" w:rsidRPr="0092344F" w:rsidRDefault="00AF2118" w:rsidP="00AF2118">
            <w:pPr>
              <w:spacing w:line="360" w:lineRule="auto"/>
              <w:rPr>
                <w:rFonts w:ascii="Times New Roman" w:hAnsi="Times New Roman" w:cs="Times New Roman"/>
                <w:sz w:val="26"/>
                <w:szCs w:val="26"/>
              </w:rPr>
            </w:pPr>
            <w:r w:rsidRPr="0092344F">
              <w:rPr>
                <w:rFonts w:ascii="Times New Roman" w:hAnsi="Times New Roman" w:cs="Times New Roman"/>
                <w:sz w:val="26"/>
                <w:szCs w:val="26"/>
              </w:rPr>
              <w:t>Biến thứ tự</w:t>
            </w:r>
          </w:p>
        </w:tc>
        <w:tc>
          <w:tcPr>
            <w:tcW w:w="3253" w:type="dxa"/>
          </w:tcPr>
          <w:p w14:paraId="4F1787D3" w14:textId="77777777" w:rsidR="00AF2118" w:rsidRPr="0092344F" w:rsidRDefault="00AF2118" w:rsidP="0065190F">
            <w:pPr>
              <w:pStyle w:val="oancuaDanhsach"/>
              <w:numPr>
                <w:ilvl w:val="0"/>
                <w:numId w:val="30"/>
              </w:numPr>
              <w:spacing w:line="360" w:lineRule="auto"/>
              <w:rPr>
                <w:rFonts w:ascii="Times New Roman" w:hAnsi="Times New Roman" w:cs="Times New Roman"/>
                <w:sz w:val="26"/>
                <w:szCs w:val="26"/>
              </w:rPr>
            </w:pPr>
            <w:r w:rsidRPr="0092344F">
              <w:rPr>
                <w:rFonts w:ascii="Times New Roman" w:hAnsi="Times New Roman" w:cs="Times New Roman"/>
                <w:sz w:val="26"/>
                <w:szCs w:val="26"/>
              </w:rPr>
              <w:t>Hoàn toàn không đồng ý</w:t>
            </w:r>
          </w:p>
          <w:p w14:paraId="54C279E6" w14:textId="77777777" w:rsidR="00AF2118" w:rsidRPr="0092344F" w:rsidRDefault="00AF2118" w:rsidP="0065190F">
            <w:pPr>
              <w:pStyle w:val="oancuaDanhsach"/>
              <w:numPr>
                <w:ilvl w:val="0"/>
                <w:numId w:val="30"/>
              </w:numPr>
              <w:spacing w:line="360" w:lineRule="auto"/>
              <w:rPr>
                <w:rFonts w:ascii="Times New Roman" w:hAnsi="Times New Roman" w:cs="Times New Roman"/>
                <w:sz w:val="26"/>
                <w:szCs w:val="26"/>
              </w:rPr>
            </w:pPr>
            <w:r w:rsidRPr="0092344F">
              <w:rPr>
                <w:rFonts w:ascii="Times New Roman" w:hAnsi="Times New Roman" w:cs="Times New Roman"/>
                <w:sz w:val="26"/>
                <w:szCs w:val="26"/>
              </w:rPr>
              <w:t>Không đồng ý</w:t>
            </w:r>
          </w:p>
          <w:p w14:paraId="43CB5B00" w14:textId="77777777" w:rsidR="00AF2118" w:rsidRPr="0092344F" w:rsidRDefault="00AF2118" w:rsidP="0065190F">
            <w:pPr>
              <w:pStyle w:val="oancuaDanhsach"/>
              <w:numPr>
                <w:ilvl w:val="0"/>
                <w:numId w:val="30"/>
              </w:numPr>
              <w:spacing w:line="360" w:lineRule="auto"/>
              <w:rPr>
                <w:rFonts w:ascii="Times New Roman" w:hAnsi="Times New Roman" w:cs="Times New Roman"/>
                <w:sz w:val="26"/>
                <w:szCs w:val="26"/>
              </w:rPr>
            </w:pPr>
            <w:r w:rsidRPr="0092344F">
              <w:rPr>
                <w:rFonts w:ascii="Times New Roman" w:hAnsi="Times New Roman" w:cs="Times New Roman"/>
                <w:sz w:val="26"/>
                <w:szCs w:val="26"/>
              </w:rPr>
              <w:t>Phần nào không đồng ý</w:t>
            </w:r>
          </w:p>
          <w:p w14:paraId="6B6EDECC" w14:textId="77777777" w:rsidR="00AF2118" w:rsidRPr="0092344F" w:rsidRDefault="00AF2118" w:rsidP="0065190F">
            <w:pPr>
              <w:pStyle w:val="oancuaDanhsach"/>
              <w:numPr>
                <w:ilvl w:val="0"/>
                <w:numId w:val="30"/>
              </w:numPr>
              <w:spacing w:line="360" w:lineRule="auto"/>
              <w:rPr>
                <w:rFonts w:ascii="Times New Roman" w:hAnsi="Times New Roman" w:cs="Times New Roman"/>
                <w:sz w:val="26"/>
                <w:szCs w:val="26"/>
              </w:rPr>
            </w:pPr>
            <w:r w:rsidRPr="0092344F">
              <w:rPr>
                <w:rFonts w:ascii="Times New Roman" w:hAnsi="Times New Roman" w:cs="Times New Roman"/>
                <w:sz w:val="26"/>
                <w:szCs w:val="26"/>
              </w:rPr>
              <w:t>Không đồng ý cũng không phản đối</w:t>
            </w:r>
          </w:p>
          <w:p w14:paraId="1766231C" w14:textId="77777777" w:rsidR="00AF2118" w:rsidRPr="0092344F" w:rsidRDefault="00AF2118" w:rsidP="0065190F">
            <w:pPr>
              <w:pStyle w:val="oancuaDanhsach"/>
              <w:numPr>
                <w:ilvl w:val="0"/>
                <w:numId w:val="30"/>
              </w:numPr>
              <w:spacing w:line="360" w:lineRule="auto"/>
              <w:rPr>
                <w:rFonts w:ascii="Times New Roman" w:hAnsi="Times New Roman" w:cs="Times New Roman"/>
                <w:sz w:val="26"/>
                <w:szCs w:val="26"/>
              </w:rPr>
            </w:pPr>
            <w:r w:rsidRPr="0092344F">
              <w:rPr>
                <w:rFonts w:ascii="Times New Roman" w:hAnsi="Times New Roman" w:cs="Times New Roman"/>
                <w:sz w:val="26"/>
                <w:szCs w:val="26"/>
              </w:rPr>
              <w:t>Phần nào đồng ý</w:t>
            </w:r>
          </w:p>
          <w:p w14:paraId="445DAB55" w14:textId="77777777" w:rsidR="00AF2118" w:rsidRPr="0092344F" w:rsidRDefault="00AF2118" w:rsidP="0065190F">
            <w:pPr>
              <w:pStyle w:val="oancuaDanhsach"/>
              <w:numPr>
                <w:ilvl w:val="0"/>
                <w:numId w:val="30"/>
              </w:numPr>
              <w:spacing w:line="360" w:lineRule="auto"/>
              <w:rPr>
                <w:rFonts w:ascii="Times New Roman" w:hAnsi="Times New Roman" w:cs="Times New Roman"/>
                <w:sz w:val="26"/>
                <w:szCs w:val="26"/>
              </w:rPr>
            </w:pPr>
            <w:r w:rsidRPr="0092344F">
              <w:rPr>
                <w:rFonts w:ascii="Times New Roman" w:hAnsi="Times New Roman" w:cs="Times New Roman"/>
                <w:sz w:val="26"/>
                <w:szCs w:val="26"/>
              </w:rPr>
              <w:t>Đồng ý</w:t>
            </w:r>
          </w:p>
          <w:p w14:paraId="5882C4A1" w14:textId="77777777" w:rsidR="00AF2118" w:rsidRPr="0092344F" w:rsidRDefault="00AF2118" w:rsidP="0065190F">
            <w:pPr>
              <w:pStyle w:val="oancuaDanhsach"/>
              <w:numPr>
                <w:ilvl w:val="0"/>
                <w:numId w:val="30"/>
              </w:numPr>
              <w:spacing w:line="360" w:lineRule="auto"/>
              <w:rPr>
                <w:rFonts w:ascii="Times New Roman" w:hAnsi="Times New Roman" w:cs="Times New Roman"/>
                <w:sz w:val="26"/>
                <w:szCs w:val="26"/>
              </w:rPr>
            </w:pPr>
            <w:r w:rsidRPr="0092344F">
              <w:rPr>
                <w:rFonts w:ascii="Times New Roman" w:hAnsi="Times New Roman" w:cs="Times New Roman"/>
                <w:sz w:val="26"/>
                <w:szCs w:val="26"/>
              </w:rPr>
              <w:t>Hoàn toàn đồng ý</w:t>
            </w:r>
          </w:p>
        </w:tc>
      </w:tr>
      <w:tr w:rsidR="006C0DD3" w:rsidRPr="0092344F" w14:paraId="6094D4BA" w14:textId="77777777" w:rsidTr="00A128AC">
        <w:tc>
          <w:tcPr>
            <w:tcW w:w="1418" w:type="dxa"/>
          </w:tcPr>
          <w:p w14:paraId="39A26296" w14:textId="02B33CE3" w:rsidR="00AF2118" w:rsidRPr="0092344F" w:rsidRDefault="00AF2118" w:rsidP="00AF2118">
            <w:pPr>
              <w:rPr>
                <w:rFonts w:ascii="Times New Roman" w:hAnsi="Times New Roman" w:cs="Times New Roman"/>
                <w:sz w:val="26"/>
                <w:szCs w:val="26"/>
              </w:rPr>
            </w:pPr>
            <w:r w:rsidRPr="0092344F">
              <w:rPr>
                <w:rFonts w:ascii="Times New Roman" w:hAnsi="Times New Roman" w:cs="Times New Roman"/>
                <w:sz w:val="26"/>
                <w:szCs w:val="26"/>
              </w:rPr>
              <w:t>Tôi yêu nghiên cứu khoa học.</w:t>
            </w:r>
          </w:p>
        </w:tc>
        <w:tc>
          <w:tcPr>
            <w:tcW w:w="2977" w:type="dxa"/>
          </w:tcPr>
          <w:p w14:paraId="25ACE08C" w14:textId="313371E2" w:rsidR="00AF2118" w:rsidRPr="0092344F" w:rsidRDefault="00AF2118" w:rsidP="00AF2118">
            <w:pPr>
              <w:spacing w:line="360" w:lineRule="auto"/>
              <w:rPr>
                <w:rFonts w:ascii="Times New Roman" w:hAnsi="Times New Roman" w:cs="Times New Roman"/>
                <w:sz w:val="26"/>
                <w:szCs w:val="26"/>
              </w:rPr>
            </w:pPr>
            <w:r w:rsidRPr="0092344F">
              <w:rPr>
                <w:rFonts w:ascii="Times New Roman" w:hAnsi="Times New Roman" w:cs="Times New Roman"/>
                <w:sz w:val="26"/>
                <w:szCs w:val="26"/>
              </w:rPr>
              <w:t>Sinh viên cảm thấy yêu thích nghiên cứu khoa học.</w:t>
            </w:r>
          </w:p>
        </w:tc>
        <w:tc>
          <w:tcPr>
            <w:tcW w:w="1134" w:type="dxa"/>
          </w:tcPr>
          <w:p w14:paraId="742F1C58" w14:textId="77777777" w:rsidR="00AF2118" w:rsidRPr="0092344F" w:rsidRDefault="00AF2118" w:rsidP="00AF2118">
            <w:pPr>
              <w:spacing w:line="360" w:lineRule="auto"/>
              <w:rPr>
                <w:rFonts w:ascii="Times New Roman" w:hAnsi="Times New Roman" w:cs="Times New Roman"/>
                <w:sz w:val="26"/>
                <w:szCs w:val="26"/>
              </w:rPr>
            </w:pPr>
            <w:r w:rsidRPr="0092344F">
              <w:rPr>
                <w:rFonts w:ascii="Times New Roman" w:hAnsi="Times New Roman" w:cs="Times New Roman"/>
                <w:sz w:val="26"/>
                <w:szCs w:val="26"/>
              </w:rPr>
              <w:t>Biến thứ tự</w:t>
            </w:r>
          </w:p>
        </w:tc>
        <w:tc>
          <w:tcPr>
            <w:tcW w:w="3253" w:type="dxa"/>
          </w:tcPr>
          <w:p w14:paraId="4E5F52BB" w14:textId="77777777" w:rsidR="00AF2118" w:rsidRPr="0092344F" w:rsidRDefault="00AF2118" w:rsidP="0065190F">
            <w:pPr>
              <w:pStyle w:val="oancuaDanhsach"/>
              <w:numPr>
                <w:ilvl w:val="0"/>
                <w:numId w:val="31"/>
              </w:numPr>
              <w:spacing w:line="360" w:lineRule="auto"/>
              <w:rPr>
                <w:rFonts w:ascii="Times New Roman" w:hAnsi="Times New Roman" w:cs="Times New Roman"/>
                <w:sz w:val="26"/>
                <w:szCs w:val="26"/>
              </w:rPr>
            </w:pPr>
            <w:r w:rsidRPr="0092344F">
              <w:rPr>
                <w:rFonts w:ascii="Times New Roman" w:hAnsi="Times New Roman" w:cs="Times New Roman"/>
                <w:sz w:val="26"/>
                <w:szCs w:val="26"/>
              </w:rPr>
              <w:t>Hoàn toàn không đồng ý</w:t>
            </w:r>
          </w:p>
          <w:p w14:paraId="39F5A607" w14:textId="77777777" w:rsidR="00AF2118" w:rsidRPr="0092344F" w:rsidRDefault="00AF2118" w:rsidP="0065190F">
            <w:pPr>
              <w:pStyle w:val="oancuaDanhsach"/>
              <w:numPr>
                <w:ilvl w:val="0"/>
                <w:numId w:val="31"/>
              </w:numPr>
              <w:spacing w:line="360" w:lineRule="auto"/>
              <w:rPr>
                <w:rFonts w:ascii="Times New Roman" w:hAnsi="Times New Roman" w:cs="Times New Roman"/>
                <w:sz w:val="26"/>
                <w:szCs w:val="26"/>
              </w:rPr>
            </w:pPr>
            <w:r w:rsidRPr="0092344F">
              <w:rPr>
                <w:rFonts w:ascii="Times New Roman" w:hAnsi="Times New Roman" w:cs="Times New Roman"/>
                <w:sz w:val="26"/>
                <w:szCs w:val="26"/>
              </w:rPr>
              <w:t>Không đồng ý</w:t>
            </w:r>
          </w:p>
          <w:p w14:paraId="1FEF2912" w14:textId="77777777" w:rsidR="00AF2118" w:rsidRPr="0092344F" w:rsidRDefault="00AF2118" w:rsidP="0065190F">
            <w:pPr>
              <w:pStyle w:val="oancuaDanhsach"/>
              <w:numPr>
                <w:ilvl w:val="0"/>
                <w:numId w:val="31"/>
              </w:numPr>
              <w:spacing w:line="360" w:lineRule="auto"/>
              <w:rPr>
                <w:rFonts w:ascii="Times New Roman" w:hAnsi="Times New Roman" w:cs="Times New Roman"/>
                <w:sz w:val="26"/>
                <w:szCs w:val="26"/>
              </w:rPr>
            </w:pPr>
            <w:r w:rsidRPr="0092344F">
              <w:rPr>
                <w:rFonts w:ascii="Times New Roman" w:hAnsi="Times New Roman" w:cs="Times New Roman"/>
                <w:sz w:val="26"/>
                <w:szCs w:val="26"/>
              </w:rPr>
              <w:t>Phần nào không đồng ý</w:t>
            </w:r>
          </w:p>
          <w:p w14:paraId="350758CD" w14:textId="77777777" w:rsidR="00AF2118" w:rsidRPr="0092344F" w:rsidRDefault="00AF2118" w:rsidP="0065190F">
            <w:pPr>
              <w:pStyle w:val="oancuaDanhsach"/>
              <w:numPr>
                <w:ilvl w:val="0"/>
                <w:numId w:val="31"/>
              </w:numPr>
              <w:spacing w:line="360" w:lineRule="auto"/>
              <w:rPr>
                <w:rFonts w:ascii="Times New Roman" w:hAnsi="Times New Roman" w:cs="Times New Roman"/>
                <w:sz w:val="26"/>
                <w:szCs w:val="26"/>
              </w:rPr>
            </w:pPr>
            <w:r w:rsidRPr="0092344F">
              <w:rPr>
                <w:rFonts w:ascii="Times New Roman" w:hAnsi="Times New Roman" w:cs="Times New Roman"/>
                <w:sz w:val="26"/>
                <w:szCs w:val="26"/>
              </w:rPr>
              <w:t>Không đồng ý cũng không phản đối</w:t>
            </w:r>
          </w:p>
          <w:p w14:paraId="75E69253" w14:textId="77777777" w:rsidR="00AF2118" w:rsidRPr="0092344F" w:rsidRDefault="00AF2118" w:rsidP="0065190F">
            <w:pPr>
              <w:pStyle w:val="oancuaDanhsach"/>
              <w:numPr>
                <w:ilvl w:val="0"/>
                <w:numId w:val="31"/>
              </w:numPr>
              <w:spacing w:line="360" w:lineRule="auto"/>
              <w:rPr>
                <w:rFonts w:ascii="Times New Roman" w:hAnsi="Times New Roman" w:cs="Times New Roman"/>
                <w:sz w:val="26"/>
                <w:szCs w:val="26"/>
              </w:rPr>
            </w:pPr>
            <w:r w:rsidRPr="0092344F">
              <w:rPr>
                <w:rFonts w:ascii="Times New Roman" w:hAnsi="Times New Roman" w:cs="Times New Roman"/>
                <w:sz w:val="26"/>
                <w:szCs w:val="26"/>
              </w:rPr>
              <w:t>Phần nào đồng ý</w:t>
            </w:r>
          </w:p>
          <w:p w14:paraId="298882E6" w14:textId="77777777" w:rsidR="00AF2118" w:rsidRPr="0092344F" w:rsidRDefault="00AF2118" w:rsidP="0065190F">
            <w:pPr>
              <w:pStyle w:val="oancuaDanhsach"/>
              <w:numPr>
                <w:ilvl w:val="0"/>
                <w:numId w:val="31"/>
              </w:numPr>
              <w:spacing w:line="360" w:lineRule="auto"/>
              <w:rPr>
                <w:rFonts w:ascii="Times New Roman" w:hAnsi="Times New Roman" w:cs="Times New Roman"/>
                <w:sz w:val="26"/>
                <w:szCs w:val="26"/>
              </w:rPr>
            </w:pPr>
            <w:r w:rsidRPr="0092344F">
              <w:rPr>
                <w:rFonts w:ascii="Times New Roman" w:hAnsi="Times New Roman" w:cs="Times New Roman"/>
                <w:sz w:val="26"/>
                <w:szCs w:val="26"/>
              </w:rPr>
              <w:t>Đồng ý</w:t>
            </w:r>
          </w:p>
          <w:p w14:paraId="7512780F" w14:textId="77777777" w:rsidR="00AF2118" w:rsidRPr="0092344F" w:rsidRDefault="00AF2118" w:rsidP="0065190F">
            <w:pPr>
              <w:pStyle w:val="oancuaDanhsach"/>
              <w:numPr>
                <w:ilvl w:val="0"/>
                <w:numId w:val="31"/>
              </w:numPr>
              <w:spacing w:line="360" w:lineRule="auto"/>
              <w:rPr>
                <w:rFonts w:ascii="Times New Roman" w:hAnsi="Times New Roman" w:cs="Times New Roman"/>
                <w:sz w:val="26"/>
                <w:szCs w:val="26"/>
              </w:rPr>
            </w:pPr>
            <w:r w:rsidRPr="0092344F">
              <w:rPr>
                <w:rFonts w:ascii="Times New Roman" w:hAnsi="Times New Roman" w:cs="Times New Roman"/>
                <w:sz w:val="26"/>
                <w:szCs w:val="26"/>
              </w:rPr>
              <w:t>Hoàn toàn đồng ý</w:t>
            </w:r>
          </w:p>
        </w:tc>
      </w:tr>
      <w:tr w:rsidR="006C0DD3" w:rsidRPr="0092344F" w14:paraId="09E1D044" w14:textId="77777777" w:rsidTr="00A128AC">
        <w:tc>
          <w:tcPr>
            <w:tcW w:w="1418" w:type="dxa"/>
          </w:tcPr>
          <w:p w14:paraId="48B1D862" w14:textId="1DA4C565" w:rsidR="00AF2118" w:rsidRPr="0092344F" w:rsidRDefault="00AF2118" w:rsidP="00AF2118">
            <w:pPr>
              <w:rPr>
                <w:rFonts w:ascii="Times New Roman" w:hAnsi="Times New Roman" w:cs="Times New Roman"/>
                <w:sz w:val="26"/>
                <w:szCs w:val="26"/>
              </w:rPr>
            </w:pPr>
            <w:r w:rsidRPr="0092344F">
              <w:rPr>
                <w:rFonts w:ascii="Times New Roman" w:hAnsi="Times New Roman" w:cs="Times New Roman"/>
                <w:sz w:val="26"/>
                <w:szCs w:val="26"/>
              </w:rPr>
              <w:lastRenderedPageBreak/>
              <w:t>Tôi thật sự hứng thú với nghiên cứu khoa học.</w:t>
            </w:r>
          </w:p>
        </w:tc>
        <w:tc>
          <w:tcPr>
            <w:tcW w:w="2977" w:type="dxa"/>
          </w:tcPr>
          <w:p w14:paraId="69C70842" w14:textId="55357973" w:rsidR="00AF2118" w:rsidRPr="0092344F" w:rsidRDefault="00AF2118" w:rsidP="00AF2118">
            <w:pPr>
              <w:spacing w:line="360" w:lineRule="auto"/>
              <w:rPr>
                <w:rFonts w:ascii="Times New Roman" w:hAnsi="Times New Roman" w:cs="Times New Roman"/>
                <w:sz w:val="26"/>
                <w:szCs w:val="26"/>
              </w:rPr>
            </w:pPr>
            <w:r w:rsidRPr="0092344F">
              <w:rPr>
                <w:rFonts w:ascii="Times New Roman" w:hAnsi="Times New Roman" w:cs="Times New Roman"/>
                <w:sz w:val="26"/>
                <w:szCs w:val="26"/>
              </w:rPr>
              <w:t>Sinh viên cảm thấy hứng thú với NCKH.</w:t>
            </w:r>
          </w:p>
        </w:tc>
        <w:tc>
          <w:tcPr>
            <w:tcW w:w="1134" w:type="dxa"/>
          </w:tcPr>
          <w:p w14:paraId="1394B1F5" w14:textId="77777777" w:rsidR="00AF2118" w:rsidRPr="0092344F" w:rsidRDefault="00AF2118" w:rsidP="00AF2118">
            <w:pPr>
              <w:spacing w:line="360" w:lineRule="auto"/>
              <w:rPr>
                <w:rFonts w:ascii="Times New Roman" w:hAnsi="Times New Roman" w:cs="Times New Roman"/>
                <w:sz w:val="26"/>
                <w:szCs w:val="26"/>
              </w:rPr>
            </w:pPr>
            <w:r w:rsidRPr="0092344F">
              <w:rPr>
                <w:rFonts w:ascii="Times New Roman" w:hAnsi="Times New Roman" w:cs="Times New Roman"/>
                <w:sz w:val="26"/>
                <w:szCs w:val="26"/>
              </w:rPr>
              <w:t>Biến thứ tự</w:t>
            </w:r>
          </w:p>
        </w:tc>
        <w:tc>
          <w:tcPr>
            <w:tcW w:w="3253" w:type="dxa"/>
          </w:tcPr>
          <w:p w14:paraId="4A7BBFA6" w14:textId="77777777" w:rsidR="00AF2118" w:rsidRPr="0092344F" w:rsidRDefault="00AF2118" w:rsidP="0065190F">
            <w:pPr>
              <w:pStyle w:val="oancuaDanhsach"/>
              <w:numPr>
                <w:ilvl w:val="0"/>
                <w:numId w:val="32"/>
              </w:numPr>
              <w:spacing w:line="360" w:lineRule="auto"/>
              <w:rPr>
                <w:rFonts w:ascii="Times New Roman" w:hAnsi="Times New Roman" w:cs="Times New Roman"/>
                <w:sz w:val="26"/>
                <w:szCs w:val="26"/>
              </w:rPr>
            </w:pPr>
            <w:r w:rsidRPr="0092344F">
              <w:rPr>
                <w:rFonts w:ascii="Times New Roman" w:hAnsi="Times New Roman" w:cs="Times New Roman"/>
                <w:sz w:val="26"/>
                <w:szCs w:val="26"/>
              </w:rPr>
              <w:t>Hoàn toàn không đồng ý</w:t>
            </w:r>
          </w:p>
          <w:p w14:paraId="08740D43" w14:textId="77777777" w:rsidR="00AF2118" w:rsidRPr="0092344F" w:rsidRDefault="00AF2118" w:rsidP="0065190F">
            <w:pPr>
              <w:pStyle w:val="oancuaDanhsach"/>
              <w:numPr>
                <w:ilvl w:val="0"/>
                <w:numId w:val="32"/>
              </w:numPr>
              <w:spacing w:line="360" w:lineRule="auto"/>
              <w:rPr>
                <w:rFonts w:ascii="Times New Roman" w:hAnsi="Times New Roman" w:cs="Times New Roman"/>
                <w:sz w:val="26"/>
                <w:szCs w:val="26"/>
              </w:rPr>
            </w:pPr>
            <w:r w:rsidRPr="0092344F">
              <w:rPr>
                <w:rFonts w:ascii="Times New Roman" w:hAnsi="Times New Roman" w:cs="Times New Roman"/>
                <w:sz w:val="26"/>
                <w:szCs w:val="26"/>
              </w:rPr>
              <w:t>Không đồng ý</w:t>
            </w:r>
          </w:p>
          <w:p w14:paraId="672D8187" w14:textId="77777777" w:rsidR="00AF2118" w:rsidRPr="0092344F" w:rsidRDefault="00AF2118" w:rsidP="0065190F">
            <w:pPr>
              <w:pStyle w:val="oancuaDanhsach"/>
              <w:numPr>
                <w:ilvl w:val="0"/>
                <w:numId w:val="32"/>
              </w:numPr>
              <w:spacing w:line="360" w:lineRule="auto"/>
              <w:rPr>
                <w:rFonts w:ascii="Times New Roman" w:hAnsi="Times New Roman" w:cs="Times New Roman"/>
                <w:sz w:val="26"/>
                <w:szCs w:val="26"/>
              </w:rPr>
            </w:pPr>
            <w:r w:rsidRPr="0092344F">
              <w:rPr>
                <w:rFonts w:ascii="Times New Roman" w:hAnsi="Times New Roman" w:cs="Times New Roman"/>
                <w:sz w:val="26"/>
                <w:szCs w:val="26"/>
              </w:rPr>
              <w:t>Phần nào không đồng ý</w:t>
            </w:r>
          </w:p>
          <w:p w14:paraId="57CF0F1A" w14:textId="77777777" w:rsidR="00AF2118" w:rsidRPr="0092344F" w:rsidRDefault="00AF2118" w:rsidP="0065190F">
            <w:pPr>
              <w:pStyle w:val="oancuaDanhsach"/>
              <w:numPr>
                <w:ilvl w:val="0"/>
                <w:numId w:val="32"/>
              </w:numPr>
              <w:spacing w:line="360" w:lineRule="auto"/>
              <w:rPr>
                <w:rFonts w:ascii="Times New Roman" w:hAnsi="Times New Roman" w:cs="Times New Roman"/>
                <w:sz w:val="26"/>
                <w:szCs w:val="26"/>
              </w:rPr>
            </w:pPr>
            <w:r w:rsidRPr="0092344F">
              <w:rPr>
                <w:rFonts w:ascii="Times New Roman" w:hAnsi="Times New Roman" w:cs="Times New Roman"/>
                <w:sz w:val="26"/>
                <w:szCs w:val="26"/>
              </w:rPr>
              <w:t>Không đồng ý cũng không phản đối</w:t>
            </w:r>
          </w:p>
          <w:p w14:paraId="3D834A56" w14:textId="77777777" w:rsidR="00AF2118" w:rsidRPr="0092344F" w:rsidRDefault="00AF2118" w:rsidP="0065190F">
            <w:pPr>
              <w:pStyle w:val="oancuaDanhsach"/>
              <w:numPr>
                <w:ilvl w:val="0"/>
                <w:numId w:val="32"/>
              </w:numPr>
              <w:spacing w:line="360" w:lineRule="auto"/>
              <w:rPr>
                <w:rFonts w:ascii="Times New Roman" w:hAnsi="Times New Roman" w:cs="Times New Roman"/>
                <w:sz w:val="26"/>
                <w:szCs w:val="26"/>
              </w:rPr>
            </w:pPr>
            <w:r w:rsidRPr="0092344F">
              <w:rPr>
                <w:rFonts w:ascii="Times New Roman" w:hAnsi="Times New Roman" w:cs="Times New Roman"/>
                <w:sz w:val="26"/>
                <w:szCs w:val="26"/>
              </w:rPr>
              <w:t>Phần nào đồng ý</w:t>
            </w:r>
          </w:p>
          <w:p w14:paraId="70C7A2AD" w14:textId="77777777" w:rsidR="00AF2118" w:rsidRPr="0092344F" w:rsidRDefault="00AF2118" w:rsidP="0065190F">
            <w:pPr>
              <w:pStyle w:val="oancuaDanhsach"/>
              <w:numPr>
                <w:ilvl w:val="0"/>
                <w:numId w:val="32"/>
              </w:numPr>
              <w:spacing w:line="360" w:lineRule="auto"/>
              <w:rPr>
                <w:rFonts w:ascii="Times New Roman" w:hAnsi="Times New Roman" w:cs="Times New Roman"/>
                <w:sz w:val="26"/>
                <w:szCs w:val="26"/>
              </w:rPr>
            </w:pPr>
            <w:r w:rsidRPr="0092344F">
              <w:rPr>
                <w:rFonts w:ascii="Times New Roman" w:hAnsi="Times New Roman" w:cs="Times New Roman"/>
                <w:sz w:val="26"/>
                <w:szCs w:val="26"/>
              </w:rPr>
              <w:t>Đồng ý</w:t>
            </w:r>
          </w:p>
          <w:p w14:paraId="35B8B418" w14:textId="77777777" w:rsidR="00AF2118" w:rsidRPr="0092344F" w:rsidRDefault="00AF2118" w:rsidP="0065190F">
            <w:pPr>
              <w:pStyle w:val="oancuaDanhsach"/>
              <w:numPr>
                <w:ilvl w:val="0"/>
                <w:numId w:val="32"/>
              </w:numPr>
              <w:spacing w:line="360" w:lineRule="auto"/>
              <w:rPr>
                <w:rFonts w:ascii="Times New Roman" w:hAnsi="Times New Roman" w:cs="Times New Roman"/>
                <w:sz w:val="26"/>
                <w:szCs w:val="26"/>
              </w:rPr>
            </w:pPr>
            <w:r w:rsidRPr="0092344F">
              <w:rPr>
                <w:rFonts w:ascii="Times New Roman" w:hAnsi="Times New Roman" w:cs="Times New Roman"/>
                <w:sz w:val="26"/>
                <w:szCs w:val="26"/>
              </w:rPr>
              <w:t>Hoàn toàn đồng ý</w:t>
            </w:r>
          </w:p>
        </w:tc>
      </w:tr>
      <w:tr w:rsidR="006C0DD3" w:rsidRPr="0092344F" w14:paraId="3E719486" w14:textId="77777777" w:rsidTr="00A128AC">
        <w:tc>
          <w:tcPr>
            <w:tcW w:w="1418" w:type="dxa"/>
          </w:tcPr>
          <w:p w14:paraId="36FF887C" w14:textId="7F810EBC" w:rsidR="00AF2118" w:rsidRPr="0092344F" w:rsidRDefault="00AF2118" w:rsidP="00AF2118">
            <w:pPr>
              <w:rPr>
                <w:rFonts w:ascii="Times New Roman" w:hAnsi="Times New Roman" w:cs="Times New Roman"/>
                <w:sz w:val="26"/>
                <w:szCs w:val="26"/>
              </w:rPr>
            </w:pPr>
            <w:r w:rsidRPr="0092344F">
              <w:rPr>
                <w:rFonts w:ascii="Times New Roman" w:hAnsi="Times New Roman" w:cs="Times New Roman"/>
                <w:sz w:val="26"/>
                <w:szCs w:val="26"/>
              </w:rPr>
              <w:t>Nghiên cứu khoa học kết nối với lĩnh vực học tập của tôi.</w:t>
            </w:r>
          </w:p>
        </w:tc>
        <w:tc>
          <w:tcPr>
            <w:tcW w:w="2977" w:type="dxa"/>
          </w:tcPr>
          <w:p w14:paraId="0423D757" w14:textId="151F39F6" w:rsidR="00AF2118" w:rsidRPr="0092344F" w:rsidRDefault="00AF2118" w:rsidP="00AF2118">
            <w:pPr>
              <w:spacing w:line="360" w:lineRule="auto"/>
              <w:rPr>
                <w:rFonts w:ascii="Times New Roman" w:hAnsi="Times New Roman" w:cs="Times New Roman"/>
                <w:sz w:val="26"/>
                <w:szCs w:val="26"/>
              </w:rPr>
            </w:pPr>
            <w:r w:rsidRPr="0092344F">
              <w:rPr>
                <w:rFonts w:ascii="Times New Roman" w:hAnsi="Times New Roman" w:cs="Times New Roman"/>
                <w:sz w:val="26"/>
                <w:szCs w:val="26"/>
              </w:rPr>
              <w:t>Sinh viên cảm thấy NCKH kết nối với lĩnh vực học tập mà sinh viên đang theo học.</w:t>
            </w:r>
          </w:p>
        </w:tc>
        <w:tc>
          <w:tcPr>
            <w:tcW w:w="1134" w:type="dxa"/>
          </w:tcPr>
          <w:p w14:paraId="6E08D35C" w14:textId="77777777" w:rsidR="00AF2118" w:rsidRPr="0092344F" w:rsidRDefault="00AF2118" w:rsidP="00AF2118">
            <w:pPr>
              <w:spacing w:line="360" w:lineRule="auto"/>
              <w:rPr>
                <w:rFonts w:ascii="Times New Roman" w:hAnsi="Times New Roman" w:cs="Times New Roman"/>
                <w:sz w:val="26"/>
                <w:szCs w:val="26"/>
              </w:rPr>
            </w:pPr>
            <w:r w:rsidRPr="0092344F">
              <w:rPr>
                <w:rFonts w:ascii="Times New Roman" w:hAnsi="Times New Roman" w:cs="Times New Roman"/>
                <w:sz w:val="26"/>
                <w:szCs w:val="26"/>
              </w:rPr>
              <w:t>Biến thứ tự</w:t>
            </w:r>
          </w:p>
        </w:tc>
        <w:tc>
          <w:tcPr>
            <w:tcW w:w="3253" w:type="dxa"/>
          </w:tcPr>
          <w:p w14:paraId="63A15772" w14:textId="77777777" w:rsidR="00AF2118" w:rsidRPr="0092344F" w:rsidRDefault="00AF2118" w:rsidP="0065190F">
            <w:pPr>
              <w:pStyle w:val="oancuaDanhsach"/>
              <w:numPr>
                <w:ilvl w:val="0"/>
                <w:numId w:val="33"/>
              </w:numPr>
              <w:spacing w:line="360" w:lineRule="auto"/>
              <w:rPr>
                <w:rFonts w:ascii="Times New Roman" w:hAnsi="Times New Roman" w:cs="Times New Roman"/>
                <w:sz w:val="26"/>
                <w:szCs w:val="26"/>
              </w:rPr>
            </w:pPr>
            <w:r w:rsidRPr="0092344F">
              <w:rPr>
                <w:rFonts w:ascii="Times New Roman" w:hAnsi="Times New Roman" w:cs="Times New Roman"/>
                <w:sz w:val="26"/>
                <w:szCs w:val="26"/>
              </w:rPr>
              <w:t>Hoàn toàn không đồng ý</w:t>
            </w:r>
          </w:p>
          <w:p w14:paraId="3FA4A753" w14:textId="77777777" w:rsidR="00AF2118" w:rsidRPr="0092344F" w:rsidRDefault="00AF2118" w:rsidP="0065190F">
            <w:pPr>
              <w:pStyle w:val="oancuaDanhsach"/>
              <w:numPr>
                <w:ilvl w:val="0"/>
                <w:numId w:val="33"/>
              </w:numPr>
              <w:spacing w:line="360" w:lineRule="auto"/>
              <w:rPr>
                <w:rFonts w:ascii="Times New Roman" w:hAnsi="Times New Roman" w:cs="Times New Roman"/>
                <w:sz w:val="26"/>
                <w:szCs w:val="26"/>
              </w:rPr>
            </w:pPr>
            <w:r w:rsidRPr="0092344F">
              <w:rPr>
                <w:rFonts w:ascii="Times New Roman" w:hAnsi="Times New Roman" w:cs="Times New Roman"/>
                <w:sz w:val="26"/>
                <w:szCs w:val="26"/>
              </w:rPr>
              <w:t>Không đồng ý</w:t>
            </w:r>
          </w:p>
          <w:p w14:paraId="2AB3FF1C" w14:textId="77777777" w:rsidR="00AF2118" w:rsidRPr="0092344F" w:rsidRDefault="00AF2118" w:rsidP="0065190F">
            <w:pPr>
              <w:pStyle w:val="oancuaDanhsach"/>
              <w:numPr>
                <w:ilvl w:val="0"/>
                <w:numId w:val="33"/>
              </w:numPr>
              <w:spacing w:line="360" w:lineRule="auto"/>
              <w:rPr>
                <w:rFonts w:ascii="Times New Roman" w:hAnsi="Times New Roman" w:cs="Times New Roman"/>
                <w:sz w:val="26"/>
                <w:szCs w:val="26"/>
              </w:rPr>
            </w:pPr>
            <w:r w:rsidRPr="0092344F">
              <w:rPr>
                <w:rFonts w:ascii="Times New Roman" w:hAnsi="Times New Roman" w:cs="Times New Roman"/>
                <w:sz w:val="26"/>
                <w:szCs w:val="26"/>
              </w:rPr>
              <w:t>Phần nào không đồng ý</w:t>
            </w:r>
          </w:p>
          <w:p w14:paraId="564E947C" w14:textId="77777777" w:rsidR="00AF2118" w:rsidRPr="0092344F" w:rsidRDefault="00AF2118" w:rsidP="0065190F">
            <w:pPr>
              <w:pStyle w:val="oancuaDanhsach"/>
              <w:numPr>
                <w:ilvl w:val="0"/>
                <w:numId w:val="33"/>
              </w:numPr>
              <w:spacing w:line="360" w:lineRule="auto"/>
              <w:rPr>
                <w:rFonts w:ascii="Times New Roman" w:hAnsi="Times New Roman" w:cs="Times New Roman"/>
                <w:sz w:val="26"/>
                <w:szCs w:val="26"/>
              </w:rPr>
            </w:pPr>
            <w:r w:rsidRPr="0092344F">
              <w:rPr>
                <w:rFonts w:ascii="Times New Roman" w:hAnsi="Times New Roman" w:cs="Times New Roman"/>
                <w:sz w:val="26"/>
                <w:szCs w:val="26"/>
              </w:rPr>
              <w:t>Không đồng ý cũng không phản đối</w:t>
            </w:r>
          </w:p>
          <w:p w14:paraId="1FA3458C" w14:textId="77777777" w:rsidR="00AF2118" w:rsidRPr="0092344F" w:rsidRDefault="00AF2118" w:rsidP="0065190F">
            <w:pPr>
              <w:pStyle w:val="oancuaDanhsach"/>
              <w:numPr>
                <w:ilvl w:val="0"/>
                <w:numId w:val="33"/>
              </w:numPr>
              <w:spacing w:line="360" w:lineRule="auto"/>
              <w:rPr>
                <w:rFonts w:ascii="Times New Roman" w:hAnsi="Times New Roman" w:cs="Times New Roman"/>
                <w:sz w:val="26"/>
                <w:szCs w:val="26"/>
              </w:rPr>
            </w:pPr>
            <w:r w:rsidRPr="0092344F">
              <w:rPr>
                <w:rFonts w:ascii="Times New Roman" w:hAnsi="Times New Roman" w:cs="Times New Roman"/>
                <w:sz w:val="26"/>
                <w:szCs w:val="26"/>
              </w:rPr>
              <w:t>Phần nào đồng ý</w:t>
            </w:r>
          </w:p>
          <w:p w14:paraId="55AFBFEF" w14:textId="77777777" w:rsidR="00AF2118" w:rsidRPr="0092344F" w:rsidRDefault="00AF2118" w:rsidP="0065190F">
            <w:pPr>
              <w:pStyle w:val="oancuaDanhsach"/>
              <w:numPr>
                <w:ilvl w:val="0"/>
                <w:numId w:val="33"/>
              </w:numPr>
              <w:spacing w:line="360" w:lineRule="auto"/>
              <w:rPr>
                <w:rFonts w:ascii="Times New Roman" w:hAnsi="Times New Roman" w:cs="Times New Roman"/>
                <w:sz w:val="26"/>
                <w:szCs w:val="26"/>
              </w:rPr>
            </w:pPr>
            <w:r w:rsidRPr="0092344F">
              <w:rPr>
                <w:rFonts w:ascii="Times New Roman" w:hAnsi="Times New Roman" w:cs="Times New Roman"/>
                <w:sz w:val="26"/>
                <w:szCs w:val="26"/>
              </w:rPr>
              <w:t>Đồng ý</w:t>
            </w:r>
          </w:p>
          <w:p w14:paraId="526316E1" w14:textId="77777777" w:rsidR="00AF2118" w:rsidRPr="0092344F" w:rsidRDefault="00AF2118" w:rsidP="0065190F">
            <w:pPr>
              <w:pStyle w:val="oancuaDanhsach"/>
              <w:numPr>
                <w:ilvl w:val="0"/>
                <w:numId w:val="33"/>
              </w:numPr>
              <w:spacing w:line="360" w:lineRule="auto"/>
              <w:rPr>
                <w:rFonts w:ascii="Times New Roman" w:hAnsi="Times New Roman" w:cs="Times New Roman"/>
                <w:sz w:val="26"/>
                <w:szCs w:val="26"/>
              </w:rPr>
            </w:pPr>
            <w:r w:rsidRPr="0092344F">
              <w:rPr>
                <w:rFonts w:ascii="Times New Roman" w:hAnsi="Times New Roman" w:cs="Times New Roman"/>
                <w:sz w:val="26"/>
                <w:szCs w:val="26"/>
              </w:rPr>
              <w:t>Hoàn toàn đồng ý</w:t>
            </w:r>
          </w:p>
        </w:tc>
      </w:tr>
      <w:tr w:rsidR="006C0DD3" w:rsidRPr="0092344F" w14:paraId="189AC6AF" w14:textId="77777777" w:rsidTr="00A128AC">
        <w:tc>
          <w:tcPr>
            <w:tcW w:w="1418" w:type="dxa"/>
          </w:tcPr>
          <w:p w14:paraId="265BA9E7" w14:textId="69FF48FD" w:rsidR="00AF2118" w:rsidRPr="0092344F" w:rsidRDefault="00AF2118" w:rsidP="00AF2118">
            <w:pPr>
              <w:rPr>
                <w:rFonts w:ascii="Times New Roman" w:hAnsi="Times New Roman" w:cs="Times New Roman"/>
                <w:sz w:val="26"/>
                <w:szCs w:val="26"/>
              </w:rPr>
            </w:pPr>
            <w:r w:rsidRPr="0092344F">
              <w:rPr>
                <w:rFonts w:ascii="Times New Roman" w:hAnsi="Times New Roman" w:cs="Times New Roman"/>
                <w:sz w:val="26"/>
                <w:szCs w:val="26"/>
              </w:rPr>
              <w:t>Hầu hết sinh viên được hưởng lợi từ nghiên cứu khoa học.</w:t>
            </w:r>
          </w:p>
        </w:tc>
        <w:tc>
          <w:tcPr>
            <w:tcW w:w="2977" w:type="dxa"/>
          </w:tcPr>
          <w:p w14:paraId="2591D8DD" w14:textId="019FFBB7" w:rsidR="00AF2118" w:rsidRPr="0092344F" w:rsidRDefault="00AF2118" w:rsidP="00AF2118">
            <w:pPr>
              <w:spacing w:line="360" w:lineRule="auto"/>
              <w:rPr>
                <w:rFonts w:ascii="Times New Roman" w:hAnsi="Times New Roman" w:cs="Times New Roman"/>
                <w:sz w:val="26"/>
                <w:szCs w:val="26"/>
              </w:rPr>
            </w:pPr>
            <w:r w:rsidRPr="0092344F">
              <w:rPr>
                <w:rFonts w:ascii="Times New Roman" w:hAnsi="Times New Roman" w:cs="Times New Roman"/>
                <w:sz w:val="26"/>
                <w:szCs w:val="26"/>
              </w:rPr>
              <w:t>Sinh viên cảm thấy hầu hết sinh viên đều được hưởng lợi từ NCKH.</w:t>
            </w:r>
          </w:p>
        </w:tc>
        <w:tc>
          <w:tcPr>
            <w:tcW w:w="1134" w:type="dxa"/>
          </w:tcPr>
          <w:p w14:paraId="673956DF" w14:textId="77777777" w:rsidR="00AF2118" w:rsidRPr="0092344F" w:rsidRDefault="00AF2118" w:rsidP="00AF2118">
            <w:pPr>
              <w:spacing w:line="360" w:lineRule="auto"/>
              <w:rPr>
                <w:rFonts w:ascii="Times New Roman" w:hAnsi="Times New Roman" w:cs="Times New Roman"/>
                <w:sz w:val="26"/>
                <w:szCs w:val="26"/>
              </w:rPr>
            </w:pPr>
            <w:r w:rsidRPr="0092344F">
              <w:rPr>
                <w:rFonts w:ascii="Times New Roman" w:hAnsi="Times New Roman" w:cs="Times New Roman"/>
                <w:sz w:val="26"/>
                <w:szCs w:val="26"/>
              </w:rPr>
              <w:t>Biến thứ tự</w:t>
            </w:r>
          </w:p>
        </w:tc>
        <w:tc>
          <w:tcPr>
            <w:tcW w:w="3253" w:type="dxa"/>
          </w:tcPr>
          <w:p w14:paraId="1DC698E2" w14:textId="77777777" w:rsidR="00AF2118" w:rsidRPr="0092344F" w:rsidRDefault="00AF2118" w:rsidP="0065190F">
            <w:pPr>
              <w:pStyle w:val="oancuaDanhsach"/>
              <w:numPr>
                <w:ilvl w:val="0"/>
                <w:numId w:val="34"/>
              </w:numPr>
              <w:spacing w:line="360" w:lineRule="auto"/>
              <w:rPr>
                <w:rFonts w:ascii="Times New Roman" w:hAnsi="Times New Roman" w:cs="Times New Roman"/>
                <w:sz w:val="26"/>
                <w:szCs w:val="26"/>
              </w:rPr>
            </w:pPr>
            <w:r w:rsidRPr="0092344F">
              <w:rPr>
                <w:rFonts w:ascii="Times New Roman" w:hAnsi="Times New Roman" w:cs="Times New Roman"/>
                <w:sz w:val="26"/>
                <w:szCs w:val="26"/>
              </w:rPr>
              <w:t>Hoàn toàn không đồng ý</w:t>
            </w:r>
          </w:p>
          <w:p w14:paraId="66E3D0D8" w14:textId="77777777" w:rsidR="00AF2118" w:rsidRPr="0092344F" w:rsidRDefault="00AF2118" w:rsidP="0065190F">
            <w:pPr>
              <w:pStyle w:val="oancuaDanhsach"/>
              <w:numPr>
                <w:ilvl w:val="0"/>
                <w:numId w:val="34"/>
              </w:numPr>
              <w:spacing w:line="360" w:lineRule="auto"/>
              <w:rPr>
                <w:rFonts w:ascii="Times New Roman" w:hAnsi="Times New Roman" w:cs="Times New Roman"/>
                <w:sz w:val="26"/>
                <w:szCs w:val="26"/>
              </w:rPr>
            </w:pPr>
            <w:r w:rsidRPr="0092344F">
              <w:rPr>
                <w:rFonts w:ascii="Times New Roman" w:hAnsi="Times New Roman" w:cs="Times New Roman"/>
                <w:sz w:val="26"/>
                <w:szCs w:val="26"/>
              </w:rPr>
              <w:t>Không đồng ý</w:t>
            </w:r>
          </w:p>
          <w:p w14:paraId="4CCFD7E4" w14:textId="77777777" w:rsidR="00AF2118" w:rsidRPr="0092344F" w:rsidRDefault="00AF2118" w:rsidP="0065190F">
            <w:pPr>
              <w:pStyle w:val="oancuaDanhsach"/>
              <w:numPr>
                <w:ilvl w:val="0"/>
                <w:numId w:val="34"/>
              </w:numPr>
              <w:spacing w:line="360" w:lineRule="auto"/>
              <w:rPr>
                <w:rFonts w:ascii="Times New Roman" w:hAnsi="Times New Roman" w:cs="Times New Roman"/>
                <w:sz w:val="26"/>
                <w:szCs w:val="26"/>
              </w:rPr>
            </w:pPr>
            <w:r w:rsidRPr="0092344F">
              <w:rPr>
                <w:rFonts w:ascii="Times New Roman" w:hAnsi="Times New Roman" w:cs="Times New Roman"/>
                <w:sz w:val="26"/>
                <w:szCs w:val="26"/>
              </w:rPr>
              <w:t>Phần nào không đồng ý</w:t>
            </w:r>
          </w:p>
          <w:p w14:paraId="5C9A3578" w14:textId="77777777" w:rsidR="00AF2118" w:rsidRPr="0092344F" w:rsidRDefault="00AF2118" w:rsidP="0065190F">
            <w:pPr>
              <w:pStyle w:val="oancuaDanhsach"/>
              <w:numPr>
                <w:ilvl w:val="0"/>
                <w:numId w:val="34"/>
              </w:numPr>
              <w:spacing w:line="360" w:lineRule="auto"/>
              <w:rPr>
                <w:rFonts w:ascii="Times New Roman" w:hAnsi="Times New Roman" w:cs="Times New Roman"/>
                <w:sz w:val="26"/>
                <w:szCs w:val="26"/>
              </w:rPr>
            </w:pPr>
            <w:r w:rsidRPr="0092344F">
              <w:rPr>
                <w:rFonts w:ascii="Times New Roman" w:hAnsi="Times New Roman" w:cs="Times New Roman"/>
                <w:sz w:val="26"/>
                <w:szCs w:val="26"/>
              </w:rPr>
              <w:t>Không đồng ý cũng không phản đối</w:t>
            </w:r>
          </w:p>
          <w:p w14:paraId="23022F29" w14:textId="77777777" w:rsidR="00AF2118" w:rsidRPr="0092344F" w:rsidRDefault="00AF2118" w:rsidP="0065190F">
            <w:pPr>
              <w:pStyle w:val="oancuaDanhsach"/>
              <w:numPr>
                <w:ilvl w:val="0"/>
                <w:numId w:val="34"/>
              </w:numPr>
              <w:spacing w:line="360" w:lineRule="auto"/>
              <w:rPr>
                <w:rFonts w:ascii="Times New Roman" w:hAnsi="Times New Roman" w:cs="Times New Roman"/>
                <w:sz w:val="26"/>
                <w:szCs w:val="26"/>
              </w:rPr>
            </w:pPr>
            <w:r w:rsidRPr="0092344F">
              <w:rPr>
                <w:rFonts w:ascii="Times New Roman" w:hAnsi="Times New Roman" w:cs="Times New Roman"/>
                <w:sz w:val="26"/>
                <w:szCs w:val="26"/>
              </w:rPr>
              <w:t>Phần nào đồng ý</w:t>
            </w:r>
          </w:p>
          <w:p w14:paraId="25D80752" w14:textId="77777777" w:rsidR="00AF2118" w:rsidRPr="0092344F" w:rsidRDefault="00AF2118" w:rsidP="0065190F">
            <w:pPr>
              <w:pStyle w:val="oancuaDanhsach"/>
              <w:numPr>
                <w:ilvl w:val="0"/>
                <w:numId w:val="34"/>
              </w:numPr>
              <w:spacing w:line="360" w:lineRule="auto"/>
              <w:rPr>
                <w:rFonts w:ascii="Times New Roman" w:hAnsi="Times New Roman" w:cs="Times New Roman"/>
                <w:sz w:val="26"/>
                <w:szCs w:val="26"/>
              </w:rPr>
            </w:pPr>
            <w:r w:rsidRPr="0092344F">
              <w:rPr>
                <w:rFonts w:ascii="Times New Roman" w:hAnsi="Times New Roman" w:cs="Times New Roman"/>
                <w:sz w:val="26"/>
                <w:szCs w:val="26"/>
              </w:rPr>
              <w:t>Đồng ý</w:t>
            </w:r>
          </w:p>
          <w:p w14:paraId="6B9D9CF1" w14:textId="77777777" w:rsidR="00AF2118" w:rsidRPr="0092344F" w:rsidRDefault="00AF2118" w:rsidP="0065190F">
            <w:pPr>
              <w:pStyle w:val="oancuaDanhsach"/>
              <w:numPr>
                <w:ilvl w:val="0"/>
                <w:numId w:val="34"/>
              </w:numPr>
              <w:spacing w:line="360" w:lineRule="auto"/>
              <w:rPr>
                <w:rFonts w:ascii="Times New Roman" w:hAnsi="Times New Roman" w:cs="Times New Roman"/>
                <w:sz w:val="26"/>
                <w:szCs w:val="26"/>
              </w:rPr>
            </w:pPr>
            <w:r w:rsidRPr="0092344F">
              <w:rPr>
                <w:rFonts w:ascii="Times New Roman" w:hAnsi="Times New Roman" w:cs="Times New Roman"/>
                <w:sz w:val="26"/>
                <w:szCs w:val="26"/>
              </w:rPr>
              <w:t>Hoàn toàn đồng ý</w:t>
            </w:r>
          </w:p>
        </w:tc>
      </w:tr>
      <w:tr w:rsidR="006C0DD3" w:rsidRPr="0092344F" w14:paraId="7B53AB3F" w14:textId="77777777" w:rsidTr="00A128AC">
        <w:tc>
          <w:tcPr>
            <w:tcW w:w="1418" w:type="dxa"/>
          </w:tcPr>
          <w:p w14:paraId="04C4E83E" w14:textId="71883ADF" w:rsidR="00AF2118" w:rsidRPr="0092344F" w:rsidRDefault="00AF2118" w:rsidP="00AF2118">
            <w:pPr>
              <w:rPr>
                <w:rFonts w:ascii="Times New Roman" w:hAnsi="Times New Roman" w:cs="Times New Roman"/>
                <w:sz w:val="26"/>
                <w:szCs w:val="26"/>
              </w:rPr>
            </w:pPr>
            <w:r w:rsidRPr="0092344F">
              <w:rPr>
                <w:rFonts w:ascii="Times New Roman" w:hAnsi="Times New Roman" w:cs="Times New Roman"/>
                <w:sz w:val="26"/>
                <w:szCs w:val="26"/>
              </w:rPr>
              <w:lastRenderedPageBreak/>
              <w:t>Nghiên cứu khoa học rất căng thẳng.</w:t>
            </w:r>
          </w:p>
        </w:tc>
        <w:tc>
          <w:tcPr>
            <w:tcW w:w="2977" w:type="dxa"/>
          </w:tcPr>
          <w:p w14:paraId="110E3CA3" w14:textId="12478157" w:rsidR="00AF2118" w:rsidRPr="0092344F" w:rsidRDefault="00AF2118" w:rsidP="00AF2118">
            <w:pPr>
              <w:spacing w:line="360" w:lineRule="auto"/>
              <w:rPr>
                <w:rFonts w:ascii="Times New Roman" w:hAnsi="Times New Roman" w:cs="Times New Roman"/>
                <w:sz w:val="26"/>
                <w:szCs w:val="26"/>
              </w:rPr>
            </w:pPr>
            <w:r w:rsidRPr="0092344F">
              <w:rPr>
                <w:rFonts w:ascii="Times New Roman" w:hAnsi="Times New Roman" w:cs="Times New Roman"/>
                <w:sz w:val="26"/>
                <w:szCs w:val="26"/>
              </w:rPr>
              <w:t>Sinh viên cảm thấy làm NCKH rất căng thẳng.</w:t>
            </w:r>
          </w:p>
        </w:tc>
        <w:tc>
          <w:tcPr>
            <w:tcW w:w="1134" w:type="dxa"/>
          </w:tcPr>
          <w:p w14:paraId="6A38EFD6" w14:textId="77777777" w:rsidR="00AF2118" w:rsidRPr="0092344F" w:rsidRDefault="00AF2118" w:rsidP="00AF2118">
            <w:pPr>
              <w:spacing w:line="360" w:lineRule="auto"/>
              <w:rPr>
                <w:rFonts w:ascii="Times New Roman" w:hAnsi="Times New Roman" w:cs="Times New Roman"/>
                <w:sz w:val="26"/>
                <w:szCs w:val="26"/>
              </w:rPr>
            </w:pPr>
            <w:r w:rsidRPr="0092344F">
              <w:rPr>
                <w:rFonts w:ascii="Times New Roman" w:hAnsi="Times New Roman" w:cs="Times New Roman"/>
                <w:sz w:val="26"/>
                <w:szCs w:val="26"/>
              </w:rPr>
              <w:t>Biến thứ tự</w:t>
            </w:r>
          </w:p>
        </w:tc>
        <w:tc>
          <w:tcPr>
            <w:tcW w:w="3253" w:type="dxa"/>
          </w:tcPr>
          <w:p w14:paraId="2555CE8B" w14:textId="77777777" w:rsidR="00AF2118" w:rsidRPr="0092344F" w:rsidRDefault="00AF2118" w:rsidP="0065190F">
            <w:pPr>
              <w:pStyle w:val="oancuaDanhsach"/>
              <w:numPr>
                <w:ilvl w:val="0"/>
                <w:numId w:val="35"/>
              </w:numPr>
              <w:spacing w:line="360" w:lineRule="auto"/>
              <w:rPr>
                <w:rFonts w:ascii="Times New Roman" w:hAnsi="Times New Roman" w:cs="Times New Roman"/>
                <w:sz w:val="26"/>
                <w:szCs w:val="26"/>
              </w:rPr>
            </w:pPr>
            <w:r w:rsidRPr="0092344F">
              <w:rPr>
                <w:rFonts w:ascii="Times New Roman" w:hAnsi="Times New Roman" w:cs="Times New Roman"/>
                <w:sz w:val="26"/>
                <w:szCs w:val="26"/>
              </w:rPr>
              <w:t>Hoàn toàn không đồng ý</w:t>
            </w:r>
          </w:p>
          <w:p w14:paraId="67E17041" w14:textId="77777777" w:rsidR="00AF2118" w:rsidRPr="0092344F" w:rsidRDefault="00AF2118" w:rsidP="0065190F">
            <w:pPr>
              <w:pStyle w:val="oancuaDanhsach"/>
              <w:numPr>
                <w:ilvl w:val="0"/>
                <w:numId w:val="35"/>
              </w:numPr>
              <w:spacing w:line="360" w:lineRule="auto"/>
              <w:rPr>
                <w:rFonts w:ascii="Times New Roman" w:hAnsi="Times New Roman" w:cs="Times New Roman"/>
                <w:sz w:val="26"/>
                <w:szCs w:val="26"/>
              </w:rPr>
            </w:pPr>
            <w:r w:rsidRPr="0092344F">
              <w:rPr>
                <w:rFonts w:ascii="Times New Roman" w:hAnsi="Times New Roman" w:cs="Times New Roman"/>
                <w:sz w:val="26"/>
                <w:szCs w:val="26"/>
              </w:rPr>
              <w:t>Không đồng ý</w:t>
            </w:r>
          </w:p>
          <w:p w14:paraId="4E9C4B93" w14:textId="77777777" w:rsidR="00AF2118" w:rsidRPr="0092344F" w:rsidRDefault="00AF2118" w:rsidP="0065190F">
            <w:pPr>
              <w:pStyle w:val="oancuaDanhsach"/>
              <w:numPr>
                <w:ilvl w:val="0"/>
                <w:numId w:val="35"/>
              </w:numPr>
              <w:spacing w:line="360" w:lineRule="auto"/>
              <w:rPr>
                <w:rFonts w:ascii="Times New Roman" w:hAnsi="Times New Roman" w:cs="Times New Roman"/>
                <w:sz w:val="26"/>
                <w:szCs w:val="26"/>
              </w:rPr>
            </w:pPr>
            <w:r w:rsidRPr="0092344F">
              <w:rPr>
                <w:rFonts w:ascii="Times New Roman" w:hAnsi="Times New Roman" w:cs="Times New Roman"/>
                <w:sz w:val="26"/>
                <w:szCs w:val="26"/>
              </w:rPr>
              <w:t>Phần nào không đồng ý</w:t>
            </w:r>
          </w:p>
          <w:p w14:paraId="5D0C17B3" w14:textId="77777777" w:rsidR="00AF2118" w:rsidRPr="0092344F" w:rsidRDefault="00AF2118" w:rsidP="0065190F">
            <w:pPr>
              <w:pStyle w:val="oancuaDanhsach"/>
              <w:numPr>
                <w:ilvl w:val="0"/>
                <w:numId w:val="35"/>
              </w:numPr>
              <w:spacing w:line="360" w:lineRule="auto"/>
              <w:rPr>
                <w:rFonts w:ascii="Times New Roman" w:hAnsi="Times New Roman" w:cs="Times New Roman"/>
                <w:sz w:val="26"/>
                <w:szCs w:val="26"/>
              </w:rPr>
            </w:pPr>
            <w:r w:rsidRPr="0092344F">
              <w:rPr>
                <w:rFonts w:ascii="Times New Roman" w:hAnsi="Times New Roman" w:cs="Times New Roman"/>
                <w:sz w:val="26"/>
                <w:szCs w:val="26"/>
              </w:rPr>
              <w:t>Không đồng ý cũng không phản đối</w:t>
            </w:r>
          </w:p>
          <w:p w14:paraId="33F60AF1" w14:textId="77777777" w:rsidR="00AF2118" w:rsidRPr="0092344F" w:rsidRDefault="00AF2118" w:rsidP="0065190F">
            <w:pPr>
              <w:pStyle w:val="oancuaDanhsach"/>
              <w:numPr>
                <w:ilvl w:val="0"/>
                <w:numId w:val="35"/>
              </w:numPr>
              <w:spacing w:line="360" w:lineRule="auto"/>
              <w:rPr>
                <w:rFonts w:ascii="Times New Roman" w:hAnsi="Times New Roman" w:cs="Times New Roman"/>
                <w:sz w:val="26"/>
                <w:szCs w:val="26"/>
              </w:rPr>
            </w:pPr>
            <w:r w:rsidRPr="0092344F">
              <w:rPr>
                <w:rFonts w:ascii="Times New Roman" w:hAnsi="Times New Roman" w:cs="Times New Roman"/>
                <w:sz w:val="26"/>
                <w:szCs w:val="26"/>
              </w:rPr>
              <w:t>Phần nào đồng ý</w:t>
            </w:r>
          </w:p>
          <w:p w14:paraId="010E7C06" w14:textId="77777777" w:rsidR="00AF2118" w:rsidRPr="0092344F" w:rsidRDefault="00AF2118" w:rsidP="0065190F">
            <w:pPr>
              <w:pStyle w:val="oancuaDanhsach"/>
              <w:numPr>
                <w:ilvl w:val="0"/>
                <w:numId w:val="35"/>
              </w:numPr>
              <w:spacing w:line="360" w:lineRule="auto"/>
              <w:rPr>
                <w:rFonts w:ascii="Times New Roman" w:hAnsi="Times New Roman" w:cs="Times New Roman"/>
                <w:sz w:val="26"/>
                <w:szCs w:val="26"/>
              </w:rPr>
            </w:pPr>
            <w:r w:rsidRPr="0092344F">
              <w:rPr>
                <w:rFonts w:ascii="Times New Roman" w:hAnsi="Times New Roman" w:cs="Times New Roman"/>
                <w:sz w:val="26"/>
                <w:szCs w:val="26"/>
              </w:rPr>
              <w:t>Đồng ý</w:t>
            </w:r>
          </w:p>
          <w:p w14:paraId="23B895B3" w14:textId="77777777" w:rsidR="00AF2118" w:rsidRPr="0092344F" w:rsidRDefault="00AF2118" w:rsidP="0065190F">
            <w:pPr>
              <w:pStyle w:val="oancuaDanhsach"/>
              <w:numPr>
                <w:ilvl w:val="0"/>
                <w:numId w:val="35"/>
              </w:numPr>
              <w:spacing w:line="360" w:lineRule="auto"/>
              <w:rPr>
                <w:rFonts w:ascii="Times New Roman" w:hAnsi="Times New Roman" w:cs="Times New Roman"/>
                <w:sz w:val="26"/>
                <w:szCs w:val="26"/>
              </w:rPr>
            </w:pPr>
            <w:r w:rsidRPr="0092344F">
              <w:rPr>
                <w:rFonts w:ascii="Times New Roman" w:hAnsi="Times New Roman" w:cs="Times New Roman"/>
                <w:sz w:val="26"/>
                <w:szCs w:val="26"/>
              </w:rPr>
              <w:t>Hoàn toàn đồng ý</w:t>
            </w:r>
          </w:p>
        </w:tc>
      </w:tr>
      <w:tr w:rsidR="006C0DD3" w:rsidRPr="0092344F" w14:paraId="01F3E6D2" w14:textId="77777777" w:rsidTr="00A128AC">
        <w:tc>
          <w:tcPr>
            <w:tcW w:w="1418" w:type="dxa"/>
          </w:tcPr>
          <w:p w14:paraId="53DD9692" w14:textId="5C399D14" w:rsidR="00AF2118" w:rsidRPr="0092344F" w:rsidRDefault="00AF2118" w:rsidP="00AF2118">
            <w:pPr>
              <w:rPr>
                <w:rFonts w:ascii="Times New Roman" w:hAnsi="Times New Roman" w:cs="Times New Roman"/>
                <w:sz w:val="26"/>
                <w:szCs w:val="26"/>
              </w:rPr>
            </w:pPr>
            <w:r w:rsidRPr="0092344F">
              <w:rPr>
                <w:rFonts w:ascii="Times New Roman" w:hAnsi="Times New Roman" w:cs="Times New Roman"/>
                <w:sz w:val="26"/>
                <w:szCs w:val="26"/>
              </w:rPr>
              <w:t>Nghiên cứu khoa học rất có giá trị.</w:t>
            </w:r>
          </w:p>
        </w:tc>
        <w:tc>
          <w:tcPr>
            <w:tcW w:w="2977" w:type="dxa"/>
          </w:tcPr>
          <w:p w14:paraId="76E638E0" w14:textId="669B339A" w:rsidR="00AF2118" w:rsidRPr="0092344F" w:rsidRDefault="00AF2118" w:rsidP="00AF2118">
            <w:pPr>
              <w:spacing w:line="360" w:lineRule="auto"/>
              <w:rPr>
                <w:rFonts w:ascii="Times New Roman" w:hAnsi="Times New Roman" w:cs="Times New Roman"/>
                <w:sz w:val="26"/>
                <w:szCs w:val="26"/>
              </w:rPr>
            </w:pPr>
            <w:r w:rsidRPr="0092344F">
              <w:rPr>
                <w:rFonts w:ascii="Times New Roman" w:hAnsi="Times New Roman" w:cs="Times New Roman"/>
                <w:sz w:val="26"/>
                <w:szCs w:val="26"/>
              </w:rPr>
              <w:t>Sinh viên cảm thấy NCKH rất có giá trị.</w:t>
            </w:r>
          </w:p>
        </w:tc>
        <w:tc>
          <w:tcPr>
            <w:tcW w:w="1134" w:type="dxa"/>
          </w:tcPr>
          <w:p w14:paraId="7920E168" w14:textId="77777777" w:rsidR="00AF2118" w:rsidRPr="0092344F" w:rsidRDefault="00AF2118" w:rsidP="00AF2118">
            <w:pPr>
              <w:spacing w:line="360" w:lineRule="auto"/>
              <w:rPr>
                <w:rFonts w:ascii="Times New Roman" w:hAnsi="Times New Roman" w:cs="Times New Roman"/>
                <w:sz w:val="26"/>
                <w:szCs w:val="26"/>
              </w:rPr>
            </w:pPr>
            <w:r w:rsidRPr="0092344F">
              <w:rPr>
                <w:rFonts w:ascii="Times New Roman" w:hAnsi="Times New Roman" w:cs="Times New Roman"/>
                <w:sz w:val="26"/>
                <w:szCs w:val="26"/>
              </w:rPr>
              <w:t>Biến thứ tự</w:t>
            </w:r>
          </w:p>
        </w:tc>
        <w:tc>
          <w:tcPr>
            <w:tcW w:w="3253" w:type="dxa"/>
          </w:tcPr>
          <w:p w14:paraId="7D7452AE" w14:textId="77777777" w:rsidR="00AF2118" w:rsidRPr="0092344F" w:rsidRDefault="00AF2118" w:rsidP="0065190F">
            <w:pPr>
              <w:pStyle w:val="oancuaDanhsach"/>
              <w:numPr>
                <w:ilvl w:val="0"/>
                <w:numId w:val="36"/>
              </w:numPr>
              <w:spacing w:line="360" w:lineRule="auto"/>
              <w:rPr>
                <w:rFonts w:ascii="Times New Roman" w:hAnsi="Times New Roman" w:cs="Times New Roman"/>
                <w:sz w:val="26"/>
                <w:szCs w:val="26"/>
              </w:rPr>
            </w:pPr>
            <w:r w:rsidRPr="0092344F">
              <w:rPr>
                <w:rFonts w:ascii="Times New Roman" w:hAnsi="Times New Roman" w:cs="Times New Roman"/>
                <w:sz w:val="26"/>
                <w:szCs w:val="26"/>
              </w:rPr>
              <w:t>Hoàn toàn không đồng ý</w:t>
            </w:r>
          </w:p>
          <w:p w14:paraId="7294DFCF" w14:textId="77777777" w:rsidR="00AF2118" w:rsidRPr="0092344F" w:rsidRDefault="00AF2118" w:rsidP="0065190F">
            <w:pPr>
              <w:pStyle w:val="oancuaDanhsach"/>
              <w:numPr>
                <w:ilvl w:val="0"/>
                <w:numId w:val="36"/>
              </w:numPr>
              <w:spacing w:line="360" w:lineRule="auto"/>
              <w:rPr>
                <w:rFonts w:ascii="Times New Roman" w:hAnsi="Times New Roman" w:cs="Times New Roman"/>
                <w:sz w:val="26"/>
                <w:szCs w:val="26"/>
              </w:rPr>
            </w:pPr>
            <w:r w:rsidRPr="0092344F">
              <w:rPr>
                <w:rFonts w:ascii="Times New Roman" w:hAnsi="Times New Roman" w:cs="Times New Roman"/>
                <w:sz w:val="26"/>
                <w:szCs w:val="26"/>
              </w:rPr>
              <w:t>Không đồng ý</w:t>
            </w:r>
          </w:p>
          <w:p w14:paraId="545AF91E" w14:textId="77777777" w:rsidR="00AF2118" w:rsidRPr="0092344F" w:rsidRDefault="00AF2118" w:rsidP="0065190F">
            <w:pPr>
              <w:pStyle w:val="oancuaDanhsach"/>
              <w:numPr>
                <w:ilvl w:val="0"/>
                <w:numId w:val="36"/>
              </w:numPr>
              <w:spacing w:line="360" w:lineRule="auto"/>
              <w:rPr>
                <w:rFonts w:ascii="Times New Roman" w:hAnsi="Times New Roman" w:cs="Times New Roman"/>
                <w:sz w:val="26"/>
                <w:szCs w:val="26"/>
              </w:rPr>
            </w:pPr>
            <w:r w:rsidRPr="0092344F">
              <w:rPr>
                <w:rFonts w:ascii="Times New Roman" w:hAnsi="Times New Roman" w:cs="Times New Roman"/>
                <w:sz w:val="26"/>
                <w:szCs w:val="26"/>
              </w:rPr>
              <w:t>Phần nào không đồng ý</w:t>
            </w:r>
          </w:p>
          <w:p w14:paraId="4113C38C" w14:textId="77777777" w:rsidR="00AF2118" w:rsidRPr="0092344F" w:rsidRDefault="00AF2118" w:rsidP="0065190F">
            <w:pPr>
              <w:pStyle w:val="oancuaDanhsach"/>
              <w:numPr>
                <w:ilvl w:val="0"/>
                <w:numId w:val="36"/>
              </w:numPr>
              <w:spacing w:line="360" w:lineRule="auto"/>
              <w:rPr>
                <w:rFonts w:ascii="Times New Roman" w:hAnsi="Times New Roman" w:cs="Times New Roman"/>
                <w:sz w:val="26"/>
                <w:szCs w:val="26"/>
              </w:rPr>
            </w:pPr>
            <w:r w:rsidRPr="0092344F">
              <w:rPr>
                <w:rFonts w:ascii="Times New Roman" w:hAnsi="Times New Roman" w:cs="Times New Roman"/>
                <w:sz w:val="26"/>
                <w:szCs w:val="26"/>
              </w:rPr>
              <w:t>Không đồng ý cũng không phản đối</w:t>
            </w:r>
          </w:p>
          <w:p w14:paraId="2E41AEEC" w14:textId="77777777" w:rsidR="00AF2118" w:rsidRPr="0092344F" w:rsidRDefault="00AF2118" w:rsidP="0065190F">
            <w:pPr>
              <w:pStyle w:val="oancuaDanhsach"/>
              <w:numPr>
                <w:ilvl w:val="0"/>
                <w:numId w:val="36"/>
              </w:numPr>
              <w:spacing w:line="360" w:lineRule="auto"/>
              <w:rPr>
                <w:rFonts w:ascii="Times New Roman" w:hAnsi="Times New Roman" w:cs="Times New Roman"/>
                <w:sz w:val="26"/>
                <w:szCs w:val="26"/>
              </w:rPr>
            </w:pPr>
            <w:r w:rsidRPr="0092344F">
              <w:rPr>
                <w:rFonts w:ascii="Times New Roman" w:hAnsi="Times New Roman" w:cs="Times New Roman"/>
                <w:sz w:val="26"/>
                <w:szCs w:val="26"/>
              </w:rPr>
              <w:t>Phần nào đồng ý</w:t>
            </w:r>
          </w:p>
          <w:p w14:paraId="28E05E24" w14:textId="77777777" w:rsidR="00AF2118" w:rsidRPr="0092344F" w:rsidRDefault="00AF2118" w:rsidP="0065190F">
            <w:pPr>
              <w:pStyle w:val="oancuaDanhsach"/>
              <w:numPr>
                <w:ilvl w:val="0"/>
                <w:numId w:val="36"/>
              </w:numPr>
              <w:spacing w:line="360" w:lineRule="auto"/>
              <w:rPr>
                <w:rFonts w:ascii="Times New Roman" w:hAnsi="Times New Roman" w:cs="Times New Roman"/>
                <w:sz w:val="26"/>
                <w:szCs w:val="26"/>
              </w:rPr>
            </w:pPr>
            <w:r w:rsidRPr="0092344F">
              <w:rPr>
                <w:rFonts w:ascii="Times New Roman" w:hAnsi="Times New Roman" w:cs="Times New Roman"/>
                <w:sz w:val="26"/>
                <w:szCs w:val="26"/>
              </w:rPr>
              <w:t>Đồng ý</w:t>
            </w:r>
          </w:p>
          <w:p w14:paraId="42884CB7" w14:textId="77777777" w:rsidR="00AF2118" w:rsidRPr="0092344F" w:rsidRDefault="00AF2118" w:rsidP="0065190F">
            <w:pPr>
              <w:pStyle w:val="oancuaDanhsach"/>
              <w:numPr>
                <w:ilvl w:val="0"/>
                <w:numId w:val="36"/>
              </w:numPr>
              <w:spacing w:line="360" w:lineRule="auto"/>
              <w:rPr>
                <w:rFonts w:ascii="Times New Roman" w:hAnsi="Times New Roman" w:cs="Times New Roman"/>
                <w:sz w:val="26"/>
                <w:szCs w:val="26"/>
              </w:rPr>
            </w:pPr>
            <w:r w:rsidRPr="0092344F">
              <w:rPr>
                <w:rFonts w:ascii="Times New Roman" w:hAnsi="Times New Roman" w:cs="Times New Roman"/>
                <w:sz w:val="26"/>
                <w:szCs w:val="26"/>
              </w:rPr>
              <w:t>Hoàn toàn đồng ý</w:t>
            </w:r>
          </w:p>
        </w:tc>
      </w:tr>
      <w:tr w:rsidR="006C0DD3" w:rsidRPr="0092344F" w14:paraId="1889A49B" w14:textId="77777777" w:rsidTr="00A128AC">
        <w:tc>
          <w:tcPr>
            <w:tcW w:w="1418" w:type="dxa"/>
          </w:tcPr>
          <w:p w14:paraId="04EAADB5" w14:textId="6B177AB4" w:rsidR="00AF2118" w:rsidRPr="0092344F" w:rsidRDefault="00AF2118" w:rsidP="00AF2118">
            <w:pPr>
              <w:rPr>
                <w:rFonts w:ascii="Times New Roman" w:hAnsi="Times New Roman" w:cs="Times New Roman"/>
                <w:sz w:val="26"/>
                <w:szCs w:val="26"/>
              </w:rPr>
            </w:pPr>
            <w:r w:rsidRPr="0092344F">
              <w:rPr>
                <w:rFonts w:ascii="Times New Roman" w:hAnsi="Times New Roman" w:cs="Times New Roman"/>
                <w:sz w:val="26"/>
                <w:szCs w:val="26"/>
              </w:rPr>
              <w:t>Nghiên cứu khoa học làm tôi lo lắng.</w:t>
            </w:r>
          </w:p>
        </w:tc>
        <w:tc>
          <w:tcPr>
            <w:tcW w:w="2977" w:type="dxa"/>
          </w:tcPr>
          <w:p w14:paraId="3A169AB3" w14:textId="7ECB2A79" w:rsidR="00AF2118" w:rsidRPr="0092344F" w:rsidRDefault="00AF2118" w:rsidP="00AF2118">
            <w:pPr>
              <w:spacing w:line="360" w:lineRule="auto"/>
              <w:rPr>
                <w:rFonts w:ascii="Times New Roman" w:hAnsi="Times New Roman" w:cs="Times New Roman"/>
                <w:sz w:val="26"/>
                <w:szCs w:val="26"/>
              </w:rPr>
            </w:pPr>
            <w:r w:rsidRPr="0092344F">
              <w:rPr>
                <w:rFonts w:ascii="Times New Roman" w:hAnsi="Times New Roman" w:cs="Times New Roman"/>
                <w:sz w:val="26"/>
                <w:szCs w:val="26"/>
              </w:rPr>
              <w:t>Sinh viên cảm thấy lo lắng khi làm NCKH.</w:t>
            </w:r>
          </w:p>
        </w:tc>
        <w:tc>
          <w:tcPr>
            <w:tcW w:w="1134" w:type="dxa"/>
          </w:tcPr>
          <w:p w14:paraId="10399A5D" w14:textId="77777777" w:rsidR="00AF2118" w:rsidRPr="0092344F" w:rsidRDefault="00AF2118" w:rsidP="00AF2118">
            <w:pPr>
              <w:spacing w:line="360" w:lineRule="auto"/>
              <w:rPr>
                <w:rFonts w:ascii="Times New Roman" w:hAnsi="Times New Roman" w:cs="Times New Roman"/>
                <w:sz w:val="26"/>
                <w:szCs w:val="26"/>
              </w:rPr>
            </w:pPr>
            <w:r w:rsidRPr="0092344F">
              <w:rPr>
                <w:rFonts w:ascii="Times New Roman" w:hAnsi="Times New Roman" w:cs="Times New Roman"/>
                <w:sz w:val="26"/>
                <w:szCs w:val="26"/>
              </w:rPr>
              <w:t>Biến thứ tự</w:t>
            </w:r>
          </w:p>
        </w:tc>
        <w:tc>
          <w:tcPr>
            <w:tcW w:w="3253" w:type="dxa"/>
          </w:tcPr>
          <w:p w14:paraId="0CE3A812" w14:textId="77777777" w:rsidR="00AF2118" w:rsidRPr="0092344F" w:rsidRDefault="00AF2118" w:rsidP="0065190F">
            <w:pPr>
              <w:pStyle w:val="oancuaDanhsach"/>
              <w:numPr>
                <w:ilvl w:val="0"/>
                <w:numId w:val="37"/>
              </w:numPr>
              <w:spacing w:line="360" w:lineRule="auto"/>
              <w:rPr>
                <w:rFonts w:ascii="Times New Roman" w:hAnsi="Times New Roman" w:cs="Times New Roman"/>
                <w:sz w:val="26"/>
                <w:szCs w:val="26"/>
              </w:rPr>
            </w:pPr>
            <w:r w:rsidRPr="0092344F">
              <w:rPr>
                <w:rFonts w:ascii="Times New Roman" w:hAnsi="Times New Roman" w:cs="Times New Roman"/>
                <w:sz w:val="26"/>
                <w:szCs w:val="26"/>
              </w:rPr>
              <w:t>Hoàn toàn không đồng ý</w:t>
            </w:r>
          </w:p>
          <w:p w14:paraId="14B37C8E" w14:textId="77777777" w:rsidR="00AF2118" w:rsidRPr="0092344F" w:rsidRDefault="00AF2118" w:rsidP="0065190F">
            <w:pPr>
              <w:pStyle w:val="oancuaDanhsach"/>
              <w:numPr>
                <w:ilvl w:val="0"/>
                <w:numId w:val="37"/>
              </w:numPr>
              <w:spacing w:line="360" w:lineRule="auto"/>
              <w:rPr>
                <w:rFonts w:ascii="Times New Roman" w:hAnsi="Times New Roman" w:cs="Times New Roman"/>
                <w:sz w:val="26"/>
                <w:szCs w:val="26"/>
              </w:rPr>
            </w:pPr>
            <w:r w:rsidRPr="0092344F">
              <w:rPr>
                <w:rFonts w:ascii="Times New Roman" w:hAnsi="Times New Roman" w:cs="Times New Roman"/>
                <w:sz w:val="26"/>
                <w:szCs w:val="26"/>
              </w:rPr>
              <w:t>Không đồng ý</w:t>
            </w:r>
          </w:p>
          <w:p w14:paraId="44BE0809" w14:textId="77777777" w:rsidR="00AF2118" w:rsidRPr="0092344F" w:rsidRDefault="00AF2118" w:rsidP="0065190F">
            <w:pPr>
              <w:pStyle w:val="oancuaDanhsach"/>
              <w:numPr>
                <w:ilvl w:val="0"/>
                <w:numId w:val="37"/>
              </w:numPr>
              <w:spacing w:line="360" w:lineRule="auto"/>
              <w:rPr>
                <w:rFonts w:ascii="Times New Roman" w:hAnsi="Times New Roman" w:cs="Times New Roman"/>
                <w:sz w:val="26"/>
                <w:szCs w:val="26"/>
              </w:rPr>
            </w:pPr>
            <w:r w:rsidRPr="0092344F">
              <w:rPr>
                <w:rFonts w:ascii="Times New Roman" w:hAnsi="Times New Roman" w:cs="Times New Roman"/>
                <w:sz w:val="26"/>
                <w:szCs w:val="26"/>
              </w:rPr>
              <w:t>Phần nào không đồng ý</w:t>
            </w:r>
          </w:p>
          <w:p w14:paraId="494720CE" w14:textId="77777777" w:rsidR="00AF2118" w:rsidRPr="0092344F" w:rsidRDefault="00AF2118" w:rsidP="0065190F">
            <w:pPr>
              <w:pStyle w:val="oancuaDanhsach"/>
              <w:numPr>
                <w:ilvl w:val="0"/>
                <w:numId w:val="37"/>
              </w:numPr>
              <w:spacing w:line="360" w:lineRule="auto"/>
              <w:rPr>
                <w:rFonts w:ascii="Times New Roman" w:hAnsi="Times New Roman" w:cs="Times New Roman"/>
                <w:sz w:val="26"/>
                <w:szCs w:val="26"/>
              </w:rPr>
            </w:pPr>
            <w:r w:rsidRPr="0092344F">
              <w:rPr>
                <w:rFonts w:ascii="Times New Roman" w:hAnsi="Times New Roman" w:cs="Times New Roman"/>
                <w:sz w:val="26"/>
                <w:szCs w:val="26"/>
              </w:rPr>
              <w:t>Không đồng ý cũng không phản đối</w:t>
            </w:r>
          </w:p>
          <w:p w14:paraId="48C24904" w14:textId="77777777" w:rsidR="00AF2118" w:rsidRPr="0092344F" w:rsidRDefault="00AF2118" w:rsidP="0065190F">
            <w:pPr>
              <w:pStyle w:val="oancuaDanhsach"/>
              <w:numPr>
                <w:ilvl w:val="0"/>
                <w:numId w:val="37"/>
              </w:numPr>
              <w:spacing w:line="360" w:lineRule="auto"/>
              <w:rPr>
                <w:rFonts w:ascii="Times New Roman" w:hAnsi="Times New Roman" w:cs="Times New Roman"/>
                <w:sz w:val="26"/>
                <w:szCs w:val="26"/>
              </w:rPr>
            </w:pPr>
            <w:r w:rsidRPr="0092344F">
              <w:rPr>
                <w:rFonts w:ascii="Times New Roman" w:hAnsi="Times New Roman" w:cs="Times New Roman"/>
                <w:sz w:val="26"/>
                <w:szCs w:val="26"/>
              </w:rPr>
              <w:t>Phần nào đồng ý</w:t>
            </w:r>
          </w:p>
          <w:p w14:paraId="6077F18C" w14:textId="77777777" w:rsidR="00AF2118" w:rsidRPr="0092344F" w:rsidRDefault="00AF2118" w:rsidP="0065190F">
            <w:pPr>
              <w:pStyle w:val="oancuaDanhsach"/>
              <w:numPr>
                <w:ilvl w:val="0"/>
                <w:numId w:val="37"/>
              </w:numPr>
              <w:spacing w:line="360" w:lineRule="auto"/>
              <w:rPr>
                <w:rFonts w:ascii="Times New Roman" w:hAnsi="Times New Roman" w:cs="Times New Roman"/>
                <w:sz w:val="26"/>
                <w:szCs w:val="26"/>
              </w:rPr>
            </w:pPr>
            <w:r w:rsidRPr="0092344F">
              <w:rPr>
                <w:rFonts w:ascii="Times New Roman" w:hAnsi="Times New Roman" w:cs="Times New Roman"/>
                <w:sz w:val="26"/>
                <w:szCs w:val="26"/>
              </w:rPr>
              <w:t>Đồng ý</w:t>
            </w:r>
          </w:p>
          <w:p w14:paraId="747A728E" w14:textId="77777777" w:rsidR="00AF2118" w:rsidRPr="0092344F" w:rsidRDefault="00AF2118" w:rsidP="0065190F">
            <w:pPr>
              <w:pStyle w:val="oancuaDanhsach"/>
              <w:numPr>
                <w:ilvl w:val="0"/>
                <w:numId w:val="37"/>
              </w:numPr>
              <w:spacing w:line="360" w:lineRule="auto"/>
              <w:rPr>
                <w:rFonts w:ascii="Times New Roman" w:hAnsi="Times New Roman" w:cs="Times New Roman"/>
                <w:sz w:val="26"/>
                <w:szCs w:val="26"/>
              </w:rPr>
            </w:pPr>
            <w:r w:rsidRPr="0092344F">
              <w:rPr>
                <w:rFonts w:ascii="Times New Roman" w:hAnsi="Times New Roman" w:cs="Times New Roman"/>
                <w:sz w:val="26"/>
                <w:szCs w:val="26"/>
              </w:rPr>
              <w:t>Hoàn toàn đồng ý</w:t>
            </w:r>
          </w:p>
        </w:tc>
      </w:tr>
      <w:tr w:rsidR="006C0DD3" w:rsidRPr="0092344F" w14:paraId="45D63041" w14:textId="77777777" w:rsidTr="00A128AC">
        <w:tc>
          <w:tcPr>
            <w:tcW w:w="1418" w:type="dxa"/>
          </w:tcPr>
          <w:p w14:paraId="737C7AE3" w14:textId="53295120" w:rsidR="00AF2118" w:rsidRPr="0092344F" w:rsidRDefault="00AF2118" w:rsidP="00AF2118">
            <w:pPr>
              <w:rPr>
                <w:rFonts w:ascii="Times New Roman" w:hAnsi="Times New Roman" w:cs="Times New Roman"/>
                <w:sz w:val="26"/>
                <w:szCs w:val="26"/>
              </w:rPr>
            </w:pPr>
            <w:r w:rsidRPr="0092344F">
              <w:rPr>
                <w:rFonts w:ascii="Times New Roman" w:hAnsi="Times New Roman" w:cs="Times New Roman"/>
                <w:sz w:val="26"/>
                <w:szCs w:val="26"/>
              </w:rPr>
              <w:lastRenderedPageBreak/>
              <w:t>Tôi sử dụng nghiên cứu khoa học trong cuộc sống hàng ngày.</w:t>
            </w:r>
          </w:p>
        </w:tc>
        <w:tc>
          <w:tcPr>
            <w:tcW w:w="2977" w:type="dxa"/>
          </w:tcPr>
          <w:p w14:paraId="09835998" w14:textId="605CAD87" w:rsidR="00AF2118" w:rsidRPr="0092344F" w:rsidRDefault="00AF2118" w:rsidP="00AF2118">
            <w:pPr>
              <w:spacing w:line="360" w:lineRule="auto"/>
              <w:rPr>
                <w:rFonts w:ascii="Times New Roman" w:hAnsi="Times New Roman" w:cs="Times New Roman"/>
                <w:sz w:val="26"/>
                <w:szCs w:val="26"/>
              </w:rPr>
            </w:pPr>
            <w:r w:rsidRPr="0092344F">
              <w:rPr>
                <w:rFonts w:ascii="Times New Roman" w:hAnsi="Times New Roman" w:cs="Times New Roman"/>
                <w:sz w:val="26"/>
                <w:szCs w:val="26"/>
              </w:rPr>
              <w:t>Sinh viên ứng dụng NCKH trong cuộc sống hàng ngày</w:t>
            </w:r>
          </w:p>
        </w:tc>
        <w:tc>
          <w:tcPr>
            <w:tcW w:w="1134" w:type="dxa"/>
          </w:tcPr>
          <w:p w14:paraId="0F10CAE7" w14:textId="77777777" w:rsidR="00AF2118" w:rsidRPr="0092344F" w:rsidRDefault="00AF2118" w:rsidP="00AF2118">
            <w:pPr>
              <w:spacing w:line="360" w:lineRule="auto"/>
              <w:rPr>
                <w:rFonts w:ascii="Times New Roman" w:hAnsi="Times New Roman" w:cs="Times New Roman"/>
                <w:sz w:val="26"/>
                <w:szCs w:val="26"/>
              </w:rPr>
            </w:pPr>
            <w:r w:rsidRPr="0092344F">
              <w:rPr>
                <w:rFonts w:ascii="Times New Roman" w:hAnsi="Times New Roman" w:cs="Times New Roman"/>
                <w:sz w:val="26"/>
                <w:szCs w:val="26"/>
              </w:rPr>
              <w:t>Biến thứ tự</w:t>
            </w:r>
          </w:p>
        </w:tc>
        <w:tc>
          <w:tcPr>
            <w:tcW w:w="3253" w:type="dxa"/>
          </w:tcPr>
          <w:p w14:paraId="1244B99E" w14:textId="77777777" w:rsidR="00AF2118" w:rsidRPr="0092344F" w:rsidRDefault="00AF2118" w:rsidP="0065190F">
            <w:pPr>
              <w:pStyle w:val="oancuaDanhsach"/>
              <w:numPr>
                <w:ilvl w:val="0"/>
                <w:numId w:val="38"/>
              </w:numPr>
              <w:spacing w:line="360" w:lineRule="auto"/>
              <w:rPr>
                <w:rFonts w:ascii="Times New Roman" w:hAnsi="Times New Roman" w:cs="Times New Roman"/>
                <w:sz w:val="26"/>
                <w:szCs w:val="26"/>
              </w:rPr>
            </w:pPr>
            <w:r w:rsidRPr="0092344F">
              <w:rPr>
                <w:rFonts w:ascii="Times New Roman" w:hAnsi="Times New Roman" w:cs="Times New Roman"/>
                <w:sz w:val="26"/>
                <w:szCs w:val="26"/>
              </w:rPr>
              <w:t>Hoàn toàn không đồng ý</w:t>
            </w:r>
          </w:p>
          <w:p w14:paraId="719190A0" w14:textId="77777777" w:rsidR="00AF2118" w:rsidRPr="0092344F" w:rsidRDefault="00AF2118" w:rsidP="0065190F">
            <w:pPr>
              <w:pStyle w:val="oancuaDanhsach"/>
              <w:numPr>
                <w:ilvl w:val="0"/>
                <w:numId w:val="38"/>
              </w:numPr>
              <w:spacing w:line="360" w:lineRule="auto"/>
              <w:rPr>
                <w:rFonts w:ascii="Times New Roman" w:hAnsi="Times New Roman" w:cs="Times New Roman"/>
                <w:sz w:val="26"/>
                <w:szCs w:val="26"/>
              </w:rPr>
            </w:pPr>
            <w:r w:rsidRPr="0092344F">
              <w:rPr>
                <w:rFonts w:ascii="Times New Roman" w:hAnsi="Times New Roman" w:cs="Times New Roman"/>
                <w:sz w:val="26"/>
                <w:szCs w:val="26"/>
              </w:rPr>
              <w:t>Không đồng ý</w:t>
            </w:r>
          </w:p>
          <w:p w14:paraId="78664D19" w14:textId="77777777" w:rsidR="00AF2118" w:rsidRPr="0092344F" w:rsidRDefault="00AF2118" w:rsidP="0065190F">
            <w:pPr>
              <w:pStyle w:val="oancuaDanhsach"/>
              <w:numPr>
                <w:ilvl w:val="0"/>
                <w:numId w:val="38"/>
              </w:numPr>
              <w:spacing w:line="360" w:lineRule="auto"/>
              <w:rPr>
                <w:rFonts w:ascii="Times New Roman" w:hAnsi="Times New Roman" w:cs="Times New Roman"/>
                <w:sz w:val="26"/>
                <w:szCs w:val="26"/>
              </w:rPr>
            </w:pPr>
            <w:r w:rsidRPr="0092344F">
              <w:rPr>
                <w:rFonts w:ascii="Times New Roman" w:hAnsi="Times New Roman" w:cs="Times New Roman"/>
                <w:sz w:val="26"/>
                <w:szCs w:val="26"/>
              </w:rPr>
              <w:t>Phần nào không đồng ý</w:t>
            </w:r>
          </w:p>
          <w:p w14:paraId="07A8A568" w14:textId="77777777" w:rsidR="00AF2118" w:rsidRPr="0092344F" w:rsidRDefault="00AF2118" w:rsidP="0065190F">
            <w:pPr>
              <w:pStyle w:val="oancuaDanhsach"/>
              <w:numPr>
                <w:ilvl w:val="0"/>
                <w:numId w:val="38"/>
              </w:numPr>
              <w:spacing w:line="360" w:lineRule="auto"/>
              <w:rPr>
                <w:rFonts w:ascii="Times New Roman" w:hAnsi="Times New Roman" w:cs="Times New Roman"/>
                <w:sz w:val="26"/>
                <w:szCs w:val="26"/>
              </w:rPr>
            </w:pPr>
            <w:r w:rsidRPr="0092344F">
              <w:rPr>
                <w:rFonts w:ascii="Times New Roman" w:hAnsi="Times New Roman" w:cs="Times New Roman"/>
                <w:sz w:val="26"/>
                <w:szCs w:val="26"/>
              </w:rPr>
              <w:t>Không đồng ý cũng không phản đối</w:t>
            </w:r>
          </w:p>
          <w:p w14:paraId="6BDE3ADB" w14:textId="77777777" w:rsidR="00AF2118" w:rsidRPr="0092344F" w:rsidRDefault="00AF2118" w:rsidP="0065190F">
            <w:pPr>
              <w:pStyle w:val="oancuaDanhsach"/>
              <w:numPr>
                <w:ilvl w:val="0"/>
                <w:numId w:val="38"/>
              </w:numPr>
              <w:spacing w:line="360" w:lineRule="auto"/>
              <w:rPr>
                <w:rFonts w:ascii="Times New Roman" w:hAnsi="Times New Roman" w:cs="Times New Roman"/>
                <w:sz w:val="26"/>
                <w:szCs w:val="26"/>
              </w:rPr>
            </w:pPr>
            <w:r w:rsidRPr="0092344F">
              <w:rPr>
                <w:rFonts w:ascii="Times New Roman" w:hAnsi="Times New Roman" w:cs="Times New Roman"/>
                <w:sz w:val="26"/>
                <w:szCs w:val="26"/>
              </w:rPr>
              <w:t>Phần nào đồng ý</w:t>
            </w:r>
          </w:p>
          <w:p w14:paraId="4784C69D" w14:textId="77777777" w:rsidR="00AF2118" w:rsidRPr="0092344F" w:rsidRDefault="00AF2118" w:rsidP="0065190F">
            <w:pPr>
              <w:pStyle w:val="oancuaDanhsach"/>
              <w:numPr>
                <w:ilvl w:val="0"/>
                <w:numId w:val="38"/>
              </w:numPr>
              <w:spacing w:line="360" w:lineRule="auto"/>
              <w:rPr>
                <w:rFonts w:ascii="Times New Roman" w:hAnsi="Times New Roman" w:cs="Times New Roman"/>
                <w:sz w:val="26"/>
                <w:szCs w:val="26"/>
              </w:rPr>
            </w:pPr>
            <w:r w:rsidRPr="0092344F">
              <w:rPr>
                <w:rFonts w:ascii="Times New Roman" w:hAnsi="Times New Roman" w:cs="Times New Roman"/>
                <w:sz w:val="26"/>
                <w:szCs w:val="26"/>
              </w:rPr>
              <w:t>Đồng ý</w:t>
            </w:r>
          </w:p>
          <w:p w14:paraId="4BC453F8" w14:textId="77777777" w:rsidR="00AF2118" w:rsidRPr="0092344F" w:rsidRDefault="00AF2118" w:rsidP="0065190F">
            <w:pPr>
              <w:pStyle w:val="oancuaDanhsach"/>
              <w:numPr>
                <w:ilvl w:val="0"/>
                <w:numId w:val="38"/>
              </w:numPr>
              <w:spacing w:line="360" w:lineRule="auto"/>
              <w:rPr>
                <w:rFonts w:ascii="Times New Roman" w:hAnsi="Times New Roman" w:cs="Times New Roman"/>
                <w:sz w:val="26"/>
                <w:szCs w:val="26"/>
              </w:rPr>
            </w:pPr>
            <w:r w:rsidRPr="0092344F">
              <w:rPr>
                <w:rFonts w:ascii="Times New Roman" w:hAnsi="Times New Roman" w:cs="Times New Roman"/>
                <w:sz w:val="26"/>
                <w:szCs w:val="26"/>
              </w:rPr>
              <w:t>Hoàn toàn đồng ý</w:t>
            </w:r>
          </w:p>
        </w:tc>
      </w:tr>
      <w:tr w:rsidR="006C0DD3" w:rsidRPr="0092344F" w14:paraId="6F91226B" w14:textId="77777777" w:rsidTr="00A128AC">
        <w:tc>
          <w:tcPr>
            <w:tcW w:w="1418" w:type="dxa"/>
          </w:tcPr>
          <w:p w14:paraId="4505FB50" w14:textId="5E79F586" w:rsidR="00AF2118" w:rsidRPr="0092344F" w:rsidRDefault="00AF2118" w:rsidP="00AF2118">
            <w:pPr>
              <w:rPr>
                <w:rFonts w:ascii="Times New Roman" w:hAnsi="Times New Roman" w:cs="Times New Roman"/>
                <w:sz w:val="26"/>
                <w:szCs w:val="26"/>
              </w:rPr>
            </w:pPr>
            <w:r w:rsidRPr="0092344F">
              <w:rPr>
                <w:rFonts w:ascii="Times New Roman" w:hAnsi="Times New Roman" w:cs="Times New Roman"/>
                <w:sz w:val="26"/>
                <w:szCs w:val="26"/>
              </w:rPr>
              <w:t>Các kỹ năng tôi có được trong nghiên cứu khoa học sẽ rất hữu ích cho tương lai.</w:t>
            </w:r>
          </w:p>
        </w:tc>
        <w:tc>
          <w:tcPr>
            <w:tcW w:w="2977" w:type="dxa"/>
          </w:tcPr>
          <w:p w14:paraId="118713C4" w14:textId="07CCFB96" w:rsidR="00AF2118" w:rsidRPr="0092344F" w:rsidRDefault="00AF2118" w:rsidP="00AF2118">
            <w:pPr>
              <w:spacing w:line="360" w:lineRule="auto"/>
              <w:rPr>
                <w:rFonts w:ascii="Times New Roman" w:hAnsi="Times New Roman" w:cs="Times New Roman"/>
                <w:sz w:val="26"/>
                <w:szCs w:val="26"/>
              </w:rPr>
            </w:pPr>
            <w:r w:rsidRPr="0092344F">
              <w:rPr>
                <w:rFonts w:ascii="Times New Roman" w:hAnsi="Times New Roman" w:cs="Times New Roman"/>
                <w:sz w:val="26"/>
                <w:szCs w:val="26"/>
              </w:rPr>
              <w:t>Sinh viên cảm thấy các kỹ năng mà họ tích lũy khi NCKH rất hữu ích cho tương lai của họ.</w:t>
            </w:r>
          </w:p>
        </w:tc>
        <w:tc>
          <w:tcPr>
            <w:tcW w:w="1134" w:type="dxa"/>
          </w:tcPr>
          <w:p w14:paraId="060E08AB" w14:textId="77777777" w:rsidR="00AF2118" w:rsidRPr="0092344F" w:rsidRDefault="00AF2118" w:rsidP="00AF2118">
            <w:pPr>
              <w:spacing w:line="360" w:lineRule="auto"/>
              <w:rPr>
                <w:rFonts w:ascii="Times New Roman" w:hAnsi="Times New Roman" w:cs="Times New Roman"/>
                <w:sz w:val="26"/>
                <w:szCs w:val="26"/>
              </w:rPr>
            </w:pPr>
            <w:r w:rsidRPr="0092344F">
              <w:rPr>
                <w:rFonts w:ascii="Times New Roman" w:hAnsi="Times New Roman" w:cs="Times New Roman"/>
                <w:sz w:val="26"/>
                <w:szCs w:val="26"/>
              </w:rPr>
              <w:t>Biến thứ tự</w:t>
            </w:r>
          </w:p>
        </w:tc>
        <w:tc>
          <w:tcPr>
            <w:tcW w:w="3253" w:type="dxa"/>
          </w:tcPr>
          <w:p w14:paraId="636F4004" w14:textId="77777777" w:rsidR="00AF2118" w:rsidRPr="0092344F" w:rsidRDefault="00AF2118" w:rsidP="0065190F">
            <w:pPr>
              <w:pStyle w:val="oancuaDanhsach"/>
              <w:numPr>
                <w:ilvl w:val="0"/>
                <w:numId w:val="39"/>
              </w:numPr>
              <w:spacing w:line="360" w:lineRule="auto"/>
              <w:rPr>
                <w:rFonts w:ascii="Times New Roman" w:hAnsi="Times New Roman" w:cs="Times New Roman"/>
                <w:sz w:val="26"/>
                <w:szCs w:val="26"/>
              </w:rPr>
            </w:pPr>
            <w:r w:rsidRPr="0092344F">
              <w:rPr>
                <w:rFonts w:ascii="Times New Roman" w:hAnsi="Times New Roman" w:cs="Times New Roman"/>
                <w:sz w:val="26"/>
                <w:szCs w:val="26"/>
              </w:rPr>
              <w:t>Hoàn toàn không đồng ý</w:t>
            </w:r>
          </w:p>
          <w:p w14:paraId="3DF7C6A0" w14:textId="77777777" w:rsidR="00AF2118" w:rsidRPr="0092344F" w:rsidRDefault="00AF2118" w:rsidP="0065190F">
            <w:pPr>
              <w:pStyle w:val="oancuaDanhsach"/>
              <w:numPr>
                <w:ilvl w:val="0"/>
                <w:numId w:val="39"/>
              </w:numPr>
              <w:spacing w:line="360" w:lineRule="auto"/>
              <w:rPr>
                <w:rFonts w:ascii="Times New Roman" w:hAnsi="Times New Roman" w:cs="Times New Roman"/>
                <w:sz w:val="26"/>
                <w:szCs w:val="26"/>
              </w:rPr>
            </w:pPr>
            <w:r w:rsidRPr="0092344F">
              <w:rPr>
                <w:rFonts w:ascii="Times New Roman" w:hAnsi="Times New Roman" w:cs="Times New Roman"/>
                <w:sz w:val="26"/>
                <w:szCs w:val="26"/>
              </w:rPr>
              <w:t>Không đồng ý</w:t>
            </w:r>
          </w:p>
          <w:p w14:paraId="658BB48D" w14:textId="77777777" w:rsidR="00AF2118" w:rsidRPr="0092344F" w:rsidRDefault="00AF2118" w:rsidP="0065190F">
            <w:pPr>
              <w:pStyle w:val="oancuaDanhsach"/>
              <w:numPr>
                <w:ilvl w:val="0"/>
                <w:numId w:val="39"/>
              </w:numPr>
              <w:spacing w:line="360" w:lineRule="auto"/>
              <w:rPr>
                <w:rFonts w:ascii="Times New Roman" w:hAnsi="Times New Roman" w:cs="Times New Roman"/>
                <w:sz w:val="26"/>
                <w:szCs w:val="26"/>
              </w:rPr>
            </w:pPr>
            <w:r w:rsidRPr="0092344F">
              <w:rPr>
                <w:rFonts w:ascii="Times New Roman" w:hAnsi="Times New Roman" w:cs="Times New Roman"/>
                <w:sz w:val="26"/>
                <w:szCs w:val="26"/>
              </w:rPr>
              <w:t>Phần nào không đồng ý</w:t>
            </w:r>
          </w:p>
          <w:p w14:paraId="3B9A698D" w14:textId="77777777" w:rsidR="00AF2118" w:rsidRPr="0092344F" w:rsidRDefault="00AF2118" w:rsidP="0065190F">
            <w:pPr>
              <w:pStyle w:val="oancuaDanhsach"/>
              <w:numPr>
                <w:ilvl w:val="0"/>
                <w:numId w:val="39"/>
              </w:numPr>
              <w:spacing w:line="360" w:lineRule="auto"/>
              <w:rPr>
                <w:rFonts w:ascii="Times New Roman" w:hAnsi="Times New Roman" w:cs="Times New Roman"/>
                <w:sz w:val="26"/>
                <w:szCs w:val="26"/>
              </w:rPr>
            </w:pPr>
            <w:r w:rsidRPr="0092344F">
              <w:rPr>
                <w:rFonts w:ascii="Times New Roman" w:hAnsi="Times New Roman" w:cs="Times New Roman"/>
                <w:sz w:val="26"/>
                <w:szCs w:val="26"/>
              </w:rPr>
              <w:t>Không đồng ý cũng không phản đối</w:t>
            </w:r>
          </w:p>
          <w:p w14:paraId="2DD02861" w14:textId="77777777" w:rsidR="00AF2118" w:rsidRPr="0092344F" w:rsidRDefault="00AF2118" w:rsidP="0065190F">
            <w:pPr>
              <w:pStyle w:val="oancuaDanhsach"/>
              <w:numPr>
                <w:ilvl w:val="0"/>
                <w:numId w:val="39"/>
              </w:numPr>
              <w:spacing w:line="360" w:lineRule="auto"/>
              <w:rPr>
                <w:rFonts w:ascii="Times New Roman" w:hAnsi="Times New Roman" w:cs="Times New Roman"/>
                <w:sz w:val="26"/>
                <w:szCs w:val="26"/>
              </w:rPr>
            </w:pPr>
            <w:r w:rsidRPr="0092344F">
              <w:rPr>
                <w:rFonts w:ascii="Times New Roman" w:hAnsi="Times New Roman" w:cs="Times New Roman"/>
                <w:sz w:val="26"/>
                <w:szCs w:val="26"/>
              </w:rPr>
              <w:t>Phần nào đồng ý</w:t>
            </w:r>
          </w:p>
          <w:p w14:paraId="25A9E922" w14:textId="77777777" w:rsidR="00AF2118" w:rsidRPr="0092344F" w:rsidRDefault="00AF2118" w:rsidP="0065190F">
            <w:pPr>
              <w:pStyle w:val="oancuaDanhsach"/>
              <w:numPr>
                <w:ilvl w:val="0"/>
                <w:numId w:val="39"/>
              </w:numPr>
              <w:spacing w:line="360" w:lineRule="auto"/>
              <w:rPr>
                <w:rFonts w:ascii="Times New Roman" w:hAnsi="Times New Roman" w:cs="Times New Roman"/>
                <w:sz w:val="26"/>
                <w:szCs w:val="26"/>
              </w:rPr>
            </w:pPr>
            <w:r w:rsidRPr="0092344F">
              <w:rPr>
                <w:rFonts w:ascii="Times New Roman" w:hAnsi="Times New Roman" w:cs="Times New Roman"/>
                <w:sz w:val="26"/>
                <w:szCs w:val="26"/>
              </w:rPr>
              <w:t>Đồng ý</w:t>
            </w:r>
          </w:p>
          <w:p w14:paraId="0261734E" w14:textId="77777777" w:rsidR="00AF2118" w:rsidRPr="0092344F" w:rsidRDefault="00AF2118" w:rsidP="0065190F">
            <w:pPr>
              <w:pStyle w:val="oancuaDanhsach"/>
              <w:numPr>
                <w:ilvl w:val="0"/>
                <w:numId w:val="39"/>
              </w:numPr>
              <w:spacing w:line="360" w:lineRule="auto"/>
              <w:rPr>
                <w:rFonts w:ascii="Times New Roman" w:hAnsi="Times New Roman" w:cs="Times New Roman"/>
                <w:sz w:val="26"/>
                <w:szCs w:val="26"/>
              </w:rPr>
            </w:pPr>
            <w:r w:rsidRPr="0092344F">
              <w:rPr>
                <w:rFonts w:ascii="Times New Roman" w:hAnsi="Times New Roman" w:cs="Times New Roman"/>
                <w:sz w:val="26"/>
                <w:szCs w:val="26"/>
              </w:rPr>
              <w:t>Hoàn toàn đồng ý</w:t>
            </w:r>
          </w:p>
        </w:tc>
      </w:tr>
      <w:tr w:rsidR="006C0DD3" w:rsidRPr="0092344F" w14:paraId="01B9B9AE" w14:textId="77777777" w:rsidTr="00A128AC">
        <w:tc>
          <w:tcPr>
            <w:tcW w:w="1418" w:type="dxa"/>
          </w:tcPr>
          <w:p w14:paraId="2DE24DB9" w14:textId="5DDC5E2A" w:rsidR="00AF2118" w:rsidRPr="0092344F" w:rsidRDefault="00AF2118" w:rsidP="00AF2118">
            <w:pPr>
              <w:rPr>
                <w:rFonts w:ascii="Times New Roman" w:hAnsi="Times New Roman" w:cs="Times New Roman"/>
                <w:sz w:val="26"/>
                <w:szCs w:val="26"/>
              </w:rPr>
            </w:pPr>
            <w:r w:rsidRPr="0092344F">
              <w:rPr>
                <w:rFonts w:ascii="Times New Roman" w:hAnsi="Times New Roman" w:cs="Times New Roman"/>
                <w:sz w:val="26"/>
                <w:szCs w:val="26"/>
              </w:rPr>
              <w:t>Nghiên cứu khoa học hữu ích cho mọi chuyên gia.</w:t>
            </w:r>
          </w:p>
        </w:tc>
        <w:tc>
          <w:tcPr>
            <w:tcW w:w="2977" w:type="dxa"/>
          </w:tcPr>
          <w:p w14:paraId="5DCC7D82" w14:textId="6A1565B2" w:rsidR="00AF2118" w:rsidRPr="0092344F" w:rsidRDefault="00AF2118" w:rsidP="00AF2118">
            <w:pPr>
              <w:spacing w:line="360" w:lineRule="auto"/>
              <w:rPr>
                <w:rFonts w:ascii="Times New Roman" w:hAnsi="Times New Roman" w:cs="Times New Roman"/>
                <w:sz w:val="26"/>
                <w:szCs w:val="26"/>
              </w:rPr>
            </w:pPr>
            <w:r w:rsidRPr="0092344F">
              <w:rPr>
                <w:rFonts w:ascii="Times New Roman" w:hAnsi="Times New Roman" w:cs="Times New Roman"/>
                <w:sz w:val="26"/>
                <w:szCs w:val="26"/>
              </w:rPr>
              <w:t>Sinh viên cảm thấy NCKH rất có ích cho mọi chuyên gia.</w:t>
            </w:r>
          </w:p>
        </w:tc>
        <w:tc>
          <w:tcPr>
            <w:tcW w:w="1134" w:type="dxa"/>
          </w:tcPr>
          <w:p w14:paraId="08F7D320" w14:textId="77777777" w:rsidR="00AF2118" w:rsidRPr="0092344F" w:rsidRDefault="00AF2118" w:rsidP="00AF2118">
            <w:pPr>
              <w:spacing w:line="360" w:lineRule="auto"/>
              <w:rPr>
                <w:rFonts w:ascii="Times New Roman" w:hAnsi="Times New Roman" w:cs="Times New Roman"/>
                <w:sz w:val="26"/>
                <w:szCs w:val="26"/>
              </w:rPr>
            </w:pPr>
            <w:r w:rsidRPr="0092344F">
              <w:rPr>
                <w:rFonts w:ascii="Times New Roman" w:hAnsi="Times New Roman" w:cs="Times New Roman"/>
                <w:sz w:val="26"/>
                <w:szCs w:val="26"/>
              </w:rPr>
              <w:t>Biến thứ tự</w:t>
            </w:r>
          </w:p>
        </w:tc>
        <w:tc>
          <w:tcPr>
            <w:tcW w:w="3253" w:type="dxa"/>
          </w:tcPr>
          <w:p w14:paraId="266B1F82" w14:textId="77777777" w:rsidR="00AF2118" w:rsidRPr="0092344F" w:rsidRDefault="00AF2118" w:rsidP="0065190F">
            <w:pPr>
              <w:pStyle w:val="oancuaDanhsach"/>
              <w:numPr>
                <w:ilvl w:val="0"/>
                <w:numId w:val="40"/>
              </w:numPr>
              <w:spacing w:line="360" w:lineRule="auto"/>
              <w:rPr>
                <w:rFonts w:ascii="Times New Roman" w:hAnsi="Times New Roman" w:cs="Times New Roman"/>
                <w:sz w:val="26"/>
                <w:szCs w:val="26"/>
              </w:rPr>
            </w:pPr>
            <w:r w:rsidRPr="0092344F">
              <w:rPr>
                <w:rFonts w:ascii="Times New Roman" w:hAnsi="Times New Roman" w:cs="Times New Roman"/>
                <w:sz w:val="26"/>
                <w:szCs w:val="26"/>
              </w:rPr>
              <w:t>Hoàn toàn không đồng ý</w:t>
            </w:r>
          </w:p>
          <w:p w14:paraId="76A4907F" w14:textId="77777777" w:rsidR="00AF2118" w:rsidRPr="0092344F" w:rsidRDefault="00AF2118" w:rsidP="0065190F">
            <w:pPr>
              <w:pStyle w:val="oancuaDanhsach"/>
              <w:numPr>
                <w:ilvl w:val="0"/>
                <w:numId w:val="40"/>
              </w:numPr>
              <w:spacing w:line="360" w:lineRule="auto"/>
              <w:rPr>
                <w:rFonts w:ascii="Times New Roman" w:hAnsi="Times New Roman" w:cs="Times New Roman"/>
                <w:sz w:val="26"/>
                <w:szCs w:val="26"/>
              </w:rPr>
            </w:pPr>
            <w:r w:rsidRPr="0092344F">
              <w:rPr>
                <w:rFonts w:ascii="Times New Roman" w:hAnsi="Times New Roman" w:cs="Times New Roman"/>
                <w:sz w:val="26"/>
                <w:szCs w:val="26"/>
              </w:rPr>
              <w:t>Không đồng ý</w:t>
            </w:r>
          </w:p>
          <w:p w14:paraId="224842E9" w14:textId="77777777" w:rsidR="00AF2118" w:rsidRPr="0092344F" w:rsidRDefault="00AF2118" w:rsidP="0065190F">
            <w:pPr>
              <w:pStyle w:val="oancuaDanhsach"/>
              <w:numPr>
                <w:ilvl w:val="0"/>
                <w:numId w:val="40"/>
              </w:numPr>
              <w:spacing w:line="360" w:lineRule="auto"/>
              <w:rPr>
                <w:rFonts w:ascii="Times New Roman" w:hAnsi="Times New Roman" w:cs="Times New Roman"/>
                <w:sz w:val="26"/>
                <w:szCs w:val="26"/>
              </w:rPr>
            </w:pPr>
            <w:r w:rsidRPr="0092344F">
              <w:rPr>
                <w:rFonts w:ascii="Times New Roman" w:hAnsi="Times New Roman" w:cs="Times New Roman"/>
                <w:sz w:val="26"/>
                <w:szCs w:val="26"/>
              </w:rPr>
              <w:t>Phần nào không đồng ý</w:t>
            </w:r>
          </w:p>
          <w:p w14:paraId="493BB857" w14:textId="77777777" w:rsidR="00AF2118" w:rsidRPr="0092344F" w:rsidRDefault="00AF2118" w:rsidP="0065190F">
            <w:pPr>
              <w:pStyle w:val="oancuaDanhsach"/>
              <w:numPr>
                <w:ilvl w:val="0"/>
                <w:numId w:val="40"/>
              </w:numPr>
              <w:spacing w:line="360" w:lineRule="auto"/>
              <w:rPr>
                <w:rFonts w:ascii="Times New Roman" w:hAnsi="Times New Roman" w:cs="Times New Roman"/>
                <w:sz w:val="26"/>
                <w:szCs w:val="26"/>
              </w:rPr>
            </w:pPr>
            <w:r w:rsidRPr="0092344F">
              <w:rPr>
                <w:rFonts w:ascii="Times New Roman" w:hAnsi="Times New Roman" w:cs="Times New Roman"/>
                <w:sz w:val="26"/>
                <w:szCs w:val="26"/>
              </w:rPr>
              <w:t>Không đồng ý cũng không phản đối</w:t>
            </w:r>
          </w:p>
          <w:p w14:paraId="131BB754" w14:textId="77777777" w:rsidR="00AF2118" w:rsidRPr="0092344F" w:rsidRDefault="00AF2118" w:rsidP="0065190F">
            <w:pPr>
              <w:pStyle w:val="oancuaDanhsach"/>
              <w:numPr>
                <w:ilvl w:val="0"/>
                <w:numId w:val="40"/>
              </w:numPr>
              <w:spacing w:line="360" w:lineRule="auto"/>
              <w:rPr>
                <w:rFonts w:ascii="Times New Roman" w:hAnsi="Times New Roman" w:cs="Times New Roman"/>
                <w:sz w:val="26"/>
                <w:szCs w:val="26"/>
              </w:rPr>
            </w:pPr>
            <w:r w:rsidRPr="0092344F">
              <w:rPr>
                <w:rFonts w:ascii="Times New Roman" w:hAnsi="Times New Roman" w:cs="Times New Roman"/>
                <w:sz w:val="26"/>
                <w:szCs w:val="26"/>
              </w:rPr>
              <w:t>Phần nào đồng ý</w:t>
            </w:r>
          </w:p>
          <w:p w14:paraId="2954BD33" w14:textId="77777777" w:rsidR="00AF2118" w:rsidRPr="0092344F" w:rsidRDefault="00AF2118" w:rsidP="0065190F">
            <w:pPr>
              <w:pStyle w:val="oancuaDanhsach"/>
              <w:numPr>
                <w:ilvl w:val="0"/>
                <w:numId w:val="40"/>
              </w:numPr>
              <w:spacing w:line="360" w:lineRule="auto"/>
              <w:rPr>
                <w:rFonts w:ascii="Times New Roman" w:hAnsi="Times New Roman" w:cs="Times New Roman"/>
                <w:sz w:val="26"/>
                <w:szCs w:val="26"/>
              </w:rPr>
            </w:pPr>
            <w:r w:rsidRPr="0092344F">
              <w:rPr>
                <w:rFonts w:ascii="Times New Roman" w:hAnsi="Times New Roman" w:cs="Times New Roman"/>
                <w:sz w:val="26"/>
                <w:szCs w:val="26"/>
              </w:rPr>
              <w:t>Đồng ý</w:t>
            </w:r>
          </w:p>
          <w:p w14:paraId="32EB2365" w14:textId="77777777" w:rsidR="00AF2118" w:rsidRPr="0092344F" w:rsidRDefault="00AF2118" w:rsidP="0065190F">
            <w:pPr>
              <w:pStyle w:val="oancuaDanhsach"/>
              <w:numPr>
                <w:ilvl w:val="0"/>
                <w:numId w:val="40"/>
              </w:numPr>
              <w:spacing w:line="360" w:lineRule="auto"/>
              <w:rPr>
                <w:rFonts w:ascii="Times New Roman" w:hAnsi="Times New Roman" w:cs="Times New Roman"/>
                <w:sz w:val="26"/>
                <w:szCs w:val="26"/>
              </w:rPr>
            </w:pPr>
            <w:r w:rsidRPr="0092344F">
              <w:rPr>
                <w:rFonts w:ascii="Times New Roman" w:hAnsi="Times New Roman" w:cs="Times New Roman"/>
                <w:sz w:val="26"/>
                <w:szCs w:val="26"/>
              </w:rPr>
              <w:t>Hoàn toàn đồng ý</w:t>
            </w:r>
          </w:p>
        </w:tc>
      </w:tr>
      <w:tr w:rsidR="006C0DD3" w:rsidRPr="0092344F" w14:paraId="675C7DF4" w14:textId="77777777" w:rsidTr="00A128AC">
        <w:tc>
          <w:tcPr>
            <w:tcW w:w="1418" w:type="dxa"/>
          </w:tcPr>
          <w:p w14:paraId="4D14EF79" w14:textId="51EB41D8" w:rsidR="00AF2118" w:rsidRPr="0092344F" w:rsidRDefault="00AF2118" w:rsidP="00AF2118">
            <w:pPr>
              <w:rPr>
                <w:rFonts w:ascii="Times New Roman" w:hAnsi="Times New Roman" w:cs="Times New Roman"/>
                <w:sz w:val="26"/>
                <w:szCs w:val="26"/>
              </w:rPr>
            </w:pPr>
            <w:r w:rsidRPr="0092344F">
              <w:rPr>
                <w:rFonts w:ascii="Times New Roman" w:hAnsi="Times New Roman" w:cs="Times New Roman"/>
                <w:sz w:val="26"/>
                <w:szCs w:val="26"/>
              </w:rPr>
              <w:lastRenderedPageBreak/>
              <w:t>Kiến thức từ nghiên cứu khoa học rất hữu ích như kỹ năng viết.</w:t>
            </w:r>
          </w:p>
        </w:tc>
        <w:tc>
          <w:tcPr>
            <w:tcW w:w="2977" w:type="dxa"/>
          </w:tcPr>
          <w:p w14:paraId="3733D5B1" w14:textId="4949CFB0" w:rsidR="00AF2118" w:rsidRPr="0092344F" w:rsidRDefault="00AF2118" w:rsidP="00AF2118">
            <w:pPr>
              <w:spacing w:line="360" w:lineRule="auto"/>
              <w:rPr>
                <w:rFonts w:ascii="Times New Roman" w:hAnsi="Times New Roman" w:cs="Times New Roman"/>
                <w:sz w:val="26"/>
                <w:szCs w:val="26"/>
              </w:rPr>
            </w:pPr>
            <w:r w:rsidRPr="0092344F">
              <w:rPr>
                <w:rFonts w:ascii="Times New Roman" w:hAnsi="Times New Roman" w:cs="Times New Roman"/>
                <w:sz w:val="26"/>
                <w:szCs w:val="26"/>
              </w:rPr>
              <w:t>Sinh viên cảm thấy NCKH đem lại rất nhiều kỹ năng bổ ích như kỹ năng viết.</w:t>
            </w:r>
          </w:p>
        </w:tc>
        <w:tc>
          <w:tcPr>
            <w:tcW w:w="1134" w:type="dxa"/>
          </w:tcPr>
          <w:p w14:paraId="5A99C4E3" w14:textId="77777777" w:rsidR="00AF2118" w:rsidRPr="0092344F" w:rsidRDefault="00AF2118" w:rsidP="00AF2118">
            <w:pPr>
              <w:spacing w:line="360" w:lineRule="auto"/>
              <w:rPr>
                <w:rFonts w:ascii="Times New Roman" w:hAnsi="Times New Roman" w:cs="Times New Roman"/>
                <w:sz w:val="26"/>
                <w:szCs w:val="26"/>
              </w:rPr>
            </w:pPr>
            <w:r w:rsidRPr="0092344F">
              <w:rPr>
                <w:rFonts w:ascii="Times New Roman" w:hAnsi="Times New Roman" w:cs="Times New Roman"/>
                <w:sz w:val="26"/>
                <w:szCs w:val="26"/>
              </w:rPr>
              <w:t>Biến thứ tự</w:t>
            </w:r>
          </w:p>
        </w:tc>
        <w:tc>
          <w:tcPr>
            <w:tcW w:w="3253" w:type="dxa"/>
          </w:tcPr>
          <w:p w14:paraId="58230D48" w14:textId="77777777" w:rsidR="00AF2118" w:rsidRPr="0092344F" w:rsidRDefault="00AF2118" w:rsidP="0065190F">
            <w:pPr>
              <w:pStyle w:val="oancuaDanhsach"/>
              <w:numPr>
                <w:ilvl w:val="0"/>
                <w:numId w:val="42"/>
              </w:numPr>
              <w:spacing w:line="360" w:lineRule="auto"/>
              <w:rPr>
                <w:rFonts w:ascii="Times New Roman" w:hAnsi="Times New Roman" w:cs="Times New Roman"/>
                <w:sz w:val="26"/>
                <w:szCs w:val="26"/>
              </w:rPr>
            </w:pPr>
            <w:r w:rsidRPr="0092344F">
              <w:rPr>
                <w:rFonts w:ascii="Times New Roman" w:hAnsi="Times New Roman" w:cs="Times New Roman"/>
                <w:sz w:val="26"/>
                <w:szCs w:val="26"/>
              </w:rPr>
              <w:t>Hoàn toàn không đồng ý</w:t>
            </w:r>
          </w:p>
          <w:p w14:paraId="53C174AC" w14:textId="77777777" w:rsidR="00AF2118" w:rsidRPr="0092344F" w:rsidRDefault="00AF2118" w:rsidP="0065190F">
            <w:pPr>
              <w:pStyle w:val="oancuaDanhsach"/>
              <w:numPr>
                <w:ilvl w:val="0"/>
                <w:numId w:val="42"/>
              </w:numPr>
              <w:spacing w:line="360" w:lineRule="auto"/>
              <w:rPr>
                <w:rFonts w:ascii="Times New Roman" w:hAnsi="Times New Roman" w:cs="Times New Roman"/>
                <w:sz w:val="26"/>
                <w:szCs w:val="26"/>
              </w:rPr>
            </w:pPr>
            <w:r w:rsidRPr="0092344F">
              <w:rPr>
                <w:rFonts w:ascii="Times New Roman" w:hAnsi="Times New Roman" w:cs="Times New Roman"/>
                <w:sz w:val="26"/>
                <w:szCs w:val="26"/>
              </w:rPr>
              <w:t>Không đồng ý</w:t>
            </w:r>
          </w:p>
          <w:p w14:paraId="3FA5CB71" w14:textId="77777777" w:rsidR="00AF2118" w:rsidRPr="0092344F" w:rsidRDefault="00AF2118" w:rsidP="0065190F">
            <w:pPr>
              <w:pStyle w:val="oancuaDanhsach"/>
              <w:numPr>
                <w:ilvl w:val="0"/>
                <w:numId w:val="42"/>
              </w:numPr>
              <w:spacing w:line="360" w:lineRule="auto"/>
              <w:rPr>
                <w:rFonts w:ascii="Times New Roman" w:hAnsi="Times New Roman" w:cs="Times New Roman"/>
                <w:sz w:val="26"/>
                <w:szCs w:val="26"/>
              </w:rPr>
            </w:pPr>
            <w:r w:rsidRPr="0092344F">
              <w:rPr>
                <w:rFonts w:ascii="Times New Roman" w:hAnsi="Times New Roman" w:cs="Times New Roman"/>
                <w:sz w:val="26"/>
                <w:szCs w:val="26"/>
              </w:rPr>
              <w:t>Phần nào không đồng ý</w:t>
            </w:r>
          </w:p>
          <w:p w14:paraId="567A898A" w14:textId="77777777" w:rsidR="00AF2118" w:rsidRPr="0092344F" w:rsidRDefault="00AF2118" w:rsidP="0065190F">
            <w:pPr>
              <w:pStyle w:val="oancuaDanhsach"/>
              <w:numPr>
                <w:ilvl w:val="0"/>
                <w:numId w:val="42"/>
              </w:numPr>
              <w:spacing w:line="360" w:lineRule="auto"/>
              <w:rPr>
                <w:rFonts w:ascii="Times New Roman" w:hAnsi="Times New Roman" w:cs="Times New Roman"/>
                <w:sz w:val="26"/>
                <w:szCs w:val="26"/>
              </w:rPr>
            </w:pPr>
            <w:r w:rsidRPr="0092344F">
              <w:rPr>
                <w:rFonts w:ascii="Times New Roman" w:hAnsi="Times New Roman" w:cs="Times New Roman"/>
                <w:sz w:val="26"/>
                <w:szCs w:val="26"/>
              </w:rPr>
              <w:t>Không đồng ý cũng không phản đối</w:t>
            </w:r>
          </w:p>
          <w:p w14:paraId="35FB44A8" w14:textId="77777777" w:rsidR="00AF2118" w:rsidRPr="0092344F" w:rsidRDefault="00AF2118" w:rsidP="0065190F">
            <w:pPr>
              <w:pStyle w:val="oancuaDanhsach"/>
              <w:numPr>
                <w:ilvl w:val="0"/>
                <w:numId w:val="42"/>
              </w:numPr>
              <w:spacing w:line="360" w:lineRule="auto"/>
              <w:rPr>
                <w:rFonts w:ascii="Times New Roman" w:hAnsi="Times New Roman" w:cs="Times New Roman"/>
                <w:sz w:val="26"/>
                <w:szCs w:val="26"/>
              </w:rPr>
            </w:pPr>
            <w:r w:rsidRPr="0092344F">
              <w:rPr>
                <w:rFonts w:ascii="Times New Roman" w:hAnsi="Times New Roman" w:cs="Times New Roman"/>
                <w:sz w:val="26"/>
                <w:szCs w:val="26"/>
              </w:rPr>
              <w:t>Phần nào đồng ý</w:t>
            </w:r>
          </w:p>
          <w:p w14:paraId="0385AC7D" w14:textId="77777777" w:rsidR="00AF2118" w:rsidRPr="0092344F" w:rsidRDefault="00AF2118" w:rsidP="0065190F">
            <w:pPr>
              <w:pStyle w:val="oancuaDanhsach"/>
              <w:numPr>
                <w:ilvl w:val="0"/>
                <w:numId w:val="42"/>
              </w:numPr>
              <w:spacing w:line="360" w:lineRule="auto"/>
              <w:rPr>
                <w:rFonts w:ascii="Times New Roman" w:hAnsi="Times New Roman" w:cs="Times New Roman"/>
                <w:sz w:val="26"/>
                <w:szCs w:val="26"/>
              </w:rPr>
            </w:pPr>
            <w:r w:rsidRPr="0092344F">
              <w:rPr>
                <w:rFonts w:ascii="Times New Roman" w:hAnsi="Times New Roman" w:cs="Times New Roman"/>
                <w:sz w:val="26"/>
                <w:szCs w:val="26"/>
              </w:rPr>
              <w:t>Đồng ý</w:t>
            </w:r>
          </w:p>
          <w:p w14:paraId="3A36E784" w14:textId="77777777" w:rsidR="00AF2118" w:rsidRPr="0092344F" w:rsidRDefault="00AF2118" w:rsidP="0065190F">
            <w:pPr>
              <w:pStyle w:val="oancuaDanhsach"/>
              <w:numPr>
                <w:ilvl w:val="0"/>
                <w:numId w:val="42"/>
              </w:numPr>
              <w:spacing w:line="360" w:lineRule="auto"/>
              <w:rPr>
                <w:rFonts w:ascii="Times New Roman" w:hAnsi="Times New Roman" w:cs="Times New Roman"/>
                <w:sz w:val="26"/>
                <w:szCs w:val="26"/>
              </w:rPr>
            </w:pPr>
            <w:r w:rsidRPr="0092344F">
              <w:rPr>
                <w:rFonts w:ascii="Times New Roman" w:hAnsi="Times New Roman" w:cs="Times New Roman"/>
                <w:sz w:val="26"/>
                <w:szCs w:val="26"/>
              </w:rPr>
              <w:t>Hoàn toàn đồng ý</w:t>
            </w:r>
          </w:p>
        </w:tc>
      </w:tr>
      <w:tr w:rsidR="006C0DD3" w:rsidRPr="0092344F" w14:paraId="794928DE" w14:textId="77777777" w:rsidTr="00A128AC">
        <w:tc>
          <w:tcPr>
            <w:tcW w:w="1418" w:type="dxa"/>
          </w:tcPr>
          <w:p w14:paraId="6258F306" w14:textId="2FB17312" w:rsidR="00AF2118" w:rsidRPr="0092344F" w:rsidRDefault="00AF2118" w:rsidP="00AF2118">
            <w:pPr>
              <w:rPr>
                <w:rFonts w:ascii="Times New Roman" w:hAnsi="Times New Roman" w:cs="Times New Roman"/>
                <w:sz w:val="26"/>
                <w:szCs w:val="26"/>
              </w:rPr>
            </w:pPr>
            <w:r w:rsidRPr="0092344F">
              <w:rPr>
                <w:rFonts w:ascii="Times New Roman" w:hAnsi="Times New Roman" w:cs="Times New Roman"/>
                <w:sz w:val="26"/>
                <w:szCs w:val="26"/>
              </w:rPr>
              <w:t>Nghiên cứu khoa học không liên quan đến cuộc sống của tôi.</w:t>
            </w:r>
          </w:p>
        </w:tc>
        <w:tc>
          <w:tcPr>
            <w:tcW w:w="2977" w:type="dxa"/>
          </w:tcPr>
          <w:p w14:paraId="097010EA" w14:textId="4598551A" w:rsidR="00AF2118" w:rsidRPr="0092344F" w:rsidRDefault="00AF2118" w:rsidP="00AF2118">
            <w:pPr>
              <w:spacing w:line="360" w:lineRule="auto"/>
              <w:rPr>
                <w:rFonts w:ascii="Times New Roman" w:hAnsi="Times New Roman" w:cs="Times New Roman"/>
                <w:sz w:val="26"/>
                <w:szCs w:val="26"/>
              </w:rPr>
            </w:pPr>
            <w:r w:rsidRPr="0092344F">
              <w:rPr>
                <w:rFonts w:ascii="Times New Roman" w:hAnsi="Times New Roman" w:cs="Times New Roman"/>
                <w:sz w:val="26"/>
                <w:szCs w:val="26"/>
              </w:rPr>
              <w:t>Sinh viên cảm thấy NCKH không liên quan đến cuộc sống của mình.</w:t>
            </w:r>
          </w:p>
        </w:tc>
        <w:tc>
          <w:tcPr>
            <w:tcW w:w="1134" w:type="dxa"/>
          </w:tcPr>
          <w:p w14:paraId="2B458B6B" w14:textId="77777777" w:rsidR="00AF2118" w:rsidRPr="0092344F" w:rsidRDefault="00AF2118" w:rsidP="00AF2118">
            <w:pPr>
              <w:spacing w:line="360" w:lineRule="auto"/>
              <w:rPr>
                <w:rFonts w:ascii="Times New Roman" w:hAnsi="Times New Roman" w:cs="Times New Roman"/>
                <w:sz w:val="26"/>
                <w:szCs w:val="26"/>
              </w:rPr>
            </w:pPr>
            <w:r w:rsidRPr="0092344F">
              <w:rPr>
                <w:rFonts w:ascii="Times New Roman" w:hAnsi="Times New Roman" w:cs="Times New Roman"/>
                <w:sz w:val="26"/>
                <w:szCs w:val="26"/>
              </w:rPr>
              <w:t>Biến thứ tự</w:t>
            </w:r>
          </w:p>
        </w:tc>
        <w:tc>
          <w:tcPr>
            <w:tcW w:w="3253" w:type="dxa"/>
          </w:tcPr>
          <w:p w14:paraId="26025A5E" w14:textId="77777777" w:rsidR="00AF2118" w:rsidRPr="0092344F" w:rsidRDefault="00AF2118" w:rsidP="0065190F">
            <w:pPr>
              <w:pStyle w:val="oancuaDanhsach"/>
              <w:numPr>
                <w:ilvl w:val="0"/>
                <w:numId w:val="41"/>
              </w:numPr>
              <w:spacing w:line="360" w:lineRule="auto"/>
              <w:rPr>
                <w:rFonts w:ascii="Times New Roman" w:hAnsi="Times New Roman" w:cs="Times New Roman"/>
                <w:sz w:val="26"/>
                <w:szCs w:val="26"/>
              </w:rPr>
            </w:pPr>
            <w:r w:rsidRPr="0092344F">
              <w:rPr>
                <w:rFonts w:ascii="Times New Roman" w:hAnsi="Times New Roman" w:cs="Times New Roman"/>
                <w:sz w:val="26"/>
                <w:szCs w:val="26"/>
              </w:rPr>
              <w:t>Hoàn toàn không đồng ý</w:t>
            </w:r>
          </w:p>
          <w:p w14:paraId="4351A177" w14:textId="77777777" w:rsidR="00AF2118" w:rsidRPr="0092344F" w:rsidRDefault="00AF2118" w:rsidP="0065190F">
            <w:pPr>
              <w:pStyle w:val="oancuaDanhsach"/>
              <w:numPr>
                <w:ilvl w:val="0"/>
                <w:numId w:val="41"/>
              </w:numPr>
              <w:spacing w:line="360" w:lineRule="auto"/>
              <w:rPr>
                <w:rFonts w:ascii="Times New Roman" w:hAnsi="Times New Roman" w:cs="Times New Roman"/>
                <w:sz w:val="26"/>
                <w:szCs w:val="26"/>
              </w:rPr>
            </w:pPr>
            <w:r w:rsidRPr="0092344F">
              <w:rPr>
                <w:rFonts w:ascii="Times New Roman" w:hAnsi="Times New Roman" w:cs="Times New Roman"/>
                <w:sz w:val="26"/>
                <w:szCs w:val="26"/>
              </w:rPr>
              <w:t>Không đồng ý</w:t>
            </w:r>
          </w:p>
          <w:p w14:paraId="2DAC197D" w14:textId="77777777" w:rsidR="00AF2118" w:rsidRPr="0092344F" w:rsidRDefault="00AF2118" w:rsidP="0065190F">
            <w:pPr>
              <w:pStyle w:val="oancuaDanhsach"/>
              <w:numPr>
                <w:ilvl w:val="0"/>
                <w:numId w:val="41"/>
              </w:numPr>
              <w:spacing w:line="360" w:lineRule="auto"/>
              <w:rPr>
                <w:rFonts w:ascii="Times New Roman" w:hAnsi="Times New Roman" w:cs="Times New Roman"/>
                <w:sz w:val="26"/>
                <w:szCs w:val="26"/>
              </w:rPr>
            </w:pPr>
            <w:r w:rsidRPr="0092344F">
              <w:rPr>
                <w:rFonts w:ascii="Times New Roman" w:hAnsi="Times New Roman" w:cs="Times New Roman"/>
                <w:sz w:val="26"/>
                <w:szCs w:val="26"/>
              </w:rPr>
              <w:t>Phần nào không đồng ý</w:t>
            </w:r>
          </w:p>
          <w:p w14:paraId="3E5AA049" w14:textId="77777777" w:rsidR="00AF2118" w:rsidRPr="0092344F" w:rsidRDefault="00AF2118" w:rsidP="0065190F">
            <w:pPr>
              <w:pStyle w:val="oancuaDanhsach"/>
              <w:numPr>
                <w:ilvl w:val="0"/>
                <w:numId w:val="41"/>
              </w:numPr>
              <w:spacing w:line="360" w:lineRule="auto"/>
              <w:rPr>
                <w:rFonts w:ascii="Times New Roman" w:hAnsi="Times New Roman" w:cs="Times New Roman"/>
                <w:sz w:val="26"/>
                <w:szCs w:val="26"/>
              </w:rPr>
            </w:pPr>
            <w:r w:rsidRPr="0092344F">
              <w:rPr>
                <w:rFonts w:ascii="Times New Roman" w:hAnsi="Times New Roman" w:cs="Times New Roman"/>
                <w:sz w:val="26"/>
                <w:szCs w:val="26"/>
              </w:rPr>
              <w:t>Không đồng ý cũng không phản đối</w:t>
            </w:r>
          </w:p>
          <w:p w14:paraId="35C3DC20" w14:textId="77777777" w:rsidR="00AF2118" w:rsidRPr="0092344F" w:rsidRDefault="00AF2118" w:rsidP="0065190F">
            <w:pPr>
              <w:pStyle w:val="oancuaDanhsach"/>
              <w:numPr>
                <w:ilvl w:val="0"/>
                <w:numId w:val="41"/>
              </w:numPr>
              <w:spacing w:line="360" w:lineRule="auto"/>
              <w:rPr>
                <w:rFonts w:ascii="Times New Roman" w:hAnsi="Times New Roman" w:cs="Times New Roman"/>
                <w:sz w:val="26"/>
                <w:szCs w:val="26"/>
              </w:rPr>
            </w:pPr>
            <w:r w:rsidRPr="0092344F">
              <w:rPr>
                <w:rFonts w:ascii="Times New Roman" w:hAnsi="Times New Roman" w:cs="Times New Roman"/>
                <w:sz w:val="26"/>
                <w:szCs w:val="26"/>
              </w:rPr>
              <w:t>Phần nào đồng ý</w:t>
            </w:r>
          </w:p>
          <w:p w14:paraId="35E075AB" w14:textId="77777777" w:rsidR="00AF2118" w:rsidRPr="0092344F" w:rsidRDefault="00AF2118" w:rsidP="0065190F">
            <w:pPr>
              <w:pStyle w:val="oancuaDanhsach"/>
              <w:numPr>
                <w:ilvl w:val="0"/>
                <w:numId w:val="41"/>
              </w:numPr>
              <w:spacing w:line="360" w:lineRule="auto"/>
              <w:rPr>
                <w:rFonts w:ascii="Times New Roman" w:hAnsi="Times New Roman" w:cs="Times New Roman"/>
                <w:sz w:val="26"/>
                <w:szCs w:val="26"/>
              </w:rPr>
            </w:pPr>
            <w:r w:rsidRPr="0092344F">
              <w:rPr>
                <w:rFonts w:ascii="Times New Roman" w:hAnsi="Times New Roman" w:cs="Times New Roman"/>
                <w:sz w:val="26"/>
                <w:szCs w:val="26"/>
              </w:rPr>
              <w:t>Đồng ý</w:t>
            </w:r>
          </w:p>
          <w:p w14:paraId="7F0EE3E1" w14:textId="77777777" w:rsidR="00AF2118" w:rsidRPr="0092344F" w:rsidRDefault="00AF2118" w:rsidP="0065190F">
            <w:pPr>
              <w:pStyle w:val="oancuaDanhsach"/>
              <w:numPr>
                <w:ilvl w:val="0"/>
                <w:numId w:val="41"/>
              </w:numPr>
              <w:spacing w:line="360" w:lineRule="auto"/>
              <w:rPr>
                <w:rFonts w:ascii="Times New Roman" w:hAnsi="Times New Roman" w:cs="Times New Roman"/>
                <w:sz w:val="26"/>
                <w:szCs w:val="26"/>
              </w:rPr>
            </w:pPr>
            <w:r w:rsidRPr="0092344F">
              <w:rPr>
                <w:rFonts w:ascii="Times New Roman" w:hAnsi="Times New Roman" w:cs="Times New Roman"/>
                <w:sz w:val="26"/>
                <w:szCs w:val="26"/>
              </w:rPr>
              <w:t>Hoàn toàn đồng ý</w:t>
            </w:r>
          </w:p>
        </w:tc>
      </w:tr>
      <w:tr w:rsidR="006C0DD3" w:rsidRPr="0092344F" w14:paraId="20BAB6DC" w14:textId="77777777" w:rsidTr="00A128AC">
        <w:tc>
          <w:tcPr>
            <w:tcW w:w="1418" w:type="dxa"/>
          </w:tcPr>
          <w:p w14:paraId="06B1CFDA" w14:textId="00059EF1" w:rsidR="00AF2118" w:rsidRPr="0092344F" w:rsidRDefault="00AF2118" w:rsidP="00AF2118">
            <w:pPr>
              <w:rPr>
                <w:rFonts w:ascii="Times New Roman" w:hAnsi="Times New Roman" w:cs="Times New Roman"/>
                <w:sz w:val="26"/>
                <w:szCs w:val="26"/>
              </w:rPr>
            </w:pPr>
            <w:r w:rsidRPr="0092344F">
              <w:rPr>
                <w:rFonts w:ascii="Times New Roman" w:hAnsi="Times New Roman" w:cs="Times New Roman"/>
                <w:sz w:val="26"/>
                <w:szCs w:val="26"/>
              </w:rPr>
              <w:t>Nghiên cứu khoa học không thể thiếu trong đào tạo chuyên môn.</w:t>
            </w:r>
          </w:p>
        </w:tc>
        <w:tc>
          <w:tcPr>
            <w:tcW w:w="2977" w:type="dxa"/>
          </w:tcPr>
          <w:p w14:paraId="6E7F93C4" w14:textId="72AF2484" w:rsidR="00AF2118" w:rsidRPr="0092344F" w:rsidRDefault="00AF2118" w:rsidP="00AF2118">
            <w:pPr>
              <w:spacing w:line="360" w:lineRule="auto"/>
              <w:rPr>
                <w:rFonts w:ascii="Times New Roman" w:hAnsi="Times New Roman" w:cs="Times New Roman"/>
                <w:sz w:val="26"/>
                <w:szCs w:val="26"/>
              </w:rPr>
            </w:pPr>
            <w:r w:rsidRPr="0092344F">
              <w:rPr>
                <w:rFonts w:ascii="Times New Roman" w:hAnsi="Times New Roman" w:cs="Times New Roman"/>
                <w:sz w:val="26"/>
                <w:szCs w:val="26"/>
              </w:rPr>
              <w:t>Sinh viên cảm thấy NCKH là yếu tố không thể thiếu trong đào tạo chuyên môn.</w:t>
            </w:r>
          </w:p>
        </w:tc>
        <w:tc>
          <w:tcPr>
            <w:tcW w:w="1134" w:type="dxa"/>
          </w:tcPr>
          <w:p w14:paraId="2F54C189" w14:textId="77777777" w:rsidR="00AF2118" w:rsidRPr="0092344F" w:rsidRDefault="00AF2118" w:rsidP="00AF2118">
            <w:pPr>
              <w:spacing w:line="360" w:lineRule="auto"/>
              <w:rPr>
                <w:rFonts w:ascii="Times New Roman" w:hAnsi="Times New Roman" w:cs="Times New Roman"/>
                <w:sz w:val="26"/>
                <w:szCs w:val="26"/>
              </w:rPr>
            </w:pPr>
            <w:r w:rsidRPr="0092344F">
              <w:rPr>
                <w:rFonts w:ascii="Times New Roman" w:hAnsi="Times New Roman" w:cs="Times New Roman"/>
                <w:sz w:val="26"/>
                <w:szCs w:val="26"/>
              </w:rPr>
              <w:t>Biến thứ tự</w:t>
            </w:r>
          </w:p>
        </w:tc>
        <w:tc>
          <w:tcPr>
            <w:tcW w:w="3253" w:type="dxa"/>
          </w:tcPr>
          <w:p w14:paraId="61917E02" w14:textId="77777777" w:rsidR="00AF2118" w:rsidRPr="0092344F" w:rsidRDefault="00AF2118" w:rsidP="0065190F">
            <w:pPr>
              <w:pStyle w:val="oancuaDanhsach"/>
              <w:numPr>
                <w:ilvl w:val="0"/>
                <w:numId w:val="43"/>
              </w:numPr>
              <w:spacing w:line="360" w:lineRule="auto"/>
              <w:rPr>
                <w:rFonts w:ascii="Times New Roman" w:hAnsi="Times New Roman" w:cs="Times New Roman"/>
                <w:sz w:val="26"/>
                <w:szCs w:val="26"/>
              </w:rPr>
            </w:pPr>
            <w:r w:rsidRPr="0092344F">
              <w:rPr>
                <w:rFonts w:ascii="Times New Roman" w:hAnsi="Times New Roman" w:cs="Times New Roman"/>
                <w:sz w:val="26"/>
                <w:szCs w:val="26"/>
              </w:rPr>
              <w:t>Hoàn toàn không đồng ý</w:t>
            </w:r>
          </w:p>
          <w:p w14:paraId="259BF961" w14:textId="77777777" w:rsidR="00AF2118" w:rsidRPr="0092344F" w:rsidRDefault="00AF2118" w:rsidP="0065190F">
            <w:pPr>
              <w:pStyle w:val="oancuaDanhsach"/>
              <w:numPr>
                <w:ilvl w:val="0"/>
                <w:numId w:val="43"/>
              </w:numPr>
              <w:spacing w:line="360" w:lineRule="auto"/>
              <w:rPr>
                <w:rFonts w:ascii="Times New Roman" w:hAnsi="Times New Roman" w:cs="Times New Roman"/>
                <w:sz w:val="26"/>
                <w:szCs w:val="26"/>
              </w:rPr>
            </w:pPr>
            <w:r w:rsidRPr="0092344F">
              <w:rPr>
                <w:rFonts w:ascii="Times New Roman" w:hAnsi="Times New Roman" w:cs="Times New Roman"/>
                <w:sz w:val="26"/>
                <w:szCs w:val="26"/>
              </w:rPr>
              <w:t>Không đồng ý</w:t>
            </w:r>
          </w:p>
          <w:p w14:paraId="6BBAD23B" w14:textId="77777777" w:rsidR="00AF2118" w:rsidRPr="0092344F" w:rsidRDefault="00AF2118" w:rsidP="0065190F">
            <w:pPr>
              <w:pStyle w:val="oancuaDanhsach"/>
              <w:numPr>
                <w:ilvl w:val="0"/>
                <w:numId w:val="43"/>
              </w:numPr>
              <w:spacing w:line="360" w:lineRule="auto"/>
              <w:rPr>
                <w:rFonts w:ascii="Times New Roman" w:hAnsi="Times New Roman" w:cs="Times New Roman"/>
                <w:sz w:val="26"/>
                <w:szCs w:val="26"/>
              </w:rPr>
            </w:pPr>
            <w:r w:rsidRPr="0092344F">
              <w:rPr>
                <w:rFonts w:ascii="Times New Roman" w:hAnsi="Times New Roman" w:cs="Times New Roman"/>
                <w:sz w:val="26"/>
                <w:szCs w:val="26"/>
              </w:rPr>
              <w:t>Phần nào không đồng ý</w:t>
            </w:r>
          </w:p>
          <w:p w14:paraId="79201306" w14:textId="77777777" w:rsidR="00AF2118" w:rsidRPr="0092344F" w:rsidRDefault="00AF2118" w:rsidP="0065190F">
            <w:pPr>
              <w:pStyle w:val="oancuaDanhsach"/>
              <w:numPr>
                <w:ilvl w:val="0"/>
                <w:numId w:val="43"/>
              </w:numPr>
              <w:spacing w:line="360" w:lineRule="auto"/>
              <w:rPr>
                <w:rFonts w:ascii="Times New Roman" w:hAnsi="Times New Roman" w:cs="Times New Roman"/>
                <w:sz w:val="26"/>
                <w:szCs w:val="26"/>
              </w:rPr>
            </w:pPr>
            <w:r w:rsidRPr="0092344F">
              <w:rPr>
                <w:rFonts w:ascii="Times New Roman" w:hAnsi="Times New Roman" w:cs="Times New Roman"/>
                <w:sz w:val="26"/>
                <w:szCs w:val="26"/>
              </w:rPr>
              <w:t>Không đồng ý cũng không phản đối</w:t>
            </w:r>
          </w:p>
          <w:p w14:paraId="5E86B51B" w14:textId="77777777" w:rsidR="00AF2118" w:rsidRPr="0092344F" w:rsidRDefault="00AF2118" w:rsidP="0065190F">
            <w:pPr>
              <w:pStyle w:val="oancuaDanhsach"/>
              <w:numPr>
                <w:ilvl w:val="0"/>
                <w:numId w:val="43"/>
              </w:numPr>
              <w:spacing w:line="360" w:lineRule="auto"/>
              <w:rPr>
                <w:rFonts w:ascii="Times New Roman" w:hAnsi="Times New Roman" w:cs="Times New Roman"/>
                <w:sz w:val="26"/>
                <w:szCs w:val="26"/>
              </w:rPr>
            </w:pPr>
            <w:r w:rsidRPr="0092344F">
              <w:rPr>
                <w:rFonts w:ascii="Times New Roman" w:hAnsi="Times New Roman" w:cs="Times New Roman"/>
                <w:sz w:val="26"/>
                <w:szCs w:val="26"/>
              </w:rPr>
              <w:t>Phần nào đồng ý</w:t>
            </w:r>
          </w:p>
          <w:p w14:paraId="70DEA43F" w14:textId="77777777" w:rsidR="00AF2118" w:rsidRPr="0092344F" w:rsidRDefault="00AF2118" w:rsidP="0065190F">
            <w:pPr>
              <w:pStyle w:val="oancuaDanhsach"/>
              <w:numPr>
                <w:ilvl w:val="0"/>
                <w:numId w:val="43"/>
              </w:numPr>
              <w:spacing w:line="360" w:lineRule="auto"/>
              <w:rPr>
                <w:rFonts w:ascii="Times New Roman" w:hAnsi="Times New Roman" w:cs="Times New Roman"/>
                <w:sz w:val="26"/>
                <w:szCs w:val="26"/>
              </w:rPr>
            </w:pPr>
            <w:r w:rsidRPr="0092344F">
              <w:rPr>
                <w:rFonts w:ascii="Times New Roman" w:hAnsi="Times New Roman" w:cs="Times New Roman"/>
                <w:sz w:val="26"/>
                <w:szCs w:val="26"/>
              </w:rPr>
              <w:t>Đồng ý</w:t>
            </w:r>
          </w:p>
          <w:p w14:paraId="2850041E" w14:textId="77777777" w:rsidR="00AF2118" w:rsidRPr="0092344F" w:rsidRDefault="00AF2118" w:rsidP="0065190F">
            <w:pPr>
              <w:pStyle w:val="oancuaDanhsach"/>
              <w:numPr>
                <w:ilvl w:val="0"/>
                <w:numId w:val="43"/>
              </w:numPr>
              <w:spacing w:line="360" w:lineRule="auto"/>
              <w:rPr>
                <w:rFonts w:ascii="Times New Roman" w:hAnsi="Times New Roman" w:cs="Times New Roman"/>
                <w:sz w:val="26"/>
                <w:szCs w:val="26"/>
              </w:rPr>
            </w:pPr>
            <w:r w:rsidRPr="0092344F">
              <w:rPr>
                <w:rFonts w:ascii="Times New Roman" w:hAnsi="Times New Roman" w:cs="Times New Roman"/>
                <w:sz w:val="26"/>
                <w:szCs w:val="26"/>
              </w:rPr>
              <w:t>Hoàn toàn đồng ý</w:t>
            </w:r>
          </w:p>
        </w:tc>
      </w:tr>
      <w:tr w:rsidR="006C0DD3" w:rsidRPr="0092344F" w14:paraId="2790E107" w14:textId="77777777" w:rsidTr="00A128AC">
        <w:tc>
          <w:tcPr>
            <w:tcW w:w="1418" w:type="dxa"/>
          </w:tcPr>
          <w:p w14:paraId="3605E619" w14:textId="4418D929" w:rsidR="00AF2118" w:rsidRPr="0092344F" w:rsidRDefault="00AF2118" w:rsidP="00AF2118">
            <w:pPr>
              <w:rPr>
                <w:rFonts w:ascii="Times New Roman" w:hAnsi="Times New Roman" w:cs="Times New Roman"/>
                <w:sz w:val="26"/>
                <w:szCs w:val="26"/>
              </w:rPr>
            </w:pPr>
            <w:r w:rsidRPr="0092344F">
              <w:rPr>
                <w:rFonts w:ascii="Times New Roman" w:hAnsi="Times New Roman" w:cs="Times New Roman"/>
                <w:sz w:val="26"/>
                <w:szCs w:val="26"/>
              </w:rPr>
              <w:lastRenderedPageBreak/>
              <w:t>Nghiên cứu khoa học rất phức tạp.</w:t>
            </w:r>
          </w:p>
        </w:tc>
        <w:tc>
          <w:tcPr>
            <w:tcW w:w="2977" w:type="dxa"/>
          </w:tcPr>
          <w:p w14:paraId="1B590E33" w14:textId="084FCF3E" w:rsidR="00AF2118" w:rsidRPr="0092344F" w:rsidRDefault="00AF2118" w:rsidP="00AF2118">
            <w:pPr>
              <w:spacing w:line="360" w:lineRule="auto"/>
              <w:rPr>
                <w:rFonts w:ascii="Times New Roman" w:hAnsi="Times New Roman" w:cs="Times New Roman"/>
                <w:sz w:val="26"/>
                <w:szCs w:val="26"/>
              </w:rPr>
            </w:pPr>
            <w:r w:rsidRPr="0092344F">
              <w:rPr>
                <w:rFonts w:ascii="Times New Roman" w:hAnsi="Times New Roman" w:cs="Times New Roman"/>
                <w:sz w:val="26"/>
                <w:szCs w:val="26"/>
              </w:rPr>
              <w:t>Sinh viên cảm thấy nghiên cứu khoa học rất phức tạp.</w:t>
            </w:r>
          </w:p>
        </w:tc>
        <w:tc>
          <w:tcPr>
            <w:tcW w:w="1134" w:type="dxa"/>
          </w:tcPr>
          <w:p w14:paraId="42826815" w14:textId="77777777" w:rsidR="00AF2118" w:rsidRPr="0092344F" w:rsidRDefault="00AF2118" w:rsidP="00AF2118">
            <w:pPr>
              <w:spacing w:line="360" w:lineRule="auto"/>
              <w:rPr>
                <w:rFonts w:ascii="Times New Roman" w:hAnsi="Times New Roman" w:cs="Times New Roman"/>
                <w:sz w:val="26"/>
                <w:szCs w:val="26"/>
              </w:rPr>
            </w:pPr>
            <w:r w:rsidRPr="0092344F">
              <w:rPr>
                <w:rFonts w:ascii="Times New Roman" w:hAnsi="Times New Roman" w:cs="Times New Roman"/>
                <w:sz w:val="26"/>
                <w:szCs w:val="26"/>
              </w:rPr>
              <w:t>Biến thứ tự</w:t>
            </w:r>
          </w:p>
        </w:tc>
        <w:tc>
          <w:tcPr>
            <w:tcW w:w="3253" w:type="dxa"/>
          </w:tcPr>
          <w:p w14:paraId="1FDFD841" w14:textId="77777777" w:rsidR="00AF2118" w:rsidRPr="0092344F" w:rsidRDefault="00AF2118" w:rsidP="0065190F">
            <w:pPr>
              <w:pStyle w:val="oancuaDanhsach"/>
              <w:numPr>
                <w:ilvl w:val="0"/>
                <w:numId w:val="44"/>
              </w:numPr>
              <w:spacing w:line="360" w:lineRule="auto"/>
              <w:rPr>
                <w:rFonts w:ascii="Times New Roman" w:hAnsi="Times New Roman" w:cs="Times New Roman"/>
                <w:sz w:val="26"/>
                <w:szCs w:val="26"/>
              </w:rPr>
            </w:pPr>
            <w:r w:rsidRPr="0092344F">
              <w:rPr>
                <w:rFonts w:ascii="Times New Roman" w:hAnsi="Times New Roman" w:cs="Times New Roman"/>
                <w:sz w:val="26"/>
                <w:szCs w:val="26"/>
              </w:rPr>
              <w:t>Hoàn toàn không đồng ý</w:t>
            </w:r>
          </w:p>
          <w:p w14:paraId="6977FB4B" w14:textId="77777777" w:rsidR="00AF2118" w:rsidRPr="0092344F" w:rsidRDefault="00AF2118" w:rsidP="0065190F">
            <w:pPr>
              <w:pStyle w:val="oancuaDanhsach"/>
              <w:numPr>
                <w:ilvl w:val="0"/>
                <w:numId w:val="44"/>
              </w:numPr>
              <w:spacing w:line="360" w:lineRule="auto"/>
              <w:rPr>
                <w:rFonts w:ascii="Times New Roman" w:hAnsi="Times New Roman" w:cs="Times New Roman"/>
                <w:sz w:val="26"/>
                <w:szCs w:val="26"/>
              </w:rPr>
            </w:pPr>
            <w:r w:rsidRPr="0092344F">
              <w:rPr>
                <w:rFonts w:ascii="Times New Roman" w:hAnsi="Times New Roman" w:cs="Times New Roman"/>
                <w:sz w:val="26"/>
                <w:szCs w:val="26"/>
              </w:rPr>
              <w:t>Không đồng ý</w:t>
            </w:r>
          </w:p>
          <w:p w14:paraId="3AF0699A" w14:textId="77777777" w:rsidR="00AF2118" w:rsidRPr="0092344F" w:rsidRDefault="00AF2118" w:rsidP="0065190F">
            <w:pPr>
              <w:pStyle w:val="oancuaDanhsach"/>
              <w:numPr>
                <w:ilvl w:val="0"/>
                <w:numId w:val="44"/>
              </w:numPr>
              <w:spacing w:line="360" w:lineRule="auto"/>
              <w:rPr>
                <w:rFonts w:ascii="Times New Roman" w:hAnsi="Times New Roman" w:cs="Times New Roman"/>
                <w:sz w:val="26"/>
                <w:szCs w:val="26"/>
              </w:rPr>
            </w:pPr>
            <w:r w:rsidRPr="0092344F">
              <w:rPr>
                <w:rFonts w:ascii="Times New Roman" w:hAnsi="Times New Roman" w:cs="Times New Roman"/>
                <w:sz w:val="26"/>
                <w:szCs w:val="26"/>
              </w:rPr>
              <w:t>Phần nào không đồng ý</w:t>
            </w:r>
          </w:p>
          <w:p w14:paraId="34100E5D" w14:textId="77777777" w:rsidR="00AF2118" w:rsidRPr="0092344F" w:rsidRDefault="00AF2118" w:rsidP="0065190F">
            <w:pPr>
              <w:pStyle w:val="oancuaDanhsach"/>
              <w:numPr>
                <w:ilvl w:val="0"/>
                <w:numId w:val="44"/>
              </w:numPr>
              <w:spacing w:line="360" w:lineRule="auto"/>
              <w:rPr>
                <w:rFonts w:ascii="Times New Roman" w:hAnsi="Times New Roman" w:cs="Times New Roman"/>
                <w:sz w:val="26"/>
                <w:szCs w:val="26"/>
              </w:rPr>
            </w:pPr>
            <w:r w:rsidRPr="0092344F">
              <w:rPr>
                <w:rFonts w:ascii="Times New Roman" w:hAnsi="Times New Roman" w:cs="Times New Roman"/>
                <w:sz w:val="26"/>
                <w:szCs w:val="26"/>
              </w:rPr>
              <w:t>Không đồng ý cũng không phản đối</w:t>
            </w:r>
          </w:p>
          <w:p w14:paraId="6703E252" w14:textId="77777777" w:rsidR="00AF2118" w:rsidRPr="0092344F" w:rsidRDefault="00AF2118" w:rsidP="0065190F">
            <w:pPr>
              <w:pStyle w:val="oancuaDanhsach"/>
              <w:numPr>
                <w:ilvl w:val="0"/>
                <w:numId w:val="44"/>
              </w:numPr>
              <w:spacing w:line="360" w:lineRule="auto"/>
              <w:rPr>
                <w:rFonts w:ascii="Times New Roman" w:hAnsi="Times New Roman" w:cs="Times New Roman"/>
                <w:sz w:val="26"/>
                <w:szCs w:val="26"/>
              </w:rPr>
            </w:pPr>
            <w:r w:rsidRPr="0092344F">
              <w:rPr>
                <w:rFonts w:ascii="Times New Roman" w:hAnsi="Times New Roman" w:cs="Times New Roman"/>
                <w:sz w:val="26"/>
                <w:szCs w:val="26"/>
              </w:rPr>
              <w:t>Phần nào đồng ý</w:t>
            </w:r>
          </w:p>
          <w:p w14:paraId="1B0E4A25" w14:textId="77777777" w:rsidR="00AF2118" w:rsidRPr="0092344F" w:rsidRDefault="00AF2118" w:rsidP="0065190F">
            <w:pPr>
              <w:pStyle w:val="oancuaDanhsach"/>
              <w:numPr>
                <w:ilvl w:val="0"/>
                <w:numId w:val="44"/>
              </w:numPr>
              <w:spacing w:line="360" w:lineRule="auto"/>
              <w:rPr>
                <w:rFonts w:ascii="Times New Roman" w:hAnsi="Times New Roman" w:cs="Times New Roman"/>
                <w:sz w:val="26"/>
                <w:szCs w:val="26"/>
              </w:rPr>
            </w:pPr>
            <w:r w:rsidRPr="0092344F">
              <w:rPr>
                <w:rFonts w:ascii="Times New Roman" w:hAnsi="Times New Roman" w:cs="Times New Roman"/>
                <w:sz w:val="26"/>
                <w:szCs w:val="26"/>
              </w:rPr>
              <w:t>Đồng ý</w:t>
            </w:r>
          </w:p>
          <w:p w14:paraId="0E3F2591" w14:textId="77777777" w:rsidR="00AF2118" w:rsidRPr="0092344F" w:rsidRDefault="00AF2118" w:rsidP="0065190F">
            <w:pPr>
              <w:pStyle w:val="oancuaDanhsach"/>
              <w:numPr>
                <w:ilvl w:val="0"/>
                <w:numId w:val="44"/>
              </w:numPr>
              <w:spacing w:line="360" w:lineRule="auto"/>
              <w:rPr>
                <w:rFonts w:ascii="Times New Roman" w:hAnsi="Times New Roman" w:cs="Times New Roman"/>
                <w:sz w:val="26"/>
                <w:szCs w:val="26"/>
              </w:rPr>
            </w:pPr>
            <w:r w:rsidRPr="0092344F">
              <w:rPr>
                <w:rFonts w:ascii="Times New Roman" w:hAnsi="Times New Roman" w:cs="Times New Roman"/>
                <w:sz w:val="26"/>
                <w:szCs w:val="26"/>
              </w:rPr>
              <w:t>Hoàn toàn đồng ý</w:t>
            </w:r>
          </w:p>
        </w:tc>
      </w:tr>
      <w:tr w:rsidR="006C0DD3" w:rsidRPr="0092344F" w14:paraId="2B5C40B8" w14:textId="77777777" w:rsidTr="00A128AC">
        <w:tc>
          <w:tcPr>
            <w:tcW w:w="1418" w:type="dxa"/>
          </w:tcPr>
          <w:p w14:paraId="7C15899A" w14:textId="78CE2CBA" w:rsidR="00AF2118" w:rsidRPr="0092344F" w:rsidRDefault="00AF2118" w:rsidP="00AF2118">
            <w:pPr>
              <w:rPr>
                <w:rFonts w:ascii="Times New Roman" w:hAnsi="Times New Roman" w:cs="Times New Roman"/>
                <w:sz w:val="26"/>
                <w:szCs w:val="26"/>
              </w:rPr>
            </w:pPr>
            <w:r w:rsidRPr="0092344F">
              <w:rPr>
                <w:rFonts w:ascii="Times New Roman" w:hAnsi="Times New Roman" w:cs="Times New Roman"/>
                <w:sz w:val="26"/>
                <w:szCs w:val="26"/>
              </w:rPr>
              <w:t>Tư duy nghiên cứu khoa học không áp dụng cho cuộc sống cá nhân của tôi.</w:t>
            </w:r>
          </w:p>
        </w:tc>
        <w:tc>
          <w:tcPr>
            <w:tcW w:w="2977" w:type="dxa"/>
          </w:tcPr>
          <w:p w14:paraId="614CE4C3" w14:textId="1896C60C" w:rsidR="00AF2118" w:rsidRPr="0092344F" w:rsidRDefault="00AF2118" w:rsidP="00AF2118">
            <w:pPr>
              <w:spacing w:line="360" w:lineRule="auto"/>
              <w:rPr>
                <w:rFonts w:ascii="Times New Roman" w:hAnsi="Times New Roman" w:cs="Times New Roman"/>
                <w:sz w:val="26"/>
                <w:szCs w:val="26"/>
              </w:rPr>
            </w:pPr>
            <w:r w:rsidRPr="0092344F">
              <w:rPr>
                <w:rFonts w:ascii="Times New Roman" w:hAnsi="Times New Roman" w:cs="Times New Roman"/>
                <w:sz w:val="26"/>
                <w:szCs w:val="26"/>
              </w:rPr>
              <w:t>Sinh viên cảm thấy tư duy NCKH không áp dụng được vào cuộc sống cá nhân của mình.</w:t>
            </w:r>
          </w:p>
        </w:tc>
        <w:tc>
          <w:tcPr>
            <w:tcW w:w="1134" w:type="dxa"/>
          </w:tcPr>
          <w:p w14:paraId="5DF0E494" w14:textId="77777777" w:rsidR="00AF2118" w:rsidRPr="0092344F" w:rsidRDefault="00AF2118" w:rsidP="00AF2118">
            <w:pPr>
              <w:spacing w:line="360" w:lineRule="auto"/>
              <w:rPr>
                <w:rFonts w:ascii="Times New Roman" w:hAnsi="Times New Roman" w:cs="Times New Roman"/>
                <w:sz w:val="26"/>
                <w:szCs w:val="26"/>
              </w:rPr>
            </w:pPr>
            <w:r w:rsidRPr="0092344F">
              <w:rPr>
                <w:rFonts w:ascii="Times New Roman" w:hAnsi="Times New Roman" w:cs="Times New Roman"/>
                <w:sz w:val="26"/>
                <w:szCs w:val="26"/>
              </w:rPr>
              <w:t>Biến thứ tự</w:t>
            </w:r>
          </w:p>
        </w:tc>
        <w:tc>
          <w:tcPr>
            <w:tcW w:w="3253" w:type="dxa"/>
          </w:tcPr>
          <w:p w14:paraId="7D7DF680" w14:textId="77777777" w:rsidR="00AF2118" w:rsidRPr="0092344F" w:rsidRDefault="00AF2118" w:rsidP="0065190F">
            <w:pPr>
              <w:pStyle w:val="oancuaDanhsach"/>
              <w:numPr>
                <w:ilvl w:val="0"/>
                <w:numId w:val="45"/>
              </w:numPr>
              <w:spacing w:line="360" w:lineRule="auto"/>
              <w:rPr>
                <w:rFonts w:ascii="Times New Roman" w:hAnsi="Times New Roman" w:cs="Times New Roman"/>
                <w:sz w:val="26"/>
                <w:szCs w:val="26"/>
              </w:rPr>
            </w:pPr>
            <w:r w:rsidRPr="0092344F">
              <w:rPr>
                <w:rFonts w:ascii="Times New Roman" w:hAnsi="Times New Roman" w:cs="Times New Roman"/>
                <w:sz w:val="26"/>
                <w:szCs w:val="26"/>
              </w:rPr>
              <w:t>Hoàn toàn không đồng ý</w:t>
            </w:r>
          </w:p>
          <w:p w14:paraId="64668C8D" w14:textId="77777777" w:rsidR="00AF2118" w:rsidRPr="0092344F" w:rsidRDefault="00AF2118" w:rsidP="0065190F">
            <w:pPr>
              <w:pStyle w:val="oancuaDanhsach"/>
              <w:numPr>
                <w:ilvl w:val="0"/>
                <w:numId w:val="45"/>
              </w:numPr>
              <w:spacing w:line="360" w:lineRule="auto"/>
              <w:rPr>
                <w:rFonts w:ascii="Times New Roman" w:hAnsi="Times New Roman" w:cs="Times New Roman"/>
                <w:sz w:val="26"/>
                <w:szCs w:val="26"/>
              </w:rPr>
            </w:pPr>
            <w:r w:rsidRPr="0092344F">
              <w:rPr>
                <w:rFonts w:ascii="Times New Roman" w:hAnsi="Times New Roman" w:cs="Times New Roman"/>
                <w:sz w:val="26"/>
                <w:szCs w:val="26"/>
              </w:rPr>
              <w:t>Không đồng ý</w:t>
            </w:r>
          </w:p>
          <w:p w14:paraId="4D2AE765" w14:textId="77777777" w:rsidR="00AF2118" w:rsidRPr="0092344F" w:rsidRDefault="00AF2118" w:rsidP="0065190F">
            <w:pPr>
              <w:pStyle w:val="oancuaDanhsach"/>
              <w:numPr>
                <w:ilvl w:val="0"/>
                <w:numId w:val="45"/>
              </w:numPr>
              <w:spacing w:line="360" w:lineRule="auto"/>
              <w:rPr>
                <w:rFonts w:ascii="Times New Roman" w:hAnsi="Times New Roman" w:cs="Times New Roman"/>
                <w:sz w:val="26"/>
                <w:szCs w:val="26"/>
              </w:rPr>
            </w:pPr>
            <w:r w:rsidRPr="0092344F">
              <w:rPr>
                <w:rFonts w:ascii="Times New Roman" w:hAnsi="Times New Roman" w:cs="Times New Roman"/>
                <w:sz w:val="26"/>
                <w:szCs w:val="26"/>
              </w:rPr>
              <w:t>Phần nào không đồng ý</w:t>
            </w:r>
          </w:p>
          <w:p w14:paraId="01FBF64C" w14:textId="77777777" w:rsidR="00AF2118" w:rsidRPr="0092344F" w:rsidRDefault="00AF2118" w:rsidP="0065190F">
            <w:pPr>
              <w:pStyle w:val="oancuaDanhsach"/>
              <w:numPr>
                <w:ilvl w:val="0"/>
                <w:numId w:val="45"/>
              </w:numPr>
              <w:spacing w:line="360" w:lineRule="auto"/>
              <w:rPr>
                <w:rFonts w:ascii="Times New Roman" w:hAnsi="Times New Roman" w:cs="Times New Roman"/>
                <w:sz w:val="26"/>
                <w:szCs w:val="26"/>
              </w:rPr>
            </w:pPr>
            <w:r w:rsidRPr="0092344F">
              <w:rPr>
                <w:rFonts w:ascii="Times New Roman" w:hAnsi="Times New Roman" w:cs="Times New Roman"/>
                <w:sz w:val="26"/>
                <w:szCs w:val="26"/>
              </w:rPr>
              <w:t>Không đồng ý cũng không phản đối</w:t>
            </w:r>
          </w:p>
          <w:p w14:paraId="3A24649A" w14:textId="77777777" w:rsidR="00AF2118" w:rsidRPr="0092344F" w:rsidRDefault="00AF2118" w:rsidP="0065190F">
            <w:pPr>
              <w:pStyle w:val="oancuaDanhsach"/>
              <w:numPr>
                <w:ilvl w:val="0"/>
                <w:numId w:val="45"/>
              </w:numPr>
              <w:spacing w:line="360" w:lineRule="auto"/>
              <w:rPr>
                <w:rFonts w:ascii="Times New Roman" w:hAnsi="Times New Roman" w:cs="Times New Roman"/>
                <w:sz w:val="26"/>
                <w:szCs w:val="26"/>
              </w:rPr>
            </w:pPr>
            <w:r w:rsidRPr="0092344F">
              <w:rPr>
                <w:rFonts w:ascii="Times New Roman" w:hAnsi="Times New Roman" w:cs="Times New Roman"/>
                <w:sz w:val="26"/>
                <w:szCs w:val="26"/>
              </w:rPr>
              <w:t>Phần nào đồng ý</w:t>
            </w:r>
          </w:p>
          <w:p w14:paraId="21343B1F" w14:textId="77777777" w:rsidR="00AF2118" w:rsidRPr="0092344F" w:rsidRDefault="00AF2118" w:rsidP="0065190F">
            <w:pPr>
              <w:pStyle w:val="oancuaDanhsach"/>
              <w:numPr>
                <w:ilvl w:val="0"/>
                <w:numId w:val="45"/>
              </w:numPr>
              <w:spacing w:line="360" w:lineRule="auto"/>
              <w:rPr>
                <w:rFonts w:ascii="Times New Roman" w:hAnsi="Times New Roman" w:cs="Times New Roman"/>
                <w:sz w:val="26"/>
                <w:szCs w:val="26"/>
              </w:rPr>
            </w:pPr>
            <w:r w:rsidRPr="0092344F">
              <w:rPr>
                <w:rFonts w:ascii="Times New Roman" w:hAnsi="Times New Roman" w:cs="Times New Roman"/>
                <w:sz w:val="26"/>
                <w:szCs w:val="26"/>
              </w:rPr>
              <w:t>Đồng ý</w:t>
            </w:r>
          </w:p>
          <w:p w14:paraId="6BCCD034" w14:textId="77777777" w:rsidR="00AF2118" w:rsidRPr="0092344F" w:rsidRDefault="00AF2118" w:rsidP="0065190F">
            <w:pPr>
              <w:pStyle w:val="oancuaDanhsach"/>
              <w:numPr>
                <w:ilvl w:val="0"/>
                <w:numId w:val="45"/>
              </w:numPr>
              <w:spacing w:line="360" w:lineRule="auto"/>
              <w:rPr>
                <w:rFonts w:ascii="Times New Roman" w:hAnsi="Times New Roman" w:cs="Times New Roman"/>
                <w:sz w:val="26"/>
                <w:szCs w:val="26"/>
              </w:rPr>
            </w:pPr>
            <w:r w:rsidRPr="0092344F">
              <w:rPr>
                <w:rFonts w:ascii="Times New Roman" w:hAnsi="Times New Roman" w:cs="Times New Roman"/>
                <w:sz w:val="26"/>
                <w:szCs w:val="26"/>
              </w:rPr>
              <w:t>Hoàn toàn đồng ý</w:t>
            </w:r>
          </w:p>
        </w:tc>
      </w:tr>
      <w:tr w:rsidR="006C0DD3" w:rsidRPr="0092344F" w14:paraId="396D1F5A" w14:textId="77777777" w:rsidTr="00A128AC">
        <w:tc>
          <w:tcPr>
            <w:tcW w:w="1418" w:type="dxa"/>
          </w:tcPr>
          <w:p w14:paraId="0D2BA6FE" w14:textId="6B38722E" w:rsidR="00AF2118" w:rsidRPr="0092344F" w:rsidRDefault="00AF2118" w:rsidP="00AF2118">
            <w:pPr>
              <w:rPr>
                <w:rFonts w:ascii="Times New Roman" w:hAnsi="Times New Roman" w:cs="Times New Roman"/>
                <w:sz w:val="26"/>
                <w:szCs w:val="26"/>
              </w:rPr>
            </w:pPr>
            <w:r w:rsidRPr="0092344F">
              <w:rPr>
                <w:rFonts w:ascii="Times New Roman" w:hAnsi="Times New Roman" w:cs="Times New Roman"/>
                <w:sz w:val="26"/>
                <w:szCs w:val="26"/>
              </w:rPr>
              <w:t>Tôi sẽ sử dụng các cách tiếp cận nghiên cứu khoa học trong chuyên môn của mình.</w:t>
            </w:r>
          </w:p>
        </w:tc>
        <w:tc>
          <w:tcPr>
            <w:tcW w:w="2977" w:type="dxa"/>
          </w:tcPr>
          <w:p w14:paraId="5EB21113" w14:textId="6F8134E9" w:rsidR="00AF2118" w:rsidRPr="0092344F" w:rsidRDefault="00AF2118" w:rsidP="00AF2118">
            <w:pPr>
              <w:spacing w:line="360" w:lineRule="auto"/>
              <w:rPr>
                <w:rFonts w:ascii="Times New Roman" w:hAnsi="Times New Roman" w:cs="Times New Roman"/>
                <w:sz w:val="26"/>
                <w:szCs w:val="26"/>
              </w:rPr>
            </w:pPr>
            <w:r w:rsidRPr="0092344F">
              <w:rPr>
                <w:rFonts w:ascii="Times New Roman" w:hAnsi="Times New Roman" w:cs="Times New Roman"/>
                <w:sz w:val="26"/>
                <w:szCs w:val="26"/>
              </w:rPr>
              <w:t>Sinh viên cảm thấy mình sẽ muốn sử dụng các cách tiếp cận NCKH trong chuyên môn của chính mình.</w:t>
            </w:r>
          </w:p>
        </w:tc>
        <w:tc>
          <w:tcPr>
            <w:tcW w:w="1134" w:type="dxa"/>
          </w:tcPr>
          <w:p w14:paraId="7045E595" w14:textId="77777777" w:rsidR="00AF2118" w:rsidRPr="0092344F" w:rsidRDefault="00AF2118" w:rsidP="00AF2118">
            <w:pPr>
              <w:spacing w:line="360" w:lineRule="auto"/>
              <w:rPr>
                <w:rFonts w:ascii="Times New Roman" w:hAnsi="Times New Roman" w:cs="Times New Roman"/>
                <w:sz w:val="26"/>
                <w:szCs w:val="26"/>
              </w:rPr>
            </w:pPr>
            <w:r w:rsidRPr="0092344F">
              <w:rPr>
                <w:rFonts w:ascii="Times New Roman" w:hAnsi="Times New Roman" w:cs="Times New Roman"/>
                <w:sz w:val="26"/>
                <w:szCs w:val="26"/>
              </w:rPr>
              <w:t>Biến thứ tự</w:t>
            </w:r>
          </w:p>
        </w:tc>
        <w:tc>
          <w:tcPr>
            <w:tcW w:w="3253" w:type="dxa"/>
          </w:tcPr>
          <w:p w14:paraId="4485839C" w14:textId="77777777" w:rsidR="00AF2118" w:rsidRPr="0092344F" w:rsidRDefault="00AF2118" w:rsidP="0065190F">
            <w:pPr>
              <w:pStyle w:val="oancuaDanhsach"/>
              <w:numPr>
                <w:ilvl w:val="0"/>
                <w:numId w:val="46"/>
              </w:numPr>
              <w:spacing w:line="360" w:lineRule="auto"/>
              <w:rPr>
                <w:rFonts w:ascii="Times New Roman" w:hAnsi="Times New Roman" w:cs="Times New Roman"/>
                <w:sz w:val="26"/>
                <w:szCs w:val="26"/>
              </w:rPr>
            </w:pPr>
            <w:r w:rsidRPr="0092344F">
              <w:rPr>
                <w:rFonts w:ascii="Times New Roman" w:hAnsi="Times New Roman" w:cs="Times New Roman"/>
                <w:sz w:val="26"/>
                <w:szCs w:val="26"/>
              </w:rPr>
              <w:t>Hoàn toàn không đồng ý</w:t>
            </w:r>
          </w:p>
          <w:p w14:paraId="5116C286" w14:textId="77777777" w:rsidR="00AF2118" w:rsidRPr="0092344F" w:rsidRDefault="00AF2118" w:rsidP="0065190F">
            <w:pPr>
              <w:pStyle w:val="oancuaDanhsach"/>
              <w:numPr>
                <w:ilvl w:val="0"/>
                <w:numId w:val="46"/>
              </w:numPr>
              <w:spacing w:line="360" w:lineRule="auto"/>
              <w:rPr>
                <w:rFonts w:ascii="Times New Roman" w:hAnsi="Times New Roman" w:cs="Times New Roman"/>
                <w:sz w:val="26"/>
                <w:szCs w:val="26"/>
              </w:rPr>
            </w:pPr>
            <w:r w:rsidRPr="0092344F">
              <w:rPr>
                <w:rFonts w:ascii="Times New Roman" w:hAnsi="Times New Roman" w:cs="Times New Roman"/>
                <w:sz w:val="26"/>
                <w:szCs w:val="26"/>
              </w:rPr>
              <w:t>Không đồng ý</w:t>
            </w:r>
          </w:p>
          <w:p w14:paraId="71317A20" w14:textId="77777777" w:rsidR="00AF2118" w:rsidRPr="0092344F" w:rsidRDefault="00AF2118" w:rsidP="0065190F">
            <w:pPr>
              <w:pStyle w:val="oancuaDanhsach"/>
              <w:numPr>
                <w:ilvl w:val="0"/>
                <w:numId w:val="46"/>
              </w:numPr>
              <w:spacing w:line="360" w:lineRule="auto"/>
              <w:rPr>
                <w:rFonts w:ascii="Times New Roman" w:hAnsi="Times New Roman" w:cs="Times New Roman"/>
                <w:sz w:val="26"/>
                <w:szCs w:val="26"/>
              </w:rPr>
            </w:pPr>
            <w:r w:rsidRPr="0092344F">
              <w:rPr>
                <w:rFonts w:ascii="Times New Roman" w:hAnsi="Times New Roman" w:cs="Times New Roman"/>
                <w:sz w:val="26"/>
                <w:szCs w:val="26"/>
              </w:rPr>
              <w:t>Phần nào không đồng ý</w:t>
            </w:r>
          </w:p>
          <w:p w14:paraId="1227099A" w14:textId="77777777" w:rsidR="00AF2118" w:rsidRPr="0092344F" w:rsidRDefault="00AF2118" w:rsidP="0065190F">
            <w:pPr>
              <w:pStyle w:val="oancuaDanhsach"/>
              <w:numPr>
                <w:ilvl w:val="0"/>
                <w:numId w:val="46"/>
              </w:numPr>
              <w:spacing w:line="360" w:lineRule="auto"/>
              <w:rPr>
                <w:rFonts w:ascii="Times New Roman" w:hAnsi="Times New Roman" w:cs="Times New Roman"/>
                <w:sz w:val="26"/>
                <w:szCs w:val="26"/>
              </w:rPr>
            </w:pPr>
            <w:r w:rsidRPr="0092344F">
              <w:rPr>
                <w:rFonts w:ascii="Times New Roman" w:hAnsi="Times New Roman" w:cs="Times New Roman"/>
                <w:sz w:val="26"/>
                <w:szCs w:val="26"/>
              </w:rPr>
              <w:t>Không đồng ý cũng không phản đối</w:t>
            </w:r>
          </w:p>
          <w:p w14:paraId="7EA802AD" w14:textId="77777777" w:rsidR="00AF2118" w:rsidRPr="0092344F" w:rsidRDefault="00AF2118" w:rsidP="0065190F">
            <w:pPr>
              <w:pStyle w:val="oancuaDanhsach"/>
              <w:numPr>
                <w:ilvl w:val="0"/>
                <w:numId w:val="46"/>
              </w:numPr>
              <w:spacing w:line="360" w:lineRule="auto"/>
              <w:rPr>
                <w:rFonts w:ascii="Times New Roman" w:hAnsi="Times New Roman" w:cs="Times New Roman"/>
                <w:sz w:val="26"/>
                <w:szCs w:val="26"/>
              </w:rPr>
            </w:pPr>
            <w:r w:rsidRPr="0092344F">
              <w:rPr>
                <w:rFonts w:ascii="Times New Roman" w:hAnsi="Times New Roman" w:cs="Times New Roman"/>
                <w:sz w:val="26"/>
                <w:szCs w:val="26"/>
              </w:rPr>
              <w:t>Phần nào Hđồng ý</w:t>
            </w:r>
          </w:p>
          <w:p w14:paraId="0E7BADB9" w14:textId="77777777" w:rsidR="00AF2118" w:rsidRPr="0092344F" w:rsidRDefault="00AF2118" w:rsidP="0065190F">
            <w:pPr>
              <w:pStyle w:val="oancuaDanhsach"/>
              <w:numPr>
                <w:ilvl w:val="0"/>
                <w:numId w:val="46"/>
              </w:numPr>
              <w:spacing w:line="360" w:lineRule="auto"/>
              <w:rPr>
                <w:rFonts w:ascii="Times New Roman" w:hAnsi="Times New Roman" w:cs="Times New Roman"/>
                <w:sz w:val="26"/>
                <w:szCs w:val="26"/>
              </w:rPr>
            </w:pPr>
            <w:r w:rsidRPr="0092344F">
              <w:rPr>
                <w:rFonts w:ascii="Times New Roman" w:hAnsi="Times New Roman" w:cs="Times New Roman"/>
                <w:sz w:val="26"/>
                <w:szCs w:val="26"/>
              </w:rPr>
              <w:t>Đồng ý</w:t>
            </w:r>
          </w:p>
          <w:p w14:paraId="39C443E3" w14:textId="77777777" w:rsidR="00AF2118" w:rsidRPr="0092344F" w:rsidRDefault="00AF2118" w:rsidP="0065190F">
            <w:pPr>
              <w:pStyle w:val="oancuaDanhsach"/>
              <w:numPr>
                <w:ilvl w:val="0"/>
                <w:numId w:val="46"/>
              </w:numPr>
              <w:spacing w:line="360" w:lineRule="auto"/>
              <w:rPr>
                <w:rFonts w:ascii="Times New Roman" w:hAnsi="Times New Roman" w:cs="Times New Roman"/>
                <w:sz w:val="26"/>
                <w:szCs w:val="26"/>
              </w:rPr>
            </w:pPr>
            <w:r w:rsidRPr="0092344F">
              <w:rPr>
                <w:rFonts w:ascii="Times New Roman" w:hAnsi="Times New Roman" w:cs="Times New Roman"/>
                <w:sz w:val="26"/>
                <w:szCs w:val="26"/>
              </w:rPr>
              <w:t>Hoàn toàn đồng ý</w:t>
            </w:r>
          </w:p>
        </w:tc>
      </w:tr>
      <w:tr w:rsidR="006C0DD3" w:rsidRPr="0092344F" w14:paraId="2534CC77" w14:textId="77777777" w:rsidTr="00A128AC">
        <w:tc>
          <w:tcPr>
            <w:tcW w:w="1418" w:type="dxa"/>
          </w:tcPr>
          <w:p w14:paraId="2A5888E7" w14:textId="4AD7C58E" w:rsidR="00AF2118" w:rsidRPr="0092344F" w:rsidRDefault="00AF2118" w:rsidP="00AF2118">
            <w:pPr>
              <w:rPr>
                <w:rFonts w:ascii="Times New Roman" w:hAnsi="Times New Roman" w:cs="Times New Roman"/>
                <w:sz w:val="26"/>
                <w:szCs w:val="26"/>
              </w:rPr>
            </w:pPr>
            <w:r w:rsidRPr="0092344F">
              <w:rPr>
                <w:rFonts w:ascii="Times New Roman" w:hAnsi="Times New Roman" w:cs="Times New Roman"/>
                <w:sz w:val="26"/>
                <w:szCs w:val="26"/>
              </w:rPr>
              <w:lastRenderedPageBreak/>
              <w:t>Nghiên cứu khoa học rất khó.</w:t>
            </w:r>
          </w:p>
        </w:tc>
        <w:tc>
          <w:tcPr>
            <w:tcW w:w="2977" w:type="dxa"/>
          </w:tcPr>
          <w:p w14:paraId="2188CB27" w14:textId="52C2BC9D" w:rsidR="00AF2118" w:rsidRPr="0092344F" w:rsidRDefault="00AF2118" w:rsidP="00AF2118">
            <w:pPr>
              <w:spacing w:line="360" w:lineRule="auto"/>
              <w:rPr>
                <w:rFonts w:ascii="Times New Roman" w:hAnsi="Times New Roman" w:cs="Times New Roman"/>
                <w:sz w:val="26"/>
                <w:szCs w:val="26"/>
              </w:rPr>
            </w:pPr>
            <w:r w:rsidRPr="0092344F">
              <w:rPr>
                <w:rFonts w:ascii="Times New Roman" w:hAnsi="Times New Roman" w:cs="Times New Roman"/>
                <w:sz w:val="26"/>
                <w:szCs w:val="26"/>
              </w:rPr>
              <w:t>Sinh viên cảm thấy NCKH rất khó.</w:t>
            </w:r>
          </w:p>
        </w:tc>
        <w:tc>
          <w:tcPr>
            <w:tcW w:w="1134" w:type="dxa"/>
          </w:tcPr>
          <w:p w14:paraId="17E66AB7" w14:textId="77777777" w:rsidR="00AF2118" w:rsidRPr="0092344F" w:rsidRDefault="00AF2118" w:rsidP="00AF2118">
            <w:pPr>
              <w:spacing w:line="360" w:lineRule="auto"/>
              <w:rPr>
                <w:rFonts w:ascii="Times New Roman" w:hAnsi="Times New Roman" w:cs="Times New Roman"/>
                <w:sz w:val="26"/>
                <w:szCs w:val="26"/>
              </w:rPr>
            </w:pPr>
            <w:r w:rsidRPr="0092344F">
              <w:rPr>
                <w:rFonts w:ascii="Times New Roman" w:hAnsi="Times New Roman" w:cs="Times New Roman"/>
                <w:sz w:val="26"/>
                <w:szCs w:val="26"/>
              </w:rPr>
              <w:t>Biến thứ tự</w:t>
            </w:r>
          </w:p>
        </w:tc>
        <w:tc>
          <w:tcPr>
            <w:tcW w:w="3253" w:type="dxa"/>
          </w:tcPr>
          <w:p w14:paraId="7D98B642" w14:textId="77777777" w:rsidR="00AF2118" w:rsidRPr="0092344F" w:rsidRDefault="00AF2118" w:rsidP="0065190F">
            <w:pPr>
              <w:pStyle w:val="oancuaDanhsach"/>
              <w:numPr>
                <w:ilvl w:val="0"/>
                <w:numId w:val="47"/>
              </w:numPr>
              <w:spacing w:line="360" w:lineRule="auto"/>
              <w:rPr>
                <w:rFonts w:ascii="Times New Roman" w:hAnsi="Times New Roman" w:cs="Times New Roman"/>
                <w:sz w:val="26"/>
                <w:szCs w:val="26"/>
              </w:rPr>
            </w:pPr>
            <w:r w:rsidRPr="0092344F">
              <w:rPr>
                <w:rFonts w:ascii="Times New Roman" w:hAnsi="Times New Roman" w:cs="Times New Roman"/>
                <w:sz w:val="26"/>
                <w:szCs w:val="26"/>
              </w:rPr>
              <w:t>Hoàn toàn không đồng ý</w:t>
            </w:r>
          </w:p>
          <w:p w14:paraId="669502A0" w14:textId="77777777" w:rsidR="00AF2118" w:rsidRPr="0092344F" w:rsidRDefault="00AF2118" w:rsidP="0065190F">
            <w:pPr>
              <w:pStyle w:val="oancuaDanhsach"/>
              <w:numPr>
                <w:ilvl w:val="0"/>
                <w:numId w:val="47"/>
              </w:numPr>
              <w:spacing w:line="360" w:lineRule="auto"/>
              <w:rPr>
                <w:rFonts w:ascii="Times New Roman" w:hAnsi="Times New Roman" w:cs="Times New Roman"/>
                <w:sz w:val="26"/>
                <w:szCs w:val="26"/>
              </w:rPr>
            </w:pPr>
            <w:r w:rsidRPr="0092344F">
              <w:rPr>
                <w:rFonts w:ascii="Times New Roman" w:hAnsi="Times New Roman" w:cs="Times New Roman"/>
                <w:sz w:val="26"/>
                <w:szCs w:val="26"/>
              </w:rPr>
              <w:t>Không đồng ý</w:t>
            </w:r>
          </w:p>
          <w:p w14:paraId="7D92AFAE" w14:textId="77777777" w:rsidR="00AF2118" w:rsidRPr="0092344F" w:rsidRDefault="00AF2118" w:rsidP="0065190F">
            <w:pPr>
              <w:pStyle w:val="oancuaDanhsach"/>
              <w:numPr>
                <w:ilvl w:val="0"/>
                <w:numId w:val="47"/>
              </w:numPr>
              <w:spacing w:line="360" w:lineRule="auto"/>
              <w:rPr>
                <w:rFonts w:ascii="Times New Roman" w:hAnsi="Times New Roman" w:cs="Times New Roman"/>
                <w:sz w:val="26"/>
                <w:szCs w:val="26"/>
              </w:rPr>
            </w:pPr>
            <w:r w:rsidRPr="0092344F">
              <w:rPr>
                <w:rFonts w:ascii="Times New Roman" w:hAnsi="Times New Roman" w:cs="Times New Roman"/>
                <w:sz w:val="26"/>
                <w:szCs w:val="26"/>
              </w:rPr>
              <w:t>Phần nào không đồng ý</w:t>
            </w:r>
          </w:p>
          <w:p w14:paraId="7F6A9434" w14:textId="77777777" w:rsidR="00AF2118" w:rsidRPr="0092344F" w:rsidRDefault="00AF2118" w:rsidP="0065190F">
            <w:pPr>
              <w:pStyle w:val="oancuaDanhsach"/>
              <w:numPr>
                <w:ilvl w:val="0"/>
                <w:numId w:val="47"/>
              </w:numPr>
              <w:spacing w:line="360" w:lineRule="auto"/>
              <w:rPr>
                <w:rFonts w:ascii="Times New Roman" w:hAnsi="Times New Roman" w:cs="Times New Roman"/>
                <w:sz w:val="26"/>
                <w:szCs w:val="26"/>
              </w:rPr>
            </w:pPr>
            <w:r w:rsidRPr="0092344F">
              <w:rPr>
                <w:rFonts w:ascii="Times New Roman" w:hAnsi="Times New Roman" w:cs="Times New Roman"/>
                <w:sz w:val="26"/>
                <w:szCs w:val="26"/>
              </w:rPr>
              <w:t>Không đồng ý cũng không phản đối</w:t>
            </w:r>
          </w:p>
          <w:p w14:paraId="36C4819B" w14:textId="77777777" w:rsidR="00AF2118" w:rsidRPr="0092344F" w:rsidRDefault="00AF2118" w:rsidP="0065190F">
            <w:pPr>
              <w:pStyle w:val="oancuaDanhsach"/>
              <w:numPr>
                <w:ilvl w:val="0"/>
                <w:numId w:val="47"/>
              </w:numPr>
              <w:spacing w:line="360" w:lineRule="auto"/>
              <w:rPr>
                <w:rFonts w:ascii="Times New Roman" w:hAnsi="Times New Roman" w:cs="Times New Roman"/>
                <w:sz w:val="26"/>
                <w:szCs w:val="26"/>
              </w:rPr>
            </w:pPr>
            <w:r w:rsidRPr="0092344F">
              <w:rPr>
                <w:rFonts w:ascii="Times New Roman" w:hAnsi="Times New Roman" w:cs="Times New Roman"/>
                <w:sz w:val="26"/>
                <w:szCs w:val="26"/>
              </w:rPr>
              <w:t>Phần nào đồng ý</w:t>
            </w:r>
          </w:p>
          <w:p w14:paraId="2BACF4BF" w14:textId="77777777" w:rsidR="00AF2118" w:rsidRPr="0092344F" w:rsidRDefault="00AF2118" w:rsidP="0065190F">
            <w:pPr>
              <w:pStyle w:val="oancuaDanhsach"/>
              <w:numPr>
                <w:ilvl w:val="0"/>
                <w:numId w:val="47"/>
              </w:numPr>
              <w:spacing w:line="360" w:lineRule="auto"/>
              <w:rPr>
                <w:rFonts w:ascii="Times New Roman" w:hAnsi="Times New Roman" w:cs="Times New Roman"/>
                <w:sz w:val="26"/>
                <w:szCs w:val="26"/>
              </w:rPr>
            </w:pPr>
            <w:r w:rsidRPr="0092344F">
              <w:rPr>
                <w:rFonts w:ascii="Times New Roman" w:hAnsi="Times New Roman" w:cs="Times New Roman"/>
                <w:sz w:val="26"/>
                <w:szCs w:val="26"/>
              </w:rPr>
              <w:t>Đồng ý</w:t>
            </w:r>
          </w:p>
          <w:p w14:paraId="25360A45" w14:textId="77777777" w:rsidR="00AF2118" w:rsidRPr="0092344F" w:rsidRDefault="00AF2118" w:rsidP="0065190F">
            <w:pPr>
              <w:pStyle w:val="oancuaDanhsach"/>
              <w:numPr>
                <w:ilvl w:val="0"/>
                <w:numId w:val="47"/>
              </w:numPr>
              <w:spacing w:line="360" w:lineRule="auto"/>
              <w:rPr>
                <w:rFonts w:ascii="Times New Roman" w:hAnsi="Times New Roman" w:cs="Times New Roman"/>
                <w:sz w:val="26"/>
                <w:szCs w:val="26"/>
              </w:rPr>
            </w:pPr>
            <w:r w:rsidRPr="0092344F">
              <w:rPr>
                <w:rFonts w:ascii="Times New Roman" w:hAnsi="Times New Roman" w:cs="Times New Roman"/>
                <w:sz w:val="26"/>
                <w:szCs w:val="26"/>
              </w:rPr>
              <w:t>Hoàn toàn đồng ý</w:t>
            </w:r>
          </w:p>
        </w:tc>
      </w:tr>
      <w:tr w:rsidR="006C0DD3" w:rsidRPr="0092344F" w14:paraId="59CEFE2B" w14:textId="77777777" w:rsidTr="00A128AC">
        <w:tc>
          <w:tcPr>
            <w:tcW w:w="1418" w:type="dxa"/>
          </w:tcPr>
          <w:p w14:paraId="7594AB12" w14:textId="13CABFAF" w:rsidR="00AF2118" w:rsidRPr="0092344F" w:rsidRDefault="00AF2118" w:rsidP="00AF2118">
            <w:pPr>
              <w:rPr>
                <w:rFonts w:ascii="Times New Roman" w:hAnsi="Times New Roman" w:cs="Times New Roman"/>
                <w:sz w:val="26"/>
                <w:szCs w:val="26"/>
              </w:rPr>
            </w:pPr>
            <w:r w:rsidRPr="0092344F">
              <w:rPr>
                <w:rFonts w:ascii="Times New Roman" w:hAnsi="Times New Roman" w:cs="Times New Roman"/>
                <w:sz w:val="26"/>
                <w:szCs w:val="26"/>
              </w:rPr>
              <w:t>Tôi có xu hướng tìm hiểu chi tiết các quy trình nghiên cứu khoa học một cách cẩn thận.</w:t>
            </w:r>
          </w:p>
        </w:tc>
        <w:tc>
          <w:tcPr>
            <w:tcW w:w="2977" w:type="dxa"/>
          </w:tcPr>
          <w:p w14:paraId="6373DA6E" w14:textId="64285E96" w:rsidR="00AF2118" w:rsidRPr="0092344F" w:rsidRDefault="00AF2118" w:rsidP="00AF2118">
            <w:pPr>
              <w:spacing w:line="360" w:lineRule="auto"/>
              <w:rPr>
                <w:rFonts w:ascii="Times New Roman" w:hAnsi="Times New Roman" w:cs="Times New Roman"/>
                <w:sz w:val="26"/>
                <w:szCs w:val="26"/>
              </w:rPr>
            </w:pPr>
            <w:r w:rsidRPr="0092344F">
              <w:rPr>
                <w:rFonts w:ascii="Times New Roman" w:hAnsi="Times New Roman" w:cs="Times New Roman"/>
                <w:sz w:val="26"/>
                <w:szCs w:val="26"/>
              </w:rPr>
              <w:t>Sinh viên cảm thấy mình có xu hướng tìm hiểu chi tiết các quy trình nghiên cứu khoa học một cách cẩn thận.</w:t>
            </w:r>
          </w:p>
        </w:tc>
        <w:tc>
          <w:tcPr>
            <w:tcW w:w="1134" w:type="dxa"/>
          </w:tcPr>
          <w:p w14:paraId="6E8FA8C4" w14:textId="77777777" w:rsidR="00AF2118" w:rsidRPr="0092344F" w:rsidRDefault="00AF2118" w:rsidP="00AF2118">
            <w:pPr>
              <w:spacing w:line="360" w:lineRule="auto"/>
              <w:rPr>
                <w:rFonts w:ascii="Times New Roman" w:hAnsi="Times New Roman" w:cs="Times New Roman"/>
                <w:sz w:val="26"/>
                <w:szCs w:val="26"/>
              </w:rPr>
            </w:pPr>
            <w:r w:rsidRPr="0092344F">
              <w:rPr>
                <w:rFonts w:ascii="Times New Roman" w:hAnsi="Times New Roman" w:cs="Times New Roman"/>
                <w:sz w:val="26"/>
                <w:szCs w:val="26"/>
              </w:rPr>
              <w:t>Biến thứ tự</w:t>
            </w:r>
          </w:p>
        </w:tc>
        <w:tc>
          <w:tcPr>
            <w:tcW w:w="3253" w:type="dxa"/>
          </w:tcPr>
          <w:p w14:paraId="184A5C3E" w14:textId="77777777" w:rsidR="00AF2118" w:rsidRPr="0092344F" w:rsidRDefault="00AF2118" w:rsidP="0065190F">
            <w:pPr>
              <w:pStyle w:val="oancuaDanhsach"/>
              <w:numPr>
                <w:ilvl w:val="0"/>
                <w:numId w:val="48"/>
              </w:numPr>
              <w:spacing w:line="360" w:lineRule="auto"/>
              <w:rPr>
                <w:rFonts w:ascii="Times New Roman" w:hAnsi="Times New Roman" w:cs="Times New Roman"/>
                <w:sz w:val="26"/>
                <w:szCs w:val="26"/>
              </w:rPr>
            </w:pPr>
            <w:r w:rsidRPr="0092344F">
              <w:rPr>
                <w:rFonts w:ascii="Times New Roman" w:hAnsi="Times New Roman" w:cs="Times New Roman"/>
                <w:sz w:val="26"/>
                <w:szCs w:val="26"/>
              </w:rPr>
              <w:t>Hoàn toàn không đồng ý</w:t>
            </w:r>
          </w:p>
          <w:p w14:paraId="77C185DF" w14:textId="77777777" w:rsidR="00AF2118" w:rsidRPr="0092344F" w:rsidRDefault="00AF2118" w:rsidP="0065190F">
            <w:pPr>
              <w:pStyle w:val="oancuaDanhsach"/>
              <w:numPr>
                <w:ilvl w:val="0"/>
                <w:numId w:val="48"/>
              </w:numPr>
              <w:spacing w:line="360" w:lineRule="auto"/>
              <w:rPr>
                <w:rFonts w:ascii="Times New Roman" w:hAnsi="Times New Roman" w:cs="Times New Roman"/>
                <w:sz w:val="26"/>
                <w:szCs w:val="26"/>
              </w:rPr>
            </w:pPr>
            <w:r w:rsidRPr="0092344F">
              <w:rPr>
                <w:rFonts w:ascii="Times New Roman" w:hAnsi="Times New Roman" w:cs="Times New Roman"/>
                <w:sz w:val="26"/>
                <w:szCs w:val="26"/>
              </w:rPr>
              <w:t>Không đồng ý</w:t>
            </w:r>
          </w:p>
          <w:p w14:paraId="5639A390" w14:textId="77777777" w:rsidR="00AF2118" w:rsidRPr="0092344F" w:rsidRDefault="00AF2118" w:rsidP="0065190F">
            <w:pPr>
              <w:pStyle w:val="oancuaDanhsach"/>
              <w:numPr>
                <w:ilvl w:val="0"/>
                <w:numId w:val="48"/>
              </w:numPr>
              <w:spacing w:line="360" w:lineRule="auto"/>
              <w:rPr>
                <w:rFonts w:ascii="Times New Roman" w:hAnsi="Times New Roman" w:cs="Times New Roman"/>
                <w:sz w:val="26"/>
                <w:szCs w:val="26"/>
              </w:rPr>
            </w:pPr>
            <w:r w:rsidRPr="0092344F">
              <w:rPr>
                <w:rFonts w:ascii="Times New Roman" w:hAnsi="Times New Roman" w:cs="Times New Roman"/>
                <w:sz w:val="26"/>
                <w:szCs w:val="26"/>
              </w:rPr>
              <w:t>Phần nào không đồng ý</w:t>
            </w:r>
          </w:p>
          <w:p w14:paraId="7C44A659" w14:textId="77777777" w:rsidR="00AF2118" w:rsidRPr="0092344F" w:rsidRDefault="00AF2118" w:rsidP="0065190F">
            <w:pPr>
              <w:pStyle w:val="oancuaDanhsach"/>
              <w:numPr>
                <w:ilvl w:val="0"/>
                <w:numId w:val="48"/>
              </w:numPr>
              <w:spacing w:line="360" w:lineRule="auto"/>
              <w:rPr>
                <w:rFonts w:ascii="Times New Roman" w:hAnsi="Times New Roman" w:cs="Times New Roman"/>
                <w:sz w:val="26"/>
                <w:szCs w:val="26"/>
              </w:rPr>
            </w:pPr>
            <w:r w:rsidRPr="0092344F">
              <w:rPr>
                <w:rFonts w:ascii="Times New Roman" w:hAnsi="Times New Roman" w:cs="Times New Roman"/>
                <w:sz w:val="26"/>
                <w:szCs w:val="26"/>
              </w:rPr>
              <w:t>Không đồng ý cũng không phản đối</w:t>
            </w:r>
          </w:p>
          <w:p w14:paraId="70AE98C5" w14:textId="77777777" w:rsidR="00AF2118" w:rsidRPr="0092344F" w:rsidRDefault="00AF2118" w:rsidP="0065190F">
            <w:pPr>
              <w:pStyle w:val="oancuaDanhsach"/>
              <w:numPr>
                <w:ilvl w:val="0"/>
                <w:numId w:val="48"/>
              </w:numPr>
              <w:spacing w:line="360" w:lineRule="auto"/>
              <w:rPr>
                <w:rFonts w:ascii="Times New Roman" w:hAnsi="Times New Roman" w:cs="Times New Roman"/>
                <w:sz w:val="26"/>
                <w:szCs w:val="26"/>
              </w:rPr>
            </w:pPr>
            <w:r w:rsidRPr="0092344F">
              <w:rPr>
                <w:rFonts w:ascii="Times New Roman" w:hAnsi="Times New Roman" w:cs="Times New Roman"/>
                <w:sz w:val="26"/>
                <w:szCs w:val="26"/>
              </w:rPr>
              <w:t>Phần nào đồng ý</w:t>
            </w:r>
          </w:p>
          <w:p w14:paraId="7527A1E4" w14:textId="77777777" w:rsidR="00AF2118" w:rsidRPr="0092344F" w:rsidRDefault="00AF2118" w:rsidP="0065190F">
            <w:pPr>
              <w:pStyle w:val="oancuaDanhsach"/>
              <w:numPr>
                <w:ilvl w:val="0"/>
                <w:numId w:val="48"/>
              </w:numPr>
              <w:spacing w:line="360" w:lineRule="auto"/>
              <w:rPr>
                <w:rFonts w:ascii="Times New Roman" w:hAnsi="Times New Roman" w:cs="Times New Roman"/>
                <w:sz w:val="26"/>
                <w:szCs w:val="26"/>
              </w:rPr>
            </w:pPr>
            <w:r w:rsidRPr="0092344F">
              <w:rPr>
                <w:rFonts w:ascii="Times New Roman" w:hAnsi="Times New Roman" w:cs="Times New Roman"/>
                <w:sz w:val="26"/>
                <w:szCs w:val="26"/>
              </w:rPr>
              <w:t>Đồng ý</w:t>
            </w:r>
          </w:p>
          <w:p w14:paraId="0C7AB06D" w14:textId="77777777" w:rsidR="00AF2118" w:rsidRPr="0092344F" w:rsidRDefault="00AF2118" w:rsidP="0065190F">
            <w:pPr>
              <w:pStyle w:val="oancuaDanhsach"/>
              <w:numPr>
                <w:ilvl w:val="0"/>
                <w:numId w:val="48"/>
              </w:numPr>
              <w:spacing w:line="360" w:lineRule="auto"/>
              <w:rPr>
                <w:rFonts w:ascii="Times New Roman" w:hAnsi="Times New Roman" w:cs="Times New Roman"/>
                <w:sz w:val="26"/>
                <w:szCs w:val="26"/>
              </w:rPr>
            </w:pPr>
            <w:r w:rsidRPr="0092344F">
              <w:rPr>
                <w:rFonts w:ascii="Times New Roman" w:hAnsi="Times New Roman" w:cs="Times New Roman"/>
                <w:sz w:val="26"/>
                <w:szCs w:val="26"/>
              </w:rPr>
              <w:t>Hoàn toàn đồng ý</w:t>
            </w:r>
          </w:p>
        </w:tc>
      </w:tr>
      <w:tr w:rsidR="006C0DD3" w:rsidRPr="0092344F" w14:paraId="3423CE60" w14:textId="77777777" w:rsidTr="00A128AC">
        <w:tc>
          <w:tcPr>
            <w:tcW w:w="1418" w:type="dxa"/>
          </w:tcPr>
          <w:p w14:paraId="74F996C7" w14:textId="7BC17B4D" w:rsidR="00AF2118" w:rsidRPr="0092344F" w:rsidRDefault="00AF2118" w:rsidP="00AF2118">
            <w:pPr>
              <w:rPr>
                <w:rFonts w:ascii="Times New Roman" w:hAnsi="Times New Roman" w:cs="Times New Roman"/>
                <w:sz w:val="26"/>
                <w:szCs w:val="26"/>
              </w:rPr>
            </w:pPr>
            <w:r w:rsidRPr="0092344F">
              <w:rPr>
                <w:rFonts w:ascii="Times New Roman" w:hAnsi="Times New Roman" w:cs="Times New Roman"/>
                <w:sz w:val="26"/>
                <w:szCs w:val="26"/>
              </w:rPr>
              <w:t>Nghiên cứu khoa học thật sự thu hút.</w:t>
            </w:r>
          </w:p>
        </w:tc>
        <w:tc>
          <w:tcPr>
            <w:tcW w:w="2977" w:type="dxa"/>
          </w:tcPr>
          <w:p w14:paraId="261A445C" w14:textId="48A43EDF" w:rsidR="00AF2118" w:rsidRPr="0092344F" w:rsidRDefault="00AF2118" w:rsidP="00AF2118">
            <w:pPr>
              <w:spacing w:line="360" w:lineRule="auto"/>
              <w:rPr>
                <w:rFonts w:ascii="Times New Roman" w:hAnsi="Times New Roman" w:cs="Times New Roman"/>
                <w:sz w:val="26"/>
                <w:szCs w:val="26"/>
              </w:rPr>
            </w:pPr>
            <w:r w:rsidRPr="0092344F">
              <w:rPr>
                <w:rFonts w:ascii="Times New Roman" w:hAnsi="Times New Roman" w:cs="Times New Roman"/>
                <w:sz w:val="26"/>
                <w:szCs w:val="26"/>
              </w:rPr>
              <w:t>Sinh viên cảm thấy nghiên cứu khoa học thật sự thu hút.</w:t>
            </w:r>
          </w:p>
        </w:tc>
        <w:tc>
          <w:tcPr>
            <w:tcW w:w="1134" w:type="dxa"/>
          </w:tcPr>
          <w:p w14:paraId="58BD3ED5" w14:textId="77777777" w:rsidR="00AF2118" w:rsidRPr="0092344F" w:rsidRDefault="00AF2118" w:rsidP="00AF2118">
            <w:pPr>
              <w:spacing w:line="360" w:lineRule="auto"/>
              <w:rPr>
                <w:rFonts w:ascii="Times New Roman" w:hAnsi="Times New Roman" w:cs="Times New Roman"/>
                <w:sz w:val="26"/>
                <w:szCs w:val="26"/>
              </w:rPr>
            </w:pPr>
            <w:r w:rsidRPr="0092344F">
              <w:rPr>
                <w:rFonts w:ascii="Times New Roman" w:hAnsi="Times New Roman" w:cs="Times New Roman"/>
                <w:sz w:val="26"/>
                <w:szCs w:val="26"/>
              </w:rPr>
              <w:t>Biến thứ tự</w:t>
            </w:r>
          </w:p>
        </w:tc>
        <w:tc>
          <w:tcPr>
            <w:tcW w:w="3253" w:type="dxa"/>
          </w:tcPr>
          <w:p w14:paraId="6F20612B" w14:textId="77777777" w:rsidR="00AF2118" w:rsidRPr="0092344F" w:rsidRDefault="00AF2118" w:rsidP="0065190F">
            <w:pPr>
              <w:pStyle w:val="oancuaDanhsach"/>
              <w:numPr>
                <w:ilvl w:val="0"/>
                <w:numId w:val="49"/>
              </w:numPr>
              <w:spacing w:line="360" w:lineRule="auto"/>
              <w:rPr>
                <w:rFonts w:ascii="Times New Roman" w:hAnsi="Times New Roman" w:cs="Times New Roman"/>
                <w:sz w:val="26"/>
                <w:szCs w:val="26"/>
              </w:rPr>
            </w:pPr>
            <w:r w:rsidRPr="0092344F">
              <w:rPr>
                <w:rFonts w:ascii="Times New Roman" w:hAnsi="Times New Roman" w:cs="Times New Roman"/>
                <w:sz w:val="26"/>
                <w:szCs w:val="26"/>
              </w:rPr>
              <w:t>Hoàn toàn không đồng ý</w:t>
            </w:r>
          </w:p>
          <w:p w14:paraId="483CAF1F" w14:textId="77777777" w:rsidR="00AF2118" w:rsidRPr="0092344F" w:rsidRDefault="00AF2118" w:rsidP="0065190F">
            <w:pPr>
              <w:pStyle w:val="oancuaDanhsach"/>
              <w:numPr>
                <w:ilvl w:val="0"/>
                <w:numId w:val="49"/>
              </w:numPr>
              <w:spacing w:line="360" w:lineRule="auto"/>
              <w:rPr>
                <w:rFonts w:ascii="Times New Roman" w:hAnsi="Times New Roman" w:cs="Times New Roman"/>
                <w:sz w:val="26"/>
                <w:szCs w:val="26"/>
              </w:rPr>
            </w:pPr>
            <w:r w:rsidRPr="0092344F">
              <w:rPr>
                <w:rFonts w:ascii="Times New Roman" w:hAnsi="Times New Roman" w:cs="Times New Roman"/>
                <w:sz w:val="26"/>
                <w:szCs w:val="26"/>
              </w:rPr>
              <w:t>Không đồng ý</w:t>
            </w:r>
          </w:p>
          <w:p w14:paraId="5B1725E1" w14:textId="77777777" w:rsidR="00AF2118" w:rsidRPr="0092344F" w:rsidRDefault="00AF2118" w:rsidP="0065190F">
            <w:pPr>
              <w:pStyle w:val="oancuaDanhsach"/>
              <w:numPr>
                <w:ilvl w:val="0"/>
                <w:numId w:val="49"/>
              </w:numPr>
              <w:spacing w:line="360" w:lineRule="auto"/>
              <w:rPr>
                <w:rFonts w:ascii="Times New Roman" w:hAnsi="Times New Roman" w:cs="Times New Roman"/>
                <w:sz w:val="26"/>
                <w:szCs w:val="26"/>
              </w:rPr>
            </w:pPr>
            <w:r w:rsidRPr="0092344F">
              <w:rPr>
                <w:rFonts w:ascii="Times New Roman" w:hAnsi="Times New Roman" w:cs="Times New Roman"/>
                <w:sz w:val="26"/>
                <w:szCs w:val="26"/>
              </w:rPr>
              <w:t>Phần nào không đồng ý</w:t>
            </w:r>
          </w:p>
          <w:p w14:paraId="22151EFA" w14:textId="77777777" w:rsidR="00AF2118" w:rsidRPr="0092344F" w:rsidRDefault="00AF2118" w:rsidP="0065190F">
            <w:pPr>
              <w:pStyle w:val="oancuaDanhsach"/>
              <w:numPr>
                <w:ilvl w:val="0"/>
                <w:numId w:val="49"/>
              </w:numPr>
              <w:spacing w:line="360" w:lineRule="auto"/>
              <w:rPr>
                <w:rFonts w:ascii="Times New Roman" w:hAnsi="Times New Roman" w:cs="Times New Roman"/>
                <w:sz w:val="26"/>
                <w:szCs w:val="26"/>
              </w:rPr>
            </w:pPr>
            <w:r w:rsidRPr="0092344F">
              <w:rPr>
                <w:rFonts w:ascii="Times New Roman" w:hAnsi="Times New Roman" w:cs="Times New Roman"/>
                <w:sz w:val="26"/>
                <w:szCs w:val="26"/>
              </w:rPr>
              <w:t>Không đồng ý cũng không phản đối</w:t>
            </w:r>
          </w:p>
          <w:p w14:paraId="1F52286D" w14:textId="77777777" w:rsidR="00AF2118" w:rsidRPr="0092344F" w:rsidRDefault="00AF2118" w:rsidP="0065190F">
            <w:pPr>
              <w:pStyle w:val="oancuaDanhsach"/>
              <w:numPr>
                <w:ilvl w:val="0"/>
                <w:numId w:val="49"/>
              </w:numPr>
              <w:spacing w:line="360" w:lineRule="auto"/>
              <w:rPr>
                <w:rFonts w:ascii="Times New Roman" w:hAnsi="Times New Roman" w:cs="Times New Roman"/>
                <w:sz w:val="26"/>
                <w:szCs w:val="26"/>
              </w:rPr>
            </w:pPr>
            <w:r w:rsidRPr="0092344F">
              <w:rPr>
                <w:rFonts w:ascii="Times New Roman" w:hAnsi="Times New Roman" w:cs="Times New Roman"/>
                <w:sz w:val="26"/>
                <w:szCs w:val="26"/>
              </w:rPr>
              <w:t>Phần nào đồng ý</w:t>
            </w:r>
          </w:p>
          <w:p w14:paraId="2DE59BA4" w14:textId="77777777" w:rsidR="00AF2118" w:rsidRPr="0092344F" w:rsidRDefault="00AF2118" w:rsidP="0065190F">
            <w:pPr>
              <w:pStyle w:val="oancuaDanhsach"/>
              <w:numPr>
                <w:ilvl w:val="0"/>
                <w:numId w:val="49"/>
              </w:numPr>
              <w:spacing w:line="360" w:lineRule="auto"/>
              <w:rPr>
                <w:rFonts w:ascii="Times New Roman" w:hAnsi="Times New Roman" w:cs="Times New Roman"/>
                <w:sz w:val="26"/>
                <w:szCs w:val="26"/>
              </w:rPr>
            </w:pPr>
            <w:r w:rsidRPr="0092344F">
              <w:rPr>
                <w:rFonts w:ascii="Times New Roman" w:hAnsi="Times New Roman" w:cs="Times New Roman"/>
                <w:sz w:val="26"/>
                <w:szCs w:val="26"/>
              </w:rPr>
              <w:t>Đồng ý</w:t>
            </w:r>
          </w:p>
          <w:p w14:paraId="5C90A556" w14:textId="77777777" w:rsidR="00AF2118" w:rsidRPr="0092344F" w:rsidRDefault="00AF2118" w:rsidP="0065190F">
            <w:pPr>
              <w:pStyle w:val="oancuaDanhsach"/>
              <w:numPr>
                <w:ilvl w:val="0"/>
                <w:numId w:val="49"/>
              </w:numPr>
              <w:spacing w:line="360" w:lineRule="auto"/>
              <w:rPr>
                <w:rFonts w:ascii="Times New Roman" w:hAnsi="Times New Roman" w:cs="Times New Roman"/>
                <w:sz w:val="26"/>
                <w:szCs w:val="26"/>
              </w:rPr>
            </w:pPr>
            <w:r w:rsidRPr="0092344F">
              <w:rPr>
                <w:rFonts w:ascii="Times New Roman" w:hAnsi="Times New Roman" w:cs="Times New Roman"/>
                <w:sz w:val="26"/>
                <w:szCs w:val="26"/>
              </w:rPr>
              <w:t>Hoàn toàn đồng ý</w:t>
            </w:r>
          </w:p>
        </w:tc>
      </w:tr>
      <w:tr w:rsidR="006C0DD3" w:rsidRPr="0092344F" w14:paraId="7DB5261B" w14:textId="77777777" w:rsidTr="00A128AC">
        <w:tc>
          <w:tcPr>
            <w:tcW w:w="1418" w:type="dxa"/>
          </w:tcPr>
          <w:p w14:paraId="5CB1158F" w14:textId="600CBB44" w:rsidR="00AF2118" w:rsidRPr="0092344F" w:rsidRDefault="00AF2118" w:rsidP="00AF2118">
            <w:pPr>
              <w:rPr>
                <w:rFonts w:ascii="Times New Roman" w:hAnsi="Times New Roman" w:cs="Times New Roman"/>
                <w:sz w:val="26"/>
                <w:szCs w:val="26"/>
              </w:rPr>
            </w:pPr>
            <w:r w:rsidRPr="0092344F">
              <w:rPr>
                <w:rFonts w:ascii="Times New Roman" w:hAnsi="Times New Roman" w:cs="Times New Roman"/>
                <w:sz w:val="26"/>
                <w:szCs w:val="26"/>
              </w:rPr>
              <w:lastRenderedPageBreak/>
              <w:t>Tư duy định hướng nghiên cứu khoa học đóng một vai trò quan trọng trong cuộc sống hàng ngày của tôi.</w:t>
            </w:r>
          </w:p>
        </w:tc>
        <w:tc>
          <w:tcPr>
            <w:tcW w:w="2977" w:type="dxa"/>
          </w:tcPr>
          <w:p w14:paraId="1095033E" w14:textId="6378F9C4" w:rsidR="00AF2118" w:rsidRPr="0092344F" w:rsidRDefault="00AF2118" w:rsidP="00AF2118">
            <w:pPr>
              <w:spacing w:line="360" w:lineRule="auto"/>
              <w:rPr>
                <w:rFonts w:ascii="Times New Roman" w:hAnsi="Times New Roman" w:cs="Times New Roman"/>
                <w:sz w:val="26"/>
                <w:szCs w:val="26"/>
              </w:rPr>
            </w:pPr>
            <w:r w:rsidRPr="0092344F">
              <w:rPr>
                <w:rFonts w:ascii="Times New Roman" w:hAnsi="Times New Roman" w:cs="Times New Roman"/>
                <w:sz w:val="26"/>
                <w:szCs w:val="26"/>
              </w:rPr>
              <w:t>Sinh viên cảm thấy tư duy định hướng nghiên cứu khoa học đóng một vai trò quan trọng trong cuộc sống hàng ngày của mình.</w:t>
            </w:r>
          </w:p>
        </w:tc>
        <w:tc>
          <w:tcPr>
            <w:tcW w:w="1134" w:type="dxa"/>
          </w:tcPr>
          <w:p w14:paraId="3FAA1167" w14:textId="77777777" w:rsidR="00AF2118" w:rsidRPr="0092344F" w:rsidRDefault="00AF2118" w:rsidP="00AF2118">
            <w:pPr>
              <w:spacing w:line="360" w:lineRule="auto"/>
              <w:rPr>
                <w:rFonts w:ascii="Times New Roman" w:hAnsi="Times New Roman" w:cs="Times New Roman"/>
                <w:sz w:val="26"/>
                <w:szCs w:val="26"/>
              </w:rPr>
            </w:pPr>
            <w:r w:rsidRPr="0092344F">
              <w:rPr>
                <w:rFonts w:ascii="Times New Roman" w:hAnsi="Times New Roman" w:cs="Times New Roman"/>
                <w:sz w:val="26"/>
                <w:szCs w:val="26"/>
              </w:rPr>
              <w:t>Biến thứ tự</w:t>
            </w:r>
          </w:p>
        </w:tc>
        <w:tc>
          <w:tcPr>
            <w:tcW w:w="3253" w:type="dxa"/>
          </w:tcPr>
          <w:p w14:paraId="7A6A78E0" w14:textId="77777777" w:rsidR="00AF2118" w:rsidRPr="0092344F" w:rsidRDefault="00AF2118" w:rsidP="0065190F">
            <w:pPr>
              <w:pStyle w:val="oancuaDanhsach"/>
              <w:numPr>
                <w:ilvl w:val="0"/>
                <w:numId w:val="50"/>
              </w:numPr>
              <w:spacing w:line="360" w:lineRule="auto"/>
              <w:rPr>
                <w:rFonts w:ascii="Times New Roman" w:hAnsi="Times New Roman" w:cs="Times New Roman"/>
                <w:sz w:val="26"/>
                <w:szCs w:val="26"/>
              </w:rPr>
            </w:pPr>
            <w:r w:rsidRPr="0092344F">
              <w:rPr>
                <w:rFonts w:ascii="Times New Roman" w:hAnsi="Times New Roman" w:cs="Times New Roman"/>
                <w:sz w:val="26"/>
                <w:szCs w:val="26"/>
              </w:rPr>
              <w:t>Hoàn toàn không đồng ý</w:t>
            </w:r>
          </w:p>
          <w:p w14:paraId="61AC2F1F" w14:textId="77777777" w:rsidR="00AF2118" w:rsidRPr="0092344F" w:rsidRDefault="00AF2118" w:rsidP="0065190F">
            <w:pPr>
              <w:pStyle w:val="oancuaDanhsach"/>
              <w:numPr>
                <w:ilvl w:val="0"/>
                <w:numId w:val="50"/>
              </w:numPr>
              <w:spacing w:line="360" w:lineRule="auto"/>
              <w:rPr>
                <w:rFonts w:ascii="Times New Roman" w:hAnsi="Times New Roman" w:cs="Times New Roman"/>
                <w:sz w:val="26"/>
                <w:szCs w:val="26"/>
              </w:rPr>
            </w:pPr>
            <w:r w:rsidRPr="0092344F">
              <w:rPr>
                <w:rFonts w:ascii="Times New Roman" w:hAnsi="Times New Roman" w:cs="Times New Roman"/>
                <w:sz w:val="26"/>
                <w:szCs w:val="26"/>
              </w:rPr>
              <w:t>Không đồng ý</w:t>
            </w:r>
          </w:p>
          <w:p w14:paraId="25989AF2" w14:textId="77777777" w:rsidR="00AF2118" w:rsidRPr="0092344F" w:rsidRDefault="00AF2118" w:rsidP="0065190F">
            <w:pPr>
              <w:pStyle w:val="oancuaDanhsach"/>
              <w:numPr>
                <w:ilvl w:val="0"/>
                <w:numId w:val="50"/>
              </w:numPr>
              <w:spacing w:line="360" w:lineRule="auto"/>
              <w:rPr>
                <w:rFonts w:ascii="Times New Roman" w:hAnsi="Times New Roman" w:cs="Times New Roman"/>
                <w:sz w:val="26"/>
                <w:szCs w:val="26"/>
              </w:rPr>
            </w:pPr>
            <w:r w:rsidRPr="0092344F">
              <w:rPr>
                <w:rFonts w:ascii="Times New Roman" w:hAnsi="Times New Roman" w:cs="Times New Roman"/>
                <w:sz w:val="26"/>
                <w:szCs w:val="26"/>
              </w:rPr>
              <w:t>Phần nào không đồng ý</w:t>
            </w:r>
          </w:p>
          <w:p w14:paraId="6A7CF1DB" w14:textId="77777777" w:rsidR="00AF2118" w:rsidRPr="0092344F" w:rsidRDefault="00AF2118" w:rsidP="0065190F">
            <w:pPr>
              <w:pStyle w:val="oancuaDanhsach"/>
              <w:numPr>
                <w:ilvl w:val="0"/>
                <w:numId w:val="50"/>
              </w:numPr>
              <w:spacing w:line="360" w:lineRule="auto"/>
              <w:rPr>
                <w:rFonts w:ascii="Times New Roman" w:hAnsi="Times New Roman" w:cs="Times New Roman"/>
                <w:sz w:val="26"/>
                <w:szCs w:val="26"/>
              </w:rPr>
            </w:pPr>
            <w:r w:rsidRPr="0092344F">
              <w:rPr>
                <w:rFonts w:ascii="Times New Roman" w:hAnsi="Times New Roman" w:cs="Times New Roman"/>
                <w:sz w:val="26"/>
                <w:szCs w:val="26"/>
              </w:rPr>
              <w:t>Không đồng ý cũng không phản đối</w:t>
            </w:r>
          </w:p>
          <w:p w14:paraId="56574463" w14:textId="77777777" w:rsidR="00AF2118" w:rsidRPr="0092344F" w:rsidRDefault="00AF2118" w:rsidP="0065190F">
            <w:pPr>
              <w:pStyle w:val="oancuaDanhsach"/>
              <w:numPr>
                <w:ilvl w:val="0"/>
                <w:numId w:val="50"/>
              </w:numPr>
              <w:spacing w:line="360" w:lineRule="auto"/>
              <w:rPr>
                <w:rFonts w:ascii="Times New Roman" w:hAnsi="Times New Roman" w:cs="Times New Roman"/>
                <w:sz w:val="26"/>
                <w:szCs w:val="26"/>
              </w:rPr>
            </w:pPr>
            <w:r w:rsidRPr="0092344F">
              <w:rPr>
                <w:rFonts w:ascii="Times New Roman" w:hAnsi="Times New Roman" w:cs="Times New Roman"/>
                <w:sz w:val="26"/>
                <w:szCs w:val="26"/>
              </w:rPr>
              <w:t>Phần nào đồng ý</w:t>
            </w:r>
          </w:p>
          <w:p w14:paraId="6CE75E08" w14:textId="77777777" w:rsidR="00AF2118" w:rsidRPr="0092344F" w:rsidRDefault="00AF2118" w:rsidP="0065190F">
            <w:pPr>
              <w:pStyle w:val="oancuaDanhsach"/>
              <w:numPr>
                <w:ilvl w:val="0"/>
                <w:numId w:val="50"/>
              </w:numPr>
              <w:spacing w:line="360" w:lineRule="auto"/>
              <w:rPr>
                <w:rFonts w:ascii="Times New Roman" w:hAnsi="Times New Roman" w:cs="Times New Roman"/>
                <w:sz w:val="26"/>
                <w:szCs w:val="26"/>
              </w:rPr>
            </w:pPr>
            <w:r w:rsidRPr="0092344F">
              <w:rPr>
                <w:rFonts w:ascii="Times New Roman" w:hAnsi="Times New Roman" w:cs="Times New Roman"/>
                <w:sz w:val="26"/>
                <w:szCs w:val="26"/>
              </w:rPr>
              <w:t>Đồng ý</w:t>
            </w:r>
          </w:p>
          <w:p w14:paraId="030F5178" w14:textId="77777777" w:rsidR="00AF2118" w:rsidRPr="0092344F" w:rsidRDefault="00AF2118" w:rsidP="0065190F">
            <w:pPr>
              <w:pStyle w:val="oancuaDanhsach"/>
              <w:numPr>
                <w:ilvl w:val="0"/>
                <w:numId w:val="50"/>
              </w:numPr>
              <w:spacing w:line="360" w:lineRule="auto"/>
              <w:rPr>
                <w:rFonts w:ascii="Times New Roman" w:hAnsi="Times New Roman" w:cs="Times New Roman"/>
                <w:sz w:val="26"/>
                <w:szCs w:val="26"/>
              </w:rPr>
            </w:pPr>
            <w:r w:rsidRPr="0092344F">
              <w:rPr>
                <w:rFonts w:ascii="Times New Roman" w:hAnsi="Times New Roman" w:cs="Times New Roman"/>
                <w:sz w:val="26"/>
                <w:szCs w:val="26"/>
              </w:rPr>
              <w:t>Hoàn toàn đồng ý</w:t>
            </w:r>
          </w:p>
        </w:tc>
      </w:tr>
      <w:tr w:rsidR="00AF2118" w:rsidRPr="0092344F" w14:paraId="48706A8F" w14:textId="77777777" w:rsidTr="00A128AC">
        <w:tc>
          <w:tcPr>
            <w:tcW w:w="1418" w:type="dxa"/>
          </w:tcPr>
          <w:p w14:paraId="2983DEE3" w14:textId="77777777" w:rsidR="00AF2118" w:rsidRPr="0092344F" w:rsidRDefault="00AF2118" w:rsidP="00AF2118">
            <w:pPr>
              <w:rPr>
                <w:rFonts w:ascii="Times New Roman" w:hAnsi="Times New Roman" w:cs="Times New Roman"/>
                <w:sz w:val="26"/>
                <w:szCs w:val="26"/>
              </w:rPr>
            </w:pPr>
            <w:r w:rsidRPr="0092344F">
              <w:rPr>
                <w:rFonts w:ascii="Times New Roman" w:hAnsi="Times New Roman" w:cs="Times New Roman"/>
                <w:sz w:val="26"/>
                <w:szCs w:val="26"/>
              </w:rPr>
              <w:t>Nghiên cứu khoa học là một chủ đề phức tạp.</w:t>
            </w:r>
          </w:p>
        </w:tc>
        <w:tc>
          <w:tcPr>
            <w:tcW w:w="2977" w:type="dxa"/>
          </w:tcPr>
          <w:p w14:paraId="430A656F" w14:textId="77777777" w:rsidR="00AF2118" w:rsidRPr="0092344F" w:rsidRDefault="00AF2118" w:rsidP="00AF2118">
            <w:pPr>
              <w:spacing w:line="360" w:lineRule="auto"/>
              <w:rPr>
                <w:rFonts w:ascii="Times New Roman" w:hAnsi="Times New Roman" w:cs="Times New Roman"/>
                <w:sz w:val="26"/>
                <w:szCs w:val="26"/>
              </w:rPr>
            </w:pPr>
            <w:r w:rsidRPr="0092344F">
              <w:rPr>
                <w:rFonts w:ascii="Times New Roman" w:hAnsi="Times New Roman" w:cs="Times New Roman"/>
                <w:sz w:val="26"/>
                <w:szCs w:val="26"/>
              </w:rPr>
              <w:t>Sinh viên cảm thấy nghiên cứu khoa học là một chủ đề phức tạp.</w:t>
            </w:r>
          </w:p>
        </w:tc>
        <w:tc>
          <w:tcPr>
            <w:tcW w:w="1134" w:type="dxa"/>
          </w:tcPr>
          <w:p w14:paraId="00E22B4B" w14:textId="77777777" w:rsidR="00AF2118" w:rsidRPr="0092344F" w:rsidRDefault="00AF2118" w:rsidP="00AF2118">
            <w:pPr>
              <w:spacing w:line="360" w:lineRule="auto"/>
              <w:rPr>
                <w:rFonts w:ascii="Times New Roman" w:hAnsi="Times New Roman" w:cs="Times New Roman"/>
                <w:sz w:val="26"/>
                <w:szCs w:val="26"/>
              </w:rPr>
            </w:pPr>
            <w:r w:rsidRPr="0092344F">
              <w:rPr>
                <w:rFonts w:ascii="Times New Roman" w:hAnsi="Times New Roman" w:cs="Times New Roman"/>
                <w:sz w:val="26"/>
                <w:szCs w:val="26"/>
              </w:rPr>
              <w:t>Biến thứ tự</w:t>
            </w:r>
          </w:p>
        </w:tc>
        <w:tc>
          <w:tcPr>
            <w:tcW w:w="3253" w:type="dxa"/>
          </w:tcPr>
          <w:p w14:paraId="7FA39929" w14:textId="77777777" w:rsidR="00AF2118" w:rsidRPr="0092344F" w:rsidRDefault="00AF2118" w:rsidP="0065190F">
            <w:pPr>
              <w:pStyle w:val="oancuaDanhsach"/>
              <w:numPr>
                <w:ilvl w:val="0"/>
                <w:numId w:val="51"/>
              </w:numPr>
              <w:spacing w:line="360" w:lineRule="auto"/>
              <w:rPr>
                <w:rFonts w:ascii="Times New Roman" w:hAnsi="Times New Roman" w:cs="Times New Roman"/>
                <w:sz w:val="26"/>
                <w:szCs w:val="26"/>
              </w:rPr>
            </w:pPr>
            <w:r w:rsidRPr="0092344F">
              <w:rPr>
                <w:rFonts w:ascii="Times New Roman" w:hAnsi="Times New Roman" w:cs="Times New Roman"/>
                <w:sz w:val="26"/>
                <w:szCs w:val="26"/>
              </w:rPr>
              <w:t>Hoàn toàn không đồng ý</w:t>
            </w:r>
          </w:p>
          <w:p w14:paraId="4237AD96" w14:textId="77777777" w:rsidR="00AF2118" w:rsidRPr="0092344F" w:rsidRDefault="00AF2118" w:rsidP="0065190F">
            <w:pPr>
              <w:pStyle w:val="oancuaDanhsach"/>
              <w:numPr>
                <w:ilvl w:val="0"/>
                <w:numId w:val="51"/>
              </w:numPr>
              <w:spacing w:line="360" w:lineRule="auto"/>
              <w:rPr>
                <w:rFonts w:ascii="Times New Roman" w:hAnsi="Times New Roman" w:cs="Times New Roman"/>
                <w:sz w:val="26"/>
                <w:szCs w:val="26"/>
              </w:rPr>
            </w:pPr>
            <w:r w:rsidRPr="0092344F">
              <w:rPr>
                <w:rFonts w:ascii="Times New Roman" w:hAnsi="Times New Roman" w:cs="Times New Roman"/>
                <w:sz w:val="26"/>
                <w:szCs w:val="26"/>
              </w:rPr>
              <w:t>Không đồng ý</w:t>
            </w:r>
          </w:p>
          <w:p w14:paraId="6D0B23E3" w14:textId="77777777" w:rsidR="00AF2118" w:rsidRPr="0092344F" w:rsidRDefault="00AF2118" w:rsidP="0065190F">
            <w:pPr>
              <w:pStyle w:val="oancuaDanhsach"/>
              <w:numPr>
                <w:ilvl w:val="0"/>
                <w:numId w:val="51"/>
              </w:numPr>
              <w:spacing w:line="360" w:lineRule="auto"/>
              <w:rPr>
                <w:rFonts w:ascii="Times New Roman" w:hAnsi="Times New Roman" w:cs="Times New Roman"/>
                <w:sz w:val="26"/>
                <w:szCs w:val="26"/>
              </w:rPr>
            </w:pPr>
            <w:r w:rsidRPr="0092344F">
              <w:rPr>
                <w:rFonts w:ascii="Times New Roman" w:hAnsi="Times New Roman" w:cs="Times New Roman"/>
                <w:sz w:val="26"/>
                <w:szCs w:val="26"/>
              </w:rPr>
              <w:t>Phần nào không đồng ý</w:t>
            </w:r>
          </w:p>
          <w:p w14:paraId="5F6CB7D8" w14:textId="77777777" w:rsidR="00AF2118" w:rsidRPr="0092344F" w:rsidRDefault="00AF2118" w:rsidP="0065190F">
            <w:pPr>
              <w:pStyle w:val="oancuaDanhsach"/>
              <w:numPr>
                <w:ilvl w:val="0"/>
                <w:numId w:val="51"/>
              </w:numPr>
              <w:spacing w:line="360" w:lineRule="auto"/>
              <w:rPr>
                <w:rFonts w:ascii="Times New Roman" w:hAnsi="Times New Roman" w:cs="Times New Roman"/>
                <w:sz w:val="26"/>
                <w:szCs w:val="26"/>
              </w:rPr>
            </w:pPr>
            <w:r w:rsidRPr="0092344F">
              <w:rPr>
                <w:rFonts w:ascii="Times New Roman" w:hAnsi="Times New Roman" w:cs="Times New Roman"/>
                <w:sz w:val="26"/>
                <w:szCs w:val="26"/>
              </w:rPr>
              <w:t>Không đồng ý cũng không phản đối</w:t>
            </w:r>
          </w:p>
          <w:p w14:paraId="68D5C763" w14:textId="77777777" w:rsidR="00AF2118" w:rsidRPr="0092344F" w:rsidRDefault="00AF2118" w:rsidP="0065190F">
            <w:pPr>
              <w:pStyle w:val="oancuaDanhsach"/>
              <w:numPr>
                <w:ilvl w:val="0"/>
                <w:numId w:val="51"/>
              </w:numPr>
              <w:spacing w:line="360" w:lineRule="auto"/>
              <w:rPr>
                <w:rFonts w:ascii="Times New Roman" w:hAnsi="Times New Roman" w:cs="Times New Roman"/>
                <w:sz w:val="26"/>
                <w:szCs w:val="26"/>
              </w:rPr>
            </w:pPr>
            <w:r w:rsidRPr="0092344F">
              <w:rPr>
                <w:rFonts w:ascii="Times New Roman" w:hAnsi="Times New Roman" w:cs="Times New Roman"/>
                <w:sz w:val="26"/>
                <w:szCs w:val="26"/>
              </w:rPr>
              <w:t>Phần nào đồng ý</w:t>
            </w:r>
          </w:p>
          <w:p w14:paraId="6C4F0CB6" w14:textId="77777777" w:rsidR="00AF2118" w:rsidRPr="0092344F" w:rsidRDefault="00AF2118" w:rsidP="0065190F">
            <w:pPr>
              <w:pStyle w:val="oancuaDanhsach"/>
              <w:numPr>
                <w:ilvl w:val="0"/>
                <w:numId w:val="51"/>
              </w:numPr>
              <w:spacing w:line="360" w:lineRule="auto"/>
              <w:rPr>
                <w:rFonts w:ascii="Times New Roman" w:hAnsi="Times New Roman" w:cs="Times New Roman"/>
                <w:sz w:val="26"/>
                <w:szCs w:val="26"/>
              </w:rPr>
            </w:pPr>
            <w:r w:rsidRPr="0092344F">
              <w:rPr>
                <w:rFonts w:ascii="Times New Roman" w:hAnsi="Times New Roman" w:cs="Times New Roman"/>
                <w:sz w:val="26"/>
                <w:szCs w:val="26"/>
              </w:rPr>
              <w:t>Đồng ý</w:t>
            </w:r>
          </w:p>
          <w:p w14:paraId="2FA7839A" w14:textId="77777777" w:rsidR="00AF2118" w:rsidRPr="0092344F" w:rsidRDefault="00AF2118" w:rsidP="0065190F">
            <w:pPr>
              <w:pStyle w:val="oancuaDanhsach"/>
              <w:numPr>
                <w:ilvl w:val="0"/>
                <w:numId w:val="51"/>
              </w:numPr>
              <w:spacing w:line="360" w:lineRule="auto"/>
              <w:rPr>
                <w:rFonts w:ascii="Times New Roman" w:hAnsi="Times New Roman" w:cs="Times New Roman"/>
                <w:sz w:val="26"/>
                <w:szCs w:val="26"/>
              </w:rPr>
            </w:pPr>
            <w:r w:rsidRPr="0092344F">
              <w:rPr>
                <w:rFonts w:ascii="Times New Roman" w:hAnsi="Times New Roman" w:cs="Times New Roman"/>
                <w:sz w:val="26"/>
                <w:szCs w:val="26"/>
              </w:rPr>
              <w:t>Hoàn toàn đồng ý</w:t>
            </w:r>
          </w:p>
        </w:tc>
      </w:tr>
    </w:tbl>
    <w:p w14:paraId="62D50E5E" w14:textId="77777777" w:rsidR="00A611B6" w:rsidRPr="00A611B6" w:rsidRDefault="00A611B6" w:rsidP="00A611B6">
      <w:pPr>
        <w:spacing w:before="120" w:after="0" w:line="360" w:lineRule="auto"/>
        <w:jc w:val="both"/>
        <w:rPr>
          <w:rFonts w:ascii="Times New Roman" w:hAnsi="Times New Roman" w:cs="Times New Roman"/>
          <w:b/>
          <w:bCs/>
          <w:sz w:val="26"/>
          <w:szCs w:val="26"/>
        </w:rPr>
      </w:pPr>
    </w:p>
    <w:p w14:paraId="6E1CB879" w14:textId="45E2BB17" w:rsidR="00614972" w:rsidRPr="00614972" w:rsidRDefault="00614972" w:rsidP="00614972">
      <w:pPr>
        <w:pStyle w:val="Chuthich"/>
        <w:jc w:val="center"/>
        <w:rPr>
          <w:rFonts w:ascii="Times New Roman" w:hAnsi="Times New Roman" w:cs="Times New Roman"/>
          <w:b/>
          <w:bCs/>
          <w:color w:val="auto"/>
          <w:sz w:val="26"/>
          <w:szCs w:val="26"/>
        </w:rPr>
      </w:pPr>
      <w:bookmarkStart w:id="42" w:name="_Toc154452832"/>
      <w:r w:rsidRPr="00614972">
        <w:rPr>
          <w:rFonts w:ascii="Times New Roman" w:hAnsi="Times New Roman" w:cs="Times New Roman"/>
          <w:color w:val="auto"/>
          <w:sz w:val="26"/>
          <w:szCs w:val="26"/>
        </w:rPr>
        <w:t xml:space="preserve">Bảng </w:t>
      </w:r>
      <w:r>
        <w:rPr>
          <w:rFonts w:ascii="Times New Roman" w:hAnsi="Times New Roman" w:cs="Times New Roman"/>
          <w:color w:val="auto"/>
          <w:sz w:val="26"/>
          <w:szCs w:val="26"/>
        </w:rPr>
        <w:t>2</w:t>
      </w:r>
      <w:r w:rsidRPr="00614972">
        <w:rPr>
          <w:rFonts w:ascii="Times New Roman" w:hAnsi="Times New Roman" w:cs="Times New Roman"/>
          <w:color w:val="auto"/>
          <w:sz w:val="26"/>
          <w:szCs w:val="26"/>
        </w:rPr>
        <w:noBreakHyphen/>
      </w:r>
      <w:r w:rsidRPr="00614972">
        <w:rPr>
          <w:rFonts w:ascii="Times New Roman" w:hAnsi="Times New Roman" w:cs="Times New Roman"/>
          <w:color w:val="auto"/>
          <w:sz w:val="26"/>
          <w:szCs w:val="26"/>
        </w:rPr>
        <w:fldChar w:fldCharType="begin"/>
      </w:r>
      <w:r w:rsidRPr="00614972">
        <w:rPr>
          <w:rFonts w:ascii="Times New Roman" w:hAnsi="Times New Roman" w:cs="Times New Roman"/>
          <w:color w:val="auto"/>
          <w:sz w:val="26"/>
          <w:szCs w:val="26"/>
        </w:rPr>
        <w:instrText xml:space="preserve"> SEQ Bảng \* ARABIC \s 1 </w:instrText>
      </w:r>
      <w:r w:rsidRPr="00614972">
        <w:rPr>
          <w:rFonts w:ascii="Times New Roman" w:hAnsi="Times New Roman" w:cs="Times New Roman"/>
          <w:color w:val="auto"/>
          <w:sz w:val="26"/>
          <w:szCs w:val="26"/>
        </w:rPr>
        <w:fldChar w:fldCharType="separate"/>
      </w:r>
      <w:r w:rsidR="006D3028">
        <w:rPr>
          <w:rFonts w:ascii="Times New Roman" w:hAnsi="Times New Roman" w:cs="Times New Roman"/>
          <w:noProof/>
          <w:color w:val="auto"/>
          <w:sz w:val="26"/>
          <w:szCs w:val="26"/>
        </w:rPr>
        <w:t>3</w:t>
      </w:r>
      <w:r w:rsidRPr="00614972">
        <w:rPr>
          <w:rFonts w:ascii="Times New Roman" w:hAnsi="Times New Roman" w:cs="Times New Roman"/>
          <w:color w:val="auto"/>
          <w:sz w:val="26"/>
          <w:szCs w:val="26"/>
        </w:rPr>
        <w:fldChar w:fldCharType="end"/>
      </w:r>
      <w:r w:rsidRPr="00614972">
        <w:rPr>
          <w:rFonts w:ascii="Times New Roman" w:hAnsi="Times New Roman" w:cs="Times New Roman"/>
          <w:color w:val="auto"/>
          <w:sz w:val="26"/>
          <w:szCs w:val="26"/>
        </w:rPr>
        <w:t>: Biến số thái độ</w:t>
      </w:r>
      <w:bookmarkEnd w:id="42"/>
    </w:p>
    <w:p w14:paraId="464B0211" w14:textId="5AFE7008" w:rsidR="00A611B6" w:rsidRPr="0092344F" w:rsidRDefault="00A611B6" w:rsidP="0065190F">
      <w:pPr>
        <w:pStyle w:val="oancuaDanhsach"/>
        <w:numPr>
          <w:ilvl w:val="1"/>
          <w:numId w:val="54"/>
        </w:numPr>
        <w:spacing w:before="120" w:after="0" w:line="360" w:lineRule="auto"/>
        <w:jc w:val="both"/>
        <w:outlineLvl w:val="1"/>
        <w:rPr>
          <w:rFonts w:ascii="Times New Roman" w:hAnsi="Times New Roman" w:cs="Times New Roman"/>
          <w:b/>
          <w:bCs/>
          <w:sz w:val="26"/>
          <w:szCs w:val="26"/>
        </w:rPr>
      </w:pPr>
      <w:bookmarkStart w:id="43" w:name="_Toc154482712"/>
      <w:r w:rsidRPr="0092344F">
        <w:rPr>
          <w:rFonts w:ascii="Times New Roman" w:hAnsi="Times New Roman" w:cs="Times New Roman"/>
          <w:b/>
          <w:bCs/>
          <w:sz w:val="26"/>
          <w:szCs w:val="26"/>
        </w:rPr>
        <w:t>Công cụ thu thập số liệu</w:t>
      </w:r>
      <w:bookmarkEnd w:id="43"/>
      <w:r w:rsidRPr="0092344F">
        <w:rPr>
          <w:rFonts w:ascii="Times New Roman" w:hAnsi="Times New Roman" w:cs="Times New Roman"/>
          <w:b/>
          <w:bCs/>
          <w:sz w:val="26"/>
          <w:szCs w:val="26"/>
        </w:rPr>
        <w:t xml:space="preserve"> </w:t>
      </w:r>
    </w:p>
    <w:p w14:paraId="469B25B6" w14:textId="3BA08DD6" w:rsidR="00A611B6" w:rsidRPr="0092344F" w:rsidRDefault="00A611B6" w:rsidP="00A611B6">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Sau quá trình tổng quan tài liệu về các công cụ nghiên cứu liên quan tới thái độ của sinh viên với NCKH, chúng tôi nhận thấy bộ câu hỏi “thang đo thái độ đối với NCKH” (Attitudes Toward Research Scale: ART) của tác giả Papanastasiou xây dựng năm 2005 phù hợp với mục tiêu nghiên cứu đã đề ra của chúng tôi. Bản tiếng Việt của bộ câu hỏi đã được kiểm định và sử dụng trong nghiên cứu của Nguyễn Thị Xuân Huỳnh và cộng sự sử dụng trong đề tài “Nghiên cứu thái độ của sinh viên điều dưỡng đối với nghiên cứu khoa học và các yếu tố liên quan” tại Trường Đại học Y Dược Cần Thơ năm 2021.</w:t>
      </w:r>
      <w:r w:rsidRPr="0092344F">
        <w:rPr>
          <w:rFonts w:ascii="Times New Roman" w:hAnsi="Times New Roman" w:cs="Times New Roman"/>
          <w:sz w:val="26"/>
          <w:szCs w:val="26"/>
        </w:rPr>
        <w:fldChar w:fldCharType="begin">
          <w:fldData xml:space="preserve">PEVuZE5vdGU+PENpdGU+PEF1dGhvcj5OZ3V54buFbiBUaOG7iyBYdcOibiBIdeG7s25oPC9BdXRo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</w:fldData>
        </w:fldChar>
      </w:r>
      <w:r w:rsidR="00602E56">
        <w:rPr>
          <w:rFonts w:ascii="Times New Roman" w:hAnsi="Times New Roman" w:cs="Times New Roman"/>
          <w:sz w:val="26"/>
          <w:szCs w:val="26"/>
        </w:rPr>
        <w:instrText xml:space="preserve"> ADDIN EN.CITE </w:instrText>
      </w:r>
      <w:r w:rsidR="00602E56">
        <w:rPr>
          <w:rFonts w:ascii="Times New Roman" w:hAnsi="Times New Roman" w:cs="Times New Roman"/>
          <w:sz w:val="26"/>
          <w:szCs w:val="26"/>
        </w:rPr>
        <w:fldChar w:fldCharType="begin">
          <w:fldData xml:space="preserve">PEVuZE5vdGU+PENpdGU+PEF1dGhvcj5OZ3V54buFbiBUaOG7iyBYdcOibiBIdeG7s25oPC9BdXRo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</w:fldData>
        </w:fldChar>
      </w:r>
      <w:r w:rsidR="00602E56">
        <w:rPr>
          <w:rFonts w:ascii="Times New Roman" w:hAnsi="Times New Roman" w:cs="Times New Roman"/>
          <w:sz w:val="26"/>
          <w:szCs w:val="26"/>
        </w:rPr>
        <w:instrText xml:space="preserve"> ADDIN EN.CITE.DATA </w:instrText>
      </w:r>
      <w:r w:rsidR="00602E56">
        <w:rPr>
          <w:rFonts w:ascii="Times New Roman" w:hAnsi="Times New Roman" w:cs="Times New Roman"/>
          <w:sz w:val="26"/>
          <w:szCs w:val="26"/>
        </w:rPr>
      </w:r>
      <w:r w:rsidR="00602E56">
        <w:rPr>
          <w:rFonts w:ascii="Times New Roman" w:hAnsi="Times New Roman" w:cs="Times New Roman"/>
          <w:sz w:val="26"/>
          <w:szCs w:val="26"/>
        </w:rPr>
        <w:fldChar w:fldCharType="end"/>
      </w:r>
      <w:r w:rsidRPr="0092344F">
        <w:rPr>
          <w:rFonts w:ascii="Times New Roman" w:hAnsi="Times New Roman" w:cs="Times New Roman"/>
          <w:sz w:val="26"/>
          <w:szCs w:val="26"/>
        </w:rPr>
      </w:r>
      <w:r w:rsidRPr="0092344F">
        <w:rPr>
          <w:rFonts w:ascii="Times New Roman" w:hAnsi="Times New Roman" w:cs="Times New Roman"/>
          <w:sz w:val="26"/>
          <w:szCs w:val="26"/>
        </w:rPr>
        <w:fldChar w:fldCharType="separate"/>
      </w:r>
      <w:r w:rsidR="00602E56" w:rsidRPr="00602E56">
        <w:rPr>
          <w:rFonts w:ascii="Times New Roman" w:hAnsi="Times New Roman" w:cs="Times New Roman"/>
          <w:noProof/>
          <w:sz w:val="26"/>
          <w:szCs w:val="26"/>
          <w:vertAlign w:val="superscript"/>
        </w:rPr>
        <w:t>53</w:t>
      </w:r>
      <w:r w:rsidRPr="0092344F">
        <w:rPr>
          <w:rFonts w:ascii="Times New Roman" w:hAnsi="Times New Roman" w:cs="Times New Roman"/>
          <w:sz w:val="26"/>
          <w:szCs w:val="26"/>
        </w:rPr>
        <w:fldChar w:fldCharType="end"/>
      </w:r>
      <w:r w:rsidRPr="0092344F">
        <w:rPr>
          <w:rFonts w:ascii="Times New Roman" w:hAnsi="Times New Roman" w:cs="Times New Roman"/>
          <w:sz w:val="26"/>
          <w:szCs w:val="26"/>
        </w:rPr>
        <w:t xml:space="preserve"> </w:t>
      </w:r>
    </w:p>
    <w:p w14:paraId="5BD7837A" w14:textId="77777777" w:rsidR="00A611B6" w:rsidRDefault="00A611B6" w:rsidP="00A611B6">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lastRenderedPageBreak/>
        <w:t xml:space="preserve">Bộ câu hỏi gồm 2 phần: </w:t>
      </w:r>
    </w:p>
    <w:p w14:paraId="002713B6" w14:textId="7DB675F0" w:rsidR="00A611B6" w:rsidRPr="00A611B6" w:rsidRDefault="00A611B6" w:rsidP="0065190F">
      <w:pPr>
        <w:pStyle w:val="oancuaDanhsach"/>
        <w:numPr>
          <w:ilvl w:val="0"/>
          <w:numId w:val="55"/>
        </w:numPr>
        <w:spacing w:line="360" w:lineRule="auto"/>
        <w:jc w:val="both"/>
        <w:rPr>
          <w:rFonts w:ascii="Times New Roman" w:hAnsi="Times New Roman" w:cs="Times New Roman"/>
          <w:sz w:val="26"/>
          <w:szCs w:val="26"/>
        </w:rPr>
      </w:pPr>
      <w:r w:rsidRPr="00A611B6">
        <w:rPr>
          <w:rFonts w:ascii="Times New Roman" w:hAnsi="Times New Roman" w:cs="Times New Roman"/>
          <w:b/>
          <w:bCs/>
          <w:sz w:val="26"/>
          <w:szCs w:val="26"/>
        </w:rPr>
        <w:t>Phần A: Nhân khẩu học và các thông tin liên quan.</w:t>
      </w:r>
    </w:p>
    <w:p w14:paraId="762BCB16" w14:textId="77777777" w:rsidR="00A611B6" w:rsidRPr="0092344F" w:rsidRDefault="00A611B6" w:rsidP="00A611B6">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 xml:space="preserve">Có tất cả 09 câu hỏi, gồm: </w:t>
      </w:r>
    </w:p>
    <w:p w14:paraId="091AFE03" w14:textId="77777777" w:rsidR="00A611B6" w:rsidRPr="0092344F" w:rsidRDefault="00A611B6" w:rsidP="00A611B6">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 xml:space="preserve">09 câu về đặc điểm thông tin cá nhân của người tham gia nghiên cứu: tuổi, giới tính, dân tộc, chuyên ngành học, điểm học tập tích lũy (thang điểm hệ số 4, tính đến học kì I năm 4), </w:t>
      </w:r>
      <w:r w:rsidRPr="00386DF7">
        <w:rPr>
          <w:rFonts w:ascii="Times New Roman" w:hAnsi="Times New Roman" w:cs="Times New Roman"/>
          <w:sz w:val="26"/>
          <w:szCs w:val="26"/>
        </w:rPr>
        <w:t xml:space="preserve">đã hoặc đang tham gia đề tài NCKH, tham gia các nhóm/câu lạc bộ NCKH, tham gia vào các hoạt động NCKH (hội nghị, hội thảo …, biết các thông tin về NCKH của trường (thủ tục, điều kiện, quy định nghiên cứu…). </w:t>
      </w:r>
    </w:p>
    <w:p w14:paraId="6B8F740E" w14:textId="6519C6D6" w:rsidR="00A611B6" w:rsidRPr="00A611B6" w:rsidRDefault="00A611B6" w:rsidP="0065190F">
      <w:pPr>
        <w:pStyle w:val="oancuaDanhsach"/>
        <w:numPr>
          <w:ilvl w:val="0"/>
          <w:numId w:val="55"/>
        </w:numPr>
        <w:spacing w:line="360" w:lineRule="auto"/>
        <w:jc w:val="both"/>
        <w:rPr>
          <w:rFonts w:ascii="Times New Roman" w:hAnsi="Times New Roman" w:cs="Times New Roman"/>
          <w:b/>
          <w:bCs/>
          <w:sz w:val="26"/>
          <w:szCs w:val="26"/>
        </w:rPr>
      </w:pPr>
      <w:r w:rsidRPr="00A611B6">
        <w:rPr>
          <w:rFonts w:ascii="Times New Roman" w:hAnsi="Times New Roman" w:cs="Times New Roman"/>
          <w:b/>
          <w:bCs/>
          <w:sz w:val="26"/>
          <w:szCs w:val="26"/>
        </w:rPr>
        <w:t xml:space="preserve">Phần B: Thái độ của SV về NCKH. </w:t>
      </w:r>
    </w:p>
    <w:p w14:paraId="79643B69" w14:textId="77777777" w:rsidR="00A611B6" w:rsidRPr="0092344F" w:rsidRDefault="00A611B6" w:rsidP="00A611B6">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 xml:space="preserve">Khảo sát thái độ đối với NCKH. Bộ câu hỏi gồm 32 câu hỏi với 5 khía cạnh gồm: </w:t>
      </w:r>
    </w:p>
    <w:p w14:paraId="154834F1" w14:textId="77777777" w:rsidR="00A611B6" w:rsidRPr="0092344F" w:rsidRDefault="00A611B6" w:rsidP="00A611B6">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 xml:space="preserve">(1) Tính hữu ích của NCKH trong việc cải thiện thực hành chăm sóc người bệnh; </w:t>
      </w:r>
    </w:p>
    <w:p w14:paraId="0E23B687" w14:textId="77777777" w:rsidR="00A611B6" w:rsidRPr="0092344F" w:rsidRDefault="00A611B6" w:rsidP="00A611B6">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 xml:space="preserve">(2) Sự bất an, lo ngại và không chắc chắn trong phân tích dữ liệu; </w:t>
      </w:r>
    </w:p>
    <w:p w14:paraId="0B1E1CA2" w14:textId="77777777" w:rsidR="00A611B6" w:rsidRPr="0092344F" w:rsidRDefault="00A611B6" w:rsidP="00A611B6">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 xml:space="preserve">(3) Sự quan tâm đối với NCKH; </w:t>
      </w:r>
    </w:p>
    <w:p w14:paraId="1D3D2030" w14:textId="77777777" w:rsidR="00A611B6" w:rsidRPr="0092344F" w:rsidRDefault="00A611B6" w:rsidP="00A611B6">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 xml:space="preserve">(4) Vai trò của NCKH trong đời sống và nghề nghiệp; </w:t>
      </w:r>
    </w:p>
    <w:p w14:paraId="4D0880CB" w14:textId="77777777" w:rsidR="00A611B6" w:rsidRPr="0092344F" w:rsidRDefault="00A611B6" w:rsidP="00A611B6">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 xml:space="preserve">(5) Những khó khăn và vấn đề mà họ gặp phải trong việc phân tích các khái niệm số trong NCKH. </w:t>
      </w:r>
    </w:p>
    <w:p w14:paraId="5A41BDCB" w14:textId="77777777" w:rsidR="00A611B6" w:rsidRPr="0092344F" w:rsidRDefault="00A611B6" w:rsidP="00A611B6">
      <w:pPr>
        <w:spacing w:line="360" w:lineRule="auto"/>
        <w:ind w:firstLine="720"/>
        <w:jc w:val="both"/>
        <w:rPr>
          <w:rFonts w:ascii="Times New Roman" w:hAnsi="Times New Roman" w:cs="Times New Roman"/>
          <w:b/>
          <w:bCs/>
          <w:i/>
          <w:iCs/>
          <w:sz w:val="26"/>
          <w:szCs w:val="26"/>
        </w:rPr>
      </w:pPr>
      <w:r w:rsidRPr="0092344F">
        <w:rPr>
          <w:rFonts w:ascii="Times New Roman" w:hAnsi="Times New Roman" w:cs="Times New Roman"/>
          <w:b/>
          <w:bCs/>
          <w:i/>
          <w:iCs/>
          <w:sz w:val="26"/>
          <w:szCs w:val="26"/>
        </w:rPr>
        <w:t xml:space="preserve">Cách trả lời và tính điểm: </w:t>
      </w:r>
    </w:p>
    <w:p w14:paraId="271AEA9E" w14:textId="77777777" w:rsidR="00A611B6" w:rsidRPr="0092344F" w:rsidRDefault="00A611B6" w:rsidP="00A611B6">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 xml:space="preserve">Phần II: </w:t>
      </w:r>
    </w:p>
    <w:p w14:paraId="4EA76905" w14:textId="77777777" w:rsidR="00A611B6" w:rsidRPr="0092344F" w:rsidRDefault="00A611B6" w:rsidP="00A611B6">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Mỗi câu hỏi được đánh giá bằng điểm số Likert 7 mức độ (hoàn toàn không đồng ý → hoàn toàn đồng ý)</w:t>
      </w:r>
    </w:p>
    <w:p w14:paraId="0774B272" w14:textId="77777777" w:rsidR="00A611B6" w:rsidRPr="0092344F" w:rsidRDefault="00A611B6" w:rsidP="00A611B6">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 xml:space="preserve">Sinh viên khoanh tròn vào một câu trả lời phù hợp nhất với bản thân. Tổng cộng có 32 câu với điểm cao nhất là 224 điểm, thấp nhất là 32 điểm. </w:t>
      </w:r>
    </w:p>
    <w:p w14:paraId="22EE79C9" w14:textId="77777777" w:rsidR="00A611B6" w:rsidRPr="0092344F" w:rsidRDefault="00A611B6" w:rsidP="00A611B6">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 xml:space="preserve">Điểm của mỗi câu trả lời được tính như sau: </w:t>
      </w:r>
    </w:p>
    <w:p w14:paraId="31C2DA9A" w14:textId="77777777" w:rsidR="00A611B6" w:rsidRPr="0092344F" w:rsidRDefault="00A611B6" w:rsidP="00A611B6">
      <w:pPr>
        <w:spacing w:line="360" w:lineRule="auto"/>
        <w:ind w:left="720" w:firstLine="720"/>
        <w:jc w:val="both"/>
        <w:rPr>
          <w:rFonts w:ascii="Times New Roman" w:hAnsi="Times New Roman" w:cs="Times New Roman"/>
          <w:sz w:val="26"/>
          <w:szCs w:val="26"/>
        </w:rPr>
      </w:pPr>
      <w:r w:rsidRPr="0092344F">
        <w:rPr>
          <w:rFonts w:ascii="Times New Roman" w:hAnsi="Times New Roman" w:cs="Times New Roman"/>
          <w:sz w:val="26"/>
          <w:szCs w:val="26"/>
        </w:rPr>
        <w:lastRenderedPageBreak/>
        <w:t>Hoàn toàn không đồng ý = 1</w:t>
      </w:r>
    </w:p>
    <w:p w14:paraId="1B4923D5" w14:textId="77777777" w:rsidR="00A611B6" w:rsidRPr="0092344F" w:rsidRDefault="00A611B6" w:rsidP="00A611B6">
      <w:p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ab/>
      </w:r>
      <w:r w:rsidRPr="0092344F">
        <w:rPr>
          <w:rFonts w:ascii="Times New Roman" w:hAnsi="Times New Roman" w:cs="Times New Roman"/>
          <w:sz w:val="26"/>
          <w:szCs w:val="26"/>
        </w:rPr>
        <w:tab/>
        <w:t>Không đồng ý = 2</w:t>
      </w:r>
    </w:p>
    <w:p w14:paraId="5FF06CB5" w14:textId="77777777" w:rsidR="00A611B6" w:rsidRPr="0092344F" w:rsidRDefault="00A611B6" w:rsidP="00A611B6">
      <w:p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ab/>
      </w:r>
      <w:r w:rsidRPr="0092344F">
        <w:rPr>
          <w:rFonts w:ascii="Times New Roman" w:hAnsi="Times New Roman" w:cs="Times New Roman"/>
          <w:sz w:val="26"/>
          <w:szCs w:val="26"/>
        </w:rPr>
        <w:tab/>
        <w:t>Phần nào không đồng ý = 3</w:t>
      </w:r>
    </w:p>
    <w:p w14:paraId="25873CCA" w14:textId="77777777" w:rsidR="00A611B6" w:rsidRPr="0092344F" w:rsidRDefault="00A611B6" w:rsidP="00A611B6">
      <w:p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ab/>
      </w:r>
      <w:r w:rsidRPr="0092344F">
        <w:rPr>
          <w:rFonts w:ascii="Times New Roman" w:hAnsi="Times New Roman" w:cs="Times New Roman"/>
          <w:sz w:val="26"/>
          <w:szCs w:val="26"/>
        </w:rPr>
        <w:tab/>
        <w:t>Không đồng ý cũng không phản đối = 4</w:t>
      </w:r>
    </w:p>
    <w:p w14:paraId="5033CD7A" w14:textId="77777777" w:rsidR="00A611B6" w:rsidRPr="0092344F" w:rsidRDefault="00A611B6" w:rsidP="00A611B6">
      <w:p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ab/>
      </w:r>
      <w:r w:rsidRPr="0092344F">
        <w:rPr>
          <w:rFonts w:ascii="Times New Roman" w:hAnsi="Times New Roman" w:cs="Times New Roman"/>
          <w:sz w:val="26"/>
          <w:szCs w:val="26"/>
        </w:rPr>
        <w:tab/>
        <w:t>Phần nào đồng ý = 5</w:t>
      </w:r>
    </w:p>
    <w:p w14:paraId="6E5E8EB8" w14:textId="77777777" w:rsidR="00A611B6" w:rsidRPr="0092344F" w:rsidRDefault="00A611B6" w:rsidP="00A611B6">
      <w:p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ab/>
      </w:r>
      <w:r w:rsidRPr="0092344F">
        <w:rPr>
          <w:rFonts w:ascii="Times New Roman" w:hAnsi="Times New Roman" w:cs="Times New Roman"/>
          <w:sz w:val="26"/>
          <w:szCs w:val="26"/>
        </w:rPr>
        <w:tab/>
        <w:t>Đồng ý = 6</w:t>
      </w:r>
    </w:p>
    <w:p w14:paraId="3C961B09" w14:textId="77777777" w:rsidR="00A611B6" w:rsidRPr="0092344F" w:rsidRDefault="00A611B6" w:rsidP="00A611B6">
      <w:p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ab/>
      </w:r>
      <w:r w:rsidRPr="0092344F">
        <w:rPr>
          <w:rFonts w:ascii="Times New Roman" w:hAnsi="Times New Roman" w:cs="Times New Roman"/>
          <w:sz w:val="26"/>
          <w:szCs w:val="26"/>
        </w:rPr>
        <w:tab/>
        <w:t>Hoàn toàn đồng ý = 7</w:t>
      </w:r>
    </w:p>
    <w:p w14:paraId="6597FB37" w14:textId="77777777" w:rsidR="00A611B6" w:rsidRPr="0092344F" w:rsidRDefault="00A611B6" w:rsidP="00A611B6">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 xml:space="preserve">Điểm trung bình thái độ tổng thể và với từng khía cạnh ≥ 4 được xem là tích cực. </w:t>
      </w:r>
    </w:p>
    <w:p w14:paraId="128D49BF" w14:textId="77777777" w:rsidR="00A611B6" w:rsidRPr="0092344F" w:rsidRDefault="00A611B6" w:rsidP="00A611B6">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Điểm trung bình thái độ tổng thể và với từng khía cạnh &lt; 4 được xem là chưa tích cực.</w:t>
      </w:r>
    </w:p>
    <w:p w14:paraId="5152D2EB" w14:textId="77777777" w:rsidR="00A611B6" w:rsidRPr="0092344F" w:rsidRDefault="00A611B6" w:rsidP="00A611B6">
      <w:pPr>
        <w:spacing w:line="360" w:lineRule="auto"/>
        <w:jc w:val="both"/>
        <w:rPr>
          <w:rFonts w:ascii="Times New Roman" w:hAnsi="Times New Roman" w:cs="Times New Roman"/>
          <w:b/>
          <w:bCs/>
          <w:i/>
          <w:iCs/>
          <w:sz w:val="26"/>
          <w:szCs w:val="26"/>
        </w:rPr>
      </w:pPr>
      <w:r w:rsidRPr="0092344F">
        <w:rPr>
          <w:rFonts w:ascii="Times New Roman" w:hAnsi="Times New Roman" w:cs="Times New Roman"/>
          <w:sz w:val="26"/>
          <w:szCs w:val="26"/>
        </w:rPr>
        <w:tab/>
      </w:r>
      <w:r w:rsidRPr="0092344F">
        <w:rPr>
          <w:rFonts w:ascii="Times New Roman" w:hAnsi="Times New Roman" w:cs="Times New Roman"/>
          <w:b/>
          <w:bCs/>
          <w:i/>
          <w:iCs/>
          <w:sz w:val="26"/>
          <w:szCs w:val="26"/>
        </w:rPr>
        <w:t xml:space="preserve">Giá trị và độ tin cậy của bộ câu hỏi: </w:t>
      </w:r>
    </w:p>
    <w:p w14:paraId="7172537D" w14:textId="5083C3C4" w:rsidR="00A611B6" w:rsidRPr="0092344F" w:rsidRDefault="00A611B6" w:rsidP="00A611B6">
      <w:p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ab/>
        <w:t>Độ tin cậy của bộ câu hỏi “thang đo thái độ đối với NCKH” (Attitudes Toward Research Scale: ART) của tác giả Papanastasiou xây dựng năm 2005 bản gốc bằng tiếng Anh có hệ số Cronbach ở mức rất cao: 0.939.</w:t>
      </w:r>
      <w:r>
        <w:rPr>
          <w:rFonts w:ascii="Times New Roman" w:hAnsi="Times New Roman" w:cs="Times New Roman"/>
          <w:sz w:val="26"/>
          <w:szCs w:val="26"/>
        </w:rPr>
        <w:fldChar w:fldCharType="begin"/>
      </w:r>
      <w:r w:rsidR="00602E56">
        <w:rPr>
          <w:rFonts w:ascii="Times New Roman" w:hAnsi="Times New Roman" w:cs="Times New Roman"/>
          <w:sz w:val="26"/>
          <w:szCs w:val="26"/>
        </w:rPr>
        <w:instrText xml:space="preserve"> ADDIN EN.CITE &lt;EndNote&gt;&lt;Cite&gt;&lt;Author&gt;Papanastasiou&lt;/Author&gt;&lt;Year&gt;2017&lt;/Year&gt;&lt;RecNum&gt;98&lt;/RecNum&gt;&lt;DisplayText&gt;&lt;style face="superscript"&gt;59&lt;/style&gt;&lt;/DisplayText&gt;&lt;record&gt;&lt;rec-number&gt;98&lt;/rec-number&gt;&lt;foreign-keys&gt;&lt;key app="EN" db-id="f00xez9975zd0se9rt4veed4vwttzzrszx2w" timestamp="1702911313"&gt;98&lt;/key&gt;&lt;key app="ENWeb" db-id=""&gt;0&lt;/key&gt;&lt;/foreign-keys&gt;&lt;ref-type name="Journal Article"&gt;17&lt;/ref-type&gt;&lt;contributors&gt;&lt;authors&gt;&lt;author&gt;Papanastasiou, Elena C.&lt;/author&gt;&lt;/authors&gt;&lt;/contributors&gt;&lt;titles&gt;&lt;title&gt;ACTOR STRUCTURE OF THE “ATTITUDES TOWARD RESEARCH” SCALE &lt;/title&gt;&lt;/titles&gt;&lt;dates&gt;&lt;year&gt;2017&lt;/year&gt;&lt;/dates&gt;&lt;urls&gt;&lt;/urls&gt;&lt;electronic-resource-num&gt;10.1037/t64085-000&lt;/electronic-resource-num&gt;&lt;/record&gt;&lt;/Cite&gt;&lt;/EndNote&gt;</w:instrText>
      </w:r>
      <w:r>
        <w:rPr>
          <w:rFonts w:ascii="Times New Roman" w:hAnsi="Times New Roman" w:cs="Times New Roman"/>
          <w:sz w:val="26"/>
          <w:szCs w:val="26"/>
        </w:rPr>
        <w:fldChar w:fldCharType="separate"/>
      </w:r>
      <w:r w:rsidR="00602E56" w:rsidRPr="00602E56">
        <w:rPr>
          <w:rFonts w:ascii="Times New Roman" w:hAnsi="Times New Roman" w:cs="Times New Roman"/>
          <w:noProof/>
          <w:sz w:val="26"/>
          <w:szCs w:val="26"/>
          <w:vertAlign w:val="superscript"/>
        </w:rPr>
        <w:t>59</w:t>
      </w:r>
      <w:r>
        <w:rPr>
          <w:rFonts w:ascii="Times New Roman" w:hAnsi="Times New Roman" w:cs="Times New Roman"/>
          <w:sz w:val="26"/>
          <w:szCs w:val="26"/>
        </w:rPr>
        <w:fldChar w:fldCharType="end"/>
      </w:r>
      <w:r w:rsidRPr="0092344F">
        <w:rPr>
          <w:rFonts w:ascii="Times New Roman" w:hAnsi="Times New Roman" w:cs="Times New Roman"/>
          <w:sz w:val="26"/>
          <w:szCs w:val="26"/>
        </w:rPr>
        <w:t xml:space="preserve"> </w:t>
      </w:r>
    </w:p>
    <w:p w14:paraId="1BB4D1F5" w14:textId="37DBB5E3" w:rsidR="00AF2118" w:rsidRPr="00A611B6" w:rsidRDefault="00A611B6" w:rsidP="00A128AC">
      <w:p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 xml:space="preserve"> Bảng câu hỏi cũng đã được xác nhận và sử dụng trong các nghiên cứu khác.</w:t>
      </w:r>
      <w:r w:rsidRPr="0092344F">
        <w:rPr>
          <w:rFonts w:ascii="Times New Roman" w:hAnsi="Times New Roman" w:cs="Times New Roman"/>
          <w:sz w:val="26"/>
          <w:szCs w:val="26"/>
        </w:rPr>
        <w:fldChar w:fldCharType="begin">
          <w:fldData xml:space="preserve">PEVuZE5vdGU+PENpdGU+PEF1dGhvcj5BbCBGdXJhaWtoPC9BdXRob3I+PFllYXI+MjAxNzwvWWVh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==
</w:fldData>
        </w:fldChar>
      </w:r>
      <w:r w:rsidR="00602E56">
        <w:rPr>
          <w:rFonts w:ascii="Times New Roman" w:hAnsi="Times New Roman" w:cs="Times New Roman"/>
          <w:sz w:val="26"/>
          <w:szCs w:val="26"/>
        </w:rPr>
        <w:instrText xml:space="preserve"> ADDIN EN.CITE </w:instrText>
      </w:r>
      <w:r w:rsidR="00602E56">
        <w:rPr>
          <w:rFonts w:ascii="Times New Roman" w:hAnsi="Times New Roman" w:cs="Times New Roman"/>
          <w:sz w:val="26"/>
          <w:szCs w:val="26"/>
        </w:rPr>
        <w:fldChar w:fldCharType="begin">
          <w:fldData xml:space="preserve">PEVuZE5vdGU+PENpdGU+PEF1dGhvcj5BbCBGdXJhaWtoPC9BdXRob3I+PFllYXI+MjAxNzwvWWVh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==
</w:fldData>
        </w:fldChar>
      </w:r>
      <w:r w:rsidR="00602E56">
        <w:rPr>
          <w:rFonts w:ascii="Times New Roman" w:hAnsi="Times New Roman" w:cs="Times New Roman"/>
          <w:sz w:val="26"/>
          <w:szCs w:val="26"/>
        </w:rPr>
        <w:instrText xml:space="preserve"> ADDIN EN.CITE.DATA </w:instrText>
      </w:r>
      <w:r w:rsidR="00602E56">
        <w:rPr>
          <w:rFonts w:ascii="Times New Roman" w:hAnsi="Times New Roman" w:cs="Times New Roman"/>
          <w:sz w:val="26"/>
          <w:szCs w:val="26"/>
        </w:rPr>
      </w:r>
      <w:r w:rsidR="00602E56">
        <w:rPr>
          <w:rFonts w:ascii="Times New Roman" w:hAnsi="Times New Roman" w:cs="Times New Roman"/>
          <w:sz w:val="26"/>
          <w:szCs w:val="26"/>
        </w:rPr>
        <w:fldChar w:fldCharType="end"/>
      </w:r>
      <w:r w:rsidRPr="0092344F">
        <w:rPr>
          <w:rFonts w:ascii="Times New Roman" w:hAnsi="Times New Roman" w:cs="Times New Roman"/>
          <w:sz w:val="26"/>
          <w:szCs w:val="26"/>
        </w:rPr>
      </w:r>
      <w:r w:rsidRPr="0092344F">
        <w:rPr>
          <w:rFonts w:ascii="Times New Roman" w:hAnsi="Times New Roman" w:cs="Times New Roman"/>
          <w:sz w:val="26"/>
          <w:szCs w:val="26"/>
        </w:rPr>
        <w:fldChar w:fldCharType="separate"/>
      </w:r>
      <w:r w:rsidR="00602E56" w:rsidRPr="00602E56">
        <w:rPr>
          <w:rFonts w:ascii="Times New Roman" w:hAnsi="Times New Roman" w:cs="Times New Roman"/>
          <w:noProof/>
          <w:sz w:val="26"/>
          <w:szCs w:val="26"/>
          <w:vertAlign w:val="superscript"/>
        </w:rPr>
        <w:t>51,53,60</w:t>
      </w:r>
      <w:r w:rsidRPr="0092344F">
        <w:rPr>
          <w:rFonts w:ascii="Times New Roman" w:hAnsi="Times New Roman" w:cs="Times New Roman"/>
          <w:sz w:val="26"/>
          <w:szCs w:val="26"/>
        </w:rPr>
        <w:fldChar w:fldCharType="end"/>
      </w:r>
      <w:r w:rsidRPr="0092344F">
        <w:rPr>
          <w:rFonts w:ascii="Times New Roman" w:hAnsi="Times New Roman" w:cs="Times New Roman"/>
          <w:sz w:val="26"/>
          <w:szCs w:val="26"/>
        </w:rPr>
        <w:t xml:space="preserve"> </w:t>
      </w:r>
    </w:p>
    <w:p w14:paraId="0CD86F5E" w14:textId="20851BBE" w:rsidR="00A128AC" w:rsidRPr="0092344F" w:rsidRDefault="00E15405" w:rsidP="0065190F">
      <w:pPr>
        <w:pStyle w:val="oancuaDanhsach"/>
        <w:numPr>
          <w:ilvl w:val="1"/>
          <w:numId w:val="54"/>
        </w:numPr>
        <w:spacing w:line="360" w:lineRule="auto"/>
        <w:jc w:val="both"/>
        <w:rPr>
          <w:rFonts w:ascii="Times New Roman" w:hAnsi="Times New Roman" w:cs="Times New Roman"/>
          <w:b/>
          <w:bCs/>
          <w:sz w:val="26"/>
          <w:szCs w:val="26"/>
        </w:rPr>
      </w:pPr>
      <w:r w:rsidRPr="0092344F">
        <w:rPr>
          <w:rFonts w:ascii="Times New Roman" w:hAnsi="Times New Roman" w:cs="Times New Roman"/>
          <w:b/>
          <w:bCs/>
          <w:sz w:val="26"/>
          <w:szCs w:val="26"/>
        </w:rPr>
        <w:t>Ứng dụng mô hình học thuyết</w:t>
      </w:r>
    </w:p>
    <w:p w14:paraId="78010C8E" w14:textId="77777777" w:rsidR="00E15405" w:rsidRPr="0092344F" w:rsidRDefault="00E15405" w:rsidP="0065190F">
      <w:pPr>
        <w:pStyle w:val="oancuaDanhsach"/>
        <w:numPr>
          <w:ilvl w:val="2"/>
          <w:numId w:val="54"/>
        </w:numPr>
        <w:spacing w:before="120" w:after="120" w:line="360" w:lineRule="auto"/>
        <w:jc w:val="both"/>
        <w:outlineLvl w:val="2"/>
        <w:rPr>
          <w:rFonts w:ascii="Times New Roman" w:hAnsi="Times New Roman" w:cs="Times New Roman"/>
          <w:b/>
          <w:bCs/>
          <w:i/>
          <w:iCs/>
          <w:sz w:val="26"/>
          <w:szCs w:val="26"/>
        </w:rPr>
      </w:pPr>
      <w:bookmarkStart w:id="44" w:name="_Toc154482713"/>
      <w:r w:rsidRPr="0092344F">
        <w:rPr>
          <w:rFonts w:ascii="Times New Roman" w:hAnsi="Times New Roman" w:cs="Times New Roman"/>
          <w:b/>
          <w:bCs/>
          <w:i/>
          <w:iCs/>
          <w:sz w:val="26"/>
          <w:szCs w:val="26"/>
        </w:rPr>
        <w:t>Học thuyết “Theory of Planned Behavior (TPB)”</w:t>
      </w:r>
      <w:bookmarkEnd w:id="44"/>
      <w:r w:rsidRPr="0092344F">
        <w:rPr>
          <w:rFonts w:ascii="Times New Roman" w:hAnsi="Times New Roman" w:cs="Times New Roman"/>
          <w:b/>
          <w:bCs/>
          <w:i/>
          <w:iCs/>
          <w:sz w:val="26"/>
          <w:szCs w:val="26"/>
        </w:rPr>
        <w:t xml:space="preserve"> </w:t>
      </w:r>
    </w:p>
    <w:p w14:paraId="6D5C93C8" w14:textId="002DE2BA" w:rsidR="00A703E4" w:rsidRPr="00A703E4" w:rsidRDefault="00A703E4" w:rsidP="00A611B6">
      <w:pPr>
        <w:spacing w:line="360" w:lineRule="auto"/>
        <w:ind w:firstLine="720"/>
        <w:jc w:val="both"/>
        <w:rPr>
          <w:rFonts w:ascii="Times New Roman" w:hAnsi="Times New Roman" w:cs="Times New Roman"/>
          <w:sz w:val="26"/>
          <w:szCs w:val="26"/>
        </w:rPr>
      </w:pPr>
      <w:r w:rsidRPr="00A703E4">
        <w:rPr>
          <w:rFonts w:ascii="Times New Roman" w:hAnsi="Times New Roman" w:cs="Times New Roman"/>
          <w:sz w:val="26"/>
          <w:szCs w:val="26"/>
        </w:rPr>
        <w:t>Trong tâm lý học, học thuyết hành vi hoạch định (</w:t>
      </w:r>
      <w:r w:rsidRPr="0092344F">
        <w:rPr>
          <w:rFonts w:ascii="Times New Roman" w:hAnsi="Times New Roman" w:cs="Times New Roman"/>
          <w:sz w:val="26"/>
          <w:szCs w:val="26"/>
        </w:rPr>
        <w:t>Theory of Planned Behavior-TPB)</w:t>
      </w:r>
      <w:r w:rsidRPr="00A703E4">
        <w:rPr>
          <w:rFonts w:ascii="Times New Roman" w:hAnsi="Times New Roman" w:cs="Times New Roman"/>
          <w:sz w:val="26"/>
          <w:szCs w:val="26"/>
        </w:rPr>
        <w:t xml:space="preserve"> là một lý thuyết kết nối giữa niềm tin và hành vi.</w:t>
      </w:r>
      <w:r w:rsidR="00A611B6">
        <w:rPr>
          <w:rFonts w:ascii="Times New Roman" w:hAnsi="Times New Roman" w:cs="Times New Roman"/>
          <w:sz w:val="26"/>
          <w:szCs w:val="26"/>
        </w:rPr>
        <w:t xml:space="preserve"> </w:t>
      </w:r>
      <w:r w:rsidRPr="00A703E4">
        <w:rPr>
          <w:rFonts w:ascii="Times New Roman" w:hAnsi="Times New Roman" w:cs="Times New Roman"/>
          <w:sz w:val="26"/>
          <w:szCs w:val="26"/>
        </w:rPr>
        <w:t>Học thuyết hành vi hoạch định được Icek Ajzen đề xuất vào năm 1985 thông qua bài báo của ông có tựa đề "Từ ý định đến hành động: Một học thuyết hành vi hoạch định." học thuyết này phát triển từ Thuyết hành động hợp lý, được Martin Fishbein và Icek Ajzen đề xuất vào năm 1980.</w:t>
      </w:r>
      <w:r w:rsidR="00A611B6">
        <w:rPr>
          <w:rFonts w:ascii="Times New Roman" w:hAnsi="Times New Roman" w:cs="Times New Roman"/>
          <w:sz w:val="26"/>
          <w:szCs w:val="26"/>
        </w:rPr>
        <w:fldChar w:fldCharType="begin"/>
      </w:r>
      <w:r w:rsidR="00A611B6">
        <w:rPr>
          <w:rFonts w:ascii="Times New Roman" w:hAnsi="Times New Roman" w:cs="Times New Roman"/>
          <w:sz w:val="26"/>
          <w:szCs w:val="26"/>
        </w:rPr>
        <w:instrText xml:space="preserve"> ADDIN EN.CITE &lt;EndNote&gt;&lt;Cite&gt;&lt;Author&gt;Mel Reed&lt;/Author&gt;&lt;Year&gt;2018&lt;/Year&gt;&lt;RecNum&gt;107&lt;/RecNum&gt;&lt;DisplayText&gt;&lt;style face="superscript"&gt;39&lt;/style&gt;&lt;/DisplayText&gt;&lt;record&gt;&lt;rec-number&gt;107&lt;/rec-number&gt;&lt;foreign-keys&gt;&lt;key app="EN" db-id="f00xez9975zd0se9rt4veed4vwttzzrszx2w" timestamp="1703527727"&gt;107&lt;/key&gt;&lt;/foreign-keys&gt;&lt;ref-type name="Book Section"&gt;5&lt;/ref-type&gt;&lt;contributors&gt;&lt;authors&gt;&lt;author&gt;Mel Reed,&lt;/author&gt;&lt;author&gt;Bev Lloyd,&lt;/author&gt;&lt;/authors&gt;&lt;secondary-authors&gt;&lt;author&gt;Theory of Planned behaviour&lt;/author&gt;&lt;/secondary-authors&gt;&lt;/contributors&gt;&lt;titles&gt;&lt;title&gt;Health Psychology and Theories&lt;/title&gt;&lt;secondary-title&gt;Health Psychology&lt;/secondary-title&gt;&lt;tertiary-title&gt;Health Psychology and Theories&lt;/tertiary-title&gt;&lt;/titles&gt;&lt;pages&gt;43&lt;/pages&gt;&lt;reprint-edition&gt;2020&lt;/reprint-edition&gt;&lt;dates&gt;&lt;year&gt;2018&lt;/year&gt;&lt;/dates&gt;&lt;pub-location&gt;ED-Tech Press&lt;/pub-location&gt;&lt;isbn&gt;978-1-83947-410-1&lt;/isbn&gt;&lt;urls&gt;&lt;/urls&gt;&lt;/record&gt;&lt;/Cite&gt;&lt;/EndNote&gt;</w:instrText>
      </w:r>
      <w:r w:rsidR="00A611B6">
        <w:rPr>
          <w:rFonts w:ascii="Times New Roman" w:hAnsi="Times New Roman" w:cs="Times New Roman"/>
          <w:sz w:val="26"/>
          <w:szCs w:val="26"/>
        </w:rPr>
        <w:fldChar w:fldCharType="separate"/>
      </w:r>
      <w:r w:rsidR="00A611B6" w:rsidRPr="00A611B6">
        <w:rPr>
          <w:rFonts w:ascii="Times New Roman" w:hAnsi="Times New Roman" w:cs="Times New Roman"/>
          <w:noProof/>
          <w:sz w:val="26"/>
          <w:szCs w:val="26"/>
          <w:vertAlign w:val="superscript"/>
        </w:rPr>
        <w:t>39</w:t>
      </w:r>
      <w:r w:rsidR="00A611B6">
        <w:rPr>
          <w:rFonts w:ascii="Times New Roman" w:hAnsi="Times New Roman" w:cs="Times New Roman"/>
          <w:sz w:val="26"/>
          <w:szCs w:val="26"/>
        </w:rPr>
        <w:fldChar w:fldCharType="end"/>
      </w:r>
    </w:p>
    <w:p w14:paraId="7CD98469" w14:textId="3AA4BD9B" w:rsidR="00A703E4" w:rsidRDefault="00A703E4" w:rsidP="00A703E4">
      <w:pPr>
        <w:spacing w:line="360" w:lineRule="auto"/>
        <w:ind w:firstLine="720"/>
        <w:jc w:val="both"/>
        <w:rPr>
          <w:rFonts w:ascii="Times New Roman" w:hAnsi="Times New Roman" w:cs="Times New Roman"/>
          <w:sz w:val="26"/>
          <w:szCs w:val="26"/>
        </w:rPr>
      </w:pPr>
      <w:r w:rsidRPr="00A703E4">
        <w:rPr>
          <w:rFonts w:ascii="Times New Roman" w:hAnsi="Times New Roman" w:cs="Times New Roman"/>
          <w:sz w:val="26"/>
          <w:szCs w:val="26"/>
        </w:rPr>
        <w:t xml:space="preserve">Theo Thuyết hành động hợp lý, nếu người ta đánh giá hành vi được đề xuất là tích cực (thái độ), và nếu họ nghĩ rằng người quan trọng của họ muốn họ thực hiện </w:t>
      </w:r>
      <w:r w:rsidRPr="00A703E4">
        <w:rPr>
          <w:rFonts w:ascii="Times New Roman" w:hAnsi="Times New Roman" w:cs="Times New Roman"/>
          <w:sz w:val="26"/>
          <w:szCs w:val="26"/>
        </w:rPr>
        <w:lastRenderedPageBreak/>
        <w:t>hành vi đó (chuẩn xác chủ quan), điều này dẫn đến một ý định cao (động lực) và họ có khả năng cao hơn để thực hiện nó. Sự tương quan cao giữa thái độ và chuẩn xác chủ quan đến ý định hành vi, và sau đó là hành vi, đã được xác nhận trong nhiều nghiên cứu.</w:t>
      </w:r>
      <w:r w:rsidR="00A611B6">
        <w:rPr>
          <w:rFonts w:ascii="Times New Roman" w:hAnsi="Times New Roman" w:cs="Times New Roman"/>
          <w:sz w:val="26"/>
          <w:szCs w:val="26"/>
        </w:rPr>
        <w:fldChar w:fldCharType="begin"/>
      </w:r>
      <w:r w:rsidR="00A611B6">
        <w:rPr>
          <w:rFonts w:ascii="Times New Roman" w:hAnsi="Times New Roman" w:cs="Times New Roman"/>
          <w:sz w:val="26"/>
          <w:szCs w:val="26"/>
        </w:rPr>
        <w:instrText xml:space="preserve"> ADDIN EN.CITE &lt;EndNote&gt;&lt;Cite&gt;&lt;Author&gt;Mel Reed&lt;/Author&gt;&lt;Year&gt;2018&lt;/Year&gt;&lt;RecNum&gt;107&lt;/RecNum&gt;&lt;DisplayText&gt;&lt;style face="superscript"&gt;39&lt;/style&gt;&lt;/DisplayText&gt;&lt;record&gt;&lt;rec-number&gt;107&lt;/rec-number&gt;&lt;foreign-keys&gt;&lt;key app="EN" db-id="f00xez9975zd0se9rt4veed4vwttzzrszx2w" timestamp="1703527727"&gt;107&lt;/key&gt;&lt;/foreign-keys&gt;&lt;ref-type name="Book Section"&gt;5&lt;/ref-type&gt;&lt;contributors&gt;&lt;authors&gt;&lt;author&gt;Mel Reed,&lt;/author&gt;&lt;author&gt;Bev Lloyd,&lt;/author&gt;&lt;/authors&gt;&lt;secondary-authors&gt;&lt;author&gt;Theory of Planned behaviour&lt;/author&gt;&lt;/secondary-authors&gt;&lt;/contributors&gt;&lt;titles&gt;&lt;title&gt;Health Psychology and Theories&lt;/title&gt;&lt;secondary-title&gt;Health Psychology&lt;/secondary-title&gt;&lt;tertiary-title&gt;Health Psychology and Theories&lt;/tertiary-title&gt;&lt;/titles&gt;&lt;pages&gt;43&lt;/pages&gt;&lt;reprint-edition&gt;2020&lt;/reprint-edition&gt;&lt;dates&gt;&lt;year&gt;2018&lt;/year&gt;&lt;/dates&gt;&lt;pub-location&gt;ED-Tech Press&lt;/pub-location&gt;&lt;isbn&gt;978-1-83947-410-1&lt;/isbn&gt;&lt;urls&gt;&lt;/urls&gt;&lt;/record&gt;&lt;/Cite&gt;&lt;/EndNote&gt;</w:instrText>
      </w:r>
      <w:r w:rsidR="00A611B6">
        <w:rPr>
          <w:rFonts w:ascii="Times New Roman" w:hAnsi="Times New Roman" w:cs="Times New Roman"/>
          <w:sz w:val="26"/>
          <w:szCs w:val="26"/>
        </w:rPr>
        <w:fldChar w:fldCharType="separate"/>
      </w:r>
      <w:r w:rsidR="00A611B6" w:rsidRPr="00A611B6">
        <w:rPr>
          <w:rFonts w:ascii="Times New Roman" w:hAnsi="Times New Roman" w:cs="Times New Roman"/>
          <w:noProof/>
          <w:sz w:val="26"/>
          <w:szCs w:val="26"/>
          <w:vertAlign w:val="superscript"/>
        </w:rPr>
        <w:t>39</w:t>
      </w:r>
      <w:r w:rsidR="00A611B6">
        <w:rPr>
          <w:rFonts w:ascii="Times New Roman" w:hAnsi="Times New Roman" w:cs="Times New Roman"/>
          <w:sz w:val="26"/>
          <w:szCs w:val="26"/>
        </w:rPr>
        <w:fldChar w:fldCharType="end"/>
      </w:r>
    </w:p>
    <w:p w14:paraId="70BC544C" w14:textId="48DA668B" w:rsidR="00A703E4" w:rsidRDefault="00A703E4" w:rsidP="00A703E4">
      <w:pPr>
        <w:spacing w:line="360" w:lineRule="auto"/>
        <w:jc w:val="both"/>
        <w:rPr>
          <w:rFonts w:ascii="Times New Roman" w:hAnsi="Times New Roman" w:cs="Times New Roman"/>
          <w:sz w:val="26"/>
          <w:szCs w:val="26"/>
        </w:rPr>
      </w:pPr>
      <w:r>
        <w:rPr>
          <w:noProof/>
        </w:rPr>
        <w:drawing>
          <wp:inline distT="0" distB="0" distL="0" distR="0" wp14:anchorId="7D9CE19A" wp14:editId="60C2C20B">
            <wp:extent cx="5579745" cy="3314065"/>
            <wp:effectExtent l="0" t="0" r="1905" b="635"/>
            <wp:docPr id="1972475138" name="Hình ảnh 1" descr="Theory of planned behavior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heory of planned behavior - Wikipedia"/>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579745" cy="3314065"/>
                    </a:xfrm>
                    <a:prstGeom prst="rect">
                      <a:avLst/>
                    </a:prstGeom>
                    <a:noFill/>
                    <a:ln>
                      <a:noFill/>
                    </a:ln>
                  </pic:spPr>
                </pic:pic>
              </a:graphicData>
            </a:graphic>
          </wp:inline>
        </w:drawing>
      </w:r>
    </w:p>
    <w:p w14:paraId="7D9CAF5E" w14:textId="2087249F" w:rsidR="00A003E6" w:rsidRPr="00A003E6" w:rsidRDefault="00A003E6" w:rsidP="00A003E6">
      <w:pPr>
        <w:pStyle w:val="Chuthich"/>
        <w:rPr>
          <w:rFonts w:ascii="Times New Roman" w:hAnsi="Times New Roman" w:cs="Times New Roman"/>
          <w:color w:val="auto"/>
          <w:sz w:val="26"/>
          <w:szCs w:val="26"/>
        </w:rPr>
      </w:pPr>
      <w:bookmarkStart w:id="45" w:name="_Toc154484069"/>
      <w:r w:rsidRPr="00A003E6">
        <w:rPr>
          <w:rFonts w:ascii="Times New Roman" w:hAnsi="Times New Roman" w:cs="Times New Roman"/>
          <w:color w:val="auto"/>
          <w:sz w:val="26"/>
          <w:szCs w:val="26"/>
        </w:rPr>
        <w:t xml:space="preserve">Biểu đồ </w:t>
      </w:r>
      <w:r>
        <w:rPr>
          <w:rFonts w:ascii="Times New Roman" w:hAnsi="Times New Roman" w:cs="Times New Roman"/>
          <w:color w:val="auto"/>
          <w:sz w:val="26"/>
          <w:szCs w:val="26"/>
        </w:rPr>
        <w:t>2</w:t>
      </w:r>
      <w:r w:rsidR="00BF6331">
        <w:rPr>
          <w:rFonts w:ascii="Times New Roman" w:hAnsi="Times New Roman" w:cs="Times New Roman"/>
          <w:color w:val="auto"/>
          <w:sz w:val="26"/>
          <w:szCs w:val="26"/>
        </w:rPr>
        <w:t>.</w:t>
      </w:r>
      <w:r w:rsidRPr="00A003E6">
        <w:rPr>
          <w:rFonts w:ascii="Times New Roman" w:hAnsi="Times New Roman" w:cs="Times New Roman"/>
          <w:color w:val="auto"/>
          <w:sz w:val="26"/>
          <w:szCs w:val="26"/>
        </w:rPr>
        <w:fldChar w:fldCharType="begin"/>
      </w:r>
      <w:r w:rsidRPr="00A003E6">
        <w:rPr>
          <w:rFonts w:ascii="Times New Roman" w:hAnsi="Times New Roman" w:cs="Times New Roman"/>
          <w:color w:val="auto"/>
          <w:sz w:val="26"/>
          <w:szCs w:val="26"/>
        </w:rPr>
        <w:instrText xml:space="preserve"> SEQ Biểu_đồ \* ARABIC \s 1 </w:instrText>
      </w:r>
      <w:r w:rsidRPr="00A003E6">
        <w:rPr>
          <w:rFonts w:ascii="Times New Roman" w:hAnsi="Times New Roman" w:cs="Times New Roman"/>
          <w:color w:val="auto"/>
          <w:sz w:val="26"/>
          <w:szCs w:val="26"/>
        </w:rPr>
        <w:fldChar w:fldCharType="separate"/>
      </w:r>
      <w:r w:rsidR="006D3028">
        <w:rPr>
          <w:rFonts w:ascii="Times New Roman" w:hAnsi="Times New Roman" w:cs="Times New Roman"/>
          <w:noProof/>
          <w:color w:val="auto"/>
          <w:sz w:val="26"/>
          <w:szCs w:val="26"/>
        </w:rPr>
        <w:t>1</w:t>
      </w:r>
      <w:r w:rsidRPr="00A003E6">
        <w:rPr>
          <w:rFonts w:ascii="Times New Roman" w:hAnsi="Times New Roman" w:cs="Times New Roman"/>
          <w:color w:val="auto"/>
          <w:sz w:val="26"/>
          <w:szCs w:val="26"/>
        </w:rPr>
        <w:fldChar w:fldCharType="end"/>
      </w:r>
      <w:r w:rsidRPr="00A003E6">
        <w:rPr>
          <w:rFonts w:ascii="Times New Roman" w:hAnsi="Times New Roman" w:cs="Times New Roman"/>
          <w:color w:val="auto"/>
          <w:sz w:val="26"/>
          <w:szCs w:val="26"/>
        </w:rPr>
        <w:t>: Học thuyết “Theory of Planned Behavior (TPB)</w:t>
      </w:r>
      <w:bookmarkEnd w:id="45"/>
    </w:p>
    <w:p w14:paraId="10414E35" w14:textId="77777777" w:rsidR="00A703E4" w:rsidRPr="00A703E4" w:rsidRDefault="00A703E4" w:rsidP="00A703E4">
      <w:pPr>
        <w:spacing w:line="360" w:lineRule="auto"/>
        <w:ind w:firstLine="720"/>
        <w:jc w:val="both"/>
        <w:rPr>
          <w:rFonts w:ascii="Times New Roman" w:hAnsi="Times New Roman" w:cs="Times New Roman"/>
          <w:sz w:val="26"/>
          <w:szCs w:val="26"/>
        </w:rPr>
      </w:pPr>
      <w:r w:rsidRPr="00A703E4">
        <w:rPr>
          <w:rFonts w:ascii="Times New Roman" w:hAnsi="Times New Roman" w:cs="Times New Roman"/>
          <w:sz w:val="26"/>
          <w:szCs w:val="26"/>
        </w:rPr>
        <w:t>Mô hình TPB giả định rằng hành vi có thể được dự đoán hoặc giải thích thông qua ý định thực hiện hành vi đó. Ajzen (1988) chỉ ra rằng ý định là một hàm của ba yếu tố chính:</w:t>
      </w:r>
    </w:p>
    <w:p w14:paraId="34621362" w14:textId="77777777" w:rsidR="00A703E4" w:rsidRPr="00A611B6" w:rsidRDefault="00A703E4" w:rsidP="0065190F">
      <w:pPr>
        <w:pStyle w:val="oancuaDanhsach"/>
        <w:numPr>
          <w:ilvl w:val="0"/>
          <w:numId w:val="56"/>
        </w:numPr>
        <w:spacing w:line="360" w:lineRule="auto"/>
        <w:jc w:val="both"/>
        <w:rPr>
          <w:rFonts w:ascii="Times New Roman" w:hAnsi="Times New Roman" w:cs="Times New Roman"/>
          <w:sz w:val="26"/>
          <w:szCs w:val="26"/>
        </w:rPr>
      </w:pPr>
      <w:r w:rsidRPr="00A611B6">
        <w:rPr>
          <w:rFonts w:ascii="Times New Roman" w:hAnsi="Times New Roman" w:cs="Times New Roman"/>
          <w:sz w:val="26"/>
          <w:szCs w:val="26"/>
        </w:rPr>
        <w:t>Thái độ đối với hành vi (Attitude toward the Behavior): Đây là sự đánh giá tích cực hoặc tiêu cực về việc thực hiện hành vi. Nó liên quan đến cách cá nhân đánh giá mức độ hấp dẫn hoặc không hấp dẫn của hành vi đó.</w:t>
      </w:r>
    </w:p>
    <w:p w14:paraId="318E5F0F" w14:textId="77777777" w:rsidR="00A703E4" w:rsidRPr="00A611B6" w:rsidRDefault="00A703E4" w:rsidP="0065190F">
      <w:pPr>
        <w:pStyle w:val="oancuaDanhsach"/>
        <w:numPr>
          <w:ilvl w:val="0"/>
          <w:numId w:val="56"/>
        </w:numPr>
        <w:spacing w:line="360" w:lineRule="auto"/>
        <w:jc w:val="both"/>
        <w:rPr>
          <w:rFonts w:ascii="Times New Roman" w:hAnsi="Times New Roman" w:cs="Times New Roman"/>
          <w:sz w:val="26"/>
          <w:szCs w:val="26"/>
        </w:rPr>
      </w:pPr>
      <w:r w:rsidRPr="00A611B6">
        <w:rPr>
          <w:rFonts w:ascii="Times New Roman" w:hAnsi="Times New Roman" w:cs="Times New Roman"/>
          <w:sz w:val="26"/>
          <w:szCs w:val="26"/>
        </w:rPr>
        <w:t>Quy chuẩn chủ quan (Subjective Norms): Đây là ảnh hưởng của quy chuẩn xã hội, ý kiến của người khác đối với hành vi. Nếu người khác quan trọng đánh giá hành vi là tích cực và mong muốn cá nhân thực hiện nó, thì điều này sẽ tăng ý định của cá nhân.</w:t>
      </w:r>
    </w:p>
    <w:p w14:paraId="112D4BF7" w14:textId="10D1BA47" w:rsidR="00A703E4" w:rsidRPr="00A611B6" w:rsidRDefault="00A703E4" w:rsidP="0065190F">
      <w:pPr>
        <w:pStyle w:val="oancuaDanhsach"/>
        <w:numPr>
          <w:ilvl w:val="0"/>
          <w:numId w:val="56"/>
        </w:numPr>
        <w:spacing w:line="360" w:lineRule="auto"/>
        <w:jc w:val="both"/>
        <w:rPr>
          <w:rFonts w:ascii="Times New Roman" w:hAnsi="Times New Roman" w:cs="Times New Roman"/>
          <w:sz w:val="26"/>
          <w:szCs w:val="26"/>
        </w:rPr>
      </w:pPr>
      <w:r w:rsidRPr="00A611B6">
        <w:rPr>
          <w:rFonts w:ascii="Times New Roman" w:hAnsi="Times New Roman" w:cs="Times New Roman"/>
          <w:sz w:val="26"/>
          <w:szCs w:val="26"/>
        </w:rPr>
        <w:t>Nhận thức kiểm soát hành vi (Perceived Behavioral Control): Đây là sự tự tin của cá nhân trong khả năng thực hiện hành vi. Nếu cá nhân cảm thấy có thể kiểm soát và thực hiện hành vi một cách dễ dàng, thì ý định của họ sẽ cao hơn.</w:t>
      </w:r>
    </w:p>
    <w:p w14:paraId="67B5B544" w14:textId="47A94AFA" w:rsidR="00A703E4" w:rsidRDefault="00A703E4" w:rsidP="00A703E4">
      <w:pPr>
        <w:spacing w:line="360" w:lineRule="auto"/>
        <w:ind w:firstLine="720"/>
        <w:jc w:val="both"/>
        <w:rPr>
          <w:rFonts w:ascii="Times New Roman" w:hAnsi="Times New Roman" w:cs="Times New Roman"/>
          <w:sz w:val="26"/>
          <w:szCs w:val="26"/>
        </w:rPr>
      </w:pPr>
      <w:r w:rsidRPr="00A703E4">
        <w:rPr>
          <w:rFonts w:ascii="Times New Roman" w:hAnsi="Times New Roman" w:cs="Times New Roman"/>
          <w:sz w:val="26"/>
          <w:szCs w:val="26"/>
        </w:rPr>
        <w:lastRenderedPageBreak/>
        <w:t>Glanz và đồng nghiệp (2008) đánh giá cao lý thuyết TPB và cho rằng nó rất thích hợp cho các nghiên cứu thực nghiệm để xác định các yếu tố quan trọng. Mô hình này có khả năng đề xuất chính sách và giải pháp sau khi thu thập dữ liệu từ nghiên cứu.</w:t>
      </w:r>
      <w:r w:rsidR="00A611B6">
        <w:rPr>
          <w:rFonts w:ascii="Times New Roman" w:hAnsi="Times New Roman" w:cs="Times New Roman"/>
          <w:sz w:val="26"/>
          <w:szCs w:val="26"/>
        </w:rPr>
        <w:fldChar w:fldCharType="begin"/>
      </w:r>
      <w:r w:rsidR="00A611B6">
        <w:rPr>
          <w:rFonts w:ascii="Times New Roman" w:hAnsi="Times New Roman" w:cs="Times New Roman"/>
          <w:sz w:val="26"/>
          <w:szCs w:val="26"/>
        </w:rPr>
        <w:instrText xml:space="preserve"> ADDIN EN.CITE &lt;EndNote&gt;&lt;Cite&gt;&lt;Author&gt;Mel Reed&lt;/Author&gt;&lt;Year&gt;2018&lt;/Year&gt;&lt;RecNum&gt;107&lt;/RecNum&gt;&lt;DisplayText&gt;&lt;style face="superscript"&gt;39&lt;/style&gt;&lt;/DisplayText&gt;&lt;record&gt;&lt;rec-number&gt;107&lt;/rec-number&gt;&lt;foreign-keys&gt;&lt;key app="EN" db-id="f00xez9975zd0se9rt4veed4vwttzzrszx2w" timestamp="1703527727"&gt;107&lt;/key&gt;&lt;/foreign-keys&gt;&lt;ref-type name="Book Section"&gt;5&lt;/ref-type&gt;&lt;contributors&gt;&lt;authors&gt;&lt;author&gt;Mel Reed,&lt;/author&gt;&lt;author&gt;Bev Lloyd,&lt;/author&gt;&lt;/authors&gt;&lt;secondary-authors&gt;&lt;author&gt;Theory of Planned behaviour&lt;/author&gt;&lt;/secondary-authors&gt;&lt;/contributors&gt;&lt;titles&gt;&lt;title&gt;Health Psychology and Theories&lt;/title&gt;&lt;secondary-title&gt;Health Psychology&lt;/secondary-title&gt;&lt;tertiary-title&gt;Health Psychology and Theories&lt;/tertiary-title&gt;&lt;/titles&gt;&lt;pages&gt;43&lt;/pages&gt;&lt;reprint-edition&gt;2020&lt;/reprint-edition&gt;&lt;dates&gt;&lt;year&gt;2018&lt;/year&gt;&lt;/dates&gt;&lt;pub-location&gt;ED-Tech Press&lt;/pub-location&gt;&lt;isbn&gt;978-1-83947-410-1&lt;/isbn&gt;&lt;urls&gt;&lt;/urls&gt;&lt;/record&gt;&lt;/Cite&gt;&lt;/EndNote&gt;</w:instrText>
      </w:r>
      <w:r w:rsidR="00A611B6">
        <w:rPr>
          <w:rFonts w:ascii="Times New Roman" w:hAnsi="Times New Roman" w:cs="Times New Roman"/>
          <w:sz w:val="26"/>
          <w:szCs w:val="26"/>
        </w:rPr>
        <w:fldChar w:fldCharType="separate"/>
      </w:r>
      <w:r w:rsidR="00A611B6" w:rsidRPr="00A611B6">
        <w:rPr>
          <w:rFonts w:ascii="Times New Roman" w:hAnsi="Times New Roman" w:cs="Times New Roman"/>
          <w:noProof/>
          <w:sz w:val="26"/>
          <w:szCs w:val="26"/>
          <w:vertAlign w:val="superscript"/>
        </w:rPr>
        <w:t>39</w:t>
      </w:r>
      <w:r w:rsidR="00A611B6">
        <w:rPr>
          <w:rFonts w:ascii="Times New Roman" w:hAnsi="Times New Roman" w:cs="Times New Roman"/>
          <w:sz w:val="26"/>
          <w:szCs w:val="26"/>
        </w:rPr>
        <w:fldChar w:fldCharType="end"/>
      </w:r>
    </w:p>
    <w:p w14:paraId="76167758" w14:textId="09CF1C02" w:rsidR="00A703E4" w:rsidRDefault="00A703E4" w:rsidP="0065190F">
      <w:pPr>
        <w:pStyle w:val="oancuaDanhsach"/>
        <w:numPr>
          <w:ilvl w:val="2"/>
          <w:numId w:val="54"/>
        </w:numPr>
        <w:spacing w:line="360" w:lineRule="auto"/>
        <w:jc w:val="both"/>
        <w:rPr>
          <w:rFonts w:ascii="Times New Roman" w:hAnsi="Times New Roman" w:cs="Times New Roman"/>
          <w:b/>
          <w:bCs/>
          <w:i/>
          <w:iCs/>
          <w:sz w:val="26"/>
          <w:szCs w:val="26"/>
        </w:rPr>
      </w:pPr>
      <w:r w:rsidRPr="00A703E4">
        <w:rPr>
          <w:rFonts w:ascii="Times New Roman" w:hAnsi="Times New Roman" w:cs="Times New Roman"/>
          <w:b/>
          <w:bCs/>
          <w:i/>
          <w:iCs/>
          <w:sz w:val="26"/>
          <w:szCs w:val="26"/>
        </w:rPr>
        <w:t>Ứng dụng học thuyết vào nghiên cứu</w:t>
      </w:r>
    </w:p>
    <w:p w14:paraId="56C4AB83" w14:textId="2A0BED39" w:rsidR="00A703E4" w:rsidRPr="00A703E4" w:rsidRDefault="00A703E4" w:rsidP="00A703E4">
      <w:pPr>
        <w:spacing w:line="360" w:lineRule="auto"/>
        <w:ind w:firstLine="720"/>
        <w:jc w:val="both"/>
        <w:rPr>
          <w:rFonts w:ascii="Times New Roman" w:hAnsi="Times New Roman" w:cs="Times New Roman"/>
          <w:sz w:val="26"/>
          <w:szCs w:val="26"/>
        </w:rPr>
      </w:pPr>
      <w:r w:rsidRPr="00A703E4">
        <w:rPr>
          <w:rFonts w:ascii="Times New Roman" w:hAnsi="Times New Roman" w:cs="Times New Roman"/>
          <w:sz w:val="26"/>
          <w:szCs w:val="26"/>
        </w:rPr>
        <w:t xml:space="preserve">Trong ngữ cảnh nghiên cứu này, TPB trở thành một khung lý thuyết mạnh mẽ để hiểu rõ sự tương tác phức tạp của các yếu tố ảnh hưởng đến thái độ của sinh viên Điều dưỡng năm cuối đối với NCKH. Ba yếu tố chính của TPB – thái độ, </w:t>
      </w:r>
      <w:r>
        <w:rPr>
          <w:rFonts w:ascii="Times New Roman" w:hAnsi="Times New Roman" w:cs="Times New Roman"/>
          <w:sz w:val="26"/>
          <w:szCs w:val="26"/>
        </w:rPr>
        <w:t>quy chuẩn</w:t>
      </w:r>
      <w:r w:rsidRPr="00A703E4">
        <w:rPr>
          <w:rFonts w:ascii="Times New Roman" w:hAnsi="Times New Roman" w:cs="Times New Roman"/>
          <w:sz w:val="26"/>
          <w:szCs w:val="26"/>
        </w:rPr>
        <w:t xml:space="preserve"> chủ quan và </w:t>
      </w:r>
      <w:r>
        <w:rPr>
          <w:rFonts w:ascii="Times New Roman" w:hAnsi="Times New Roman" w:cs="Times New Roman"/>
          <w:sz w:val="26"/>
          <w:szCs w:val="26"/>
        </w:rPr>
        <w:t>n</w:t>
      </w:r>
      <w:r w:rsidRPr="00A703E4">
        <w:rPr>
          <w:rFonts w:ascii="Times New Roman" w:hAnsi="Times New Roman" w:cs="Times New Roman"/>
          <w:sz w:val="26"/>
          <w:szCs w:val="26"/>
        </w:rPr>
        <w:t xml:space="preserve">hận thức kiểm soát hành vi – cung cấp một cách tiếp cận có cấu trúc để nghiên cứu ý định và hành vi của sinh viên liên quan đến việc tham gia vào </w:t>
      </w:r>
      <w:r>
        <w:rPr>
          <w:rFonts w:ascii="Times New Roman" w:hAnsi="Times New Roman" w:cs="Times New Roman"/>
          <w:sz w:val="26"/>
          <w:szCs w:val="26"/>
        </w:rPr>
        <w:t>NCKH</w:t>
      </w:r>
      <w:r w:rsidRPr="00A703E4">
        <w:rPr>
          <w:rFonts w:ascii="Times New Roman" w:hAnsi="Times New Roman" w:cs="Times New Roman"/>
          <w:sz w:val="26"/>
          <w:szCs w:val="26"/>
        </w:rPr>
        <w:t>.</w:t>
      </w:r>
    </w:p>
    <w:p w14:paraId="51F4987B" w14:textId="77777777" w:rsidR="00A703E4" w:rsidRPr="00A703E4" w:rsidRDefault="00A703E4" w:rsidP="00A703E4">
      <w:pPr>
        <w:spacing w:line="360" w:lineRule="auto"/>
        <w:ind w:firstLine="720"/>
        <w:jc w:val="both"/>
        <w:rPr>
          <w:rFonts w:ascii="Times New Roman" w:hAnsi="Times New Roman" w:cs="Times New Roman"/>
          <w:sz w:val="26"/>
          <w:szCs w:val="26"/>
        </w:rPr>
      </w:pPr>
      <w:r w:rsidRPr="00A703E4">
        <w:rPr>
          <w:rFonts w:ascii="Times New Roman" w:hAnsi="Times New Roman" w:cs="Times New Roman"/>
          <w:sz w:val="26"/>
          <w:szCs w:val="26"/>
        </w:rPr>
        <w:t>Đầu tiên, thái độ phản ánh sự đánh giá tích cực hoặc tiêu cực của SV đối với việc tham gia NCKH. Việc hiểu thái độ của họ bao gồm việc khám phá quan điểm về sự quan trọng của nghiên cứu đối với vai trò trong hệ thống chăm sóc sức khỏe của họ trong tương lai, sự cảm nhận về tầm quan trọng của nghiên cứu trong việc thực hành dựa trên bằng chứng và tổng thể những điều quan trọng khác của nghiên cứu. Bằng cách khám phá những thái độ này, nghiên cứu có thể tiết lộ những yếu tố động lực hoặc yếu tố cản trở đối với sự sẵn sàng của SV tham gia vào NCKH.</w:t>
      </w:r>
    </w:p>
    <w:p w14:paraId="2F8A82FF" w14:textId="35DFE12F" w:rsidR="00A703E4" w:rsidRPr="00A703E4" w:rsidRDefault="00A703E4" w:rsidP="00A703E4">
      <w:pPr>
        <w:spacing w:line="360" w:lineRule="auto"/>
        <w:ind w:firstLine="720"/>
        <w:jc w:val="both"/>
        <w:rPr>
          <w:rFonts w:ascii="Times New Roman" w:hAnsi="Times New Roman" w:cs="Times New Roman"/>
          <w:sz w:val="26"/>
          <w:szCs w:val="26"/>
        </w:rPr>
      </w:pPr>
      <w:r w:rsidRPr="00A703E4">
        <w:rPr>
          <w:rFonts w:ascii="Times New Roman" w:hAnsi="Times New Roman" w:cs="Times New Roman"/>
          <w:sz w:val="26"/>
          <w:szCs w:val="26"/>
        </w:rPr>
        <w:t xml:space="preserve">Thứ hai, </w:t>
      </w:r>
      <w:r>
        <w:rPr>
          <w:rFonts w:ascii="Times New Roman" w:hAnsi="Times New Roman" w:cs="Times New Roman"/>
          <w:sz w:val="26"/>
          <w:szCs w:val="26"/>
        </w:rPr>
        <w:t>quy chuẩn</w:t>
      </w:r>
      <w:r w:rsidRPr="00A703E4">
        <w:rPr>
          <w:rFonts w:ascii="Times New Roman" w:hAnsi="Times New Roman" w:cs="Times New Roman"/>
          <w:sz w:val="26"/>
          <w:szCs w:val="26"/>
        </w:rPr>
        <w:t xml:space="preserve"> chủ quan đề cập đến ảnh hưởng của xã hội định hình lên ý định và hành vi. Đối với sinh viên Điều dưỡng năm cuối, những </w:t>
      </w:r>
      <w:r>
        <w:rPr>
          <w:rFonts w:ascii="Times New Roman" w:hAnsi="Times New Roman" w:cs="Times New Roman"/>
          <w:sz w:val="26"/>
          <w:szCs w:val="26"/>
        </w:rPr>
        <w:t>quy chuẩn</w:t>
      </w:r>
      <w:r w:rsidRPr="00A703E4">
        <w:rPr>
          <w:rFonts w:ascii="Times New Roman" w:hAnsi="Times New Roman" w:cs="Times New Roman"/>
          <w:sz w:val="26"/>
          <w:szCs w:val="26"/>
        </w:rPr>
        <w:t xml:space="preserve"> có thể bắt nguồn từ bạn bè, giáo viên, người hướng dẫn hoặc kỳ vọng của xã hội về ngành Y. Nghiên cứu về tác động của những </w:t>
      </w:r>
      <w:r w:rsidR="00D4016B">
        <w:rPr>
          <w:rFonts w:ascii="Times New Roman" w:hAnsi="Times New Roman" w:cs="Times New Roman"/>
          <w:sz w:val="26"/>
          <w:szCs w:val="26"/>
        </w:rPr>
        <w:t>quy chuẩn</w:t>
      </w:r>
      <w:r w:rsidR="00D4016B" w:rsidRPr="00A703E4">
        <w:rPr>
          <w:rFonts w:ascii="Times New Roman" w:hAnsi="Times New Roman" w:cs="Times New Roman"/>
          <w:sz w:val="26"/>
          <w:szCs w:val="26"/>
        </w:rPr>
        <w:t xml:space="preserve"> chủ quan </w:t>
      </w:r>
      <w:r w:rsidRPr="00A703E4">
        <w:rPr>
          <w:rFonts w:ascii="Times New Roman" w:hAnsi="Times New Roman" w:cs="Times New Roman"/>
          <w:sz w:val="26"/>
          <w:szCs w:val="26"/>
        </w:rPr>
        <w:t>này đưa ra thông tin quý báu về vai trò của ngữ cảnh xã hội trong việc hình thành quan điểm và ý định của sinh viên. Điều này có thể giúp xác định các lĩnh vực có thể can thiệp, chẳng hạn như ảnh hưởng của sự hỗ trợ từ bạn bè hoặc tầm quan trọng của các chương trình hướng dẫn trong việc tạo ra thái độ tích cực đối với nghiên cứu.</w:t>
      </w:r>
    </w:p>
    <w:p w14:paraId="6FD04215" w14:textId="24233D34" w:rsidR="00A703E4" w:rsidRPr="00A703E4" w:rsidRDefault="00A703E4" w:rsidP="00A703E4">
      <w:pPr>
        <w:spacing w:line="360" w:lineRule="auto"/>
        <w:ind w:firstLine="720"/>
        <w:jc w:val="both"/>
        <w:rPr>
          <w:rFonts w:ascii="Times New Roman" w:hAnsi="Times New Roman" w:cs="Times New Roman"/>
          <w:sz w:val="26"/>
          <w:szCs w:val="26"/>
        </w:rPr>
      </w:pPr>
      <w:r w:rsidRPr="00A703E4">
        <w:rPr>
          <w:rFonts w:ascii="Times New Roman" w:hAnsi="Times New Roman" w:cs="Times New Roman"/>
          <w:sz w:val="26"/>
          <w:szCs w:val="26"/>
        </w:rPr>
        <w:t xml:space="preserve">Cuối cùng, </w:t>
      </w:r>
      <w:r w:rsidR="00D4016B">
        <w:rPr>
          <w:rFonts w:ascii="Times New Roman" w:hAnsi="Times New Roman" w:cs="Times New Roman"/>
          <w:sz w:val="26"/>
          <w:szCs w:val="26"/>
        </w:rPr>
        <w:t>n</w:t>
      </w:r>
      <w:r w:rsidR="00D4016B" w:rsidRPr="00A703E4">
        <w:rPr>
          <w:rFonts w:ascii="Times New Roman" w:hAnsi="Times New Roman" w:cs="Times New Roman"/>
          <w:sz w:val="26"/>
          <w:szCs w:val="26"/>
        </w:rPr>
        <w:t xml:space="preserve">hận thức kiểm soát hành vi </w:t>
      </w:r>
      <w:r w:rsidRPr="00A703E4">
        <w:rPr>
          <w:rFonts w:ascii="Times New Roman" w:hAnsi="Times New Roman" w:cs="Times New Roman"/>
          <w:sz w:val="26"/>
          <w:szCs w:val="26"/>
        </w:rPr>
        <w:t xml:space="preserve">liên quan đến niềm tin của SV vào khả năng thực hiện một nghiên cứu thành công. Điều này bao gồm việc đánh giá sự tự tin của họ về kỹ năng nghiên cứu, những rào cản nhận thức và ảnh hưởng của các yếu tố bên ngoài.. Bằng cách hiểu về </w:t>
      </w:r>
      <w:r w:rsidR="00D4016B">
        <w:rPr>
          <w:rFonts w:ascii="Times New Roman" w:hAnsi="Times New Roman" w:cs="Times New Roman"/>
          <w:sz w:val="26"/>
          <w:szCs w:val="26"/>
        </w:rPr>
        <w:t>n</w:t>
      </w:r>
      <w:r w:rsidR="00D4016B" w:rsidRPr="00A703E4">
        <w:rPr>
          <w:rFonts w:ascii="Times New Roman" w:hAnsi="Times New Roman" w:cs="Times New Roman"/>
          <w:sz w:val="26"/>
          <w:szCs w:val="26"/>
        </w:rPr>
        <w:t xml:space="preserve">hận thức kiểm soát hành vi </w:t>
      </w:r>
      <w:r w:rsidRPr="00A703E4">
        <w:rPr>
          <w:rFonts w:ascii="Times New Roman" w:hAnsi="Times New Roman" w:cs="Times New Roman"/>
          <w:sz w:val="26"/>
          <w:szCs w:val="26"/>
        </w:rPr>
        <w:t xml:space="preserve">của SV, nghiên cứu </w:t>
      </w:r>
      <w:r w:rsidRPr="00A703E4">
        <w:rPr>
          <w:rFonts w:ascii="Times New Roman" w:hAnsi="Times New Roman" w:cs="Times New Roman"/>
          <w:sz w:val="26"/>
          <w:szCs w:val="26"/>
        </w:rPr>
        <w:lastRenderedPageBreak/>
        <w:t>có thể xác định những lĩnh vực có thể can thiệp, như các khóa học kỹ năng hoặc tăng cường phân phối các nguồn lực, có thể cần thiết để tăng cường sự tự tin và khả năng của họ trong việc thực hiện nghiên cứu từ đó nâng cao sự tự tin của SV.</w:t>
      </w:r>
    </w:p>
    <w:p w14:paraId="23840A7B" w14:textId="793FFA9A" w:rsidR="00A703E4" w:rsidRPr="00A703E4" w:rsidRDefault="00A703E4" w:rsidP="00A703E4">
      <w:pPr>
        <w:spacing w:line="360" w:lineRule="auto"/>
        <w:ind w:firstLine="720"/>
        <w:jc w:val="both"/>
        <w:rPr>
          <w:rFonts w:ascii="Times New Roman" w:hAnsi="Times New Roman" w:cs="Times New Roman"/>
          <w:sz w:val="26"/>
          <w:szCs w:val="26"/>
        </w:rPr>
      </w:pPr>
      <w:r w:rsidRPr="00A703E4">
        <w:rPr>
          <w:rFonts w:ascii="Times New Roman" w:hAnsi="Times New Roman" w:cs="Times New Roman"/>
          <w:sz w:val="26"/>
          <w:szCs w:val="26"/>
        </w:rPr>
        <w:t xml:space="preserve">TPB, với sự nhấn mạnh vào thái độ, </w:t>
      </w:r>
      <w:r w:rsidR="00D4016B">
        <w:rPr>
          <w:rFonts w:ascii="Times New Roman" w:hAnsi="Times New Roman" w:cs="Times New Roman"/>
          <w:sz w:val="26"/>
          <w:szCs w:val="26"/>
        </w:rPr>
        <w:t>quy chuẩn</w:t>
      </w:r>
      <w:r w:rsidRPr="00A703E4">
        <w:rPr>
          <w:rFonts w:ascii="Times New Roman" w:hAnsi="Times New Roman" w:cs="Times New Roman"/>
          <w:sz w:val="26"/>
          <w:szCs w:val="26"/>
        </w:rPr>
        <w:t xml:space="preserve"> chủ quan và </w:t>
      </w:r>
      <w:r w:rsidR="00D4016B">
        <w:rPr>
          <w:rFonts w:ascii="Times New Roman" w:hAnsi="Times New Roman" w:cs="Times New Roman"/>
          <w:sz w:val="26"/>
          <w:szCs w:val="26"/>
        </w:rPr>
        <w:t>n</w:t>
      </w:r>
      <w:r w:rsidR="00D4016B" w:rsidRPr="00A703E4">
        <w:rPr>
          <w:rFonts w:ascii="Times New Roman" w:hAnsi="Times New Roman" w:cs="Times New Roman"/>
          <w:sz w:val="26"/>
          <w:szCs w:val="26"/>
        </w:rPr>
        <w:t>hận thức kiểm soát hành vi</w:t>
      </w:r>
      <w:r w:rsidRPr="00A703E4">
        <w:rPr>
          <w:rFonts w:ascii="Times New Roman" w:hAnsi="Times New Roman" w:cs="Times New Roman"/>
          <w:sz w:val="26"/>
          <w:szCs w:val="26"/>
        </w:rPr>
        <w:t xml:space="preserve">, cung cấp một khung lý thuyết có tổ chức để khám phá và hiểu những yếu tố hình thành nên thái độ của sinh viên Điều dưỡng năm cuối đối với NCKH. Nó cho phép phân tích tinh tế về những yếu tố nhận thức, xã hội và thực hành thực tế ảnh hưởng đến ý định và hành vi trong việc tham gia vào các NCKH. </w:t>
      </w:r>
    </w:p>
    <w:p w14:paraId="660A9273" w14:textId="1B92C510" w:rsidR="00A703E4" w:rsidRPr="00A703E4" w:rsidRDefault="00A703E4" w:rsidP="00A703E4">
      <w:pPr>
        <w:spacing w:line="360" w:lineRule="auto"/>
        <w:ind w:firstLine="720"/>
        <w:jc w:val="both"/>
        <w:rPr>
          <w:rFonts w:ascii="Times New Roman" w:hAnsi="Times New Roman" w:cs="Times New Roman"/>
          <w:sz w:val="26"/>
          <w:szCs w:val="26"/>
        </w:rPr>
      </w:pPr>
      <w:r w:rsidRPr="00A703E4">
        <w:rPr>
          <w:rFonts w:ascii="Times New Roman" w:hAnsi="Times New Roman" w:cs="Times New Roman"/>
          <w:sz w:val="26"/>
          <w:szCs w:val="26"/>
        </w:rPr>
        <w:t>Hơn nữa, tính triển vọng của TPB khớp hoàn hảo với SV năm cuối sắp bước vào vai trò ĐD chuyên nghiệp. Thái độ của họ đối với nghiên cứu có ảnh hưởng lớn đến sự tham gia trong thực hành dựa vào bằng chứng. Tóm lại, TPB là một học thuyết vô cùng phù hợp cho nghiên cứu về thái độ đối với nghiên cứu khoa học của SV năm cuối ngành ĐD, cung cấp cơ sở để phát triển các biện pháp can thiệp nhằm khuyến khích tư duy hướng nghiên cứu cho những chuyên gia y tế tương lai.</w:t>
      </w:r>
    </w:p>
    <w:p w14:paraId="00DB2DCE" w14:textId="2F2B8FBA" w:rsidR="00A34D5D" w:rsidRDefault="00A34D5D" w:rsidP="0065190F">
      <w:pPr>
        <w:pStyle w:val="oancuaDanhsach"/>
        <w:numPr>
          <w:ilvl w:val="1"/>
          <w:numId w:val="54"/>
        </w:numPr>
        <w:spacing w:before="120" w:after="0" w:line="360" w:lineRule="auto"/>
        <w:jc w:val="both"/>
        <w:outlineLvl w:val="1"/>
        <w:rPr>
          <w:rFonts w:ascii="Times New Roman" w:hAnsi="Times New Roman" w:cs="Times New Roman"/>
          <w:b/>
          <w:bCs/>
          <w:sz w:val="26"/>
          <w:szCs w:val="26"/>
        </w:rPr>
      </w:pPr>
      <w:bookmarkStart w:id="46" w:name="_Toc154482714"/>
      <w:r>
        <w:rPr>
          <w:rFonts w:ascii="Times New Roman" w:hAnsi="Times New Roman" w:cs="Times New Roman"/>
          <w:b/>
          <w:bCs/>
          <w:sz w:val="26"/>
          <w:szCs w:val="26"/>
        </w:rPr>
        <w:t>Khung nghiên cứu</w:t>
      </w:r>
      <w:bookmarkEnd w:id="46"/>
    </w:p>
    <w:p w14:paraId="064D3B4D" w14:textId="301CE287" w:rsidR="00A34D5D" w:rsidRDefault="005745BE" w:rsidP="00A34D5D">
      <w:pPr>
        <w:spacing w:before="120" w:after="0" w:line="360" w:lineRule="auto"/>
        <w:jc w:val="both"/>
        <w:rPr>
          <w:rFonts w:ascii="Times New Roman" w:hAnsi="Times New Roman" w:cs="Times New Roman"/>
          <w:sz w:val="26"/>
          <w:szCs w:val="26"/>
        </w:rPr>
      </w:pPr>
      <w:r>
        <w:rPr>
          <w:rFonts w:ascii="Times New Roman" w:hAnsi="Times New Roman" w:cs="Times New Roman"/>
          <w:noProof/>
          <w:sz w:val="26"/>
          <w:szCs w:val="26"/>
        </w:rPr>
        <w:drawing>
          <wp:inline distT="0" distB="0" distL="0" distR="0" wp14:anchorId="029A635C" wp14:editId="1AD9C9BC">
            <wp:extent cx="5252720" cy="2679700"/>
            <wp:effectExtent l="0" t="0" r="508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52720" cy="2679700"/>
                    </a:xfrm>
                    <a:prstGeom prst="rect">
                      <a:avLst/>
                    </a:prstGeom>
                    <a:noFill/>
                    <a:ln>
                      <a:noFill/>
                    </a:ln>
                  </pic:spPr>
                </pic:pic>
              </a:graphicData>
            </a:graphic>
          </wp:inline>
        </w:drawing>
      </w:r>
    </w:p>
    <w:p w14:paraId="12C61603" w14:textId="2D28FD7D" w:rsidR="00127524" w:rsidRPr="00127524" w:rsidRDefault="00127524" w:rsidP="00127524">
      <w:pPr>
        <w:pStyle w:val="Chuthich"/>
        <w:jc w:val="center"/>
        <w:rPr>
          <w:rFonts w:ascii="Times New Roman" w:hAnsi="Times New Roman" w:cs="Times New Roman"/>
          <w:color w:val="auto"/>
          <w:sz w:val="26"/>
          <w:szCs w:val="26"/>
        </w:rPr>
      </w:pPr>
      <w:bookmarkStart w:id="47" w:name="_Toc154484108"/>
      <w:r w:rsidRPr="00127524">
        <w:rPr>
          <w:rFonts w:ascii="Times New Roman" w:hAnsi="Times New Roman" w:cs="Times New Roman"/>
          <w:color w:val="auto"/>
          <w:sz w:val="26"/>
          <w:szCs w:val="26"/>
        </w:rPr>
        <w:t xml:space="preserve">Hình </w:t>
      </w:r>
      <w:r>
        <w:rPr>
          <w:rFonts w:ascii="Times New Roman" w:hAnsi="Times New Roman" w:cs="Times New Roman"/>
          <w:color w:val="auto"/>
          <w:sz w:val="26"/>
          <w:szCs w:val="26"/>
        </w:rPr>
        <w:t>2</w:t>
      </w:r>
      <w:r w:rsidR="00BF6331">
        <w:rPr>
          <w:rFonts w:ascii="Times New Roman" w:hAnsi="Times New Roman" w:cs="Times New Roman"/>
          <w:color w:val="auto"/>
          <w:sz w:val="26"/>
          <w:szCs w:val="26"/>
        </w:rPr>
        <w:t>.</w:t>
      </w:r>
      <w:r>
        <w:rPr>
          <w:rFonts w:ascii="Times New Roman" w:hAnsi="Times New Roman" w:cs="Times New Roman"/>
          <w:color w:val="auto"/>
          <w:sz w:val="26"/>
          <w:szCs w:val="26"/>
        </w:rPr>
        <w:fldChar w:fldCharType="begin"/>
      </w:r>
      <w:r>
        <w:rPr>
          <w:rFonts w:ascii="Times New Roman" w:hAnsi="Times New Roman" w:cs="Times New Roman"/>
          <w:color w:val="auto"/>
          <w:sz w:val="26"/>
          <w:szCs w:val="26"/>
        </w:rPr>
        <w:instrText xml:space="preserve"> SEQ Hình \* ARABIC \s 1 </w:instrText>
      </w:r>
      <w:r>
        <w:rPr>
          <w:rFonts w:ascii="Times New Roman" w:hAnsi="Times New Roman" w:cs="Times New Roman"/>
          <w:color w:val="auto"/>
          <w:sz w:val="26"/>
          <w:szCs w:val="26"/>
        </w:rPr>
        <w:fldChar w:fldCharType="separate"/>
      </w:r>
      <w:r w:rsidR="006D3028">
        <w:rPr>
          <w:rFonts w:ascii="Times New Roman" w:hAnsi="Times New Roman" w:cs="Times New Roman"/>
          <w:noProof/>
          <w:color w:val="auto"/>
          <w:sz w:val="26"/>
          <w:szCs w:val="26"/>
        </w:rPr>
        <w:t>1</w:t>
      </w:r>
      <w:r>
        <w:rPr>
          <w:rFonts w:ascii="Times New Roman" w:hAnsi="Times New Roman" w:cs="Times New Roman"/>
          <w:color w:val="auto"/>
          <w:sz w:val="26"/>
          <w:szCs w:val="26"/>
        </w:rPr>
        <w:fldChar w:fldCharType="end"/>
      </w:r>
      <w:r w:rsidRPr="00127524">
        <w:rPr>
          <w:rFonts w:ascii="Times New Roman" w:hAnsi="Times New Roman" w:cs="Times New Roman"/>
          <w:color w:val="auto"/>
          <w:sz w:val="26"/>
          <w:szCs w:val="26"/>
        </w:rPr>
        <w:t>: Khung nghiên cứu</w:t>
      </w:r>
      <w:bookmarkEnd w:id="47"/>
    </w:p>
    <w:p w14:paraId="6A3B3B58" w14:textId="30A76EE0" w:rsidR="00127524" w:rsidRDefault="008A247B" w:rsidP="00127524">
      <w:pPr>
        <w:pStyle w:val="oancuaDanhsach"/>
        <w:numPr>
          <w:ilvl w:val="1"/>
          <w:numId w:val="54"/>
        </w:numPr>
        <w:spacing w:before="120" w:after="0" w:line="360" w:lineRule="auto"/>
        <w:jc w:val="both"/>
        <w:outlineLvl w:val="1"/>
        <w:rPr>
          <w:rFonts w:ascii="Times New Roman" w:hAnsi="Times New Roman" w:cs="Times New Roman"/>
          <w:b/>
          <w:bCs/>
          <w:sz w:val="26"/>
          <w:szCs w:val="26"/>
        </w:rPr>
      </w:pPr>
      <w:bookmarkStart w:id="48" w:name="_Toc154482715"/>
      <w:r w:rsidRPr="0092344F">
        <w:rPr>
          <w:rFonts w:ascii="Times New Roman" w:hAnsi="Times New Roman" w:cs="Times New Roman"/>
          <w:b/>
          <w:bCs/>
          <w:sz w:val="26"/>
          <w:szCs w:val="26"/>
        </w:rPr>
        <w:t>Qui trình thu thập số liệu</w:t>
      </w:r>
      <w:bookmarkEnd w:id="48"/>
      <w:r w:rsidRPr="0092344F">
        <w:rPr>
          <w:rFonts w:ascii="Times New Roman" w:hAnsi="Times New Roman" w:cs="Times New Roman"/>
          <w:b/>
          <w:bCs/>
          <w:sz w:val="26"/>
          <w:szCs w:val="26"/>
        </w:rPr>
        <w:t xml:space="preserve"> </w:t>
      </w:r>
    </w:p>
    <w:p w14:paraId="2255450B" w14:textId="343000CA" w:rsidR="00127524" w:rsidRDefault="00127524" w:rsidP="00A34822">
      <w:pPr>
        <w:pStyle w:val="oancuaDanhsach"/>
        <w:spacing w:before="120" w:after="0" w:line="360" w:lineRule="auto"/>
        <w:jc w:val="both"/>
        <w:rPr>
          <w:rFonts w:ascii="Times New Roman" w:hAnsi="Times New Roman" w:cs="Times New Roman"/>
          <w:b/>
          <w:bCs/>
          <w:sz w:val="26"/>
          <w:szCs w:val="26"/>
        </w:rPr>
      </w:pPr>
      <w:r>
        <w:rPr>
          <w:rFonts w:ascii="Times New Roman" w:hAnsi="Times New Roman" w:cs="Times New Roman"/>
          <w:b/>
          <w:bCs/>
          <w:noProof/>
          <w:sz w:val="26"/>
          <w:szCs w:val="26"/>
        </w:rPr>
        <w:lastRenderedPageBreak/>
        <w:drawing>
          <wp:inline distT="0" distB="0" distL="0" distR="0" wp14:anchorId="30497ADC" wp14:editId="3C70CC08">
            <wp:extent cx="5220335" cy="400875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20335" cy="4008755"/>
                    </a:xfrm>
                    <a:prstGeom prst="rect">
                      <a:avLst/>
                    </a:prstGeom>
                    <a:noFill/>
                    <a:ln>
                      <a:noFill/>
                    </a:ln>
                  </pic:spPr>
                </pic:pic>
              </a:graphicData>
            </a:graphic>
          </wp:inline>
        </w:drawing>
      </w:r>
    </w:p>
    <w:p w14:paraId="309B0539" w14:textId="5E033B45" w:rsidR="00127524" w:rsidRPr="00127524" w:rsidRDefault="00127524" w:rsidP="00127524">
      <w:pPr>
        <w:pStyle w:val="Chuthich"/>
        <w:jc w:val="center"/>
        <w:rPr>
          <w:rFonts w:ascii="Times New Roman" w:hAnsi="Times New Roman" w:cs="Times New Roman"/>
          <w:b/>
          <w:bCs/>
          <w:color w:val="auto"/>
          <w:sz w:val="26"/>
          <w:szCs w:val="26"/>
        </w:rPr>
      </w:pPr>
      <w:bookmarkStart w:id="49" w:name="_Toc154484109"/>
      <w:r w:rsidRPr="00127524">
        <w:rPr>
          <w:rFonts w:ascii="Times New Roman" w:hAnsi="Times New Roman" w:cs="Times New Roman"/>
          <w:color w:val="auto"/>
          <w:sz w:val="26"/>
          <w:szCs w:val="26"/>
        </w:rPr>
        <w:t xml:space="preserve">Hình </w:t>
      </w:r>
      <w:r>
        <w:rPr>
          <w:rFonts w:ascii="Times New Roman" w:hAnsi="Times New Roman" w:cs="Times New Roman"/>
          <w:color w:val="auto"/>
          <w:sz w:val="26"/>
          <w:szCs w:val="26"/>
        </w:rPr>
        <w:t>2</w:t>
      </w:r>
      <w:r w:rsidR="00BF6331">
        <w:rPr>
          <w:rFonts w:ascii="Times New Roman" w:hAnsi="Times New Roman" w:cs="Times New Roman"/>
          <w:color w:val="auto"/>
          <w:sz w:val="26"/>
          <w:szCs w:val="26"/>
        </w:rPr>
        <w:t>.</w:t>
      </w:r>
      <w:r w:rsidRPr="00127524">
        <w:rPr>
          <w:rFonts w:ascii="Times New Roman" w:hAnsi="Times New Roman" w:cs="Times New Roman"/>
          <w:color w:val="auto"/>
          <w:sz w:val="26"/>
          <w:szCs w:val="26"/>
        </w:rPr>
        <w:fldChar w:fldCharType="begin"/>
      </w:r>
      <w:r w:rsidRPr="00127524">
        <w:rPr>
          <w:rFonts w:ascii="Times New Roman" w:hAnsi="Times New Roman" w:cs="Times New Roman"/>
          <w:color w:val="auto"/>
          <w:sz w:val="26"/>
          <w:szCs w:val="26"/>
        </w:rPr>
        <w:instrText xml:space="preserve"> SEQ Hình \* ARABIC \s 1 </w:instrText>
      </w:r>
      <w:r w:rsidRPr="00127524">
        <w:rPr>
          <w:rFonts w:ascii="Times New Roman" w:hAnsi="Times New Roman" w:cs="Times New Roman"/>
          <w:color w:val="auto"/>
          <w:sz w:val="26"/>
          <w:szCs w:val="26"/>
        </w:rPr>
        <w:fldChar w:fldCharType="separate"/>
      </w:r>
      <w:r w:rsidR="006D3028">
        <w:rPr>
          <w:rFonts w:ascii="Times New Roman" w:hAnsi="Times New Roman" w:cs="Times New Roman"/>
          <w:noProof/>
          <w:color w:val="auto"/>
          <w:sz w:val="26"/>
          <w:szCs w:val="26"/>
        </w:rPr>
        <w:t>2</w:t>
      </w:r>
      <w:r w:rsidRPr="00127524">
        <w:rPr>
          <w:rFonts w:ascii="Times New Roman" w:hAnsi="Times New Roman" w:cs="Times New Roman"/>
          <w:color w:val="auto"/>
          <w:sz w:val="26"/>
          <w:szCs w:val="26"/>
        </w:rPr>
        <w:fldChar w:fldCharType="end"/>
      </w:r>
      <w:r w:rsidRPr="00127524">
        <w:rPr>
          <w:rFonts w:ascii="Times New Roman" w:hAnsi="Times New Roman" w:cs="Times New Roman"/>
          <w:color w:val="auto"/>
          <w:sz w:val="26"/>
          <w:szCs w:val="26"/>
        </w:rPr>
        <w:t>: Quy trình nghiên cứu</w:t>
      </w:r>
      <w:bookmarkEnd w:id="49"/>
    </w:p>
    <w:p w14:paraId="18AEBB15" w14:textId="77777777" w:rsidR="00A611B6" w:rsidRDefault="00A611B6" w:rsidP="0065190F">
      <w:pPr>
        <w:pStyle w:val="oancuaDanhsach"/>
        <w:numPr>
          <w:ilvl w:val="0"/>
          <w:numId w:val="56"/>
        </w:numPr>
        <w:spacing w:line="360" w:lineRule="auto"/>
        <w:jc w:val="both"/>
        <w:rPr>
          <w:rFonts w:ascii="Times New Roman" w:hAnsi="Times New Roman" w:cs="Times New Roman"/>
          <w:sz w:val="26"/>
          <w:szCs w:val="26"/>
        </w:rPr>
      </w:pPr>
      <w:r>
        <w:rPr>
          <w:rFonts w:ascii="Times New Roman" w:hAnsi="Times New Roman" w:cs="Times New Roman"/>
          <w:sz w:val="26"/>
          <w:szCs w:val="26"/>
        </w:rPr>
        <w:t xml:space="preserve">Bước 1: Xét duyệt và thông </w:t>
      </w:r>
      <w:r w:rsidR="007C7860" w:rsidRPr="00A611B6">
        <w:rPr>
          <w:rFonts w:ascii="Times New Roman" w:hAnsi="Times New Roman" w:cs="Times New Roman"/>
          <w:sz w:val="26"/>
          <w:szCs w:val="26"/>
        </w:rPr>
        <w:t xml:space="preserve">Hội đồng Khoa học và Hội đồng Đạo đức của trường ĐHYK PNT </w:t>
      </w:r>
    </w:p>
    <w:p w14:paraId="390BC2E9" w14:textId="77777777" w:rsidR="00A611B6" w:rsidRDefault="00A611B6" w:rsidP="0065190F">
      <w:pPr>
        <w:pStyle w:val="oancuaDanhsach"/>
        <w:numPr>
          <w:ilvl w:val="0"/>
          <w:numId w:val="56"/>
        </w:numPr>
        <w:spacing w:line="360" w:lineRule="auto"/>
        <w:jc w:val="both"/>
        <w:rPr>
          <w:rFonts w:ascii="Times New Roman" w:hAnsi="Times New Roman" w:cs="Times New Roman"/>
          <w:sz w:val="26"/>
          <w:szCs w:val="26"/>
        </w:rPr>
      </w:pPr>
      <w:r>
        <w:rPr>
          <w:rFonts w:ascii="Times New Roman" w:hAnsi="Times New Roman" w:cs="Times New Roman"/>
          <w:sz w:val="26"/>
          <w:szCs w:val="26"/>
        </w:rPr>
        <w:t xml:space="preserve">Bước 2: </w:t>
      </w:r>
      <w:r w:rsidR="007C7860" w:rsidRPr="00A611B6">
        <w:rPr>
          <w:rFonts w:ascii="Times New Roman" w:hAnsi="Times New Roman" w:cs="Times New Roman"/>
          <w:sz w:val="26"/>
          <w:szCs w:val="26"/>
        </w:rPr>
        <w:t xml:space="preserve">Nghiên cứu viên liên hệ và trình với Cố vấn học tập và lớp trưởng của các lớp Điều dưỡng đa khoa và các chuyên ngành: Điều dưỡng Hộ sinh, Điều dưỡng Cấp cứu ngoài bệnh viện, Điều dưỡng Phục hồi chức năng năm cuối về nội dung và mục tiêu nghiên cứu. </w:t>
      </w:r>
    </w:p>
    <w:p w14:paraId="13A5A9BE" w14:textId="2A9D91D4" w:rsidR="0081767A" w:rsidRPr="00A611B6" w:rsidRDefault="00A611B6" w:rsidP="0065190F">
      <w:pPr>
        <w:pStyle w:val="oancuaDanhsach"/>
        <w:numPr>
          <w:ilvl w:val="0"/>
          <w:numId w:val="56"/>
        </w:numPr>
        <w:spacing w:line="360" w:lineRule="auto"/>
        <w:jc w:val="both"/>
        <w:rPr>
          <w:rFonts w:ascii="Times New Roman" w:hAnsi="Times New Roman" w:cs="Times New Roman"/>
          <w:sz w:val="26"/>
          <w:szCs w:val="26"/>
        </w:rPr>
      </w:pPr>
      <w:r>
        <w:rPr>
          <w:rFonts w:ascii="Times New Roman" w:hAnsi="Times New Roman" w:cs="Times New Roman"/>
          <w:sz w:val="26"/>
          <w:szCs w:val="26"/>
        </w:rPr>
        <w:t xml:space="preserve">Bước 3: </w:t>
      </w:r>
      <w:r w:rsidR="007C7860" w:rsidRPr="00A611B6">
        <w:rPr>
          <w:rFonts w:ascii="Times New Roman" w:hAnsi="Times New Roman" w:cs="Times New Roman"/>
          <w:sz w:val="26"/>
          <w:szCs w:val="26"/>
        </w:rPr>
        <w:t>Sau khi nhận được sự đồng ý của Cố vấn học tập của các lớp trên, nghiên cứu viên tiến hành lấy mẫu. Chọn mẫu theo phương thức chọn mẫu toàn bộ.</w:t>
      </w:r>
    </w:p>
    <w:p w14:paraId="72E7C14F" w14:textId="21831537" w:rsidR="0081767A" w:rsidRPr="00A611B6" w:rsidRDefault="00A611B6" w:rsidP="0065190F">
      <w:pPr>
        <w:pStyle w:val="oancuaDanhsach"/>
        <w:numPr>
          <w:ilvl w:val="0"/>
          <w:numId w:val="56"/>
        </w:numPr>
        <w:spacing w:line="360" w:lineRule="auto"/>
        <w:jc w:val="both"/>
        <w:rPr>
          <w:rFonts w:ascii="Times New Roman" w:hAnsi="Times New Roman" w:cs="Times New Roman"/>
          <w:sz w:val="26"/>
          <w:szCs w:val="26"/>
        </w:rPr>
      </w:pPr>
      <w:r>
        <w:rPr>
          <w:rFonts w:ascii="Times New Roman" w:hAnsi="Times New Roman" w:cs="Times New Roman"/>
          <w:sz w:val="26"/>
          <w:szCs w:val="26"/>
        </w:rPr>
        <w:t xml:space="preserve">Bước 4: </w:t>
      </w:r>
      <w:r w:rsidR="007C7860" w:rsidRPr="00A611B6">
        <w:rPr>
          <w:rFonts w:ascii="Times New Roman" w:hAnsi="Times New Roman" w:cs="Times New Roman"/>
          <w:sz w:val="26"/>
          <w:szCs w:val="26"/>
        </w:rPr>
        <w:t xml:space="preserve">Nghiên cứu viên giới thiệu đề tài, giải thích mục tiêu nghiên cứu và nội dung BCH cho SV tham gia nghiên cứu. Các SV CNĐD nếu đồng ý tham gia sẽ ký vào bảng đồng thuận tham gia nghiên cứu. Nghiên cứu viên sau đó phát BCH cho SV đồng ý tham gia nghiên cứu trả lời. Nghiên cứu viên hướng dẫn SV cách điền BCH. Thời gian để SV hoàn thành BCH khoảng 45 phút. Trong thời gian SV trả lời BCH, nghiên cứu viên quan sát và giải thích những thắc mắc của SV (nếu có). SV được bố trí ngồi cách xa nhau đảm bảo không </w:t>
      </w:r>
      <w:r w:rsidR="007C7860" w:rsidRPr="00A611B6">
        <w:rPr>
          <w:rFonts w:ascii="Times New Roman" w:hAnsi="Times New Roman" w:cs="Times New Roman"/>
          <w:sz w:val="26"/>
          <w:szCs w:val="26"/>
        </w:rPr>
        <w:lastRenderedPageBreak/>
        <w:t>có sự trao đổi thông tin trong quá trình trả lời các câu hỏi. Hôm tiến hành lấy mẫu khảo sát, SV vắng mặt, nghiên cứu viên sẽ gặp riêng hôm khác và giải thích lại nội dung mục đích của nghiên cứu và phát bộ câu hỏi. Sau khi đi khảo sát 3 lần SV vẫn vắng mặt, nghiên cứu viên loại mẫu.</w:t>
      </w:r>
    </w:p>
    <w:p w14:paraId="732A9990" w14:textId="17B8DD23" w:rsidR="0081767A" w:rsidRDefault="00A611B6" w:rsidP="0065190F">
      <w:pPr>
        <w:pStyle w:val="oancuaDanhsach"/>
        <w:numPr>
          <w:ilvl w:val="0"/>
          <w:numId w:val="56"/>
        </w:numPr>
        <w:spacing w:line="360" w:lineRule="auto"/>
        <w:jc w:val="both"/>
        <w:rPr>
          <w:rFonts w:ascii="Times New Roman" w:hAnsi="Times New Roman" w:cs="Times New Roman"/>
          <w:sz w:val="26"/>
          <w:szCs w:val="26"/>
        </w:rPr>
      </w:pPr>
      <w:r>
        <w:rPr>
          <w:rFonts w:ascii="Times New Roman" w:hAnsi="Times New Roman" w:cs="Times New Roman"/>
          <w:sz w:val="26"/>
          <w:szCs w:val="26"/>
        </w:rPr>
        <w:t xml:space="preserve">Bước 5: </w:t>
      </w:r>
      <w:r w:rsidR="007C7860" w:rsidRPr="00A611B6">
        <w:rPr>
          <w:rFonts w:ascii="Times New Roman" w:hAnsi="Times New Roman" w:cs="Times New Roman"/>
          <w:sz w:val="26"/>
          <w:szCs w:val="26"/>
        </w:rPr>
        <w:t>Khi SV nộp phiếu BCH, nghiên cứu viên kiểm tra xem phiếu được điền đầy đủ chưa. Những trường hợp thiếu, nghiên cứu viên sẽ yêu cầu SV bổ sung đầy đủ ngay tại nơi khảo sát. Cuối cùng, tập hợp phiếu, làm sạch chuẩn bị cho nhập liệu.</w:t>
      </w:r>
    </w:p>
    <w:p w14:paraId="2F249E3D" w14:textId="703FCB1A" w:rsidR="00A7202D" w:rsidRPr="00A7202D" w:rsidRDefault="00A611B6" w:rsidP="0065190F">
      <w:pPr>
        <w:pStyle w:val="oancuaDanhsach"/>
        <w:numPr>
          <w:ilvl w:val="0"/>
          <w:numId w:val="56"/>
        </w:numPr>
        <w:spacing w:line="360" w:lineRule="auto"/>
        <w:jc w:val="both"/>
        <w:rPr>
          <w:rFonts w:ascii="Times New Roman" w:hAnsi="Times New Roman" w:cs="Times New Roman"/>
          <w:sz w:val="26"/>
          <w:szCs w:val="26"/>
        </w:rPr>
      </w:pPr>
      <w:r>
        <w:rPr>
          <w:rFonts w:ascii="Times New Roman" w:hAnsi="Times New Roman" w:cs="Times New Roman"/>
          <w:sz w:val="26"/>
          <w:szCs w:val="26"/>
        </w:rPr>
        <w:t>Bước 6: Nhập liệu vào phần mềm SPSS phiên bản 20.0</w:t>
      </w:r>
      <w:r w:rsidR="00A7202D">
        <w:rPr>
          <w:rFonts w:ascii="Times New Roman" w:hAnsi="Times New Roman" w:cs="Times New Roman"/>
          <w:sz w:val="26"/>
          <w:szCs w:val="26"/>
        </w:rPr>
        <w:t xml:space="preserve">. Từ đó phân tích dữ liệu, đưa ra kết quả, hoàn thành nghiên cứu. </w:t>
      </w:r>
    </w:p>
    <w:p w14:paraId="634694BA" w14:textId="77777777" w:rsidR="00045543" w:rsidRPr="0092344F" w:rsidRDefault="00045543" w:rsidP="002A41A9">
      <w:pPr>
        <w:spacing w:line="360" w:lineRule="auto"/>
        <w:ind w:firstLine="720"/>
        <w:jc w:val="both"/>
        <w:rPr>
          <w:rFonts w:ascii="Times New Roman" w:hAnsi="Times New Roman" w:cs="Times New Roman"/>
          <w:b/>
          <w:bCs/>
          <w:i/>
          <w:iCs/>
          <w:sz w:val="26"/>
          <w:szCs w:val="26"/>
        </w:rPr>
      </w:pPr>
      <w:r w:rsidRPr="0092344F">
        <w:rPr>
          <w:rFonts w:ascii="Times New Roman" w:hAnsi="Times New Roman" w:cs="Times New Roman"/>
          <w:b/>
          <w:bCs/>
          <w:i/>
          <w:iCs/>
          <w:sz w:val="26"/>
          <w:szCs w:val="26"/>
        </w:rPr>
        <w:t xml:space="preserve">Nhiệm vụ phải hoàn thành: </w:t>
      </w:r>
    </w:p>
    <w:p w14:paraId="25C4911E" w14:textId="77777777" w:rsidR="00045543" w:rsidRPr="0092344F" w:rsidRDefault="00045543" w:rsidP="002A41A9">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 xml:space="preserve">Thu thập đầy đủ số liệu của 142 SV điều dưỡng năm cuối thuộc các chuyên ngành khác nhau. </w:t>
      </w:r>
    </w:p>
    <w:p w14:paraId="765F528F" w14:textId="5D8072C0" w:rsidR="00045543" w:rsidRPr="0092344F" w:rsidRDefault="00045543" w:rsidP="007151EC">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 xml:space="preserve">Tổng hợp số lượng khảo sát và chuyển tới bước số liệu.  </w:t>
      </w:r>
    </w:p>
    <w:p w14:paraId="41EF1BFB" w14:textId="7BEC53C2" w:rsidR="00045543" w:rsidRPr="0092344F" w:rsidRDefault="00045543" w:rsidP="0065190F">
      <w:pPr>
        <w:pStyle w:val="oancuaDanhsach"/>
        <w:numPr>
          <w:ilvl w:val="1"/>
          <w:numId w:val="54"/>
        </w:numPr>
        <w:spacing w:before="120" w:after="0" w:line="360" w:lineRule="auto"/>
        <w:jc w:val="both"/>
        <w:outlineLvl w:val="1"/>
        <w:rPr>
          <w:rFonts w:ascii="Times New Roman" w:hAnsi="Times New Roman" w:cs="Times New Roman"/>
          <w:b/>
          <w:bCs/>
          <w:sz w:val="26"/>
          <w:szCs w:val="26"/>
        </w:rPr>
      </w:pPr>
      <w:bookmarkStart w:id="50" w:name="_Toc154482716"/>
      <w:r w:rsidRPr="0092344F">
        <w:rPr>
          <w:rFonts w:ascii="Times New Roman" w:hAnsi="Times New Roman" w:cs="Times New Roman"/>
          <w:b/>
          <w:bCs/>
          <w:sz w:val="26"/>
          <w:szCs w:val="26"/>
        </w:rPr>
        <w:t>X</w:t>
      </w:r>
      <w:r w:rsidR="00CA708B" w:rsidRPr="0092344F">
        <w:rPr>
          <w:rFonts w:ascii="Times New Roman" w:hAnsi="Times New Roman" w:cs="Times New Roman"/>
          <w:b/>
          <w:bCs/>
          <w:sz w:val="26"/>
          <w:szCs w:val="26"/>
        </w:rPr>
        <w:t>ử lí và phân tích số liệu</w:t>
      </w:r>
      <w:bookmarkEnd w:id="50"/>
      <w:r w:rsidR="00CA708B" w:rsidRPr="0092344F">
        <w:rPr>
          <w:rFonts w:ascii="Times New Roman" w:hAnsi="Times New Roman" w:cs="Times New Roman"/>
          <w:b/>
          <w:bCs/>
          <w:sz w:val="26"/>
          <w:szCs w:val="26"/>
        </w:rPr>
        <w:t xml:space="preserve"> </w:t>
      </w:r>
    </w:p>
    <w:p w14:paraId="0D113E15" w14:textId="2E5F28FB" w:rsidR="00045543" w:rsidRPr="0092344F" w:rsidRDefault="00045543" w:rsidP="0065190F">
      <w:pPr>
        <w:pStyle w:val="oancuaDanhsach"/>
        <w:numPr>
          <w:ilvl w:val="2"/>
          <w:numId w:val="54"/>
        </w:numPr>
        <w:spacing w:before="120" w:after="120" w:line="360" w:lineRule="auto"/>
        <w:jc w:val="both"/>
        <w:outlineLvl w:val="2"/>
        <w:rPr>
          <w:rFonts w:ascii="Times New Roman" w:hAnsi="Times New Roman" w:cs="Times New Roman"/>
          <w:b/>
          <w:bCs/>
          <w:i/>
          <w:iCs/>
          <w:sz w:val="26"/>
          <w:szCs w:val="26"/>
        </w:rPr>
      </w:pPr>
      <w:bookmarkStart w:id="51" w:name="_Toc154482717"/>
      <w:r w:rsidRPr="0092344F">
        <w:rPr>
          <w:rFonts w:ascii="Times New Roman" w:hAnsi="Times New Roman" w:cs="Times New Roman"/>
          <w:b/>
          <w:bCs/>
          <w:i/>
          <w:iCs/>
          <w:sz w:val="26"/>
          <w:szCs w:val="26"/>
        </w:rPr>
        <w:t>Phương pháp xử lý</w:t>
      </w:r>
      <w:bookmarkEnd w:id="51"/>
    </w:p>
    <w:p w14:paraId="3791143A" w14:textId="7D9C9257" w:rsidR="00045543" w:rsidRPr="0092344F" w:rsidRDefault="007A527F" w:rsidP="002A41A9">
      <w:pPr>
        <w:spacing w:line="360" w:lineRule="auto"/>
        <w:ind w:firstLine="720"/>
        <w:jc w:val="both"/>
        <w:rPr>
          <w:rFonts w:ascii="Times New Roman" w:hAnsi="Times New Roman" w:cs="Times New Roman"/>
          <w:sz w:val="26"/>
          <w:szCs w:val="26"/>
        </w:rPr>
      </w:pPr>
      <w:r>
        <w:rPr>
          <w:rFonts w:ascii="Times New Roman" w:hAnsi="Times New Roman" w:cs="Times New Roman"/>
          <w:sz w:val="26"/>
          <w:szCs w:val="26"/>
        </w:rPr>
        <w:t xml:space="preserve">Dữ liệu được nhập và phân tích bằng cách Thống kê (SPSS 20.0), vẽ biểu đồ bằng phần mềm Excel. </w:t>
      </w:r>
    </w:p>
    <w:p w14:paraId="2DEE2E76" w14:textId="77777777" w:rsidR="00045543" w:rsidRPr="0092344F" w:rsidRDefault="00045543" w:rsidP="002A41A9">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Thống kê mô tả (tỷ lệ, phần trăm, trung bình, độ lệch chuẩn) được sử dụng để mô tả đặc điểm chung của đối tượng nghiên cứu và thái độ đối với NCKH.</w:t>
      </w:r>
    </w:p>
    <w:p w14:paraId="353BC08D" w14:textId="04595991" w:rsidR="007A527F" w:rsidRPr="00144F2F" w:rsidRDefault="00045543" w:rsidP="007A527F">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 xml:space="preserve">Thống kê suy luận: </w:t>
      </w:r>
      <w:r w:rsidR="00144F2F">
        <w:rPr>
          <w:rFonts w:ascii="Times New Roman" w:hAnsi="Times New Roman" w:cs="Times New Roman"/>
          <w:sz w:val="26"/>
          <w:szCs w:val="26"/>
        </w:rPr>
        <w:t>K</w:t>
      </w:r>
      <w:r w:rsidRPr="00144F2F">
        <w:rPr>
          <w:rFonts w:ascii="Times New Roman" w:hAnsi="Times New Roman" w:cs="Times New Roman"/>
          <w:sz w:val="26"/>
          <w:szCs w:val="26"/>
        </w:rPr>
        <w:t xml:space="preserve">iểm định </w:t>
      </w:r>
      <w:r w:rsidR="007A527F" w:rsidRPr="00144F2F">
        <w:rPr>
          <w:rFonts w:ascii="Times New Roman" w:hAnsi="Times New Roman" w:cs="Times New Roman"/>
          <w:sz w:val="26"/>
          <w:szCs w:val="26"/>
        </w:rPr>
        <w:t>T</w:t>
      </w:r>
      <w:r w:rsidRPr="00144F2F">
        <w:rPr>
          <w:rFonts w:ascii="Times New Roman" w:hAnsi="Times New Roman" w:cs="Times New Roman"/>
          <w:sz w:val="26"/>
          <w:szCs w:val="26"/>
        </w:rPr>
        <w:t xml:space="preserve">-test, ANOVA, và </w:t>
      </w:r>
      <w:r w:rsidR="007A527F" w:rsidRPr="00144F2F">
        <w:rPr>
          <w:rFonts w:ascii="Times New Roman" w:hAnsi="Times New Roman" w:cs="Times New Roman"/>
          <w:sz w:val="26"/>
          <w:szCs w:val="26"/>
        </w:rPr>
        <w:t>chi bình phương</w:t>
      </w:r>
      <w:r w:rsidRPr="00144F2F">
        <w:rPr>
          <w:rFonts w:ascii="Times New Roman" w:hAnsi="Times New Roman" w:cs="Times New Roman"/>
          <w:sz w:val="26"/>
          <w:szCs w:val="26"/>
        </w:rPr>
        <w:t xml:space="preserve"> để kiểm định mối liên quan giữa đặc điểm </w:t>
      </w:r>
      <w:r w:rsidR="007A527F" w:rsidRPr="00144F2F">
        <w:rPr>
          <w:rFonts w:ascii="Times New Roman" w:hAnsi="Times New Roman" w:cs="Times New Roman"/>
          <w:sz w:val="26"/>
          <w:szCs w:val="26"/>
        </w:rPr>
        <w:t xml:space="preserve">nhân khẩu học và các yếu tố liên quan </w:t>
      </w:r>
      <w:r w:rsidRPr="00144F2F">
        <w:rPr>
          <w:rFonts w:ascii="Times New Roman" w:hAnsi="Times New Roman" w:cs="Times New Roman"/>
          <w:sz w:val="26"/>
          <w:szCs w:val="26"/>
        </w:rPr>
        <w:t>của đối tượng nghiên cứu v</w:t>
      </w:r>
      <w:r w:rsidR="007A527F" w:rsidRPr="00144F2F">
        <w:rPr>
          <w:rFonts w:ascii="Times New Roman" w:hAnsi="Times New Roman" w:cs="Times New Roman"/>
          <w:sz w:val="26"/>
          <w:szCs w:val="26"/>
        </w:rPr>
        <w:t>ới</w:t>
      </w:r>
      <w:r w:rsidRPr="00144F2F">
        <w:rPr>
          <w:rFonts w:ascii="Times New Roman" w:hAnsi="Times New Roman" w:cs="Times New Roman"/>
          <w:sz w:val="26"/>
          <w:szCs w:val="26"/>
        </w:rPr>
        <w:t xml:space="preserve"> thái độ với NCKH.</w:t>
      </w:r>
      <w:r w:rsidR="007A527F" w:rsidRPr="00144F2F">
        <w:rPr>
          <w:rFonts w:ascii="Times New Roman" w:hAnsi="Times New Roman" w:cs="Times New Roman"/>
          <w:sz w:val="26"/>
          <w:szCs w:val="26"/>
        </w:rPr>
        <w:t xml:space="preserve"> Sự khác biệt có ý nghĩa thống kê khi p&lt;0.05 </w:t>
      </w:r>
      <w:r w:rsidR="00144F2F" w:rsidRPr="00144F2F">
        <w:rPr>
          <w:rFonts w:ascii="Times New Roman" w:hAnsi="Times New Roman" w:cs="Times New Roman"/>
          <w:sz w:val="26"/>
          <w:szCs w:val="26"/>
        </w:rPr>
        <w:t>với khoảng tin cậy 95%.</w:t>
      </w:r>
    </w:p>
    <w:p w14:paraId="349BB7A1" w14:textId="65099006" w:rsidR="00045543" w:rsidRPr="0092344F" w:rsidRDefault="00045543" w:rsidP="0065190F">
      <w:pPr>
        <w:pStyle w:val="oancuaDanhsach"/>
        <w:numPr>
          <w:ilvl w:val="2"/>
          <w:numId w:val="54"/>
        </w:numPr>
        <w:spacing w:before="120" w:after="120" w:line="360" w:lineRule="auto"/>
        <w:jc w:val="both"/>
        <w:outlineLvl w:val="2"/>
        <w:rPr>
          <w:rFonts w:ascii="Times New Roman" w:hAnsi="Times New Roman" w:cs="Times New Roman"/>
          <w:b/>
          <w:bCs/>
          <w:i/>
          <w:iCs/>
          <w:sz w:val="26"/>
          <w:szCs w:val="26"/>
        </w:rPr>
      </w:pPr>
      <w:bookmarkStart w:id="52" w:name="_Toc154482718"/>
      <w:r w:rsidRPr="0092344F">
        <w:rPr>
          <w:rFonts w:ascii="Times New Roman" w:hAnsi="Times New Roman" w:cs="Times New Roman"/>
          <w:b/>
          <w:bCs/>
          <w:i/>
          <w:iCs/>
          <w:sz w:val="26"/>
          <w:szCs w:val="26"/>
        </w:rPr>
        <w:t>Phân tích dữ liệu</w:t>
      </w:r>
      <w:bookmarkEnd w:id="52"/>
    </w:p>
    <w:p w14:paraId="232BE6A9" w14:textId="27555DC0" w:rsidR="0081767A" w:rsidRPr="0092344F" w:rsidRDefault="00045543" w:rsidP="007A527F">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 xml:space="preserve">Số liệu định lượng: nghiên cứu xác định những biến số chủ yếu để xem xét thái độ về NCKH của sinh viên dựa trên trị trung bình giữa các thành tố. Theo đó với thang đo Likert 7 mức độ thì giá trị trung bình đối với thang đo được tính theo giá trị </w:t>
      </w:r>
      <w:r w:rsidRPr="0092344F">
        <w:rPr>
          <w:rFonts w:ascii="Times New Roman" w:hAnsi="Times New Roman" w:cs="Times New Roman"/>
          <w:sz w:val="26"/>
          <w:szCs w:val="26"/>
        </w:rPr>
        <w:lastRenderedPageBreak/>
        <w:t>trung bình</w:t>
      </w:r>
      <w:r w:rsidR="00A204E6" w:rsidRPr="0092344F">
        <w:rPr>
          <w:rFonts w:ascii="Times New Roman" w:hAnsi="Times New Roman" w:cs="Times New Roman"/>
          <w:sz w:val="26"/>
          <w:szCs w:val="26"/>
        </w:rPr>
        <w:t>.</w:t>
      </w:r>
      <w:r w:rsidR="007A527F">
        <w:rPr>
          <w:rFonts w:ascii="Times New Roman" w:hAnsi="Times New Roman" w:cs="Times New Roman"/>
          <w:sz w:val="26"/>
          <w:szCs w:val="26"/>
        </w:rPr>
        <w:t xml:space="preserve"> </w:t>
      </w:r>
      <w:r w:rsidR="007A527F" w:rsidRPr="008C4476">
        <w:rPr>
          <w:rFonts w:ascii="Times New Roman" w:hAnsi="Times New Roman" w:cs="Times New Roman"/>
          <w:sz w:val="26"/>
          <w:szCs w:val="26"/>
        </w:rPr>
        <w:t>Điểm trung bình thái độ tổng thể và với từng khía cạnh ≥ 4 được xem là tích cực</w:t>
      </w:r>
      <w:r w:rsidR="007A527F">
        <w:rPr>
          <w:rFonts w:ascii="Times New Roman" w:hAnsi="Times New Roman" w:cs="Times New Roman"/>
          <w:sz w:val="26"/>
          <w:szCs w:val="26"/>
        </w:rPr>
        <w:t xml:space="preserve"> </w:t>
      </w:r>
      <w:r w:rsidR="007A527F" w:rsidRPr="008C4476">
        <w:rPr>
          <w:rFonts w:ascii="Times New Roman" w:hAnsi="Times New Roman" w:cs="Times New Roman"/>
          <w:sz w:val="26"/>
          <w:szCs w:val="26"/>
        </w:rPr>
        <w:t>và với từng khía cạnh &lt; 4 được xem là chưa tích cực.</w:t>
      </w:r>
    </w:p>
    <w:p w14:paraId="58B398A2" w14:textId="49CA8D79" w:rsidR="00144F2F" w:rsidRPr="00144F2F" w:rsidRDefault="00045543" w:rsidP="00144F2F">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 xml:space="preserve">Quá trình phân tích tập trung vào xem xét thái độ NCKH của sinh viên và mối tương quan giữa thái độ đối với NCKH và đặc điểm chung của đối tượng nghiên cứu </w:t>
      </w:r>
      <w:r w:rsidRPr="00144F2F">
        <w:rPr>
          <w:rFonts w:ascii="Times New Roman" w:hAnsi="Times New Roman" w:cs="Times New Roman"/>
          <w:sz w:val="26"/>
          <w:szCs w:val="26"/>
        </w:rPr>
        <w:t>Các mối tương quan được kiểm định bằng giá trị Pearson Chi-Square với độ tin cậy 95%.</w:t>
      </w:r>
    </w:p>
    <w:p w14:paraId="7A2A5FFB" w14:textId="30BC5BE1" w:rsidR="00045543" w:rsidRPr="0092344F" w:rsidRDefault="00045543" w:rsidP="0065190F">
      <w:pPr>
        <w:pStyle w:val="oancuaDanhsach"/>
        <w:numPr>
          <w:ilvl w:val="1"/>
          <w:numId w:val="54"/>
        </w:numPr>
        <w:spacing w:before="120" w:after="0" w:line="360" w:lineRule="auto"/>
        <w:jc w:val="both"/>
        <w:outlineLvl w:val="1"/>
        <w:rPr>
          <w:rFonts w:ascii="Times New Roman" w:hAnsi="Times New Roman" w:cs="Times New Roman"/>
          <w:b/>
          <w:bCs/>
          <w:sz w:val="26"/>
          <w:szCs w:val="26"/>
        </w:rPr>
      </w:pPr>
      <w:bookmarkStart w:id="53" w:name="_Toc154482719"/>
      <w:r w:rsidRPr="0092344F">
        <w:rPr>
          <w:rFonts w:ascii="Times New Roman" w:hAnsi="Times New Roman" w:cs="Times New Roman"/>
          <w:b/>
          <w:bCs/>
          <w:sz w:val="26"/>
          <w:szCs w:val="26"/>
        </w:rPr>
        <w:t>V</w:t>
      </w:r>
      <w:r w:rsidR="00CA708B" w:rsidRPr="0092344F">
        <w:rPr>
          <w:rFonts w:ascii="Times New Roman" w:hAnsi="Times New Roman" w:cs="Times New Roman"/>
          <w:b/>
          <w:bCs/>
          <w:sz w:val="26"/>
          <w:szCs w:val="26"/>
        </w:rPr>
        <w:t>ấn đề đạo đức trong nghiên cứu</w:t>
      </w:r>
      <w:bookmarkEnd w:id="53"/>
    </w:p>
    <w:p w14:paraId="7BD5C78E" w14:textId="17491400" w:rsidR="00144F2F" w:rsidRPr="00144F2F" w:rsidRDefault="00144F2F" w:rsidP="00144F2F">
      <w:pPr>
        <w:spacing w:line="360" w:lineRule="auto"/>
        <w:ind w:firstLine="720"/>
        <w:jc w:val="both"/>
        <w:rPr>
          <w:rFonts w:ascii="Times New Roman" w:hAnsi="Times New Roman" w:cs="Times New Roman"/>
          <w:sz w:val="26"/>
          <w:szCs w:val="26"/>
        </w:rPr>
      </w:pPr>
      <w:r w:rsidRPr="00144F2F">
        <w:rPr>
          <w:rFonts w:ascii="Times New Roman" w:hAnsi="Times New Roman" w:cs="Times New Roman"/>
          <w:sz w:val="26"/>
          <w:szCs w:val="26"/>
        </w:rPr>
        <w:t xml:space="preserve">Sự chấp thuận từ Hội đồng </w:t>
      </w:r>
      <w:r w:rsidRPr="00A611B6">
        <w:rPr>
          <w:rFonts w:ascii="Times New Roman" w:hAnsi="Times New Roman" w:cs="Times New Roman"/>
          <w:sz w:val="26"/>
          <w:szCs w:val="26"/>
        </w:rPr>
        <w:t xml:space="preserve">Hội đồng Khoa học và Hội đồng Đạo đức của trường ĐHYK PNT </w:t>
      </w:r>
      <w:r w:rsidRPr="00144F2F">
        <w:rPr>
          <w:rFonts w:ascii="Times New Roman" w:hAnsi="Times New Roman" w:cs="Times New Roman"/>
          <w:sz w:val="26"/>
          <w:szCs w:val="26"/>
        </w:rPr>
        <w:t xml:space="preserve">sau một quá trình xem xét đề cương nghiên cứu. Một tờ thông tin bao gồm đầy đủ thông tin về cuộc nghiên cứu đã được cung cấp và tất cả những người tham gia đều nhận được sự đồng ý bằng văn bản trước khi họ đăng ký tham gia </w:t>
      </w:r>
      <w:r>
        <w:rPr>
          <w:rFonts w:ascii="Times New Roman" w:hAnsi="Times New Roman" w:cs="Times New Roman"/>
          <w:sz w:val="26"/>
          <w:szCs w:val="26"/>
        </w:rPr>
        <w:t>khảo sát</w:t>
      </w:r>
      <w:r w:rsidRPr="00144F2F">
        <w:rPr>
          <w:rFonts w:ascii="Times New Roman" w:hAnsi="Times New Roman" w:cs="Times New Roman"/>
          <w:sz w:val="26"/>
          <w:szCs w:val="26"/>
        </w:rPr>
        <w:t>. Những người tham gia có quyền từ chối tham gia hoặc rút khỏi nghiên cứu bất cứ lúc nào họ muốn. Sự tham gia ẩn danh, bí mật và tự</w:t>
      </w:r>
      <w:r>
        <w:rPr>
          <w:rFonts w:ascii="Times New Roman" w:hAnsi="Times New Roman" w:cs="Times New Roman"/>
          <w:sz w:val="26"/>
          <w:szCs w:val="26"/>
        </w:rPr>
        <w:t xml:space="preserve"> </w:t>
      </w:r>
      <w:r w:rsidRPr="00144F2F">
        <w:rPr>
          <w:rFonts w:ascii="Times New Roman" w:hAnsi="Times New Roman" w:cs="Times New Roman"/>
          <w:sz w:val="26"/>
          <w:szCs w:val="26"/>
        </w:rPr>
        <w:t xml:space="preserve">nguyện được tuân thủ nghiêm ngặt trong khi thu thập dữ liệu. Những người tham gia phải tự mình hoàn thành bảng câu hỏi và nó được thu thập ngay sau khi hoàn thành. Bảng câu hỏi mất </w:t>
      </w:r>
      <w:r>
        <w:rPr>
          <w:rFonts w:ascii="Times New Roman" w:hAnsi="Times New Roman" w:cs="Times New Roman"/>
          <w:sz w:val="26"/>
          <w:szCs w:val="26"/>
        </w:rPr>
        <w:t>khoảng 4</w:t>
      </w:r>
      <w:r w:rsidRPr="00144F2F">
        <w:rPr>
          <w:rFonts w:ascii="Times New Roman" w:hAnsi="Times New Roman" w:cs="Times New Roman"/>
          <w:sz w:val="26"/>
          <w:szCs w:val="26"/>
        </w:rPr>
        <w:t>5 phút để hoàn thành.</w:t>
      </w:r>
    </w:p>
    <w:p w14:paraId="46D4746C" w14:textId="76A9C73F" w:rsidR="00144F2F" w:rsidRPr="0092344F" w:rsidRDefault="00144F2F" w:rsidP="00144F2F">
      <w:pPr>
        <w:spacing w:line="360" w:lineRule="auto"/>
        <w:ind w:firstLine="720"/>
        <w:jc w:val="both"/>
        <w:rPr>
          <w:rFonts w:ascii="Times New Roman" w:hAnsi="Times New Roman" w:cs="Times New Roman"/>
          <w:sz w:val="26"/>
          <w:szCs w:val="26"/>
        </w:rPr>
      </w:pPr>
      <w:r w:rsidRPr="00144F2F">
        <w:rPr>
          <w:rFonts w:ascii="Times New Roman" w:hAnsi="Times New Roman" w:cs="Times New Roman"/>
          <w:sz w:val="26"/>
          <w:szCs w:val="26"/>
        </w:rPr>
        <w:t>Dữ liệu được thu thập tháng 0</w:t>
      </w:r>
      <w:r>
        <w:rPr>
          <w:rFonts w:ascii="Times New Roman" w:hAnsi="Times New Roman" w:cs="Times New Roman"/>
          <w:sz w:val="26"/>
          <w:szCs w:val="26"/>
        </w:rPr>
        <w:t>3</w:t>
      </w:r>
      <w:r w:rsidRPr="00144F2F">
        <w:rPr>
          <w:rFonts w:ascii="Times New Roman" w:hAnsi="Times New Roman" w:cs="Times New Roman"/>
          <w:sz w:val="26"/>
          <w:szCs w:val="26"/>
        </w:rPr>
        <w:t xml:space="preserve"> năm 202</w:t>
      </w:r>
      <w:r>
        <w:rPr>
          <w:rFonts w:ascii="Times New Roman" w:hAnsi="Times New Roman" w:cs="Times New Roman"/>
          <w:sz w:val="26"/>
          <w:szCs w:val="26"/>
        </w:rPr>
        <w:t>3</w:t>
      </w:r>
      <w:r w:rsidRPr="00144F2F">
        <w:rPr>
          <w:rFonts w:ascii="Times New Roman" w:hAnsi="Times New Roman" w:cs="Times New Roman"/>
          <w:sz w:val="26"/>
          <w:szCs w:val="26"/>
        </w:rPr>
        <w:t>. Sau khi thu thập dữ liệu, mỗi người tham gia được tặng một món quà nhỏ thay lời cảm ơn của nghiên cứu viên.</w:t>
      </w:r>
    </w:p>
    <w:p w14:paraId="67C75AAC" w14:textId="340024D4" w:rsidR="00045543" w:rsidRPr="0092344F" w:rsidRDefault="00045543" w:rsidP="0065190F">
      <w:pPr>
        <w:pStyle w:val="oancuaDanhsach"/>
        <w:numPr>
          <w:ilvl w:val="1"/>
          <w:numId w:val="54"/>
        </w:numPr>
        <w:spacing w:before="120" w:after="0" w:line="360" w:lineRule="auto"/>
        <w:jc w:val="both"/>
        <w:outlineLvl w:val="1"/>
        <w:rPr>
          <w:rFonts w:ascii="Times New Roman" w:hAnsi="Times New Roman" w:cs="Times New Roman"/>
          <w:b/>
          <w:bCs/>
          <w:sz w:val="26"/>
          <w:szCs w:val="26"/>
        </w:rPr>
      </w:pPr>
      <w:bookmarkStart w:id="54" w:name="_Toc154482720"/>
      <w:r w:rsidRPr="0092344F">
        <w:rPr>
          <w:rFonts w:ascii="Times New Roman" w:hAnsi="Times New Roman" w:cs="Times New Roman"/>
          <w:b/>
          <w:bCs/>
          <w:sz w:val="26"/>
          <w:szCs w:val="26"/>
        </w:rPr>
        <w:t>H</w:t>
      </w:r>
      <w:r w:rsidR="00CA708B" w:rsidRPr="0092344F">
        <w:rPr>
          <w:rFonts w:ascii="Times New Roman" w:hAnsi="Times New Roman" w:cs="Times New Roman"/>
          <w:b/>
          <w:bCs/>
          <w:sz w:val="26"/>
          <w:szCs w:val="26"/>
        </w:rPr>
        <w:t>ạn chế của nghiên cứu, sai số và biện pháp khắc phục sai số</w:t>
      </w:r>
      <w:bookmarkEnd w:id="54"/>
      <w:r w:rsidRPr="0092344F">
        <w:rPr>
          <w:rFonts w:ascii="Times New Roman" w:hAnsi="Times New Roman" w:cs="Times New Roman"/>
          <w:b/>
          <w:bCs/>
          <w:sz w:val="26"/>
          <w:szCs w:val="26"/>
        </w:rPr>
        <w:t xml:space="preserve"> </w:t>
      </w:r>
    </w:p>
    <w:p w14:paraId="65EE583E" w14:textId="1B57E49C" w:rsidR="00045543" w:rsidRPr="0092344F" w:rsidRDefault="00045543" w:rsidP="0065190F">
      <w:pPr>
        <w:pStyle w:val="oancuaDanhsach"/>
        <w:numPr>
          <w:ilvl w:val="2"/>
          <w:numId w:val="54"/>
        </w:numPr>
        <w:spacing w:before="120" w:after="120" w:line="360" w:lineRule="auto"/>
        <w:jc w:val="both"/>
        <w:outlineLvl w:val="2"/>
        <w:rPr>
          <w:rFonts w:ascii="Times New Roman" w:hAnsi="Times New Roman" w:cs="Times New Roman"/>
          <w:b/>
          <w:bCs/>
          <w:i/>
          <w:iCs/>
          <w:sz w:val="26"/>
          <w:szCs w:val="26"/>
        </w:rPr>
      </w:pPr>
      <w:bookmarkStart w:id="55" w:name="_Toc154482721"/>
      <w:r w:rsidRPr="0092344F">
        <w:rPr>
          <w:rFonts w:ascii="Times New Roman" w:hAnsi="Times New Roman" w:cs="Times New Roman"/>
          <w:b/>
          <w:bCs/>
          <w:i/>
          <w:iCs/>
          <w:sz w:val="26"/>
          <w:szCs w:val="26"/>
        </w:rPr>
        <w:t>Hạn chế của nghiên cứu</w:t>
      </w:r>
      <w:bookmarkEnd w:id="55"/>
    </w:p>
    <w:p w14:paraId="19A55B6A" w14:textId="3426CD40" w:rsidR="00A562D5" w:rsidRPr="0092344F" w:rsidRDefault="00A562D5" w:rsidP="002A41A9">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Nghiên cứu có những hạn chế của một nghiên cứu cắt ngang nên chỉ đánh giá thái độ về NCKH của SV ĐD năm cuối trong năm học 2023-2024 tại thời điểm nghiên cứu. Kết quả nghiên cứu chỉ đại diện cho SV ĐD, chưa thể đại diện cho toàn bộ SV Trường ĐHYK PNT.</w:t>
      </w:r>
    </w:p>
    <w:p w14:paraId="4F43A341" w14:textId="37B7A14D" w:rsidR="00A562D5" w:rsidRPr="0092344F" w:rsidRDefault="00A562D5" w:rsidP="00A562D5">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 xml:space="preserve">Bên cạnh đó, nghiên cứu này lấy số liệu bằng bộ câu hỏi tự điền nên một số đối tượng nghiên cứu có cách hiểu sai về nội dung câu hỏi. </w:t>
      </w:r>
    </w:p>
    <w:p w14:paraId="03BC219D" w14:textId="543BEAA3" w:rsidR="00045543" w:rsidRPr="0092344F" w:rsidRDefault="00045543" w:rsidP="002A41A9">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 xml:space="preserve">Đối tượng tham gia nghiên cứu là SV và chưa tiếp cận nhiều với NCKH. </w:t>
      </w:r>
    </w:p>
    <w:p w14:paraId="7601F419" w14:textId="0CEE59B6" w:rsidR="002A41A9" w:rsidRPr="0092344F" w:rsidRDefault="002A41A9" w:rsidP="0065190F">
      <w:pPr>
        <w:pStyle w:val="oancuaDanhsach"/>
        <w:numPr>
          <w:ilvl w:val="2"/>
          <w:numId w:val="54"/>
        </w:numPr>
        <w:spacing w:before="120" w:after="120" w:line="360" w:lineRule="auto"/>
        <w:jc w:val="both"/>
        <w:outlineLvl w:val="2"/>
        <w:rPr>
          <w:rFonts w:ascii="Times New Roman" w:hAnsi="Times New Roman" w:cs="Times New Roman"/>
          <w:b/>
          <w:bCs/>
          <w:i/>
          <w:iCs/>
          <w:sz w:val="26"/>
          <w:szCs w:val="26"/>
        </w:rPr>
      </w:pPr>
      <w:bookmarkStart w:id="56" w:name="_Toc154482722"/>
      <w:r w:rsidRPr="0092344F">
        <w:rPr>
          <w:rFonts w:ascii="Times New Roman" w:hAnsi="Times New Roman" w:cs="Times New Roman"/>
          <w:b/>
          <w:bCs/>
          <w:i/>
          <w:iCs/>
          <w:sz w:val="26"/>
          <w:szCs w:val="26"/>
        </w:rPr>
        <w:t>Sai số</w:t>
      </w:r>
      <w:bookmarkEnd w:id="56"/>
    </w:p>
    <w:p w14:paraId="471B6F3D" w14:textId="77FDB497" w:rsidR="00045543" w:rsidRPr="0092344F" w:rsidRDefault="00045543" w:rsidP="002A41A9">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lastRenderedPageBreak/>
        <w:t>Trong nghiên cứu này có thể có sai số hệ thống gồm sai số thông tin (bộ câu hỏi</w:t>
      </w:r>
      <w:r w:rsidR="002A41A9" w:rsidRPr="0092344F">
        <w:rPr>
          <w:rFonts w:ascii="Times New Roman" w:hAnsi="Times New Roman" w:cs="Times New Roman"/>
          <w:sz w:val="26"/>
          <w:szCs w:val="26"/>
        </w:rPr>
        <w:t xml:space="preserve"> </w:t>
      </w:r>
      <w:r w:rsidRPr="0092344F">
        <w:rPr>
          <w:rFonts w:ascii="Times New Roman" w:hAnsi="Times New Roman" w:cs="Times New Roman"/>
          <w:sz w:val="26"/>
          <w:szCs w:val="26"/>
        </w:rPr>
        <w:t xml:space="preserve">thiết kế dài, nhiều nội dung), sai số trong quá trình thu thập và nhập liệu thông tin. </w:t>
      </w:r>
    </w:p>
    <w:p w14:paraId="010C6584" w14:textId="1AD2B8D2" w:rsidR="00A562D5" w:rsidRPr="0092344F" w:rsidRDefault="00A562D5" w:rsidP="002A41A9">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SV thiếu hợp tác trong quá trình trả lời, trả lời một cách qua quýt cho xong.</w:t>
      </w:r>
    </w:p>
    <w:p w14:paraId="02875F9D" w14:textId="6E8B534C" w:rsidR="00045543" w:rsidRPr="0092344F" w:rsidRDefault="00045543" w:rsidP="0065190F">
      <w:pPr>
        <w:pStyle w:val="oancuaDanhsach"/>
        <w:numPr>
          <w:ilvl w:val="2"/>
          <w:numId w:val="54"/>
        </w:numPr>
        <w:spacing w:before="120" w:after="120" w:line="360" w:lineRule="auto"/>
        <w:jc w:val="both"/>
        <w:outlineLvl w:val="2"/>
        <w:rPr>
          <w:rFonts w:ascii="Times New Roman" w:hAnsi="Times New Roman" w:cs="Times New Roman"/>
          <w:b/>
          <w:bCs/>
          <w:i/>
          <w:iCs/>
          <w:sz w:val="26"/>
          <w:szCs w:val="26"/>
        </w:rPr>
      </w:pPr>
      <w:bookmarkStart w:id="57" w:name="_Toc154482723"/>
      <w:r w:rsidRPr="0092344F">
        <w:rPr>
          <w:rFonts w:ascii="Times New Roman" w:hAnsi="Times New Roman" w:cs="Times New Roman"/>
          <w:b/>
          <w:bCs/>
          <w:i/>
          <w:iCs/>
          <w:sz w:val="26"/>
          <w:szCs w:val="26"/>
        </w:rPr>
        <w:t>Biện pháp hạn chế sai số</w:t>
      </w:r>
      <w:bookmarkEnd w:id="57"/>
    </w:p>
    <w:p w14:paraId="2782CE8F" w14:textId="2F241872" w:rsidR="00045543" w:rsidRPr="0092344F" w:rsidRDefault="00045543" w:rsidP="002A41A9">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Người nghiên cứu hướng dẫn trực tiếp, giải thích rõ ràng mục đích nghiên cứu</w:t>
      </w:r>
      <w:r w:rsidR="002A41A9" w:rsidRPr="0092344F">
        <w:rPr>
          <w:rFonts w:ascii="Times New Roman" w:hAnsi="Times New Roman" w:cs="Times New Roman"/>
          <w:sz w:val="26"/>
          <w:szCs w:val="26"/>
        </w:rPr>
        <w:t xml:space="preserve"> </w:t>
      </w:r>
      <w:r w:rsidRPr="0092344F">
        <w:rPr>
          <w:rFonts w:ascii="Times New Roman" w:hAnsi="Times New Roman" w:cs="Times New Roman"/>
          <w:sz w:val="26"/>
          <w:szCs w:val="26"/>
        </w:rPr>
        <w:t>cho SV.</w:t>
      </w:r>
    </w:p>
    <w:p w14:paraId="603AFF24" w14:textId="77777777" w:rsidR="00045543" w:rsidRPr="0092344F" w:rsidRDefault="00045543" w:rsidP="002A41A9">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Hướng dẫn SV cách trả lời bộ câu hỏi một cách rõ ràng nhất.</w:t>
      </w:r>
    </w:p>
    <w:p w14:paraId="525AF4F3" w14:textId="77777777" w:rsidR="00045543" w:rsidRPr="0092344F" w:rsidRDefault="00045543" w:rsidP="002A41A9">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Quan sát và yêu cầu SV không trao đổi ý kiến với nhau khi trả lời bộ câu hỏi và giải thích các vấn đề mà SV không rõ, tránh sai lệch thông tin.</w:t>
      </w:r>
    </w:p>
    <w:p w14:paraId="272C7D9E" w14:textId="5D654824" w:rsidR="00045543" w:rsidRPr="0092344F" w:rsidRDefault="00045543" w:rsidP="00B90D31">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Kiểm tra lại phiếu trả lời ngay sau khi thu phiếu, xem các thông tin được điền đầy đủ chưa. Nếu chưa đầy đủ, đề nghị đối tương trả lời thêm hoặc trả lời lại.</w:t>
      </w:r>
    </w:p>
    <w:p w14:paraId="70DBD0B1" w14:textId="31119D8B" w:rsidR="00045543" w:rsidRPr="0092344F" w:rsidRDefault="00CA708B" w:rsidP="0065190F">
      <w:pPr>
        <w:pStyle w:val="oancuaDanhsach"/>
        <w:numPr>
          <w:ilvl w:val="1"/>
          <w:numId w:val="54"/>
        </w:numPr>
        <w:spacing w:before="120" w:after="0" w:line="360" w:lineRule="auto"/>
        <w:jc w:val="both"/>
        <w:outlineLvl w:val="1"/>
        <w:rPr>
          <w:rFonts w:ascii="Times New Roman" w:hAnsi="Times New Roman" w:cs="Times New Roman"/>
          <w:b/>
          <w:bCs/>
          <w:sz w:val="26"/>
          <w:szCs w:val="26"/>
        </w:rPr>
      </w:pPr>
      <w:bookmarkStart w:id="58" w:name="_Toc154482724"/>
      <w:r w:rsidRPr="0092344F">
        <w:rPr>
          <w:rFonts w:ascii="Times New Roman" w:hAnsi="Times New Roman" w:cs="Times New Roman"/>
          <w:b/>
          <w:bCs/>
          <w:sz w:val="26"/>
          <w:szCs w:val="26"/>
        </w:rPr>
        <w:t>Tính khả thi của đề tài nghiên cứu</w:t>
      </w:r>
      <w:bookmarkEnd w:id="58"/>
    </w:p>
    <w:p w14:paraId="3BE1FC47" w14:textId="40A08CE9" w:rsidR="00045543" w:rsidRPr="0092344F" w:rsidRDefault="00045543" w:rsidP="0065190F">
      <w:pPr>
        <w:pStyle w:val="oancuaDanhsach"/>
        <w:numPr>
          <w:ilvl w:val="2"/>
          <w:numId w:val="54"/>
        </w:numPr>
        <w:spacing w:before="120" w:after="120" w:line="360" w:lineRule="auto"/>
        <w:jc w:val="both"/>
        <w:outlineLvl w:val="2"/>
        <w:rPr>
          <w:rFonts w:ascii="Times New Roman" w:hAnsi="Times New Roman" w:cs="Times New Roman"/>
          <w:b/>
          <w:bCs/>
          <w:i/>
          <w:iCs/>
          <w:sz w:val="26"/>
          <w:szCs w:val="26"/>
        </w:rPr>
      </w:pPr>
      <w:bookmarkStart w:id="59" w:name="_Toc154482725"/>
      <w:r w:rsidRPr="0092344F">
        <w:rPr>
          <w:rFonts w:ascii="Times New Roman" w:hAnsi="Times New Roman" w:cs="Times New Roman"/>
          <w:b/>
          <w:bCs/>
          <w:i/>
          <w:iCs/>
          <w:sz w:val="26"/>
          <w:szCs w:val="26"/>
        </w:rPr>
        <w:t>Kế hoạch về phương tiên và trang thiết bị</w:t>
      </w:r>
      <w:bookmarkEnd w:id="59"/>
      <w:r w:rsidRPr="0092344F">
        <w:rPr>
          <w:rFonts w:ascii="Times New Roman" w:hAnsi="Times New Roman" w:cs="Times New Roman"/>
          <w:b/>
          <w:bCs/>
          <w:i/>
          <w:iCs/>
          <w:sz w:val="26"/>
          <w:szCs w:val="26"/>
        </w:rPr>
        <w:t xml:space="preserve"> </w:t>
      </w:r>
    </w:p>
    <w:p w14:paraId="679811DF" w14:textId="6498E323" w:rsidR="00045543" w:rsidRPr="0092344F" w:rsidRDefault="00045543" w:rsidP="00045543">
      <w:p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 xml:space="preserve">Máy tính được cài đặt phần mềm SPSS </w:t>
      </w:r>
      <w:r w:rsidR="00A562D5" w:rsidRPr="0092344F">
        <w:rPr>
          <w:rFonts w:ascii="Times New Roman" w:hAnsi="Times New Roman" w:cs="Times New Roman"/>
          <w:sz w:val="26"/>
          <w:szCs w:val="26"/>
        </w:rPr>
        <w:t>20</w:t>
      </w:r>
      <w:r w:rsidRPr="0092344F">
        <w:rPr>
          <w:rFonts w:ascii="Times New Roman" w:hAnsi="Times New Roman" w:cs="Times New Roman"/>
          <w:sz w:val="26"/>
          <w:szCs w:val="26"/>
        </w:rPr>
        <w:t>.0.</w:t>
      </w:r>
      <w:r w:rsidR="00A562D5" w:rsidRPr="0092344F">
        <w:rPr>
          <w:rFonts w:ascii="Times New Roman" w:hAnsi="Times New Roman" w:cs="Times New Roman"/>
          <w:sz w:val="26"/>
          <w:szCs w:val="26"/>
        </w:rPr>
        <w:t xml:space="preserve"> </w:t>
      </w:r>
    </w:p>
    <w:p w14:paraId="5DD79E4B" w14:textId="531025C2" w:rsidR="002A41A9" w:rsidRPr="0092344F" w:rsidRDefault="002A41A9" w:rsidP="0065190F">
      <w:pPr>
        <w:pStyle w:val="oancuaDanhsach"/>
        <w:numPr>
          <w:ilvl w:val="2"/>
          <w:numId w:val="54"/>
        </w:numPr>
        <w:spacing w:before="120" w:after="120" w:line="360" w:lineRule="auto"/>
        <w:jc w:val="both"/>
        <w:outlineLvl w:val="2"/>
        <w:rPr>
          <w:rFonts w:ascii="Times New Roman" w:hAnsi="Times New Roman" w:cs="Times New Roman"/>
          <w:b/>
          <w:bCs/>
          <w:i/>
          <w:iCs/>
          <w:sz w:val="26"/>
          <w:szCs w:val="26"/>
        </w:rPr>
      </w:pPr>
      <w:bookmarkStart w:id="60" w:name="_Toc154482726"/>
      <w:r w:rsidRPr="0092344F">
        <w:rPr>
          <w:rFonts w:ascii="Times New Roman" w:hAnsi="Times New Roman" w:cs="Times New Roman"/>
          <w:b/>
          <w:bCs/>
          <w:i/>
          <w:iCs/>
          <w:sz w:val="26"/>
          <w:szCs w:val="26"/>
        </w:rPr>
        <w:t>Kế hoạch về tài chính</w:t>
      </w:r>
      <w:bookmarkEnd w:id="60"/>
    </w:p>
    <w:p w14:paraId="640FECB5" w14:textId="1BE0BDF4" w:rsidR="005F3FF5" w:rsidRPr="0092344F" w:rsidRDefault="00045543" w:rsidP="002A41A9">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Phụ lục 1.</w:t>
      </w:r>
    </w:p>
    <w:p w14:paraId="601ADC9A" w14:textId="77777777" w:rsidR="00AE323A" w:rsidRPr="0092344F" w:rsidRDefault="00AE323A" w:rsidP="000B28E5">
      <w:pPr>
        <w:spacing w:line="360" w:lineRule="auto"/>
        <w:jc w:val="both"/>
        <w:rPr>
          <w:rFonts w:ascii="Times New Roman" w:hAnsi="Times New Roman" w:cs="Times New Roman"/>
          <w:sz w:val="26"/>
          <w:szCs w:val="26"/>
        </w:rPr>
      </w:pPr>
    </w:p>
    <w:p w14:paraId="0247A30B" w14:textId="77777777" w:rsidR="0028026B" w:rsidRPr="0092344F" w:rsidRDefault="0028026B">
      <w:pPr>
        <w:rPr>
          <w:rFonts w:ascii="Times New Roman" w:hAnsi="Times New Roman" w:cs="Times New Roman"/>
          <w:b/>
          <w:bCs/>
          <w:sz w:val="26"/>
          <w:szCs w:val="26"/>
        </w:rPr>
      </w:pPr>
      <w:r w:rsidRPr="0092344F">
        <w:rPr>
          <w:rFonts w:ascii="Times New Roman" w:hAnsi="Times New Roman" w:cs="Times New Roman"/>
          <w:b/>
          <w:bCs/>
          <w:sz w:val="26"/>
          <w:szCs w:val="26"/>
        </w:rPr>
        <w:br w:type="page"/>
      </w:r>
    </w:p>
    <w:p w14:paraId="4B40B2D5" w14:textId="5DAA3595" w:rsidR="00503C8C" w:rsidRPr="0092344F" w:rsidRDefault="0092344F" w:rsidP="0092344F">
      <w:pPr>
        <w:spacing w:line="360" w:lineRule="auto"/>
        <w:jc w:val="center"/>
        <w:outlineLvl w:val="0"/>
        <w:rPr>
          <w:rFonts w:ascii="Times New Roman" w:hAnsi="Times New Roman" w:cs="Times New Roman"/>
          <w:b/>
          <w:bCs/>
          <w:sz w:val="26"/>
          <w:szCs w:val="26"/>
        </w:rPr>
      </w:pPr>
      <w:bookmarkStart w:id="61" w:name="_Toc154482727"/>
      <w:r w:rsidRPr="0092344F">
        <w:rPr>
          <w:rFonts w:ascii="Times New Roman" w:hAnsi="Times New Roman" w:cs="Times New Roman"/>
          <w:b/>
          <w:bCs/>
          <w:sz w:val="26"/>
          <w:szCs w:val="26"/>
        </w:rPr>
        <w:lastRenderedPageBreak/>
        <w:t>TÀI LIỆU THAM KHẢO</w:t>
      </w:r>
      <w:bookmarkEnd w:id="61"/>
    </w:p>
    <w:p w14:paraId="47D34D74" w14:textId="1542F3A2" w:rsidR="00426D25" w:rsidRPr="00BF6331" w:rsidRDefault="00BF6331" w:rsidP="00A34822">
      <w:pPr>
        <w:pStyle w:val="EndNoteCategoryHeading"/>
        <w:spacing w:line="360" w:lineRule="auto"/>
        <w:jc w:val="both"/>
        <w:rPr>
          <w:rFonts w:ascii="Times New Roman" w:hAnsi="Times New Roman" w:cs="Times New Roman"/>
          <w:sz w:val="26"/>
          <w:szCs w:val="26"/>
        </w:rPr>
      </w:pPr>
      <w:r>
        <w:rPr>
          <w:rFonts w:ascii="Times New Roman" w:hAnsi="Times New Roman" w:cs="Times New Roman"/>
          <w:sz w:val="26"/>
          <w:szCs w:val="26"/>
        </w:rPr>
        <w:t xml:space="preserve"> </w:t>
      </w:r>
      <w:r w:rsidR="000918EA" w:rsidRPr="00602E56">
        <w:rPr>
          <w:rFonts w:ascii="Times New Roman" w:hAnsi="Times New Roman" w:cs="Times New Roman"/>
          <w:sz w:val="26"/>
          <w:szCs w:val="26"/>
        </w:rPr>
        <w:fldChar w:fldCharType="begin"/>
      </w:r>
      <w:r w:rsidR="000918EA" w:rsidRPr="00602E56">
        <w:rPr>
          <w:rFonts w:ascii="Times New Roman" w:hAnsi="Times New Roman" w:cs="Times New Roman"/>
          <w:sz w:val="26"/>
          <w:szCs w:val="26"/>
        </w:rPr>
        <w:instrText xml:space="preserve"> ADDIN EN.REFLIST </w:instrText>
      </w:r>
      <w:r w:rsidR="000918EA" w:rsidRPr="00602E56">
        <w:rPr>
          <w:rFonts w:ascii="Times New Roman" w:hAnsi="Times New Roman" w:cs="Times New Roman"/>
          <w:sz w:val="26"/>
          <w:szCs w:val="26"/>
        </w:rPr>
        <w:fldChar w:fldCharType="separate"/>
      </w:r>
    </w:p>
    <w:p w14:paraId="25ACB2DA" w14:textId="77777777" w:rsidR="00426D25" w:rsidRPr="00BF6331" w:rsidRDefault="00426D25" w:rsidP="00A34822">
      <w:pPr>
        <w:pStyle w:val="EndNoteBibliography"/>
        <w:spacing w:after="0" w:line="360" w:lineRule="auto"/>
        <w:jc w:val="both"/>
        <w:rPr>
          <w:rFonts w:ascii="Times New Roman" w:hAnsi="Times New Roman" w:cs="Times New Roman"/>
          <w:sz w:val="26"/>
          <w:szCs w:val="26"/>
        </w:rPr>
      </w:pPr>
      <w:r w:rsidRPr="00BF6331">
        <w:rPr>
          <w:rFonts w:ascii="Times New Roman" w:hAnsi="Times New Roman" w:cs="Times New Roman"/>
          <w:sz w:val="26"/>
          <w:szCs w:val="26"/>
        </w:rPr>
        <w:t>1.</w:t>
      </w:r>
      <w:r w:rsidRPr="00BF6331">
        <w:rPr>
          <w:rFonts w:ascii="Times New Roman" w:hAnsi="Times New Roman" w:cs="Times New Roman"/>
          <w:sz w:val="26"/>
          <w:szCs w:val="26"/>
        </w:rPr>
        <w:tab/>
        <w:t>Quốc hội. Luật 28/2018/QH14 của Quốc hội sửa đổi, bổ sung một số điều của 11 luật có liên quan đến quy hoạch. 2018;</w:t>
      </w:r>
    </w:p>
    <w:p w14:paraId="20909B65" w14:textId="77777777" w:rsidR="00426D25" w:rsidRPr="00BF6331" w:rsidRDefault="00426D25" w:rsidP="00A34822">
      <w:pPr>
        <w:pStyle w:val="EndNoteBibliography"/>
        <w:spacing w:after="0" w:line="360" w:lineRule="auto"/>
        <w:jc w:val="both"/>
        <w:rPr>
          <w:rFonts w:ascii="Times New Roman" w:hAnsi="Times New Roman" w:cs="Times New Roman"/>
          <w:sz w:val="26"/>
          <w:szCs w:val="26"/>
        </w:rPr>
      </w:pPr>
      <w:r w:rsidRPr="00BF6331">
        <w:rPr>
          <w:rFonts w:ascii="Times New Roman" w:hAnsi="Times New Roman" w:cs="Times New Roman"/>
          <w:sz w:val="26"/>
          <w:szCs w:val="26"/>
        </w:rPr>
        <w:t>2.</w:t>
      </w:r>
      <w:r w:rsidRPr="00BF6331">
        <w:rPr>
          <w:rFonts w:ascii="Times New Roman" w:hAnsi="Times New Roman" w:cs="Times New Roman"/>
          <w:sz w:val="26"/>
          <w:szCs w:val="26"/>
        </w:rPr>
        <w:tab/>
        <w:t xml:space="preserve">Khan H, Khawaja MR, Waheed A, Rauf MA, Fatmi Z. Knowledge and attitudes about health research amongst a group of Pakistani medical students. </w:t>
      </w:r>
      <w:r w:rsidRPr="00BF6331">
        <w:rPr>
          <w:rFonts w:ascii="Times New Roman" w:hAnsi="Times New Roman" w:cs="Times New Roman"/>
          <w:i/>
          <w:sz w:val="26"/>
          <w:szCs w:val="26"/>
        </w:rPr>
        <w:t>BMC Med Educ</w:t>
      </w:r>
      <w:r w:rsidRPr="00BF6331">
        <w:rPr>
          <w:rFonts w:ascii="Times New Roman" w:hAnsi="Times New Roman" w:cs="Times New Roman"/>
          <w:sz w:val="26"/>
          <w:szCs w:val="26"/>
        </w:rPr>
        <w:t>. Nov 2 2006;6:54. doi:10.1186/1472-6920-6-54</w:t>
      </w:r>
    </w:p>
    <w:p w14:paraId="6470AEF1" w14:textId="77777777" w:rsidR="00426D25" w:rsidRPr="00BF6331" w:rsidRDefault="00426D25" w:rsidP="00A34822">
      <w:pPr>
        <w:pStyle w:val="EndNoteBibliography"/>
        <w:spacing w:after="0" w:line="360" w:lineRule="auto"/>
        <w:jc w:val="both"/>
        <w:rPr>
          <w:rFonts w:ascii="Times New Roman" w:hAnsi="Times New Roman" w:cs="Times New Roman"/>
          <w:sz w:val="26"/>
          <w:szCs w:val="26"/>
        </w:rPr>
      </w:pPr>
      <w:r w:rsidRPr="00BF6331">
        <w:rPr>
          <w:rFonts w:ascii="Times New Roman" w:hAnsi="Times New Roman" w:cs="Times New Roman"/>
          <w:sz w:val="26"/>
          <w:szCs w:val="26"/>
        </w:rPr>
        <w:t>3.</w:t>
      </w:r>
      <w:r w:rsidRPr="00BF6331">
        <w:rPr>
          <w:rFonts w:ascii="Times New Roman" w:hAnsi="Times New Roman" w:cs="Times New Roman"/>
          <w:sz w:val="26"/>
          <w:szCs w:val="26"/>
        </w:rPr>
        <w:tab/>
        <w:t xml:space="preserve">Meeker MA, Jones JM, Flanagan NA. Teaching undergraduate nursing research from an evidence-based practice perspective. </w:t>
      </w:r>
      <w:r w:rsidRPr="00BF6331">
        <w:rPr>
          <w:rFonts w:ascii="Times New Roman" w:hAnsi="Times New Roman" w:cs="Times New Roman"/>
          <w:i/>
          <w:sz w:val="26"/>
          <w:szCs w:val="26"/>
        </w:rPr>
        <w:t>The Journal of nursing education</w:t>
      </w:r>
      <w:r w:rsidRPr="00BF6331">
        <w:rPr>
          <w:rFonts w:ascii="Times New Roman" w:hAnsi="Times New Roman" w:cs="Times New Roman"/>
          <w:sz w:val="26"/>
          <w:szCs w:val="26"/>
        </w:rPr>
        <w:t>. Aug 2008;47(8):376-9. doi:10.3928/01484834-20080801-06</w:t>
      </w:r>
    </w:p>
    <w:p w14:paraId="1F72A785" w14:textId="77777777" w:rsidR="00426D25" w:rsidRPr="00BF6331" w:rsidRDefault="00426D25" w:rsidP="00A34822">
      <w:pPr>
        <w:pStyle w:val="EndNoteBibliography"/>
        <w:spacing w:after="0" w:line="360" w:lineRule="auto"/>
        <w:jc w:val="both"/>
        <w:rPr>
          <w:rFonts w:ascii="Times New Roman" w:hAnsi="Times New Roman" w:cs="Times New Roman"/>
          <w:sz w:val="26"/>
          <w:szCs w:val="26"/>
        </w:rPr>
      </w:pPr>
      <w:r w:rsidRPr="00BF6331">
        <w:rPr>
          <w:rFonts w:ascii="Times New Roman" w:hAnsi="Times New Roman" w:cs="Times New Roman"/>
          <w:sz w:val="26"/>
          <w:szCs w:val="26"/>
        </w:rPr>
        <w:t>4.</w:t>
      </w:r>
      <w:r w:rsidRPr="00BF6331">
        <w:rPr>
          <w:rFonts w:ascii="Times New Roman" w:hAnsi="Times New Roman" w:cs="Times New Roman"/>
          <w:sz w:val="26"/>
          <w:szCs w:val="26"/>
        </w:rPr>
        <w:tab/>
        <w:t xml:space="preserve">Denise F. Polit, Cheryl Tatano Beck. </w:t>
      </w:r>
      <w:r w:rsidRPr="00BF6331">
        <w:rPr>
          <w:rFonts w:ascii="Times New Roman" w:hAnsi="Times New Roman" w:cs="Times New Roman"/>
          <w:i/>
          <w:sz w:val="26"/>
          <w:szCs w:val="26"/>
        </w:rPr>
        <w:t>Essentials of nursing research appraising evidence for nursing practice seventh edition</w:t>
      </w:r>
      <w:r w:rsidRPr="00BF6331">
        <w:rPr>
          <w:rFonts w:ascii="Times New Roman" w:hAnsi="Times New Roman" w:cs="Times New Roman"/>
          <w:sz w:val="26"/>
          <w:szCs w:val="26"/>
        </w:rPr>
        <w:t>. seventh edition ed. Lippincott Williams &amp; Wilkins; 2010:610.</w:t>
      </w:r>
    </w:p>
    <w:p w14:paraId="6AED3BDC" w14:textId="77777777" w:rsidR="00426D25" w:rsidRPr="00BF6331" w:rsidRDefault="00426D25" w:rsidP="00A34822">
      <w:pPr>
        <w:pStyle w:val="EndNoteBibliography"/>
        <w:spacing w:after="0" w:line="360" w:lineRule="auto"/>
        <w:jc w:val="both"/>
        <w:rPr>
          <w:rFonts w:ascii="Times New Roman" w:hAnsi="Times New Roman" w:cs="Times New Roman"/>
          <w:sz w:val="26"/>
          <w:szCs w:val="26"/>
        </w:rPr>
      </w:pPr>
      <w:r w:rsidRPr="00BF6331">
        <w:rPr>
          <w:rFonts w:ascii="Times New Roman" w:hAnsi="Times New Roman" w:cs="Times New Roman"/>
          <w:sz w:val="26"/>
          <w:szCs w:val="26"/>
        </w:rPr>
        <w:t>5.</w:t>
      </w:r>
      <w:r w:rsidRPr="00BF6331">
        <w:rPr>
          <w:rFonts w:ascii="Times New Roman" w:hAnsi="Times New Roman" w:cs="Times New Roman"/>
          <w:sz w:val="26"/>
          <w:szCs w:val="26"/>
        </w:rPr>
        <w:tab/>
        <w:t xml:space="preserve">Pektekin. Turkish Journal of Research and Development in Nursing 1. 2010:64-66. </w:t>
      </w:r>
    </w:p>
    <w:p w14:paraId="6A2DB68A" w14:textId="77777777" w:rsidR="00426D25" w:rsidRPr="00BF6331" w:rsidRDefault="00426D25" w:rsidP="00A34822">
      <w:pPr>
        <w:pStyle w:val="EndNoteBibliography"/>
        <w:spacing w:after="0" w:line="360" w:lineRule="auto"/>
        <w:jc w:val="both"/>
        <w:rPr>
          <w:rFonts w:ascii="Times New Roman" w:hAnsi="Times New Roman" w:cs="Times New Roman"/>
          <w:sz w:val="26"/>
          <w:szCs w:val="26"/>
        </w:rPr>
      </w:pPr>
      <w:r w:rsidRPr="00BF6331">
        <w:rPr>
          <w:rFonts w:ascii="Times New Roman" w:hAnsi="Times New Roman" w:cs="Times New Roman"/>
          <w:sz w:val="26"/>
          <w:szCs w:val="26"/>
        </w:rPr>
        <w:t>6.</w:t>
      </w:r>
      <w:r w:rsidRPr="00BF6331">
        <w:rPr>
          <w:rFonts w:ascii="Times New Roman" w:hAnsi="Times New Roman" w:cs="Times New Roman"/>
          <w:sz w:val="26"/>
          <w:szCs w:val="26"/>
        </w:rPr>
        <w:tab/>
        <w:t>International, Nurses Co. THE ICN code of ethics for nurses. 2021.</w:t>
      </w:r>
    </w:p>
    <w:p w14:paraId="5DC4ECE7" w14:textId="77777777" w:rsidR="00426D25" w:rsidRPr="00BF6331" w:rsidRDefault="00426D25" w:rsidP="00A34822">
      <w:pPr>
        <w:pStyle w:val="EndNoteBibliography"/>
        <w:spacing w:after="0" w:line="360" w:lineRule="auto"/>
        <w:jc w:val="both"/>
        <w:rPr>
          <w:rFonts w:ascii="Times New Roman" w:hAnsi="Times New Roman" w:cs="Times New Roman"/>
          <w:sz w:val="26"/>
          <w:szCs w:val="26"/>
        </w:rPr>
      </w:pPr>
      <w:r w:rsidRPr="00BF6331">
        <w:rPr>
          <w:rFonts w:ascii="Times New Roman" w:hAnsi="Times New Roman" w:cs="Times New Roman"/>
          <w:sz w:val="26"/>
          <w:szCs w:val="26"/>
        </w:rPr>
        <w:t>7.</w:t>
      </w:r>
      <w:r w:rsidRPr="00BF6331">
        <w:rPr>
          <w:rFonts w:ascii="Times New Roman" w:hAnsi="Times New Roman" w:cs="Times New Roman"/>
          <w:sz w:val="26"/>
          <w:szCs w:val="26"/>
        </w:rPr>
        <w:tab/>
        <w:t xml:space="preserve">Melnyk BM, E F-O. </w:t>
      </w:r>
      <w:r w:rsidRPr="00BF6331">
        <w:rPr>
          <w:rFonts w:ascii="Times New Roman" w:hAnsi="Times New Roman" w:cs="Times New Roman"/>
          <w:i/>
          <w:sz w:val="26"/>
          <w:szCs w:val="26"/>
        </w:rPr>
        <w:t>Evidence-based practice in nursing and healthcare</w:t>
      </w:r>
      <w:r w:rsidRPr="00BF6331">
        <w:rPr>
          <w:rFonts w:ascii="Times New Roman" w:hAnsi="Times New Roman" w:cs="Times New Roman"/>
          <w:sz w:val="26"/>
          <w:szCs w:val="26"/>
        </w:rPr>
        <w:t>. 2nd ed. Lippincott Williams &amp; Wilkins; 2011.</w:t>
      </w:r>
    </w:p>
    <w:p w14:paraId="2772393D" w14:textId="77777777" w:rsidR="00426D25" w:rsidRPr="00BF6331" w:rsidRDefault="00426D25" w:rsidP="00A34822">
      <w:pPr>
        <w:pStyle w:val="EndNoteBibliography"/>
        <w:spacing w:after="0" w:line="360" w:lineRule="auto"/>
        <w:jc w:val="both"/>
        <w:rPr>
          <w:rFonts w:ascii="Times New Roman" w:hAnsi="Times New Roman" w:cs="Times New Roman"/>
          <w:sz w:val="26"/>
          <w:szCs w:val="26"/>
        </w:rPr>
      </w:pPr>
      <w:r w:rsidRPr="00BF6331">
        <w:rPr>
          <w:rFonts w:ascii="Times New Roman" w:hAnsi="Times New Roman" w:cs="Times New Roman"/>
          <w:sz w:val="26"/>
          <w:szCs w:val="26"/>
        </w:rPr>
        <w:t>8.</w:t>
      </w:r>
      <w:r w:rsidRPr="00BF6331">
        <w:rPr>
          <w:rFonts w:ascii="Times New Roman" w:hAnsi="Times New Roman" w:cs="Times New Roman"/>
          <w:sz w:val="26"/>
          <w:szCs w:val="26"/>
        </w:rPr>
        <w:tab/>
        <w:t xml:space="preserve">J H. </w:t>
      </w:r>
      <w:r w:rsidRPr="00BF6331">
        <w:rPr>
          <w:rFonts w:ascii="Times New Roman" w:hAnsi="Times New Roman" w:cs="Times New Roman"/>
          <w:i/>
          <w:sz w:val="26"/>
          <w:szCs w:val="26"/>
        </w:rPr>
        <w:t>Nursing Research: Reading, ssing, and reating evidence.</w:t>
      </w:r>
      <w:r w:rsidRPr="00BF6331">
        <w:rPr>
          <w:rFonts w:ascii="Times New Roman" w:hAnsi="Times New Roman" w:cs="Times New Roman"/>
          <w:sz w:val="26"/>
          <w:szCs w:val="26"/>
        </w:rPr>
        <w:t xml:space="preserve"> 2nd ed. 2012.</w:t>
      </w:r>
    </w:p>
    <w:p w14:paraId="097EF8CE" w14:textId="77777777" w:rsidR="00426D25" w:rsidRPr="00BF6331" w:rsidRDefault="00426D25" w:rsidP="00A34822">
      <w:pPr>
        <w:pStyle w:val="EndNoteBibliography"/>
        <w:spacing w:after="0" w:line="360" w:lineRule="auto"/>
        <w:jc w:val="both"/>
        <w:rPr>
          <w:rFonts w:ascii="Times New Roman" w:hAnsi="Times New Roman" w:cs="Times New Roman"/>
          <w:sz w:val="26"/>
          <w:szCs w:val="26"/>
        </w:rPr>
      </w:pPr>
      <w:r w:rsidRPr="00BF6331">
        <w:rPr>
          <w:rFonts w:ascii="Times New Roman" w:hAnsi="Times New Roman" w:cs="Times New Roman"/>
          <w:sz w:val="26"/>
          <w:szCs w:val="26"/>
        </w:rPr>
        <w:t>9.</w:t>
      </w:r>
      <w:r w:rsidRPr="00BF6331">
        <w:rPr>
          <w:rFonts w:ascii="Times New Roman" w:hAnsi="Times New Roman" w:cs="Times New Roman"/>
          <w:sz w:val="26"/>
          <w:szCs w:val="26"/>
        </w:rPr>
        <w:tab/>
        <w:t xml:space="preserve">Polit DF, CT B. </w:t>
      </w:r>
      <w:r w:rsidRPr="00BF6331">
        <w:rPr>
          <w:rFonts w:ascii="Times New Roman" w:hAnsi="Times New Roman" w:cs="Times New Roman"/>
          <w:i/>
          <w:sz w:val="26"/>
          <w:szCs w:val="26"/>
        </w:rPr>
        <w:t>Nursing research: generating and assessing evidence for nursing practice</w:t>
      </w:r>
      <w:r w:rsidRPr="00BF6331">
        <w:rPr>
          <w:rFonts w:ascii="Times New Roman" w:hAnsi="Times New Roman" w:cs="Times New Roman"/>
          <w:sz w:val="26"/>
          <w:szCs w:val="26"/>
        </w:rPr>
        <w:t>. 9th ed. Lippincott Williams &amp; Wilkins; 2012.</w:t>
      </w:r>
    </w:p>
    <w:p w14:paraId="74749A53" w14:textId="77777777" w:rsidR="00426D25" w:rsidRPr="00BF6331" w:rsidRDefault="00426D25" w:rsidP="00A34822">
      <w:pPr>
        <w:pStyle w:val="EndNoteBibliography"/>
        <w:spacing w:after="0" w:line="360" w:lineRule="auto"/>
        <w:jc w:val="both"/>
        <w:rPr>
          <w:rFonts w:ascii="Times New Roman" w:hAnsi="Times New Roman" w:cs="Times New Roman"/>
          <w:sz w:val="26"/>
          <w:szCs w:val="26"/>
        </w:rPr>
      </w:pPr>
      <w:r w:rsidRPr="00BF6331">
        <w:rPr>
          <w:rFonts w:ascii="Times New Roman" w:hAnsi="Times New Roman" w:cs="Times New Roman"/>
          <w:sz w:val="26"/>
          <w:szCs w:val="26"/>
        </w:rPr>
        <w:t>10.</w:t>
      </w:r>
      <w:r w:rsidRPr="00BF6331">
        <w:rPr>
          <w:rFonts w:ascii="Times New Roman" w:hAnsi="Times New Roman" w:cs="Times New Roman"/>
          <w:sz w:val="26"/>
          <w:szCs w:val="26"/>
        </w:rPr>
        <w:tab/>
        <w:t xml:space="preserve">Nguyễn Văn Tuấn. Năng suất khoa học Việt Nam qua công bố quốc tế 2001-2015. </w:t>
      </w:r>
      <w:r w:rsidRPr="00BF6331">
        <w:rPr>
          <w:rFonts w:ascii="Times New Roman" w:hAnsi="Times New Roman" w:cs="Times New Roman"/>
          <w:i/>
          <w:sz w:val="26"/>
          <w:szCs w:val="26"/>
        </w:rPr>
        <w:t>Viện nghiên cứu y khoa Garvan Úc</w:t>
      </w:r>
      <w:r w:rsidRPr="00BF6331">
        <w:rPr>
          <w:rFonts w:ascii="Times New Roman" w:hAnsi="Times New Roman" w:cs="Times New Roman"/>
          <w:sz w:val="26"/>
          <w:szCs w:val="26"/>
        </w:rPr>
        <w:t xml:space="preserve">. 2016;10:49-54. </w:t>
      </w:r>
    </w:p>
    <w:p w14:paraId="11010F5B" w14:textId="77777777" w:rsidR="00426D25" w:rsidRPr="00BF6331" w:rsidRDefault="00426D25" w:rsidP="00A34822">
      <w:pPr>
        <w:pStyle w:val="EndNoteBibliography"/>
        <w:spacing w:after="0" w:line="360" w:lineRule="auto"/>
        <w:jc w:val="both"/>
        <w:rPr>
          <w:rFonts w:ascii="Times New Roman" w:hAnsi="Times New Roman" w:cs="Times New Roman"/>
          <w:sz w:val="26"/>
          <w:szCs w:val="26"/>
        </w:rPr>
      </w:pPr>
      <w:r w:rsidRPr="00BF6331">
        <w:rPr>
          <w:rFonts w:ascii="Times New Roman" w:hAnsi="Times New Roman" w:cs="Times New Roman"/>
          <w:sz w:val="26"/>
          <w:szCs w:val="26"/>
        </w:rPr>
        <w:t>11.</w:t>
      </w:r>
      <w:r w:rsidRPr="00BF6331">
        <w:rPr>
          <w:rFonts w:ascii="Times New Roman" w:hAnsi="Times New Roman" w:cs="Times New Roman"/>
          <w:sz w:val="26"/>
          <w:szCs w:val="26"/>
        </w:rPr>
        <w:tab/>
        <w:t xml:space="preserve">Huy Minh N, Quốc Khánh B, Hà Thanh N, Thị Hoàng Lan V. MỘT SỐ YẾU TỐ ẢNH HƯỞNG TỚI HOẠT ĐỘNG NGHIÊN CỨU KHOA HỌC TẠI VIỆN HUYẾT HỌC - TRUYỀN MÁU TRUNG ƯƠNG. </w:t>
      </w:r>
      <w:r w:rsidRPr="00BF6331">
        <w:rPr>
          <w:rFonts w:ascii="Times New Roman" w:hAnsi="Times New Roman" w:cs="Times New Roman"/>
          <w:i/>
          <w:sz w:val="26"/>
          <w:szCs w:val="26"/>
        </w:rPr>
        <w:t>Tạp chí Y học Việt Nam</w:t>
      </w:r>
      <w:r w:rsidRPr="00BF6331">
        <w:rPr>
          <w:rFonts w:ascii="Times New Roman" w:hAnsi="Times New Roman" w:cs="Times New Roman"/>
          <w:sz w:val="26"/>
          <w:szCs w:val="26"/>
        </w:rPr>
        <w:t>. 01/08 2022;508(2)doi:10.51298/vmj.v508i2.1644</w:t>
      </w:r>
    </w:p>
    <w:p w14:paraId="345D345A" w14:textId="77777777" w:rsidR="00426D25" w:rsidRPr="00BF6331" w:rsidRDefault="00426D25" w:rsidP="00A34822">
      <w:pPr>
        <w:pStyle w:val="EndNoteBibliography"/>
        <w:spacing w:after="0" w:line="360" w:lineRule="auto"/>
        <w:jc w:val="both"/>
        <w:rPr>
          <w:rFonts w:ascii="Times New Roman" w:hAnsi="Times New Roman" w:cs="Times New Roman"/>
          <w:sz w:val="26"/>
          <w:szCs w:val="26"/>
        </w:rPr>
      </w:pPr>
      <w:r w:rsidRPr="00BF6331">
        <w:rPr>
          <w:rFonts w:ascii="Times New Roman" w:hAnsi="Times New Roman" w:cs="Times New Roman"/>
          <w:sz w:val="26"/>
          <w:szCs w:val="26"/>
        </w:rPr>
        <w:t>12.</w:t>
      </w:r>
      <w:r w:rsidRPr="00BF6331">
        <w:rPr>
          <w:rFonts w:ascii="Times New Roman" w:hAnsi="Times New Roman" w:cs="Times New Roman"/>
          <w:sz w:val="26"/>
          <w:szCs w:val="26"/>
        </w:rPr>
        <w:tab/>
        <w:t xml:space="preserve">Nkrumah I, Atuhaire C, Priebe G, Cumber SN. Barriers for nurses' participation in and utilisation of clinical research in three hospitals within the </w:t>
      </w:r>
      <w:r w:rsidRPr="00BF6331">
        <w:rPr>
          <w:rFonts w:ascii="Times New Roman" w:hAnsi="Times New Roman" w:cs="Times New Roman"/>
          <w:sz w:val="26"/>
          <w:szCs w:val="26"/>
        </w:rPr>
        <w:lastRenderedPageBreak/>
        <w:t xml:space="preserve">Kumasi Metropolis, Ghana. </w:t>
      </w:r>
      <w:r w:rsidRPr="00BF6331">
        <w:rPr>
          <w:rFonts w:ascii="Times New Roman" w:hAnsi="Times New Roman" w:cs="Times New Roman"/>
          <w:i/>
          <w:sz w:val="26"/>
          <w:szCs w:val="26"/>
        </w:rPr>
        <w:t>Pan Afr Med J</w:t>
      </w:r>
      <w:r w:rsidRPr="00BF6331">
        <w:rPr>
          <w:rFonts w:ascii="Times New Roman" w:hAnsi="Times New Roman" w:cs="Times New Roman"/>
          <w:sz w:val="26"/>
          <w:szCs w:val="26"/>
        </w:rPr>
        <w:t>. 2018;30:24. doi:10.11604/pamj.2018.30.24.15230</w:t>
      </w:r>
    </w:p>
    <w:p w14:paraId="1D2A7EDE" w14:textId="77777777" w:rsidR="00426D25" w:rsidRPr="00BF6331" w:rsidRDefault="00426D25" w:rsidP="00A34822">
      <w:pPr>
        <w:pStyle w:val="EndNoteBibliography"/>
        <w:spacing w:after="0" w:line="360" w:lineRule="auto"/>
        <w:jc w:val="both"/>
        <w:rPr>
          <w:rFonts w:ascii="Times New Roman" w:hAnsi="Times New Roman" w:cs="Times New Roman"/>
          <w:sz w:val="26"/>
          <w:szCs w:val="26"/>
        </w:rPr>
      </w:pPr>
      <w:r w:rsidRPr="00BF6331">
        <w:rPr>
          <w:rFonts w:ascii="Times New Roman" w:hAnsi="Times New Roman" w:cs="Times New Roman"/>
          <w:sz w:val="26"/>
          <w:szCs w:val="26"/>
        </w:rPr>
        <w:t>13.</w:t>
      </w:r>
      <w:r w:rsidRPr="00BF6331">
        <w:rPr>
          <w:rFonts w:ascii="Times New Roman" w:hAnsi="Times New Roman" w:cs="Times New Roman"/>
          <w:sz w:val="26"/>
          <w:szCs w:val="26"/>
        </w:rPr>
        <w:tab/>
        <w:t xml:space="preserve">Asuquo E, Etowa J. Participatory Action Research (PAR): A Strategy to Achieve Transformational Change in Nursing Research and Policy Development in Low and Middle Income Countries (LMICs). </w:t>
      </w:r>
      <w:r w:rsidRPr="00BF6331">
        <w:rPr>
          <w:rFonts w:ascii="Times New Roman" w:hAnsi="Times New Roman" w:cs="Times New Roman"/>
          <w:i/>
          <w:sz w:val="26"/>
          <w:szCs w:val="26"/>
        </w:rPr>
        <w:t>The International Journal of Health, Wellness, and Society</w:t>
      </w:r>
      <w:r w:rsidRPr="00BF6331">
        <w:rPr>
          <w:rFonts w:ascii="Times New Roman" w:hAnsi="Times New Roman" w:cs="Times New Roman"/>
          <w:sz w:val="26"/>
          <w:szCs w:val="26"/>
        </w:rPr>
        <w:t>. 2016;6(1):11-21. doi:10.18848/2156-8960/CGP/v06i01/11-21</w:t>
      </w:r>
    </w:p>
    <w:p w14:paraId="03395B95" w14:textId="77777777" w:rsidR="00426D25" w:rsidRPr="00BF6331" w:rsidRDefault="00426D25" w:rsidP="00A34822">
      <w:pPr>
        <w:pStyle w:val="EndNoteBibliography"/>
        <w:spacing w:after="0" w:line="360" w:lineRule="auto"/>
        <w:jc w:val="both"/>
        <w:rPr>
          <w:rFonts w:ascii="Times New Roman" w:hAnsi="Times New Roman" w:cs="Times New Roman"/>
          <w:sz w:val="26"/>
          <w:szCs w:val="26"/>
        </w:rPr>
      </w:pPr>
      <w:r w:rsidRPr="00BF6331">
        <w:rPr>
          <w:rFonts w:ascii="Times New Roman" w:hAnsi="Times New Roman" w:cs="Times New Roman"/>
          <w:sz w:val="26"/>
          <w:szCs w:val="26"/>
        </w:rPr>
        <w:t>14.</w:t>
      </w:r>
      <w:r w:rsidRPr="00BF6331">
        <w:rPr>
          <w:rFonts w:ascii="Times New Roman" w:hAnsi="Times New Roman" w:cs="Times New Roman"/>
          <w:sz w:val="26"/>
          <w:szCs w:val="26"/>
        </w:rPr>
        <w:tab/>
        <w:t xml:space="preserve">Nguyễn Thị Thúy, Trần Viết Tiệp, Dương Minh Đức. THỰC TRẠNG THAM GIA NGHIÊN CỨU KHOA HỌC CỦA ĐIỀU DƯỠNG CÁC KHOA LÂM SÀNG VÀ MỘT SỐ YẾU TỐ LIÊN QUAN TẠI BỆNH VIỆN VIỆT NAM – THỤY ĐIỂN UÔNG BÍ. </w:t>
      </w:r>
      <w:r w:rsidRPr="00BF6331">
        <w:rPr>
          <w:rFonts w:ascii="Times New Roman" w:hAnsi="Times New Roman" w:cs="Times New Roman"/>
          <w:i/>
          <w:sz w:val="26"/>
          <w:szCs w:val="26"/>
        </w:rPr>
        <w:t xml:space="preserve">Y học Cộng Đồng </w:t>
      </w:r>
      <w:r w:rsidRPr="00BF6331">
        <w:rPr>
          <w:rFonts w:ascii="Times New Roman" w:hAnsi="Times New Roman" w:cs="Times New Roman"/>
          <w:sz w:val="26"/>
          <w:szCs w:val="26"/>
        </w:rPr>
        <w:t xml:space="preserve">2020;59(6):171-176. </w:t>
      </w:r>
    </w:p>
    <w:p w14:paraId="6DF6F74D" w14:textId="77777777" w:rsidR="00426D25" w:rsidRPr="00BF6331" w:rsidRDefault="00426D25" w:rsidP="00A34822">
      <w:pPr>
        <w:pStyle w:val="EndNoteBibliography"/>
        <w:spacing w:after="0" w:line="360" w:lineRule="auto"/>
        <w:jc w:val="both"/>
        <w:rPr>
          <w:rFonts w:ascii="Times New Roman" w:hAnsi="Times New Roman" w:cs="Times New Roman"/>
          <w:sz w:val="26"/>
          <w:szCs w:val="26"/>
        </w:rPr>
      </w:pPr>
      <w:r w:rsidRPr="00BF6331">
        <w:rPr>
          <w:rFonts w:ascii="Times New Roman" w:hAnsi="Times New Roman" w:cs="Times New Roman"/>
          <w:sz w:val="26"/>
          <w:szCs w:val="26"/>
        </w:rPr>
        <w:t>15.</w:t>
      </w:r>
      <w:r w:rsidRPr="00BF6331">
        <w:rPr>
          <w:rFonts w:ascii="Times New Roman" w:hAnsi="Times New Roman" w:cs="Times New Roman"/>
          <w:sz w:val="26"/>
          <w:szCs w:val="26"/>
        </w:rPr>
        <w:tab/>
        <w:t xml:space="preserve">Nguyễn TBT, Trần THO, Bùi TD. Nhận thức của Điều dưỡng về thực hành dựa vào bằng chứng. </w:t>
      </w:r>
      <w:r w:rsidRPr="00BF6331">
        <w:rPr>
          <w:rFonts w:ascii="Times New Roman" w:hAnsi="Times New Roman" w:cs="Times New Roman"/>
          <w:i/>
          <w:sz w:val="26"/>
          <w:szCs w:val="26"/>
        </w:rPr>
        <w:t>Tạp chí Khoa học Điều dưỡng</w:t>
      </w:r>
      <w:r w:rsidRPr="00BF6331">
        <w:rPr>
          <w:rFonts w:ascii="Times New Roman" w:hAnsi="Times New Roman" w:cs="Times New Roman"/>
          <w:sz w:val="26"/>
          <w:szCs w:val="26"/>
        </w:rPr>
        <w:t xml:space="preserve">. 11/05 2020;3(5):148-157. </w:t>
      </w:r>
    </w:p>
    <w:p w14:paraId="3187558A" w14:textId="77777777" w:rsidR="00426D25" w:rsidRPr="00BF6331" w:rsidRDefault="00426D25" w:rsidP="00A34822">
      <w:pPr>
        <w:pStyle w:val="EndNoteBibliography"/>
        <w:spacing w:after="0" w:line="360" w:lineRule="auto"/>
        <w:jc w:val="both"/>
        <w:rPr>
          <w:rFonts w:ascii="Times New Roman" w:hAnsi="Times New Roman" w:cs="Times New Roman"/>
          <w:sz w:val="26"/>
          <w:szCs w:val="26"/>
        </w:rPr>
      </w:pPr>
      <w:r w:rsidRPr="00BF6331">
        <w:rPr>
          <w:rFonts w:ascii="Times New Roman" w:hAnsi="Times New Roman" w:cs="Times New Roman"/>
          <w:sz w:val="26"/>
          <w:szCs w:val="26"/>
        </w:rPr>
        <w:t>16.</w:t>
      </w:r>
      <w:r w:rsidRPr="00BF6331">
        <w:rPr>
          <w:rFonts w:ascii="Times New Roman" w:hAnsi="Times New Roman" w:cs="Times New Roman"/>
          <w:sz w:val="26"/>
          <w:szCs w:val="26"/>
        </w:rPr>
        <w:tab/>
        <w:t xml:space="preserve">Chu TN, Nguyễn TBN. KIẾN THỨC THỨC VỀ THỰC HÀNH DỰA VÀO BẰNG CHỨNG CỦA ĐIỀU DƯỠNG TẠI BỆNH VIỆN ĐA KHOA THÀNH PHỐ VINH NĂM 2022. </w:t>
      </w:r>
      <w:r w:rsidRPr="00BF6331">
        <w:rPr>
          <w:rFonts w:ascii="Times New Roman" w:hAnsi="Times New Roman" w:cs="Times New Roman"/>
          <w:i/>
          <w:sz w:val="26"/>
          <w:szCs w:val="26"/>
        </w:rPr>
        <w:t>Tạp chí Y học Việt Nam</w:t>
      </w:r>
      <w:r w:rsidRPr="00BF6331">
        <w:rPr>
          <w:rFonts w:ascii="Times New Roman" w:hAnsi="Times New Roman" w:cs="Times New Roman"/>
          <w:sz w:val="26"/>
          <w:szCs w:val="26"/>
        </w:rPr>
        <w:t>. 09/18 2023;530(1)doi:10.51298/vmj.v530i1.6626</w:t>
      </w:r>
    </w:p>
    <w:p w14:paraId="38775DB0" w14:textId="77777777" w:rsidR="00426D25" w:rsidRPr="00BF6331" w:rsidRDefault="00426D25" w:rsidP="00A34822">
      <w:pPr>
        <w:pStyle w:val="EndNoteBibliography"/>
        <w:spacing w:after="0" w:line="360" w:lineRule="auto"/>
        <w:jc w:val="both"/>
        <w:rPr>
          <w:rFonts w:ascii="Times New Roman" w:hAnsi="Times New Roman" w:cs="Times New Roman"/>
          <w:sz w:val="26"/>
          <w:szCs w:val="26"/>
        </w:rPr>
      </w:pPr>
      <w:r w:rsidRPr="00BF6331">
        <w:rPr>
          <w:rFonts w:ascii="Times New Roman" w:hAnsi="Times New Roman" w:cs="Times New Roman"/>
          <w:sz w:val="26"/>
          <w:szCs w:val="26"/>
        </w:rPr>
        <w:t>17.</w:t>
      </w:r>
      <w:r w:rsidRPr="00BF6331">
        <w:rPr>
          <w:rFonts w:ascii="Times New Roman" w:hAnsi="Times New Roman" w:cs="Times New Roman"/>
          <w:sz w:val="26"/>
          <w:szCs w:val="26"/>
        </w:rPr>
        <w:tab/>
        <w:t xml:space="preserve">Mitro JP, Pomeroy JML, Osman S, et al. Access, Utilization, and Implementation of Research Among Rehabilitation Nurses: A Qualitative Study. </w:t>
      </w:r>
      <w:r w:rsidRPr="00BF6331">
        <w:rPr>
          <w:rFonts w:ascii="Times New Roman" w:hAnsi="Times New Roman" w:cs="Times New Roman"/>
          <w:i/>
          <w:sz w:val="26"/>
          <w:szCs w:val="26"/>
        </w:rPr>
        <w:t>Rehabilitation nursing : the official journal of the Association of Rehabilitation Nurses</w:t>
      </w:r>
      <w:r w:rsidRPr="00BF6331">
        <w:rPr>
          <w:rFonts w:ascii="Times New Roman" w:hAnsi="Times New Roman" w:cs="Times New Roman"/>
          <w:sz w:val="26"/>
          <w:szCs w:val="26"/>
        </w:rPr>
        <w:t>. May-Jun 01 2022;47(3):99-108. doi:10.1097/rnj.0000000000000367</w:t>
      </w:r>
    </w:p>
    <w:p w14:paraId="356B22A3" w14:textId="77777777" w:rsidR="00426D25" w:rsidRPr="00BF6331" w:rsidRDefault="00426D25" w:rsidP="00A34822">
      <w:pPr>
        <w:pStyle w:val="EndNoteBibliography"/>
        <w:spacing w:after="0" w:line="360" w:lineRule="auto"/>
        <w:jc w:val="both"/>
        <w:rPr>
          <w:rFonts w:ascii="Times New Roman" w:hAnsi="Times New Roman" w:cs="Times New Roman"/>
          <w:sz w:val="26"/>
          <w:szCs w:val="26"/>
        </w:rPr>
      </w:pPr>
      <w:r w:rsidRPr="00BF6331">
        <w:rPr>
          <w:rFonts w:ascii="Times New Roman" w:hAnsi="Times New Roman" w:cs="Times New Roman"/>
          <w:sz w:val="26"/>
          <w:szCs w:val="26"/>
        </w:rPr>
        <w:t>18.</w:t>
      </w:r>
      <w:r w:rsidRPr="00BF6331">
        <w:rPr>
          <w:rFonts w:ascii="Times New Roman" w:hAnsi="Times New Roman" w:cs="Times New Roman"/>
          <w:sz w:val="26"/>
          <w:szCs w:val="26"/>
        </w:rPr>
        <w:tab/>
        <w:t xml:space="preserve">Bench S, Dowie-Baker JA, Fish P. Orthopaedic nurses' engagement in clinical research; an exploration of ideas, facilitators and challenges. </w:t>
      </w:r>
      <w:r w:rsidRPr="00BF6331">
        <w:rPr>
          <w:rFonts w:ascii="Times New Roman" w:hAnsi="Times New Roman" w:cs="Times New Roman"/>
          <w:i/>
          <w:sz w:val="26"/>
          <w:szCs w:val="26"/>
        </w:rPr>
        <w:t>Int J Orthop Trauma Nurs</w:t>
      </w:r>
      <w:r w:rsidRPr="00BF6331">
        <w:rPr>
          <w:rFonts w:ascii="Times New Roman" w:hAnsi="Times New Roman" w:cs="Times New Roman"/>
          <w:sz w:val="26"/>
          <w:szCs w:val="26"/>
        </w:rPr>
        <w:t>. Nov 2019;35:100699. doi:10.1016/j.ijotn.2019.04.002</w:t>
      </w:r>
    </w:p>
    <w:p w14:paraId="6A64A862" w14:textId="77777777" w:rsidR="00426D25" w:rsidRPr="00BF6331" w:rsidRDefault="00426D25" w:rsidP="00A34822">
      <w:pPr>
        <w:pStyle w:val="EndNoteBibliography"/>
        <w:spacing w:after="0" w:line="360" w:lineRule="auto"/>
        <w:jc w:val="both"/>
        <w:rPr>
          <w:rFonts w:ascii="Times New Roman" w:hAnsi="Times New Roman" w:cs="Times New Roman"/>
          <w:sz w:val="26"/>
          <w:szCs w:val="26"/>
        </w:rPr>
      </w:pPr>
      <w:r w:rsidRPr="00BF6331">
        <w:rPr>
          <w:rFonts w:ascii="Times New Roman" w:hAnsi="Times New Roman" w:cs="Times New Roman"/>
          <w:sz w:val="26"/>
          <w:szCs w:val="26"/>
        </w:rPr>
        <w:t>19.</w:t>
      </w:r>
      <w:r w:rsidRPr="00BF6331">
        <w:rPr>
          <w:rFonts w:ascii="Times New Roman" w:hAnsi="Times New Roman" w:cs="Times New Roman"/>
          <w:sz w:val="26"/>
          <w:szCs w:val="26"/>
        </w:rPr>
        <w:tab/>
        <w:t xml:space="preserve">Dagne AH, Tebeje HD. Research utilisation in clinical practice: the experience of nurses and midwives working in public hospitals. </w:t>
      </w:r>
      <w:r w:rsidRPr="00BF6331">
        <w:rPr>
          <w:rFonts w:ascii="Times New Roman" w:hAnsi="Times New Roman" w:cs="Times New Roman"/>
          <w:i/>
          <w:sz w:val="26"/>
          <w:szCs w:val="26"/>
        </w:rPr>
        <w:t>Reprod Health</w:t>
      </w:r>
      <w:r w:rsidRPr="00BF6331">
        <w:rPr>
          <w:rFonts w:ascii="Times New Roman" w:hAnsi="Times New Roman" w:cs="Times New Roman"/>
          <w:sz w:val="26"/>
          <w:szCs w:val="26"/>
        </w:rPr>
        <w:t>. Mar 15 2021;18(1):62. doi:10.1186/s12978-021-01095-x</w:t>
      </w:r>
    </w:p>
    <w:p w14:paraId="49CCC63A" w14:textId="77777777" w:rsidR="00426D25" w:rsidRPr="00BF6331" w:rsidRDefault="00426D25" w:rsidP="00A34822">
      <w:pPr>
        <w:pStyle w:val="EndNoteBibliography"/>
        <w:spacing w:after="0" w:line="360" w:lineRule="auto"/>
        <w:jc w:val="both"/>
        <w:rPr>
          <w:rFonts w:ascii="Times New Roman" w:hAnsi="Times New Roman" w:cs="Times New Roman"/>
          <w:sz w:val="26"/>
          <w:szCs w:val="26"/>
        </w:rPr>
      </w:pPr>
      <w:r w:rsidRPr="00BF6331">
        <w:rPr>
          <w:rFonts w:ascii="Times New Roman" w:hAnsi="Times New Roman" w:cs="Times New Roman"/>
          <w:sz w:val="26"/>
          <w:szCs w:val="26"/>
        </w:rPr>
        <w:t>20.</w:t>
      </w:r>
      <w:r w:rsidRPr="00BF6331">
        <w:rPr>
          <w:rFonts w:ascii="Times New Roman" w:hAnsi="Times New Roman" w:cs="Times New Roman"/>
          <w:sz w:val="26"/>
          <w:szCs w:val="26"/>
        </w:rPr>
        <w:tab/>
        <w:t xml:space="preserve">Lam CK, Schubert C. Evidence-Based Practice Competence in Nursing Students: An Exploratory Study With Important Implications for Educators. </w:t>
      </w:r>
      <w:r w:rsidRPr="00BF6331">
        <w:rPr>
          <w:rFonts w:ascii="Times New Roman" w:hAnsi="Times New Roman" w:cs="Times New Roman"/>
          <w:i/>
          <w:sz w:val="26"/>
          <w:szCs w:val="26"/>
        </w:rPr>
        <w:t>Worldviews on evidence-based nursing</w:t>
      </w:r>
      <w:r w:rsidRPr="00BF6331">
        <w:rPr>
          <w:rFonts w:ascii="Times New Roman" w:hAnsi="Times New Roman" w:cs="Times New Roman"/>
          <w:sz w:val="26"/>
          <w:szCs w:val="26"/>
        </w:rPr>
        <w:t>. Apr 2019;16(2):161-168. doi:10.1111/wvn.12357</w:t>
      </w:r>
    </w:p>
    <w:p w14:paraId="4FD380D1" w14:textId="77777777" w:rsidR="00426D25" w:rsidRPr="00BF6331" w:rsidRDefault="00426D25" w:rsidP="00A34822">
      <w:pPr>
        <w:pStyle w:val="EndNoteBibliography"/>
        <w:spacing w:after="0" w:line="360" w:lineRule="auto"/>
        <w:jc w:val="both"/>
        <w:rPr>
          <w:rFonts w:ascii="Times New Roman" w:hAnsi="Times New Roman" w:cs="Times New Roman"/>
          <w:sz w:val="26"/>
          <w:szCs w:val="26"/>
        </w:rPr>
      </w:pPr>
      <w:r w:rsidRPr="00BF6331">
        <w:rPr>
          <w:rFonts w:ascii="Times New Roman" w:hAnsi="Times New Roman" w:cs="Times New Roman"/>
          <w:sz w:val="26"/>
          <w:szCs w:val="26"/>
        </w:rPr>
        <w:lastRenderedPageBreak/>
        <w:t>21.</w:t>
      </w:r>
      <w:r w:rsidRPr="00BF6331">
        <w:rPr>
          <w:rFonts w:ascii="Times New Roman" w:hAnsi="Times New Roman" w:cs="Times New Roman"/>
          <w:sz w:val="26"/>
          <w:szCs w:val="26"/>
        </w:rPr>
        <w:tab/>
        <w:t xml:space="preserve">Pereira F, Pellaux V, Verloo H. Beliefs and implementation of evidence-based practice among community health nurses: A cross-sectional descriptive study. </w:t>
      </w:r>
      <w:r w:rsidRPr="00BF6331">
        <w:rPr>
          <w:rFonts w:ascii="Times New Roman" w:hAnsi="Times New Roman" w:cs="Times New Roman"/>
          <w:i/>
          <w:sz w:val="26"/>
          <w:szCs w:val="26"/>
        </w:rPr>
        <w:t>J Clin Nurs</w:t>
      </w:r>
      <w:r w:rsidRPr="00BF6331">
        <w:rPr>
          <w:rFonts w:ascii="Times New Roman" w:hAnsi="Times New Roman" w:cs="Times New Roman"/>
          <w:sz w:val="26"/>
          <w:szCs w:val="26"/>
        </w:rPr>
        <w:t>. May 2018;27(9-10):2052-2061. doi:10.1111/jocn.14348</w:t>
      </w:r>
    </w:p>
    <w:p w14:paraId="37D46A9B" w14:textId="77777777" w:rsidR="00426D25" w:rsidRPr="00BF6331" w:rsidRDefault="00426D25" w:rsidP="00A34822">
      <w:pPr>
        <w:pStyle w:val="EndNoteBibliography"/>
        <w:spacing w:after="0" w:line="360" w:lineRule="auto"/>
        <w:jc w:val="both"/>
        <w:rPr>
          <w:rFonts w:ascii="Times New Roman" w:hAnsi="Times New Roman" w:cs="Times New Roman"/>
          <w:sz w:val="26"/>
          <w:szCs w:val="26"/>
        </w:rPr>
      </w:pPr>
      <w:r w:rsidRPr="00BF6331">
        <w:rPr>
          <w:rFonts w:ascii="Times New Roman" w:hAnsi="Times New Roman" w:cs="Times New Roman"/>
          <w:sz w:val="26"/>
          <w:szCs w:val="26"/>
        </w:rPr>
        <w:t>22.</w:t>
      </w:r>
      <w:r w:rsidRPr="00BF6331">
        <w:rPr>
          <w:rFonts w:ascii="Times New Roman" w:hAnsi="Times New Roman" w:cs="Times New Roman"/>
          <w:sz w:val="26"/>
          <w:szCs w:val="26"/>
        </w:rPr>
        <w:tab/>
        <w:t xml:space="preserve">Li S, Cao M, Zhu X. Evidence-based practice: Knowledge, attitudes, implementation, facilitators, and barriers among community nurses-systematic review. </w:t>
      </w:r>
      <w:r w:rsidRPr="00BF6331">
        <w:rPr>
          <w:rFonts w:ascii="Times New Roman" w:hAnsi="Times New Roman" w:cs="Times New Roman"/>
          <w:i/>
          <w:sz w:val="26"/>
          <w:szCs w:val="26"/>
        </w:rPr>
        <w:t>Medicine (Baltimore)</w:t>
      </w:r>
      <w:r w:rsidRPr="00BF6331">
        <w:rPr>
          <w:rFonts w:ascii="Times New Roman" w:hAnsi="Times New Roman" w:cs="Times New Roman"/>
          <w:sz w:val="26"/>
          <w:szCs w:val="26"/>
        </w:rPr>
        <w:t>. Sep 2019;98(39):e17209. doi:10.1097/MD.0000000000017209</w:t>
      </w:r>
    </w:p>
    <w:p w14:paraId="0D9F9EF7" w14:textId="77777777" w:rsidR="00426D25" w:rsidRPr="00BF6331" w:rsidRDefault="00426D25" w:rsidP="00A34822">
      <w:pPr>
        <w:pStyle w:val="EndNoteBibliography"/>
        <w:spacing w:after="0" w:line="360" w:lineRule="auto"/>
        <w:jc w:val="both"/>
        <w:rPr>
          <w:rFonts w:ascii="Times New Roman" w:hAnsi="Times New Roman" w:cs="Times New Roman"/>
          <w:sz w:val="26"/>
          <w:szCs w:val="26"/>
        </w:rPr>
      </w:pPr>
      <w:r w:rsidRPr="00BF6331">
        <w:rPr>
          <w:rFonts w:ascii="Times New Roman" w:hAnsi="Times New Roman" w:cs="Times New Roman"/>
          <w:sz w:val="26"/>
          <w:szCs w:val="26"/>
        </w:rPr>
        <w:t>23.</w:t>
      </w:r>
      <w:r w:rsidRPr="00BF6331">
        <w:rPr>
          <w:rFonts w:ascii="Times New Roman" w:hAnsi="Times New Roman" w:cs="Times New Roman"/>
          <w:sz w:val="26"/>
          <w:szCs w:val="26"/>
        </w:rPr>
        <w:tab/>
        <w:t xml:space="preserve">Rutledge DN, Skelton K. Clinical expert facilitators of evidence-based practice: a community hospital program. </w:t>
      </w:r>
      <w:r w:rsidRPr="00BF6331">
        <w:rPr>
          <w:rFonts w:ascii="Times New Roman" w:hAnsi="Times New Roman" w:cs="Times New Roman"/>
          <w:i/>
          <w:sz w:val="26"/>
          <w:szCs w:val="26"/>
        </w:rPr>
        <w:t>J Nurses Staff Dev</w:t>
      </w:r>
      <w:r w:rsidRPr="00BF6331">
        <w:rPr>
          <w:rFonts w:ascii="Times New Roman" w:hAnsi="Times New Roman" w:cs="Times New Roman"/>
          <w:sz w:val="26"/>
          <w:szCs w:val="26"/>
        </w:rPr>
        <w:t>. Sep-Oct 2011;27(5):231-5. doi:10.1097/NND.0b013e31822d6efd</w:t>
      </w:r>
    </w:p>
    <w:p w14:paraId="236F3160" w14:textId="77777777" w:rsidR="00426D25" w:rsidRPr="00BF6331" w:rsidRDefault="00426D25" w:rsidP="00A34822">
      <w:pPr>
        <w:pStyle w:val="EndNoteBibliography"/>
        <w:spacing w:after="0" w:line="360" w:lineRule="auto"/>
        <w:jc w:val="both"/>
        <w:rPr>
          <w:rFonts w:ascii="Times New Roman" w:hAnsi="Times New Roman" w:cs="Times New Roman"/>
          <w:sz w:val="26"/>
          <w:szCs w:val="26"/>
        </w:rPr>
      </w:pPr>
      <w:r w:rsidRPr="00BF6331">
        <w:rPr>
          <w:rFonts w:ascii="Times New Roman" w:hAnsi="Times New Roman" w:cs="Times New Roman"/>
          <w:sz w:val="26"/>
          <w:szCs w:val="26"/>
        </w:rPr>
        <w:t>24.</w:t>
      </w:r>
      <w:r w:rsidRPr="00BF6331">
        <w:rPr>
          <w:rFonts w:ascii="Times New Roman" w:hAnsi="Times New Roman" w:cs="Times New Roman"/>
          <w:sz w:val="26"/>
          <w:szCs w:val="26"/>
        </w:rPr>
        <w:tab/>
        <w:t xml:space="preserve">Ban chấp hành trung ương. Nghị quyết số 29-NQ/TW ngày 4/11/2013 Hội nghị Trung ương 8 khóa XI về đổi mới căn bản, toàn diện giáo dục và đào tạo. 2013:3. </w:t>
      </w:r>
    </w:p>
    <w:p w14:paraId="45FABBF1" w14:textId="77777777" w:rsidR="00426D25" w:rsidRPr="00BF6331" w:rsidRDefault="00426D25" w:rsidP="00A34822">
      <w:pPr>
        <w:pStyle w:val="EndNoteBibliography"/>
        <w:spacing w:after="0" w:line="360" w:lineRule="auto"/>
        <w:jc w:val="both"/>
        <w:rPr>
          <w:rFonts w:ascii="Times New Roman" w:hAnsi="Times New Roman" w:cs="Times New Roman"/>
          <w:sz w:val="26"/>
          <w:szCs w:val="26"/>
        </w:rPr>
      </w:pPr>
      <w:r w:rsidRPr="00BF6331">
        <w:rPr>
          <w:rFonts w:ascii="Times New Roman" w:hAnsi="Times New Roman" w:cs="Times New Roman"/>
          <w:sz w:val="26"/>
          <w:szCs w:val="26"/>
        </w:rPr>
        <w:t>25.</w:t>
      </w:r>
      <w:r w:rsidRPr="00BF6331">
        <w:rPr>
          <w:rFonts w:ascii="Times New Roman" w:hAnsi="Times New Roman" w:cs="Times New Roman"/>
          <w:sz w:val="26"/>
          <w:szCs w:val="26"/>
        </w:rPr>
        <w:tab/>
        <w:t xml:space="preserve">Chu TT, Mai TTH, Nguyễn NT. Mức độ tham gia và các yếu tố ảnh hưởng đến việc tham gia hoạt động nghiên cứu khoa học của sinh viên Trường Đại học Điều dưỡng Nam Định. </w:t>
      </w:r>
      <w:r w:rsidRPr="00BF6331">
        <w:rPr>
          <w:rFonts w:ascii="Times New Roman" w:hAnsi="Times New Roman" w:cs="Times New Roman"/>
          <w:i/>
          <w:sz w:val="26"/>
          <w:szCs w:val="26"/>
        </w:rPr>
        <w:t>Tạp chí Khoa học Điều dưỡng</w:t>
      </w:r>
      <w:r w:rsidRPr="00BF6331">
        <w:rPr>
          <w:rFonts w:ascii="Times New Roman" w:hAnsi="Times New Roman" w:cs="Times New Roman"/>
          <w:sz w:val="26"/>
          <w:szCs w:val="26"/>
        </w:rPr>
        <w:t>. 05/13 2022;5(02):84-95. doi:10.54436/jns.2022.02.422</w:t>
      </w:r>
    </w:p>
    <w:p w14:paraId="59A232B6" w14:textId="77777777" w:rsidR="00426D25" w:rsidRPr="00BF6331" w:rsidRDefault="00426D25" w:rsidP="00A34822">
      <w:pPr>
        <w:pStyle w:val="EndNoteBibliography"/>
        <w:spacing w:after="0" w:line="360" w:lineRule="auto"/>
        <w:jc w:val="both"/>
        <w:rPr>
          <w:rFonts w:ascii="Times New Roman" w:hAnsi="Times New Roman" w:cs="Times New Roman"/>
          <w:sz w:val="26"/>
          <w:szCs w:val="26"/>
        </w:rPr>
      </w:pPr>
      <w:r w:rsidRPr="00BF6331">
        <w:rPr>
          <w:rFonts w:ascii="Times New Roman" w:hAnsi="Times New Roman" w:cs="Times New Roman"/>
          <w:sz w:val="26"/>
          <w:szCs w:val="26"/>
        </w:rPr>
        <w:t>26.</w:t>
      </w:r>
      <w:r w:rsidRPr="00BF6331">
        <w:rPr>
          <w:rFonts w:ascii="Times New Roman" w:hAnsi="Times New Roman" w:cs="Times New Roman"/>
          <w:sz w:val="26"/>
          <w:szCs w:val="26"/>
        </w:rPr>
        <w:tab/>
        <w:t xml:space="preserve">Dung NM, Dinh Hieu V, Thanh Chung NH. Scientific Research Productivity and Quality of Vietnamese Higher Education Institutions Analysis Based on Integrated Database of Web of Science and Scopus. </w:t>
      </w:r>
      <w:r w:rsidRPr="00BF6331">
        <w:rPr>
          <w:rFonts w:ascii="Times New Roman" w:hAnsi="Times New Roman" w:cs="Times New Roman"/>
          <w:i/>
          <w:sz w:val="26"/>
          <w:szCs w:val="26"/>
        </w:rPr>
        <w:t>VNU Journal of Science: Policy and Management Studies</w:t>
      </w:r>
      <w:r w:rsidRPr="00BF6331">
        <w:rPr>
          <w:rFonts w:ascii="Times New Roman" w:hAnsi="Times New Roman" w:cs="Times New Roman"/>
          <w:sz w:val="26"/>
          <w:szCs w:val="26"/>
        </w:rPr>
        <w:t>. 2019;35(4)doi:10.25073/2588-1116/vnupam.4201</w:t>
      </w:r>
    </w:p>
    <w:p w14:paraId="3F3A74C1" w14:textId="77777777" w:rsidR="00426D25" w:rsidRPr="00BF6331" w:rsidRDefault="00426D25" w:rsidP="00A34822">
      <w:pPr>
        <w:pStyle w:val="EndNoteBibliography"/>
        <w:spacing w:after="0" w:line="360" w:lineRule="auto"/>
        <w:jc w:val="both"/>
        <w:rPr>
          <w:rFonts w:ascii="Times New Roman" w:hAnsi="Times New Roman" w:cs="Times New Roman"/>
          <w:sz w:val="26"/>
          <w:szCs w:val="26"/>
        </w:rPr>
      </w:pPr>
      <w:r w:rsidRPr="00BF6331">
        <w:rPr>
          <w:rFonts w:ascii="Times New Roman" w:hAnsi="Times New Roman" w:cs="Times New Roman"/>
          <w:sz w:val="26"/>
          <w:szCs w:val="26"/>
        </w:rPr>
        <w:t>27.</w:t>
      </w:r>
      <w:r w:rsidRPr="00BF6331">
        <w:rPr>
          <w:rFonts w:ascii="Times New Roman" w:hAnsi="Times New Roman" w:cs="Times New Roman"/>
          <w:sz w:val="26"/>
          <w:szCs w:val="26"/>
        </w:rPr>
        <w:tab/>
        <w:t xml:space="preserve">Ertuğ N, Önal H. Undergraduate Nursing Students’ Research Activities and Utilization: A Turkish Sample. </w:t>
      </w:r>
      <w:r w:rsidRPr="00BF6331">
        <w:rPr>
          <w:rFonts w:ascii="Times New Roman" w:hAnsi="Times New Roman" w:cs="Times New Roman"/>
          <w:i/>
          <w:sz w:val="26"/>
          <w:szCs w:val="26"/>
        </w:rPr>
        <w:t>Aquichan</w:t>
      </w:r>
      <w:r w:rsidRPr="00BF6331">
        <w:rPr>
          <w:rFonts w:ascii="Times New Roman" w:hAnsi="Times New Roman" w:cs="Times New Roman"/>
          <w:sz w:val="26"/>
          <w:szCs w:val="26"/>
        </w:rPr>
        <w:t>. 2014;14(2):251-260. doi:10.5294/aqui.2014.14.2.11</w:t>
      </w:r>
    </w:p>
    <w:p w14:paraId="02570FFD" w14:textId="77777777" w:rsidR="00426D25" w:rsidRPr="00BF6331" w:rsidRDefault="00426D25" w:rsidP="00A34822">
      <w:pPr>
        <w:pStyle w:val="EndNoteBibliography"/>
        <w:spacing w:after="0" w:line="360" w:lineRule="auto"/>
        <w:jc w:val="both"/>
        <w:rPr>
          <w:rFonts w:ascii="Times New Roman" w:hAnsi="Times New Roman" w:cs="Times New Roman"/>
          <w:sz w:val="26"/>
          <w:szCs w:val="26"/>
        </w:rPr>
      </w:pPr>
      <w:r w:rsidRPr="00BF6331">
        <w:rPr>
          <w:rFonts w:ascii="Times New Roman" w:hAnsi="Times New Roman" w:cs="Times New Roman"/>
          <w:sz w:val="26"/>
          <w:szCs w:val="26"/>
        </w:rPr>
        <w:t>28.</w:t>
      </w:r>
      <w:r w:rsidRPr="00BF6331">
        <w:rPr>
          <w:rFonts w:ascii="Times New Roman" w:hAnsi="Times New Roman" w:cs="Times New Roman"/>
          <w:sz w:val="26"/>
          <w:szCs w:val="26"/>
        </w:rPr>
        <w:tab/>
        <w:t xml:space="preserve">Chellaiyan VG, Manoharan A, Jasmine M, Liaquathali F. Medical research: Perception and barriers to its practice among medical school students of Chennai. </w:t>
      </w:r>
      <w:r w:rsidRPr="00BF6331">
        <w:rPr>
          <w:rFonts w:ascii="Times New Roman" w:hAnsi="Times New Roman" w:cs="Times New Roman"/>
          <w:i/>
          <w:sz w:val="26"/>
          <w:szCs w:val="26"/>
        </w:rPr>
        <w:t>J Educ Health Promot</w:t>
      </w:r>
      <w:r w:rsidRPr="00BF6331">
        <w:rPr>
          <w:rFonts w:ascii="Times New Roman" w:hAnsi="Times New Roman" w:cs="Times New Roman"/>
          <w:sz w:val="26"/>
          <w:szCs w:val="26"/>
        </w:rPr>
        <w:t>. 2019;8:134. doi:10.4103/jehp.jehp_464_18</w:t>
      </w:r>
    </w:p>
    <w:p w14:paraId="4E4B8B5A" w14:textId="77777777" w:rsidR="00426D25" w:rsidRPr="00BF6331" w:rsidRDefault="00426D25" w:rsidP="00A34822">
      <w:pPr>
        <w:pStyle w:val="EndNoteBibliography"/>
        <w:spacing w:after="0" w:line="360" w:lineRule="auto"/>
        <w:jc w:val="both"/>
        <w:rPr>
          <w:rFonts w:ascii="Times New Roman" w:hAnsi="Times New Roman" w:cs="Times New Roman"/>
          <w:sz w:val="26"/>
          <w:szCs w:val="26"/>
        </w:rPr>
      </w:pPr>
      <w:r w:rsidRPr="00BF6331">
        <w:rPr>
          <w:rFonts w:ascii="Times New Roman" w:hAnsi="Times New Roman" w:cs="Times New Roman"/>
          <w:sz w:val="26"/>
          <w:szCs w:val="26"/>
        </w:rPr>
        <w:t>29.</w:t>
      </w:r>
      <w:r w:rsidRPr="00BF6331">
        <w:rPr>
          <w:rFonts w:ascii="Times New Roman" w:hAnsi="Times New Roman" w:cs="Times New Roman"/>
          <w:sz w:val="26"/>
          <w:szCs w:val="26"/>
        </w:rPr>
        <w:tab/>
        <w:t>PNT TĐ. Quyết định số 4539/QĐ-ĐHYKPNT về việc ban hành Quy định Khóa luận Tốt Nghiệp đại học hệ chính quy theo học chế tín chỉ từ năm học 2020-2021 2020;</w:t>
      </w:r>
    </w:p>
    <w:p w14:paraId="57976D02" w14:textId="77777777" w:rsidR="00426D25" w:rsidRPr="00BF6331" w:rsidRDefault="00426D25" w:rsidP="00A34822">
      <w:pPr>
        <w:pStyle w:val="EndNoteBibliography"/>
        <w:spacing w:after="0" w:line="360" w:lineRule="auto"/>
        <w:jc w:val="both"/>
        <w:rPr>
          <w:rFonts w:ascii="Times New Roman" w:hAnsi="Times New Roman" w:cs="Times New Roman"/>
          <w:sz w:val="26"/>
          <w:szCs w:val="26"/>
        </w:rPr>
      </w:pPr>
      <w:r w:rsidRPr="00BF6331">
        <w:rPr>
          <w:rFonts w:ascii="Times New Roman" w:hAnsi="Times New Roman" w:cs="Times New Roman"/>
          <w:sz w:val="26"/>
          <w:szCs w:val="26"/>
        </w:rPr>
        <w:t>30.</w:t>
      </w:r>
      <w:r w:rsidRPr="00BF6331">
        <w:rPr>
          <w:rFonts w:ascii="Times New Roman" w:hAnsi="Times New Roman" w:cs="Times New Roman"/>
          <w:sz w:val="26"/>
          <w:szCs w:val="26"/>
        </w:rPr>
        <w:tab/>
        <w:t xml:space="preserve">Đoàn Thị Nga, Nguyễn Văn Giang, Nguyễn Thị Ánh. THỰC TRẠNG NHU CẦU THAM GIA NGHIÊN CỨU KHOA HỌC CỦA SINH VIÊN KHOA ĐIỀU </w:t>
      </w:r>
      <w:r w:rsidRPr="00BF6331">
        <w:rPr>
          <w:rFonts w:ascii="Times New Roman" w:hAnsi="Times New Roman" w:cs="Times New Roman"/>
          <w:sz w:val="26"/>
          <w:szCs w:val="26"/>
        </w:rPr>
        <w:lastRenderedPageBreak/>
        <w:t xml:space="preserve">DƯỠNG – TRƯỜNG ĐẠI HỌC ĐẠI NAM </w:t>
      </w:r>
      <w:r w:rsidRPr="00BF6331">
        <w:rPr>
          <w:rFonts w:ascii="Times New Roman" w:hAnsi="Times New Roman" w:cs="Times New Roman"/>
          <w:i/>
          <w:sz w:val="26"/>
          <w:szCs w:val="26"/>
        </w:rPr>
        <w:t>Tạp chí KHoa học Tây Nguyên</w:t>
      </w:r>
      <w:r w:rsidRPr="00BF6331">
        <w:rPr>
          <w:rFonts w:ascii="Times New Roman" w:hAnsi="Times New Roman" w:cs="Times New Roman"/>
          <w:sz w:val="26"/>
          <w:szCs w:val="26"/>
        </w:rPr>
        <w:t xml:space="preserve">. 30/9/2021 2021;50:137. </w:t>
      </w:r>
    </w:p>
    <w:p w14:paraId="12047A81" w14:textId="77777777" w:rsidR="00426D25" w:rsidRPr="00BF6331" w:rsidRDefault="00426D25" w:rsidP="00A34822">
      <w:pPr>
        <w:pStyle w:val="EndNoteBibliography"/>
        <w:spacing w:after="0" w:line="360" w:lineRule="auto"/>
        <w:jc w:val="both"/>
        <w:rPr>
          <w:rFonts w:ascii="Times New Roman" w:hAnsi="Times New Roman" w:cs="Times New Roman"/>
          <w:sz w:val="26"/>
          <w:szCs w:val="26"/>
        </w:rPr>
      </w:pPr>
      <w:r w:rsidRPr="00BF6331">
        <w:rPr>
          <w:rFonts w:ascii="Times New Roman" w:hAnsi="Times New Roman" w:cs="Times New Roman"/>
          <w:sz w:val="26"/>
          <w:szCs w:val="26"/>
        </w:rPr>
        <w:t>31.</w:t>
      </w:r>
      <w:r w:rsidRPr="00BF6331">
        <w:rPr>
          <w:rFonts w:ascii="Times New Roman" w:hAnsi="Times New Roman" w:cs="Times New Roman"/>
          <w:sz w:val="26"/>
          <w:szCs w:val="26"/>
        </w:rPr>
        <w:tab/>
        <w:t xml:space="preserve">Nguyễn Hà Phúc Tâm, Nguyễn Văn Pol, Võ Quang Trung. Thực hiện nghiên cứu khoa học của sinh viên ngành dược tại thành phố Hồ Chí Minh: Nghiên cứu thái độ và rào cản. </w:t>
      </w:r>
      <w:r w:rsidRPr="00BF6331">
        <w:rPr>
          <w:rFonts w:ascii="Times New Roman" w:hAnsi="Times New Roman" w:cs="Times New Roman"/>
          <w:i/>
          <w:sz w:val="26"/>
          <w:szCs w:val="26"/>
        </w:rPr>
        <w:t>Tạp chí Y học Việt Nam</w:t>
      </w:r>
      <w:r w:rsidRPr="00BF6331">
        <w:rPr>
          <w:rFonts w:ascii="Times New Roman" w:hAnsi="Times New Roman" w:cs="Times New Roman"/>
          <w:sz w:val="26"/>
          <w:szCs w:val="26"/>
        </w:rPr>
        <w:t xml:space="preserve">. 2023;531(1):182-187. </w:t>
      </w:r>
    </w:p>
    <w:p w14:paraId="54CA97F5" w14:textId="51E826F8" w:rsidR="00426D25" w:rsidRPr="00BF6331" w:rsidRDefault="00426D25" w:rsidP="00A34822">
      <w:pPr>
        <w:pStyle w:val="EndNoteBibliography"/>
        <w:spacing w:after="0" w:line="360" w:lineRule="auto"/>
        <w:jc w:val="both"/>
        <w:rPr>
          <w:rFonts w:ascii="Times New Roman" w:hAnsi="Times New Roman" w:cs="Times New Roman"/>
          <w:sz w:val="26"/>
          <w:szCs w:val="26"/>
        </w:rPr>
      </w:pPr>
      <w:r w:rsidRPr="00BF6331">
        <w:rPr>
          <w:rFonts w:ascii="Times New Roman" w:hAnsi="Times New Roman" w:cs="Times New Roman"/>
          <w:sz w:val="26"/>
          <w:szCs w:val="26"/>
        </w:rPr>
        <w:t>32.</w:t>
      </w:r>
      <w:r w:rsidRPr="00BF6331">
        <w:rPr>
          <w:rFonts w:ascii="Times New Roman" w:hAnsi="Times New Roman" w:cs="Times New Roman"/>
          <w:sz w:val="26"/>
          <w:szCs w:val="26"/>
        </w:rPr>
        <w:tab/>
        <w:t xml:space="preserve">International Council of Nurses. Nursing definitions. Updated 30/2020. Accessed 09/12/2023, </w:t>
      </w:r>
      <w:hyperlink r:id="rId15" w:history="1">
        <w:r w:rsidRPr="00BF6331">
          <w:rPr>
            <w:rStyle w:val="Siuktni"/>
            <w:rFonts w:ascii="Times New Roman" w:hAnsi="Times New Roman" w:cs="Times New Roman"/>
            <w:sz w:val="26"/>
            <w:szCs w:val="26"/>
          </w:rPr>
          <w:t>https://www.icn.ch/resources/nursing-definitions</w:t>
        </w:r>
      </w:hyperlink>
    </w:p>
    <w:p w14:paraId="27C9103C" w14:textId="1945F92A" w:rsidR="00426D25" w:rsidRPr="00BF6331" w:rsidRDefault="00426D25" w:rsidP="00A34822">
      <w:pPr>
        <w:pStyle w:val="EndNoteBibliography"/>
        <w:spacing w:after="0" w:line="360" w:lineRule="auto"/>
        <w:jc w:val="both"/>
        <w:rPr>
          <w:rFonts w:ascii="Times New Roman" w:hAnsi="Times New Roman" w:cs="Times New Roman"/>
          <w:sz w:val="26"/>
          <w:szCs w:val="26"/>
        </w:rPr>
      </w:pPr>
      <w:r w:rsidRPr="00BF6331">
        <w:rPr>
          <w:rFonts w:ascii="Times New Roman" w:hAnsi="Times New Roman" w:cs="Times New Roman"/>
          <w:sz w:val="26"/>
          <w:szCs w:val="26"/>
        </w:rPr>
        <w:t>33.</w:t>
      </w:r>
      <w:r w:rsidRPr="00BF6331">
        <w:rPr>
          <w:rFonts w:ascii="Times New Roman" w:hAnsi="Times New Roman" w:cs="Times New Roman"/>
          <w:sz w:val="26"/>
          <w:szCs w:val="26"/>
        </w:rPr>
        <w:tab/>
        <w:t xml:space="preserve">International Council of Nurses. Definition of a nurse (1987). </w:t>
      </w:r>
      <w:hyperlink r:id="rId16" w:history="1">
        <w:r w:rsidRPr="00BF6331">
          <w:rPr>
            <w:rStyle w:val="Siuktni"/>
            <w:rFonts w:ascii="Times New Roman" w:hAnsi="Times New Roman" w:cs="Times New Roman"/>
            <w:sz w:val="26"/>
            <w:szCs w:val="26"/>
          </w:rPr>
          <w:t>https://www.icn.ch/nursing-policy/nursing-definitions</w:t>
        </w:r>
      </w:hyperlink>
    </w:p>
    <w:p w14:paraId="12F3BD20" w14:textId="5BE742B4" w:rsidR="00426D25" w:rsidRPr="00BF6331" w:rsidRDefault="00426D25" w:rsidP="00A34822">
      <w:pPr>
        <w:pStyle w:val="EndNoteBibliography"/>
        <w:spacing w:line="360" w:lineRule="auto"/>
        <w:jc w:val="both"/>
        <w:rPr>
          <w:rFonts w:ascii="Times New Roman" w:hAnsi="Times New Roman" w:cs="Times New Roman"/>
          <w:sz w:val="26"/>
          <w:szCs w:val="26"/>
        </w:rPr>
      </w:pPr>
      <w:r w:rsidRPr="00BF6331">
        <w:rPr>
          <w:rFonts w:ascii="Times New Roman" w:hAnsi="Times New Roman" w:cs="Times New Roman"/>
          <w:sz w:val="26"/>
          <w:szCs w:val="26"/>
        </w:rPr>
        <w:t>34.</w:t>
      </w:r>
      <w:r w:rsidRPr="00BF6331">
        <w:rPr>
          <w:rFonts w:ascii="Times New Roman" w:hAnsi="Times New Roman" w:cs="Times New Roman"/>
          <w:sz w:val="26"/>
          <w:szCs w:val="26"/>
        </w:rPr>
        <w:tab/>
        <w:t xml:space="preserve">American Nurses Association. "What is Nursing?". 12/2023. </w:t>
      </w:r>
      <w:hyperlink r:id="rId17" w:history="1">
        <w:r w:rsidRPr="00BF6331">
          <w:rPr>
            <w:rStyle w:val="Siuktni"/>
            <w:rFonts w:ascii="Times New Roman" w:hAnsi="Times New Roman" w:cs="Times New Roman"/>
            <w:sz w:val="26"/>
            <w:szCs w:val="26"/>
          </w:rPr>
          <w:t>https://www.nursingworld.org/practice-policy/workforce/what-is-nursing/</w:t>
        </w:r>
      </w:hyperlink>
    </w:p>
    <w:p w14:paraId="61C94C9F" w14:textId="77777777" w:rsidR="00426D25" w:rsidRPr="00BF6331" w:rsidRDefault="00426D25" w:rsidP="00A34822">
      <w:pPr>
        <w:pStyle w:val="EndNoteBibliography"/>
        <w:spacing w:after="0" w:line="360" w:lineRule="auto"/>
        <w:jc w:val="both"/>
        <w:rPr>
          <w:rFonts w:ascii="Times New Roman" w:hAnsi="Times New Roman" w:cs="Times New Roman"/>
          <w:sz w:val="26"/>
          <w:szCs w:val="26"/>
        </w:rPr>
      </w:pPr>
    </w:p>
    <w:p w14:paraId="04E8211C" w14:textId="77777777" w:rsidR="00426D25" w:rsidRPr="00BF6331" w:rsidRDefault="00426D25" w:rsidP="00A34822">
      <w:pPr>
        <w:pStyle w:val="EndNoteBibliography"/>
        <w:spacing w:after="0" w:line="360" w:lineRule="auto"/>
        <w:jc w:val="both"/>
        <w:rPr>
          <w:rFonts w:ascii="Times New Roman" w:hAnsi="Times New Roman" w:cs="Times New Roman"/>
          <w:sz w:val="26"/>
          <w:szCs w:val="26"/>
        </w:rPr>
      </w:pPr>
      <w:r w:rsidRPr="00BF6331">
        <w:rPr>
          <w:rFonts w:ascii="Times New Roman" w:hAnsi="Times New Roman" w:cs="Times New Roman"/>
          <w:sz w:val="26"/>
          <w:szCs w:val="26"/>
        </w:rPr>
        <w:t>35.</w:t>
      </w:r>
      <w:r w:rsidRPr="00BF6331">
        <w:rPr>
          <w:rFonts w:ascii="Times New Roman" w:hAnsi="Times New Roman" w:cs="Times New Roman"/>
          <w:sz w:val="26"/>
          <w:szCs w:val="26"/>
        </w:rPr>
        <w:tab/>
        <w:t>Bộ Y tế. Thông tư số: 31/2021/TT-BYT về Quy định hoạt động điều dưỡng trong bệnh viện. 28/12/2021;</w:t>
      </w:r>
    </w:p>
    <w:p w14:paraId="490EA3B0" w14:textId="77777777" w:rsidR="00426D25" w:rsidRPr="00BF6331" w:rsidRDefault="00426D25" w:rsidP="00A34822">
      <w:pPr>
        <w:pStyle w:val="EndNoteBibliography"/>
        <w:spacing w:after="0" w:line="360" w:lineRule="auto"/>
        <w:jc w:val="both"/>
        <w:rPr>
          <w:rFonts w:ascii="Times New Roman" w:hAnsi="Times New Roman" w:cs="Times New Roman"/>
          <w:sz w:val="26"/>
          <w:szCs w:val="26"/>
        </w:rPr>
      </w:pPr>
      <w:r w:rsidRPr="00BF6331">
        <w:rPr>
          <w:rFonts w:ascii="Times New Roman" w:hAnsi="Times New Roman" w:cs="Times New Roman"/>
          <w:sz w:val="26"/>
          <w:szCs w:val="26"/>
        </w:rPr>
        <w:t>36.</w:t>
      </w:r>
      <w:r w:rsidRPr="00BF6331">
        <w:rPr>
          <w:rFonts w:ascii="Times New Roman" w:hAnsi="Times New Roman" w:cs="Times New Roman"/>
          <w:sz w:val="26"/>
          <w:szCs w:val="26"/>
        </w:rPr>
        <w:tab/>
        <w:t xml:space="preserve">Bain R. An Attitude on Attitude Research. </w:t>
      </w:r>
      <w:r w:rsidRPr="00BF6331">
        <w:rPr>
          <w:rFonts w:ascii="Times New Roman" w:hAnsi="Times New Roman" w:cs="Times New Roman"/>
          <w:i/>
          <w:sz w:val="26"/>
          <w:szCs w:val="26"/>
        </w:rPr>
        <w:t>American Journal of Sociology</w:t>
      </w:r>
      <w:r w:rsidRPr="00BF6331">
        <w:rPr>
          <w:rFonts w:ascii="Times New Roman" w:hAnsi="Times New Roman" w:cs="Times New Roman"/>
          <w:sz w:val="26"/>
          <w:szCs w:val="26"/>
        </w:rPr>
        <w:t xml:space="preserve">. 1928;33(6):940-957. </w:t>
      </w:r>
    </w:p>
    <w:p w14:paraId="7C338660" w14:textId="77777777" w:rsidR="00426D25" w:rsidRPr="00BF6331" w:rsidRDefault="00426D25" w:rsidP="00A34822">
      <w:pPr>
        <w:pStyle w:val="EndNoteBibliography"/>
        <w:spacing w:after="0" w:line="360" w:lineRule="auto"/>
        <w:jc w:val="both"/>
        <w:rPr>
          <w:rFonts w:ascii="Times New Roman" w:hAnsi="Times New Roman" w:cs="Times New Roman"/>
          <w:sz w:val="26"/>
          <w:szCs w:val="26"/>
        </w:rPr>
      </w:pPr>
      <w:r w:rsidRPr="00BF6331">
        <w:rPr>
          <w:rFonts w:ascii="Times New Roman" w:hAnsi="Times New Roman" w:cs="Times New Roman"/>
          <w:sz w:val="26"/>
          <w:szCs w:val="26"/>
        </w:rPr>
        <w:t>37.</w:t>
      </w:r>
      <w:r w:rsidRPr="00BF6331">
        <w:rPr>
          <w:rFonts w:ascii="Times New Roman" w:hAnsi="Times New Roman" w:cs="Times New Roman"/>
          <w:sz w:val="26"/>
          <w:szCs w:val="26"/>
        </w:rPr>
        <w:tab/>
        <w:t xml:space="preserve">Hoàng Phê. </w:t>
      </w:r>
      <w:r w:rsidRPr="00BF6331">
        <w:rPr>
          <w:rFonts w:ascii="Times New Roman" w:hAnsi="Times New Roman" w:cs="Times New Roman"/>
          <w:i/>
          <w:sz w:val="26"/>
          <w:szCs w:val="26"/>
        </w:rPr>
        <w:t>Từ điển Tiếng Việt</w:t>
      </w:r>
      <w:r w:rsidRPr="00BF6331">
        <w:rPr>
          <w:rFonts w:ascii="Times New Roman" w:hAnsi="Times New Roman" w:cs="Times New Roman"/>
          <w:sz w:val="26"/>
          <w:szCs w:val="26"/>
        </w:rPr>
        <w:t>. Trung tâm Từ điển học. NXB Đà Nẵng; 2011.</w:t>
      </w:r>
    </w:p>
    <w:p w14:paraId="0F1F4688" w14:textId="77777777" w:rsidR="00426D25" w:rsidRPr="00BF6331" w:rsidRDefault="00426D25" w:rsidP="00A34822">
      <w:pPr>
        <w:pStyle w:val="EndNoteBibliography"/>
        <w:spacing w:after="0" w:line="360" w:lineRule="auto"/>
        <w:jc w:val="both"/>
        <w:rPr>
          <w:rFonts w:ascii="Times New Roman" w:hAnsi="Times New Roman" w:cs="Times New Roman"/>
          <w:sz w:val="26"/>
          <w:szCs w:val="26"/>
        </w:rPr>
      </w:pPr>
      <w:r w:rsidRPr="00BF6331">
        <w:rPr>
          <w:rFonts w:ascii="Times New Roman" w:hAnsi="Times New Roman" w:cs="Times New Roman"/>
          <w:sz w:val="26"/>
          <w:szCs w:val="26"/>
        </w:rPr>
        <w:t>38.</w:t>
      </w:r>
      <w:r w:rsidRPr="00BF6331">
        <w:rPr>
          <w:rFonts w:ascii="Times New Roman" w:hAnsi="Times New Roman" w:cs="Times New Roman"/>
          <w:sz w:val="26"/>
          <w:szCs w:val="26"/>
        </w:rPr>
        <w:tab/>
      </w:r>
      <w:r w:rsidRPr="00BF6331">
        <w:rPr>
          <w:rFonts w:ascii="Times New Roman" w:hAnsi="Times New Roman" w:cs="Times New Roman"/>
          <w:i/>
          <w:sz w:val="26"/>
          <w:szCs w:val="26"/>
        </w:rPr>
        <w:t>Từ điển Anh - Việt</w:t>
      </w:r>
      <w:r w:rsidRPr="00BF6331">
        <w:rPr>
          <w:rFonts w:ascii="Times New Roman" w:hAnsi="Times New Roman" w:cs="Times New Roman"/>
          <w:sz w:val="26"/>
          <w:szCs w:val="26"/>
        </w:rPr>
        <w:t>. NXB Ngoại văn; 2010.</w:t>
      </w:r>
    </w:p>
    <w:p w14:paraId="1288E5B2" w14:textId="77777777" w:rsidR="00426D25" w:rsidRPr="00BF6331" w:rsidRDefault="00426D25" w:rsidP="00A34822">
      <w:pPr>
        <w:pStyle w:val="EndNoteBibliography"/>
        <w:spacing w:after="0" w:line="360" w:lineRule="auto"/>
        <w:jc w:val="both"/>
        <w:rPr>
          <w:rFonts w:ascii="Times New Roman" w:hAnsi="Times New Roman" w:cs="Times New Roman"/>
          <w:sz w:val="26"/>
          <w:szCs w:val="26"/>
        </w:rPr>
      </w:pPr>
      <w:r w:rsidRPr="00BF6331">
        <w:rPr>
          <w:rFonts w:ascii="Times New Roman" w:hAnsi="Times New Roman" w:cs="Times New Roman"/>
          <w:sz w:val="26"/>
          <w:szCs w:val="26"/>
        </w:rPr>
        <w:t>39.</w:t>
      </w:r>
      <w:r w:rsidRPr="00BF6331">
        <w:rPr>
          <w:rFonts w:ascii="Times New Roman" w:hAnsi="Times New Roman" w:cs="Times New Roman"/>
          <w:sz w:val="26"/>
          <w:szCs w:val="26"/>
        </w:rPr>
        <w:tab/>
        <w:t xml:space="preserve">Mel Reed, Bev Lloyd. Health Psychology and Theories. In: behaviour ToP, ed. </w:t>
      </w:r>
      <w:r w:rsidRPr="00BF6331">
        <w:rPr>
          <w:rFonts w:ascii="Times New Roman" w:hAnsi="Times New Roman" w:cs="Times New Roman"/>
          <w:i/>
          <w:sz w:val="26"/>
          <w:szCs w:val="26"/>
        </w:rPr>
        <w:t>Health Psychology</w:t>
      </w:r>
      <w:r w:rsidRPr="00BF6331">
        <w:rPr>
          <w:rFonts w:ascii="Times New Roman" w:hAnsi="Times New Roman" w:cs="Times New Roman"/>
          <w:sz w:val="26"/>
          <w:szCs w:val="26"/>
        </w:rPr>
        <w:t xml:space="preserve">. 2018:43. </w:t>
      </w:r>
      <w:r w:rsidRPr="00BF6331">
        <w:rPr>
          <w:rFonts w:ascii="Times New Roman" w:hAnsi="Times New Roman" w:cs="Times New Roman"/>
          <w:i/>
          <w:sz w:val="26"/>
          <w:szCs w:val="26"/>
        </w:rPr>
        <w:t>Health Psychology and Theories</w:t>
      </w:r>
      <w:r w:rsidRPr="00BF6331">
        <w:rPr>
          <w:rFonts w:ascii="Times New Roman" w:hAnsi="Times New Roman" w:cs="Times New Roman"/>
          <w:sz w:val="26"/>
          <w:szCs w:val="26"/>
        </w:rPr>
        <w:t>.</w:t>
      </w:r>
    </w:p>
    <w:p w14:paraId="17A3CF29" w14:textId="77777777" w:rsidR="00426D25" w:rsidRPr="00BF6331" w:rsidRDefault="00426D25" w:rsidP="00A34822">
      <w:pPr>
        <w:pStyle w:val="EndNoteBibliography"/>
        <w:spacing w:after="0" w:line="360" w:lineRule="auto"/>
        <w:jc w:val="both"/>
        <w:rPr>
          <w:rFonts w:ascii="Times New Roman" w:hAnsi="Times New Roman" w:cs="Times New Roman"/>
          <w:sz w:val="26"/>
          <w:szCs w:val="26"/>
        </w:rPr>
      </w:pPr>
      <w:r w:rsidRPr="00BF6331">
        <w:rPr>
          <w:rFonts w:ascii="Times New Roman" w:hAnsi="Times New Roman" w:cs="Times New Roman"/>
          <w:sz w:val="26"/>
          <w:szCs w:val="26"/>
        </w:rPr>
        <w:t>40.</w:t>
      </w:r>
      <w:r w:rsidRPr="00BF6331">
        <w:rPr>
          <w:rFonts w:ascii="Times New Roman" w:hAnsi="Times New Roman" w:cs="Times New Roman"/>
          <w:sz w:val="26"/>
          <w:szCs w:val="26"/>
        </w:rPr>
        <w:tab/>
        <w:t xml:space="preserve">Chen L, Bae SR, Battista C, et al. Positive Attitude Toward Math Supports Early Academic Success: Behavioral Evidence and Neurocognitive Mechanisms. </w:t>
      </w:r>
      <w:r w:rsidRPr="00BF6331">
        <w:rPr>
          <w:rFonts w:ascii="Times New Roman" w:hAnsi="Times New Roman" w:cs="Times New Roman"/>
          <w:i/>
          <w:sz w:val="26"/>
          <w:szCs w:val="26"/>
        </w:rPr>
        <w:t>Psychol Sci</w:t>
      </w:r>
      <w:r w:rsidRPr="00BF6331">
        <w:rPr>
          <w:rFonts w:ascii="Times New Roman" w:hAnsi="Times New Roman" w:cs="Times New Roman"/>
          <w:sz w:val="26"/>
          <w:szCs w:val="26"/>
        </w:rPr>
        <w:t>. Mar 2018;29(3):390-402. doi:10.1177/0956797617735528</w:t>
      </w:r>
    </w:p>
    <w:p w14:paraId="75E91D7D" w14:textId="77777777" w:rsidR="00426D25" w:rsidRPr="00BF6331" w:rsidRDefault="00426D25" w:rsidP="00A34822">
      <w:pPr>
        <w:pStyle w:val="EndNoteBibliography"/>
        <w:spacing w:after="0" w:line="360" w:lineRule="auto"/>
        <w:jc w:val="both"/>
        <w:rPr>
          <w:rFonts w:ascii="Times New Roman" w:hAnsi="Times New Roman" w:cs="Times New Roman"/>
          <w:sz w:val="26"/>
          <w:szCs w:val="26"/>
        </w:rPr>
      </w:pPr>
      <w:r w:rsidRPr="00BF6331">
        <w:rPr>
          <w:rFonts w:ascii="Times New Roman" w:hAnsi="Times New Roman" w:cs="Times New Roman"/>
          <w:sz w:val="26"/>
          <w:szCs w:val="26"/>
        </w:rPr>
        <w:t>41.</w:t>
      </w:r>
      <w:r w:rsidRPr="00BF6331">
        <w:rPr>
          <w:rFonts w:ascii="Times New Roman" w:hAnsi="Times New Roman" w:cs="Times New Roman"/>
          <w:sz w:val="26"/>
          <w:szCs w:val="26"/>
        </w:rPr>
        <w:tab/>
        <w:t>Quốc hội. Luật số: 29/2013/QH13 của Quốc hội về Khoa học và Công nghệ, Hà Nội. 2013;</w:t>
      </w:r>
    </w:p>
    <w:p w14:paraId="7E25BE09" w14:textId="77777777" w:rsidR="00426D25" w:rsidRPr="00BF6331" w:rsidRDefault="00426D25" w:rsidP="00A34822">
      <w:pPr>
        <w:pStyle w:val="EndNoteBibliography"/>
        <w:spacing w:line="360" w:lineRule="auto"/>
        <w:jc w:val="both"/>
        <w:rPr>
          <w:rFonts w:ascii="Times New Roman" w:hAnsi="Times New Roman" w:cs="Times New Roman"/>
          <w:sz w:val="26"/>
          <w:szCs w:val="26"/>
        </w:rPr>
      </w:pPr>
      <w:r w:rsidRPr="00BF6331">
        <w:rPr>
          <w:rFonts w:ascii="Times New Roman" w:hAnsi="Times New Roman" w:cs="Times New Roman"/>
          <w:sz w:val="26"/>
          <w:szCs w:val="26"/>
        </w:rPr>
        <w:t>42.</w:t>
      </w:r>
      <w:r w:rsidRPr="00BF6331">
        <w:rPr>
          <w:rFonts w:ascii="Times New Roman" w:hAnsi="Times New Roman" w:cs="Times New Roman"/>
          <w:sz w:val="26"/>
          <w:szCs w:val="26"/>
        </w:rPr>
        <w:tab/>
        <w:t>Văn phòng Quốc hội. Luật số: 04/VBHN-VPQH  về Khoa học và Công nghệ, Hà Nội</w:t>
      </w:r>
    </w:p>
    <w:p w14:paraId="3B035BAC" w14:textId="77777777" w:rsidR="00426D25" w:rsidRPr="00BF6331" w:rsidRDefault="00426D25" w:rsidP="00A34822">
      <w:pPr>
        <w:pStyle w:val="EndNoteBibliography"/>
        <w:spacing w:after="0" w:line="360" w:lineRule="auto"/>
        <w:jc w:val="both"/>
        <w:rPr>
          <w:rFonts w:ascii="Times New Roman" w:hAnsi="Times New Roman" w:cs="Times New Roman"/>
          <w:sz w:val="26"/>
          <w:szCs w:val="26"/>
        </w:rPr>
      </w:pPr>
      <w:r w:rsidRPr="00BF6331">
        <w:rPr>
          <w:rFonts w:ascii="Times New Roman" w:hAnsi="Times New Roman" w:cs="Times New Roman"/>
          <w:sz w:val="26"/>
          <w:szCs w:val="26"/>
        </w:rPr>
        <w:t>2018;</w:t>
      </w:r>
    </w:p>
    <w:p w14:paraId="69B8690E" w14:textId="77777777" w:rsidR="00426D25" w:rsidRPr="00BF6331" w:rsidRDefault="00426D25" w:rsidP="00A34822">
      <w:pPr>
        <w:pStyle w:val="EndNoteBibliography"/>
        <w:spacing w:after="0" w:line="360" w:lineRule="auto"/>
        <w:jc w:val="both"/>
        <w:rPr>
          <w:rFonts w:ascii="Times New Roman" w:hAnsi="Times New Roman" w:cs="Times New Roman"/>
          <w:sz w:val="26"/>
          <w:szCs w:val="26"/>
        </w:rPr>
      </w:pPr>
      <w:r w:rsidRPr="00BF6331">
        <w:rPr>
          <w:rFonts w:ascii="Times New Roman" w:hAnsi="Times New Roman" w:cs="Times New Roman"/>
          <w:sz w:val="26"/>
          <w:szCs w:val="26"/>
        </w:rPr>
        <w:t>43.</w:t>
      </w:r>
      <w:r w:rsidRPr="00BF6331">
        <w:rPr>
          <w:rFonts w:ascii="Times New Roman" w:hAnsi="Times New Roman" w:cs="Times New Roman"/>
          <w:sz w:val="26"/>
          <w:szCs w:val="26"/>
        </w:rPr>
        <w:tab/>
        <w:t xml:space="preserve">Auger P. Tendances actualles de la recherche scientifique. </w:t>
      </w:r>
      <w:r w:rsidRPr="00BF6331">
        <w:rPr>
          <w:rFonts w:ascii="Times New Roman" w:hAnsi="Times New Roman" w:cs="Times New Roman"/>
          <w:i/>
          <w:sz w:val="26"/>
          <w:szCs w:val="26"/>
        </w:rPr>
        <w:t>UNESCO, Paris</w:t>
      </w:r>
      <w:r w:rsidRPr="00BF6331">
        <w:rPr>
          <w:rFonts w:ascii="Times New Roman" w:hAnsi="Times New Roman" w:cs="Times New Roman"/>
          <w:sz w:val="26"/>
          <w:szCs w:val="26"/>
        </w:rPr>
        <w:t>. 1961;</w:t>
      </w:r>
    </w:p>
    <w:p w14:paraId="1F5A650A" w14:textId="77777777" w:rsidR="00426D25" w:rsidRPr="00BF6331" w:rsidRDefault="00426D25" w:rsidP="00A34822">
      <w:pPr>
        <w:pStyle w:val="EndNoteBibliography"/>
        <w:spacing w:after="0" w:line="360" w:lineRule="auto"/>
        <w:jc w:val="both"/>
        <w:rPr>
          <w:rFonts w:ascii="Times New Roman" w:hAnsi="Times New Roman" w:cs="Times New Roman"/>
          <w:sz w:val="26"/>
          <w:szCs w:val="26"/>
        </w:rPr>
      </w:pPr>
      <w:r w:rsidRPr="00BF6331">
        <w:rPr>
          <w:rFonts w:ascii="Times New Roman" w:hAnsi="Times New Roman" w:cs="Times New Roman"/>
          <w:sz w:val="26"/>
          <w:szCs w:val="26"/>
        </w:rPr>
        <w:lastRenderedPageBreak/>
        <w:t>44.</w:t>
      </w:r>
      <w:r w:rsidRPr="00BF6331">
        <w:rPr>
          <w:rFonts w:ascii="Times New Roman" w:hAnsi="Times New Roman" w:cs="Times New Roman"/>
          <w:sz w:val="26"/>
          <w:szCs w:val="26"/>
        </w:rPr>
        <w:tab/>
        <w:t xml:space="preserve">Hội đồng quốc gia chỉ đạo biên soạn. </w:t>
      </w:r>
      <w:r w:rsidRPr="00BF6331">
        <w:rPr>
          <w:rFonts w:ascii="Times New Roman" w:hAnsi="Times New Roman" w:cs="Times New Roman"/>
          <w:i/>
          <w:sz w:val="26"/>
          <w:szCs w:val="26"/>
        </w:rPr>
        <w:t xml:space="preserve">Từ điển Bách khoa Việt Nam </w:t>
      </w:r>
      <w:r w:rsidRPr="00BF6331">
        <w:rPr>
          <w:rFonts w:ascii="Times New Roman" w:hAnsi="Times New Roman" w:cs="Times New Roman"/>
          <w:sz w:val="26"/>
          <w:szCs w:val="26"/>
        </w:rPr>
        <w:t>vol 1. 1995.</w:t>
      </w:r>
    </w:p>
    <w:p w14:paraId="44B6E568" w14:textId="77777777" w:rsidR="00426D25" w:rsidRPr="00BF6331" w:rsidRDefault="00426D25" w:rsidP="00A34822">
      <w:pPr>
        <w:pStyle w:val="EndNoteBibliography"/>
        <w:spacing w:after="0" w:line="360" w:lineRule="auto"/>
        <w:jc w:val="both"/>
        <w:rPr>
          <w:rFonts w:ascii="Times New Roman" w:hAnsi="Times New Roman" w:cs="Times New Roman"/>
          <w:sz w:val="26"/>
          <w:szCs w:val="26"/>
        </w:rPr>
      </w:pPr>
      <w:r w:rsidRPr="00BF6331">
        <w:rPr>
          <w:rFonts w:ascii="Times New Roman" w:hAnsi="Times New Roman" w:cs="Times New Roman"/>
          <w:sz w:val="26"/>
          <w:szCs w:val="26"/>
        </w:rPr>
        <w:t>45.</w:t>
      </w:r>
      <w:r w:rsidRPr="00BF6331">
        <w:rPr>
          <w:rFonts w:ascii="Times New Roman" w:hAnsi="Times New Roman" w:cs="Times New Roman"/>
          <w:sz w:val="26"/>
          <w:szCs w:val="26"/>
        </w:rPr>
        <w:tab/>
        <w:t xml:space="preserve">Caparlar CO, Donmez A. What is Scientific Research and How Can it be Done? </w:t>
      </w:r>
      <w:r w:rsidRPr="00BF6331">
        <w:rPr>
          <w:rFonts w:ascii="Times New Roman" w:hAnsi="Times New Roman" w:cs="Times New Roman"/>
          <w:i/>
          <w:sz w:val="26"/>
          <w:szCs w:val="26"/>
        </w:rPr>
        <w:t>Turk J Anaesthesiol Reanim</w:t>
      </w:r>
      <w:r w:rsidRPr="00BF6331">
        <w:rPr>
          <w:rFonts w:ascii="Times New Roman" w:hAnsi="Times New Roman" w:cs="Times New Roman"/>
          <w:sz w:val="26"/>
          <w:szCs w:val="26"/>
        </w:rPr>
        <w:t>. Aug 2016;44(4):212-218. doi:10.5152/TJAR.2016.34711</w:t>
      </w:r>
    </w:p>
    <w:p w14:paraId="26DFE778" w14:textId="77777777" w:rsidR="00426D25" w:rsidRPr="00BF6331" w:rsidRDefault="00426D25" w:rsidP="00A34822">
      <w:pPr>
        <w:pStyle w:val="EndNoteBibliography"/>
        <w:spacing w:after="0" w:line="360" w:lineRule="auto"/>
        <w:jc w:val="both"/>
        <w:rPr>
          <w:rFonts w:ascii="Times New Roman" w:hAnsi="Times New Roman" w:cs="Times New Roman"/>
          <w:sz w:val="26"/>
          <w:szCs w:val="26"/>
        </w:rPr>
      </w:pPr>
      <w:r w:rsidRPr="00BF6331">
        <w:rPr>
          <w:rFonts w:ascii="Times New Roman" w:hAnsi="Times New Roman" w:cs="Times New Roman"/>
          <w:sz w:val="26"/>
          <w:szCs w:val="26"/>
        </w:rPr>
        <w:t>46.</w:t>
      </w:r>
      <w:r w:rsidRPr="00BF6331">
        <w:rPr>
          <w:rFonts w:ascii="Times New Roman" w:hAnsi="Times New Roman" w:cs="Times New Roman"/>
          <w:sz w:val="26"/>
          <w:szCs w:val="26"/>
        </w:rPr>
        <w:tab/>
        <w:t>Bộ Khoa học và Công nghệ. Quyết định số 12/2008/QĐ-BGD&amp;DT về việc ban hành một số bảng phân loại thống kê khoa học và công nghệ, Hà Nội. 2008;</w:t>
      </w:r>
    </w:p>
    <w:p w14:paraId="75457028" w14:textId="4D4A6F2A" w:rsidR="00426D25" w:rsidRPr="00BF6331" w:rsidRDefault="00426D25" w:rsidP="00A34822">
      <w:pPr>
        <w:pStyle w:val="EndNoteBibliography"/>
        <w:spacing w:after="0" w:line="360" w:lineRule="auto"/>
        <w:jc w:val="both"/>
        <w:rPr>
          <w:rFonts w:ascii="Times New Roman" w:hAnsi="Times New Roman" w:cs="Times New Roman"/>
          <w:sz w:val="26"/>
          <w:szCs w:val="26"/>
        </w:rPr>
      </w:pPr>
      <w:r w:rsidRPr="00BF6331">
        <w:rPr>
          <w:rFonts w:ascii="Times New Roman" w:hAnsi="Times New Roman" w:cs="Times New Roman"/>
          <w:sz w:val="26"/>
          <w:szCs w:val="26"/>
        </w:rPr>
        <w:t>47.</w:t>
      </w:r>
      <w:r w:rsidRPr="00BF6331">
        <w:rPr>
          <w:rFonts w:ascii="Times New Roman" w:hAnsi="Times New Roman" w:cs="Times New Roman"/>
          <w:sz w:val="26"/>
          <w:szCs w:val="26"/>
        </w:rPr>
        <w:tab/>
        <w:t xml:space="preserve">MANUAL M. Bằng chứng dựa trên Y học và hướng dẫn lâm sàng. MSD MANUAL. Updated 05/2021. 2023. </w:t>
      </w:r>
      <w:hyperlink r:id="rId18" w:history="1">
        <w:r w:rsidRPr="00BF6331">
          <w:rPr>
            <w:rStyle w:val="Siuktni"/>
            <w:rFonts w:ascii="Times New Roman" w:hAnsi="Times New Roman" w:cs="Times New Roman"/>
            <w:sz w:val="26"/>
            <w:szCs w:val="26"/>
          </w:rPr>
          <w:t>https://www.msdmanuals.com/vi/chuy%C3%AAn-gia/%C4%91%E1%BB%91i-t%C6%B0%E1%BB%A3ng-%C4%91%E1%BA%B7c-bi%E1%BB%87t/quy%E1%BA%BFt-%C4%91%E1%BB%8Bnh-l%C3%A2m-s%C3%A0ng/b%E1%BA%B1ng-ch%E1%BB%A9ng-d%E1%BB%B1a-tr%C3%AAn-y-h%E1%BB%8Dc-v%C3%A0-h%C6%B0%E1%BB%9Bng-d%E1%BA%ABn-l%C3%A2m-s%C3%A0ng</w:t>
        </w:r>
      </w:hyperlink>
      <w:r w:rsidRPr="00BF6331">
        <w:rPr>
          <w:rFonts w:ascii="Times New Roman" w:hAnsi="Times New Roman" w:cs="Times New Roman"/>
          <w:sz w:val="26"/>
          <w:szCs w:val="26"/>
        </w:rPr>
        <w:t xml:space="preserve"> </w:t>
      </w:r>
    </w:p>
    <w:p w14:paraId="2976D9F1" w14:textId="77777777" w:rsidR="00426D25" w:rsidRPr="00BF6331" w:rsidRDefault="00426D25" w:rsidP="00A34822">
      <w:pPr>
        <w:pStyle w:val="EndNoteBibliography"/>
        <w:spacing w:line="360" w:lineRule="auto"/>
        <w:jc w:val="both"/>
        <w:rPr>
          <w:rFonts w:ascii="Times New Roman" w:hAnsi="Times New Roman" w:cs="Times New Roman"/>
          <w:sz w:val="26"/>
          <w:szCs w:val="26"/>
        </w:rPr>
      </w:pPr>
      <w:r w:rsidRPr="00BF6331">
        <w:rPr>
          <w:rFonts w:ascii="Times New Roman" w:hAnsi="Times New Roman" w:cs="Times New Roman"/>
          <w:sz w:val="26"/>
          <w:szCs w:val="26"/>
        </w:rPr>
        <w:t>48.</w:t>
      </w:r>
      <w:r w:rsidRPr="00BF6331">
        <w:rPr>
          <w:rFonts w:ascii="Times New Roman" w:hAnsi="Times New Roman" w:cs="Times New Roman"/>
          <w:sz w:val="26"/>
          <w:szCs w:val="26"/>
        </w:rPr>
        <w:tab/>
        <w:t>Vũ Cao Đàm. Phương pháp luận nghiên cứu</w:t>
      </w:r>
    </w:p>
    <w:p w14:paraId="40AF5EFC" w14:textId="77777777" w:rsidR="00426D25" w:rsidRPr="00BF6331" w:rsidRDefault="00426D25" w:rsidP="00A34822">
      <w:pPr>
        <w:pStyle w:val="EndNoteBibliography"/>
        <w:spacing w:after="0" w:line="360" w:lineRule="auto"/>
        <w:jc w:val="both"/>
        <w:rPr>
          <w:rFonts w:ascii="Times New Roman" w:hAnsi="Times New Roman" w:cs="Times New Roman"/>
          <w:sz w:val="26"/>
          <w:szCs w:val="26"/>
        </w:rPr>
      </w:pPr>
      <w:r w:rsidRPr="00BF6331">
        <w:rPr>
          <w:rFonts w:ascii="Times New Roman" w:hAnsi="Times New Roman" w:cs="Times New Roman"/>
          <w:sz w:val="26"/>
          <w:szCs w:val="26"/>
        </w:rPr>
        <w:t xml:space="preserve">khoa học. </w:t>
      </w:r>
      <w:r w:rsidRPr="00BF6331">
        <w:rPr>
          <w:rFonts w:ascii="Times New Roman" w:hAnsi="Times New Roman" w:cs="Times New Roman"/>
          <w:i/>
          <w:sz w:val="26"/>
          <w:szCs w:val="26"/>
        </w:rPr>
        <w:t>NXB Đại học Sư phạm Hà Nội</w:t>
      </w:r>
      <w:r w:rsidRPr="00BF6331">
        <w:rPr>
          <w:rFonts w:ascii="Times New Roman" w:hAnsi="Times New Roman" w:cs="Times New Roman"/>
          <w:sz w:val="26"/>
          <w:szCs w:val="26"/>
        </w:rPr>
        <w:t>. 2010;</w:t>
      </w:r>
    </w:p>
    <w:p w14:paraId="61BB9777" w14:textId="77777777" w:rsidR="00426D25" w:rsidRPr="00BF6331" w:rsidRDefault="00426D25" w:rsidP="00A34822">
      <w:pPr>
        <w:pStyle w:val="EndNoteBibliography"/>
        <w:spacing w:after="0" w:line="360" w:lineRule="auto"/>
        <w:jc w:val="both"/>
        <w:rPr>
          <w:rFonts w:ascii="Times New Roman" w:hAnsi="Times New Roman" w:cs="Times New Roman"/>
          <w:sz w:val="26"/>
          <w:szCs w:val="26"/>
        </w:rPr>
      </w:pPr>
      <w:r w:rsidRPr="00BF6331">
        <w:rPr>
          <w:rFonts w:ascii="Times New Roman" w:hAnsi="Times New Roman" w:cs="Times New Roman"/>
          <w:sz w:val="26"/>
          <w:szCs w:val="26"/>
        </w:rPr>
        <w:t>49.</w:t>
      </w:r>
      <w:r w:rsidRPr="00BF6331">
        <w:rPr>
          <w:rFonts w:ascii="Times New Roman" w:hAnsi="Times New Roman" w:cs="Times New Roman"/>
          <w:sz w:val="26"/>
          <w:szCs w:val="26"/>
        </w:rPr>
        <w:tab/>
        <w:t xml:space="preserve">Donald Ary, Jacobs LC, Sorensen C, Razavieh A. </w:t>
      </w:r>
      <w:r w:rsidRPr="00BF6331">
        <w:rPr>
          <w:rFonts w:ascii="Times New Roman" w:hAnsi="Times New Roman" w:cs="Times New Roman"/>
          <w:i/>
          <w:sz w:val="26"/>
          <w:szCs w:val="26"/>
        </w:rPr>
        <w:t>Introduction to Research in Education</w:t>
      </w:r>
      <w:r w:rsidRPr="00BF6331">
        <w:rPr>
          <w:rFonts w:ascii="Times New Roman" w:hAnsi="Times New Roman" w:cs="Times New Roman"/>
          <w:sz w:val="26"/>
          <w:szCs w:val="26"/>
        </w:rPr>
        <w:t>. 8th ed. 2010.</w:t>
      </w:r>
    </w:p>
    <w:p w14:paraId="6E9A20AC" w14:textId="77777777" w:rsidR="00426D25" w:rsidRPr="00BF6331" w:rsidRDefault="00426D25" w:rsidP="00A34822">
      <w:pPr>
        <w:pStyle w:val="EndNoteBibliography"/>
        <w:spacing w:after="0" w:line="360" w:lineRule="auto"/>
        <w:jc w:val="both"/>
        <w:rPr>
          <w:rFonts w:ascii="Times New Roman" w:hAnsi="Times New Roman" w:cs="Times New Roman"/>
          <w:sz w:val="26"/>
          <w:szCs w:val="26"/>
        </w:rPr>
      </w:pPr>
      <w:r w:rsidRPr="00BF6331">
        <w:rPr>
          <w:rFonts w:ascii="Times New Roman" w:hAnsi="Times New Roman" w:cs="Times New Roman"/>
          <w:sz w:val="26"/>
          <w:szCs w:val="26"/>
        </w:rPr>
        <w:t>50.</w:t>
      </w:r>
      <w:r w:rsidRPr="00BF6331">
        <w:rPr>
          <w:rFonts w:ascii="Times New Roman" w:hAnsi="Times New Roman" w:cs="Times New Roman"/>
          <w:sz w:val="26"/>
          <w:szCs w:val="26"/>
        </w:rPr>
        <w:tab/>
        <w:t xml:space="preserve">Halabi JO, Hamdan-Mansour A. Attitudes of Jordanian nursing students towards nursing research. </w:t>
      </w:r>
      <w:r w:rsidRPr="00BF6331">
        <w:rPr>
          <w:rFonts w:ascii="Times New Roman" w:hAnsi="Times New Roman" w:cs="Times New Roman"/>
          <w:i/>
          <w:sz w:val="26"/>
          <w:szCs w:val="26"/>
        </w:rPr>
        <w:t>Journal of Research in Nursing</w:t>
      </w:r>
      <w:r w:rsidRPr="00BF6331">
        <w:rPr>
          <w:rFonts w:ascii="Times New Roman" w:hAnsi="Times New Roman" w:cs="Times New Roman"/>
          <w:sz w:val="26"/>
          <w:szCs w:val="26"/>
        </w:rPr>
        <w:t>. 2010;17(4):363-373. doi:10.1177/1744987110379782</w:t>
      </w:r>
    </w:p>
    <w:p w14:paraId="4806D008" w14:textId="77777777" w:rsidR="00426D25" w:rsidRPr="00BF6331" w:rsidRDefault="00426D25" w:rsidP="00A34822">
      <w:pPr>
        <w:pStyle w:val="EndNoteBibliography"/>
        <w:spacing w:after="0" w:line="360" w:lineRule="auto"/>
        <w:jc w:val="both"/>
        <w:rPr>
          <w:rFonts w:ascii="Times New Roman" w:hAnsi="Times New Roman" w:cs="Times New Roman"/>
          <w:sz w:val="26"/>
          <w:szCs w:val="26"/>
        </w:rPr>
      </w:pPr>
      <w:r w:rsidRPr="00BF6331">
        <w:rPr>
          <w:rFonts w:ascii="Times New Roman" w:hAnsi="Times New Roman" w:cs="Times New Roman"/>
          <w:sz w:val="26"/>
          <w:szCs w:val="26"/>
        </w:rPr>
        <w:t>51.</w:t>
      </w:r>
      <w:r w:rsidRPr="00BF6331">
        <w:rPr>
          <w:rFonts w:ascii="Times New Roman" w:hAnsi="Times New Roman" w:cs="Times New Roman"/>
          <w:sz w:val="26"/>
          <w:szCs w:val="26"/>
        </w:rPr>
        <w:tab/>
        <w:t xml:space="preserve">Tumilara Busayo Amoo, Oluwatosin Gbadamosi. Nursing and Midwifery Students’ Attitudes Towards Research: A Descriptive Study. </w:t>
      </w:r>
      <w:r w:rsidRPr="00BF6331">
        <w:rPr>
          <w:rFonts w:ascii="Times New Roman" w:hAnsi="Times New Roman" w:cs="Times New Roman"/>
          <w:i/>
          <w:sz w:val="26"/>
          <w:szCs w:val="26"/>
        </w:rPr>
        <w:t>Asian Journal of Nursing Education and Research</w:t>
      </w:r>
      <w:r w:rsidRPr="00BF6331">
        <w:rPr>
          <w:rFonts w:ascii="Times New Roman" w:hAnsi="Times New Roman" w:cs="Times New Roman"/>
          <w:sz w:val="26"/>
          <w:szCs w:val="26"/>
        </w:rPr>
        <w:t>. 2021;11(03):375-380. doi:10.52711/2349-2996.2021.00090</w:t>
      </w:r>
    </w:p>
    <w:p w14:paraId="31C45501" w14:textId="77777777" w:rsidR="00426D25" w:rsidRPr="00BF6331" w:rsidRDefault="00426D25" w:rsidP="00A34822">
      <w:pPr>
        <w:pStyle w:val="EndNoteBibliography"/>
        <w:spacing w:after="0" w:line="360" w:lineRule="auto"/>
        <w:jc w:val="both"/>
        <w:rPr>
          <w:rFonts w:ascii="Times New Roman" w:hAnsi="Times New Roman" w:cs="Times New Roman"/>
          <w:sz w:val="26"/>
          <w:szCs w:val="26"/>
        </w:rPr>
      </w:pPr>
      <w:r w:rsidRPr="00BF6331">
        <w:rPr>
          <w:rFonts w:ascii="Times New Roman" w:hAnsi="Times New Roman" w:cs="Times New Roman"/>
          <w:sz w:val="26"/>
          <w:szCs w:val="26"/>
        </w:rPr>
        <w:t>52.</w:t>
      </w:r>
      <w:r w:rsidRPr="00BF6331">
        <w:rPr>
          <w:rFonts w:ascii="Times New Roman" w:hAnsi="Times New Roman" w:cs="Times New Roman"/>
          <w:sz w:val="26"/>
          <w:szCs w:val="26"/>
        </w:rPr>
        <w:tab/>
        <w:t xml:space="preserve">Ofi B, Sowunmi L, Edet D, Anarado N. Professional nurses' opinion on research and research utilization for promoting quality nursing care in selected teaching hospitals in Nigeria. </w:t>
      </w:r>
      <w:r w:rsidRPr="00BF6331">
        <w:rPr>
          <w:rFonts w:ascii="Times New Roman" w:hAnsi="Times New Roman" w:cs="Times New Roman"/>
          <w:i/>
          <w:sz w:val="26"/>
          <w:szCs w:val="26"/>
        </w:rPr>
        <w:t>Int J Nurs Pract</w:t>
      </w:r>
      <w:r w:rsidRPr="00BF6331">
        <w:rPr>
          <w:rFonts w:ascii="Times New Roman" w:hAnsi="Times New Roman" w:cs="Times New Roman"/>
          <w:sz w:val="26"/>
          <w:szCs w:val="26"/>
        </w:rPr>
        <w:t>. Jun 2008;14(3):243-55. doi:10.1111/j.1440-172X.2008.00684.x</w:t>
      </w:r>
    </w:p>
    <w:p w14:paraId="12BA956C" w14:textId="77777777" w:rsidR="00426D25" w:rsidRPr="00BF6331" w:rsidRDefault="00426D25" w:rsidP="00A34822">
      <w:pPr>
        <w:pStyle w:val="EndNoteBibliography"/>
        <w:spacing w:after="0" w:line="360" w:lineRule="auto"/>
        <w:jc w:val="both"/>
        <w:rPr>
          <w:rFonts w:ascii="Times New Roman" w:hAnsi="Times New Roman" w:cs="Times New Roman"/>
          <w:sz w:val="26"/>
          <w:szCs w:val="26"/>
        </w:rPr>
      </w:pPr>
      <w:r w:rsidRPr="00BF6331">
        <w:rPr>
          <w:rFonts w:ascii="Times New Roman" w:hAnsi="Times New Roman" w:cs="Times New Roman"/>
          <w:sz w:val="26"/>
          <w:szCs w:val="26"/>
        </w:rPr>
        <w:t>53.</w:t>
      </w:r>
      <w:r w:rsidRPr="00BF6331">
        <w:rPr>
          <w:rFonts w:ascii="Times New Roman" w:hAnsi="Times New Roman" w:cs="Times New Roman"/>
          <w:sz w:val="26"/>
          <w:szCs w:val="26"/>
        </w:rPr>
        <w:tab/>
        <w:t xml:space="preserve">Nguyễn Thị Xuân Huỳnh, Nguyễn Thị Hạnh, Đào Thị Yến Linh, et al. NGHIÊN CỨU THÁI ĐỘ CỦA SINH VIÊN ĐIỀU DƯỠNG ĐỐI VỚI NGHIÊN </w:t>
      </w:r>
      <w:r w:rsidRPr="00BF6331">
        <w:rPr>
          <w:rFonts w:ascii="Times New Roman" w:hAnsi="Times New Roman" w:cs="Times New Roman"/>
          <w:sz w:val="26"/>
          <w:szCs w:val="26"/>
        </w:rPr>
        <w:lastRenderedPageBreak/>
        <w:t xml:space="preserve">CỨU KHOA HỌC VÀ CÁC YẾU TỐ LIÊN QUAN. mô tả cắt ngang. </w:t>
      </w:r>
      <w:r w:rsidRPr="00BF6331">
        <w:rPr>
          <w:rFonts w:ascii="Times New Roman" w:hAnsi="Times New Roman" w:cs="Times New Roman"/>
          <w:i/>
          <w:sz w:val="26"/>
          <w:szCs w:val="26"/>
        </w:rPr>
        <w:t xml:space="preserve">TẠP CHÍ Y DƯỢC HỌC CẦN THƠ </w:t>
      </w:r>
      <w:r w:rsidRPr="00BF6331">
        <w:rPr>
          <w:rFonts w:ascii="Times New Roman" w:hAnsi="Times New Roman" w:cs="Times New Roman"/>
          <w:sz w:val="26"/>
          <w:szCs w:val="26"/>
        </w:rPr>
        <w:t xml:space="preserve">2022; SỐ 49:119-126. </w:t>
      </w:r>
    </w:p>
    <w:p w14:paraId="61BD003B" w14:textId="43ABE4FB" w:rsidR="00426D25" w:rsidRPr="00BF6331" w:rsidRDefault="00426D25" w:rsidP="00A34822">
      <w:pPr>
        <w:pStyle w:val="EndNoteBibliography"/>
        <w:spacing w:after="0" w:line="360" w:lineRule="auto"/>
        <w:jc w:val="both"/>
        <w:rPr>
          <w:rFonts w:ascii="Times New Roman" w:hAnsi="Times New Roman" w:cs="Times New Roman"/>
          <w:sz w:val="26"/>
          <w:szCs w:val="26"/>
        </w:rPr>
      </w:pPr>
      <w:r w:rsidRPr="00BF6331">
        <w:rPr>
          <w:rFonts w:ascii="Times New Roman" w:hAnsi="Times New Roman" w:cs="Times New Roman"/>
          <w:sz w:val="26"/>
          <w:szCs w:val="26"/>
        </w:rPr>
        <w:t>54.</w:t>
      </w:r>
      <w:r w:rsidRPr="00BF6331">
        <w:rPr>
          <w:rFonts w:ascii="Times New Roman" w:hAnsi="Times New Roman" w:cs="Times New Roman"/>
          <w:sz w:val="26"/>
          <w:szCs w:val="26"/>
        </w:rPr>
        <w:tab/>
        <w:t xml:space="preserve">Thạch TĐhYkPN. Trường Đại học Y khoa Phạm Ngọc Thạch. Accessed 10/12, 2023. </w:t>
      </w:r>
      <w:hyperlink r:id="rId19" w:history="1">
        <w:r w:rsidRPr="00BF6331">
          <w:rPr>
            <w:rStyle w:val="Siuktni"/>
            <w:rFonts w:ascii="Times New Roman" w:hAnsi="Times New Roman" w:cs="Times New Roman"/>
            <w:sz w:val="26"/>
            <w:szCs w:val="26"/>
          </w:rPr>
          <w:t>https://www.pnt.edu.vn/</w:t>
        </w:r>
      </w:hyperlink>
      <w:r w:rsidRPr="00BF6331">
        <w:rPr>
          <w:rFonts w:ascii="Times New Roman" w:hAnsi="Times New Roman" w:cs="Times New Roman"/>
          <w:sz w:val="26"/>
          <w:szCs w:val="26"/>
        </w:rPr>
        <w:t xml:space="preserve"> </w:t>
      </w:r>
    </w:p>
    <w:p w14:paraId="18376D20" w14:textId="77777777" w:rsidR="00426D25" w:rsidRPr="00BF6331" w:rsidRDefault="00426D25" w:rsidP="00A34822">
      <w:pPr>
        <w:pStyle w:val="EndNoteBibliography"/>
        <w:spacing w:after="0" w:line="360" w:lineRule="auto"/>
        <w:jc w:val="both"/>
        <w:rPr>
          <w:rFonts w:ascii="Times New Roman" w:hAnsi="Times New Roman" w:cs="Times New Roman"/>
          <w:sz w:val="26"/>
          <w:szCs w:val="26"/>
        </w:rPr>
      </w:pPr>
      <w:r w:rsidRPr="00BF6331">
        <w:rPr>
          <w:rFonts w:ascii="Times New Roman" w:hAnsi="Times New Roman" w:cs="Times New Roman"/>
          <w:sz w:val="26"/>
          <w:szCs w:val="26"/>
        </w:rPr>
        <w:t>55.</w:t>
      </w:r>
      <w:r w:rsidRPr="00BF6331">
        <w:rPr>
          <w:rFonts w:ascii="Times New Roman" w:hAnsi="Times New Roman" w:cs="Times New Roman"/>
          <w:sz w:val="26"/>
          <w:szCs w:val="26"/>
        </w:rPr>
        <w:tab/>
        <w:t>Nghị định số 99/2014/NĐ-CP của Chính phủ: Quy định việc đầu tư phát triển tiềm lực và khuyến khích hoạt động khoa học và công nghệ trong các cơ sở giáo dục đại học (Chính phủ) (25/10/2014).</w:t>
      </w:r>
    </w:p>
    <w:p w14:paraId="4CE15C7E" w14:textId="3FEF021A" w:rsidR="00426D25" w:rsidRPr="00BF6331" w:rsidRDefault="00426D25" w:rsidP="00A34822">
      <w:pPr>
        <w:pStyle w:val="EndNoteBibliography"/>
        <w:spacing w:after="0" w:line="360" w:lineRule="auto"/>
        <w:jc w:val="both"/>
        <w:rPr>
          <w:rFonts w:ascii="Times New Roman" w:hAnsi="Times New Roman" w:cs="Times New Roman"/>
          <w:sz w:val="26"/>
          <w:szCs w:val="26"/>
        </w:rPr>
      </w:pPr>
      <w:r w:rsidRPr="00BF6331">
        <w:rPr>
          <w:rFonts w:ascii="Times New Roman" w:hAnsi="Times New Roman" w:cs="Times New Roman"/>
          <w:sz w:val="26"/>
          <w:szCs w:val="26"/>
        </w:rPr>
        <w:t>56.</w:t>
      </w:r>
      <w:r w:rsidRPr="00BF6331">
        <w:rPr>
          <w:rFonts w:ascii="Times New Roman" w:hAnsi="Times New Roman" w:cs="Times New Roman"/>
          <w:sz w:val="26"/>
          <w:szCs w:val="26"/>
        </w:rPr>
        <w:tab/>
        <w:t xml:space="preserve">Học KĐDKTY. Nghiên cứu. Accessed 10/12, 2023. </w:t>
      </w:r>
      <w:hyperlink r:id="rId20" w:history="1">
        <w:r w:rsidRPr="00BF6331">
          <w:rPr>
            <w:rStyle w:val="Siuktni"/>
            <w:rFonts w:ascii="Times New Roman" w:hAnsi="Times New Roman" w:cs="Times New Roman"/>
            <w:sz w:val="26"/>
            <w:szCs w:val="26"/>
          </w:rPr>
          <w:t>https://kddktyh.pnt.edu.vn/vi/chuyen-muc/nghien-cuu/</w:t>
        </w:r>
      </w:hyperlink>
      <w:r w:rsidRPr="00BF6331">
        <w:rPr>
          <w:rFonts w:ascii="Times New Roman" w:hAnsi="Times New Roman" w:cs="Times New Roman"/>
          <w:sz w:val="26"/>
          <w:szCs w:val="26"/>
        </w:rPr>
        <w:t xml:space="preserve"> </w:t>
      </w:r>
    </w:p>
    <w:p w14:paraId="1047214F" w14:textId="77777777" w:rsidR="00426D25" w:rsidRPr="00BF6331" w:rsidRDefault="00426D25" w:rsidP="00A34822">
      <w:pPr>
        <w:pStyle w:val="EndNoteBibliography"/>
        <w:spacing w:after="0" w:line="360" w:lineRule="auto"/>
        <w:jc w:val="both"/>
        <w:rPr>
          <w:rFonts w:ascii="Times New Roman" w:hAnsi="Times New Roman" w:cs="Times New Roman"/>
          <w:sz w:val="26"/>
          <w:szCs w:val="26"/>
        </w:rPr>
      </w:pPr>
      <w:r w:rsidRPr="00BF6331">
        <w:rPr>
          <w:rFonts w:ascii="Times New Roman" w:hAnsi="Times New Roman" w:cs="Times New Roman"/>
          <w:sz w:val="26"/>
          <w:szCs w:val="26"/>
        </w:rPr>
        <w:t>57.</w:t>
      </w:r>
      <w:r w:rsidRPr="00BF6331">
        <w:rPr>
          <w:rFonts w:ascii="Times New Roman" w:hAnsi="Times New Roman" w:cs="Times New Roman"/>
          <w:sz w:val="26"/>
          <w:szCs w:val="26"/>
        </w:rPr>
        <w:tab/>
        <w:t xml:space="preserve">Thạch TĐhYkPN. </w:t>
      </w:r>
      <w:r w:rsidRPr="00BF6331">
        <w:rPr>
          <w:rFonts w:ascii="Times New Roman" w:hAnsi="Times New Roman" w:cs="Times New Roman"/>
          <w:i/>
          <w:sz w:val="26"/>
          <w:szCs w:val="26"/>
        </w:rPr>
        <w:t>Sổ tay cố vấn học tập</w:t>
      </w:r>
      <w:r w:rsidRPr="00BF6331">
        <w:rPr>
          <w:rFonts w:ascii="Times New Roman" w:hAnsi="Times New Roman" w:cs="Times New Roman"/>
          <w:sz w:val="26"/>
          <w:szCs w:val="26"/>
        </w:rPr>
        <w:t>. 2022.</w:t>
      </w:r>
    </w:p>
    <w:p w14:paraId="1B2A9907" w14:textId="2B69E626" w:rsidR="00426D25" w:rsidRPr="00BF6331" w:rsidRDefault="00426D25" w:rsidP="00A34822">
      <w:pPr>
        <w:pStyle w:val="EndNoteBibliography"/>
        <w:spacing w:after="0" w:line="360" w:lineRule="auto"/>
        <w:jc w:val="both"/>
        <w:rPr>
          <w:rFonts w:ascii="Times New Roman" w:hAnsi="Times New Roman" w:cs="Times New Roman"/>
          <w:sz w:val="26"/>
          <w:szCs w:val="26"/>
        </w:rPr>
      </w:pPr>
      <w:r w:rsidRPr="00BF6331">
        <w:rPr>
          <w:rFonts w:ascii="Times New Roman" w:hAnsi="Times New Roman" w:cs="Times New Roman"/>
          <w:sz w:val="26"/>
          <w:szCs w:val="26"/>
        </w:rPr>
        <w:t>58.</w:t>
      </w:r>
      <w:r w:rsidRPr="00BF6331">
        <w:rPr>
          <w:rFonts w:ascii="Times New Roman" w:hAnsi="Times New Roman" w:cs="Times New Roman"/>
          <w:sz w:val="26"/>
          <w:szCs w:val="26"/>
        </w:rPr>
        <w:tab/>
        <w:t xml:space="preserve">Học KĐDKTY. Giới thiệu </w:t>
      </w:r>
      <w:hyperlink r:id="rId21" w:history="1">
        <w:r w:rsidRPr="00BF6331">
          <w:rPr>
            <w:rStyle w:val="Siuktni"/>
            <w:rFonts w:ascii="Times New Roman" w:hAnsi="Times New Roman" w:cs="Times New Roman"/>
            <w:sz w:val="26"/>
            <w:szCs w:val="26"/>
          </w:rPr>
          <w:t>https://kddktyh.pnt.edu.vn/vi/gioi-thieu/</w:t>
        </w:r>
      </w:hyperlink>
      <w:r w:rsidRPr="00BF6331">
        <w:rPr>
          <w:rFonts w:ascii="Times New Roman" w:hAnsi="Times New Roman" w:cs="Times New Roman"/>
          <w:sz w:val="26"/>
          <w:szCs w:val="26"/>
        </w:rPr>
        <w:t xml:space="preserve"> </w:t>
      </w:r>
    </w:p>
    <w:p w14:paraId="6C5D1FA9" w14:textId="77777777" w:rsidR="00426D25" w:rsidRPr="00BF6331" w:rsidRDefault="00426D25" w:rsidP="00A34822">
      <w:pPr>
        <w:pStyle w:val="EndNoteBibliography"/>
        <w:spacing w:after="0" w:line="360" w:lineRule="auto"/>
        <w:jc w:val="both"/>
        <w:rPr>
          <w:rFonts w:ascii="Times New Roman" w:hAnsi="Times New Roman" w:cs="Times New Roman"/>
          <w:sz w:val="26"/>
          <w:szCs w:val="26"/>
        </w:rPr>
      </w:pPr>
      <w:r w:rsidRPr="00BF6331">
        <w:rPr>
          <w:rFonts w:ascii="Times New Roman" w:hAnsi="Times New Roman" w:cs="Times New Roman"/>
          <w:sz w:val="26"/>
          <w:szCs w:val="26"/>
        </w:rPr>
        <w:t>59.</w:t>
      </w:r>
      <w:r w:rsidRPr="00BF6331">
        <w:rPr>
          <w:rFonts w:ascii="Times New Roman" w:hAnsi="Times New Roman" w:cs="Times New Roman"/>
          <w:sz w:val="26"/>
          <w:szCs w:val="26"/>
        </w:rPr>
        <w:tab/>
        <w:t>Papanastasiou EC. ACTOR STRUCTURE OF THE “ATTITUDES TOWARD RESEARCH” SCALE 2017;doi:10.1037/t64085-000</w:t>
      </w:r>
    </w:p>
    <w:p w14:paraId="53AC1A89" w14:textId="77777777" w:rsidR="00426D25" w:rsidRPr="00426D25" w:rsidRDefault="00426D25" w:rsidP="00A34822">
      <w:pPr>
        <w:pStyle w:val="EndNoteBibliography"/>
        <w:spacing w:line="360" w:lineRule="auto"/>
        <w:jc w:val="both"/>
      </w:pPr>
      <w:r w:rsidRPr="00BF6331">
        <w:rPr>
          <w:rFonts w:ascii="Times New Roman" w:hAnsi="Times New Roman" w:cs="Times New Roman"/>
          <w:sz w:val="26"/>
          <w:szCs w:val="26"/>
        </w:rPr>
        <w:t>60.</w:t>
      </w:r>
      <w:r w:rsidRPr="00BF6331">
        <w:rPr>
          <w:rFonts w:ascii="Times New Roman" w:hAnsi="Times New Roman" w:cs="Times New Roman"/>
          <w:sz w:val="26"/>
          <w:szCs w:val="26"/>
        </w:rPr>
        <w:tab/>
        <w:t xml:space="preserve">Al Furaikh S, Al Omairi B, Ganapathy T. A cross-sectional survey on nursing students' attitude towards research. </w:t>
      </w:r>
      <w:r w:rsidRPr="00BF6331">
        <w:rPr>
          <w:rFonts w:ascii="Times New Roman" w:hAnsi="Times New Roman" w:cs="Times New Roman"/>
          <w:i/>
          <w:sz w:val="26"/>
          <w:szCs w:val="26"/>
        </w:rPr>
        <w:t>Journal of Health Specialties</w:t>
      </w:r>
      <w:r w:rsidRPr="00BF6331">
        <w:rPr>
          <w:rFonts w:ascii="Times New Roman" w:hAnsi="Times New Roman" w:cs="Times New Roman"/>
          <w:sz w:val="26"/>
          <w:szCs w:val="26"/>
        </w:rPr>
        <w:t>. 2017;5(4):185. doi:10.4103/jhs.JHS_36_17</w:t>
      </w:r>
    </w:p>
    <w:p w14:paraId="62215E07" w14:textId="1D11EC8A" w:rsidR="00822804" w:rsidRPr="00602E56" w:rsidRDefault="000918EA" w:rsidP="00A34822">
      <w:pPr>
        <w:spacing w:line="360" w:lineRule="auto"/>
        <w:jc w:val="both"/>
        <w:rPr>
          <w:rFonts w:ascii="Times New Roman" w:hAnsi="Times New Roman" w:cs="Times New Roman"/>
          <w:sz w:val="26"/>
          <w:szCs w:val="26"/>
        </w:rPr>
      </w:pPr>
      <w:r w:rsidRPr="00602E56">
        <w:rPr>
          <w:rFonts w:ascii="Times New Roman" w:hAnsi="Times New Roman" w:cs="Times New Roman"/>
          <w:sz w:val="26"/>
          <w:szCs w:val="26"/>
        </w:rPr>
        <w:fldChar w:fldCharType="end"/>
      </w:r>
    </w:p>
    <w:p w14:paraId="69C45F16" w14:textId="77777777" w:rsidR="00822804" w:rsidRPr="0092344F" w:rsidRDefault="00822804">
      <w:pPr>
        <w:rPr>
          <w:rFonts w:ascii="Times New Roman" w:hAnsi="Times New Roman" w:cs="Times New Roman"/>
          <w:sz w:val="26"/>
          <w:szCs w:val="26"/>
        </w:rPr>
      </w:pPr>
      <w:r w:rsidRPr="0092344F">
        <w:rPr>
          <w:rFonts w:ascii="Times New Roman" w:hAnsi="Times New Roman" w:cs="Times New Roman"/>
          <w:sz w:val="26"/>
          <w:szCs w:val="26"/>
        </w:rPr>
        <w:br w:type="page"/>
      </w:r>
    </w:p>
    <w:p w14:paraId="74B979B9" w14:textId="474F6B8D" w:rsidR="0030322D" w:rsidRPr="0092344F" w:rsidRDefault="0030322D" w:rsidP="0092344F">
      <w:pPr>
        <w:spacing w:line="360" w:lineRule="auto"/>
        <w:jc w:val="center"/>
        <w:outlineLvl w:val="0"/>
        <w:rPr>
          <w:rFonts w:ascii="Times New Roman" w:hAnsi="Times New Roman" w:cs="Times New Roman"/>
          <w:b/>
          <w:bCs/>
          <w:sz w:val="26"/>
          <w:szCs w:val="26"/>
        </w:rPr>
      </w:pPr>
      <w:bookmarkStart w:id="62" w:name="_Toc154482728"/>
      <w:r w:rsidRPr="0092344F">
        <w:rPr>
          <w:rFonts w:ascii="Times New Roman" w:hAnsi="Times New Roman" w:cs="Times New Roman"/>
          <w:b/>
          <w:bCs/>
          <w:sz w:val="26"/>
          <w:szCs w:val="26"/>
        </w:rPr>
        <w:lastRenderedPageBreak/>
        <w:t>PHỤ LỤC</w:t>
      </w:r>
      <w:bookmarkEnd w:id="62"/>
      <w:r w:rsidRPr="0092344F">
        <w:rPr>
          <w:rFonts w:ascii="Times New Roman" w:hAnsi="Times New Roman" w:cs="Times New Roman"/>
          <w:b/>
          <w:bCs/>
          <w:sz w:val="26"/>
          <w:szCs w:val="26"/>
        </w:rPr>
        <w:t xml:space="preserve"> </w:t>
      </w:r>
    </w:p>
    <w:p w14:paraId="2E7B3E7B" w14:textId="77777777" w:rsidR="0028026B" w:rsidRPr="00DF70D7" w:rsidRDefault="0028026B" w:rsidP="00DF70D7">
      <w:pPr>
        <w:pStyle w:val="u2"/>
        <w:jc w:val="center"/>
        <w:rPr>
          <w:rFonts w:ascii="Times New Roman" w:hAnsi="Times New Roman" w:cs="Times New Roman"/>
          <w:color w:val="auto"/>
        </w:rPr>
      </w:pPr>
      <w:bookmarkStart w:id="63" w:name="_Toc154482729"/>
      <w:r w:rsidRPr="00DF70D7">
        <w:rPr>
          <w:rFonts w:ascii="Times New Roman" w:hAnsi="Times New Roman" w:cs="Times New Roman"/>
          <w:color w:val="auto"/>
        </w:rPr>
        <w:t>PHỤ LỤC 1: DỰ TRÙ KINH PHÍ</w:t>
      </w:r>
      <w:bookmarkEnd w:id="63"/>
    </w:p>
    <w:tbl>
      <w:tblPr>
        <w:tblStyle w:val="LiBang"/>
        <w:tblW w:w="0" w:type="auto"/>
        <w:tblLook w:val="04A0" w:firstRow="1" w:lastRow="0" w:firstColumn="1" w:lastColumn="0" w:noHBand="0" w:noVBand="1"/>
      </w:tblPr>
      <w:tblGrid>
        <w:gridCol w:w="924"/>
        <w:gridCol w:w="2705"/>
        <w:gridCol w:w="2928"/>
        <w:gridCol w:w="2220"/>
      </w:tblGrid>
      <w:tr w:rsidR="006C0DD3" w:rsidRPr="0092344F" w14:paraId="6EC9AE9D" w14:textId="77777777" w:rsidTr="006C0DD3">
        <w:tc>
          <w:tcPr>
            <w:tcW w:w="953" w:type="dxa"/>
          </w:tcPr>
          <w:p w14:paraId="4918BA4B" w14:textId="77777777" w:rsidR="0028026B" w:rsidRPr="0092344F" w:rsidRDefault="0028026B" w:rsidP="006C0DD3">
            <w:pPr>
              <w:spacing w:line="360" w:lineRule="auto"/>
              <w:jc w:val="center"/>
              <w:rPr>
                <w:rFonts w:ascii="Times New Roman" w:hAnsi="Times New Roman" w:cs="Times New Roman"/>
                <w:sz w:val="26"/>
                <w:szCs w:val="26"/>
              </w:rPr>
            </w:pPr>
            <w:r w:rsidRPr="0092344F">
              <w:rPr>
                <w:rFonts w:ascii="Times New Roman" w:hAnsi="Times New Roman" w:cs="Times New Roman"/>
                <w:sz w:val="26"/>
                <w:szCs w:val="26"/>
              </w:rPr>
              <w:t>STT</w:t>
            </w:r>
          </w:p>
        </w:tc>
        <w:tc>
          <w:tcPr>
            <w:tcW w:w="2912" w:type="dxa"/>
          </w:tcPr>
          <w:p w14:paraId="54AF9F45" w14:textId="77777777" w:rsidR="0028026B" w:rsidRPr="0092344F" w:rsidRDefault="0028026B" w:rsidP="006C0DD3">
            <w:pPr>
              <w:spacing w:line="360" w:lineRule="auto"/>
              <w:jc w:val="center"/>
              <w:rPr>
                <w:rFonts w:ascii="Times New Roman" w:hAnsi="Times New Roman" w:cs="Times New Roman"/>
                <w:sz w:val="26"/>
                <w:szCs w:val="26"/>
              </w:rPr>
            </w:pPr>
            <w:r w:rsidRPr="0092344F">
              <w:rPr>
                <w:rFonts w:ascii="Times New Roman" w:hAnsi="Times New Roman" w:cs="Times New Roman"/>
                <w:sz w:val="26"/>
                <w:szCs w:val="26"/>
              </w:rPr>
              <w:t>NỘI DUNG</w:t>
            </w:r>
          </w:p>
        </w:tc>
        <w:tc>
          <w:tcPr>
            <w:tcW w:w="3150" w:type="dxa"/>
          </w:tcPr>
          <w:p w14:paraId="707DF39A" w14:textId="77777777" w:rsidR="0028026B" w:rsidRPr="0092344F" w:rsidRDefault="0028026B" w:rsidP="006C0DD3">
            <w:pPr>
              <w:spacing w:line="360" w:lineRule="auto"/>
              <w:jc w:val="center"/>
              <w:rPr>
                <w:rFonts w:ascii="Times New Roman" w:hAnsi="Times New Roman" w:cs="Times New Roman"/>
                <w:sz w:val="26"/>
                <w:szCs w:val="26"/>
              </w:rPr>
            </w:pPr>
            <w:r w:rsidRPr="0092344F">
              <w:rPr>
                <w:rFonts w:ascii="Times New Roman" w:hAnsi="Times New Roman" w:cs="Times New Roman"/>
                <w:sz w:val="26"/>
                <w:szCs w:val="26"/>
              </w:rPr>
              <w:t>DIỄN GIẢI</w:t>
            </w:r>
          </w:p>
        </w:tc>
        <w:tc>
          <w:tcPr>
            <w:tcW w:w="2335" w:type="dxa"/>
          </w:tcPr>
          <w:p w14:paraId="2AF75D79" w14:textId="77777777" w:rsidR="0028026B" w:rsidRPr="0092344F" w:rsidRDefault="0028026B" w:rsidP="006C0DD3">
            <w:pPr>
              <w:spacing w:line="360" w:lineRule="auto"/>
              <w:jc w:val="center"/>
              <w:rPr>
                <w:rFonts w:ascii="Times New Roman" w:hAnsi="Times New Roman" w:cs="Times New Roman"/>
                <w:sz w:val="26"/>
                <w:szCs w:val="26"/>
              </w:rPr>
            </w:pPr>
            <w:r w:rsidRPr="0092344F">
              <w:rPr>
                <w:rFonts w:ascii="Times New Roman" w:hAnsi="Times New Roman" w:cs="Times New Roman"/>
                <w:sz w:val="26"/>
                <w:szCs w:val="26"/>
              </w:rPr>
              <w:t>THÀNH TIỀN</w:t>
            </w:r>
          </w:p>
        </w:tc>
      </w:tr>
      <w:tr w:rsidR="006C0DD3" w:rsidRPr="0092344F" w14:paraId="78AC812F" w14:textId="77777777" w:rsidTr="006C0DD3">
        <w:tc>
          <w:tcPr>
            <w:tcW w:w="953" w:type="dxa"/>
          </w:tcPr>
          <w:p w14:paraId="4A3CBE10" w14:textId="77777777" w:rsidR="0028026B" w:rsidRPr="0092344F" w:rsidRDefault="0028026B" w:rsidP="006C0DD3">
            <w:pPr>
              <w:spacing w:line="360" w:lineRule="auto"/>
              <w:jc w:val="center"/>
              <w:rPr>
                <w:rFonts w:ascii="Times New Roman" w:hAnsi="Times New Roman" w:cs="Times New Roman"/>
                <w:sz w:val="26"/>
                <w:szCs w:val="26"/>
              </w:rPr>
            </w:pPr>
            <w:r w:rsidRPr="0092344F">
              <w:rPr>
                <w:rFonts w:ascii="Times New Roman" w:hAnsi="Times New Roman" w:cs="Times New Roman"/>
                <w:sz w:val="26"/>
                <w:szCs w:val="26"/>
              </w:rPr>
              <w:t>1</w:t>
            </w:r>
          </w:p>
        </w:tc>
        <w:tc>
          <w:tcPr>
            <w:tcW w:w="2912" w:type="dxa"/>
          </w:tcPr>
          <w:p w14:paraId="17543D90" w14:textId="77777777" w:rsidR="0028026B" w:rsidRPr="0092344F" w:rsidRDefault="0028026B" w:rsidP="006C0DD3">
            <w:pPr>
              <w:spacing w:line="360" w:lineRule="auto"/>
              <w:rPr>
                <w:rFonts w:ascii="Times New Roman" w:hAnsi="Times New Roman" w:cs="Times New Roman"/>
                <w:sz w:val="26"/>
                <w:szCs w:val="26"/>
              </w:rPr>
            </w:pPr>
            <w:r w:rsidRPr="0092344F">
              <w:rPr>
                <w:rFonts w:ascii="Times New Roman" w:hAnsi="Times New Roman" w:cs="Times New Roman"/>
                <w:sz w:val="26"/>
                <w:szCs w:val="26"/>
              </w:rPr>
              <w:t>Chi phí thu thập thông tin</w:t>
            </w:r>
          </w:p>
        </w:tc>
        <w:tc>
          <w:tcPr>
            <w:tcW w:w="3150" w:type="dxa"/>
          </w:tcPr>
          <w:p w14:paraId="15CA774F" w14:textId="77777777" w:rsidR="0028026B" w:rsidRPr="0092344F" w:rsidRDefault="0028026B" w:rsidP="006C0DD3">
            <w:pPr>
              <w:spacing w:line="360" w:lineRule="auto"/>
              <w:rPr>
                <w:rFonts w:ascii="Times New Roman" w:hAnsi="Times New Roman" w:cs="Times New Roman"/>
                <w:sz w:val="26"/>
                <w:szCs w:val="26"/>
              </w:rPr>
            </w:pPr>
            <w:r w:rsidRPr="0092344F">
              <w:rPr>
                <w:rFonts w:ascii="Times New Roman" w:hAnsi="Times New Roman" w:cs="Times New Roman"/>
                <w:sz w:val="26"/>
                <w:szCs w:val="26"/>
              </w:rPr>
              <w:t>Chi phí đi lại: 300.000</w:t>
            </w:r>
          </w:p>
          <w:p w14:paraId="134FDBCE" w14:textId="77777777" w:rsidR="0028026B" w:rsidRPr="0092344F" w:rsidRDefault="0028026B" w:rsidP="006C0DD3">
            <w:pPr>
              <w:spacing w:line="360" w:lineRule="auto"/>
              <w:rPr>
                <w:rFonts w:ascii="Times New Roman" w:hAnsi="Times New Roman" w:cs="Times New Roman"/>
                <w:sz w:val="26"/>
                <w:szCs w:val="26"/>
              </w:rPr>
            </w:pPr>
            <w:r w:rsidRPr="0092344F">
              <w:rPr>
                <w:rFonts w:ascii="Times New Roman" w:hAnsi="Times New Roman" w:cs="Times New Roman"/>
                <w:sz w:val="26"/>
                <w:szCs w:val="26"/>
              </w:rPr>
              <w:t>Chi phí ăn uống: 500.000</w:t>
            </w:r>
          </w:p>
        </w:tc>
        <w:tc>
          <w:tcPr>
            <w:tcW w:w="2335" w:type="dxa"/>
          </w:tcPr>
          <w:p w14:paraId="79B039F6" w14:textId="77777777" w:rsidR="0028026B" w:rsidRPr="0092344F" w:rsidRDefault="0028026B" w:rsidP="006C0DD3">
            <w:pPr>
              <w:spacing w:line="360" w:lineRule="auto"/>
              <w:jc w:val="center"/>
              <w:rPr>
                <w:rFonts w:ascii="Times New Roman" w:hAnsi="Times New Roman" w:cs="Times New Roman"/>
                <w:sz w:val="26"/>
                <w:szCs w:val="26"/>
              </w:rPr>
            </w:pPr>
            <w:r w:rsidRPr="0092344F">
              <w:rPr>
                <w:rFonts w:ascii="Times New Roman" w:hAnsi="Times New Roman" w:cs="Times New Roman"/>
                <w:sz w:val="26"/>
                <w:szCs w:val="26"/>
              </w:rPr>
              <w:t>800.000</w:t>
            </w:r>
          </w:p>
        </w:tc>
      </w:tr>
      <w:tr w:rsidR="006C0DD3" w:rsidRPr="0092344F" w14:paraId="6F3F6372" w14:textId="77777777" w:rsidTr="006C0DD3">
        <w:tc>
          <w:tcPr>
            <w:tcW w:w="953" w:type="dxa"/>
          </w:tcPr>
          <w:p w14:paraId="0CE4DACB" w14:textId="77777777" w:rsidR="0028026B" w:rsidRPr="0092344F" w:rsidRDefault="0028026B" w:rsidP="006C0DD3">
            <w:pPr>
              <w:spacing w:line="360" w:lineRule="auto"/>
              <w:jc w:val="center"/>
              <w:rPr>
                <w:rFonts w:ascii="Times New Roman" w:hAnsi="Times New Roman" w:cs="Times New Roman"/>
                <w:sz w:val="26"/>
                <w:szCs w:val="26"/>
              </w:rPr>
            </w:pPr>
            <w:r w:rsidRPr="0092344F">
              <w:rPr>
                <w:rFonts w:ascii="Times New Roman" w:hAnsi="Times New Roman" w:cs="Times New Roman"/>
                <w:sz w:val="26"/>
                <w:szCs w:val="26"/>
              </w:rPr>
              <w:t>2</w:t>
            </w:r>
          </w:p>
        </w:tc>
        <w:tc>
          <w:tcPr>
            <w:tcW w:w="2912" w:type="dxa"/>
          </w:tcPr>
          <w:p w14:paraId="42AA54D2" w14:textId="77777777" w:rsidR="0028026B" w:rsidRPr="0092344F" w:rsidRDefault="0028026B" w:rsidP="006C0DD3">
            <w:pPr>
              <w:spacing w:line="360" w:lineRule="auto"/>
              <w:rPr>
                <w:rFonts w:ascii="Times New Roman" w:hAnsi="Times New Roman" w:cs="Times New Roman"/>
                <w:sz w:val="26"/>
                <w:szCs w:val="26"/>
              </w:rPr>
            </w:pPr>
            <w:r w:rsidRPr="0092344F">
              <w:rPr>
                <w:rFonts w:ascii="Times New Roman" w:hAnsi="Times New Roman" w:cs="Times New Roman"/>
                <w:sz w:val="26"/>
                <w:szCs w:val="26"/>
              </w:rPr>
              <w:t>Chi phí in ấn</w:t>
            </w:r>
          </w:p>
        </w:tc>
        <w:tc>
          <w:tcPr>
            <w:tcW w:w="3150" w:type="dxa"/>
          </w:tcPr>
          <w:p w14:paraId="1B84C32C" w14:textId="77777777" w:rsidR="0028026B" w:rsidRPr="0092344F" w:rsidRDefault="0028026B" w:rsidP="006C0DD3">
            <w:pPr>
              <w:spacing w:line="360" w:lineRule="auto"/>
              <w:rPr>
                <w:rFonts w:ascii="Times New Roman" w:hAnsi="Times New Roman" w:cs="Times New Roman"/>
                <w:sz w:val="26"/>
                <w:szCs w:val="26"/>
              </w:rPr>
            </w:pPr>
            <w:r w:rsidRPr="0092344F">
              <w:rPr>
                <w:rFonts w:ascii="Times New Roman" w:hAnsi="Times New Roman" w:cs="Times New Roman"/>
                <w:sz w:val="26"/>
                <w:szCs w:val="26"/>
              </w:rPr>
              <w:t>70 trang x 700 đồng</w:t>
            </w:r>
          </w:p>
        </w:tc>
        <w:tc>
          <w:tcPr>
            <w:tcW w:w="2335" w:type="dxa"/>
          </w:tcPr>
          <w:p w14:paraId="4F404261" w14:textId="77777777" w:rsidR="0028026B" w:rsidRPr="0092344F" w:rsidRDefault="0028026B" w:rsidP="006C0DD3">
            <w:pPr>
              <w:tabs>
                <w:tab w:val="center" w:pos="1059"/>
              </w:tabs>
              <w:spacing w:line="360" w:lineRule="auto"/>
              <w:jc w:val="center"/>
              <w:rPr>
                <w:rFonts w:ascii="Times New Roman" w:hAnsi="Times New Roman" w:cs="Times New Roman"/>
                <w:sz w:val="26"/>
                <w:szCs w:val="26"/>
              </w:rPr>
            </w:pPr>
            <w:r w:rsidRPr="0092344F">
              <w:rPr>
                <w:rFonts w:ascii="Times New Roman" w:hAnsi="Times New Roman" w:cs="Times New Roman"/>
                <w:sz w:val="26"/>
                <w:szCs w:val="26"/>
              </w:rPr>
              <w:t>49.000</w:t>
            </w:r>
          </w:p>
        </w:tc>
      </w:tr>
      <w:tr w:rsidR="006C0DD3" w:rsidRPr="0092344F" w14:paraId="367EC1A9" w14:textId="77777777" w:rsidTr="006C0DD3">
        <w:tc>
          <w:tcPr>
            <w:tcW w:w="953" w:type="dxa"/>
          </w:tcPr>
          <w:p w14:paraId="6DD6EEF1" w14:textId="77777777" w:rsidR="0028026B" w:rsidRPr="0092344F" w:rsidRDefault="0028026B" w:rsidP="006C0DD3">
            <w:pPr>
              <w:spacing w:line="360" w:lineRule="auto"/>
              <w:jc w:val="center"/>
              <w:rPr>
                <w:rFonts w:ascii="Times New Roman" w:hAnsi="Times New Roman" w:cs="Times New Roman"/>
                <w:sz w:val="26"/>
                <w:szCs w:val="26"/>
              </w:rPr>
            </w:pPr>
            <w:r w:rsidRPr="0092344F">
              <w:rPr>
                <w:rFonts w:ascii="Times New Roman" w:hAnsi="Times New Roman" w:cs="Times New Roman"/>
                <w:sz w:val="26"/>
                <w:szCs w:val="26"/>
              </w:rPr>
              <w:t>3</w:t>
            </w:r>
          </w:p>
        </w:tc>
        <w:tc>
          <w:tcPr>
            <w:tcW w:w="2912" w:type="dxa"/>
          </w:tcPr>
          <w:p w14:paraId="69998E5B" w14:textId="77777777" w:rsidR="0028026B" w:rsidRPr="0092344F" w:rsidRDefault="0028026B" w:rsidP="006C0DD3">
            <w:pPr>
              <w:spacing w:line="360" w:lineRule="auto"/>
              <w:rPr>
                <w:rFonts w:ascii="Times New Roman" w:hAnsi="Times New Roman" w:cs="Times New Roman"/>
                <w:sz w:val="26"/>
                <w:szCs w:val="26"/>
              </w:rPr>
            </w:pPr>
            <w:r w:rsidRPr="0092344F">
              <w:rPr>
                <w:rFonts w:ascii="Times New Roman" w:hAnsi="Times New Roman" w:cs="Times New Roman"/>
                <w:sz w:val="26"/>
                <w:szCs w:val="26"/>
              </w:rPr>
              <w:t>Chi phí cho đối tượng tham gia</w:t>
            </w:r>
          </w:p>
        </w:tc>
        <w:tc>
          <w:tcPr>
            <w:tcW w:w="3150" w:type="dxa"/>
          </w:tcPr>
          <w:p w14:paraId="42F72E2C" w14:textId="77777777" w:rsidR="0028026B" w:rsidRPr="0092344F" w:rsidRDefault="0028026B" w:rsidP="006C0DD3">
            <w:pPr>
              <w:spacing w:line="360" w:lineRule="auto"/>
              <w:rPr>
                <w:rFonts w:ascii="Times New Roman" w:hAnsi="Times New Roman" w:cs="Times New Roman"/>
                <w:sz w:val="26"/>
                <w:szCs w:val="26"/>
              </w:rPr>
            </w:pPr>
            <w:r w:rsidRPr="0092344F">
              <w:rPr>
                <w:rFonts w:ascii="Times New Roman" w:hAnsi="Times New Roman" w:cs="Times New Roman"/>
                <w:sz w:val="26"/>
                <w:szCs w:val="26"/>
              </w:rPr>
              <w:t xml:space="preserve">20.000 x 142 người </w:t>
            </w:r>
          </w:p>
        </w:tc>
        <w:tc>
          <w:tcPr>
            <w:tcW w:w="2335" w:type="dxa"/>
          </w:tcPr>
          <w:p w14:paraId="1FB32427" w14:textId="77777777" w:rsidR="0028026B" w:rsidRPr="0092344F" w:rsidRDefault="0028026B" w:rsidP="006C0DD3">
            <w:pPr>
              <w:spacing w:line="360" w:lineRule="auto"/>
              <w:jc w:val="center"/>
              <w:rPr>
                <w:rFonts w:ascii="Times New Roman" w:hAnsi="Times New Roman" w:cs="Times New Roman"/>
                <w:sz w:val="26"/>
                <w:szCs w:val="26"/>
              </w:rPr>
            </w:pPr>
            <w:r w:rsidRPr="0092344F">
              <w:rPr>
                <w:rFonts w:ascii="Times New Roman" w:hAnsi="Times New Roman" w:cs="Times New Roman"/>
                <w:sz w:val="26"/>
                <w:szCs w:val="26"/>
              </w:rPr>
              <w:t>2.840.000</w:t>
            </w:r>
          </w:p>
        </w:tc>
      </w:tr>
      <w:tr w:rsidR="0028026B" w:rsidRPr="0092344F" w14:paraId="7DB47DE0" w14:textId="77777777" w:rsidTr="006C0DD3">
        <w:tc>
          <w:tcPr>
            <w:tcW w:w="7015" w:type="dxa"/>
            <w:gridSpan w:val="3"/>
          </w:tcPr>
          <w:p w14:paraId="37D853E6" w14:textId="77777777" w:rsidR="0028026B" w:rsidRPr="0092344F" w:rsidRDefault="0028026B" w:rsidP="006C0DD3">
            <w:pPr>
              <w:spacing w:line="360" w:lineRule="auto"/>
              <w:jc w:val="center"/>
              <w:rPr>
                <w:rFonts w:ascii="Times New Roman" w:hAnsi="Times New Roman" w:cs="Times New Roman"/>
                <w:sz w:val="26"/>
                <w:szCs w:val="26"/>
              </w:rPr>
            </w:pPr>
            <w:r w:rsidRPr="0092344F">
              <w:rPr>
                <w:rFonts w:ascii="Times New Roman" w:hAnsi="Times New Roman" w:cs="Times New Roman"/>
                <w:sz w:val="26"/>
                <w:szCs w:val="26"/>
              </w:rPr>
              <w:t>TỔNG CỘNG</w:t>
            </w:r>
          </w:p>
        </w:tc>
        <w:tc>
          <w:tcPr>
            <w:tcW w:w="2335" w:type="dxa"/>
          </w:tcPr>
          <w:p w14:paraId="011780CA" w14:textId="77777777" w:rsidR="0028026B" w:rsidRPr="0092344F" w:rsidRDefault="0028026B" w:rsidP="006C0DD3">
            <w:pPr>
              <w:spacing w:line="360" w:lineRule="auto"/>
              <w:jc w:val="center"/>
              <w:rPr>
                <w:rFonts w:ascii="Times New Roman" w:hAnsi="Times New Roman" w:cs="Times New Roman"/>
                <w:sz w:val="26"/>
                <w:szCs w:val="26"/>
              </w:rPr>
            </w:pPr>
            <w:r w:rsidRPr="0092344F">
              <w:rPr>
                <w:rFonts w:ascii="Times New Roman" w:hAnsi="Times New Roman" w:cs="Times New Roman"/>
                <w:sz w:val="26"/>
                <w:szCs w:val="26"/>
              </w:rPr>
              <w:t>3.689.000</w:t>
            </w:r>
          </w:p>
        </w:tc>
      </w:tr>
    </w:tbl>
    <w:p w14:paraId="104DF8EF" w14:textId="77777777" w:rsidR="0028026B" w:rsidRPr="0092344F" w:rsidRDefault="0028026B" w:rsidP="0028026B">
      <w:pPr>
        <w:spacing w:line="360" w:lineRule="auto"/>
        <w:jc w:val="both"/>
        <w:rPr>
          <w:rFonts w:ascii="Times New Roman" w:hAnsi="Times New Roman" w:cs="Times New Roman"/>
          <w:sz w:val="26"/>
          <w:szCs w:val="26"/>
        </w:rPr>
      </w:pPr>
    </w:p>
    <w:p w14:paraId="17FF204E" w14:textId="77777777" w:rsidR="0028026B" w:rsidRPr="0092344F" w:rsidRDefault="0028026B" w:rsidP="0028026B">
      <w:pPr>
        <w:spacing w:line="360" w:lineRule="auto"/>
        <w:rPr>
          <w:rFonts w:ascii="Times New Roman" w:hAnsi="Times New Roman" w:cs="Times New Roman"/>
          <w:b/>
          <w:bCs/>
          <w:sz w:val="26"/>
          <w:szCs w:val="26"/>
        </w:rPr>
      </w:pPr>
    </w:p>
    <w:p w14:paraId="248A4A26" w14:textId="77777777" w:rsidR="0028026B" w:rsidRPr="0092344F" w:rsidRDefault="0028026B" w:rsidP="002B6C13">
      <w:pPr>
        <w:spacing w:line="360" w:lineRule="auto"/>
        <w:jc w:val="center"/>
        <w:rPr>
          <w:rFonts w:ascii="Times New Roman" w:hAnsi="Times New Roman" w:cs="Times New Roman"/>
          <w:b/>
          <w:bCs/>
          <w:sz w:val="26"/>
          <w:szCs w:val="26"/>
        </w:rPr>
      </w:pPr>
    </w:p>
    <w:p w14:paraId="03AFF61D" w14:textId="77777777" w:rsidR="0028026B" w:rsidRPr="0092344F" w:rsidRDefault="0028026B">
      <w:pPr>
        <w:rPr>
          <w:rFonts w:ascii="Times New Roman" w:hAnsi="Times New Roman" w:cs="Times New Roman"/>
          <w:sz w:val="26"/>
          <w:szCs w:val="26"/>
        </w:rPr>
      </w:pPr>
      <w:r w:rsidRPr="0092344F">
        <w:rPr>
          <w:rFonts w:ascii="Times New Roman" w:hAnsi="Times New Roman" w:cs="Times New Roman"/>
          <w:sz w:val="26"/>
          <w:szCs w:val="26"/>
        </w:rPr>
        <w:br w:type="page"/>
      </w:r>
    </w:p>
    <w:p w14:paraId="0A7FA2E0" w14:textId="2C19B8C2" w:rsidR="0030322D" w:rsidRPr="00DF70D7" w:rsidRDefault="0028026B" w:rsidP="00DF70D7">
      <w:pPr>
        <w:pStyle w:val="u2"/>
        <w:jc w:val="center"/>
        <w:rPr>
          <w:rFonts w:ascii="Times New Roman" w:hAnsi="Times New Roman" w:cs="Times New Roman"/>
          <w:color w:val="auto"/>
        </w:rPr>
      </w:pPr>
      <w:bookmarkStart w:id="64" w:name="_Toc154482730"/>
      <w:r w:rsidRPr="00DF70D7">
        <w:rPr>
          <w:rFonts w:ascii="Times New Roman" w:hAnsi="Times New Roman" w:cs="Times New Roman"/>
          <w:color w:val="auto"/>
        </w:rPr>
        <w:lastRenderedPageBreak/>
        <w:t xml:space="preserve">PHỤ LỤC 2: </w:t>
      </w:r>
      <w:r w:rsidR="0030322D" w:rsidRPr="00DF70D7">
        <w:rPr>
          <w:rFonts w:ascii="Times New Roman" w:hAnsi="Times New Roman" w:cs="Times New Roman"/>
          <w:color w:val="auto"/>
        </w:rPr>
        <w:t>BẢN</w:t>
      </w:r>
      <w:r w:rsidR="00602E56">
        <w:rPr>
          <w:rFonts w:ascii="Times New Roman" w:hAnsi="Times New Roman" w:cs="Times New Roman"/>
          <w:color w:val="auto"/>
        </w:rPr>
        <w:t>G</w:t>
      </w:r>
      <w:r w:rsidR="0030322D" w:rsidRPr="00DF70D7">
        <w:rPr>
          <w:rFonts w:ascii="Times New Roman" w:hAnsi="Times New Roman" w:cs="Times New Roman"/>
          <w:color w:val="auto"/>
        </w:rPr>
        <w:t xml:space="preserve"> THÔNG TIN DÀNH CHO ĐỐI TƯỢNG NGHIÊN CỨU VÀ CHẤP NHẬN THAM GIA NGHIÊN CỨU</w:t>
      </w:r>
      <w:bookmarkEnd w:id="64"/>
    </w:p>
    <w:p w14:paraId="5D9817CE" w14:textId="77777777" w:rsidR="0030322D" w:rsidRPr="0092344F" w:rsidRDefault="0030322D" w:rsidP="0030322D">
      <w:pPr>
        <w:spacing w:line="360" w:lineRule="auto"/>
        <w:jc w:val="both"/>
        <w:rPr>
          <w:rFonts w:ascii="Times New Roman" w:hAnsi="Times New Roman" w:cs="Times New Roman"/>
          <w:b/>
          <w:bCs/>
          <w:sz w:val="26"/>
          <w:szCs w:val="26"/>
        </w:rPr>
      </w:pPr>
      <w:r w:rsidRPr="0092344F">
        <w:rPr>
          <w:rFonts w:ascii="Times New Roman" w:hAnsi="Times New Roman" w:cs="Times New Roman"/>
          <w:b/>
          <w:bCs/>
          <w:sz w:val="26"/>
          <w:szCs w:val="26"/>
        </w:rPr>
        <w:t>A. GIỚI THIỆU</w:t>
      </w:r>
    </w:p>
    <w:p w14:paraId="2ED62F06" w14:textId="77777777" w:rsidR="0030322D" w:rsidRPr="0092344F" w:rsidRDefault="0030322D" w:rsidP="002B6C13">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Thân chào các bạn sinh viên!</w:t>
      </w:r>
    </w:p>
    <w:p w14:paraId="69D6D650" w14:textId="25F4C3F6" w:rsidR="0030322D" w:rsidRPr="0092344F" w:rsidRDefault="0030322D" w:rsidP="002B6C13">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 xml:space="preserve">Tôi là </w:t>
      </w:r>
      <w:r w:rsidR="002B6C13" w:rsidRPr="0092344F">
        <w:rPr>
          <w:rFonts w:ascii="Times New Roman" w:hAnsi="Times New Roman" w:cs="Times New Roman"/>
          <w:sz w:val="26"/>
          <w:szCs w:val="26"/>
        </w:rPr>
        <w:t>Lê Đoàn Phương Uyên</w:t>
      </w:r>
      <w:r w:rsidRPr="0092344F">
        <w:rPr>
          <w:rFonts w:ascii="Times New Roman" w:hAnsi="Times New Roman" w:cs="Times New Roman"/>
          <w:sz w:val="26"/>
          <w:szCs w:val="26"/>
        </w:rPr>
        <w:t>, sinh viên lớp</w:t>
      </w:r>
      <w:r w:rsidR="002B6C13" w:rsidRPr="0092344F">
        <w:rPr>
          <w:rFonts w:ascii="Times New Roman" w:hAnsi="Times New Roman" w:cs="Times New Roman"/>
          <w:sz w:val="26"/>
          <w:szCs w:val="26"/>
        </w:rPr>
        <w:t xml:space="preserve"> Cử nhân Điều dưỡng 2020</w:t>
      </w:r>
      <w:r w:rsidRPr="0092344F">
        <w:rPr>
          <w:rFonts w:ascii="Times New Roman" w:hAnsi="Times New Roman" w:cs="Times New Roman"/>
          <w:sz w:val="26"/>
          <w:szCs w:val="26"/>
        </w:rPr>
        <w:t>. Tôi đang thực hiện đề tài “</w:t>
      </w:r>
      <w:r w:rsidR="002B6C13" w:rsidRPr="0092344F">
        <w:rPr>
          <w:rFonts w:ascii="Times New Roman" w:hAnsi="Times New Roman" w:cs="Times New Roman"/>
          <w:sz w:val="26"/>
          <w:szCs w:val="26"/>
        </w:rPr>
        <w:t>THÁI ĐỘ CỦA SINH VIÊN ĐIỀU DƯỠNG NĂM CUỐI TRƯỜNG ĐẠI HỌC Y KHOA PHẠM NGỌC THẠCH ĐỐI VỚI NGHIÊN CỨU KHOA HỌC VÀ CÁC YẾU TỐ LIÊN QUAN</w:t>
      </w:r>
      <w:r w:rsidRPr="0092344F">
        <w:rPr>
          <w:rFonts w:ascii="Times New Roman" w:hAnsi="Times New Roman" w:cs="Times New Roman"/>
          <w:sz w:val="26"/>
          <w:szCs w:val="26"/>
        </w:rPr>
        <w:t xml:space="preserve"> năm 202</w:t>
      </w:r>
      <w:r w:rsidR="002B6C13" w:rsidRPr="0092344F">
        <w:rPr>
          <w:rFonts w:ascii="Times New Roman" w:hAnsi="Times New Roman" w:cs="Times New Roman"/>
          <w:sz w:val="26"/>
          <w:szCs w:val="26"/>
        </w:rPr>
        <w:t>3</w:t>
      </w:r>
      <w:r w:rsidRPr="0092344F">
        <w:rPr>
          <w:rFonts w:ascii="Times New Roman" w:hAnsi="Times New Roman" w:cs="Times New Roman"/>
          <w:sz w:val="26"/>
          <w:szCs w:val="26"/>
        </w:rPr>
        <w:t xml:space="preserve"> - 202</w:t>
      </w:r>
      <w:r w:rsidR="002B6C13" w:rsidRPr="0092344F">
        <w:rPr>
          <w:rFonts w:ascii="Times New Roman" w:hAnsi="Times New Roman" w:cs="Times New Roman"/>
          <w:sz w:val="26"/>
          <w:szCs w:val="26"/>
        </w:rPr>
        <w:t>4</w:t>
      </w:r>
      <w:r w:rsidRPr="0092344F">
        <w:rPr>
          <w:rFonts w:ascii="Times New Roman" w:hAnsi="Times New Roman" w:cs="Times New Roman"/>
          <w:sz w:val="26"/>
          <w:szCs w:val="26"/>
        </w:rPr>
        <w:t>”.</w:t>
      </w:r>
    </w:p>
    <w:p w14:paraId="71E8B2CC" w14:textId="3A0E861D" w:rsidR="0030322D" w:rsidRPr="0092344F" w:rsidRDefault="0030322D" w:rsidP="002B6C13">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Tôi viết bản thông tin này gửi đến các bạn nhằm cung cấp một số thông tin liên quan đến nghiên cứu để các bạn có thể hiểu rõ hơn về nghiên cứu này và mong muốn mời các bạn tham gia vào nghiên cứu.</w:t>
      </w:r>
    </w:p>
    <w:p w14:paraId="07201FFE" w14:textId="77777777" w:rsidR="0030322D" w:rsidRPr="0092344F" w:rsidRDefault="0030322D" w:rsidP="0030322D">
      <w:pPr>
        <w:spacing w:line="360" w:lineRule="auto"/>
        <w:jc w:val="both"/>
        <w:rPr>
          <w:rFonts w:ascii="Times New Roman" w:hAnsi="Times New Roman" w:cs="Times New Roman"/>
          <w:b/>
          <w:bCs/>
          <w:sz w:val="26"/>
          <w:szCs w:val="26"/>
        </w:rPr>
      </w:pPr>
      <w:r w:rsidRPr="0092344F">
        <w:rPr>
          <w:rFonts w:ascii="Times New Roman" w:hAnsi="Times New Roman" w:cs="Times New Roman"/>
          <w:b/>
          <w:bCs/>
          <w:sz w:val="26"/>
          <w:szCs w:val="26"/>
        </w:rPr>
        <w:t>B. THÔNG TIN VỀ NGHIÊN CỨU</w:t>
      </w:r>
    </w:p>
    <w:p w14:paraId="76780BB1" w14:textId="77777777" w:rsidR="0030322D" w:rsidRPr="0092344F" w:rsidRDefault="0030322D" w:rsidP="0030322D">
      <w:pPr>
        <w:spacing w:line="360" w:lineRule="auto"/>
        <w:jc w:val="both"/>
        <w:rPr>
          <w:rFonts w:ascii="Times New Roman" w:hAnsi="Times New Roman" w:cs="Times New Roman"/>
          <w:b/>
          <w:bCs/>
          <w:sz w:val="26"/>
          <w:szCs w:val="26"/>
        </w:rPr>
      </w:pPr>
      <w:r w:rsidRPr="0092344F">
        <w:rPr>
          <w:rFonts w:ascii="Times New Roman" w:hAnsi="Times New Roman" w:cs="Times New Roman"/>
          <w:b/>
          <w:bCs/>
          <w:sz w:val="26"/>
          <w:szCs w:val="26"/>
        </w:rPr>
        <w:t>1. Mục đích của nghiên cứu</w:t>
      </w:r>
    </w:p>
    <w:p w14:paraId="76657CE2" w14:textId="1CF3F8DA" w:rsidR="0030322D" w:rsidRPr="0092344F" w:rsidRDefault="0030322D" w:rsidP="000C6EB2">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 xml:space="preserve">Nghiên cứu được tiến hành nhằm xác định </w:t>
      </w:r>
      <w:r w:rsidR="000C6EB2" w:rsidRPr="0092344F">
        <w:rPr>
          <w:rFonts w:ascii="Times New Roman" w:hAnsi="Times New Roman" w:cs="Times New Roman"/>
          <w:sz w:val="26"/>
          <w:szCs w:val="26"/>
        </w:rPr>
        <w:t>thái độ của sinh viên điều dưỡng năm cuối trường đại học y khoa phạm ngọc thạch đối với nghiên cứu khoa học</w:t>
      </w:r>
      <w:r w:rsidRPr="0092344F">
        <w:rPr>
          <w:rFonts w:ascii="Times New Roman" w:hAnsi="Times New Roman" w:cs="Times New Roman"/>
          <w:sz w:val="26"/>
          <w:szCs w:val="26"/>
        </w:rPr>
        <w:t xml:space="preserve">. Kết quả của nghiên cứu sẽ giúp cho nhà trường có cái nhìn toàn diện hơn về </w:t>
      </w:r>
      <w:r w:rsidR="000C6EB2" w:rsidRPr="0092344F">
        <w:rPr>
          <w:rFonts w:ascii="Times New Roman" w:hAnsi="Times New Roman" w:cs="Times New Roman"/>
          <w:sz w:val="26"/>
          <w:szCs w:val="26"/>
        </w:rPr>
        <w:t xml:space="preserve">thái độ của đối với nghiên cứu khoa học </w:t>
      </w:r>
      <w:r w:rsidRPr="0092344F">
        <w:rPr>
          <w:rFonts w:ascii="Times New Roman" w:hAnsi="Times New Roman" w:cs="Times New Roman"/>
          <w:sz w:val="26"/>
          <w:szCs w:val="26"/>
        </w:rPr>
        <w:t xml:space="preserve">và là cơ sở khoa học để xây dựng chương trình can thiệp phù hợp nhằm nâng cao kiểm soát, </w:t>
      </w:r>
      <w:r w:rsidR="000C6EB2" w:rsidRPr="0092344F">
        <w:rPr>
          <w:rFonts w:ascii="Times New Roman" w:hAnsi="Times New Roman" w:cs="Times New Roman"/>
          <w:sz w:val="26"/>
          <w:szCs w:val="26"/>
        </w:rPr>
        <w:t xml:space="preserve">củng cố tỉ lệ tham gia nghiên cứu khoa học ở sinh viên </w:t>
      </w:r>
      <w:r w:rsidRPr="0092344F">
        <w:rPr>
          <w:rFonts w:ascii="Times New Roman" w:hAnsi="Times New Roman" w:cs="Times New Roman"/>
          <w:sz w:val="26"/>
          <w:szCs w:val="26"/>
        </w:rPr>
        <w:t>ngay khi vừa theo học tại trường.</w:t>
      </w:r>
    </w:p>
    <w:p w14:paraId="2E74E669" w14:textId="77777777" w:rsidR="0030322D" w:rsidRPr="0092344F" w:rsidRDefault="0030322D" w:rsidP="0030322D">
      <w:pPr>
        <w:spacing w:line="360" w:lineRule="auto"/>
        <w:jc w:val="both"/>
        <w:rPr>
          <w:rFonts w:ascii="Times New Roman" w:hAnsi="Times New Roman" w:cs="Times New Roman"/>
          <w:b/>
          <w:bCs/>
          <w:sz w:val="26"/>
          <w:szCs w:val="26"/>
        </w:rPr>
      </w:pPr>
      <w:r w:rsidRPr="0092344F">
        <w:rPr>
          <w:rFonts w:ascii="Times New Roman" w:hAnsi="Times New Roman" w:cs="Times New Roman"/>
          <w:b/>
          <w:bCs/>
          <w:sz w:val="26"/>
          <w:szCs w:val="26"/>
        </w:rPr>
        <w:t>2. Bạn có bắt buộc phải tham gia vào nghiên cứu này không?</w:t>
      </w:r>
    </w:p>
    <w:p w14:paraId="108377AD" w14:textId="5E5284BC" w:rsidR="0030322D" w:rsidRPr="0092344F" w:rsidRDefault="0030322D" w:rsidP="00EC4411">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Tham gia vào nghiên cứu này trên tinh thần tự nguyện, do đó bạn hoàn toàn có quyền quyết định vào việc tham gia nghiên cứu.</w:t>
      </w:r>
    </w:p>
    <w:p w14:paraId="0A92EEEB" w14:textId="77777777" w:rsidR="0030322D" w:rsidRPr="0092344F" w:rsidRDefault="0030322D" w:rsidP="00EC4411">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 xml:space="preserve">Sự tham gia của bạn đóng góp rất quan trọng đối với nghiên cứu của tôi. </w:t>
      </w:r>
    </w:p>
    <w:p w14:paraId="1E92DE79" w14:textId="1EBB17F6" w:rsidR="0030322D" w:rsidRPr="0092344F" w:rsidRDefault="0030322D" w:rsidP="0030322D">
      <w:pPr>
        <w:spacing w:line="360" w:lineRule="auto"/>
        <w:jc w:val="both"/>
        <w:rPr>
          <w:rFonts w:ascii="Times New Roman" w:hAnsi="Times New Roman" w:cs="Times New Roman"/>
          <w:b/>
          <w:bCs/>
          <w:sz w:val="26"/>
          <w:szCs w:val="26"/>
        </w:rPr>
      </w:pPr>
      <w:r w:rsidRPr="0092344F">
        <w:rPr>
          <w:rFonts w:ascii="Times New Roman" w:hAnsi="Times New Roman" w:cs="Times New Roman"/>
          <w:b/>
          <w:bCs/>
          <w:sz w:val="26"/>
          <w:szCs w:val="26"/>
        </w:rPr>
        <w:t>3. Có bất lợi hay rủi ro gì khi tham gia vào nghiên cứu này không?</w:t>
      </w:r>
    </w:p>
    <w:p w14:paraId="08BBB43D" w14:textId="6BE84309" w:rsidR="00345405" w:rsidRPr="0092344F" w:rsidRDefault="0030322D" w:rsidP="00EC4411">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Việc tham gia vào nghiên cứu này hoàn toàn không ảnh hưởng đến đối tượng tham gia nghiên cứu. Nếu tham gia nghiên cứu, bạn chỉ mất một chút thời gian (khoảng 15 – 20 phút) để trả lời các câu hỏi trong nghiên cứu.</w:t>
      </w:r>
    </w:p>
    <w:p w14:paraId="390C9839" w14:textId="3338991A" w:rsidR="0030322D" w:rsidRPr="0092344F" w:rsidRDefault="0030322D" w:rsidP="0030322D">
      <w:pPr>
        <w:spacing w:line="360" w:lineRule="auto"/>
        <w:jc w:val="both"/>
        <w:rPr>
          <w:rFonts w:ascii="Times New Roman" w:hAnsi="Times New Roman" w:cs="Times New Roman"/>
          <w:sz w:val="26"/>
          <w:szCs w:val="26"/>
        </w:rPr>
      </w:pPr>
    </w:p>
    <w:p w14:paraId="30F59904" w14:textId="77777777" w:rsidR="0030322D" w:rsidRPr="0092344F" w:rsidRDefault="0030322D" w:rsidP="0030322D">
      <w:pPr>
        <w:spacing w:line="360" w:lineRule="auto"/>
        <w:jc w:val="both"/>
        <w:rPr>
          <w:rFonts w:ascii="Times New Roman" w:hAnsi="Times New Roman" w:cs="Times New Roman"/>
          <w:b/>
          <w:bCs/>
          <w:sz w:val="26"/>
          <w:szCs w:val="26"/>
        </w:rPr>
      </w:pPr>
      <w:r w:rsidRPr="0092344F">
        <w:rPr>
          <w:rFonts w:ascii="Times New Roman" w:hAnsi="Times New Roman" w:cs="Times New Roman"/>
          <w:b/>
          <w:bCs/>
          <w:sz w:val="26"/>
          <w:szCs w:val="26"/>
        </w:rPr>
        <w:t>4. Thông tin có được bảo mật hay không?</w:t>
      </w:r>
    </w:p>
    <w:p w14:paraId="58FBF2B6" w14:textId="6FCB62F9" w:rsidR="0030322D" w:rsidRPr="0092344F" w:rsidRDefault="0030322D" w:rsidP="00EC4411">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Tất cả các thông tin thu thập được chỉ phục vụ cho mục đích nghiên cứu và  hoàn toàn bảo mật bằng cách mã hóa. Các thông tin này sẽ không được chia sẻ cho bất cứ ai ngoài nhóm nghiên cứu.</w:t>
      </w:r>
    </w:p>
    <w:p w14:paraId="549B1C2A" w14:textId="77777777" w:rsidR="0030322D" w:rsidRPr="0092344F" w:rsidRDefault="0030322D" w:rsidP="0030322D">
      <w:pPr>
        <w:spacing w:line="360" w:lineRule="auto"/>
        <w:jc w:val="both"/>
        <w:rPr>
          <w:rFonts w:ascii="Times New Roman" w:hAnsi="Times New Roman" w:cs="Times New Roman"/>
          <w:b/>
          <w:bCs/>
          <w:sz w:val="26"/>
          <w:szCs w:val="26"/>
        </w:rPr>
      </w:pPr>
      <w:r w:rsidRPr="0092344F">
        <w:rPr>
          <w:rFonts w:ascii="Times New Roman" w:hAnsi="Times New Roman" w:cs="Times New Roman"/>
          <w:b/>
          <w:bCs/>
          <w:sz w:val="26"/>
          <w:szCs w:val="26"/>
        </w:rPr>
        <w:t>5. Lợi ích khi tham gia nghiên cứu?</w:t>
      </w:r>
    </w:p>
    <w:p w14:paraId="5D944E40" w14:textId="7336ABD6" w:rsidR="0030322D" w:rsidRPr="0092344F" w:rsidRDefault="002B6C13" w:rsidP="00EC4411">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Nếu bạn đồng ý tham gia nghiên cứu, những thông tin mà bạn cung cấp sẽ giúp chúng tôi hiểu rõ hơn về kiến thức, thái độ và thực hành của sinh viên Điều dưỡng – Kỹ thuật Y học có kế hoạch giảng dạy phù hợp hơn.</w:t>
      </w:r>
    </w:p>
    <w:p w14:paraId="1D8AC2AC" w14:textId="77777777" w:rsidR="0030322D" w:rsidRPr="0092344F" w:rsidRDefault="0030322D" w:rsidP="0030322D">
      <w:pPr>
        <w:spacing w:line="360" w:lineRule="auto"/>
        <w:jc w:val="both"/>
        <w:rPr>
          <w:rFonts w:ascii="Times New Roman" w:hAnsi="Times New Roman" w:cs="Times New Roman"/>
          <w:b/>
          <w:bCs/>
          <w:sz w:val="26"/>
          <w:szCs w:val="26"/>
        </w:rPr>
      </w:pPr>
      <w:r w:rsidRPr="0092344F">
        <w:rPr>
          <w:rFonts w:ascii="Times New Roman" w:hAnsi="Times New Roman" w:cs="Times New Roman"/>
          <w:b/>
          <w:bCs/>
          <w:sz w:val="26"/>
          <w:szCs w:val="26"/>
        </w:rPr>
        <w:t>6. Thông tin liên hệ của nghiên cứu viên</w:t>
      </w:r>
    </w:p>
    <w:p w14:paraId="6F5AF6A8" w14:textId="7BDFB1FB" w:rsidR="0030322D" w:rsidRPr="0092344F" w:rsidRDefault="0030322D" w:rsidP="00EC4411">
      <w:pPr>
        <w:spacing w:line="360" w:lineRule="auto"/>
        <w:ind w:left="720"/>
        <w:jc w:val="both"/>
        <w:rPr>
          <w:rFonts w:ascii="Times New Roman" w:hAnsi="Times New Roman" w:cs="Times New Roman"/>
          <w:sz w:val="26"/>
          <w:szCs w:val="26"/>
        </w:rPr>
      </w:pPr>
      <w:r w:rsidRPr="0092344F">
        <w:rPr>
          <w:rFonts w:ascii="Times New Roman" w:hAnsi="Times New Roman" w:cs="Times New Roman"/>
          <w:sz w:val="26"/>
          <w:szCs w:val="26"/>
        </w:rPr>
        <w:t xml:space="preserve">Họ và tên: </w:t>
      </w:r>
      <w:r w:rsidR="002B6C13" w:rsidRPr="0092344F">
        <w:rPr>
          <w:rFonts w:ascii="Times New Roman" w:hAnsi="Times New Roman" w:cs="Times New Roman"/>
          <w:sz w:val="26"/>
          <w:szCs w:val="26"/>
        </w:rPr>
        <w:t>Lê Đoàn Phương Uyên</w:t>
      </w:r>
    </w:p>
    <w:p w14:paraId="0FB57163" w14:textId="48817706" w:rsidR="0030322D" w:rsidRPr="0092344F" w:rsidRDefault="0030322D" w:rsidP="00EC4411">
      <w:pPr>
        <w:spacing w:line="360" w:lineRule="auto"/>
        <w:ind w:left="720"/>
        <w:jc w:val="both"/>
        <w:rPr>
          <w:rFonts w:ascii="Times New Roman" w:hAnsi="Times New Roman" w:cs="Times New Roman"/>
          <w:sz w:val="26"/>
          <w:szCs w:val="26"/>
        </w:rPr>
      </w:pPr>
      <w:r w:rsidRPr="0092344F">
        <w:rPr>
          <w:rFonts w:ascii="Times New Roman" w:hAnsi="Times New Roman" w:cs="Times New Roman"/>
          <w:sz w:val="26"/>
          <w:szCs w:val="26"/>
        </w:rPr>
        <w:t>Lớp: CN</w:t>
      </w:r>
      <w:r w:rsidR="002B6C13" w:rsidRPr="0092344F">
        <w:rPr>
          <w:rFonts w:ascii="Times New Roman" w:hAnsi="Times New Roman" w:cs="Times New Roman"/>
          <w:sz w:val="26"/>
          <w:szCs w:val="26"/>
        </w:rPr>
        <w:t>ĐD</w:t>
      </w:r>
      <w:r w:rsidRPr="0092344F">
        <w:rPr>
          <w:rFonts w:ascii="Times New Roman" w:hAnsi="Times New Roman" w:cs="Times New Roman"/>
          <w:sz w:val="26"/>
          <w:szCs w:val="26"/>
        </w:rPr>
        <w:t>20</w:t>
      </w:r>
      <w:r w:rsidR="002B6C13" w:rsidRPr="0092344F">
        <w:rPr>
          <w:rFonts w:ascii="Times New Roman" w:hAnsi="Times New Roman" w:cs="Times New Roman"/>
          <w:sz w:val="26"/>
          <w:szCs w:val="26"/>
        </w:rPr>
        <w:t>20</w:t>
      </w:r>
    </w:p>
    <w:p w14:paraId="3ECB9B3D" w14:textId="5A84D24E" w:rsidR="0030322D" w:rsidRPr="0092344F" w:rsidRDefault="0030322D" w:rsidP="00EC4411">
      <w:pPr>
        <w:spacing w:line="360" w:lineRule="auto"/>
        <w:ind w:left="720"/>
        <w:jc w:val="both"/>
        <w:rPr>
          <w:rFonts w:ascii="Times New Roman" w:hAnsi="Times New Roman" w:cs="Times New Roman"/>
          <w:sz w:val="26"/>
          <w:szCs w:val="26"/>
        </w:rPr>
      </w:pPr>
      <w:r w:rsidRPr="0092344F">
        <w:rPr>
          <w:rFonts w:ascii="Times New Roman" w:hAnsi="Times New Roman" w:cs="Times New Roman"/>
          <w:sz w:val="26"/>
          <w:szCs w:val="26"/>
        </w:rPr>
        <w:t xml:space="preserve">SĐT: </w:t>
      </w:r>
      <w:r w:rsidR="002B6C13" w:rsidRPr="0092344F">
        <w:rPr>
          <w:rFonts w:ascii="Times New Roman" w:hAnsi="Times New Roman" w:cs="Times New Roman"/>
          <w:sz w:val="26"/>
          <w:szCs w:val="26"/>
        </w:rPr>
        <w:t>0968013171</w:t>
      </w:r>
      <w:r w:rsidRPr="0092344F">
        <w:rPr>
          <w:rFonts w:ascii="Times New Roman" w:hAnsi="Times New Roman" w:cs="Times New Roman"/>
          <w:sz w:val="26"/>
          <w:szCs w:val="26"/>
        </w:rPr>
        <w:t xml:space="preserve"> (Zalo)</w:t>
      </w:r>
    </w:p>
    <w:p w14:paraId="240F3673" w14:textId="4A051628" w:rsidR="0030322D" w:rsidRPr="0092344F" w:rsidRDefault="0030322D" w:rsidP="00EC4411">
      <w:pPr>
        <w:spacing w:line="360" w:lineRule="auto"/>
        <w:ind w:left="720"/>
        <w:jc w:val="both"/>
        <w:rPr>
          <w:rFonts w:ascii="Times New Roman" w:hAnsi="Times New Roman" w:cs="Times New Roman"/>
          <w:sz w:val="26"/>
          <w:szCs w:val="26"/>
        </w:rPr>
      </w:pPr>
      <w:r w:rsidRPr="0092344F">
        <w:rPr>
          <w:rFonts w:ascii="Times New Roman" w:hAnsi="Times New Roman" w:cs="Times New Roman"/>
          <w:sz w:val="26"/>
          <w:szCs w:val="26"/>
        </w:rPr>
        <w:t xml:space="preserve">Email: </w:t>
      </w:r>
      <w:r w:rsidR="002B6C13" w:rsidRPr="0092344F">
        <w:rPr>
          <w:rFonts w:ascii="Times New Roman" w:hAnsi="Times New Roman" w:cs="Times New Roman"/>
          <w:sz w:val="26"/>
          <w:szCs w:val="26"/>
        </w:rPr>
        <w:t>2053010159</w:t>
      </w:r>
      <w:r w:rsidRPr="0092344F">
        <w:rPr>
          <w:rFonts w:ascii="Times New Roman" w:hAnsi="Times New Roman" w:cs="Times New Roman"/>
          <w:sz w:val="26"/>
          <w:szCs w:val="26"/>
        </w:rPr>
        <w:t>@</w:t>
      </w:r>
      <w:r w:rsidR="002B6C13" w:rsidRPr="0092344F">
        <w:rPr>
          <w:rFonts w:ascii="Times New Roman" w:hAnsi="Times New Roman" w:cs="Times New Roman"/>
          <w:sz w:val="26"/>
          <w:szCs w:val="26"/>
        </w:rPr>
        <w:t>pnt.edu.vn</w:t>
      </w:r>
    </w:p>
    <w:p w14:paraId="76A89199" w14:textId="77777777" w:rsidR="0030322D" w:rsidRPr="0092344F" w:rsidRDefault="0030322D" w:rsidP="0030322D">
      <w:pPr>
        <w:spacing w:line="360" w:lineRule="auto"/>
        <w:jc w:val="both"/>
        <w:rPr>
          <w:rFonts w:ascii="Times New Roman" w:hAnsi="Times New Roman" w:cs="Times New Roman"/>
          <w:b/>
          <w:bCs/>
          <w:sz w:val="26"/>
          <w:szCs w:val="26"/>
        </w:rPr>
      </w:pPr>
      <w:r w:rsidRPr="0092344F">
        <w:rPr>
          <w:rFonts w:ascii="Times New Roman" w:hAnsi="Times New Roman" w:cs="Times New Roman"/>
          <w:b/>
          <w:bCs/>
          <w:sz w:val="26"/>
          <w:szCs w:val="26"/>
        </w:rPr>
        <w:t>C. SỰ ĐỒNG THUẬN THAM GIA NGHIÊN CỨU</w:t>
      </w:r>
    </w:p>
    <w:p w14:paraId="080317E2" w14:textId="77777777" w:rsidR="002B6C13" w:rsidRPr="0092344F" w:rsidRDefault="0030322D" w:rsidP="00EC4411">
      <w:pPr>
        <w:spacing w:line="360" w:lineRule="auto"/>
        <w:ind w:left="720"/>
        <w:jc w:val="both"/>
        <w:rPr>
          <w:rFonts w:ascii="Times New Roman" w:hAnsi="Times New Roman" w:cs="Times New Roman"/>
          <w:sz w:val="26"/>
          <w:szCs w:val="26"/>
        </w:rPr>
      </w:pPr>
      <w:r w:rsidRPr="0092344F">
        <w:rPr>
          <w:rFonts w:ascii="Times New Roman" w:hAnsi="Times New Roman" w:cs="Times New Roman"/>
          <w:sz w:val="26"/>
          <w:szCs w:val="26"/>
        </w:rPr>
        <w:t>Bạn có đồng ý tham gia nghiên cứu này không? (Đánh dấu X vào ô)</w:t>
      </w:r>
    </w:p>
    <w:p w14:paraId="3BE680C9" w14:textId="07DCA7A5" w:rsidR="0030322D" w:rsidRPr="0092344F" w:rsidRDefault="00000000" w:rsidP="00EC4411">
      <w:pPr>
        <w:spacing w:line="360" w:lineRule="auto"/>
        <w:ind w:left="720"/>
        <w:jc w:val="both"/>
        <w:rPr>
          <w:rFonts w:ascii="Times New Roman" w:hAnsi="Times New Roman" w:cs="Times New Roman"/>
          <w:sz w:val="26"/>
          <w:szCs w:val="26"/>
        </w:rPr>
      </w:pPr>
      <w:sdt>
        <w:sdtPr>
          <w:rPr>
            <w:rFonts w:ascii="Times New Roman" w:hAnsi="Times New Roman" w:cs="Times New Roman"/>
            <w:sz w:val="26"/>
            <w:szCs w:val="26"/>
          </w:rPr>
          <w:id w:val="-1986925451"/>
          <w14:checkbox>
            <w14:checked w14:val="0"/>
            <w14:checkedState w14:val="2612" w14:font="MS Gothic"/>
            <w14:uncheckedState w14:val="2610" w14:font="MS Gothic"/>
          </w14:checkbox>
        </w:sdtPr>
        <w:sdtContent>
          <w:r w:rsidR="007B1A0A" w:rsidRPr="0092344F">
            <w:rPr>
              <w:rFonts w:ascii="Segoe UI Symbol" w:eastAsia="MS Gothic" w:hAnsi="Segoe UI Symbol" w:cs="Segoe UI Symbol"/>
              <w:sz w:val="26"/>
              <w:szCs w:val="26"/>
            </w:rPr>
            <w:t>☐</w:t>
          </w:r>
        </w:sdtContent>
      </w:sdt>
      <w:r w:rsidR="007B1A0A" w:rsidRPr="0092344F">
        <w:rPr>
          <w:rFonts w:ascii="Times New Roman" w:hAnsi="Times New Roman" w:cs="Times New Roman"/>
          <w:sz w:val="26"/>
          <w:szCs w:val="26"/>
        </w:rPr>
        <w:t xml:space="preserve"> </w:t>
      </w:r>
      <w:r w:rsidR="0030322D" w:rsidRPr="0092344F">
        <w:rPr>
          <w:rFonts w:ascii="Times New Roman" w:hAnsi="Times New Roman" w:cs="Times New Roman"/>
          <w:sz w:val="26"/>
          <w:szCs w:val="26"/>
        </w:rPr>
        <w:t>Tôi đồng ý</w:t>
      </w:r>
    </w:p>
    <w:p w14:paraId="0D9FE7D7" w14:textId="77777777" w:rsidR="0028026B" w:rsidRPr="0092344F" w:rsidRDefault="00000000" w:rsidP="0028026B">
      <w:pPr>
        <w:spacing w:line="360" w:lineRule="auto"/>
        <w:ind w:left="720"/>
        <w:jc w:val="both"/>
        <w:rPr>
          <w:rFonts w:ascii="Times New Roman" w:hAnsi="Times New Roman" w:cs="Times New Roman"/>
          <w:sz w:val="26"/>
          <w:szCs w:val="26"/>
        </w:rPr>
      </w:pPr>
      <w:sdt>
        <w:sdtPr>
          <w:rPr>
            <w:rFonts w:ascii="Times New Roman" w:hAnsi="Times New Roman" w:cs="Times New Roman"/>
            <w:sz w:val="26"/>
            <w:szCs w:val="26"/>
          </w:rPr>
          <w:id w:val="-705410204"/>
          <w14:checkbox>
            <w14:checked w14:val="0"/>
            <w14:checkedState w14:val="2612" w14:font="MS Gothic"/>
            <w14:uncheckedState w14:val="2610" w14:font="MS Gothic"/>
          </w14:checkbox>
        </w:sdtPr>
        <w:sdtContent>
          <w:r w:rsidR="007B1A0A" w:rsidRPr="0092344F">
            <w:rPr>
              <w:rFonts w:ascii="Segoe UI Symbol" w:eastAsia="MS Gothic" w:hAnsi="Segoe UI Symbol" w:cs="Segoe UI Symbol"/>
              <w:sz w:val="26"/>
              <w:szCs w:val="26"/>
            </w:rPr>
            <w:t>☐</w:t>
          </w:r>
        </w:sdtContent>
      </w:sdt>
      <w:r w:rsidR="007B1A0A" w:rsidRPr="0092344F">
        <w:rPr>
          <w:rFonts w:ascii="Times New Roman" w:hAnsi="Times New Roman" w:cs="Times New Roman"/>
          <w:sz w:val="26"/>
          <w:szCs w:val="26"/>
        </w:rPr>
        <w:t xml:space="preserve"> </w:t>
      </w:r>
      <w:r w:rsidR="0030322D" w:rsidRPr="0092344F">
        <w:rPr>
          <w:rFonts w:ascii="Times New Roman" w:hAnsi="Times New Roman" w:cs="Times New Roman"/>
          <w:sz w:val="26"/>
          <w:szCs w:val="26"/>
        </w:rPr>
        <w:t>Tôi không đồng ý</w:t>
      </w:r>
    </w:p>
    <w:p w14:paraId="3FF7B215" w14:textId="77777777" w:rsidR="0028026B" w:rsidRPr="0092344F" w:rsidRDefault="0028026B">
      <w:pPr>
        <w:rPr>
          <w:rFonts w:ascii="Times New Roman" w:hAnsi="Times New Roman" w:cs="Times New Roman"/>
          <w:sz w:val="26"/>
          <w:szCs w:val="26"/>
        </w:rPr>
      </w:pPr>
      <w:r w:rsidRPr="0092344F">
        <w:rPr>
          <w:rFonts w:ascii="Times New Roman" w:hAnsi="Times New Roman" w:cs="Times New Roman"/>
          <w:sz w:val="26"/>
          <w:szCs w:val="26"/>
        </w:rPr>
        <w:br w:type="page"/>
      </w:r>
    </w:p>
    <w:p w14:paraId="29350FF5" w14:textId="47935021" w:rsidR="00DF70D7" w:rsidRPr="00B65199" w:rsidRDefault="0028026B" w:rsidP="00B65199">
      <w:pPr>
        <w:pStyle w:val="u2"/>
        <w:rPr>
          <w:rFonts w:ascii="Times New Roman" w:hAnsi="Times New Roman" w:cs="Times New Roman"/>
        </w:rPr>
      </w:pPr>
      <w:bookmarkStart w:id="65" w:name="_Toc154482731"/>
      <w:r w:rsidRPr="00DF70D7">
        <w:rPr>
          <w:rFonts w:ascii="Times New Roman" w:hAnsi="Times New Roman" w:cs="Times New Roman"/>
          <w:color w:val="auto"/>
        </w:rPr>
        <w:lastRenderedPageBreak/>
        <w:t xml:space="preserve">PHỤ LỤC 3: </w:t>
      </w:r>
      <w:r w:rsidR="003B638D" w:rsidRPr="00DF70D7">
        <w:rPr>
          <w:rFonts w:ascii="Times New Roman" w:hAnsi="Times New Roman" w:cs="Times New Roman"/>
          <w:color w:val="auto"/>
        </w:rPr>
        <w:t>THƯ ĐỒNG Ý CHO PHÉP SỬ DỤNG BỘ CÂU HỎI</w:t>
      </w:r>
      <w:bookmarkEnd w:id="65"/>
    </w:p>
    <w:p w14:paraId="0BBDF003" w14:textId="77777777" w:rsidR="00DF70D7" w:rsidRPr="00DF70D7" w:rsidRDefault="00DF70D7" w:rsidP="00DF70D7"/>
    <w:p w14:paraId="523D3A1E" w14:textId="1EA7DF7A" w:rsidR="007B1A0A" w:rsidRPr="0092344F" w:rsidRDefault="003B638D" w:rsidP="00385129">
      <w:pPr>
        <w:rPr>
          <w:rFonts w:ascii="Times New Roman" w:hAnsi="Times New Roman" w:cs="Times New Roman"/>
          <w:sz w:val="26"/>
          <w:szCs w:val="26"/>
        </w:rPr>
      </w:pPr>
      <w:r w:rsidRPr="0092344F">
        <w:rPr>
          <w:rFonts w:ascii="Times New Roman" w:hAnsi="Times New Roman" w:cs="Times New Roman"/>
          <w:noProof/>
          <w:sz w:val="26"/>
          <w:szCs w:val="26"/>
        </w:rPr>
        <w:drawing>
          <wp:inline distT="0" distB="0" distL="0" distR="0" wp14:anchorId="3FCB8E31" wp14:editId="38B821A4">
            <wp:extent cx="5238750" cy="5123815"/>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246809" cy="5131697"/>
                    </a:xfrm>
                    <a:prstGeom prst="rect">
                      <a:avLst/>
                    </a:prstGeom>
                  </pic:spPr>
                </pic:pic>
              </a:graphicData>
            </a:graphic>
          </wp:inline>
        </w:drawing>
      </w:r>
      <w:r w:rsidRPr="0092344F">
        <w:rPr>
          <w:rFonts w:ascii="Times New Roman" w:hAnsi="Times New Roman" w:cs="Times New Roman"/>
          <w:b/>
          <w:bCs/>
          <w:sz w:val="26"/>
          <w:szCs w:val="26"/>
        </w:rPr>
        <w:t xml:space="preserve"> </w:t>
      </w:r>
      <w:r w:rsidR="007B1A0A" w:rsidRPr="0092344F">
        <w:rPr>
          <w:rFonts w:ascii="Times New Roman" w:hAnsi="Times New Roman" w:cs="Times New Roman"/>
          <w:sz w:val="26"/>
          <w:szCs w:val="26"/>
        </w:rPr>
        <w:br w:type="page"/>
      </w:r>
    </w:p>
    <w:p w14:paraId="157F6903" w14:textId="10B65C1D" w:rsidR="007B1A0A" w:rsidRPr="00DF70D7" w:rsidRDefault="0028026B" w:rsidP="00FF19B1">
      <w:pPr>
        <w:pStyle w:val="u2"/>
        <w:spacing w:after="240"/>
        <w:jc w:val="center"/>
        <w:rPr>
          <w:rFonts w:ascii="Times New Roman" w:hAnsi="Times New Roman" w:cs="Times New Roman"/>
          <w:color w:val="auto"/>
        </w:rPr>
      </w:pPr>
      <w:bookmarkStart w:id="66" w:name="_Toc154482732"/>
      <w:r w:rsidRPr="00DF70D7">
        <w:rPr>
          <w:rFonts w:ascii="Times New Roman" w:hAnsi="Times New Roman" w:cs="Times New Roman"/>
          <w:color w:val="auto"/>
        </w:rPr>
        <w:lastRenderedPageBreak/>
        <w:t xml:space="preserve">PHỤ LỤC 4: </w:t>
      </w:r>
      <w:r w:rsidR="007B1A0A" w:rsidRPr="00DF70D7">
        <w:rPr>
          <w:rFonts w:ascii="Times New Roman" w:hAnsi="Times New Roman" w:cs="Times New Roman"/>
          <w:color w:val="auto"/>
        </w:rPr>
        <w:t>BẢNG CÂU HỎI NGHIÊN CỨU</w:t>
      </w:r>
      <w:bookmarkEnd w:id="66"/>
    </w:p>
    <w:p w14:paraId="53EC4F29" w14:textId="77777777" w:rsidR="007B1A0A" w:rsidRPr="0092344F" w:rsidRDefault="007B1A0A" w:rsidP="00FF19B1">
      <w:pPr>
        <w:spacing w:line="360" w:lineRule="auto"/>
        <w:ind w:firstLine="720"/>
        <w:jc w:val="both"/>
        <w:rPr>
          <w:rFonts w:ascii="Times New Roman" w:hAnsi="Times New Roman" w:cs="Times New Roman"/>
          <w:i/>
          <w:iCs/>
          <w:sz w:val="26"/>
          <w:szCs w:val="26"/>
        </w:rPr>
      </w:pPr>
      <w:r w:rsidRPr="0092344F">
        <w:rPr>
          <w:rFonts w:ascii="Times New Roman" w:hAnsi="Times New Roman" w:cs="Times New Roman"/>
          <w:i/>
          <w:iCs/>
          <w:sz w:val="26"/>
          <w:szCs w:val="26"/>
        </w:rPr>
        <w:t>Trước khi bắt đầu, bạn vui lòng đọc kỹ các câu hỏi và các phương án trả lời dưới đây chọn vào (các) đáp án mà bạn cho là phù hợp.</w:t>
      </w:r>
    </w:p>
    <w:p w14:paraId="2BA5C524" w14:textId="77777777" w:rsidR="007B1A0A" w:rsidRPr="0092344F" w:rsidRDefault="007B1A0A" w:rsidP="00FF19B1">
      <w:pPr>
        <w:spacing w:line="360" w:lineRule="auto"/>
        <w:ind w:firstLine="720"/>
        <w:jc w:val="both"/>
        <w:rPr>
          <w:rFonts w:ascii="Times New Roman" w:hAnsi="Times New Roman" w:cs="Times New Roman"/>
          <w:i/>
          <w:iCs/>
          <w:sz w:val="26"/>
          <w:szCs w:val="26"/>
        </w:rPr>
      </w:pPr>
      <w:r w:rsidRPr="0092344F">
        <w:rPr>
          <w:rFonts w:ascii="Times New Roman" w:hAnsi="Times New Roman" w:cs="Times New Roman"/>
          <w:i/>
          <w:iCs/>
          <w:sz w:val="26"/>
          <w:szCs w:val="26"/>
        </w:rPr>
        <w:t>Một số câu hỏi sẽ có nhiều hơn 1 phương án trả lời và một số câu hỏi sẽ có bước chuyển. Bạn hãy lưu ý các câu hỏi này nhé!</w:t>
      </w:r>
    </w:p>
    <w:p w14:paraId="1188C97A" w14:textId="77777777" w:rsidR="007B1A0A" w:rsidRPr="0092344F" w:rsidRDefault="007B1A0A" w:rsidP="007B1A0A">
      <w:pPr>
        <w:spacing w:line="360" w:lineRule="auto"/>
        <w:ind w:left="720"/>
        <w:jc w:val="both"/>
        <w:rPr>
          <w:rFonts w:ascii="Times New Roman" w:hAnsi="Times New Roman" w:cs="Times New Roman"/>
          <w:b/>
          <w:bCs/>
          <w:sz w:val="26"/>
          <w:szCs w:val="26"/>
          <w:u w:val="single"/>
        </w:rPr>
      </w:pPr>
      <w:r w:rsidRPr="0092344F">
        <w:rPr>
          <w:rFonts w:ascii="Times New Roman" w:hAnsi="Times New Roman" w:cs="Times New Roman"/>
          <w:b/>
          <w:bCs/>
          <w:sz w:val="26"/>
          <w:szCs w:val="26"/>
          <w:u w:val="single"/>
        </w:rPr>
        <w:t>Phần A: THÔNG TIN CÁ NHÂN</w:t>
      </w:r>
    </w:p>
    <w:p w14:paraId="31795D95" w14:textId="3B7044D9" w:rsidR="008C4476" w:rsidRPr="00FF19B1" w:rsidRDefault="007B1A0A" w:rsidP="00FF19B1">
      <w:pPr>
        <w:spacing w:line="360" w:lineRule="auto"/>
        <w:ind w:firstLine="720"/>
        <w:jc w:val="both"/>
        <w:rPr>
          <w:rFonts w:ascii="Times New Roman" w:hAnsi="Times New Roman" w:cs="Times New Roman"/>
          <w:i/>
          <w:iCs/>
          <w:sz w:val="26"/>
          <w:szCs w:val="26"/>
        </w:rPr>
      </w:pPr>
      <w:r w:rsidRPr="00FF19B1">
        <w:rPr>
          <w:rFonts w:ascii="Times New Roman" w:hAnsi="Times New Roman" w:cs="Times New Roman"/>
          <w:i/>
          <w:iCs/>
          <w:sz w:val="26"/>
          <w:szCs w:val="26"/>
        </w:rPr>
        <w:t>Xin hãy điền vào chỗ trống hoặc khoanh tròn số tương ứng với nội dung mà bạn chọn</w:t>
      </w:r>
      <w:r w:rsidR="00FF19B1">
        <w:rPr>
          <w:rFonts w:ascii="Times New Roman" w:hAnsi="Times New Roman" w:cs="Times New Roman"/>
          <w:i/>
          <w:iCs/>
          <w:sz w:val="26"/>
          <w:szCs w:val="26"/>
        </w:rPr>
        <w:t>.</w:t>
      </w:r>
    </w:p>
    <w:tbl>
      <w:tblPr>
        <w:tblStyle w:val="LiBang"/>
        <w:tblW w:w="0" w:type="auto"/>
        <w:tblInd w:w="-5" w:type="dxa"/>
        <w:tblLook w:val="04A0" w:firstRow="1" w:lastRow="0" w:firstColumn="1" w:lastColumn="0" w:noHBand="0" w:noVBand="1"/>
      </w:tblPr>
      <w:tblGrid>
        <w:gridCol w:w="563"/>
        <w:gridCol w:w="3990"/>
        <w:gridCol w:w="4229"/>
      </w:tblGrid>
      <w:tr w:rsidR="006C0DD3" w:rsidRPr="0092344F" w14:paraId="2432F8B7" w14:textId="77777777" w:rsidTr="00DF2E32">
        <w:tc>
          <w:tcPr>
            <w:tcW w:w="563" w:type="dxa"/>
            <w:shd w:val="clear" w:color="auto" w:fill="C5E0B3" w:themeFill="accent6" w:themeFillTint="66"/>
          </w:tcPr>
          <w:p w14:paraId="5745663E" w14:textId="2A0BD935" w:rsidR="003B638D" w:rsidRPr="0092344F" w:rsidRDefault="003B638D" w:rsidP="003B638D">
            <w:pPr>
              <w:spacing w:line="360" w:lineRule="auto"/>
              <w:jc w:val="both"/>
              <w:rPr>
                <w:rFonts w:ascii="Times New Roman" w:hAnsi="Times New Roman" w:cs="Times New Roman"/>
                <w:b/>
                <w:bCs/>
                <w:sz w:val="26"/>
                <w:szCs w:val="26"/>
              </w:rPr>
            </w:pPr>
            <w:r w:rsidRPr="0092344F">
              <w:rPr>
                <w:rFonts w:ascii="Times New Roman" w:hAnsi="Times New Roman" w:cs="Times New Roman"/>
                <w:b/>
                <w:bCs/>
                <w:sz w:val="26"/>
                <w:szCs w:val="26"/>
              </w:rPr>
              <w:t>TT</w:t>
            </w:r>
          </w:p>
        </w:tc>
        <w:tc>
          <w:tcPr>
            <w:tcW w:w="4117" w:type="dxa"/>
            <w:shd w:val="clear" w:color="auto" w:fill="C5E0B3" w:themeFill="accent6" w:themeFillTint="66"/>
          </w:tcPr>
          <w:p w14:paraId="1C703D74" w14:textId="61B2C8DC" w:rsidR="003B638D" w:rsidRPr="0092344F" w:rsidRDefault="003B638D" w:rsidP="003B638D">
            <w:pPr>
              <w:spacing w:line="360" w:lineRule="auto"/>
              <w:jc w:val="both"/>
              <w:rPr>
                <w:rFonts w:ascii="Times New Roman" w:hAnsi="Times New Roman" w:cs="Times New Roman"/>
                <w:b/>
                <w:bCs/>
                <w:sz w:val="26"/>
                <w:szCs w:val="26"/>
              </w:rPr>
            </w:pPr>
            <w:r w:rsidRPr="0092344F">
              <w:rPr>
                <w:rFonts w:ascii="Times New Roman" w:hAnsi="Times New Roman" w:cs="Times New Roman"/>
                <w:b/>
                <w:bCs/>
                <w:sz w:val="26"/>
                <w:szCs w:val="26"/>
              </w:rPr>
              <w:t>Câu hỏi</w:t>
            </w:r>
          </w:p>
        </w:tc>
        <w:tc>
          <w:tcPr>
            <w:tcW w:w="4341" w:type="dxa"/>
            <w:shd w:val="clear" w:color="auto" w:fill="C5E0B3" w:themeFill="accent6" w:themeFillTint="66"/>
          </w:tcPr>
          <w:p w14:paraId="18F25852" w14:textId="5B26E77E" w:rsidR="003B638D" w:rsidRPr="0092344F" w:rsidRDefault="003B638D" w:rsidP="003B638D">
            <w:pPr>
              <w:spacing w:line="360" w:lineRule="auto"/>
              <w:jc w:val="both"/>
              <w:rPr>
                <w:rFonts w:ascii="Times New Roman" w:hAnsi="Times New Roman" w:cs="Times New Roman"/>
                <w:b/>
                <w:bCs/>
                <w:sz w:val="26"/>
                <w:szCs w:val="26"/>
              </w:rPr>
            </w:pPr>
            <w:r w:rsidRPr="0092344F">
              <w:rPr>
                <w:rFonts w:ascii="Times New Roman" w:hAnsi="Times New Roman" w:cs="Times New Roman"/>
                <w:b/>
                <w:bCs/>
                <w:sz w:val="26"/>
                <w:szCs w:val="26"/>
              </w:rPr>
              <w:t>Trả lời</w:t>
            </w:r>
          </w:p>
        </w:tc>
      </w:tr>
      <w:tr w:rsidR="006C0DD3" w:rsidRPr="0092344F" w14:paraId="0A039A31" w14:textId="77777777" w:rsidTr="00DF2E32">
        <w:tc>
          <w:tcPr>
            <w:tcW w:w="563" w:type="dxa"/>
          </w:tcPr>
          <w:p w14:paraId="527C3D6D" w14:textId="5014EA24" w:rsidR="003B638D" w:rsidRPr="0092344F" w:rsidRDefault="00B3506D" w:rsidP="003B638D">
            <w:p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A1</w:t>
            </w:r>
          </w:p>
        </w:tc>
        <w:tc>
          <w:tcPr>
            <w:tcW w:w="4117" w:type="dxa"/>
          </w:tcPr>
          <w:p w14:paraId="034D5A3D" w14:textId="3A64C94B" w:rsidR="003B638D" w:rsidRPr="0092344F" w:rsidRDefault="002B469B" w:rsidP="003B638D">
            <w:p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Năm sinh</w:t>
            </w:r>
            <w:r w:rsidR="00B3506D" w:rsidRPr="0092344F">
              <w:rPr>
                <w:rFonts w:ascii="Times New Roman" w:hAnsi="Times New Roman" w:cs="Times New Roman"/>
                <w:sz w:val="26"/>
                <w:szCs w:val="26"/>
              </w:rPr>
              <w:t>?</w:t>
            </w:r>
          </w:p>
        </w:tc>
        <w:tc>
          <w:tcPr>
            <w:tcW w:w="4341" w:type="dxa"/>
          </w:tcPr>
          <w:p w14:paraId="498B8F41" w14:textId="77777777" w:rsidR="003B638D" w:rsidRPr="0092344F" w:rsidRDefault="003B638D" w:rsidP="003B638D">
            <w:pPr>
              <w:spacing w:line="360" w:lineRule="auto"/>
              <w:jc w:val="both"/>
              <w:rPr>
                <w:rFonts w:ascii="Times New Roman" w:hAnsi="Times New Roman" w:cs="Times New Roman"/>
                <w:sz w:val="26"/>
                <w:szCs w:val="26"/>
              </w:rPr>
            </w:pPr>
          </w:p>
        </w:tc>
      </w:tr>
      <w:tr w:rsidR="006C0DD3" w:rsidRPr="0092344F" w14:paraId="06E1DD25" w14:textId="77777777" w:rsidTr="00DF2E32">
        <w:tc>
          <w:tcPr>
            <w:tcW w:w="563" w:type="dxa"/>
          </w:tcPr>
          <w:p w14:paraId="473F11A8" w14:textId="12F66DD9" w:rsidR="003B638D" w:rsidRPr="0092344F" w:rsidRDefault="00B3506D" w:rsidP="003B638D">
            <w:p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A2</w:t>
            </w:r>
          </w:p>
        </w:tc>
        <w:tc>
          <w:tcPr>
            <w:tcW w:w="4117" w:type="dxa"/>
          </w:tcPr>
          <w:p w14:paraId="59953B49" w14:textId="44F3E130" w:rsidR="003B638D" w:rsidRPr="0092344F" w:rsidRDefault="00B3506D" w:rsidP="003B638D">
            <w:p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Giới tính của bạn?</w:t>
            </w:r>
          </w:p>
        </w:tc>
        <w:tc>
          <w:tcPr>
            <w:tcW w:w="4341" w:type="dxa"/>
          </w:tcPr>
          <w:p w14:paraId="637ED587" w14:textId="77777777" w:rsidR="003B638D" w:rsidRPr="0092344F" w:rsidRDefault="00B3506D" w:rsidP="0065190F">
            <w:pPr>
              <w:pStyle w:val="oancuaDanhsach"/>
              <w:numPr>
                <w:ilvl w:val="0"/>
                <w:numId w:val="4"/>
              </w:num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Nam</w:t>
            </w:r>
          </w:p>
          <w:p w14:paraId="4D1056E1" w14:textId="24DA9FE9" w:rsidR="00B3506D" w:rsidRPr="0092344F" w:rsidRDefault="00B3506D" w:rsidP="0065190F">
            <w:pPr>
              <w:pStyle w:val="oancuaDanhsach"/>
              <w:numPr>
                <w:ilvl w:val="0"/>
                <w:numId w:val="4"/>
              </w:num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Nữ</w:t>
            </w:r>
          </w:p>
        </w:tc>
      </w:tr>
      <w:tr w:rsidR="006C0DD3" w:rsidRPr="0092344F" w14:paraId="656B9850" w14:textId="77777777" w:rsidTr="00DF2E32">
        <w:tc>
          <w:tcPr>
            <w:tcW w:w="563" w:type="dxa"/>
          </w:tcPr>
          <w:p w14:paraId="21ED7B08" w14:textId="3D2765DE" w:rsidR="003B638D" w:rsidRPr="0092344F" w:rsidRDefault="00B3506D" w:rsidP="003B638D">
            <w:p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A3</w:t>
            </w:r>
          </w:p>
        </w:tc>
        <w:tc>
          <w:tcPr>
            <w:tcW w:w="4117" w:type="dxa"/>
          </w:tcPr>
          <w:p w14:paraId="2E95AA4A" w14:textId="74BD51AC" w:rsidR="003B638D" w:rsidRPr="0092344F" w:rsidRDefault="00B3506D" w:rsidP="003B638D">
            <w:p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Bạn thuộc dân tộc gì?</w:t>
            </w:r>
          </w:p>
        </w:tc>
        <w:tc>
          <w:tcPr>
            <w:tcW w:w="4341" w:type="dxa"/>
          </w:tcPr>
          <w:p w14:paraId="4523FE5C" w14:textId="77777777" w:rsidR="003B638D" w:rsidRPr="0092344F" w:rsidRDefault="00B3506D" w:rsidP="0065190F">
            <w:pPr>
              <w:pStyle w:val="oancuaDanhsach"/>
              <w:numPr>
                <w:ilvl w:val="0"/>
                <w:numId w:val="5"/>
              </w:num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Kinh</w:t>
            </w:r>
          </w:p>
          <w:p w14:paraId="3EB29E31" w14:textId="7656152D" w:rsidR="00B3506D" w:rsidRPr="0092344F" w:rsidRDefault="00B3506D" w:rsidP="0065190F">
            <w:pPr>
              <w:pStyle w:val="oancuaDanhsach"/>
              <w:numPr>
                <w:ilvl w:val="0"/>
                <w:numId w:val="5"/>
              </w:num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Khác: …</w:t>
            </w:r>
          </w:p>
        </w:tc>
      </w:tr>
      <w:tr w:rsidR="006C0DD3" w:rsidRPr="0092344F" w14:paraId="3C8609E9" w14:textId="77777777" w:rsidTr="00DF2E32">
        <w:tc>
          <w:tcPr>
            <w:tcW w:w="563" w:type="dxa"/>
          </w:tcPr>
          <w:p w14:paraId="0677AAFC" w14:textId="5B588CBE" w:rsidR="00B3506D" w:rsidRPr="0092344F" w:rsidRDefault="00B3506D" w:rsidP="003B638D">
            <w:p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A4</w:t>
            </w:r>
          </w:p>
        </w:tc>
        <w:tc>
          <w:tcPr>
            <w:tcW w:w="4117" w:type="dxa"/>
          </w:tcPr>
          <w:p w14:paraId="37E73401" w14:textId="42A54E5B" w:rsidR="00B3506D" w:rsidRPr="0092344F" w:rsidRDefault="00B3506D" w:rsidP="003B638D">
            <w:p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Chuyên ngành bạn đang học là gì?</w:t>
            </w:r>
          </w:p>
        </w:tc>
        <w:tc>
          <w:tcPr>
            <w:tcW w:w="4341" w:type="dxa"/>
          </w:tcPr>
          <w:p w14:paraId="5587A6A1" w14:textId="77777777" w:rsidR="00B3506D" w:rsidRPr="0092344F" w:rsidRDefault="008C4476" w:rsidP="0065190F">
            <w:pPr>
              <w:pStyle w:val="oancuaDanhsach"/>
              <w:numPr>
                <w:ilvl w:val="0"/>
                <w:numId w:val="6"/>
              </w:num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Điều dưỡng đa khoa</w:t>
            </w:r>
          </w:p>
          <w:p w14:paraId="0F4DDB69" w14:textId="77777777" w:rsidR="008C4476" w:rsidRPr="0092344F" w:rsidRDefault="008C4476" w:rsidP="0065190F">
            <w:pPr>
              <w:pStyle w:val="oancuaDanhsach"/>
              <w:numPr>
                <w:ilvl w:val="0"/>
                <w:numId w:val="6"/>
              </w:num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Điều dưỡng Hộ sinh</w:t>
            </w:r>
          </w:p>
          <w:p w14:paraId="4BF26E4A" w14:textId="77777777" w:rsidR="008C4476" w:rsidRPr="0092344F" w:rsidRDefault="008C4476" w:rsidP="0065190F">
            <w:pPr>
              <w:pStyle w:val="oancuaDanhsach"/>
              <w:numPr>
                <w:ilvl w:val="0"/>
                <w:numId w:val="6"/>
              </w:num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Điều dưỡng Cấp cứu ngoài bệnh viện</w:t>
            </w:r>
          </w:p>
          <w:p w14:paraId="3BC2D584" w14:textId="038CCF1E" w:rsidR="008C4476" w:rsidRPr="0092344F" w:rsidRDefault="008C4476" w:rsidP="0065190F">
            <w:pPr>
              <w:pStyle w:val="oancuaDanhsach"/>
              <w:numPr>
                <w:ilvl w:val="0"/>
                <w:numId w:val="6"/>
              </w:num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Điều dưỡng Phục hồi chức năng</w:t>
            </w:r>
          </w:p>
        </w:tc>
      </w:tr>
      <w:tr w:rsidR="006C0DD3" w:rsidRPr="0092344F" w14:paraId="6F40FB10" w14:textId="77777777" w:rsidTr="00DF2E32">
        <w:tc>
          <w:tcPr>
            <w:tcW w:w="563" w:type="dxa"/>
          </w:tcPr>
          <w:p w14:paraId="2C0B16E7" w14:textId="4B826EED" w:rsidR="00B3506D" w:rsidRPr="0092344F" w:rsidRDefault="00B3506D" w:rsidP="003B638D">
            <w:p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A5</w:t>
            </w:r>
          </w:p>
        </w:tc>
        <w:tc>
          <w:tcPr>
            <w:tcW w:w="4117" w:type="dxa"/>
          </w:tcPr>
          <w:p w14:paraId="407A6B91" w14:textId="59F105D1" w:rsidR="00B3506D" w:rsidRPr="0092344F" w:rsidRDefault="00B3506D" w:rsidP="003B638D">
            <w:p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Điểm học tập tích lũy của bạn? (thang điểm hệ số 4, tính đến học kỳ I năm 4)</w:t>
            </w:r>
          </w:p>
        </w:tc>
        <w:tc>
          <w:tcPr>
            <w:tcW w:w="4341" w:type="dxa"/>
          </w:tcPr>
          <w:p w14:paraId="60753E66" w14:textId="77777777" w:rsidR="00616F70" w:rsidRPr="0092344F" w:rsidRDefault="00616F70" w:rsidP="0065190F">
            <w:pPr>
              <w:pStyle w:val="oancuaDanhsach"/>
              <w:numPr>
                <w:ilvl w:val="0"/>
                <w:numId w:val="8"/>
              </w:numPr>
              <w:spacing w:after="160" w:line="360" w:lineRule="auto"/>
              <w:rPr>
                <w:rFonts w:ascii="Times New Roman" w:hAnsi="Times New Roman" w:cs="Times New Roman"/>
                <w:sz w:val="26"/>
                <w:szCs w:val="26"/>
              </w:rPr>
            </w:pPr>
            <w:r w:rsidRPr="0092344F">
              <w:rPr>
                <w:rFonts w:ascii="Times New Roman" w:hAnsi="Times New Roman" w:cs="Times New Roman"/>
                <w:sz w:val="26"/>
                <w:szCs w:val="26"/>
              </w:rPr>
              <w:t>Xuất sắc (3,6-4,0)</w:t>
            </w:r>
          </w:p>
          <w:p w14:paraId="0CE7C080" w14:textId="77777777" w:rsidR="00616F70" w:rsidRPr="0092344F" w:rsidRDefault="00616F70" w:rsidP="0065190F">
            <w:pPr>
              <w:pStyle w:val="oancuaDanhsach"/>
              <w:numPr>
                <w:ilvl w:val="0"/>
                <w:numId w:val="8"/>
              </w:numPr>
              <w:spacing w:after="160" w:line="360" w:lineRule="auto"/>
              <w:rPr>
                <w:rFonts w:ascii="Times New Roman" w:hAnsi="Times New Roman" w:cs="Times New Roman"/>
                <w:sz w:val="26"/>
                <w:szCs w:val="26"/>
              </w:rPr>
            </w:pPr>
            <w:r w:rsidRPr="0092344F">
              <w:rPr>
                <w:rFonts w:ascii="Times New Roman" w:hAnsi="Times New Roman" w:cs="Times New Roman"/>
                <w:sz w:val="26"/>
                <w:szCs w:val="26"/>
              </w:rPr>
              <w:t>Giỏi (3,2-3,59)</w:t>
            </w:r>
          </w:p>
          <w:p w14:paraId="31D0A220" w14:textId="77777777" w:rsidR="00616F70" w:rsidRPr="0092344F" w:rsidRDefault="00616F70" w:rsidP="0065190F">
            <w:pPr>
              <w:pStyle w:val="oancuaDanhsach"/>
              <w:numPr>
                <w:ilvl w:val="0"/>
                <w:numId w:val="8"/>
              </w:numPr>
              <w:spacing w:after="160" w:line="360" w:lineRule="auto"/>
              <w:rPr>
                <w:rFonts w:ascii="Times New Roman" w:hAnsi="Times New Roman" w:cs="Times New Roman"/>
                <w:sz w:val="26"/>
                <w:szCs w:val="26"/>
              </w:rPr>
            </w:pPr>
            <w:r w:rsidRPr="0092344F">
              <w:rPr>
                <w:rFonts w:ascii="Times New Roman" w:hAnsi="Times New Roman" w:cs="Times New Roman"/>
                <w:sz w:val="26"/>
                <w:szCs w:val="26"/>
              </w:rPr>
              <w:t>Khá (2,5-3,19)</w:t>
            </w:r>
          </w:p>
          <w:p w14:paraId="2BE8853C" w14:textId="77777777" w:rsidR="00616F70" w:rsidRPr="0092344F" w:rsidRDefault="00616F70" w:rsidP="0065190F">
            <w:pPr>
              <w:pStyle w:val="oancuaDanhsach"/>
              <w:numPr>
                <w:ilvl w:val="0"/>
                <w:numId w:val="8"/>
              </w:numPr>
              <w:spacing w:after="160" w:line="360" w:lineRule="auto"/>
              <w:rPr>
                <w:rFonts w:ascii="Times New Roman" w:hAnsi="Times New Roman" w:cs="Times New Roman"/>
                <w:sz w:val="26"/>
                <w:szCs w:val="26"/>
              </w:rPr>
            </w:pPr>
            <w:r w:rsidRPr="0092344F">
              <w:rPr>
                <w:rFonts w:ascii="Times New Roman" w:hAnsi="Times New Roman" w:cs="Times New Roman"/>
                <w:sz w:val="26"/>
                <w:szCs w:val="26"/>
              </w:rPr>
              <w:t>Trung bình (2-2,49)</w:t>
            </w:r>
          </w:p>
          <w:p w14:paraId="337D76BD" w14:textId="124C1FF3" w:rsidR="008C4476" w:rsidRPr="0092344F" w:rsidRDefault="00616F70" w:rsidP="0065190F">
            <w:pPr>
              <w:pStyle w:val="oancuaDanhsach"/>
              <w:numPr>
                <w:ilvl w:val="0"/>
                <w:numId w:val="8"/>
              </w:num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Yếu (&lt;2)</w:t>
            </w:r>
          </w:p>
        </w:tc>
      </w:tr>
      <w:tr w:rsidR="006C0DD3" w:rsidRPr="0092344F" w14:paraId="73EB42F8" w14:textId="77777777" w:rsidTr="00DF2E32">
        <w:tc>
          <w:tcPr>
            <w:tcW w:w="563" w:type="dxa"/>
          </w:tcPr>
          <w:p w14:paraId="20EACAA3" w14:textId="42B3F1AE" w:rsidR="00B3506D" w:rsidRPr="0092344F" w:rsidRDefault="00B3506D" w:rsidP="003B638D">
            <w:p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A6</w:t>
            </w:r>
          </w:p>
        </w:tc>
        <w:tc>
          <w:tcPr>
            <w:tcW w:w="4117" w:type="dxa"/>
          </w:tcPr>
          <w:p w14:paraId="6A6C9F63" w14:textId="6DD43136" w:rsidR="00B3506D" w:rsidRPr="0092344F" w:rsidRDefault="00B3506D" w:rsidP="003B638D">
            <w:p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Đã hoặc đang tham gia đề tài NCKH?</w:t>
            </w:r>
          </w:p>
        </w:tc>
        <w:tc>
          <w:tcPr>
            <w:tcW w:w="4341" w:type="dxa"/>
          </w:tcPr>
          <w:p w14:paraId="6D676FEC" w14:textId="0810EA99" w:rsidR="00B3506D" w:rsidRPr="0092344F" w:rsidRDefault="00B3506D" w:rsidP="0065190F">
            <w:pPr>
              <w:pStyle w:val="oancuaDanhsach"/>
              <w:numPr>
                <w:ilvl w:val="0"/>
                <w:numId w:val="9"/>
              </w:num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Có</w:t>
            </w:r>
          </w:p>
          <w:p w14:paraId="642B8070" w14:textId="626D8142" w:rsidR="00B3506D" w:rsidRPr="0092344F" w:rsidRDefault="00B3506D" w:rsidP="0065190F">
            <w:pPr>
              <w:pStyle w:val="oancuaDanhsach"/>
              <w:numPr>
                <w:ilvl w:val="0"/>
                <w:numId w:val="9"/>
              </w:num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Không</w:t>
            </w:r>
          </w:p>
        </w:tc>
      </w:tr>
      <w:tr w:rsidR="006C0DD3" w:rsidRPr="0092344F" w14:paraId="5AD3B4A0" w14:textId="77777777" w:rsidTr="00DF2E32">
        <w:tc>
          <w:tcPr>
            <w:tcW w:w="563" w:type="dxa"/>
          </w:tcPr>
          <w:p w14:paraId="6785C4C3" w14:textId="589629A1" w:rsidR="00B3506D" w:rsidRPr="0092344F" w:rsidRDefault="00B3506D" w:rsidP="003B638D">
            <w:p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A7</w:t>
            </w:r>
          </w:p>
        </w:tc>
        <w:tc>
          <w:tcPr>
            <w:tcW w:w="4117" w:type="dxa"/>
          </w:tcPr>
          <w:p w14:paraId="11DA5A77" w14:textId="78D93AB8" w:rsidR="00B3506D" w:rsidRPr="0092344F" w:rsidRDefault="00B3506D" w:rsidP="003B638D">
            <w:p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Bạn có tham gia các nhóm/ câu lạc bộ NCKH nào không?</w:t>
            </w:r>
          </w:p>
        </w:tc>
        <w:tc>
          <w:tcPr>
            <w:tcW w:w="4341" w:type="dxa"/>
          </w:tcPr>
          <w:p w14:paraId="360F4BF7" w14:textId="14D0C9B5" w:rsidR="00B3506D" w:rsidRPr="0092344F" w:rsidRDefault="00B3506D" w:rsidP="0065190F">
            <w:pPr>
              <w:pStyle w:val="oancuaDanhsach"/>
              <w:numPr>
                <w:ilvl w:val="0"/>
                <w:numId w:val="10"/>
              </w:num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Có</w:t>
            </w:r>
          </w:p>
          <w:p w14:paraId="00CD30BF" w14:textId="74095102" w:rsidR="00B3506D" w:rsidRPr="0092344F" w:rsidRDefault="00B3506D" w:rsidP="0065190F">
            <w:pPr>
              <w:pStyle w:val="oancuaDanhsach"/>
              <w:numPr>
                <w:ilvl w:val="0"/>
                <w:numId w:val="10"/>
              </w:num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Không</w:t>
            </w:r>
          </w:p>
        </w:tc>
      </w:tr>
      <w:tr w:rsidR="006C0DD3" w:rsidRPr="0092344F" w14:paraId="6158DAD9" w14:textId="77777777" w:rsidTr="00DF2E32">
        <w:tc>
          <w:tcPr>
            <w:tcW w:w="563" w:type="dxa"/>
          </w:tcPr>
          <w:p w14:paraId="222DDF57" w14:textId="5BFA93CE" w:rsidR="00B3506D" w:rsidRPr="0092344F" w:rsidRDefault="00B3506D" w:rsidP="003B638D">
            <w:p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lastRenderedPageBreak/>
              <w:t xml:space="preserve">A8 </w:t>
            </w:r>
          </w:p>
        </w:tc>
        <w:tc>
          <w:tcPr>
            <w:tcW w:w="4117" w:type="dxa"/>
          </w:tcPr>
          <w:p w14:paraId="54DDC699" w14:textId="45302459" w:rsidR="00B3506D" w:rsidRPr="0092344F" w:rsidRDefault="00B3506D" w:rsidP="003B638D">
            <w:p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Bạn đã tham gia vào các hoạt động nghiên cứu khoa học nào hay chưa?</w:t>
            </w:r>
          </w:p>
        </w:tc>
        <w:tc>
          <w:tcPr>
            <w:tcW w:w="4341" w:type="dxa"/>
          </w:tcPr>
          <w:p w14:paraId="49C8194A" w14:textId="341EBB8B" w:rsidR="00B3506D" w:rsidRPr="0092344F" w:rsidRDefault="00B3506D" w:rsidP="0065190F">
            <w:pPr>
              <w:pStyle w:val="oancuaDanhsach"/>
              <w:numPr>
                <w:ilvl w:val="0"/>
                <w:numId w:val="11"/>
              </w:num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Rồi</w:t>
            </w:r>
          </w:p>
          <w:p w14:paraId="5B18CC0C" w14:textId="2CB8A347" w:rsidR="00B3506D" w:rsidRPr="0092344F" w:rsidRDefault="00B3506D" w:rsidP="0065190F">
            <w:pPr>
              <w:pStyle w:val="oancuaDanhsach"/>
              <w:numPr>
                <w:ilvl w:val="0"/>
                <w:numId w:val="11"/>
              </w:num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Chưa</w:t>
            </w:r>
          </w:p>
        </w:tc>
      </w:tr>
      <w:tr w:rsidR="006C0DD3" w:rsidRPr="0092344F" w14:paraId="73B6596D" w14:textId="77777777" w:rsidTr="00DF2E32">
        <w:tc>
          <w:tcPr>
            <w:tcW w:w="563" w:type="dxa"/>
          </w:tcPr>
          <w:p w14:paraId="7BE9BB67" w14:textId="2C80F831" w:rsidR="00B3506D" w:rsidRPr="0092344F" w:rsidRDefault="00B3506D" w:rsidP="003B638D">
            <w:p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A9</w:t>
            </w:r>
          </w:p>
        </w:tc>
        <w:tc>
          <w:tcPr>
            <w:tcW w:w="4117" w:type="dxa"/>
          </w:tcPr>
          <w:p w14:paraId="50C75CAC" w14:textId="4059AB02" w:rsidR="00B3506D" w:rsidRPr="0092344F" w:rsidRDefault="00B3506D" w:rsidP="003B638D">
            <w:p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Bạn có biết các thông tin về NCKH của trường không?</w:t>
            </w:r>
          </w:p>
        </w:tc>
        <w:tc>
          <w:tcPr>
            <w:tcW w:w="4341" w:type="dxa"/>
          </w:tcPr>
          <w:p w14:paraId="27EFD1C0" w14:textId="77777777" w:rsidR="00B3506D" w:rsidRPr="0092344F" w:rsidRDefault="00B3506D" w:rsidP="0065190F">
            <w:pPr>
              <w:pStyle w:val="oancuaDanhsach"/>
              <w:numPr>
                <w:ilvl w:val="0"/>
                <w:numId w:val="7"/>
              </w:num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Có</w:t>
            </w:r>
          </w:p>
          <w:p w14:paraId="0B3B0EE0" w14:textId="73DD0CCF" w:rsidR="00B3506D" w:rsidRPr="0092344F" w:rsidRDefault="00B3506D" w:rsidP="0065190F">
            <w:pPr>
              <w:pStyle w:val="oancuaDanhsach"/>
              <w:numPr>
                <w:ilvl w:val="0"/>
                <w:numId w:val="7"/>
              </w:num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Không</w:t>
            </w:r>
          </w:p>
        </w:tc>
      </w:tr>
    </w:tbl>
    <w:p w14:paraId="03DDC6B2" w14:textId="0223E4A5" w:rsidR="003B638D" w:rsidRPr="0092344F" w:rsidRDefault="003B638D" w:rsidP="003B638D">
      <w:pPr>
        <w:spacing w:line="360" w:lineRule="auto"/>
        <w:ind w:left="720" w:firstLine="720"/>
        <w:jc w:val="both"/>
        <w:rPr>
          <w:rFonts w:ascii="Times New Roman" w:hAnsi="Times New Roman" w:cs="Times New Roman"/>
          <w:b/>
          <w:bCs/>
          <w:i/>
          <w:iCs/>
          <w:sz w:val="26"/>
          <w:szCs w:val="26"/>
        </w:rPr>
      </w:pPr>
    </w:p>
    <w:p w14:paraId="36074A2F" w14:textId="318AA496" w:rsidR="002F4616" w:rsidRPr="0092344F" w:rsidRDefault="002F4616" w:rsidP="002F4616">
      <w:pPr>
        <w:spacing w:line="360" w:lineRule="auto"/>
        <w:ind w:left="720"/>
        <w:jc w:val="both"/>
        <w:rPr>
          <w:rFonts w:ascii="Times New Roman" w:hAnsi="Times New Roman" w:cs="Times New Roman"/>
          <w:b/>
          <w:bCs/>
          <w:sz w:val="26"/>
          <w:szCs w:val="26"/>
          <w:u w:val="single"/>
        </w:rPr>
      </w:pPr>
      <w:r w:rsidRPr="0092344F">
        <w:rPr>
          <w:rFonts w:ascii="Times New Roman" w:hAnsi="Times New Roman" w:cs="Times New Roman"/>
          <w:b/>
          <w:bCs/>
          <w:sz w:val="26"/>
          <w:szCs w:val="26"/>
          <w:u w:val="single"/>
        </w:rPr>
        <w:t>Phần B: THANG ĐO THÁI ĐỘ ĐỐI VỚI NGHIÊN CỨU KHOA HỌC</w:t>
      </w:r>
    </w:p>
    <w:p w14:paraId="2ED8E197" w14:textId="522F5299" w:rsidR="002F4616" w:rsidRPr="0092344F" w:rsidRDefault="002F4616" w:rsidP="002F4616">
      <w:pPr>
        <w:spacing w:line="360" w:lineRule="auto"/>
        <w:ind w:left="720"/>
        <w:jc w:val="both"/>
        <w:rPr>
          <w:rStyle w:val="fontstyle01"/>
          <w:rFonts w:ascii="Times New Roman" w:hAnsi="Times New Roman" w:cs="Times New Roman"/>
          <w:color w:val="auto"/>
          <w:sz w:val="26"/>
          <w:szCs w:val="26"/>
        </w:rPr>
      </w:pPr>
      <w:r w:rsidRPr="0092344F">
        <w:rPr>
          <w:rStyle w:val="fontstyle01"/>
          <w:rFonts w:ascii="Times New Roman" w:hAnsi="Times New Roman" w:cs="Times New Roman"/>
          <w:color w:val="auto"/>
          <w:sz w:val="26"/>
          <w:szCs w:val="26"/>
        </w:rPr>
        <w:t>Vui lòng khoanh tròn vào một câu trả lời tương ứng với ý kiến của bạn về các phát biểu. Theo các mức sau:</w:t>
      </w:r>
    </w:p>
    <w:tbl>
      <w:tblPr>
        <w:tblStyle w:val="LiBang"/>
        <w:tblW w:w="0" w:type="auto"/>
        <w:tblInd w:w="-5" w:type="dxa"/>
        <w:tblLook w:val="04A0" w:firstRow="1" w:lastRow="0" w:firstColumn="1" w:lastColumn="0" w:noHBand="0" w:noVBand="1"/>
      </w:tblPr>
      <w:tblGrid>
        <w:gridCol w:w="650"/>
        <w:gridCol w:w="1974"/>
        <w:gridCol w:w="39"/>
        <w:gridCol w:w="853"/>
        <w:gridCol w:w="934"/>
        <w:gridCol w:w="889"/>
        <w:gridCol w:w="934"/>
        <w:gridCol w:w="821"/>
        <w:gridCol w:w="844"/>
        <w:gridCol w:w="844"/>
      </w:tblGrid>
      <w:tr w:rsidR="006C0DD3" w:rsidRPr="0092344F" w14:paraId="57BF68A4" w14:textId="77777777" w:rsidTr="0092344F">
        <w:tc>
          <w:tcPr>
            <w:tcW w:w="270" w:type="dxa"/>
            <w:vAlign w:val="center"/>
          </w:tcPr>
          <w:p w14:paraId="6C74F0BA" w14:textId="33FDE191" w:rsidR="002F4616" w:rsidRPr="0092344F" w:rsidRDefault="002F4616"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b/>
                <w:bCs/>
                <w:sz w:val="26"/>
                <w:szCs w:val="26"/>
              </w:rPr>
              <w:t>TT</w:t>
            </w:r>
          </w:p>
        </w:tc>
        <w:tc>
          <w:tcPr>
            <w:tcW w:w="2515" w:type="dxa"/>
            <w:gridSpan w:val="2"/>
            <w:vAlign w:val="center"/>
          </w:tcPr>
          <w:p w14:paraId="5D4409ED" w14:textId="0BF2C325" w:rsidR="002F4616" w:rsidRPr="0092344F" w:rsidRDefault="002F4616"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b/>
                <w:bCs/>
                <w:sz w:val="26"/>
                <w:szCs w:val="26"/>
              </w:rPr>
              <w:t>Nội dung</w:t>
            </w:r>
          </w:p>
        </w:tc>
        <w:tc>
          <w:tcPr>
            <w:tcW w:w="854" w:type="dxa"/>
          </w:tcPr>
          <w:p w14:paraId="7D56D30B" w14:textId="77777777" w:rsidR="002F4616" w:rsidRPr="0092344F" w:rsidRDefault="002F4616" w:rsidP="0092344F">
            <w:pPr>
              <w:jc w:val="center"/>
              <w:rPr>
                <w:rFonts w:ascii="Times New Roman" w:hAnsi="Times New Roman" w:cs="Times New Roman"/>
                <w:sz w:val="26"/>
                <w:szCs w:val="26"/>
              </w:rPr>
            </w:pPr>
            <w:r w:rsidRPr="0092344F">
              <w:rPr>
                <w:rStyle w:val="fontstyle01"/>
                <w:rFonts w:ascii="Times New Roman" w:hAnsi="Times New Roman" w:cs="Times New Roman"/>
                <w:color w:val="auto"/>
                <w:sz w:val="26"/>
                <w:szCs w:val="26"/>
              </w:rPr>
              <w:t>Hoàn toàn không đồng ý</w:t>
            </w:r>
          </w:p>
          <w:p w14:paraId="163DBAC4" w14:textId="77777777" w:rsidR="002F4616" w:rsidRPr="0092344F" w:rsidRDefault="002F4616" w:rsidP="0092344F">
            <w:pPr>
              <w:spacing w:line="360" w:lineRule="auto"/>
              <w:jc w:val="center"/>
              <w:rPr>
                <w:rFonts w:ascii="Times New Roman" w:hAnsi="Times New Roman" w:cs="Times New Roman"/>
                <w:b/>
                <w:bCs/>
                <w:sz w:val="26"/>
                <w:szCs w:val="26"/>
              </w:rPr>
            </w:pPr>
          </w:p>
        </w:tc>
        <w:tc>
          <w:tcPr>
            <w:tcW w:w="945" w:type="dxa"/>
          </w:tcPr>
          <w:p w14:paraId="3D80EFAC" w14:textId="77777777" w:rsidR="002F4616" w:rsidRPr="0092344F" w:rsidRDefault="002F4616" w:rsidP="0092344F">
            <w:pPr>
              <w:jc w:val="center"/>
              <w:rPr>
                <w:rFonts w:ascii="Times New Roman" w:hAnsi="Times New Roman" w:cs="Times New Roman"/>
                <w:sz w:val="26"/>
                <w:szCs w:val="26"/>
              </w:rPr>
            </w:pPr>
            <w:r w:rsidRPr="0092344F">
              <w:rPr>
                <w:rStyle w:val="fontstyle01"/>
                <w:rFonts w:ascii="Times New Roman" w:hAnsi="Times New Roman" w:cs="Times New Roman"/>
                <w:color w:val="auto"/>
                <w:sz w:val="26"/>
                <w:szCs w:val="26"/>
              </w:rPr>
              <w:t>Không đồng ý</w:t>
            </w:r>
          </w:p>
          <w:p w14:paraId="5932B9BC" w14:textId="77777777" w:rsidR="002F4616" w:rsidRPr="0092344F" w:rsidRDefault="002F4616" w:rsidP="0092344F">
            <w:pPr>
              <w:spacing w:line="360" w:lineRule="auto"/>
              <w:jc w:val="center"/>
              <w:rPr>
                <w:rFonts w:ascii="Times New Roman" w:hAnsi="Times New Roman" w:cs="Times New Roman"/>
                <w:b/>
                <w:bCs/>
                <w:sz w:val="26"/>
                <w:szCs w:val="26"/>
              </w:rPr>
            </w:pPr>
          </w:p>
        </w:tc>
        <w:tc>
          <w:tcPr>
            <w:tcW w:w="907" w:type="dxa"/>
          </w:tcPr>
          <w:p w14:paraId="085D1907" w14:textId="77777777" w:rsidR="002F4616" w:rsidRPr="0092344F" w:rsidRDefault="002F4616" w:rsidP="0092344F">
            <w:pPr>
              <w:jc w:val="center"/>
              <w:rPr>
                <w:rFonts w:ascii="Times New Roman" w:hAnsi="Times New Roman" w:cs="Times New Roman"/>
                <w:sz w:val="26"/>
                <w:szCs w:val="26"/>
              </w:rPr>
            </w:pPr>
            <w:r w:rsidRPr="0092344F">
              <w:rPr>
                <w:rStyle w:val="fontstyle01"/>
                <w:rFonts w:ascii="Times New Roman" w:hAnsi="Times New Roman" w:cs="Times New Roman"/>
                <w:color w:val="auto"/>
                <w:sz w:val="26"/>
                <w:szCs w:val="26"/>
              </w:rPr>
              <w:t>Phần nào không đồng ý</w:t>
            </w:r>
          </w:p>
          <w:p w14:paraId="0A0C348C" w14:textId="77777777" w:rsidR="002F4616" w:rsidRPr="0092344F" w:rsidRDefault="002F4616" w:rsidP="0092344F">
            <w:pPr>
              <w:spacing w:line="360" w:lineRule="auto"/>
              <w:jc w:val="center"/>
              <w:rPr>
                <w:rFonts w:ascii="Times New Roman" w:hAnsi="Times New Roman" w:cs="Times New Roman"/>
                <w:b/>
                <w:bCs/>
                <w:sz w:val="26"/>
                <w:szCs w:val="26"/>
              </w:rPr>
            </w:pPr>
          </w:p>
        </w:tc>
        <w:tc>
          <w:tcPr>
            <w:tcW w:w="945" w:type="dxa"/>
          </w:tcPr>
          <w:p w14:paraId="294D2A18" w14:textId="77777777" w:rsidR="002F4616" w:rsidRPr="0092344F" w:rsidRDefault="002F4616" w:rsidP="0092344F">
            <w:pPr>
              <w:jc w:val="center"/>
              <w:rPr>
                <w:rFonts w:ascii="Times New Roman" w:hAnsi="Times New Roman" w:cs="Times New Roman"/>
                <w:sz w:val="26"/>
                <w:szCs w:val="26"/>
              </w:rPr>
            </w:pPr>
            <w:r w:rsidRPr="0092344F">
              <w:rPr>
                <w:rStyle w:val="fontstyle01"/>
                <w:rFonts w:ascii="Times New Roman" w:hAnsi="Times New Roman" w:cs="Times New Roman"/>
                <w:color w:val="auto"/>
                <w:sz w:val="26"/>
                <w:szCs w:val="26"/>
              </w:rPr>
              <w:t>Không đồng ý cũng không phản đối</w:t>
            </w:r>
          </w:p>
          <w:p w14:paraId="11488AC5" w14:textId="77777777" w:rsidR="002F4616" w:rsidRPr="0092344F" w:rsidRDefault="002F4616" w:rsidP="0092344F">
            <w:pPr>
              <w:spacing w:line="360" w:lineRule="auto"/>
              <w:jc w:val="center"/>
              <w:rPr>
                <w:rFonts w:ascii="Times New Roman" w:hAnsi="Times New Roman" w:cs="Times New Roman"/>
                <w:b/>
                <w:bCs/>
                <w:sz w:val="26"/>
                <w:szCs w:val="26"/>
              </w:rPr>
            </w:pPr>
          </w:p>
        </w:tc>
        <w:tc>
          <w:tcPr>
            <w:tcW w:w="849" w:type="dxa"/>
          </w:tcPr>
          <w:p w14:paraId="45172804" w14:textId="77777777" w:rsidR="002F4616" w:rsidRPr="0092344F" w:rsidRDefault="002F4616" w:rsidP="0092344F">
            <w:pPr>
              <w:jc w:val="center"/>
              <w:rPr>
                <w:rFonts w:ascii="Times New Roman" w:hAnsi="Times New Roman" w:cs="Times New Roman"/>
                <w:sz w:val="26"/>
                <w:szCs w:val="26"/>
              </w:rPr>
            </w:pPr>
            <w:r w:rsidRPr="0092344F">
              <w:rPr>
                <w:rStyle w:val="fontstyle01"/>
                <w:rFonts w:ascii="Times New Roman" w:hAnsi="Times New Roman" w:cs="Times New Roman"/>
                <w:color w:val="auto"/>
                <w:sz w:val="26"/>
                <w:szCs w:val="26"/>
              </w:rPr>
              <w:t>Phần nào đồng ý</w:t>
            </w:r>
          </w:p>
          <w:p w14:paraId="27006BFA" w14:textId="77777777" w:rsidR="002F4616" w:rsidRPr="0092344F" w:rsidRDefault="002F4616" w:rsidP="0092344F">
            <w:pPr>
              <w:spacing w:line="360" w:lineRule="auto"/>
              <w:jc w:val="center"/>
              <w:rPr>
                <w:rFonts w:ascii="Times New Roman" w:hAnsi="Times New Roman" w:cs="Times New Roman"/>
                <w:b/>
                <w:bCs/>
                <w:sz w:val="26"/>
                <w:szCs w:val="26"/>
              </w:rPr>
            </w:pPr>
          </w:p>
        </w:tc>
        <w:tc>
          <w:tcPr>
            <w:tcW w:w="868" w:type="dxa"/>
          </w:tcPr>
          <w:p w14:paraId="3D7B0E8A" w14:textId="77777777" w:rsidR="002F4616" w:rsidRPr="0092344F" w:rsidRDefault="002F4616" w:rsidP="0092344F">
            <w:pPr>
              <w:jc w:val="center"/>
              <w:rPr>
                <w:rFonts w:ascii="Times New Roman" w:hAnsi="Times New Roman" w:cs="Times New Roman"/>
                <w:sz w:val="26"/>
                <w:szCs w:val="26"/>
              </w:rPr>
            </w:pPr>
            <w:r w:rsidRPr="0092344F">
              <w:rPr>
                <w:rStyle w:val="fontstyle01"/>
                <w:rFonts w:ascii="Times New Roman" w:hAnsi="Times New Roman" w:cs="Times New Roman"/>
                <w:color w:val="auto"/>
                <w:sz w:val="26"/>
                <w:szCs w:val="26"/>
              </w:rPr>
              <w:t>Đồng ý</w:t>
            </w:r>
          </w:p>
          <w:p w14:paraId="563B2970" w14:textId="77777777" w:rsidR="002F4616" w:rsidRPr="0092344F" w:rsidRDefault="002F4616" w:rsidP="0092344F">
            <w:pPr>
              <w:spacing w:line="360" w:lineRule="auto"/>
              <w:jc w:val="center"/>
              <w:rPr>
                <w:rFonts w:ascii="Times New Roman" w:hAnsi="Times New Roman" w:cs="Times New Roman"/>
                <w:b/>
                <w:bCs/>
                <w:sz w:val="26"/>
                <w:szCs w:val="26"/>
              </w:rPr>
            </w:pPr>
          </w:p>
        </w:tc>
        <w:tc>
          <w:tcPr>
            <w:tcW w:w="868" w:type="dxa"/>
          </w:tcPr>
          <w:p w14:paraId="08DAA243" w14:textId="77777777" w:rsidR="002F4616" w:rsidRPr="0092344F" w:rsidRDefault="002F4616" w:rsidP="0092344F">
            <w:pPr>
              <w:jc w:val="center"/>
              <w:rPr>
                <w:rFonts w:ascii="Times New Roman" w:hAnsi="Times New Roman" w:cs="Times New Roman"/>
                <w:sz w:val="26"/>
                <w:szCs w:val="26"/>
              </w:rPr>
            </w:pPr>
            <w:r w:rsidRPr="0092344F">
              <w:rPr>
                <w:rStyle w:val="fontstyle01"/>
                <w:rFonts w:ascii="Times New Roman" w:hAnsi="Times New Roman" w:cs="Times New Roman"/>
                <w:color w:val="auto"/>
                <w:sz w:val="26"/>
                <w:szCs w:val="26"/>
              </w:rPr>
              <w:t>Hoàn toàn đồng ý</w:t>
            </w:r>
          </w:p>
          <w:p w14:paraId="36B1A2CD" w14:textId="77777777" w:rsidR="002F4616" w:rsidRPr="0092344F" w:rsidRDefault="002F4616" w:rsidP="0092344F">
            <w:pPr>
              <w:spacing w:line="360" w:lineRule="auto"/>
              <w:jc w:val="center"/>
              <w:rPr>
                <w:rFonts w:ascii="Times New Roman" w:hAnsi="Times New Roman" w:cs="Times New Roman"/>
                <w:b/>
                <w:bCs/>
                <w:sz w:val="26"/>
                <w:szCs w:val="26"/>
              </w:rPr>
            </w:pPr>
          </w:p>
        </w:tc>
      </w:tr>
      <w:tr w:rsidR="006C0DD3" w:rsidRPr="0092344F" w14:paraId="1D6F242A" w14:textId="77777777" w:rsidTr="0092344F">
        <w:tc>
          <w:tcPr>
            <w:tcW w:w="270" w:type="dxa"/>
          </w:tcPr>
          <w:p w14:paraId="651E3112" w14:textId="216003CA" w:rsidR="002F4616" w:rsidRPr="0092344F" w:rsidRDefault="002F4616" w:rsidP="002F4616">
            <w:pPr>
              <w:spacing w:line="360" w:lineRule="auto"/>
              <w:jc w:val="both"/>
              <w:rPr>
                <w:rFonts w:ascii="Times New Roman" w:hAnsi="Times New Roman" w:cs="Times New Roman"/>
                <w:b/>
                <w:bCs/>
                <w:sz w:val="26"/>
                <w:szCs w:val="26"/>
              </w:rPr>
            </w:pPr>
            <w:r w:rsidRPr="0092344F">
              <w:rPr>
                <w:rFonts w:ascii="Times New Roman" w:hAnsi="Times New Roman" w:cs="Times New Roman"/>
                <w:b/>
                <w:bCs/>
                <w:sz w:val="26"/>
                <w:szCs w:val="26"/>
              </w:rPr>
              <w:t>B1</w:t>
            </w:r>
          </w:p>
        </w:tc>
        <w:tc>
          <w:tcPr>
            <w:tcW w:w="2460" w:type="dxa"/>
          </w:tcPr>
          <w:p w14:paraId="524D630B" w14:textId="64467747" w:rsidR="002F4616" w:rsidRPr="0092344F" w:rsidRDefault="002F4616" w:rsidP="0092344F">
            <w:pPr>
              <w:rPr>
                <w:rFonts w:ascii="Times New Roman" w:hAnsi="Times New Roman" w:cs="Times New Roman"/>
                <w:sz w:val="26"/>
                <w:szCs w:val="26"/>
              </w:rPr>
            </w:pPr>
            <w:r w:rsidRPr="0092344F">
              <w:rPr>
                <w:rStyle w:val="fontstyle01"/>
                <w:rFonts w:ascii="Times New Roman" w:hAnsi="Times New Roman" w:cs="Times New Roman"/>
                <w:i w:val="0"/>
                <w:iCs w:val="0"/>
                <w:color w:val="auto"/>
                <w:sz w:val="26"/>
                <w:szCs w:val="26"/>
              </w:rPr>
              <w:t>Nghiên cứu khoa học làm tôi băn khoăn</w:t>
            </w:r>
          </w:p>
        </w:tc>
        <w:tc>
          <w:tcPr>
            <w:tcW w:w="909" w:type="dxa"/>
            <w:gridSpan w:val="2"/>
            <w:vAlign w:val="center"/>
          </w:tcPr>
          <w:p w14:paraId="7DDD7F39" w14:textId="06B6723C" w:rsidR="002F4616" w:rsidRPr="0092344F" w:rsidRDefault="002F4616" w:rsidP="0092344F">
            <w:pPr>
              <w:spacing w:line="360" w:lineRule="auto"/>
              <w:jc w:val="center"/>
              <w:rPr>
                <w:rFonts w:ascii="Times New Roman" w:hAnsi="Times New Roman" w:cs="Times New Roman"/>
                <w:sz w:val="26"/>
                <w:szCs w:val="26"/>
              </w:rPr>
            </w:pPr>
            <w:r w:rsidRPr="0092344F">
              <w:rPr>
                <w:rFonts w:ascii="Times New Roman" w:hAnsi="Times New Roman" w:cs="Times New Roman"/>
                <w:sz w:val="26"/>
                <w:szCs w:val="26"/>
              </w:rPr>
              <w:t>1</w:t>
            </w:r>
          </w:p>
        </w:tc>
        <w:tc>
          <w:tcPr>
            <w:tcW w:w="945" w:type="dxa"/>
            <w:vAlign w:val="center"/>
          </w:tcPr>
          <w:p w14:paraId="3566B2EE" w14:textId="374BB5EB" w:rsidR="002F4616" w:rsidRPr="0092344F" w:rsidRDefault="002F4616" w:rsidP="0092344F">
            <w:pPr>
              <w:spacing w:line="360" w:lineRule="auto"/>
              <w:jc w:val="center"/>
              <w:rPr>
                <w:rFonts w:ascii="Times New Roman" w:hAnsi="Times New Roman" w:cs="Times New Roman"/>
                <w:sz w:val="26"/>
                <w:szCs w:val="26"/>
              </w:rPr>
            </w:pPr>
            <w:r w:rsidRPr="0092344F">
              <w:rPr>
                <w:rFonts w:ascii="Times New Roman" w:hAnsi="Times New Roman" w:cs="Times New Roman"/>
                <w:sz w:val="26"/>
                <w:szCs w:val="26"/>
              </w:rPr>
              <w:t>2</w:t>
            </w:r>
          </w:p>
        </w:tc>
        <w:tc>
          <w:tcPr>
            <w:tcW w:w="907" w:type="dxa"/>
            <w:vAlign w:val="center"/>
          </w:tcPr>
          <w:p w14:paraId="3FEB2CCD" w14:textId="6E8EBA4E" w:rsidR="002F4616" w:rsidRPr="0092344F" w:rsidRDefault="002F4616" w:rsidP="0092344F">
            <w:pPr>
              <w:spacing w:line="360" w:lineRule="auto"/>
              <w:jc w:val="center"/>
              <w:rPr>
                <w:rFonts w:ascii="Times New Roman" w:hAnsi="Times New Roman" w:cs="Times New Roman"/>
                <w:sz w:val="26"/>
                <w:szCs w:val="26"/>
              </w:rPr>
            </w:pPr>
            <w:r w:rsidRPr="0092344F">
              <w:rPr>
                <w:rFonts w:ascii="Times New Roman" w:hAnsi="Times New Roman" w:cs="Times New Roman"/>
                <w:sz w:val="26"/>
                <w:szCs w:val="26"/>
              </w:rPr>
              <w:t>3</w:t>
            </w:r>
          </w:p>
        </w:tc>
        <w:tc>
          <w:tcPr>
            <w:tcW w:w="945" w:type="dxa"/>
            <w:vAlign w:val="center"/>
          </w:tcPr>
          <w:p w14:paraId="3C22943B" w14:textId="419E75EB" w:rsidR="002F4616" w:rsidRPr="0092344F" w:rsidRDefault="002F4616" w:rsidP="0092344F">
            <w:pPr>
              <w:spacing w:line="360" w:lineRule="auto"/>
              <w:jc w:val="center"/>
              <w:rPr>
                <w:rFonts w:ascii="Times New Roman" w:hAnsi="Times New Roman" w:cs="Times New Roman"/>
                <w:sz w:val="26"/>
                <w:szCs w:val="26"/>
              </w:rPr>
            </w:pPr>
            <w:r w:rsidRPr="0092344F">
              <w:rPr>
                <w:rFonts w:ascii="Times New Roman" w:hAnsi="Times New Roman" w:cs="Times New Roman"/>
                <w:sz w:val="26"/>
                <w:szCs w:val="26"/>
              </w:rPr>
              <w:t>4</w:t>
            </w:r>
          </w:p>
        </w:tc>
        <w:tc>
          <w:tcPr>
            <w:tcW w:w="849" w:type="dxa"/>
            <w:vAlign w:val="center"/>
          </w:tcPr>
          <w:p w14:paraId="159D7A85" w14:textId="771E91D5" w:rsidR="002F4616" w:rsidRPr="0092344F" w:rsidRDefault="002F4616" w:rsidP="0092344F">
            <w:pPr>
              <w:spacing w:line="360" w:lineRule="auto"/>
              <w:jc w:val="center"/>
              <w:rPr>
                <w:rFonts w:ascii="Times New Roman" w:hAnsi="Times New Roman" w:cs="Times New Roman"/>
                <w:sz w:val="26"/>
                <w:szCs w:val="26"/>
              </w:rPr>
            </w:pPr>
            <w:r w:rsidRPr="0092344F">
              <w:rPr>
                <w:rFonts w:ascii="Times New Roman" w:hAnsi="Times New Roman" w:cs="Times New Roman"/>
                <w:sz w:val="26"/>
                <w:szCs w:val="26"/>
              </w:rPr>
              <w:t>5</w:t>
            </w:r>
          </w:p>
        </w:tc>
        <w:tc>
          <w:tcPr>
            <w:tcW w:w="868" w:type="dxa"/>
            <w:vAlign w:val="center"/>
          </w:tcPr>
          <w:p w14:paraId="5572070C" w14:textId="6ACD93EF" w:rsidR="002F4616" w:rsidRPr="0092344F" w:rsidRDefault="002F4616" w:rsidP="0092344F">
            <w:pPr>
              <w:spacing w:line="360" w:lineRule="auto"/>
              <w:jc w:val="center"/>
              <w:rPr>
                <w:rFonts w:ascii="Times New Roman" w:hAnsi="Times New Roman" w:cs="Times New Roman"/>
                <w:sz w:val="26"/>
                <w:szCs w:val="26"/>
              </w:rPr>
            </w:pPr>
            <w:r w:rsidRPr="0092344F">
              <w:rPr>
                <w:rFonts w:ascii="Times New Roman" w:hAnsi="Times New Roman" w:cs="Times New Roman"/>
                <w:sz w:val="26"/>
                <w:szCs w:val="26"/>
              </w:rPr>
              <w:t>6</w:t>
            </w:r>
          </w:p>
        </w:tc>
        <w:tc>
          <w:tcPr>
            <w:tcW w:w="868" w:type="dxa"/>
            <w:vAlign w:val="center"/>
          </w:tcPr>
          <w:p w14:paraId="1285432F" w14:textId="6BB125E4" w:rsidR="002F4616" w:rsidRPr="0092344F" w:rsidRDefault="002F4616" w:rsidP="0092344F">
            <w:pPr>
              <w:spacing w:line="360" w:lineRule="auto"/>
              <w:jc w:val="center"/>
              <w:rPr>
                <w:rFonts w:ascii="Times New Roman" w:hAnsi="Times New Roman" w:cs="Times New Roman"/>
                <w:sz w:val="26"/>
                <w:szCs w:val="26"/>
              </w:rPr>
            </w:pPr>
            <w:r w:rsidRPr="0092344F">
              <w:rPr>
                <w:rFonts w:ascii="Times New Roman" w:hAnsi="Times New Roman" w:cs="Times New Roman"/>
                <w:sz w:val="26"/>
                <w:szCs w:val="26"/>
              </w:rPr>
              <w:t>7</w:t>
            </w:r>
          </w:p>
        </w:tc>
      </w:tr>
      <w:tr w:rsidR="006C0DD3" w:rsidRPr="0092344F" w14:paraId="537CC4DE" w14:textId="77777777" w:rsidTr="0092344F">
        <w:tc>
          <w:tcPr>
            <w:tcW w:w="270" w:type="dxa"/>
          </w:tcPr>
          <w:p w14:paraId="4BCB1AAD" w14:textId="3B03C29B" w:rsidR="00206982" w:rsidRPr="0092344F" w:rsidRDefault="00206982" w:rsidP="00206982">
            <w:pPr>
              <w:spacing w:line="360" w:lineRule="auto"/>
              <w:jc w:val="both"/>
              <w:rPr>
                <w:rFonts w:ascii="Times New Roman" w:hAnsi="Times New Roman" w:cs="Times New Roman"/>
                <w:b/>
                <w:bCs/>
                <w:sz w:val="26"/>
                <w:szCs w:val="26"/>
              </w:rPr>
            </w:pPr>
            <w:r w:rsidRPr="0092344F">
              <w:rPr>
                <w:rFonts w:ascii="Times New Roman" w:hAnsi="Times New Roman" w:cs="Times New Roman"/>
                <w:b/>
                <w:bCs/>
                <w:sz w:val="26"/>
                <w:szCs w:val="26"/>
              </w:rPr>
              <w:t>B2</w:t>
            </w:r>
          </w:p>
        </w:tc>
        <w:tc>
          <w:tcPr>
            <w:tcW w:w="2460" w:type="dxa"/>
          </w:tcPr>
          <w:p w14:paraId="49CB3A43" w14:textId="14037905" w:rsidR="00206982" w:rsidRPr="0092344F" w:rsidRDefault="00206982" w:rsidP="0092344F">
            <w:pPr>
              <w:rPr>
                <w:rFonts w:ascii="Times New Roman" w:hAnsi="Times New Roman" w:cs="Times New Roman"/>
                <w:sz w:val="26"/>
                <w:szCs w:val="26"/>
              </w:rPr>
            </w:pPr>
            <w:r w:rsidRPr="0092344F">
              <w:rPr>
                <w:rStyle w:val="fontstyle01"/>
                <w:rFonts w:ascii="Times New Roman" w:hAnsi="Times New Roman" w:cs="Times New Roman"/>
                <w:i w:val="0"/>
                <w:iCs w:val="0"/>
                <w:color w:val="auto"/>
                <w:sz w:val="26"/>
                <w:szCs w:val="26"/>
              </w:rPr>
              <w:t>Nghiên cứu khoa học nên được dạy cho tất cả sinh viên</w:t>
            </w:r>
          </w:p>
        </w:tc>
        <w:tc>
          <w:tcPr>
            <w:tcW w:w="909" w:type="dxa"/>
            <w:gridSpan w:val="2"/>
            <w:vAlign w:val="center"/>
          </w:tcPr>
          <w:p w14:paraId="1486E6E5" w14:textId="11B063BD"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1</w:t>
            </w:r>
          </w:p>
        </w:tc>
        <w:tc>
          <w:tcPr>
            <w:tcW w:w="945" w:type="dxa"/>
            <w:vAlign w:val="center"/>
          </w:tcPr>
          <w:p w14:paraId="1654AEC5" w14:textId="36EF109E"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2</w:t>
            </w:r>
          </w:p>
        </w:tc>
        <w:tc>
          <w:tcPr>
            <w:tcW w:w="907" w:type="dxa"/>
            <w:vAlign w:val="center"/>
          </w:tcPr>
          <w:p w14:paraId="49C16B4C" w14:textId="0C5D57C4"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3</w:t>
            </w:r>
          </w:p>
        </w:tc>
        <w:tc>
          <w:tcPr>
            <w:tcW w:w="945" w:type="dxa"/>
            <w:vAlign w:val="center"/>
          </w:tcPr>
          <w:p w14:paraId="1C3E1123" w14:textId="73FCAFED"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4</w:t>
            </w:r>
          </w:p>
        </w:tc>
        <w:tc>
          <w:tcPr>
            <w:tcW w:w="849" w:type="dxa"/>
            <w:vAlign w:val="center"/>
          </w:tcPr>
          <w:p w14:paraId="14242CFB" w14:textId="3FF5FA01"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5</w:t>
            </w:r>
          </w:p>
        </w:tc>
        <w:tc>
          <w:tcPr>
            <w:tcW w:w="868" w:type="dxa"/>
            <w:vAlign w:val="center"/>
          </w:tcPr>
          <w:p w14:paraId="4ADE54AD" w14:textId="5A84C936"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6</w:t>
            </w:r>
          </w:p>
        </w:tc>
        <w:tc>
          <w:tcPr>
            <w:tcW w:w="868" w:type="dxa"/>
            <w:vAlign w:val="center"/>
          </w:tcPr>
          <w:p w14:paraId="4E63533A" w14:textId="3327F615"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7</w:t>
            </w:r>
          </w:p>
        </w:tc>
      </w:tr>
      <w:tr w:rsidR="006C0DD3" w:rsidRPr="0092344F" w14:paraId="7CDEBECD" w14:textId="77777777" w:rsidTr="0092344F">
        <w:tc>
          <w:tcPr>
            <w:tcW w:w="270" w:type="dxa"/>
          </w:tcPr>
          <w:p w14:paraId="74994898" w14:textId="2D22102B" w:rsidR="00206982" w:rsidRPr="0092344F" w:rsidRDefault="00206982" w:rsidP="00206982">
            <w:pPr>
              <w:spacing w:line="360" w:lineRule="auto"/>
              <w:jc w:val="both"/>
              <w:rPr>
                <w:rFonts w:ascii="Times New Roman" w:hAnsi="Times New Roman" w:cs="Times New Roman"/>
                <w:b/>
                <w:bCs/>
                <w:sz w:val="26"/>
                <w:szCs w:val="26"/>
              </w:rPr>
            </w:pPr>
            <w:r w:rsidRPr="0092344F">
              <w:rPr>
                <w:rFonts w:ascii="Times New Roman" w:hAnsi="Times New Roman" w:cs="Times New Roman"/>
                <w:b/>
                <w:bCs/>
                <w:sz w:val="26"/>
                <w:szCs w:val="26"/>
              </w:rPr>
              <w:t>B3</w:t>
            </w:r>
          </w:p>
        </w:tc>
        <w:tc>
          <w:tcPr>
            <w:tcW w:w="2460" w:type="dxa"/>
          </w:tcPr>
          <w:p w14:paraId="3782E827" w14:textId="77730E96" w:rsidR="00206982" w:rsidRPr="0092344F" w:rsidRDefault="00206982" w:rsidP="0092344F">
            <w:pPr>
              <w:rPr>
                <w:rFonts w:ascii="Times New Roman" w:hAnsi="Times New Roman" w:cs="Times New Roman"/>
                <w:sz w:val="26"/>
                <w:szCs w:val="26"/>
              </w:rPr>
            </w:pPr>
            <w:r w:rsidRPr="0092344F">
              <w:rPr>
                <w:rStyle w:val="fontstyle01"/>
                <w:rFonts w:ascii="Times New Roman" w:hAnsi="Times New Roman" w:cs="Times New Roman"/>
                <w:i w:val="0"/>
                <w:iCs w:val="0"/>
                <w:color w:val="auto"/>
                <w:sz w:val="26"/>
                <w:szCs w:val="26"/>
              </w:rPr>
              <w:t>Tôi đam mê nghiên cứu khoa học</w:t>
            </w:r>
          </w:p>
        </w:tc>
        <w:tc>
          <w:tcPr>
            <w:tcW w:w="909" w:type="dxa"/>
            <w:gridSpan w:val="2"/>
            <w:vAlign w:val="center"/>
          </w:tcPr>
          <w:p w14:paraId="3411009A" w14:textId="1F1858D3"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1</w:t>
            </w:r>
          </w:p>
        </w:tc>
        <w:tc>
          <w:tcPr>
            <w:tcW w:w="945" w:type="dxa"/>
            <w:vAlign w:val="center"/>
          </w:tcPr>
          <w:p w14:paraId="0B50E505" w14:textId="04145E4A"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2</w:t>
            </w:r>
          </w:p>
        </w:tc>
        <w:tc>
          <w:tcPr>
            <w:tcW w:w="907" w:type="dxa"/>
            <w:vAlign w:val="center"/>
          </w:tcPr>
          <w:p w14:paraId="396EB8D3" w14:textId="1C71E2E0"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3</w:t>
            </w:r>
          </w:p>
        </w:tc>
        <w:tc>
          <w:tcPr>
            <w:tcW w:w="945" w:type="dxa"/>
            <w:vAlign w:val="center"/>
          </w:tcPr>
          <w:p w14:paraId="67B53F7B" w14:textId="5819625F"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4</w:t>
            </w:r>
          </w:p>
        </w:tc>
        <w:tc>
          <w:tcPr>
            <w:tcW w:w="849" w:type="dxa"/>
            <w:vAlign w:val="center"/>
          </w:tcPr>
          <w:p w14:paraId="2F5140CE" w14:textId="60DFBCCA"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5</w:t>
            </w:r>
          </w:p>
        </w:tc>
        <w:tc>
          <w:tcPr>
            <w:tcW w:w="868" w:type="dxa"/>
            <w:vAlign w:val="center"/>
          </w:tcPr>
          <w:p w14:paraId="5B2FE09F" w14:textId="025A68E7"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6</w:t>
            </w:r>
          </w:p>
        </w:tc>
        <w:tc>
          <w:tcPr>
            <w:tcW w:w="868" w:type="dxa"/>
            <w:vAlign w:val="center"/>
          </w:tcPr>
          <w:p w14:paraId="56C92008" w14:textId="61771F63"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7</w:t>
            </w:r>
          </w:p>
        </w:tc>
      </w:tr>
      <w:tr w:rsidR="006C0DD3" w:rsidRPr="0092344F" w14:paraId="6E957592" w14:textId="77777777" w:rsidTr="0092344F">
        <w:tc>
          <w:tcPr>
            <w:tcW w:w="270" w:type="dxa"/>
          </w:tcPr>
          <w:p w14:paraId="6EDE2BAE" w14:textId="4F8740F1" w:rsidR="00206982" w:rsidRPr="0092344F" w:rsidRDefault="00206982" w:rsidP="00206982">
            <w:pPr>
              <w:spacing w:line="360" w:lineRule="auto"/>
              <w:jc w:val="both"/>
              <w:rPr>
                <w:rFonts w:ascii="Times New Roman" w:hAnsi="Times New Roman" w:cs="Times New Roman"/>
                <w:b/>
                <w:bCs/>
                <w:sz w:val="26"/>
                <w:szCs w:val="26"/>
              </w:rPr>
            </w:pPr>
            <w:r w:rsidRPr="0092344F">
              <w:rPr>
                <w:rFonts w:ascii="Times New Roman" w:hAnsi="Times New Roman" w:cs="Times New Roman"/>
                <w:b/>
                <w:bCs/>
                <w:sz w:val="26"/>
                <w:szCs w:val="26"/>
              </w:rPr>
              <w:t>B4</w:t>
            </w:r>
          </w:p>
        </w:tc>
        <w:tc>
          <w:tcPr>
            <w:tcW w:w="2460" w:type="dxa"/>
          </w:tcPr>
          <w:p w14:paraId="39C88AF9" w14:textId="77777777" w:rsidR="00206982" w:rsidRPr="0092344F" w:rsidRDefault="00206982" w:rsidP="0092344F">
            <w:pPr>
              <w:rPr>
                <w:rFonts w:ascii="Times New Roman" w:hAnsi="Times New Roman" w:cs="Times New Roman"/>
                <w:sz w:val="26"/>
                <w:szCs w:val="26"/>
              </w:rPr>
            </w:pPr>
            <w:r w:rsidRPr="0092344F">
              <w:rPr>
                <w:rStyle w:val="fontstyle01"/>
                <w:rFonts w:ascii="Times New Roman" w:hAnsi="Times New Roman" w:cs="Times New Roman"/>
                <w:i w:val="0"/>
                <w:iCs w:val="0"/>
                <w:color w:val="auto"/>
                <w:sz w:val="26"/>
                <w:szCs w:val="26"/>
              </w:rPr>
              <w:t>Nghiên cứu khoa học rất thú vị</w:t>
            </w:r>
          </w:p>
          <w:p w14:paraId="5C3E969D" w14:textId="77777777" w:rsidR="00206982" w:rsidRPr="0092344F" w:rsidRDefault="00206982" w:rsidP="0092344F">
            <w:pPr>
              <w:spacing w:line="360" w:lineRule="auto"/>
              <w:rPr>
                <w:rFonts w:ascii="Times New Roman" w:hAnsi="Times New Roman" w:cs="Times New Roman"/>
                <w:b/>
                <w:bCs/>
                <w:sz w:val="26"/>
                <w:szCs w:val="26"/>
              </w:rPr>
            </w:pPr>
          </w:p>
        </w:tc>
        <w:tc>
          <w:tcPr>
            <w:tcW w:w="909" w:type="dxa"/>
            <w:gridSpan w:val="2"/>
            <w:vAlign w:val="center"/>
          </w:tcPr>
          <w:p w14:paraId="6824EE28" w14:textId="31FBFF05"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1</w:t>
            </w:r>
          </w:p>
        </w:tc>
        <w:tc>
          <w:tcPr>
            <w:tcW w:w="945" w:type="dxa"/>
            <w:vAlign w:val="center"/>
          </w:tcPr>
          <w:p w14:paraId="6BD16EA9" w14:textId="2B733C6F"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2</w:t>
            </w:r>
          </w:p>
        </w:tc>
        <w:tc>
          <w:tcPr>
            <w:tcW w:w="907" w:type="dxa"/>
            <w:vAlign w:val="center"/>
          </w:tcPr>
          <w:p w14:paraId="5C8F4C71" w14:textId="7EE22B16"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3</w:t>
            </w:r>
          </w:p>
        </w:tc>
        <w:tc>
          <w:tcPr>
            <w:tcW w:w="945" w:type="dxa"/>
            <w:vAlign w:val="center"/>
          </w:tcPr>
          <w:p w14:paraId="00747F6B" w14:textId="459BF71C"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4</w:t>
            </w:r>
          </w:p>
        </w:tc>
        <w:tc>
          <w:tcPr>
            <w:tcW w:w="849" w:type="dxa"/>
            <w:vAlign w:val="center"/>
          </w:tcPr>
          <w:p w14:paraId="1048E2B9" w14:textId="0B63BA6D"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5</w:t>
            </w:r>
          </w:p>
        </w:tc>
        <w:tc>
          <w:tcPr>
            <w:tcW w:w="868" w:type="dxa"/>
            <w:vAlign w:val="center"/>
          </w:tcPr>
          <w:p w14:paraId="572E852F" w14:textId="0BF3A57E"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6</w:t>
            </w:r>
          </w:p>
        </w:tc>
        <w:tc>
          <w:tcPr>
            <w:tcW w:w="868" w:type="dxa"/>
            <w:vAlign w:val="center"/>
          </w:tcPr>
          <w:p w14:paraId="2EB84756" w14:textId="1D20879A"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7</w:t>
            </w:r>
          </w:p>
        </w:tc>
      </w:tr>
      <w:tr w:rsidR="006C0DD3" w:rsidRPr="0092344F" w14:paraId="087DBCA8" w14:textId="77777777" w:rsidTr="0092344F">
        <w:tc>
          <w:tcPr>
            <w:tcW w:w="270" w:type="dxa"/>
          </w:tcPr>
          <w:p w14:paraId="76CC5F3E" w14:textId="4C234773" w:rsidR="00206982" w:rsidRPr="0092344F" w:rsidRDefault="00206982" w:rsidP="00206982">
            <w:pPr>
              <w:spacing w:line="360" w:lineRule="auto"/>
              <w:jc w:val="both"/>
              <w:rPr>
                <w:rFonts w:ascii="Times New Roman" w:hAnsi="Times New Roman" w:cs="Times New Roman"/>
                <w:b/>
                <w:bCs/>
                <w:sz w:val="26"/>
                <w:szCs w:val="26"/>
              </w:rPr>
            </w:pPr>
            <w:r w:rsidRPr="0092344F">
              <w:rPr>
                <w:rFonts w:ascii="Times New Roman" w:hAnsi="Times New Roman" w:cs="Times New Roman"/>
                <w:b/>
                <w:bCs/>
                <w:sz w:val="26"/>
                <w:szCs w:val="26"/>
              </w:rPr>
              <w:t>B5</w:t>
            </w:r>
          </w:p>
        </w:tc>
        <w:tc>
          <w:tcPr>
            <w:tcW w:w="2460" w:type="dxa"/>
          </w:tcPr>
          <w:p w14:paraId="196EBB72" w14:textId="57306A83" w:rsidR="00206982" w:rsidRPr="0092344F" w:rsidRDefault="00206982" w:rsidP="0092344F">
            <w:pPr>
              <w:rPr>
                <w:rFonts w:ascii="Times New Roman" w:hAnsi="Times New Roman" w:cs="Times New Roman"/>
                <w:sz w:val="26"/>
                <w:szCs w:val="26"/>
              </w:rPr>
            </w:pPr>
            <w:r w:rsidRPr="0092344F">
              <w:rPr>
                <w:rStyle w:val="fontstyle01"/>
                <w:rFonts w:ascii="Times New Roman" w:hAnsi="Times New Roman" w:cs="Times New Roman"/>
                <w:i w:val="0"/>
                <w:iCs w:val="0"/>
                <w:color w:val="auto"/>
                <w:sz w:val="26"/>
                <w:szCs w:val="26"/>
              </w:rPr>
              <w:t>Tôi thích nghiên cứu khoa học</w:t>
            </w:r>
          </w:p>
        </w:tc>
        <w:tc>
          <w:tcPr>
            <w:tcW w:w="909" w:type="dxa"/>
            <w:gridSpan w:val="2"/>
            <w:vAlign w:val="center"/>
          </w:tcPr>
          <w:p w14:paraId="4819C9DF" w14:textId="03FED499"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1</w:t>
            </w:r>
          </w:p>
        </w:tc>
        <w:tc>
          <w:tcPr>
            <w:tcW w:w="945" w:type="dxa"/>
            <w:vAlign w:val="center"/>
          </w:tcPr>
          <w:p w14:paraId="20625877" w14:textId="622EA727"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2</w:t>
            </w:r>
          </w:p>
        </w:tc>
        <w:tc>
          <w:tcPr>
            <w:tcW w:w="907" w:type="dxa"/>
            <w:vAlign w:val="center"/>
          </w:tcPr>
          <w:p w14:paraId="77E888A5" w14:textId="32CF7E80"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3</w:t>
            </w:r>
          </w:p>
        </w:tc>
        <w:tc>
          <w:tcPr>
            <w:tcW w:w="945" w:type="dxa"/>
            <w:vAlign w:val="center"/>
          </w:tcPr>
          <w:p w14:paraId="2ECF23B8" w14:textId="5D34CD97"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4</w:t>
            </w:r>
          </w:p>
        </w:tc>
        <w:tc>
          <w:tcPr>
            <w:tcW w:w="849" w:type="dxa"/>
            <w:vAlign w:val="center"/>
          </w:tcPr>
          <w:p w14:paraId="5B9A1465" w14:textId="4DBFF292"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5</w:t>
            </w:r>
          </w:p>
        </w:tc>
        <w:tc>
          <w:tcPr>
            <w:tcW w:w="868" w:type="dxa"/>
            <w:vAlign w:val="center"/>
          </w:tcPr>
          <w:p w14:paraId="410D5CA1" w14:textId="57C9A746"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6</w:t>
            </w:r>
          </w:p>
        </w:tc>
        <w:tc>
          <w:tcPr>
            <w:tcW w:w="868" w:type="dxa"/>
            <w:vAlign w:val="center"/>
          </w:tcPr>
          <w:p w14:paraId="38A76295" w14:textId="6E231945"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7</w:t>
            </w:r>
          </w:p>
        </w:tc>
      </w:tr>
      <w:tr w:rsidR="006C0DD3" w:rsidRPr="0092344F" w14:paraId="50B4D035" w14:textId="77777777" w:rsidTr="0092344F">
        <w:tc>
          <w:tcPr>
            <w:tcW w:w="270" w:type="dxa"/>
          </w:tcPr>
          <w:p w14:paraId="27A20F00" w14:textId="369332FD" w:rsidR="00206982" w:rsidRPr="0092344F" w:rsidRDefault="00206982" w:rsidP="00206982">
            <w:pPr>
              <w:spacing w:line="360" w:lineRule="auto"/>
              <w:jc w:val="both"/>
              <w:rPr>
                <w:rFonts w:ascii="Times New Roman" w:hAnsi="Times New Roman" w:cs="Times New Roman"/>
                <w:b/>
                <w:bCs/>
                <w:sz w:val="26"/>
                <w:szCs w:val="26"/>
              </w:rPr>
            </w:pPr>
            <w:r w:rsidRPr="0092344F">
              <w:rPr>
                <w:rFonts w:ascii="Times New Roman" w:hAnsi="Times New Roman" w:cs="Times New Roman"/>
                <w:b/>
                <w:bCs/>
                <w:sz w:val="26"/>
                <w:szCs w:val="26"/>
              </w:rPr>
              <w:t>B6</w:t>
            </w:r>
          </w:p>
        </w:tc>
        <w:tc>
          <w:tcPr>
            <w:tcW w:w="2460" w:type="dxa"/>
          </w:tcPr>
          <w:p w14:paraId="0F264533" w14:textId="1A7A0C23" w:rsidR="00206982" w:rsidRPr="0092344F" w:rsidRDefault="00206982" w:rsidP="0092344F">
            <w:pPr>
              <w:rPr>
                <w:rFonts w:ascii="Times New Roman" w:hAnsi="Times New Roman" w:cs="Times New Roman"/>
                <w:sz w:val="26"/>
                <w:szCs w:val="26"/>
              </w:rPr>
            </w:pPr>
            <w:r w:rsidRPr="0092344F">
              <w:rPr>
                <w:rStyle w:val="fontstyle01"/>
                <w:rFonts w:ascii="Times New Roman" w:hAnsi="Times New Roman" w:cs="Times New Roman"/>
                <w:i w:val="0"/>
                <w:iCs w:val="0"/>
                <w:color w:val="auto"/>
                <w:sz w:val="26"/>
                <w:szCs w:val="26"/>
              </w:rPr>
              <w:t>Tôi cảm thấy không chắc chắn về việc phân tích dữ liệu nghiên cứu</w:t>
            </w:r>
          </w:p>
        </w:tc>
        <w:tc>
          <w:tcPr>
            <w:tcW w:w="909" w:type="dxa"/>
            <w:gridSpan w:val="2"/>
            <w:vAlign w:val="center"/>
          </w:tcPr>
          <w:p w14:paraId="4A3972F8" w14:textId="538D5B09"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1</w:t>
            </w:r>
          </w:p>
        </w:tc>
        <w:tc>
          <w:tcPr>
            <w:tcW w:w="945" w:type="dxa"/>
            <w:vAlign w:val="center"/>
          </w:tcPr>
          <w:p w14:paraId="18FC6BD6" w14:textId="70EA428E"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2</w:t>
            </w:r>
          </w:p>
        </w:tc>
        <w:tc>
          <w:tcPr>
            <w:tcW w:w="907" w:type="dxa"/>
            <w:vAlign w:val="center"/>
          </w:tcPr>
          <w:p w14:paraId="26C1BF1E" w14:textId="66083D11"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3</w:t>
            </w:r>
          </w:p>
        </w:tc>
        <w:tc>
          <w:tcPr>
            <w:tcW w:w="945" w:type="dxa"/>
            <w:vAlign w:val="center"/>
          </w:tcPr>
          <w:p w14:paraId="71CDBB96" w14:textId="651B9C33"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4</w:t>
            </w:r>
          </w:p>
        </w:tc>
        <w:tc>
          <w:tcPr>
            <w:tcW w:w="849" w:type="dxa"/>
            <w:vAlign w:val="center"/>
          </w:tcPr>
          <w:p w14:paraId="7CA25396" w14:textId="6F44475C"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5</w:t>
            </w:r>
          </w:p>
        </w:tc>
        <w:tc>
          <w:tcPr>
            <w:tcW w:w="868" w:type="dxa"/>
            <w:vAlign w:val="center"/>
          </w:tcPr>
          <w:p w14:paraId="7A6DA97C" w14:textId="297297C6"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6</w:t>
            </w:r>
          </w:p>
        </w:tc>
        <w:tc>
          <w:tcPr>
            <w:tcW w:w="868" w:type="dxa"/>
            <w:vAlign w:val="center"/>
          </w:tcPr>
          <w:p w14:paraId="5C0BEDF6" w14:textId="2C354A71"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7</w:t>
            </w:r>
          </w:p>
        </w:tc>
      </w:tr>
      <w:tr w:rsidR="006C0DD3" w:rsidRPr="0092344F" w14:paraId="1AE6FF94" w14:textId="77777777" w:rsidTr="0092344F">
        <w:tc>
          <w:tcPr>
            <w:tcW w:w="270" w:type="dxa"/>
          </w:tcPr>
          <w:p w14:paraId="43A452ED" w14:textId="5656DAEC" w:rsidR="00206982" w:rsidRPr="0092344F" w:rsidRDefault="00206982" w:rsidP="00206982">
            <w:pPr>
              <w:spacing w:line="360" w:lineRule="auto"/>
              <w:jc w:val="both"/>
              <w:rPr>
                <w:rFonts w:ascii="Times New Roman" w:hAnsi="Times New Roman" w:cs="Times New Roman"/>
                <w:b/>
                <w:bCs/>
                <w:sz w:val="26"/>
                <w:szCs w:val="26"/>
              </w:rPr>
            </w:pPr>
            <w:r w:rsidRPr="0092344F">
              <w:rPr>
                <w:rFonts w:ascii="Times New Roman" w:hAnsi="Times New Roman" w:cs="Times New Roman"/>
                <w:b/>
                <w:bCs/>
                <w:sz w:val="26"/>
                <w:szCs w:val="26"/>
              </w:rPr>
              <w:t>B7</w:t>
            </w:r>
          </w:p>
        </w:tc>
        <w:tc>
          <w:tcPr>
            <w:tcW w:w="2460" w:type="dxa"/>
          </w:tcPr>
          <w:p w14:paraId="120E277E" w14:textId="21A03766" w:rsidR="00206982" w:rsidRPr="0092344F" w:rsidRDefault="00206982" w:rsidP="0092344F">
            <w:pPr>
              <w:rPr>
                <w:rFonts w:ascii="Times New Roman" w:hAnsi="Times New Roman" w:cs="Times New Roman"/>
                <w:sz w:val="26"/>
                <w:szCs w:val="26"/>
              </w:rPr>
            </w:pPr>
            <w:r w:rsidRPr="0092344F">
              <w:rPr>
                <w:rStyle w:val="fontstyle01"/>
                <w:rFonts w:ascii="Times New Roman" w:hAnsi="Times New Roman" w:cs="Times New Roman"/>
                <w:i w:val="0"/>
                <w:iCs w:val="0"/>
                <w:color w:val="auto"/>
                <w:sz w:val="26"/>
                <w:szCs w:val="26"/>
              </w:rPr>
              <w:t>Nghiên cứu khoa học làm tôi lo sợ</w:t>
            </w:r>
          </w:p>
        </w:tc>
        <w:tc>
          <w:tcPr>
            <w:tcW w:w="909" w:type="dxa"/>
            <w:gridSpan w:val="2"/>
            <w:vAlign w:val="center"/>
          </w:tcPr>
          <w:p w14:paraId="440DB4A3" w14:textId="13759DC8"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1</w:t>
            </w:r>
          </w:p>
        </w:tc>
        <w:tc>
          <w:tcPr>
            <w:tcW w:w="945" w:type="dxa"/>
            <w:vAlign w:val="center"/>
          </w:tcPr>
          <w:p w14:paraId="5CD79CF7" w14:textId="2232B522"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2</w:t>
            </w:r>
          </w:p>
        </w:tc>
        <w:tc>
          <w:tcPr>
            <w:tcW w:w="907" w:type="dxa"/>
            <w:vAlign w:val="center"/>
          </w:tcPr>
          <w:p w14:paraId="56ADA212" w14:textId="0E5BAB07"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3</w:t>
            </w:r>
          </w:p>
        </w:tc>
        <w:tc>
          <w:tcPr>
            <w:tcW w:w="945" w:type="dxa"/>
            <w:vAlign w:val="center"/>
          </w:tcPr>
          <w:p w14:paraId="5E2F6D6B" w14:textId="6DBCDE91"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4</w:t>
            </w:r>
          </w:p>
        </w:tc>
        <w:tc>
          <w:tcPr>
            <w:tcW w:w="849" w:type="dxa"/>
            <w:vAlign w:val="center"/>
          </w:tcPr>
          <w:p w14:paraId="5C859CC1" w14:textId="01B35545"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5</w:t>
            </w:r>
          </w:p>
        </w:tc>
        <w:tc>
          <w:tcPr>
            <w:tcW w:w="868" w:type="dxa"/>
            <w:vAlign w:val="center"/>
          </w:tcPr>
          <w:p w14:paraId="0CDB6DC3" w14:textId="57DADD74"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6</w:t>
            </w:r>
          </w:p>
        </w:tc>
        <w:tc>
          <w:tcPr>
            <w:tcW w:w="868" w:type="dxa"/>
            <w:vAlign w:val="center"/>
          </w:tcPr>
          <w:p w14:paraId="590E768E" w14:textId="026E9D7D"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7</w:t>
            </w:r>
          </w:p>
        </w:tc>
      </w:tr>
      <w:tr w:rsidR="006C0DD3" w:rsidRPr="0092344F" w14:paraId="5E6E6E1D" w14:textId="77777777" w:rsidTr="0092344F">
        <w:tc>
          <w:tcPr>
            <w:tcW w:w="270" w:type="dxa"/>
          </w:tcPr>
          <w:p w14:paraId="2AE78A03" w14:textId="362CF8F5" w:rsidR="00206982" w:rsidRPr="0092344F" w:rsidRDefault="00206982" w:rsidP="00206982">
            <w:pPr>
              <w:spacing w:line="360" w:lineRule="auto"/>
              <w:jc w:val="both"/>
              <w:rPr>
                <w:rFonts w:ascii="Times New Roman" w:hAnsi="Times New Roman" w:cs="Times New Roman"/>
                <w:b/>
                <w:bCs/>
                <w:sz w:val="26"/>
                <w:szCs w:val="26"/>
              </w:rPr>
            </w:pPr>
            <w:r w:rsidRPr="0092344F">
              <w:rPr>
                <w:rFonts w:ascii="Times New Roman" w:hAnsi="Times New Roman" w:cs="Times New Roman"/>
                <w:b/>
                <w:bCs/>
                <w:sz w:val="26"/>
                <w:szCs w:val="26"/>
              </w:rPr>
              <w:lastRenderedPageBreak/>
              <w:t>B8</w:t>
            </w:r>
          </w:p>
        </w:tc>
        <w:tc>
          <w:tcPr>
            <w:tcW w:w="2460" w:type="dxa"/>
          </w:tcPr>
          <w:p w14:paraId="0FA6663E" w14:textId="0583855F" w:rsidR="00206982" w:rsidRPr="0092344F" w:rsidRDefault="00206982" w:rsidP="0092344F">
            <w:pPr>
              <w:rPr>
                <w:rFonts w:ascii="Times New Roman" w:hAnsi="Times New Roman" w:cs="Times New Roman"/>
                <w:sz w:val="26"/>
                <w:szCs w:val="26"/>
              </w:rPr>
            </w:pPr>
            <w:r w:rsidRPr="0092344F">
              <w:rPr>
                <w:rStyle w:val="fontstyle01"/>
                <w:rFonts w:ascii="Times New Roman" w:hAnsi="Times New Roman" w:cs="Times New Roman"/>
                <w:i w:val="0"/>
                <w:iCs w:val="0"/>
                <w:color w:val="auto"/>
                <w:sz w:val="26"/>
                <w:szCs w:val="26"/>
              </w:rPr>
              <w:t>Nghiên cứu khoa học rất hữu ích cho sự nghiệp của tôi</w:t>
            </w:r>
          </w:p>
        </w:tc>
        <w:tc>
          <w:tcPr>
            <w:tcW w:w="909" w:type="dxa"/>
            <w:gridSpan w:val="2"/>
            <w:vAlign w:val="center"/>
          </w:tcPr>
          <w:p w14:paraId="7DAD0122" w14:textId="689C6F91"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1</w:t>
            </w:r>
          </w:p>
        </w:tc>
        <w:tc>
          <w:tcPr>
            <w:tcW w:w="945" w:type="dxa"/>
            <w:vAlign w:val="center"/>
          </w:tcPr>
          <w:p w14:paraId="7111606C" w14:textId="5470FF7E"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2</w:t>
            </w:r>
          </w:p>
        </w:tc>
        <w:tc>
          <w:tcPr>
            <w:tcW w:w="907" w:type="dxa"/>
            <w:vAlign w:val="center"/>
          </w:tcPr>
          <w:p w14:paraId="42ACFECE" w14:textId="0E06723F"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3</w:t>
            </w:r>
          </w:p>
        </w:tc>
        <w:tc>
          <w:tcPr>
            <w:tcW w:w="945" w:type="dxa"/>
            <w:vAlign w:val="center"/>
          </w:tcPr>
          <w:p w14:paraId="01B7EA26" w14:textId="28599CD3"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4</w:t>
            </w:r>
          </w:p>
        </w:tc>
        <w:tc>
          <w:tcPr>
            <w:tcW w:w="849" w:type="dxa"/>
            <w:vAlign w:val="center"/>
          </w:tcPr>
          <w:p w14:paraId="079E67F5" w14:textId="10E21E80"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5</w:t>
            </w:r>
          </w:p>
        </w:tc>
        <w:tc>
          <w:tcPr>
            <w:tcW w:w="868" w:type="dxa"/>
            <w:vAlign w:val="center"/>
          </w:tcPr>
          <w:p w14:paraId="6306E5AA" w14:textId="4DB8D1CA"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6</w:t>
            </w:r>
          </w:p>
        </w:tc>
        <w:tc>
          <w:tcPr>
            <w:tcW w:w="868" w:type="dxa"/>
            <w:vAlign w:val="center"/>
          </w:tcPr>
          <w:p w14:paraId="1AA59C6B" w14:textId="4655228D"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7</w:t>
            </w:r>
          </w:p>
        </w:tc>
      </w:tr>
      <w:tr w:rsidR="006C0DD3" w:rsidRPr="0092344F" w14:paraId="434257D0" w14:textId="77777777" w:rsidTr="0092344F">
        <w:tc>
          <w:tcPr>
            <w:tcW w:w="270" w:type="dxa"/>
          </w:tcPr>
          <w:p w14:paraId="4D83460C" w14:textId="1CDE0DAB" w:rsidR="00206982" w:rsidRPr="0092344F" w:rsidRDefault="00206982" w:rsidP="00206982">
            <w:pPr>
              <w:spacing w:line="360" w:lineRule="auto"/>
              <w:jc w:val="both"/>
              <w:rPr>
                <w:rFonts w:ascii="Times New Roman" w:hAnsi="Times New Roman" w:cs="Times New Roman"/>
                <w:b/>
                <w:bCs/>
                <w:sz w:val="26"/>
                <w:szCs w:val="26"/>
              </w:rPr>
            </w:pPr>
            <w:r w:rsidRPr="0092344F">
              <w:rPr>
                <w:rFonts w:ascii="Times New Roman" w:hAnsi="Times New Roman" w:cs="Times New Roman"/>
                <w:b/>
                <w:bCs/>
                <w:sz w:val="26"/>
                <w:szCs w:val="26"/>
              </w:rPr>
              <w:t>B9</w:t>
            </w:r>
          </w:p>
        </w:tc>
        <w:tc>
          <w:tcPr>
            <w:tcW w:w="2460" w:type="dxa"/>
          </w:tcPr>
          <w:p w14:paraId="40230956" w14:textId="402FD176" w:rsidR="00206982" w:rsidRPr="0092344F" w:rsidRDefault="00206982" w:rsidP="0092344F">
            <w:pPr>
              <w:rPr>
                <w:rFonts w:ascii="Times New Roman" w:hAnsi="Times New Roman" w:cs="Times New Roman"/>
                <w:sz w:val="26"/>
                <w:szCs w:val="26"/>
              </w:rPr>
            </w:pPr>
            <w:r w:rsidRPr="0092344F">
              <w:rPr>
                <w:rStyle w:val="fontstyle01"/>
                <w:rFonts w:ascii="Times New Roman" w:hAnsi="Times New Roman" w:cs="Times New Roman"/>
                <w:i w:val="0"/>
                <w:iCs w:val="0"/>
                <w:color w:val="auto"/>
                <w:sz w:val="26"/>
                <w:szCs w:val="26"/>
              </w:rPr>
              <w:t>Tôi cảm thấy khó hiểu về các khái niệm của nghiên cứu khoa học</w:t>
            </w:r>
          </w:p>
        </w:tc>
        <w:tc>
          <w:tcPr>
            <w:tcW w:w="909" w:type="dxa"/>
            <w:gridSpan w:val="2"/>
            <w:vAlign w:val="center"/>
          </w:tcPr>
          <w:p w14:paraId="1B29ECF4" w14:textId="4B1B51D7"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1</w:t>
            </w:r>
          </w:p>
        </w:tc>
        <w:tc>
          <w:tcPr>
            <w:tcW w:w="945" w:type="dxa"/>
            <w:vAlign w:val="center"/>
          </w:tcPr>
          <w:p w14:paraId="327415C6" w14:textId="721F7E0B"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2</w:t>
            </w:r>
          </w:p>
        </w:tc>
        <w:tc>
          <w:tcPr>
            <w:tcW w:w="907" w:type="dxa"/>
            <w:vAlign w:val="center"/>
          </w:tcPr>
          <w:p w14:paraId="2A740B32" w14:textId="3D335D23"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3</w:t>
            </w:r>
          </w:p>
        </w:tc>
        <w:tc>
          <w:tcPr>
            <w:tcW w:w="945" w:type="dxa"/>
            <w:vAlign w:val="center"/>
          </w:tcPr>
          <w:p w14:paraId="40DE54D5" w14:textId="7688EC57"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4</w:t>
            </w:r>
          </w:p>
        </w:tc>
        <w:tc>
          <w:tcPr>
            <w:tcW w:w="849" w:type="dxa"/>
            <w:vAlign w:val="center"/>
          </w:tcPr>
          <w:p w14:paraId="2C6936C9" w14:textId="7DDFC3A2"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5</w:t>
            </w:r>
          </w:p>
        </w:tc>
        <w:tc>
          <w:tcPr>
            <w:tcW w:w="868" w:type="dxa"/>
            <w:vAlign w:val="center"/>
          </w:tcPr>
          <w:p w14:paraId="5B679AD4" w14:textId="0C610BC6"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6</w:t>
            </w:r>
          </w:p>
        </w:tc>
        <w:tc>
          <w:tcPr>
            <w:tcW w:w="868" w:type="dxa"/>
            <w:vAlign w:val="center"/>
          </w:tcPr>
          <w:p w14:paraId="30ABA0BE" w14:textId="020D7064"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7</w:t>
            </w:r>
          </w:p>
        </w:tc>
      </w:tr>
      <w:tr w:rsidR="006C0DD3" w:rsidRPr="0092344F" w14:paraId="57240962" w14:textId="77777777" w:rsidTr="0092344F">
        <w:tc>
          <w:tcPr>
            <w:tcW w:w="270" w:type="dxa"/>
          </w:tcPr>
          <w:p w14:paraId="60B5DC3A" w14:textId="50FE9DD2" w:rsidR="00206982" w:rsidRPr="0092344F" w:rsidRDefault="00206982" w:rsidP="00206982">
            <w:pPr>
              <w:spacing w:line="360" w:lineRule="auto"/>
              <w:jc w:val="both"/>
              <w:rPr>
                <w:rFonts w:ascii="Times New Roman" w:hAnsi="Times New Roman" w:cs="Times New Roman"/>
                <w:b/>
                <w:bCs/>
                <w:sz w:val="26"/>
                <w:szCs w:val="26"/>
              </w:rPr>
            </w:pPr>
            <w:r w:rsidRPr="0092344F">
              <w:rPr>
                <w:rFonts w:ascii="Times New Roman" w:hAnsi="Times New Roman" w:cs="Times New Roman"/>
                <w:b/>
                <w:bCs/>
                <w:sz w:val="26"/>
                <w:szCs w:val="26"/>
              </w:rPr>
              <w:t>B10</w:t>
            </w:r>
          </w:p>
        </w:tc>
        <w:tc>
          <w:tcPr>
            <w:tcW w:w="2460" w:type="dxa"/>
          </w:tcPr>
          <w:p w14:paraId="3BCE7C61" w14:textId="18138707" w:rsidR="00206982" w:rsidRPr="0092344F" w:rsidRDefault="00206982" w:rsidP="0092344F">
            <w:pPr>
              <w:rPr>
                <w:rFonts w:ascii="Times New Roman" w:hAnsi="Times New Roman" w:cs="Times New Roman"/>
                <w:sz w:val="26"/>
                <w:szCs w:val="26"/>
              </w:rPr>
            </w:pPr>
            <w:r w:rsidRPr="0092344F">
              <w:rPr>
                <w:rStyle w:val="fontstyle01"/>
                <w:rFonts w:ascii="Times New Roman" w:hAnsi="Times New Roman" w:cs="Times New Roman"/>
                <w:i w:val="0"/>
                <w:iCs w:val="0"/>
                <w:color w:val="auto"/>
                <w:sz w:val="26"/>
                <w:szCs w:val="26"/>
              </w:rPr>
              <w:t>Tôi mắc nhiều sai lầm trong nghiên cứu</w:t>
            </w:r>
          </w:p>
        </w:tc>
        <w:tc>
          <w:tcPr>
            <w:tcW w:w="909" w:type="dxa"/>
            <w:gridSpan w:val="2"/>
            <w:vAlign w:val="center"/>
          </w:tcPr>
          <w:p w14:paraId="7B8670DF" w14:textId="589D6E6A"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1</w:t>
            </w:r>
          </w:p>
        </w:tc>
        <w:tc>
          <w:tcPr>
            <w:tcW w:w="945" w:type="dxa"/>
            <w:vAlign w:val="center"/>
          </w:tcPr>
          <w:p w14:paraId="6FA520D5" w14:textId="2AA1BA4B"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2</w:t>
            </w:r>
          </w:p>
        </w:tc>
        <w:tc>
          <w:tcPr>
            <w:tcW w:w="907" w:type="dxa"/>
            <w:vAlign w:val="center"/>
          </w:tcPr>
          <w:p w14:paraId="2CE9751B" w14:textId="19749B4D"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3</w:t>
            </w:r>
          </w:p>
        </w:tc>
        <w:tc>
          <w:tcPr>
            <w:tcW w:w="945" w:type="dxa"/>
            <w:vAlign w:val="center"/>
          </w:tcPr>
          <w:p w14:paraId="133E4BAD" w14:textId="29769A76"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4</w:t>
            </w:r>
          </w:p>
        </w:tc>
        <w:tc>
          <w:tcPr>
            <w:tcW w:w="849" w:type="dxa"/>
            <w:vAlign w:val="center"/>
          </w:tcPr>
          <w:p w14:paraId="57E9EE88" w14:textId="46107144"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5</w:t>
            </w:r>
          </w:p>
        </w:tc>
        <w:tc>
          <w:tcPr>
            <w:tcW w:w="868" w:type="dxa"/>
            <w:vAlign w:val="center"/>
          </w:tcPr>
          <w:p w14:paraId="4470CA92" w14:textId="7FD613B8"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6</w:t>
            </w:r>
          </w:p>
        </w:tc>
        <w:tc>
          <w:tcPr>
            <w:tcW w:w="868" w:type="dxa"/>
            <w:vAlign w:val="center"/>
          </w:tcPr>
          <w:p w14:paraId="361823D9" w14:textId="52BF67C3"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7</w:t>
            </w:r>
          </w:p>
        </w:tc>
      </w:tr>
      <w:tr w:rsidR="006C0DD3" w:rsidRPr="0092344F" w14:paraId="10404D53" w14:textId="77777777" w:rsidTr="0092344F">
        <w:tc>
          <w:tcPr>
            <w:tcW w:w="270" w:type="dxa"/>
          </w:tcPr>
          <w:p w14:paraId="1C88CE5E" w14:textId="16DE12B2" w:rsidR="00206982" w:rsidRPr="0092344F" w:rsidRDefault="00206982" w:rsidP="00206982">
            <w:pPr>
              <w:spacing w:line="360" w:lineRule="auto"/>
              <w:jc w:val="both"/>
              <w:rPr>
                <w:rFonts w:ascii="Times New Roman" w:hAnsi="Times New Roman" w:cs="Times New Roman"/>
                <w:b/>
                <w:bCs/>
                <w:sz w:val="26"/>
                <w:szCs w:val="26"/>
              </w:rPr>
            </w:pPr>
            <w:r w:rsidRPr="0092344F">
              <w:rPr>
                <w:rFonts w:ascii="Times New Roman" w:hAnsi="Times New Roman" w:cs="Times New Roman"/>
                <w:b/>
                <w:bCs/>
                <w:sz w:val="26"/>
                <w:szCs w:val="26"/>
              </w:rPr>
              <w:t>B11</w:t>
            </w:r>
          </w:p>
        </w:tc>
        <w:tc>
          <w:tcPr>
            <w:tcW w:w="2460" w:type="dxa"/>
          </w:tcPr>
          <w:p w14:paraId="4761B6DA" w14:textId="2726D704" w:rsidR="00206982" w:rsidRPr="0092344F" w:rsidRDefault="00206982" w:rsidP="0092344F">
            <w:pPr>
              <w:rPr>
                <w:rFonts w:ascii="Times New Roman" w:hAnsi="Times New Roman" w:cs="Times New Roman"/>
                <w:sz w:val="26"/>
                <w:szCs w:val="26"/>
              </w:rPr>
            </w:pPr>
            <w:r w:rsidRPr="0092344F">
              <w:rPr>
                <w:rStyle w:val="fontstyle01"/>
                <w:rFonts w:ascii="Times New Roman" w:hAnsi="Times New Roman" w:cs="Times New Roman"/>
                <w:i w:val="0"/>
                <w:iCs w:val="0"/>
                <w:color w:val="auto"/>
                <w:sz w:val="26"/>
                <w:szCs w:val="26"/>
              </w:rPr>
              <w:t>Tôi gặp rắc rối với số liệu nghiên cứu</w:t>
            </w:r>
          </w:p>
        </w:tc>
        <w:tc>
          <w:tcPr>
            <w:tcW w:w="909" w:type="dxa"/>
            <w:gridSpan w:val="2"/>
            <w:vAlign w:val="center"/>
          </w:tcPr>
          <w:p w14:paraId="0AB0A6B6" w14:textId="13FC8FAA"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1</w:t>
            </w:r>
          </w:p>
        </w:tc>
        <w:tc>
          <w:tcPr>
            <w:tcW w:w="945" w:type="dxa"/>
            <w:vAlign w:val="center"/>
          </w:tcPr>
          <w:p w14:paraId="35F83B9B" w14:textId="5B202ED8"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2</w:t>
            </w:r>
          </w:p>
        </w:tc>
        <w:tc>
          <w:tcPr>
            <w:tcW w:w="907" w:type="dxa"/>
            <w:vAlign w:val="center"/>
          </w:tcPr>
          <w:p w14:paraId="0F137896" w14:textId="7CB1F63F"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3</w:t>
            </w:r>
          </w:p>
        </w:tc>
        <w:tc>
          <w:tcPr>
            <w:tcW w:w="945" w:type="dxa"/>
            <w:vAlign w:val="center"/>
          </w:tcPr>
          <w:p w14:paraId="7905CCB5" w14:textId="5240D0A9"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4</w:t>
            </w:r>
          </w:p>
        </w:tc>
        <w:tc>
          <w:tcPr>
            <w:tcW w:w="849" w:type="dxa"/>
            <w:vAlign w:val="center"/>
          </w:tcPr>
          <w:p w14:paraId="6E8B4120" w14:textId="1B91D450"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5</w:t>
            </w:r>
          </w:p>
        </w:tc>
        <w:tc>
          <w:tcPr>
            <w:tcW w:w="868" w:type="dxa"/>
            <w:vAlign w:val="center"/>
          </w:tcPr>
          <w:p w14:paraId="6F4E4EC0" w14:textId="448AD0A3"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6</w:t>
            </w:r>
          </w:p>
        </w:tc>
        <w:tc>
          <w:tcPr>
            <w:tcW w:w="868" w:type="dxa"/>
            <w:vAlign w:val="center"/>
          </w:tcPr>
          <w:p w14:paraId="2A300BC5" w14:textId="1C72D34F"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7</w:t>
            </w:r>
          </w:p>
        </w:tc>
      </w:tr>
      <w:tr w:rsidR="006C0DD3" w:rsidRPr="0092344F" w14:paraId="1CAB7618" w14:textId="77777777" w:rsidTr="0092344F">
        <w:tc>
          <w:tcPr>
            <w:tcW w:w="270" w:type="dxa"/>
          </w:tcPr>
          <w:p w14:paraId="0DE32AF1" w14:textId="0C1EE5A3" w:rsidR="00206982" w:rsidRPr="0092344F" w:rsidRDefault="00206982" w:rsidP="00206982">
            <w:pPr>
              <w:spacing w:line="360" w:lineRule="auto"/>
              <w:jc w:val="both"/>
              <w:rPr>
                <w:rFonts w:ascii="Times New Roman" w:hAnsi="Times New Roman" w:cs="Times New Roman"/>
                <w:b/>
                <w:bCs/>
                <w:sz w:val="26"/>
                <w:szCs w:val="26"/>
              </w:rPr>
            </w:pPr>
            <w:r w:rsidRPr="0092344F">
              <w:rPr>
                <w:rFonts w:ascii="Times New Roman" w:hAnsi="Times New Roman" w:cs="Times New Roman"/>
                <w:b/>
                <w:bCs/>
                <w:sz w:val="26"/>
                <w:szCs w:val="26"/>
              </w:rPr>
              <w:t>B12</w:t>
            </w:r>
          </w:p>
        </w:tc>
        <w:tc>
          <w:tcPr>
            <w:tcW w:w="2460" w:type="dxa"/>
          </w:tcPr>
          <w:p w14:paraId="5EF32575" w14:textId="45F37045" w:rsidR="00206982" w:rsidRPr="0092344F" w:rsidRDefault="00206982" w:rsidP="0092344F">
            <w:pPr>
              <w:rPr>
                <w:rFonts w:ascii="Times New Roman" w:hAnsi="Times New Roman" w:cs="Times New Roman"/>
                <w:sz w:val="26"/>
                <w:szCs w:val="26"/>
              </w:rPr>
            </w:pPr>
            <w:r w:rsidRPr="0092344F">
              <w:rPr>
                <w:rStyle w:val="fontstyle01"/>
                <w:rFonts w:ascii="Times New Roman" w:hAnsi="Times New Roman" w:cs="Times New Roman"/>
                <w:i w:val="0"/>
                <w:iCs w:val="0"/>
                <w:color w:val="auto"/>
                <w:sz w:val="26"/>
                <w:szCs w:val="26"/>
              </w:rPr>
              <w:t>Tôi yêu nghiên cứu khoa học</w:t>
            </w:r>
          </w:p>
        </w:tc>
        <w:tc>
          <w:tcPr>
            <w:tcW w:w="909" w:type="dxa"/>
            <w:gridSpan w:val="2"/>
            <w:vAlign w:val="center"/>
          </w:tcPr>
          <w:p w14:paraId="30F0E567" w14:textId="7C214C39"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1</w:t>
            </w:r>
          </w:p>
        </w:tc>
        <w:tc>
          <w:tcPr>
            <w:tcW w:w="945" w:type="dxa"/>
            <w:vAlign w:val="center"/>
          </w:tcPr>
          <w:p w14:paraId="249D697A" w14:textId="24760E56"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2</w:t>
            </w:r>
          </w:p>
        </w:tc>
        <w:tc>
          <w:tcPr>
            <w:tcW w:w="907" w:type="dxa"/>
            <w:vAlign w:val="center"/>
          </w:tcPr>
          <w:p w14:paraId="45E4249E" w14:textId="6010B4CF"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3</w:t>
            </w:r>
          </w:p>
        </w:tc>
        <w:tc>
          <w:tcPr>
            <w:tcW w:w="945" w:type="dxa"/>
            <w:vAlign w:val="center"/>
          </w:tcPr>
          <w:p w14:paraId="5C5D9D2F" w14:textId="7BF5528C"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4</w:t>
            </w:r>
          </w:p>
        </w:tc>
        <w:tc>
          <w:tcPr>
            <w:tcW w:w="849" w:type="dxa"/>
            <w:vAlign w:val="center"/>
          </w:tcPr>
          <w:p w14:paraId="0E640179" w14:textId="0D6CAD8A"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5</w:t>
            </w:r>
          </w:p>
        </w:tc>
        <w:tc>
          <w:tcPr>
            <w:tcW w:w="868" w:type="dxa"/>
            <w:vAlign w:val="center"/>
          </w:tcPr>
          <w:p w14:paraId="2D9939ED" w14:textId="1D4A312C"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6</w:t>
            </w:r>
          </w:p>
        </w:tc>
        <w:tc>
          <w:tcPr>
            <w:tcW w:w="868" w:type="dxa"/>
            <w:vAlign w:val="center"/>
          </w:tcPr>
          <w:p w14:paraId="6A501110" w14:textId="424D14A4"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7</w:t>
            </w:r>
          </w:p>
        </w:tc>
      </w:tr>
      <w:tr w:rsidR="006C0DD3" w:rsidRPr="0092344F" w14:paraId="2435184F" w14:textId="77777777" w:rsidTr="0092344F">
        <w:tc>
          <w:tcPr>
            <w:tcW w:w="270" w:type="dxa"/>
          </w:tcPr>
          <w:p w14:paraId="78DE440B" w14:textId="3A145938" w:rsidR="00206982" w:rsidRPr="0092344F" w:rsidRDefault="00206982" w:rsidP="00206982">
            <w:pPr>
              <w:spacing w:line="360" w:lineRule="auto"/>
              <w:jc w:val="both"/>
              <w:rPr>
                <w:rFonts w:ascii="Times New Roman" w:hAnsi="Times New Roman" w:cs="Times New Roman"/>
                <w:b/>
                <w:bCs/>
                <w:sz w:val="26"/>
                <w:szCs w:val="26"/>
              </w:rPr>
            </w:pPr>
            <w:r w:rsidRPr="0092344F">
              <w:rPr>
                <w:rFonts w:ascii="Times New Roman" w:hAnsi="Times New Roman" w:cs="Times New Roman"/>
                <w:b/>
                <w:bCs/>
                <w:sz w:val="26"/>
                <w:szCs w:val="26"/>
              </w:rPr>
              <w:t>B13</w:t>
            </w:r>
          </w:p>
        </w:tc>
        <w:tc>
          <w:tcPr>
            <w:tcW w:w="2460" w:type="dxa"/>
          </w:tcPr>
          <w:p w14:paraId="01E54539" w14:textId="567447CD" w:rsidR="00206982" w:rsidRPr="0092344F" w:rsidRDefault="00206982" w:rsidP="0092344F">
            <w:pPr>
              <w:rPr>
                <w:rFonts w:ascii="Times New Roman" w:hAnsi="Times New Roman" w:cs="Times New Roman"/>
                <w:sz w:val="26"/>
                <w:szCs w:val="26"/>
              </w:rPr>
            </w:pPr>
            <w:r w:rsidRPr="0092344F">
              <w:rPr>
                <w:rStyle w:val="fontstyle01"/>
                <w:rFonts w:ascii="Times New Roman" w:hAnsi="Times New Roman" w:cs="Times New Roman"/>
                <w:i w:val="0"/>
                <w:iCs w:val="0"/>
                <w:color w:val="auto"/>
                <w:sz w:val="26"/>
                <w:szCs w:val="26"/>
              </w:rPr>
              <w:t>Tôi thật sự hứng thú với nghiên cứu khoa học</w:t>
            </w:r>
          </w:p>
        </w:tc>
        <w:tc>
          <w:tcPr>
            <w:tcW w:w="909" w:type="dxa"/>
            <w:gridSpan w:val="2"/>
            <w:vAlign w:val="center"/>
          </w:tcPr>
          <w:p w14:paraId="539D4C7C" w14:textId="221D9F23"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1</w:t>
            </w:r>
          </w:p>
        </w:tc>
        <w:tc>
          <w:tcPr>
            <w:tcW w:w="945" w:type="dxa"/>
            <w:vAlign w:val="center"/>
          </w:tcPr>
          <w:p w14:paraId="548C1467" w14:textId="656EC719"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2</w:t>
            </w:r>
          </w:p>
        </w:tc>
        <w:tc>
          <w:tcPr>
            <w:tcW w:w="907" w:type="dxa"/>
            <w:vAlign w:val="center"/>
          </w:tcPr>
          <w:p w14:paraId="1CF79EB8" w14:textId="65D8EB90"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3</w:t>
            </w:r>
          </w:p>
        </w:tc>
        <w:tc>
          <w:tcPr>
            <w:tcW w:w="945" w:type="dxa"/>
            <w:vAlign w:val="center"/>
          </w:tcPr>
          <w:p w14:paraId="6290B084" w14:textId="4DD1D937"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4</w:t>
            </w:r>
          </w:p>
        </w:tc>
        <w:tc>
          <w:tcPr>
            <w:tcW w:w="849" w:type="dxa"/>
            <w:vAlign w:val="center"/>
          </w:tcPr>
          <w:p w14:paraId="63D09037" w14:textId="0686EE06"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5</w:t>
            </w:r>
          </w:p>
        </w:tc>
        <w:tc>
          <w:tcPr>
            <w:tcW w:w="868" w:type="dxa"/>
            <w:vAlign w:val="center"/>
          </w:tcPr>
          <w:p w14:paraId="53398D22" w14:textId="016603E5"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6</w:t>
            </w:r>
          </w:p>
        </w:tc>
        <w:tc>
          <w:tcPr>
            <w:tcW w:w="868" w:type="dxa"/>
            <w:vAlign w:val="center"/>
          </w:tcPr>
          <w:p w14:paraId="61E8348E" w14:textId="41B02602"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7</w:t>
            </w:r>
          </w:p>
        </w:tc>
      </w:tr>
      <w:tr w:rsidR="006C0DD3" w:rsidRPr="0092344F" w14:paraId="646F6EFD" w14:textId="77777777" w:rsidTr="0092344F">
        <w:tc>
          <w:tcPr>
            <w:tcW w:w="270" w:type="dxa"/>
          </w:tcPr>
          <w:p w14:paraId="4818E94C" w14:textId="44946399" w:rsidR="00206982" w:rsidRPr="0092344F" w:rsidRDefault="00206982" w:rsidP="00206982">
            <w:pPr>
              <w:spacing w:line="360" w:lineRule="auto"/>
              <w:jc w:val="both"/>
              <w:rPr>
                <w:rFonts w:ascii="Times New Roman" w:hAnsi="Times New Roman" w:cs="Times New Roman"/>
                <w:b/>
                <w:bCs/>
                <w:sz w:val="26"/>
                <w:szCs w:val="26"/>
              </w:rPr>
            </w:pPr>
            <w:r w:rsidRPr="0092344F">
              <w:rPr>
                <w:rFonts w:ascii="Times New Roman" w:hAnsi="Times New Roman" w:cs="Times New Roman"/>
                <w:b/>
                <w:bCs/>
                <w:sz w:val="26"/>
                <w:szCs w:val="26"/>
              </w:rPr>
              <w:t>B14</w:t>
            </w:r>
          </w:p>
        </w:tc>
        <w:tc>
          <w:tcPr>
            <w:tcW w:w="2460" w:type="dxa"/>
          </w:tcPr>
          <w:p w14:paraId="7EBAD1EC" w14:textId="446E4C5C" w:rsidR="00206982" w:rsidRPr="0092344F" w:rsidRDefault="00206982" w:rsidP="0092344F">
            <w:pPr>
              <w:rPr>
                <w:rFonts w:ascii="Times New Roman" w:hAnsi="Times New Roman" w:cs="Times New Roman"/>
                <w:sz w:val="26"/>
                <w:szCs w:val="26"/>
              </w:rPr>
            </w:pPr>
            <w:r w:rsidRPr="0092344F">
              <w:rPr>
                <w:rStyle w:val="fontstyle01"/>
                <w:rFonts w:ascii="Times New Roman" w:hAnsi="Times New Roman" w:cs="Times New Roman"/>
                <w:i w:val="0"/>
                <w:iCs w:val="0"/>
                <w:color w:val="auto"/>
                <w:sz w:val="26"/>
                <w:szCs w:val="26"/>
              </w:rPr>
              <w:t>Nghiên cứu khoa học kết nối với lĩnh vực học tập của tôi</w:t>
            </w:r>
          </w:p>
        </w:tc>
        <w:tc>
          <w:tcPr>
            <w:tcW w:w="909" w:type="dxa"/>
            <w:gridSpan w:val="2"/>
            <w:vAlign w:val="center"/>
          </w:tcPr>
          <w:p w14:paraId="60145400" w14:textId="1DAEEEF3"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1</w:t>
            </w:r>
          </w:p>
        </w:tc>
        <w:tc>
          <w:tcPr>
            <w:tcW w:w="945" w:type="dxa"/>
            <w:vAlign w:val="center"/>
          </w:tcPr>
          <w:p w14:paraId="06E77B37" w14:textId="5B11A582"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2</w:t>
            </w:r>
          </w:p>
        </w:tc>
        <w:tc>
          <w:tcPr>
            <w:tcW w:w="907" w:type="dxa"/>
            <w:vAlign w:val="center"/>
          </w:tcPr>
          <w:p w14:paraId="796EA014" w14:textId="4F076622"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3</w:t>
            </w:r>
          </w:p>
        </w:tc>
        <w:tc>
          <w:tcPr>
            <w:tcW w:w="945" w:type="dxa"/>
            <w:vAlign w:val="center"/>
          </w:tcPr>
          <w:p w14:paraId="24001AD3" w14:textId="69E6147E"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4</w:t>
            </w:r>
          </w:p>
        </w:tc>
        <w:tc>
          <w:tcPr>
            <w:tcW w:w="849" w:type="dxa"/>
            <w:vAlign w:val="center"/>
          </w:tcPr>
          <w:p w14:paraId="3311D85C" w14:textId="3AAD266D"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5</w:t>
            </w:r>
          </w:p>
        </w:tc>
        <w:tc>
          <w:tcPr>
            <w:tcW w:w="868" w:type="dxa"/>
            <w:vAlign w:val="center"/>
          </w:tcPr>
          <w:p w14:paraId="4EA614BE" w14:textId="1FA7F8B8"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6</w:t>
            </w:r>
          </w:p>
        </w:tc>
        <w:tc>
          <w:tcPr>
            <w:tcW w:w="868" w:type="dxa"/>
            <w:vAlign w:val="center"/>
          </w:tcPr>
          <w:p w14:paraId="54769643" w14:textId="09FD6B83"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7</w:t>
            </w:r>
          </w:p>
        </w:tc>
      </w:tr>
      <w:tr w:rsidR="006C0DD3" w:rsidRPr="0092344F" w14:paraId="2520ADC2" w14:textId="77777777" w:rsidTr="0092344F">
        <w:tc>
          <w:tcPr>
            <w:tcW w:w="270" w:type="dxa"/>
          </w:tcPr>
          <w:p w14:paraId="2201DA45" w14:textId="14D321C5" w:rsidR="00206982" w:rsidRPr="0092344F" w:rsidRDefault="00206982" w:rsidP="00206982">
            <w:pPr>
              <w:spacing w:line="360" w:lineRule="auto"/>
              <w:jc w:val="both"/>
              <w:rPr>
                <w:rFonts w:ascii="Times New Roman" w:hAnsi="Times New Roman" w:cs="Times New Roman"/>
                <w:b/>
                <w:bCs/>
                <w:sz w:val="26"/>
                <w:szCs w:val="26"/>
              </w:rPr>
            </w:pPr>
            <w:r w:rsidRPr="0092344F">
              <w:rPr>
                <w:rFonts w:ascii="Times New Roman" w:hAnsi="Times New Roman" w:cs="Times New Roman"/>
                <w:b/>
                <w:bCs/>
                <w:sz w:val="26"/>
                <w:szCs w:val="26"/>
              </w:rPr>
              <w:t>B15</w:t>
            </w:r>
          </w:p>
        </w:tc>
        <w:tc>
          <w:tcPr>
            <w:tcW w:w="2460" w:type="dxa"/>
          </w:tcPr>
          <w:p w14:paraId="3C1F544C" w14:textId="7E635985" w:rsidR="00206982" w:rsidRPr="0092344F" w:rsidRDefault="00206982" w:rsidP="0092344F">
            <w:pPr>
              <w:rPr>
                <w:rFonts w:ascii="Times New Roman" w:hAnsi="Times New Roman" w:cs="Times New Roman"/>
                <w:sz w:val="26"/>
                <w:szCs w:val="26"/>
              </w:rPr>
            </w:pPr>
            <w:r w:rsidRPr="0092344F">
              <w:rPr>
                <w:rStyle w:val="fontstyle01"/>
                <w:rFonts w:ascii="Times New Roman" w:hAnsi="Times New Roman" w:cs="Times New Roman"/>
                <w:i w:val="0"/>
                <w:iCs w:val="0"/>
                <w:color w:val="auto"/>
                <w:sz w:val="26"/>
                <w:szCs w:val="26"/>
              </w:rPr>
              <w:t>Hầu hết sinh viên được hưởng lợi từ nghiên cứu khoa học</w:t>
            </w:r>
          </w:p>
        </w:tc>
        <w:tc>
          <w:tcPr>
            <w:tcW w:w="909" w:type="dxa"/>
            <w:gridSpan w:val="2"/>
            <w:vAlign w:val="center"/>
          </w:tcPr>
          <w:p w14:paraId="18F1A92D" w14:textId="5A122AB3"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1</w:t>
            </w:r>
          </w:p>
        </w:tc>
        <w:tc>
          <w:tcPr>
            <w:tcW w:w="945" w:type="dxa"/>
            <w:vAlign w:val="center"/>
          </w:tcPr>
          <w:p w14:paraId="09F3D45B" w14:textId="05FCF204"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2</w:t>
            </w:r>
          </w:p>
        </w:tc>
        <w:tc>
          <w:tcPr>
            <w:tcW w:w="907" w:type="dxa"/>
            <w:vAlign w:val="center"/>
          </w:tcPr>
          <w:p w14:paraId="6A265297" w14:textId="53DD46E3"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3</w:t>
            </w:r>
          </w:p>
        </w:tc>
        <w:tc>
          <w:tcPr>
            <w:tcW w:w="945" w:type="dxa"/>
            <w:vAlign w:val="center"/>
          </w:tcPr>
          <w:p w14:paraId="5B3B5926" w14:textId="6AF55E96"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4</w:t>
            </w:r>
          </w:p>
        </w:tc>
        <w:tc>
          <w:tcPr>
            <w:tcW w:w="849" w:type="dxa"/>
            <w:vAlign w:val="center"/>
          </w:tcPr>
          <w:p w14:paraId="0ED7EF09" w14:textId="623A7E73"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5</w:t>
            </w:r>
          </w:p>
        </w:tc>
        <w:tc>
          <w:tcPr>
            <w:tcW w:w="868" w:type="dxa"/>
            <w:vAlign w:val="center"/>
          </w:tcPr>
          <w:p w14:paraId="0CF9D2C9" w14:textId="7911F996"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6</w:t>
            </w:r>
          </w:p>
        </w:tc>
        <w:tc>
          <w:tcPr>
            <w:tcW w:w="868" w:type="dxa"/>
            <w:vAlign w:val="center"/>
          </w:tcPr>
          <w:p w14:paraId="67182A6E" w14:textId="41A0DA57"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7</w:t>
            </w:r>
          </w:p>
        </w:tc>
      </w:tr>
      <w:tr w:rsidR="006C0DD3" w:rsidRPr="0092344F" w14:paraId="27B55D91" w14:textId="77777777" w:rsidTr="0092344F">
        <w:tc>
          <w:tcPr>
            <w:tcW w:w="270" w:type="dxa"/>
          </w:tcPr>
          <w:p w14:paraId="71B69F40" w14:textId="32D6ABF1" w:rsidR="00206982" w:rsidRPr="0092344F" w:rsidRDefault="00206982" w:rsidP="00206982">
            <w:pPr>
              <w:spacing w:line="360" w:lineRule="auto"/>
              <w:jc w:val="both"/>
              <w:rPr>
                <w:rFonts w:ascii="Times New Roman" w:hAnsi="Times New Roman" w:cs="Times New Roman"/>
                <w:b/>
                <w:bCs/>
                <w:sz w:val="26"/>
                <w:szCs w:val="26"/>
              </w:rPr>
            </w:pPr>
            <w:r w:rsidRPr="0092344F">
              <w:rPr>
                <w:rFonts w:ascii="Times New Roman" w:hAnsi="Times New Roman" w:cs="Times New Roman"/>
                <w:b/>
                <w:bCs/>
                <w:sz w:val="26"/>
                <w:szCs w:val="26"/>
              </w:rPr>
              <w:t>B16</w:t>
            </w:r>
          </w:p>
        </w:tc>
        <w:tc>
          <w:tcPr>
            <w:tcW w:w="2460" w:type="dxa"/>
          </w:tcPr>
          <w:p w14:paraId="060847CD" w14:textId="6201E963" w:rsidR="00206982" w:rsidRPr="0092344F" w:rsidRDefault="00206982" w:rsidP="0092344F">
            <w:pPr>
              <w:rPr>
                <w:rFonts w:ascii="Times New Roman" w:hAnsi="Times New Roman" w:cs="Times New Roman"/>
                <w:sz w:val="26"/>
                <w:szCs w:val="26"/>
              </w:rPr>
            </w:pPr>
            <w:r w:rsidRPr="0092344F">
              <w:rPr>
                <w:rStyle w:val="fontstyle01"/>
                <w:rFonts w:ascii="Times New Roman" w:hAnsi="Times New Roman" w:cs="Times New Roman"/>
                <w:i w:val="0"/>
                <w:iCs w:val="0"/>
                <w:color w:val="auto"/>
                <w:sz w:val="26"/>
                <w:szCs w:val="26"/>
              </w:rPr>
              <w:t>Nghiên cứu khoa học rất căng thẳng</w:t>
            </w:r>
          </w:p>
        </w:tc>
        <w:tc>
          <w:tcPr>
            <w:tcW w:w="909" w:type="dxa"/>
            <w:gridSpan w:val="2"/>
            <w:vAlign w:val="center"/>
          </w:tcPr>
          <w:p w14:paraId="06B7262B" w14:textId="52E51658"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1</w:t>
            </w:r>
          </w:p>
        </w:tc>
        <w:tc>
          <w:tcPr>
            <w:tcW w:w="945" w:type="dxa"/>
            <w:vAlign w:val="center"/>
          </w:tcPr>
          <w:p w14:paraId="3B3FF6EB" w14:textId="39970689"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2</w:t>
            </w:r>
          </w:p>
        </w:tc>
        <w:tc>
          <w:tcPr>
            <w:tcW w:w="907" w:type="dxa"/>
            <w:vAlign w:val="center"/>
          </w:tcPr>
          <w:p w14:paraId="1FF07129" w14:textId="71E28411"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3</w:t>
            </w:r>
          </w:p>
        </w:tc>
        <w:tc>
          <w:tcPr>
            <w:tcW w:w="945" w:type="dxa"/>
            <w:vAlign w:val="center"/>
          </w:tcPr>
          <w:p w14:paraId="6631F8ED" w14:textId="19F17943"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4</w:t>
            </w:r>
          </w:p>
        </w:tc>
        <w:tc>
          <w:tcPr>
            <w:tcW w:w="849" w:type="dxa"/>
            <w:vAlign w:val="center"/>
          </w:tcPr>
          <w:p w14:paraId="26277D6E" w14:textId="5FC5C732"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5</w:t>
            </w:r>
          </w:p>
        </w:tc>
        <w:tc>
          <w:tcPr>
            <w:tcW w:w="868" w:type="dxa"/>
            <w:vAlign w:val="center"/>
          </w:tcPr>
          <w:p w14:paraId="5403BCED" w14:textId="4177AA6C"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6</w:t>
            </w:r>
          </w:p>
        </w:tc>
        <w:tc>
          <w:tcPr>
            <w:tcW w:w="868" w:type="dxa"/>
            <w:vAlign w:val="center"/>
          </w:tcPr>
          <w:p w14:paraId="2E73B361" w14:textId="26D1C23C"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7</w:t>
            </w:r>
          </w:p>
        </w:tc>
      </w:tr>
      <w:tr w:rsidR="006C0DD3" w:rsidRPr="0092344F" w14:paraId="2542D2AE" w14:textId="77777777" w:rsidTr="0092344F">
        <w:tc>
          <w:tcPr>
            <w:tcW w:w="270" w:type="dxa"/>
          </w:tcPr>
          <w:p w14:paraId="73D34888" w14:textId="12A01BF1" w:rsidR="00206982" w:rsidRPr="0092344F" w:rsidRDefault="00206982" w:rsidP="00206982">
            <w:pPr>
              <w:spacing w:line="360" w:lineRule="auto"/>
              <w:jc w:val="both"/>
              <w:rPr>
                <w:rFonts w:ascii="Times New Roman" w:hAnsi="Times New Roman" w:cs="Times New Roman"/>
                <w:b/>
                <w:bCs/>
                <w:sz w:val="26"/>
                <w:szCs w:val="26"/>
              </w:rPr>
            </w:pPr>
            <w:r w:rsidRPr="0092344F">
              <w:rPr>
                <w:rFonts w:ascii="Times New Roman" w:hAnsi="Times New Roman" w:cs="Times New Roman"/>
                <w:b/>
                <w:bCs/>
                <w:sz w:val="26"/>
                <w:szCs w:val="26"/>
              </w:rPr>
              <w:t>B17</w:t>
            </w:r>
          </w:p>
        </w:tc>
        <w:tc>
          <w:tcPr>
            <w:tcW w:w="2460" w:type="dxa"/>
          </w:tcPr>
          <w:p w14:paraId="0B9286D7" w14:textId="252D9D8D" w:rsidR="00206982" w:rsidRPr="0092344F" w:rsidRDefault="00206982" w:rsidP="0092344F">
            <w:pPr>
              <w:rPr>
                <w:rFonts w:ascii="Times New Roman" w:hAnsi="Times New Roman" w:cs="Times New Roman"/>
                <w:sz w:val="26"/>
                <w:szCs w:val="26"/>
              </w:rPr>
            </w:pPr>
            <w:r w:rsidRPr="0092344F">
              <w:rPr>
                <w:rStyle w:val="fontstyle01"/>
                <w:rFonts w:ascii="Times New Roman" w:hAnsi="Times New Roman" w:cs="Times New Roman"/>
                <w:i w:val="0"/>
                <w:iCs w:val="0"/>
                <w:color w:val="auto"/>
                <w:sz w:val="26"/>
                <w:szCs w:val="26"/>
              </w:rPr>
              <w:t>Nghiên cứu khoa học rất có giá trị</w:t>
            </w:r>
          </w:p>
        </w:tc>
        <w:tc>
          <w:tcPr>
            <w:tcW w:w="909" w:type="dxa"/>
            <w:gridSpan w:val="2"/>
            <w:vAlign w:val="center"/>
          </w:tcPr>
          <w:p w14:paraId="0F4B9C48" w14:textId="581538D5"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1</w:t>
            </w:r>
          </w:p>
        </w:tc>
        <w:tc>
          <w:tcPr>
            <w:tcW w:w="945" w:type="dxa"/>
            <w:vAlign w:val="center"/>
          </w:tcPr>
          <w:p w14:paraId="62B73625" w14:textId="413236B2"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2</w:t>
            </w:r>
          </w:p>
        </w:tc>
        <w:tc>
          <w:tcPr>
            <w:tcW w:w="907" w:type="dxa"/>
            <w:vAlign w:val="center"/>
          </w:tcPr>
          <w:p w14:paraId="29A507ED" w14:textId="3E69130C"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3</w:t>
            </w:r>
          </w:p>
        </w:tc>
        <w:tc>
          <w:tcPr>
            <w:tcW w:w="945" w:type="dxa"/>
            <w:vAlign w:val="center"/>
          </w:tcPr>
          <w:p w14:paraId="3B2DEACF" w14:textId="600C78AB"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4</w:t>
            </w:r>
          </w:p>
        </w:tc>
        <w:tc>
          <w:tcPr>
            <w:tcW w:w="849" w:type="dxa"/>
            <w:vAlign w:val="center"/>
          </w:tcPr>
          <w:p w14:paraId="6B95EDA0" w14:textId="597E12A2"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5</w:t>
            </w:r>
          </w:p>
        </w:tc>
        <w:tc>
          <w:tcPr>
            <w:tcW w:w="868" w:type="dxa"/>
            <w:vAlign w:val="center"/>
          </w:tcPr>
          <w:p w14:paraId="71C9F893" w14:textId="549DBAE0"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6</w:t>
            </w:r>
          </w:p>
        </w:tc>
        <w:tc>
          <w:tcPr>
            <w:tcW w:w="868" w:type="dxa"/>
            <w:vAlign w:val="center"/>
          </w:tcPr>
          <w:p w14:paraId="6C521D81" w14:textId="4216FE0A"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7</w:t>
            </w:r>
          </w:p>
        </w:tc>
      </w:tr>
      <w:tr w:rsidR="006C0DD3" w:rsidRPr="0092344F" w14:paraId="77663681" w14:textId="77777777" w:rsidTr="0092344F">
        <w:tc>
          <w:tcPr>
            <w:tcW w:w="270" w:type="dxa"/>
          </w:tcPr>
          <w:p w14:paraId="0F991795" w14:textId="46E5D093" w:rsidR="00206982" w:rsidRPr="0092344F" w:rsidRDefault="00206982" w:rsidP="00206982">
            <w:pPr>
              <w:spacing w:line="360" w:lineRule="auto"/>
              <w:jc w:val="both"/>
              <w:rPr>
                <w:rFonts w:ascii="Times New Roman" w:hAnsi="Times New Roman" w:cs="Times New Roman"/>
                <w:b/>
                <w:bCs/>
                <w:sz w:val="26"/>
                <w:szCs w:val="26"/>
              </w:rPr>
            </w:pPr>
            <w:r w:rsidRPr="0092344F">
              <w:rPr>
                <w:rFonts w:ascii="Times New Roman" w:hAnsi="Times New Roman" w:cs="Times New Roman"/>
                <w:b/>
                <w:bCs/>
                <w:sz w:val="26"/>
                <w:szCs w:val="26"/>
              </w:rPr>
              <w:t>B18</w:t>
            </w:r>
          </w:p>
        </w:tc>
        <w:tc>
          <w:tcPr>
            <w:tcW w:w="2460" w:type="dxa"/>
          </w:tcPr>
          <w:p w14:paraId="7F2A75B5" w14:textId="11CDF49B" w:rsidR="00206982" w:rsidRPr="0092344F" w:rsidRDefault="00206982" w:rsidP="0092344F">
            <w:pPr>
              <w:rPr>
                <w:rFonts w:ascii="Times New Roman" w:hAnsi="Times New Roman" w:cs="Times New Roman"/>
                <w:sz w:val="26"/>
                <w:szCs w:val="26"/>
              </w:rPr>
            </w:pPr>
            <w:r w:rsidRPr="0092344F">
              <w:rPr>
                <w:rStyle w:val="fontstyle01"/>
                <w:rFonts w:ascii="Times New Roman" w:hAnsi="Times New Roman" w:cs="Times New Roman"/>
                <w:i w:val="0"/>
                <w:iCs w:val="0"/>
                <w:color w:val="auto"/>
                <w:sz w:val="26"/>
                <w:szCs w:val="26"/>
              </w:rPr>
              <w:t>Nghiên cứu khoa học làm tôi lo lắng</w:t>
            </w:r>
          </w:p>
        </w:tc>
        <w:tc>
          <w:tcPr>
            <w:tcW w:w="909" w:type="dxa"/>
            <w:gridSpan w:val="2"/>
            <w:vAlign w:val="center"/>
          </w:tcPr>
          <w:p w14:paraId="1AF2A501" w14:textId="071C973C"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1</w:t>
            </w:r>
          </w:p>
        </w:tc>
        <w:tc>
          <w:tcPr>
            <w:tcW w:w="945" w:type="dxa"/>
            <w:vAlign w:val="center"/>
          </w:tcPr>
          <w:p w14:paraId="69B0E1C4" w14:textId="6EE284DA"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2</w:t>
            </w:r>
          </w:p>
        </w:tc>
        <w:tc>
          <w:tcPr>
            <w:tcW w:w="907" w:type="dxa"/>
            <w:vAlign w:val="center"/>
          </w:tcPr>
          <w:p w14:paraId="41D20434" w14:textId="030F97E9"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3</w:t>
            </w:r>
          </w:p>
        </w:tc>
        <w:tc>
          <w:tcPr>
            <w:tcW w:w="945" w:type="dxa"/>
            <w:vAlign w:val="center"/>
          </w:tcPr>
          <w:p w14:paraId="30F81D3A" w14:textId="08436ABD"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4</w:t>
            </w:r>
          </w:p>
        </w:tc>
        <w:tc>
          <w:tcPr>
            <w:tcW w:w="849" w:type="dxa"/>
            <w:vAlign w:val="center"/>
          </w:tcPr>
          <w:p w14:paraId="398607D9" w14:textId="1D6284C5"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5</w:t>
            </w:r>
          </w:p>
        </w:tc>
        <w:tc>
          <w:tcPr>
            <w:tcW w:w="868" w:type="dxa"/>
            <w:vAlign w:val="center"/>
          </w:tcPr>
          <w:p w14:paraId="65E7D823" w14:textId="678C3533"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6</w:t>
            </w:r>
          </w:p>
        </w:tc>
        <w:tc>
          <w:tcPr>
            <w:tcW w:w="868" w:type="dxa"/>
            <w:vAlign w:val="center"/>
          </w:tcPr>
          <w:p w14:paraId="0A5B9B6C" w14:textId="08E1C69A"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7</w:t>
            </w:r>
          </w:p>
        </w:tc>
      </w:tr>
      <w:tr w:rsidR="006C0DD3" w:rsidRPr="0092344F" w14:paraId="725D7C79" w14:textId="77777777" w:rsidTr="0092344F">
        <w:tc>
          <w:tcPr>
            <w:tcW w:w="270" w:type="dxa"/>
          </w:tcPr>
          <w:p w14:paraId="2745DC84" w14:textId="0EFE5F84" w:rsidR="00206982" w:rsidRPr="0092344F" w:rsidRDefault="00206982" w:rsidP="00206982">
            <w:pPr>
              <w:spacing w:line="360" w:lineRule="auto"/>
              <w:jc w:val="both"/>
              <w:rPr>
                <w:rFonts w:ascii="Times New Roman" w:hAnsi="Times New Roman" w:cs="Times New Roman"/>
                <w:b/>
                <w:bCs/>
                <w:sz w:val="26"/>
                <w:szCs w:val="26"/>
              </w:rPr>
            </w:pPr>
            <w:r w:rsidRPr="0092344F">
              <w:rPr>
                <w:rFonts w:ascii="Times New Roman" w:hAnsi="Times New Roman" w:cs="Times New Roman"/>
                <w:b/>
                <w:bCs/>
                <w:sz w:val="26"/>
                <w:szCs w:val="26"/>
              </w:rPr>
              <w:t>B19</w:t>
            </w:r>
          </w:p>
        </w:tc>
        <w:tc>
          <w:tcPr>
            <w:tcW w:w="2460" w:type="dxa"/>
          </w:tcPr>
          <w:p w14:paraId="3E296BED" w14:textId="22E04BF0" w:rsidR="00206982" w:rsidRPr="0092344F" w:rsidRDefault="00206982" w:rsidP="0092344F">
            <w:pPr>
              <w:rPr>
                <w:rFonts w:ascii="Times New Roman" w:hAnsi="Times New Roman" w:cs="Times New Roman"/>
                <w:sz w:val="26"/>
                <w:szCs w:val="26"/>
              </w:rPr>
            </w:pPr>
            <w:r w:rsidRPr="0092344F">
              <w:rPr>
                <w:rStyle w:val="fontstyle01"/>
                <w:rFonts w:ascii="Times New Roman" w:hAnsi="Times New Roman" w:cs="Times New Roman"/>
                <w:i w:val="0"/>
                <w:iCs w:val="0"/>
                <w:color w:val="auto"/>
                <w:sz w:val="26"/>
                <w:szCs w:val="26"/>
              </w:rPr>
              <w:t>Tôi sử dụng nghiên cứu khoa học trong cuộc sống hàng ngày</w:t>
            </w:r>
          </w:p>
        </w:tc>
        <w:tc>
          <w:tcPr>
            <w:tcW w:w="909" w:type="dxa"/>
            <w:gridSpan w:val="2"/>
            <w:vAlign w:val="center"/>
          </w:tcPr>
          <w:p w14:paraId="561E30DF" w14:textId="588CAE4D"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1</w:t>
            </w:r>
          </w:p>
        </w:tc>
        <w:tc>
          <w:tcPr>
            <w:tcW w:w="945" w:type="dxa"/>
            <w:vAlign w:val="center"/>
          </w:tcPr>
          <w:p w14:paraId="5F45C9AE" w14:textId="2807AE32"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2</w:t>
            </w:r>
          </w:p>
        </w:tc>
        <w:tc>
          <w:tcPr>
            <w:tcW w:w="907" w:type="dxa"/>
            <w:vAlign w:val="center"/>
          </w:tcPr>
          <w:p w14:paraId="1356FCEB" w14:textId="49B26F0F"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3</w:t>
            </w:r>
          </w:p>
        </w:tc>
        <w:tc>
          <w:tcPr>
            <w:tcW w:w="945" w:type="dxa"/>
            <w:vAlign w:val="center"/>
          </w:tcPr>
          <w:p w14:paraId="0B317BA5" w14:textId="5D5B6372"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4</w:t>
            </w:r>
          </w:p>
        </w:tc>
        <w:tc>
          <w:tcPr>
            <w:tcW w:w="849" w:type="dxa"/>
            <w:vAlign w:val="center"/>
          </w:tcPr>
          <w:p w14:paraId="04612C3B" w14:textId="1602F3D1"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5</w:t>
            </w:r>
          </w:p>
        </w:tc>
        <w:tc>
          <w:tcPr>
            <w:tcW w:w="868" w:type="dxa"/>
            <w:vAlign w:val="center"/>
          </w:tcPr>
          <w:p w14:paraId="1EEA8B42" w14:textId="0A5065E1"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6</w:t>
            </w:r>
          </w:p>
        </w:tc>
        <w:tc>
          <w:tcPr>
            <w:tcW w:w="868" w:type="dxa"/>
            <w:vAlign w:val="center"/>
          </w:tcPr>
          <w:p w14:paraId="26ED22D1" w14:textId="4961311E"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7</w:t>
            </w:r>
          </w:p>
        </w:tc>
      </w:tr>
      <w:tr w:rsidR="006C0DD3" w:rsidRPr="0092344F" w14:paraId="7DDF9B5B" w14:textId="77777777" w:rsidTr="0092344F">
        <w:tc>
          <w:tcPr>
            <w:tcW w:w="270" w:type="dxa"/>
          </w:tcPr>
          <w:p w14:paraId="077D11EA" w14:textId="1F7ABFA4" w:rsidR="00206982" w:rsidRPr="0092344F" w:rsidRDefault="00206982" w:rsidP="00206982">
            <w:pPr>
              <w:spacing w:line="360" w:lineRule="auto"/>
              <w:jc w:val="both"/>
              <w:rPr>
                <w:rFonts w:ascii="Times New Roman" w:hAnsi="Times New Roman" w:cs="Times New Roman"/>
                <w:b/>
                <w:bCs/>
                <w:sz w:val="26"/>
                <w:szCs w:val="26"/>
              </w:rPr>
            </w:pPr>
            <w:r w:rsidRPr="0092344F">
              <w:rPr>
                <w:rFonts w:ascii="Times New Roman" w:hAnsi="Times New Roman" w:cs="Times New Roman"/>
                <w:b/>
                <w:bCs/>
                <w:sz w:val="26"/>
                <w:szCs w:val="26"/>
              </w:rPr>
              <w:t>B20</w:t>
            </w:r>
          </w:p>
        </w:tc>
        <w:tc>
          <w:tcPr>
            <w:tcW w:w="2460" w:type="dxa"/>
          </w:tcPr>
          <w:p w14:paraId="6424FD78" w14:textId="798FF614" w:rsidR="00206982" w:rsidRPr="0092344F" w:rsidRDefault="00206982" w:rsidP="0092344F">
            <w:pPr>
              <w:rPr>
                <w:rFonts w:ascii="Times New Roman" w:hAnsi="Times New Roman" w:cs="Times New Roman"/>
                <w:sz w:val="26"/>
                <w:szCs w:val="26"/>
              </w:rPr>
            </w:pPr>
            <w:r w:rsidRPr="0092344F">
              <w:rPr>
                <w:rStyle w:val="fontstyle01"/>
                <w:rFonts w:ascii="Times New Roman" w:hAnsi="Times New Roman" w:cs="Times New Roman"/>
                <w:i w:val="0"/>
                <w:iCs w:val="0"/>
                <w:color w:val="auto"/>
                <w:sz w:val="26"/>
                <w:szCs w:val="26"/>
              </w:rPr>
              <w:t xml:space="preserve">Các kỹ năng tôi có được trong nghiên cứu khoa học sẽ rất hữu </w:t>
            </w:r>
            <w:r w:rsidRPr="0092344F">
              <w:rPr>
                <w:rStyle w:val="fontstyle01"/>
                <w:rFonts w:ascii="Times New Roman" w:hAnsi="Times New Roman" w:cs="Times New Roman"/>
                <w:i w:val="0"/>
                <w:iCs w:val="0"/>
                <w:color w:val="auto"/>
                <w:sz w:val="26"/>
                <w:szCs w:val="26"/>
              </w:rPr>
              <w:lastRenderedPageBreak/>
              <w:t>ích cho tương lai</w:t>
            </w:r>
          </w:p>
        </w:tc>
        <w:tc>
          <w:tcPr>
            <w:tcW w:w="909" w:type="dxa"/>
            <w:gridSpan w:val="2"/>
            <w:vAlign w:val="center"/>
          </w:tcPr>
          <w:p w14:paraId="7A1CDF06" w14:textId="30A63792"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lastRenderedPageBreak/>
              <w:t>1</w:t>
            </w:r>
          </w:p>
        </w:tc>
        <w:tc>
          <w:tcPr>
            <w:tcW w:w="945" w:type="dxa"/>
            <w:vAlign w:val="center"/>
          </w:tcPr>
          <w:p w14:paraId="40A4E1BD" w14:textId="73AEB68D"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2</w:t>
            </w:r>
          </w:p>
        </w:tc>
        <w:tc>
          <w:tcPr>
            <w:tcW w:w="907" w:type="dxa"/>
            <w:vAlign w:val="center"/>
          </w:tcPr>
          <w:p w14:paraId="1074F38B" w14:textId="109E2940"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3</w:t>
            </w:r>
          </w:p>
        </w:tc>
        <w:tc>
          <w:tcPr>
            <w:tcW w:w="945" w:type="dxa"/>
            <w:vAlign w:val="center"/>
          </w:tcPr>
          <w:p w14:paraId="71AFD3D7" w14:textId="1EA130A1"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4</w:t>
            </w:r>
          </w:p>
        </w:tc>
        <w:tc>
          <w:tcPr>
            <w:tcW w:w="849" w:type="dxa"/>
            <w:vAlign w:val="center"/>
          </w:tcPr>
          <w:p w14:paraId="015ECFBA" w14:textId="28D342B1"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5</w:t>
            </w:r>
          </w:p>
        </w:tc>
        <w:tc>
          <w:tcPr>
            <w:tcW w:w="868" w:type="dxa"/>
            <w:vAlign w:val="center"/>
          </w:tcPr>
          <w:p w14:paraId="2D53C659" w14:textId="4BB24E9A"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6</w:t>
            </w:r>
          </w:p>
        </w:tc>
        <w:tc>
          <w:tcPr>
            <w:tcW w:w="868" w:type="dxa"/>
            <w:vAlign w:val="center"/>
          </w:tcPr>
          <w:p w14:paraId="01ED0B85" w14:textId="127E3CAB"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7</w:t>
            </w:r>
          </w:p>
        </w:tc>
      </w:tr>
      <w:tr w:rsidR="006C0DD3" w:rsidRPr="0092344F" w14:paraId="1A6D26C9" w14:textId="77777777" w:rsidTr="0092344F">
        <w:tc>
          <w:tcPr>
            <w:tcW w:w="270" w:type="dxa"/>
          </w:tcPr>
          <w:p w14:paraId="0657F6CD" w14:textId="111793FB" w:rsidR="00206982" w:rsidRPr="0092344F" w:rsidRDefault="00206982" w:rsidP="00206982">
            <w:pPr>
              <w:spacing w:line="360" w:lineRule="auto"/>
              <w:jc w:val="both"/>
              <w:rPr>
                <w:rFonts w:ascii="Times New Roman" w:hAnsi="Times New Roman" w:cs="Times New Roman"/>
                <w:b/>
                <w:bCs/>
                <w:sz w:val="26"/>
                <w:szCs w:val="26"/>
              </w:rPr>
            </w:pPr>
            <w:r w:rsidRPr="0092344F">
              <w:rPr>
                <w:rFonts w:ascii="Times New Roman" w:hAnsi="Times New Roman" w:cs="Times New Roman"/>
                <w:b/>
                <w:bCs/>
                <w:sz w:val="26"/>
                <w:szCs w:val="26"/>
              </w:rPr>
              <w:t>B21</w:t>
            </w:r>
          </w:p>
        </w:tc>
        <w:tc>
          <w:tcPr>
            <w:tcW w:w="2460" w:type="dxa"/>
          </w:tcPr>
          <w:p w14:paraId="77A3C54D" w14:textId="63DEE8A5" w:rsidR="00206982" w:rsidRPr="0092344F" w:rsidRDefault="00206982" w:rsidP="0092344F">
            <w:pPr>
              <w:rPr>
                <w:rFonts w:ascii="Times New Roman" w:hAnsi="Times New Roman" w:cs="Times New Roman"/>
                <w:sz w:val="26"/>
                <w:szCs w:val="26"/>
              </w:rPr>
            </w:pPr>
            <w:r w:rsidRPr="0092344F">
              <w:rPr>
                <w:rStyle w:val="fontstyle01"/>
                <w:rFonts w:ascii="Times New Roman" w:hAnsi="Times New Roman" w:cs="Times New Roman"/>
                <w:i w:val="0"/>
                <w:iCs w:val="0"/>
                <w:color w:val="auto"/>
                <w:sz w:val="26"/>
                <w:szCs w:val="26"/>
              </w:rPr>
              <w:t>Nghiên cứu khoa học hữu ích cho mọi chuyên gia</w:t>
            </w:r>
          </w:p>
        </w:tc>
        <w:tc>
          <w:tcPr>
            <w:tcW w:w="909" w:type="dxa"/>
            <w:gridSpan w:val="2"/>
            <w:vAlign w:val="center"/>
          </w:tcPr>
          <w:p w14:paraId="60D508F7" w14:textId="0FEA33FB"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1</w:t>
            </w:r>
          </w:p>
        </w:tc>
        <w:tc>
          <w:tcPr>
            <w:tcW w:w="945" w:type="dxa"/>
            <w:vAlign w:val="center"/>
          </w:tcPr>
          <w:p w14:paraId="67C5DE72" w14:textId="26D8DF14"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2</w:t>
            </w:r>
          </w:p>
        </w:tc>
        <w:tc>
          <w:tcPr>
            <w:tcW w:w="907" w:type="dxa"/>
            <w:vAlign w:val="center"/>
          </w:tcPr>
          <w:p w14:paraId="2CF398C7" w14:textId="68F2D343"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3</w:t>
            </w:r>
          </w:p>
        </w:tc>
        <w:tc>
          <w:tcPr>
            <w:tcW w:w="945" w:type="dxa"/>
            <w:vAlign w:val="center"/>
          </w:tcPr>
          <w:p w14:paraId="1838CA36" w14:textId="469F98BE"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4</w:t>
            </w:r>
          </w:p>
        </w:tc>
        <w:tc>
          <w:tcPr>
            <w:tcW w:w="849" w:type="dxa"/>
            <w:vAlign w:val="center"/>
          </w:tcPr>
          <w:p w14:paraId="55B22AC5" w14:textId="73B37DF9"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5</w:t>
            </w:r>
          </w:p>
        </w:tc>
        <w:tc>
          <w:tcPr>
            <w:tcW w:w="868" w:type="dxa"/>
            <w:vAlign w:val="center"/>
          </w:tcPr>
          <w:p w14:paraId="2F1FA767" w14:textId="47F4A833"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6</w:t>
            </w:r>
          </w:p>
        </w:tc>
        <w:tc>
          <w:tcPr>
            <w:tcW w:w="868" w:type="dxa"/>
            <w:vAlign w:val="center"/>
          </w:tcPr>
          <w:p w14:paraId="6C65DA1B" w14:textId="0FE5985A"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7</w:t>
            </w:r>
          </w:p>
        </w:tc>
      </w:tr>
      <w:tr w:rsidR="006C0DD3" w:rsidRPr="0092344F" w14:paraId="07C497B8" w14:textId="77777777" w:rsidTr="0092344F">
        <w:tc>
          <w:tcPr>
            <w:tcW w:w="270" w:type="dxa"/>
          </w:tcPr>
          <w:p w14:paraId="6875B2ED" w14:textId="20B424FD" w:rsidR="00206982" w:rsidRPr="0092344F" w:rsidRDefault="00206982" w:rsidP="00206982">
            <w:pPr>
              <w:spacing w:line="360" w:lineRule="auto"/>
              <w:jc w:val="both"/>
              <w:rPr>
                <w:rFonts w:ascii="Times New Roman" w:hAnsi="Times New Roman" w:cs="Times New Roman"/>
                <w:b/>
                <w:bCs/>
                <w:sz w:val="26"/>
                <w:szCs w:val="26"/>
              </w:rPr>
            </w:pPr>
            <w:r w:rsidRPr="0092344F">
              <w:rPr>
                <w:rFonts w:ascii="Times New Roman" w:hAnsi="Times New Roman" w:cs="Times New Roman"/>
                <w:b/>
                <w:bCs/>
                <w:sz w:val="26"/>
                <w:szCs w:val="26"/>
              </w:rPr>
              <w:t>B22</w:t>
            </w:r>
          </w:p>
        </w:tc>
        <w:tc>
          <w:tcPr>
            <w:tcW w:w="2460" w:type="dxa"/>
          </w:tcPr>
          <w:p w14:paraId="065E1A00" w14:textId="043AEE91" w:rsidR="00206982" w:rsidRPr="0092344F" w:rsidRDefault="00206982" w:rsidP="0092344F">
            <w:pPr>
              <w:rPr>
                <w:rFonts w:ascii="Times New Roman" w:hAnsi="Times New Roman" w:cs="Times New Roman"/>
                <w:sz w:val="26"/>
                <w:szCs w:val="26"/>
              </w:rPr>
            </w:pPr>
            <w:r w:rsidRPr="0092344F">
              <w:rPr>
                <w:rStyle w:val="fontstyle01"/>
                <w:rFonts w:ascii="Times New Roman" w:hAnsi="Times New Roman" w:cs="Times New Roman"/>
                <w:i w:val="0"/>
                <w:iCs w:val="0"/>
                <w:color w:val="auto"/>
                <w:sz w:val="26"/>
                <w:szCs w:val="26"/>
              </w:rPr>
              <w:t>Kiến thức từ nghiên cứu khoa học rất hữu ích như kỹ năng viết</w:t>
            </w:r>
          </w:p>
        </w:tc>
        <w:tc>
          <w:tcPr>
            <w:tcW w:w="909" w:type="dxa"/>
            <w:gridSpan w:val="2"/>
            <w:vAlign w:val="center"/>
          </w:tcPr>
          <w:p w14:paraId="631814B1" w14:textId="761276C7"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1</w:t>
            </w:r>
          </w:p>
        </w:tc>
        <w:tc>
          <w:tcPr>
            <w:tcW w:w="945" w:type="dxa"/>
            <w:vAlign w:val="center"/>
          </w:tcPr>
          <w:p w14:paraId="2DDEA7F6" w14:textId="3D63B870"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2</w:t>
            </w:r>
          </w:p>
        </w:tc>
        <w:tc>
          <w:tcPr>
            <w:tcW w:w="907" w:type="dxa"/>
            <w:vAlign w:val="center"/>
          </w:tcPr>
          <w:p w14:paraId="51DE6427" w14:textId="35A77C2D"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3</w:t>
            </w:r>
          </w:p>
        </w:tc>
        <w:tc>
          <w:tcPr>
            <w:tcW w:w="945" w:type="dxa"/>
            <w:vAlign w:val="center"/>
          </w:tcPr>
          <w:p w14:paraId="5BB51990" w14:textId="75539BDE"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4</w:t>
            </w:r>
          </w:p>
        </w:tc>
        <w:tc>
          <w:tcPr>
            <w:tcW w:w="849" w:type="dxa"/>
            <w:vAlign w:val="center"/>
          </w:tcPr>
          <w:p w14:paraId="4DA28AA5" w14:textId="238F8577"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5</w:t>
            </w:r>
          </w:p>
        </w:tc>
        <w:tc>
          <w:tcPr>
            <w:tcW w:w="868" w:type="dxa"/>
            <w:vAlign w:val="center"/>
          </w:tcPr>
          <w:p w14:paraId="6FADB3E8" w14:textId="53FFFCC6"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6</w:t>
            </w:r>
          </w:p>
        </w:tc>
        <w:tc>
          <w:tcPr>
            <w:tcW w:w="868" w:type="dxa"/>
            <w:vAlign w:val="center"/>
          </w:tcPr>
          <w:p w14:paraId="75DBAE8F" w14:textId="1E9109E7"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7</w:t>
            </w:r>
          </w:p>
        </w:tc>
      </w:tr>
      <w:tr w:rsidR="006C0DD3" w:rsidRPr="0092344F" w14:paraId="44D3B94A" w14:textId="77777777" w:rsidTr="0092344F">
        <w:tc>
          <w:tcPr>
            <w:tcW w:w="270" w:type="dxa"/>
          </w:tcPr>
          <w:p w14:paraId="1BFD1363" w14:textId="3E96B2AE" w:rsidR="00206982" w:rsidRPr="0092344F" w:rsidRDefault="00206982" w:rsidP="00206982">
            <w:pPr>
              <w:spacing w:line="360" w:lineRule="auto"/>
              <w:jc w:val="both"/>
              <w:rPr>
                <w:rFonts w:ascii="Times New Roman" w:hAnsi="Times New Roman" w:cs="Times New Roman"/>
                <w:b/>
                <w:bCs/>
                <w:sz w:val="26"/>
                <w:szCs w:val="26"/>
              </w:rPr>
            </w:pPr>
            <w:r w:rsidRPr="0092344F">
              <w:rPr>
                <w:rFonts w:ascii="Times New Roman" w:hAnsi="Times New Roman" w:cs="Times New Roman"/>
                <w:b/>
                <w:bCs/>
                <w:sz w:val="26"/>
                <w:szCs w:val="26"/>
              </w:rPr>
              <w:t>B23</w:t>
            </w:r>
          </w:p>
        </w:tc>
        <w:tc>
          <w:tcPr>
            <w:tcW w:w="2460" w:type="dxa"/>
          </w:tcPr>
          <w:p w14:paraId="56DD7084" w14:textId="594697D0" w:rsidR="00206982" w:rsidRPr="0092344F" w:rsidRDefault="00206982" w:rsidP="0092344F">
            <w:pPr>
              <w:rPr>
                <w:rFonts w:ascii="Times New Roman" w:hAnsi="Times New Roman" w:cs="Times New Roman"/>
                <w:sz w:val="26"/>
                <w:szCs w:val="26"/>
              </w:rPr>
            </w:pPr>
            <w:r w:rsidRPr="0092344F">
              <w:rPr>
                <w:rStyle w:val="fontstyle01"/>
                <w:rFonts w:ascii="Times New Roman" w:hAnsi="Times New Roman" w:cs="Times New Roman"/>
                <w:i w:val="0"/>
                <w:iCs w:val="0"/>
                <w:color w:val="auto"/>
                <w:sz w:val="26"/>
                <w:szCs w:val="26"/>
              </w:rPr>
              <w:t>Nghiên cứu khoa học không liên quan đến cuộc sống của tôi</w:t>
            </w:r>
          </w:p>
        </w:tc>
        <w:tc>
          <w:tcPr>
            <w:tcW w:w="909" w:type="dxa"/>
            <w:gridSpan w:val="2"/>
            <w:vAlign w:val="center"/>
          </w:tcPr>
          <w:p w14:paraId="08325099" w14:textId="3D35B1D1"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1</w:t>
            </w:r>
          </w:p>
        </w:tc>
        <w:tc>
          <w:tcPr>
            <w:tcW w:w="945" w:type="dxa"/>
            <w:vAlign w:val="center"/>
          </w:tcPr>
          <w:p w14:paraId="0D4AAC7E" w14:textId="4FF38308"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2</w:t>
            </w:r>
          </w:p>
        </w:tc>
        <w:tc>
          <w:tcPr>
            <w:tcW w:w="907" w:type="dxa"/>
            <w:vAlign w:val="center"/>
          </w:tcPr>
          <w:p w14:paraId="04C80604" w14:textId="4BF69728"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3</w:t>
            </w:r>
          </w:p>
        </w:tc>
        <w:tc>
          <w:tcPr>
            <w:tcW w:w="945" w:type="dxa"/>
            <w:vAlign w:val="center"/>
          </w:tcPr>
          <w:p w14:paraId="089B6953" w14:textId="4E11BDC9"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4</w:t>
            </w:r>
          </w:p>
        </w:tc>
        <w:tc>
          <w:tcPr>
            <w:tcW w:w="849" w:type="dxa"/>
            <w:vAlign w:val="center"/>
          </w:tcPr>
          <w:p w14:paraId="4D244C86" w14:textId="19AAA336"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5</w:t>
            </w:r>
          </w:p>
        </w:tc>
        <w:tc>
          <w:tcPr>
            <w:tcW w:w="868" w:type="dxa"/>
            <w:vAlign w:val="center"/>
          </w:tcPr>
          <w:p w14:paraId="04989370" w14:textId="42440444"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6</w:t>
            </w:r>
          </w:p>
        </w:tc>
        <w:tc>
          <w:tcPr>
            <w:tcW w:w="868" w:type="dxa"/>
            <w:vAlign w:val="center"/>
          </w:tcPr>
          <w:p w14:paraId="6C5CF299" w14:textId="466480A4"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7</w:t>
            </w:r>
          </w:p>
        </w:tc>
      </w:tr>
      <w:tr w:rsidR="006C0DD3" w:rsidRPr="0092344F" w14:paraId="291015C8" w14:textId="77777777" w:rsidTr="0092344F">
        <w:tc>
          <w:tcPr>
            <w:tcW w:w="270" w:type="dxa"/>
          </w:tcPr>
          <w:p w14:paraId="09782055" w14:textId="2A923257" w:rsidR="00206982" w:rsidRPr="0092344F" w:rsidRDefault="00206982" w:rsidP="00206982">
            <w:pPr>
              <w:spacing w:line="360" w:lineRule="auto"/>
              <w:jc w:val="both"/>
              <w:rPr>
                <w:rFonts w:ascii="Times New Roman" w:hAnsi="Times New Roman" w:cs="Times New Roman"/>
                <w:b/>
                <w:bCs/>
                <w:sz w:val="26"/>
                <w:szCs w:val="26"/>
              </w:rPr>
            </w:pPr>
            <w:r w:rsidRPr="0092344F">
              <w:rPr>
                <w:rFonts w:ascii="Times New Roman" w:hAnsi="Times New Roman" w:cs="Times New Roman"/>
                <w:b/>
                <w:bCs/>
                <w:sz w:val="26"/>
                <w:szCs w:val="26"/>
              </w:rPr>
              <w:t>B24</w:t>
            </w:r>
          </w:p>
        </w:tc>
        <w:tc>
          <w:tcPr>
            <w:tcW w:w="2460" w:type="dxa"/>
          </w:tcPr>
          <w:p w14:paraId="607D0530" w14:textId="07EE3A7E" w:rsidR="00206982" w:rsidRPr="0092344F" w:rsidRDefault="00206982" w:rsidP="0092344F">
            <w:pPr>
              <w:rPr>
                <w:rFonts w:ascii="Times New Roman" w:hAnsi="Times New Roman" w:cs="Times New Roman"/>
                <w:sz w:val="26"/>
                <w:szCs w:val="26"/>
              </w:rPr>
            </w:pPr>
            <w:r w:rsidRPr="0092344F">
              <w:rPr>
                <w:rStyle w:val="fontstyle01"/>
                <w:rFonts w:ascii="Times New Roman" w:hAnsi="Times New Roman" w:cs="Times New Roman"/>
                <w:i w:val="0"/>
                <w:iCs w:val="0"/>
                <w:color w:val="auto"/>
                <w:sz w:val="26"/>
                <w:szCs w:val="26"/>
              </w:rPr>
              <w:t>Nghiên cứu khoa học không thể thiếu trong đào tạo chuyên môn</w:t>
            </w:r>
          </w:p>
        </w:tc>
        <w:tc>
          <w:tcPr>
            <w:tcW w:w="909" w:type="dxa"/>
            <w:gridSpan w:val="2"/>
            <w:vAlign w:val="center"/>
          </w:tcPr>
          <w:p w14:paraId="373CF800" w14:textId="18A7E88D"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1</w:t>
            </w:r>
          </w:p>
        </w:tc>
        <w:tc>
          <w:tcPr>
            <w:tcW w:w="945" w:type="dxa"/>
            <w:vAlign w:val="center"/>
          </w:tcPr>
          <w:p w14:paraId="3902F19D" w14:textId="7C911BF2"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2</w:t>
            </w:r>
          </w:p>
        </w:tc>
        <w:tc>
          <w:tcPr>
            <w:tcW w:w="907" w:type="dxa"/>
            <w:vAlign w:val="center"/>
          </w:tcPr>
          <w:p w14:paraId="40FBF72A" w14:textId="65EA11FE"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3</w:t>
            </w:r>
          </w:p>
        </w:tc>
        <w:tc>
          <w:tcPr>
            <w:tcW w:w="945" w:type="dxa"/>
            <w:vAlign w:val="center"/>
          </w:tcPr>
          <w:p w14:paraId="1D45EC03" w14:textId="5FC11982"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4</w:t>
            </w:r>
          </w:p>
        </w:tc>
        <w:tc>
          <w:tcPr>
            <w:tcW w:w="849" w:type="dxa"/>
            <w:vAlign w:val="center"/>
          </w:tcPr>
          <w:p w14:paraId="1E7BFC32" w14:textId="0DFC8112"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5</w:t>
            </w:r>
          </w:p>
        </w:tc>
        <w:tc>
          <w:tcPr>
            <w:tcW w:w="868" w:type="dxa"/>
            <w:vAlign w:val="center"/>
          </w:tcPr>
          <w:p w14:paraId="1586BA1F" w14:textId="2AF05825"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6</w:t>
            </w:r>
          </w:p>
        </w:tc>
        <w:tc>
          <w:tcPr>
            <w:tcW w:w="868" w:type="dxa"/>
            <w:vAlign w:val="center"/>
          </w:tcPr>
          <w:p w14:paraId="6C9EF453" w14:textId="61725DA7"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7</w:t>
            </w:r>
          </w:p>
        </w:tc>
      </w:tr>
      <w:tr w:rsidR="006C0DD3" w:rsidRPr="0092344F" w14:paraId="4B1D393A" w14:textId="77777777" w:rsidTr="0092344F">
        <w:tc>
          <w:tcPr>
            <w:tcW w:w="270" w:type="dxa"/>
          </w:tcPr>
          <w:p w14:paraId="6920566C" w14:textId="11EECC70" w:rsidR="00206982" w:rsidRPr="0092344F" w:rsidRDefault="00206982" w:rsidP="00206982">
            <w:pPr>
              <w:spacing w:line="360" w:lineRule="auto"/>
              <w:jc w:val="both"/>
              <w:rPr>
                <w:rFonts w:ascii="Times New Roman" w:hAnsi="Times New Roman" w:cs="Times New Roman"/>
                <w:b/>
                <w:bCs/>
                <w:sz w:val="26"/>
                <w:szCs w:val="26"/>
              </w:rPr>
            </w:pPr>
            <w:r w:rsidRPr="0092344F">
              <w:rPr>
                <w:rFonts w:ascii="Times New Roman" w:hAnsi="Times New Roman" w:cs="Times New Roman"/>
                <w:b/>
                <w:bCs/>
                <w:sz w:val="26"/>
                <w:szCs w:val="26"/>
              </w:rPr>
              <w:t>B25</w:t>
            </w:r>
          </w:p>
        </w:tc>
        <w:tc>
          <w:tcPr>
            <w:tcW w:w="2460" w:type="dxa"/>
          </w:tcPr>
          <w:p w14:paraId="18A052FD" w14:textId="35228251" w:rsidR="00206982" w:rsidRPr="0092344F" w:rsidRDefault="00206982" w:rsidP="0092344F">
            <w:pPr>
              <w:rPr>
                <w:rFonts w:ascii="Times New Roman" w:hAnsi="Times New Roman" w:cs="Times New Roman"/>
                <w:sz w:val="26"/>
                <w:szCs w:val="26"/>
              </w:rPr>
            </w:pPr>
            <w:r w:rsidRPr="0092344F">
              <w:rPr>
                <w:rStyle w:val="fontstyle01"/>
                <w:rFonts w:ascii="Times New Roman" w:hAnsi="Times New Roman" w:cs="Times New Roman"/>
                <w:i w:val="0"/>
                <w:iCs w:val="0"/>
                <w:color w:val="auto"/>
                <w:sz w:val="26"/>
                <w:szCs w:val="26"/>
              </w:rPr>
              <w:t>Nghiên cứu khoa học rất phức tạp</w:t>
            </w:r>
          </w:p>
        </w:tc>
        <w:tc>
          <w:tcPr>
            <w:tcW w:w="909" w:type="dxa"/>
            <w:gridSpan w:val="2"/>
            <w:vAlign w:val="center"/>
          </w:tcPr>
          <w:p w14:paraId="599C8103" w14:textId="7B7FC42E"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1</w:t>
            </w:r>
          </w:p>
        </w:tc>
        <w:tc>
          <w:tcPr>
            <w:tcW w:w="945" w:type="dxa"/>
            <w:vAlign w:val="center"/>
          </w:tcPr>
          <w:p w14:paraId="640E2668" w14:textId="6F9603DB"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2</w:t>
            </w:r>
          </w:p>
        </w:tc>
        <w:tc>
          <w:tcPr>
            <w:tcW w:w="907" w:type="dxa"/>
            <w:vAlign w:val="center"/>
          </w:tcPr>
          <w:p w14:paraId="0DE44737" w14:textId="691EDF2B"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3</w:t>
            </w:r>
          </w:p>
        </w:tc>
        <w:tc>
          <w:tcPr>
            <w:tcW w:w="945" w:type="dxa"/>
            <w:vAlign w:val="center"/>
          </w:tcPr>
          <w:p w14:paraId="098CBDE2" w14:textId="60646323"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4</w:t>
            </w:r>
          </w:p>
        </w:tc>
        <w:tc>
          <w:tcPr>
            <w:tcW w:w="849" w:type="dxa"/>
            <w:vAlign w:val="center"/>
          </w:tcPr>
          <w:p w14:paraId="775D43B7" w14:textId="063C32D9"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5</w:t>
            </w:r>
          </w:p>
        </w:tc>
        <w:tc>
          <w:tcPr>
            <w:tcW w:w="868" w:type="dxa"/>
            <w:vAlign w:val="center"/>
          </w:tcPr>
          <w:p w14:paraId="4FFBC1A9" w14:textId="4E776F58"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6</w:t>
            </w:r>
          </w:p>
        </w:tc>
        <w:tc>
          <w:tcPr>
            <w:tcW w:w="868" w:type="dxa"/>
            <w:vAlign w:val="center"/>
          </w:tcPr>
          <w:p w14:paraId="084145BE" w14:textId="56F76BDE"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7</w:t>
            </w:r>
          </w:p>
        </w:tc>
      </w:tr>
      <w:tr w:rsidR="006C0DD3" w:rsidRPr="0092344F" w14:paraId="218C4E8B" w14:textId="77777777" w:rsidTr="0092344F">
        <w:tc>
          <w:tcPr>
            <w:tcW w:w="270" w:type="dxa"/>
          </w:tcPr>
          <w:p w14:paraId="17210EA4" w14:textId="01882976" w:rsidR="00206982" w:rsidRPr="0092344F" w:rsidRDefault="00206982" w:rsidP="00206982">
            <w:pPr>
              <w:spacing w:line="360" w:lineRule="auto"/>
              <w:jc w:val="both"/>
              <w:rPr>
                <w:rFonts w:ascii="Times New Roman" w:hAnsi="Times New Roman" w:cs="Times New Roman"/>
                <w:b/>
                <w:bCs/>
                <w:sz w:val="26"/>
                <w:szCs w:val="26"/>
              </w:rPr>
            </w:pPr>
            <w:r w:rsidRPr="0092344F">
              <w:rPr>
                <w:rFonts w:ascii="Times New Roman" w:hAnsi="Times New Roman" w:cs="Times New Roman"/>
                <w:b/>
                <w:bCs/>
                <w:sz w:val="26"/>
                <w:szCs w:val="26"/>
              </w:rPr>
              <w:t>B26</w:t>
            </w:r>
          </w:p>
        </w:tc>
        <w:tc>
          <w:tcPr>
            <w:tcW w:w="2460" w:type="dxa"/>
          </w:tcPr>
          <w:p w14:paraId="6A3B5E7A" w14:textId="2B4C9CA7" w:rsidR="00206982" w:rsidRPr="0092344F" w:rsidRDefault="00206982" w:rsidP="0092344F">
            <w:pPr>
              <w:rPr>
                <w:rFonts w:ascii="Times New Roman" w:hAnsi="Times New Roman" w:cs="Times New Roman"/>
                <w:sz w:val="26"/>
                <w:szCs w:val="26"/>
              </w:rPr>
            </w:pPr>
            <w:r w:rsidRPr="0092344F">
              <w:rPr>
                <w:rStyle w:val="fontstyle01"/>
                <w:rFonts w:ascii="Times New Roman" w:hAnsi="Times New Roman" w:cs="Times New Roman"/>
                <w:i w:val="0"/>
                <w:iCs w:val="0"/>
                <w:color w:val="auto"/>
                <w:sz w:val="26"/>
                <w:szCs w:val="26"/>
              </w:rPr>
              <w:t>Tư duy nghiên cứu khoa học không áp dụng cho cuộc sống cá nhân của tôi</w:t>
            </w:r>
          </w:p>
        </w:tc>
        <w:tc>
          <w:tcPr>
            <w:tcW w:w="909" w:type="dxa"/>
            <w:gridSpan w:val="2"/>
            <w:vAlign w:val="center"/>
          </w:tcPr>
          <w:p w14:paraId="02A4514E" w14:textId="6CF208E0"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1</w:t>
            </w:r>
          </w:p>
        </w:tc>
        <w:tc>
          <w:tcPr>
            <w:tcW w:w="945" w:type="dxa"/>
            <w:vAlign w:val="center"/>
          </w:tcPr>
          <w:p w14:paraId="74CFCEC9" w14:textId="1C4B626D"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2</w:t>
            </w:r>
          </w:p>
        </w:tc>
        <w:tc>
          <w:tcPr>
            <w:tcW w:w="907" w:type="dxa"/>
            <w:vAlign w:val="center"/>
          </w:tcPr>
          <w:p w14:paraId="633CF0BA" w14:textId="130BBC8D"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3</w:t>
            </w:r>
          </w:p>
        </w:tc>
        <w:tc>
          <w:tcPr>
            <w:tcW w:w="945" w:type="dxa"/>
            <w:vAlign w:val="center"/>
          </w:tcPr>
          <w:p w14:paraId="33EBFC24" w14:textId="444D359A"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4</w:t>
            </w:r>
          </w:p>
        </w:tc>
        <w:tc>
          <w:tcPr>
            <w:tcW w:w="849" w:type="dxa"/>
            <w:vAlign w:val="center"/>
          </w:tcPr>
          <w:p w14:paraId="7F34D27B" w14:textId="610E409E"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5</w:t>
            </w:r>
          </w:p>
        </w:tc>
        <w:tc>
          <w:tcPr>
            <w:tcW w:w="868" w:type="dxa"/>
            <w:vAlign w:val="center"/>
          </w:tcPr>
          <w:p w14:paraId="287BBDFC" w14:textId="7AD1C7E9"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6</w:t>
            </w:r>
          </w:p>
        </w:tc>
        <w:tc>
          <w:tcPr>
            <w:tcW w:w="868" w:type="dxa"/>
            <w:vAlign w:val="center"/>
          </w:tcPr>
          <w:p w14:paraId="2E34256B" w14:textId="5CEF1FAB"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7</w:t>
            </w:r>
          </w:p>
        </w:tc>
      </w:tr>
      <w:tr w:rsidR="006C0DD3" w:rsidRPr="0092344F" w14:paraId="701B8FF8" w14:textId="77777777" w:rsidTr="0092344F">
        <w:tc>
          <w:tcPr>
            <w:tcW w:w="270" w:type="dxa"/>
          </w:tcPr>
          <w:p w14:paraId="0FE06511" w14:textId="25D90A85" w:rsidR="00206982" w:rsidRPr="0092344F" w:rsidRDefault="00206982" w:rsidP="00206982">
            <w:pPr>
              <w:spacing w:line="360" w:lineRule="auto"/>
              <w:jc w:val="both"/>
              <w:rPr>
                <w:rFonts w:ascii="Times New Roman" w:hAnsi="Times New Roman" w:cs="Times New Roman"/>
                <w:b/>
                <w:bCs/>
                <w:sz w:val="26"/>
                <w:szCs w:val="26"/>
              </w:rPr>
            </w:pPr>
            <w:r w:rsidRPr="0092344F">
              <w:rPr>
                <w:rFonts w:ascii="Times New Roman" w:hAnsi="Times New Roman" w:cs="Times New Roman"/>
                <w:b/>
                <w:bCs/>
                <w:sz w:val="26"/>
                <w:szCs w:val="26"/>
              </w:rPr>
              <w:t>B27</w:t>
            </w:r>
          </w:p>
        </w:tc>
        <w:tc>
          <w:tcPr>
            <w:tcW w:w="2460" w:type="dxa"/>
          </w:tcPr>
          <w:p w14:paraId="2E91EF44" w14:textId="0B9697DC" w:rsidR="00206982" w:rsidRPr="0092344F" w:rsidRDefault="00206982" w:rsidP="0092344F">
            <w:pPr>
              <w:rPr>
                <w:rFonts w:ascii="Times New Roman" w:hAnsi="Times New Roman" w:cs="Times New Roman"/>
                <w:sz w:val="26"/>
                <w:szCs w:val="26"/>
              </w:rPr>
            </w:pPr>
            <w:r w:rsidRPr="0092344F">
              <w:rPr>
                <w:rStyle w:val="fontstyle01"/>
                <w:rFonts w:ascii="Times New Roman" w:hAnsi="Times New Roman" w:cs="Times New Roman"/>
                <w:i w:val="0"/>
                <w:iCs w:val="0"/>
                <w:color w:val="auto"/>
                <w:sz w:val="26"/>
                <w:szCs w:val="26"/>
              </w:rPr>
              <w:t>Tôi sẽ sử dụng các cách tiếp cận nghiên cứu khoa học trong chuyên môn của mình</w:t>
            </w:r>
          </w:p>
        </w:tc>
        <w:tc>
          <w:tcPr>
            <w:tcW w:w="909" w:type="dxa"/>
            <w:gridSpan w:val="2"/>
            <w:vAlign w:val="center"/>
          </w:tcPr>
          <w:p w14:paraId="2F94DABC" w14:textId="5C9EBDDC"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1</w:t>
            </w:r>
          </w:p>
        </w:tc>
        <w:tc>
          <w:tcPr>
            <w:tcW w:w="945" w:type="dxa"/>
            <w:vAlign w:val="center"/>
          </w:tcPr>
          <w:p w14:paraId="7C982404" w14:textId="50E6797D"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2</w:t>
            </w:r>
          </w:p>
        </w:tc>
        <w:tc>
          <w:tcPr>
            <w:tcW w:w="907" w:type="dxa"/>
            <w:vAlign w:val="center"/>
          </w:tcPr>
          <w:p w14:paraId="73AA9B1C" w14:textId="34CF7EB6"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3</w:t>
            </w:r>
          </w:p>
        </w:tc>
        <w:tc>
          <w:tcPr>
            <w:tcW w:w="945" w:type="dxa"/>
            <w:vAlign w:val="center"/>
          </w:tcPr>
          <w:p w14:paraId="730D67BF" w14:textId="173CDED7"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4</w:t>
            </w:r>
          </w:p>
        </w:tc>
        <w:tc>
          <w:tcPr>
            <w:tcW w:w="849" w:type="dxa"/>
            <w:vAlign w:val="center"/>
          </w:tcPr>
          <w:p w14:paraId="6451FDD9" w14:textId="153DA5F7"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5</w:t>
            </w:r>
          </w:p>
        </w:tc>
        <w:tc>
          <w:tcPr>
            <w:tcW w:w="868" w:type="dxa"/>
            <w:vAlign w:val="center"/>
          </w:tcPr>
          <w:p w14:paraId="38846A97" w14:textId="7914AF9F"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6</w:t>
            </w:r>
          </w:p>
        </w:tc>
        <w:tc>
          <w:tcPr>
            <w:tcW w:w="868" w:type="dxa"/>
            <w:vAlign w:val="center"/>
          </w:tcPr>
          <w:p w14:paraId="4AF9E6E4" w14:textId="29A25E20"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7</w:t>
            </w:r>
          </w:p>
        </w:tc>
      </w:tr>
      <w:tr w:rsidR="006C0DD3" w:rsidRPr="0092344F" w14:paraId="042B2CAC" w14:textId="77777777" w:rsidTr="0092344F">
        <w:tc>
          <w:tcPr>
            <w:tcW w:w="270" w:type="dxa"/>
          </w:tcPr>
          <w:p w14:paraId="419940D7" w14:textId="3CDE8C9D" w:rsidR="00206982" w:rsidRPr="0092344F" w:rsidRDefault="00206982" w:rsidP="00206982">
            <w:pPr>
              <w:spacing w:line="360" w:lineRule="auto"/>
              <w:jc w:val="both"/>
              <w:rPr>
                <w:rFonts w:ascii="Times New Roman" w:hAnsi="Times New Roman" w:cs="Times New Roman"/>
                <w:b/>
                <w:bCs/>
                <w:sz w:val="26"/>
                <w:szCs w:val="26"/>
              </w:rPr>
            </w:pPr>
            <w:r w:rsidRPr="0092344F">
              <w:rPr>
                <w:rFonts w:ascii="Times New Roman" w:hAnsi="Times New Roman" w:cs="Times New Roman"/>
                <w:b/>
                <w:bCs/>
                <w:sz w:val="26"/>
                <w:szCs w:val="26"/>
              </w:rPr>
              <w:t>B28</w:t>
            </w:r>
          </w:p>
        </w:tc>
        <w:tc>
          <w:tcPr>
            <w:tcW w:w="2460" w:type="dxa"/>
          </w:tcPr>
          <w:p w14:paraId="2F595D1C" w14:textId="2EE468D6" w:rsidR="00206982" w:rsidRPr="0092344F" w:rsidRDefault="00206982" w:rsidP="0092344F">
            <w:pPr>
              <w:rPr>
                <w:rFonts w:ascii="Times New Roman" w:hAnsi="Times New Roman" w:cs="Times New Roman"/>
                <w:sz w:val="26"/>
                <w:szCs w:val="26"/>
              </w:rPr>
            </w:pPr>
            <w:r w:rsidRPr="0092344F">
              <w:rPr>
                <w:rStyle w:val="fontstyle01"/>
                <w:rFonts w:ascii="Times New Roman" w:hAnsi="Times New Roman" w:cs="Times New Roman"/>
                <w:i w:val="0"/>
                <w:iCs w:val="0"/>
                <w:color w:val="auto"/>
                <w:sz w:val="26"/>
                <w:szCs w:val="26"/>
              </w:rPr>
              <w:t>Nghiên cứu khoa học rất khó</w:t>
            </w:r>
          </w:p>
        </w:tc>
        <w:tc>
          <w:tcPr>
            <w:tcW w:w="909" w:type="dxa"/>
            <w:gridSpan w:val="2"/>
            <w:vAlign w:val="center"/>
          </w:tcPr>
          <w:p w14:paraId="1255CF52" w14:textId="5501B2BD"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1</w:t>
            </w:r>
          </w:p>
        </w:tc>
        <w:tc>
          <w:tcPr>
            <w:tcW w:w="945" w:type="dxa"/>
            <w:vAlign w:val="center"/>
          </w:tcPr>
          <w:p w14:paraId="00FF2F98" w14:textId="3D32D095"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2</w:t>
            </w:r>
          </w:p>
        </w:tc>
        <w:tc>
          <w:tcPr>
            <w:tcW w:w="907" w:type="dxa"/>
            <w:vAlign w:val="center"/>
          </w:tcPr>
          <w:p w14:paraId="58D1938A" w14:textId="6178A863"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3</w:t>
            </w:r>
          </w:p>
        </w:tc>
        <w:tc>
          <w:tcPr>
            <w:tcW w:w="945" w:type="dxa"/>
            <w:vAlign w:val="center"/>
          </w:tcPr>
          <w:p w14:paraId="7B15ED3F" w14:textId="6CE0CA02"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4</w:t>
            </w:r>
          </w:p>
        </w:tc>
        <w:tc>
          <w:tcPr>
            <w:tcW w:w="849" w:type="dxa"/>
            <w:vAlign w:val="center"/>
          </w:tcPr>
          <w:p w14:paraId="133B8692" w14:textId="06B2AC16"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5</w:t>
            </w:r>
          </w:p>
        </w:tc>
        <w:tc>
          <w:tcPr>
            <w:tcW w:w="868" w:type="dxa"/>
            <w:vAlign w:val="center"/>
          </w:tcPr>
          <w:p w14:paraId="6DA64C1A" w14:textId="0F807720"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6</w:t>
            </w:r>
          </w:p>
        </w:tc>
        <w:tc>
          <w:tcPr>
            <w:tcW w:w="868" w:type="dxa"/>
            <w:vAlign w:val="center"/>
          </w:tcPr>
          <w:p w14:paraId="1FC28313" w14:textId="4E66C3C4"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7</w:t>
            </w:r>
          </w:p>
        </w:tc>
      </w:tr>
      <w:tr w:rsidR="006C0DD3" w:rsidRPr="0092344F" w14:paraId="766FAD82" w14:textId="77777777" w:rsidTr="0092344F">
        <w:tc>
          <w:tcPr>
            <w:tcW w:w="270" w:type="dxa"/>
          </w:tcPr>
          <w:p w14:paraId="110DAA2F" w14:textId="2FC68B6A" w:rsidR="00206982" w:rsidRPr="0092344F" w:rsidRDefault="00206982" w:rsidP="00206982">
            <w:pPr>
              <w:spacing w:line="360" w:lineRule="auto"/>
              <w:jc w:val="both"/>
              <w:rPr>
                <w:rFonts w:ascii="Times New Roman" w:hAnsi="Times New Roman" w:cs="Times New Roman"/>
                <w:b/>
                <w:bCs/>
                <w:sz w:val="26"/>
                <w:szCs w:val="26"/>
              </w:rPr>
            </w:pPr>
            <w:r w:rsidRPr="0092344F">
              <w:rPr>
                <w:rFonts w:ascii="Times New Roman" w:hAnsi="Times New Roman" w:cs="Times New Roman"/>
                <w:b/>
                <w:bCs/>
                <w:sz w:val="26"/>
                <w:szCs w:val="26"/>
              </w:rPr>
              <w:t>B29</w:t>
            </w:r>
          </w:p>
        </w:tc>
        <w:tc>
          <w:tcPr>
            <w:tcW w:w="2460" w:type="dxa"/>
          </w:tcPr>
          <w:p w14:paraId="54468711" w14:textId="151A5966" w:rsidR="00206982" w:rsidRPr="0092344F" w:rsidRDefault="00206982" w:rsidP="0092344F">
            <w:pPr>
              <w:rPr>
                <w:rFonts w:ascii="Times New Roman" w:hAnsi="Times New Roman" w:cs="Times New Roman"/>
                <w:sz w:val="26"/>
                <w:szCs w:val="26"/>
              </w:rPr>
            </w:pPr>
            <w:r w:rsidRPr="0092344F">
              <w:rPr>
                <w:rStyle w:val="fontstyle01"/>
                <w:rFonts w:ascii="Times New Roman" w:hAnsi="Times New Roman" w:cs="Times New Roman"/>
                <w:i w:val="0"/>
                <w:iCs w:val="0"/>
                <w:color w:val="auto"/>
                <w:sz w:val="26"/>
                <w:szCs w:val="26"/>
              </w:rPr>
              <w:t>Tôi có xu hướng tìm hiểu chi tiết các quy trình nghiên cứu khoa học một cách cẩn thận</w:t>
            </w:r>
          </w:p>
        </w:tc>
        <w:tc>
          <w:tcPr>
            <w:tcW w:w="909" w:type="dxa"/>
            <w:gridSpan w:val="2"/>
            <w:vAlign w:val="center"/>
          </w:tcPr>
          <w:p w14:paraId="30B887A5" w14:textId="5771186F"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1</w:t>
            </w:r>
          </w:p>
        </w:tc>
        <w:tc>
          <w:tcPr>
            <w:tcW w:w="945" w:type="dxa"/>
            <w:vAlign w:val="center"/>
          </w:tcPr>
          <w:p w14:paraId="32389112" w14:textId="28C3392F"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2</w:t>
            </w:r>
          </w:p>
        </w:tc>
        <w:tc>
          <w:tcPr>
            <w:tcW w:w="907" w:type="dxa"/>
            <w:vAlign w:val="center"/>
          </w:tcPr>
          <w:p w14:paraId="3F2227FF" w14:textId="64759843"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3</w:t>
            </w:r>
          </w:p>
        </w:tc>
        <w:tc>
          <w:tcPr>
            <w:tcW w:w="945" w:type="dxa"/>
            <w:vAlign w:val="center"/>
          </w:tcPr>
          <w:p w14:paraId="1C652DEB" w14:textId="0E5F3A87"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4</w:t>
            </w:r>
          </w:p>
        </w:tc>
        <w:tc>
          <w:tcPr>
            <w:tcW w:w="849" w:type="dxa"/>
            <w:vAlign w:val="center"/>
          </w:tcPr>
          <w:p w14:paraId="709F4066" w14:textId="76550E01"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5</w:t>
            </w:r>
          </w:p>
        </w:tc>
        <w:tc>
          <w:tcPr>
            <w:tcW w:w="868" w:type="dxa"/>
            <w:vAlign w:val="center"/>
          </w:tcPr>
          <w:p w14:paraId="28767374" w14:textId="380728B6"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6</w:t>
            </w:r>
          </w:p>
        </w:tc>
        <w:tc>
          <w:tcPr>
            <w:tcW w:w="868" w:type="dxa"/>
            <w:vAlign w:val="center"/>
          </w:tcPr>
          <w:p w14:paraId="63380048" w14:textId="05B19AC6"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7</w:t>
            </w:r>
          </w:p>
        </w:tc>
      </w:tr>
      <w:tr w:rsidR="006C0DD3" w:rsidRPr="0092344F" w14:paraId="1C56A902" w14:textId="77777777" w:rsidTr="0092344F">
        <w:tc>
          <w:tcPr>
            <w:tcW w:w="270" w:type="dxa"/>
          </w:tcPr>
          <w:p w14:paraId="35604EE3" w14:textId="796A6B36" w:rsidR="00206982" w:rsidRPr="0092344F" w:rsidRDefault="00206982" w:rsidP="00206982">
            <w:pPr>
              <w:spacing w:line="360" w:lineRule="auto"/>
              <w:jc w:val="both"/>
              <w:rPr>
                <w:rFonts w:ascii="Times New Roman" w:hAnsi="Times New Roman" w:cs="Times New Roman"/>
                <w:b/>
                <w:bCs/>
                <w:sz w:val="26"/>
                <w:szCs w:val="26"/>
              </w:rPr>
            </w:pPr>
            <w:r w:rsidRPr="0092344F">
              <w:rPr>
                <w:rFonts w:ascii="Times New Roman" w:hAnsi="Times New Roman" w:cs="Times New Roman"/>
                <w:b/>
                <w:bCs/>
                <w:sz w:val="26"/>
                <w:szCs w:val="26"/>
              </w:rPr>
              <w:t>B30</w:t>
            </w:r>
          </w:p>
        </w:tc>
        <w:tc>
          <w:tcPr>
            <w:tcW w:w="2460" w:type="dxa"/>
          </w:tcPr>
          <w:p w14:paraId="4ABF1B47" w14:textId="4CA5F0F9" w:rsidR="00206982" w:rsidRPr="0092344F" w:rsidRDefault="00206982" w:rsidP="0092344F">
            <w:pPr>
              <w:rPr>
                <w:rFonts w:ascii="Times New Roman" w:hAnsi="Times New Roman" w:cs="Times New Roman"/>
                <w:sz w:val="26"/>
                <w:szCs w:val="26"/>
              </w:rPr>
            </w:pPr>
            <w:r w:rsidRPr="0092344F">
              <w:rPr>
                <w:rStyle w:val="fontstyle01"/>
                <w:rFonts w:ascii="Times New Roman" w:hAnsi="Times New Roman" w:cs="Times New Roman"/>
                <w:i w:val="0"/>
                <w:iCs w:val="0"/>
                <w:color w:val="auto"/>
                <w:sz w:val="26"/>
                <w:szCs w:val="26"/>
              </w:rPr>
              <w:t>Nghiên cứu khoa học thật sự thu hút</w:t>
            </w:r>
          </w:p>
        </w:tc>
        <w:tc>
          <w:tcPr>
            <w:tcW w:w="909" w:type="dxa"/>
            <w:gridSpan w:val="2"/>
            <w:vAlign w:val="center"/>
          </w:tcPr>
          <w:p w14:paraId="20865134" w14:textId="098B4A71"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1</w:t>
            </w:r>
          </w:p>
        </w:tc>
        <w:tc>
          <w:tcPr>
            <w:tcW w:w="945" w:type="dxa"/>
            <w:vAlign w:val="center"/>
          </w:tcPr>
          <w:p w14:paraId="5BE60CA2" w14:textId="3FB3807B"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2</w:t>
            </w:r>
          </w:p>
        </w:tc>
        <w:tc>
          <w:tcPr>
            <w:tcW w:w="907" w:type="dxa"/>
            <w:vAlign w:val="center"/>
          </w:tcPr>
          <w:p w14:paraId="237F8D67" w14:textId="6454C7B2"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3</w:t>
            </w:r>
          </w:p>
        </w:tc>
        <w:tc>
          <w:tcPr>
            <w:tcW w:w="945" w:type="dxa"/>
            <w:vAlign w:val="center"/>
          </w:tcPr>
          <w:p w14:paraId="6F606721" w14:textId="237DEFC7"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4</w:t>
            </w:r>
          </w:p>
        </w:tc>
        <w:tc>
          <w:tcPr>
            <w:tcW w:w="849" w:type="dxa"/>
            <w:vAlign w:val="center"/>
          </w:tcPr>
          <w:p w14:paraId="60615E76" w14:textId="31645F4A"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5</w:t>
            </w:r>
          </w:p>
        </w:tc>
        <w:tc>
          <w:tcPr>
            <w:tcW w:w="868" w:type="dxa"/>
            <w:vAlign w:val="center"/>
          </w:tcPr>
          <w:p w14:paraId="1271D047" w14:textId="72A863FC"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6</w:t>
            </w:r>
          </w:p>
        </w:tc>
        <w:tc>
          <w:tcPr>
            <w:tcW w:w="868" w:type="dxa"/>
            <w:vAlign w:val="center"/>
          </w:tcPr>
          <w:p w14:paraId="334FED7D" w14:textId="4110AD0A"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7</w:t>
            </w:r>
          </w:p>
        </w:tc>
      </w:tr>
      <w:tr w:rsidR="006C0DD3" w:rsidRPr="0092344F" w14:paraId="2C64EB2B" w14:textId="77777777" w:rsidTr="0092344F">
        <w:tc>
          <w:tcPr>
            <w:tcW w:w="270" w:type="dxa"/>
          </w:tcPr>
          <w:p w14:paraId="418D2CA8" w14:textId="695BC5A8" w:rsidR="00206982" w:rsidRPr="0092344F" w:rsidRDefault="00206982" w:rsidP="00206982">
            <w:pPr>
              <w:spacing w:line="360" w:lineRule="auto"/>
              <w:jc w:val="both"/>
              <w:rPr>
                <w:rFonts w:ascii="Times New Roman" w:hAnsi="Times New Roman" w:cs="Times New Roman"/>
                <w:b/>
                <w:bCs/>
                <w:sz w:val="26"/>
                <w:szCs w:val="26"/>
              </w:rPr>
            </w:pPr>
            <w:r w:rsidRPr="0092344F">
              <w:rPr>
                <w:rFonts w:ascii="Times New Roman" w:hAnsi="Times New Roman" w:cs="Times New Roman"/>
                <w:b/>
                <w:bCs/>
                <w:sz w:val="26"/>
                <w:szCs w:val="26"/>
              </w:rPr>
              <w:lastRenderedPageBreak/>
              <w:t>B31</w:t>
            </w:r>
          </w:p>
        </w:tc>
        <w:tc>
          <w:tcPr>
            <w:tcW w:w="2460" w:type="dxa"/>
          </w:tcPr>
          <w:p w14:paraId="5FF70664" w14:textId="4E41C817" w:rsidR="00206982" w:rsidRPr="0092344F" w:rsidRDefault="00206982" w:rsidP="0092344F">
            <w:pPr>
              <w:rPr>
                <w:rFonts w:ascii="Times New Roman" w:hAnsi="Times New Roman" w:cs="Times New Roman"/>
                <w:sz w:val="26"/>
                <w:szCs w:val="26"/>
              </w:rPr>
            </w:pPr>
            <w:r w:rsidRPr="0092344F">
              <w:rPr>
                <w:rStyle w:val="fontstyle01"/>
                <w:rFonts w:ascii="Times New Roman" w:hAnsi="Times New Roman" w:cs="Times New Roman"/>
                <w:i w:val="0"/>
                <w:iCs w:val="0"/>
                <w:color w:val="auto"/>
                <w:sz w:val="26"/>
                <w:szCs w:val="26"/>
              </w:rPr>
              <w:t>Tư duy định hướng nghiên cứu khoa học đóng một vai trò quan trọng trong cuộc sống hàng ngày của tôi</w:t>
            </w:r>
          </w:p>
        </w:tc>
        <w:tc>
          <w:tcPr>
            <w:tcW w:w="909" w:type="dxa"/>
            <w:gridSpan w:val="2"/>
            <w:vAlign w:val="center"/>
          </w:tcPr>
          <w:p w14:paraId="22BD109B" w14:textId="37CB2117"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1</w:t>
            </w:r>
          </w:p>
        </w:tc>
        <w:tc>
          <w:tcPr>
            <w:tcW w:w="945" w:type="dxa"/>
            <w:vAlign w:val="center"/>
          </w:tcPr>
          <w:p w14:paraId="4A32E1D3" w14:textId="06C13BA3"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2</w:t>
            </w:r>
          </w:p>
        </w:tc>
        <w:tc>
          <w:tcPr>
            <w:tcW w:w="907" w:type="dxa"/>
            <w:vAlign w:val="center"/>
          </w:tcPr>
          <w:p w14:paraId="1D0E3B7D" w14:textId="3E198C3F"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3</w:t>
            </w:r>
          </w:p>
        </w:tc>
        <w:tc>
          <w:tcPr>
            <w:tcW w:w="945" w:type="dxa"/>
            <w:vAlign w:val="center"/>
          </w:tcPr>
          <w:p w14:paraId="460CEA19" w14:textId="752610EB"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4</w:t>
            </w:r>
          </w:p>
        </w:tc>
        <w:tc>
          <w:tcPr>
            <w:tcW w:w="849" w:type="dxa"/>
            <w:vAlign w:val="center"/>
          </w:tcPr>
          <w:p w14:paraId="787DAA0E" w14:textId="506404E0"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5</w:t>
            </w:r>
          </w:p>
        </w:tc>
        <w:tc>
          <w:tcPr>
            <w:tcW w:w="868" w:type="dxa"/>
            <w:vAlign w:val="center"/>
          </w:tcPr>
          <w:p w14:paraId="07F1C749" w14:textId="281BE8CE"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6</w:t>
            </w:r>
          </w:p>
        </w:tc>
        <w:tc>
          <w:tcPr>
            <w:tcW w:w="868" w:type="dxa"/>
            <w:vAlign w:val="center"/>
          </w:tcPr>
          <w:p w14:paraId="6176FA15" w14:textId="51BF0219"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7</w:t>
            </w:r>
          </w:p>
        </w:tc>
      </w:tr>
      <w:tr w:rsidR="006C0DD3" w:rsidRPr="0092344F" w14:paraId="6520BF5A" w14:textId="77777777" w:rsidTr="0092344F">
        <w:tc>
          <w:tcPr>
            <w:tcW w:w="270" w:type="dxa"/>
          </w:tcPr>
          <w:p w14:paraId="369EADE8" w14:textId="71BB223E" w:rsidR="00206982" w:rsidRPr="0092344F" w:rsidRDefault="00206982" w:rsidP="00206982">
            <w:pPr>
              <w:spacing w:line="360" w:lineRule="auto"/>
              <w:jc w:val="both"/>
              <w:rPr>
                <w:rFonts w:ascii="Times New Roman" w:hAnsi="Times New Roman" w:cs="Times New Roman"/>
                <w:b/>
                <w:bCs/>
                <w:sz w:val="26"/>
                <w:szCs w:val="26"/>
              </w:rPr>
            </w:pPr>
            <w:r w:rsidRPr="0092344F">
              <w:rPr>
                <w:rFonts w:ascii="Times New Roman" w:hAnsi="Times New Roman" w:cs="Times New Roman"/>
                <w:b/>
                <w:bCs/>
                <w:sz w:val="26"/>
                <w:szCs w:val="26"/>
              </w:rPr>
              <w:t>B32</w:t>
            </w:r>
          </w:p>
        </w:tc>
        <w:tc>
          <w:tcPr>
            <w:tcW w:w="2460" w:type="dxa"/>
          </w:tcPr>
          <w:p w14:paraId="00827C98" w14:textId="7D61A549" w:rsidR="00206982" w:rsidRPr="0092344F" w:rsidRDefault="00206982" w:rsidP="0092344F">
            <w:pPr>
              <w:rPr>
                <w:rFonts w:ascii="Times New Roman" w:hAnsi="Times New Roman" w:cs="Times New Roman"/>
                <w:i/>
                <w:iCs/>
                <w:sz w:val="26"/>
                <w:szCs w:val="26"/>
              </w:rPr>
            </w:pPr>
            <w:r w:rsidRPr="0092344F">
              <w:rPr>
                <w:rStyle w:val="fontstyle01"/>
                <w:rFonts w:ascii="Times New Roman" w:hAnsi="Times New Roman" w:cs="Times New Roman"/>
                <w:i w:val="0"/>
                <w:iCs w:val="0"/>
                <w:color w:val="auto"/>
                <w:sz w:val="26"/>
                <w:szCs w:val="26"/>
              </w:rPr>
              <w:t>Nghiên cứu khoa học là một chủ đề phức tạp</w:t>
            </w:r>
            <w:r w:rsidR="008C4476" w:rsidRPr="0092344F">
              <w:rPr>
                <w:rStyle w:val="fontstyle01"/>
                <w:rFonts w:ascii="Times New Roman" w:hAnsi="Times New Roman" w:cs="Times New Roman"/>
                <w:i w:val="0"/>
                <w:iCs w:val="0"/>
                <w:color w:val="auto"/>
                <w:sz w:val="26"/>
                <w:szCs w:val="26"/>
              </w:rPr>
              <w:t>.</w:t>
            </w:r>
          </w:p>
        </w:tc>
        <w:tc>
          <w:tcPr>
            <w:tcW w:w="909" w:type="dxa"/>
            <w:gridSpan w:val="2"/>
            <w:vAlign w:val="center"/>
          </w:tcPr>
          <w:p w14:paraId="28F2887F" w14:textId="27C05C10"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1</w:t>
            </w:r>
          </w:p>
        </w:tc>
        <w:tc>
          <w:tcPr>
            <w:tcW w:w="945" w:type="dxa"/>
            <w:vAlign w:val="center"/>
          </w:tcPr>
          <w:p w14:paraId="7B6B293B" w14:textId="1998A9A2"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2</w:t>
            </w:r>
          </w:p>
        </w:tc>
        <w:tc>
          <w:tcPr>
            <w:tcW w:w="907" w:type="dxa"/>
            <w:vAlign w:val="center"/>
          </w:tcPr>
          <w:p w14:paraId="5919B182" w14:textId="10B05AD6"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3</w:t>
            </w:r>
          </w:p>
        </w:tc>
        <w:tc>
          <w:tcPr>
            <w:tcW w:w="945" w:type="dxa"/>
            <w:vAlign w:val="center"/>
          </w:tcPr>
          <w:p w14:paraId="49BBAE34" w14:textId="589972F2"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4</w:t>
            </w:r>
          </w:p>
        </w:tc>
        <w:tc>
          <w:tcPr>
            <w:tcW w:w="849" w:type="dxa"/>
            <w:vAlign w:val="center"/>
          </w:tcPr>
          <w:p w14:paraId="4016E2E6" w14:textId="11DB9864"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5</w:t>
            </w:r>
          </w:p>
        </w:tc>
        <w:tc>
          <w:tcPr>
            <w:tcW w:w="868" w:type="dxa"/>
            <w:vAlign w:val="center"/>
          </w:tcPr>
          <w:p w14:paraId="490B5B82" w14:textId="3071EC13"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6</w:t>
            </w:r>
          </w:p>
        </w:tc>
        <w:tc>
          <w:tcPr>
            <w:tcW w:w="868" w:type="dxa"/>
            <w:vAlign w:val="center"/>
          </w:tcPr>
          <w:p w14:paraId="53C26EC8" w14:textId="1D7A7423"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7</w:t>
            </w:r>
          </w:p>
        </w:tc>
      </w:tr>
    </w:tbl>
    <w:p w14:paraId="7C80989A" w14:textId="02FFB603" w:rsidR="002F4616" w:rsidRPr="0092344F" w:rsidRDefault="002F4616" w:rsidP="002F4616">
      <w:pPr>
        <w:spacing w:line="360" w:lineRule="auto"/>
        <w:ind w:left="720"/>
        <w:jc w:val="both"/>
        <w:rPr>
          <w:rFonts w:ascii="Times New Roman" w:hAnsi="Times New Roman" w:cs="Times New Roman"/>
          <w:b/>
          <w:bCs/>
          <w:sz w:val="26"/>
          <w:szCs w:val="26"/>
        </w:rPr>
      </w:pPr>
    </w:p>
    <w:p w14:paraId="26F64278" w14:textId="4530CCD5" w:rsidR="00596489" w:rsidRPr="0092344F" w:rsidRDefault="00596489" w:rsidP="002F4616">
      <w:pPr>
        <w:spacing w:line="360" w:lineRule="auto"/>
        <w:ind w:left="720"/>
        <w:jc w:val="both"/>
        <w:rPr>
          <w:rFonts w:ascii="Times New Roman" w:hAnsi="Times New Roman" w:cs="Times New Roman"/>
          <w:b/>
          <w:bCs/>
          <w:sz w:val="26"/>
          <w:szCs w:val="26"/>
        </w:rPr>
      </w:pPr>
    </w:p>
    <w:sectPr w:rsidR="00596489" w:rsidRPr="0092344F" w:rsidSect="005C47F1">
      <w:footerReference w:type="default" r:id="rId23"/>
      <w:pgSz w:w="11906" w:h="16838" w:code="9"/>
      <w:pgMar w:top="1418" w:right="1134" w:bottom="1418" w:left="1985"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3882086" w14:textId="77777777" w:rsidR="00C1210A" w:rsidRDefault="00C1210A" w:rsidP="00B227CB">
      <w:pPr>
        <w:spacing w:after="0" w:line="240" w:lineRule="auto"/>
      </w:pPr>
      <w:r>
        <w:separator/>
      </w:r>
    </w:p>
  </w:endnote>
  <w:endnote w:type="continuationSeparator" w:id="0">
    <w:p w14:paraId="1C6872F6" w14:textId="77777777" w:rsidR="00C1210A" w:rsidRDefault="00C1210A" w:rsidP="00B227C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TimesNewRomanPS-ItalicMT">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Segoe UI Symbol">
    <w:panose1 w:val="020B0502040204020203"/>
    <w:charset w:val="00"/>
    <w:family w:val="swiss"/>
    <w:pitch w:val="variable"/>
    <w:sig w:usb0="800001E3" w:usb1="1200FFEF" w:usb2="0004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46639411"/>
      <w:docPartObj>
        <w:docPartGallery w:val="Page Numbers (Bottom of Page)"/>
        <w:docPartUnique/>
      </w:docPartObj>
    </w:sdtPr>
    <w:sdtEndPr>
      <w:rPr>
        <w:color w:val="7F7F7F" w:themeColor="background1" w:themeShade="7F"/>
        <w:spacing w:val="60"/>
      </w:rPr>
    </w:sdtEndPr>
    <w:sdtContent>
      <w:p w14:paraId="0DB8730A" w14:textId="496B2284" w:rsidR="00C80845" w:rsidRDefault="00C80845">
        <w:pPr>
          <w:pStyle w:val="Chntrang"/>
          <w:pBdr>
            <w:top w:val="single" w:sz="4" w:space="1" w:color="D9D9D9" w:themeColor="background1" w:themeShade="D9"/>
          </w:pBdr>
          <w:jc w:val="right"/>
        </w:pPr>
        <w:r>
          <w:fldChar w:fldCharType="begin"/>
        </w:r>
        <w:r>
          <w:instrText xml:space="preserve"> PAGE   \* MERGEFORMAT </w:instrText>
        </w:r>
        <w:r>
          <w:fldChar w:fldCharType="separate"/>
        </w:r>
        <w:r>
          <w:rPr>
            <w:noProof/>
          </w:rPr>
          <w:t>2</w:t>
        </w:r>
        <w:r>
          <w:rPr>
            <w:noProof/>
          </w:rPr>
          <w:fldChar w:fldCharType="end"/>
        </w:r>
        <w:r>
          <w:t xml:space="preserve"> | </w:t>
        </w:r>
        <w:r>
          <w:rPr>
            <w:color w:val="7F7F7F" w:themeColor="background1" w:themeShade="7F"/>
            <w:spacing w:val="60"/>
          </w:rPr>
          <w:t>Page</w:t>
        </w:r>
      </w:p>
    </w:sdtContent>
  </w:sdt>
  <w:p w14:paraId="459421FB" w14:textId="17512EC0" w:rsidR="00C80845" w:rsidRDefault="00C80845" w:rsidP="00042C78">
    <w:pPr>
      <w:pStyle w:val="Chntrang"/>
      <w:pBdr>
        <w:top w:val="single" w:sz="4" w:space="1" w:color="D9D9D9" w:themeColor="background1" w:themeShade="D9"/>
      </w:pBdr>
      <w:jc w:val="righ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3B778B" w14:textId="77777777" w:rsidR="00C80845" w:rsidRDefault="00C80845" w:rsidP="00042C78">
    <w:pPr>
      <w:pStyle w:val="Chntrang"/>
      <w:pBdr>
        <w:top w:val="single" w:sz="4" w:space="1" w:color="D9D9D9" w:themeColor="background1" w:themeShade="D9"/>
      </w:pBd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3342BB4" w14:textId="77777777" w:rsidR="00C1210A" w:rsidRDefault="00C1210A" w:rsidP="00B227CB">
      <w:pPr>
        <w:spacing w:after="0" w:line="240" w:lineRule="auto"/>
      </w:pPr>
      <w:r>
        <w:separator/>
      </w:r>
    </w:p>
  </w:footnote>
  <w:footnote w:type="continuationSeparator" w:id="0">
    <w:p w14:paraId="3C04B098" w14:textId="77777777" w:rsidR="00C1210A" w:rsidRDefault="00C1210A" w:rsidP="00B227C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34703235"/>
      <w:docPartObj>
        <w:docPartGallery w:val="Page Numbers (Top of Page)"/>
        <w:docPartUnique/>
      </w:docPartObj>
    </w:sdtPr>
    <w:sdtEndPr>
      <w:rPr>
        <w:noProof/>
      </w:rPr>
    </w:sdtEndPr>
    <w:sdtContent>
      <w:p w14:paraId="6BEA0587" w14:textId="208D5C4F" w:rsidR="00C80845" w:rsidRDefault="00C80845">
        <w:pPr>
          <w:pStyle w:val="utrang"/>
          <w:jc w:val="center"/>
        </w:pPr>
        <w:r>
          <w:fldChar w:fldCharType="begin"/>
        </w:r>
        <w:r>
          <w:instrText xml:space="preserve"> PAGE   \* MERGEFORMAT </w:instrText>
        </w:r>
        <w:r>
          <w:fldChar w:fldCharType="separate"/>
        </w:r>
        <w:r>
          <w:rPr>
            <w:noProof/>
          </w:rPr>
          <w:t>2</w:t>
        </w:r>
        <w:r>
          <w:rPr>
            <w:noProof/>
          </w:rPr>
          <w:fldChar w:fldCharType="end"/>
        </w:r>
      </w:p>
    </w:sdtContent>
  </w:sdt>
  <w:p w14:paraId="08B650AD" w14:textId="77777777" w:rsidR="00C80845" w:rsidRDefault="00C80845">
    <w:pPr>
      <w:pStyle w:val="utrang"/>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0D014F"/>
    <w:multiLevelType w:val="hybridMultilevel"/>
    <w:tmpl w:val="31DC23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1B777AD"/>
    <w:multiLevelType w:val="hybridMultilevel"/>
    <w:tmpl w:val="5D448B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38958E2"/>
    <w:multiLevelType w:val="hybridMultilevel"/>
    <w:tmpl w:val="3454E2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4C6536C"/>
    <w:multiLevelType w:val="hybridMultilevel"/>
    <w:tmpl w:val="4D5641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8FF5629"/>
    <w:multiLevelType w:val="hybridMultilevel"/>
    <w:tmpl w:val="39362F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A6567CE"/>
    <w:multiLevelType w:val="hybridMultilevel"/>
    <w:tmpl w:val="5916F37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C596E5F"/>
    <w:multiLevelType w:val="hybridMultilevel"/>
    <w:tmpl w:val="AEFEDC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EF34472"/>
    <w:multiLevelType w:val="hybridMultilevel"/>
    <w:tmpl w:val="91F29A6A"/>
    <w:lvl w:ilvl="0" w:tplc="0DC49D22">
      <w:start w:val="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4133FEA"/>
    <w:multiLevelType w:val="hybridMultilevel"/>
    <w:tmpl w:val="5D448B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4B47ADE"/>
    <w:multiLevelType w:val="hybridMultilevel"/>
    <w:tmpl w:val="ADAC351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57B51DD"/>
    <w:multiLevelType w:val="hybridMultilevel"/>
    <w:tmpl w:val="1B40DA7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9D10FC2"/>
    <w:multiLevelType w:val="multilevel"/>
    <w:tmpl w:val="5E52072A"/>
    <w:lvl w:ilvl="0">
      <w:start w:val="1"/>
      <w:numFmt w:val="decimal"/>
      <w:lvlText w:val="%1."/>
      <w:lvlJc w:val="left"/>
      <w:pPr>
        <w:ind w:left="390" w:hanging="39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89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1D5A4479"/>
    <w:multiLevelType w:val="hybridMultilevel"/>
    <w:tmpl w:val="4D82C9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F22245E"/>
    <w:multiLevelType w:val="hybridMultilevel"/>
    <w:tmpl w:val="A4C83E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11D1FC6"/>
    <w:multiLevelType w:val="hybridMultilevel"/>
    <w:tmpl w:val="39362F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2083293"/>
    <w:multiLevelType w:val="hybridMultilevel"/>
    <w:tmpl w:val="4D82C9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33E43BD"/>
    <w:multiLevelType w:val="multilevel"/>
    <w:tmpl w:val="E278AC54"/>
    <w:lvl w:ilvl="0">
      <w:start w:val="1"/>
      <w:numFmt w:val="decimal"/>
      <w:lvlText w:val="%1."/>
      <w:lvlJc w:val="left"/>
      <w:pPr>
        <w:ind w:left="390" w:hanging="39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4."/>
      <w:lvlJc w:val="left"/>
      <w:pPr>
        <w:ind w:left="1170" w:hanging="360"/>
      </w:p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23B57F98"/>
    <w:multiLevelType w:val="hybridMultilevel"/>
    <w:tmpl w:val="878446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3FB1ADE"/>
    <w:multiLevelType w:val="hybridMultilevel"/>
    <w:tmpl w:val="620CC2D4"/>
    <w:lvl w:ilvl="0" w:tplc="C1767E80">
      <w:start w:val="2"/>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2D8511AE"/>
    <w:multiLevelType w:val="hybridMultilevel"/>
    <w:tmpl w:val="EB4A35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E355CE5"/>
    <w:multiLevelType w:val="hybridMultilevel"/>
    <w:tmpl w:val="551693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2E843664"/>
    <w:multiLevelType w:val="multilevel"/>
    <w:tmpl w:val="B1F8E4AA"/>
    <w:lvl w:ilvl="0">
      <w:start w:val="1"/>
      <w:numFmt w:val="decimal"/>
      <w:lvlText w:val="%1."/>
      <w:lvlJc w:val="left"/>
      <w:pPr>
        <w:ind w:left="390" w:hanging="39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301428C4"/>
    <w:multiLevelType w:val="hybridMultilevel"/>
    <w:tmpl w:val="DE0049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4515871"/>
    <w:multiLevelType w:val="hybridMultilevel"/>
    <w:tmpl w:val="39362F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4B42C16"/>
    <w:multiLevelType w:val="hybridMultilevel"/>
    <w:tmpl w:val="5D448B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4EE49C3"/>
    <w:multiLevelType w:val="multilevel"/>
    <w:tmpl w:val="FB30F7E6"/>
    <w:lvl w:ilvl="0">
      <w:start w:val="2"/>
      <w:numFmt w:val="decimal"/>
      <w:lvlText w:val="%1."/>
      <w:lvlJc w:val="left"/>
      <w:pPr>
        <w:ind w:left="390" w:hanging="39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36E82373"/>
    <w:multiLevelType w:val="hybridMultilevel"/>
    <w:tmpl w:val="8E1649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390C2DE1"/>
    <w:multiLevelType w:val="hybridMultilevel"/>
    <w:tmpl w:val="5D448B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39B80231"/>
    <w:multiLevelType w:val="hybridMultilevel"/>
    <w:tmpl w:val="4E3470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3CFE178B"/>
    <w:multiLevelType w:val="hybridMultilevel"/>
    <w:tmpl w:val="B1F6D99A"/>
    <w:lvl w:ilvl="0" w:tplc="4DC04B5E">
      <w:start w:val="2"/>
      <w:numFmt w:val="bullet"/>
      <w:lvlText w:val="-"/>
      <w:lvlJc w:val="left"/>
      <w:pPr>
        <w:ind w:left="720" w:hanging="360"/>
      </w:pPr>
      <w:rPr>
        <w:rFonts w:ascii="Times New Roman" w:eastAsiaTheme="minorHAnsi"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4015274D"/>
    <w:multiLevelType w:val="hybridMultilevel"/>
    <w:tmpl w:val="277E89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42F03F19"/>
    <w:multiLevelType w:val="hybridMultilevel"/>
    <w:tmpl w:val="986028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47E72229"/>
    <w:multiLevelType w:val="hybridMultilevel"/>
    <w:tmpl w:val="5D448B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47F95054"/>
    <w:multiLevelType w:val="hybridMultilevel"/>
    <w:tmpl w:val="88A0DD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4ED57C51"/>
    <w:multiLevelType w:val="hybridMultilevel"/>
    <w:tmpl w:val="5D448B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33A235E"/>
    <w:multiLevelType w:val="hybridMultilevel"/>
    <w:tmpl w:val="005C13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4C8467A"/>
    <w:multiLevelType w:val="hybridMultilevel"/>
    <w:tmpl w:val="39362F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55026C4D"/>
    <w:multiLevelType w:val="hybridMultilevel"/>
    <w:tmpl w:val="5D448B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553C2F6F"/>
    <w:multiLevelType w:val="hybridMultilevel"/>
    <w:tmpl w:val="277E89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57702202"/>
    <w:multiLevelType w:val="hybridMultilevel"/>
    <w:tmpl w:val="5D448B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25A577D"/>
    <w:multiLevelType w:val="hybridMultilevel"/>
    <w:tmpl w:val="4E3470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679470E1"/>
    <w:multiLevelType w:val="hybridMultilevel"/>
    <w:tmpl w:val="5D448B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6E527D42"/>
    <w:multiLevelType w:val="hybridMultilevel"/>
    <w:tmpl w:val="9BE62E84"/>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6E6C78A4"/>
    <w:multiLevelType w:val="hybridMultilevel"/>
    <w:tmpl w:val="5D448B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06069E5"/>
    <w:multiLevelType w:val="hybridMultilevel"/>
    <w:tmpl w:val="D8A6DB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07501D3"/>
    <w:multiLevelType w:val="hybridMultilevel"/>
    <w:tmpl w:val="39362F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72284A54"/>
    <w:multiLevelType w:val="hybridMultilevel"/>
    <w:tmpl w:val="88A0DD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741D5070"/>
    <w:multiLevelType w:val="hybridMultilevel"/>
    <w:tmpl w:val="4D82C9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755108BE"/>
    <w:multiLevelType w:val="hybridMultilevel"/>
    <w:tmpl w:val="5D448B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75F50CCE"/>
    <w:multiLevelType w:val="hybridMultilevel"/>
    <w:tmpl w:val="5D448B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762D74B9"/>
    <w:multiLevelType w:val="hybridMultilevel"/>
    <w:tmpl w:val="5D448B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790B73D3"/>
    <w:multiLevelType w:val="hybridMultilevel"/>
    <w:tmpl w:val="5D448B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79DD6B1B"/>
    <w:multiLevelType w:val="hybridMultilevel"/>
    <w:tmpl w:val="4E3470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7AAA2467"/>
    <w:multiLevelType w:val="multilevel"/>
    <w:tmpl w:val="8A8E0830"/>
    <w:lvl w:ilvl="0">
      <w:start w:val="1"/>
      <w:numFmt w:val="decimal"/>
      <w:lvlText w:val="%1."/>
      <w:lvlJc w:val="left"/>
      <w:pPr>
        <w:ind w:left="720" w:hanging="360"/>
      </w:pPr>
      <w:rPr>
        <w:rFonts w:hint="default"/>
      </w:rPr>
    </w:lvl>
    <w:lvl w:ilvl="1">
      <w:start w:val="6"/>
      <w:numFmt w:val="decimal"/>
      <w:isLgl/>
      <w:lvlText w:val="%1.%2."/>
      <w:lvlJc w:val="left"/>
      <w:pPr>
        <w:ind w:left="1260" w:hanging="720"/>
      </w:pPr>
      <w:rPr>
        <w:rFonts w:hint="default"/>
      </w:rPr>
    </w:lvl>
    <w:lvl w:ilvl="2">
      <w:start w:val="2"/>
      <w:numFmt w:val="decimal"/>
      <w:isLgl/>
      <w:lvlText w:val="%1.%2.%3."/>
      <w:lvlJc w:val="left"/>
      <w:pPr>
        <w:ind w:left="1440" w:hanging="720"/>
      </w:pPr>
      <w:rPr>
        <w:rFonts w:hint="default"/>
      </w:rPr>
    </w:lvl>
    <w:lvl w:ilvl="3">
      <w:start w:val="1"/>
      <w:numFmt w:val="decimal"/>
      <w:isLgl/>
      <w:lvlText w:val="%1.%2.%3.%4."/>
      <w:lvlJc w:val="left"/>
      <w:pPr>
        <w:ind w:left="1980" w:hanging="108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700" w:hanging="144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420" w:hanging="1800"/>
      </w:pPr>
      <w:rPr>
        <w:rFonts w:hint="default"/>
      </w:rPr>
    </w:lvl>
    <w:lvl w:ilvl="8">
      <w:start w:val="1"/>
      <w:numFmt w:val="decimal"/>
      <w:isLgl/>
      <w:lvlText w:val="%1.%2.%3.%4.%5.%6.%7.%8.%9."/>
      <w:lvlJc w:val="left"/>
      <w:pPr>
        <w:ind w:left="3600" w:hanging="1800"/>
      </w:pPr>
      <w:rPr>
        <w:rFonts w:hint="default"/>
      </w:rPr>
    </w:lvl>
  </w:abstractNum>
  <w:abstractNum w:abstractNumId="54" w15:restartNumberingAfterBreak="0">
    <w:nsid w:val="7B036859"/>
    <w:multiLevelType w:val="hybridMultilevel"/>
    <w:tmpl w:val="FDB0F3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24018546">
    <w:abstractNumId w:val="7"/>
  </w:num>
  <w:num w:numId="2" w16cid:durableId="2113627284">
    <w:abstractNumId w:val="11"/>
  </w:num>
  <w:num w:numId="3" w16cid:durableId="1371219847">
    <w:abstractNumId w:val="18"/>
  </w:num>
  <w:num w:numId="4" w16cid:durableId="1328901304">
    <w:abstractNumId w:val="10"/>
  </w:num>
  <w:num w:numId="5" w16cid:durableId="1471748238">
    <w:abstractNumId w:val="54"/>
  </w:num>
  <w:num w:numId="6" w16cid:durableId="1254164867">
    <w:abstractNumId w:val="30"/>
  </w:num>
  <w:num w:numId="7" w16cid:durableId="1049649861">
    <w:abstractNumId w:val="6"/>
  </w:num>
  <w:num w:numId="8" w16cid:durableId="1535803030">
    <w:abstractNumId w:val="31"/>
  </w:num>
  <w:num w:numId="9" w16cid:durableId="515461944">
    <w:abstractNumId w:val="3"/>
  </w:num>
  <w:num w:numId="10" w16cid:durableId="1164010905">
    <w:abstractNumId w:val="0"/>
  </w:num>
  <w:num w:numId="11" w16cid:durableId="642272501">
    <w:abstractNumId w:val="17"/>
  </w:num>
  <w:num w:numId="12" w16cid:durableId="1203518350">
    <w:abstractNumId w:val="22"/>
  </w:num>
  <w:num w:numId="13" w16cid:durableId="103892814">
    <w:abstractNumId w:val="20"/>
  </w:num>
  <w:num w:numId="14" w16cid:durableId="975765991">
    <w:abstractNumId w:val="44"/>
  </w:num>
  <w:num w:numId="15" w16cid:durableId="856849755">
    <w:abstractNumId w:val="47"/>
  </w:num>
  <w:num w:numId="16" w16cid:durableId="2134441987">
    <w:abstractNumId w:val="38"/>
  </w:num>
  <w:num w:numId="17" w16cid:durableId="1249001112">
    <w:abstractNumId w:val="53"/>
  </w:num>
  <w:num w:numId="18" w16cid:durableId="868105004">
    <w:abstractNumId w:val="12"/>
  </w:num>
  <w:num w:numId="19" w16cid:durableId="1634947265">
    <w:abstractNumId w:val="15"/>
  </w:num>
  <w:num w:numId="20" w16cid:durableId="1439445680">
    <w:abstractNumId w:val="46"/>
  </w:num>
  <w:num w:numId="21" w16cid:durableId="16004853">
    <w:abstractNumId w:val="33"/>
  </w:num>
  <w:num w:numId="22" w16cid:durableId="615521118">
    <w:abstractNumId w:val="26"/>
  </w:num>
  <w:num w:numId="23" w16cid:durableId="1267269952">
    <w:abstractNumId w:val="32"/>
  </w:num>
  <w:num w:numId="24" w16cid:durableId="108090866">
    <w:abstractNumId w:val="37"/>
  </w:num>
  <w:num w:numId="25" w16cid:durableId="810250729">
    <w:abstractNumId w:val="39"/>
  </w:num>
  <w:num w:numId="26" w16cid:durableId="747189245">
    <w:abstractNumId w:val="49"/>
  </w:num>
  <w:num w:numId="27" w16cid:durableId="1452243668">
    <w:abstractNumId w:val="51"/>
  </w:num>
  <w:num w:numId="28" w16cid:durableId="1071973150">
    <w:abstractNumId w:val="48"/>
  </w:num>
  <w:num w:numId="29" w16cid:durableId="1868372107">
    <w:abstractNumId w:val="50"/>
  </w:num>
  <w:num w:numId="30" w16cid:durableId="294606255">
    <w:abstractNumId w:val="8"/>
  </w:num>
  <w:num w:numId="31" w16cid:durableId="19278888">
    <w:abstractNumId w:val="34"/>
  </w:num>
  <w:num w:numId="32" w16cid:durableId="1297950344">
    <w:abstractNumId w:val="41"/>
  </w:num>
  <w:num w:numId="33" w16cid:durableId="429619433">
    <w:abstractNumId w:val="1"/>
  </w:num>
  <w:num w:numId="34" w16cid:durableId="580602924">
    <w:abstractNumId w:val="43"/>
  </w:num>
  <w:num w:numId="35" w16cid:durableId="1854107059">
    <w:abstractNumId w:val="27"/>
  </w:num>
  <w:num w:numId="36" w16cid:durableId="1624575975">
    <w:abstractNumId w:val="24"/>
  </w:num>
  <w:num w:numId="37" w16cid:durableId="1760515284">
    <w:abstractNumId w:val="40"/>
  </w:num>
  <w:num w:numId="38" w16cid:durableId="1330257225">
    <w:abstractNumId w:val="4"/>
  </w:num>
  <w:num w:numId="39" w16cid:durableId="1976568983">
    <w:abstractNumId w:val="52"/>
  </w:num>
  <w:num w:numId="40" w16cid:durableId="230771503">
    <w:abstractNumId w:val="28"/>
  </w:num>
  <w:num w:numId="41" w16cid:durableId="734089119">
    <w:abstractNumId w:val="45"/>
  </w:num>
  <w:num w:numId="42" w16cid:durableId="922031982">
    <w:abstractNumId w:val="14"/>
  </w:num>
  <w:num w:numId="43" w16cid:durableId="213805851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16cid:durableId="842401919">
    <w:abstractNumId w:val="23"/>
  </w:num>
  <w:num w:numId="45" w16cid:durableId="1717392051">
    <w:abstractNumId w:val="5"/>
  </w:num>
  <w:num w:numId="46" w16cid:durableId="1423525196">
    <w:abstractNumId w:val="36"/>
  </w:num>
  <w:num w:numId="47" w16cid:durableId="140779793">
    <w:abstractNumId w:val="35"/>
  </w:num>
  <w:num w:numId="48" w16cid:durableId="1546336180">
    <w:abstractNumId w:val="13"/>
  </w:num>
  <w:num w:numId="49" w16cid:durableId="1928150828">
    <w:abstractNumId w:val="9"/>
  </w:num>
  <w:num w:numId="50" w16cid:durableId="224799219">
    <w:abstractNumId w:val="2"/>
  </w:num>
  <w:num w:numId="51" w16cid:durableId="1845973997">
    <w:abstractNumId w:val="19"/>
  </w:num>
  <w:num w:numId="52" w16cid:durableId="1763454067">
    <w:abstractNumId w:val="16"/>
  </w:num>
  <w:num w:numId="53" w16cid:durableId="2071806091">
    <w:abstractNumId w:val="21"/>
  </w:num>
  <w:num w:numId="54" w16cid:durableId="1732658441">
    <w:abstractNumId w:val="25"/>
  </w:num>
  <w:num w:numId="55" w16cid:durableId="83697374">
    <w:abstractNumId w:val="42"/>
  </w:num>
  <w:num w:numId="56" w16cid:durableId="1354696855">
    <w:abstractNumId w:val="29"/>
  </w:num>
  <w:numIdMacAtCleanup w:val="5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6"/>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MA 11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1&lt;/EnableBibliographyCategories&gt;&lt;/ENLayout&gt;"/>
    <w:docVar w:name="EN.Libraries" w:val="&lt;Libraries&gt;&lt;item db-id=&quot;f00xez9975zd0se9rt4veed4vwttzzrszx2w&quot;&gt;thái độ sv với NCKH&lt;record-ids&gt;&lt;item&gt;3&lt;/item&gt;&lt;item&gt;6&lt;/item&gt;&lt;item&gt;11&lt;/item&gt;&lt;item&gt;13&lt;/item&gt;&lt;item&gt;16&lt;/item&gt;&lt;item&gt;21&lt;/item&gt;&lt;item&gt;22&lt;/item&gt;&lt;item&gt;25&lt;/item&gt;&lt;item&gt;29&lt;/item&gt;&lt;item&gt;30&lt;/item&gt;&lt;item&gt;35&lt;/item&gt;&lt;item&gt;36&lt;/item&gt;&lt;item&gt;37&lt;/item&gt;&lt;item&gt;38&lt;/item&gt;&lt;item&gt;39&lt;/item&gt;&lt;item&gt;40&lt;/item&gt;&lt;item&gt;45&lt;/item&gt;&lt;item&gt;46&lt;/item&gt;&lt;item&gt;47&lt;/item&gt;&lt;item&gt;49&lt;/item&gt;&lt;item&gt;51&lt;/item&gt;&lt;item&gt;52&lt;/item&gt;&lt;item&gt;53&lt;/item&gt;&lt;item&gt;54&lt;/item&gt;&lt;item&gt;57&lt;/item&gt;&lt;item&gt;58&lt;/item&gt;&lt;item&gt;60&lt;/item&gt;&lt;item&gt;64&lt;/item&gt;&lt;item&gt;67&lt;/item&gt;&lt;item&gt;68&lt;/item&gt;&lt;item&gt;69&lt;/item&gt;&lt;item&gt;70&lt;/item&gt;&lt;item&gt;71&lt;/item&gt;&lt;item&gt;72&lt;/item&gt;&lt;item&gt;73&lt;/item&gt;&lt;item&gt;74&lt;/item&gt;&lt;item&gt;76&lt;/item&gt;&lt;item&gt;77&lt;/item&gt;&lt;item&gt;78&lt;/item&gt;&lt;item&gt;79&lt;/item&gt;&lt;item&gt;80&lt;/item&gt;&lt;item&gt;82&lt;/item&gt;&lt;item&gt;83&lt;/item&gt;&lt;item&gt;84&lt;/item&gt;&lt;item&gt;85&lt;/item&gt;&lt;item&gt;87&lt;/item&gt;&lt;item&gt;88&lt;/item&gt;&lt;item&gt;89&lt;/item&gt;&lt;item&gt;90&lt;/item&gt;&lt;item&gt;91&lt;/item&gt;&lt;item&gt;92&lt;/item&gt;&lt;item&gt;95&lt;/item&gt;&lt;item&gt;96&lt;/item&gt;&lt;item&gt;97&lt;/item&gt;&lt;item&gt;98&lt;/item&gt;&lt;item&gt;101&lt;/item&gt;&lt;item&gt;102&lt;/item&gt;&lt;item&gt;105&lt;/item&gt;&lt;item&gt;106&lt;/item&gt;&lt;item&gt;107&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407CF7"/>
    <w:rsid w:val="0000073A"/>
    <w:rsid w:val="0002681F"/>
    <w:rsid w:val="00042C78"/>
    <w:rsid w:val="00045543"/>
    <w:rsid w:val="0004748A"/>
    <w:rsid w:val="00091346"/>
    <w:rsid w:val="000918EA"/>
    <w:rsid w:val="00093017"/>
    <w:rsid w:val="000A3BD5"/>
    <w:rsid w:val="000B28E5"/>
    <w:rsid w:val="000C6EB2"/>
    <w:rsid w:val="000C70D0"/>
    <w:rsid w:val="000D0375"/>
    <w:rsid w:val="000D4456"/>
    <w:rsid w:val="000D5677"/>
    <w:rsid w:val="000D6C3A"/>
    <w:rsid w:val="000E0BD5"/>
    <w:rsid w:val="000E13E4"/>
    <w:rsid w:val="000F0B41"/>
    <w:rsid w:val="000F7B9F"/>
    <w:rsid w:val="00114DFA"/>
    <w:rsid w:val="00125549"/>
    <w:rsid w:val="00127524"/>
    <w:rsid w:val="00127BCC"/>
    <w:rsid w:val="00130AD6"/>
    <w:rsid w:val="00141DEF"/>
    <w:rsid w:val="00144F2F"/>
    <w:rsid w:val="001500A5"/>
    <w:rsid w:val="00152F01"/>
    <w:rsid w:val="0016072A"/>
    <w:rsid w:val="00161DC8"/>
    <w:rsid w:val="00184115"/>
    <w:rsid w:val="00193997"/>
    <w:rsid w:val="00194206"/>
    <w:rsid w:val="001A5E1E"/>
    <w:rsid w:val="001D015D"/>
    <w:rsid w:val="001E6CED"/>
    <w:rsid w:val="001E706F"/>
    <w:rsid w:val="001E7278"/>
    <w:rsid w:val="001E7AFF"/>
    <w:rsid w:val="001F46ED"/>
    <w:rsid w:val="00206982"/>
    <w:rsid w:val="00241C38"/>
    <w:rsid w:val="00254C2C"/>
    <w:rsid w:val="002615C8"/>
    <w:rsid w:val="0026357B"/>
    <w:rsid w:val="00266315"/>
    <w:rsid w:val="00271F1D"/>
    <w:rsid w:val="0028026B"/>
    <w:rsid w:val="00287C1F"/>
    <w:rsid w:val="002A41A9"/>
    <w:rsid w:val="002B469B"/>
    <w:rsid w:val="002B6C13"/>
    <w:rsid w:val="002D3E09"/>
    <w:rsid w:val="002D6DED"/>
    <w:rsid w:val="002E1FE9"/>
    <w:rsid w:val="002F4616"/>
    <w:rsid w:val="002F5E63"/>
    <w:rsid w:val="0030322D"/>
    <w:rsid w:val="00307383"/>
    <w:rsid w:val="00316DE1"/>
    <w:rsid w:val="00324232"/>
    <w:rsid w:val="00330549"/>
    <w:rsid w:val="00336503"/>
    <w:rsid w:val="003377FC"/>
    <w:rsid w:val="003416FF"/>
    <w:rsid w:val="00341844"/>
    <w:rsid w:val="00345405"/>
    <w:rsid w:val="0035277E"/>
    <w:rsid w:val="00385129"/>
    <w:rsid w:val="00386DF7"/>
    <w:rsid w:val="00387BF4"/>
    <w:rsid w:val="003A255F"/>
    <w:rsid w:val="003A5B55"/>
    <w:rsid w:val="003B4078"/>
    <w:rsid w:val="003B638D"/>
    <w:rsid w:val="003D0C19"/>
    <w:rsid w:val="00405DA4"/>
    <w:rsid w:val="00407CF7"/>
    <w:rsid w:val="004261B7"/>
    <w:rsid w:val="00426D25"/>
    <w:rsid w:val="0043657F"/>
    <w:rsid w:val="00480618"/>
    <w:rsid w:val="0048387A"/>
    <w:rsid w:val="00483BF6"/>
    <w:rsid w:val="004841AF"/>
    <w:rsid w:val="004841B4"/>
    <w:rsid w:val="00491A6D"/>
    <w:rsid w:val="00495FE2"/>
    <w:rsid w:val="0049644F"/>
    <w:rsid w:val="004A128F"/>
    <w:rsid w:val="004B6C1B"/>
    <w:rsid w:val="004C04C3"/>
    <w:rsid w:val="004C04E3"/>
    <w:rsid w:val="004C2305"/>
    <w:rsid w:val="004C4800"/>
    <w:rsid w:val="004E1871"/>
    <w:rsid w:val="004F6823"/>
    <w:rsid w:val="00503C8C"/>
    <w:rsid w:val="00512F7E"/>
    <w:rsid w:val="00517E56"/>
    <w:rsid w:val="00524AB6"/>
    <w:rsid w:val="005269D5"/>
    <w:rsid w:val="00534A72"/>
    <w:rsid w:val="00537788"/>
    <w:rsid w:val="00542DAE"/>
    <w:rsid w:val="00543A09"/>
    <w:rsid w:val="0056673E"/>
    <w:rsid w:val="005745BE"/>
    <w:rsid w:val="00575856"/>
    <w:rsid w:val="005856AC"/>
    <w:rsid w:val="00587408"/>
    <w:rsid w:val="00592E59"/>
    <w:rsid w:val="005960A0"/>
    <w:rsid w:val="00596489"/>
    <w:rsid w:val="005B41C3"/>
    <w:rsid w:val="005B5C9C"/>
    <w:rsid w:val="005C07C0"/>
    <w:rsid w:val="005C47F1"/>
    <w:rsid w:val="005C6E46"/>
    <w:rsid w:val="005D2C2F"/>
    <w:rsid w:val="005F14A9"/>
    <w:rsid w:val="005F3444"/>
    <w:rsid w:val="005F3FF5"/>
    <w:rsid w:val="005F7CA0"/>
    <w:rsid w:val="00601047"/>
    <w:rsid w:val="00602E56"/>
    <w:rsid w:val="00606346"/>
    <w:rsid w:val="0061065D"/>
    <w:rsid w:val="00614972"/>
    <w:rsid w:val="00616F70"/>
    <w:rsid w:val="00617FA9"/>
    <w:rsid w:val="0063479B"/>
    <w:rsid w:val="00644B63"/>
    <w:rsid w:val="00644DA9"/>
    <w:rsid w:val="006454D4"/>
    <w:rsid w:val="0065190F"/>
    <w:rsid w:val="006743B2"/>
    <w:rsid w:val="00684B4F"/>
    <w:rsid w:val="00684E23"/>
    <w:rsid w:val="00696848"/>
    <w:rsid w:val="006B112F"/>
    <w:rsid w:val="006C0DD3"/>
    <w:rsid w:val="006C356B"/>
    <w:rsid w:val="006C50DD"/>
    <w:rsid w:val="006C5260"/>
    <w:rsid w:val="006C6644"/>
    <w:rsid w:val="006D2FC7"/>
    <w:rsid w:val="006D3028"/>
    <w:rsid w:val="006E1201"/>
    <w:rsid w:val="006F0576"/>
    <w:rsid w:val="00704C4C"/>
    <w:rsid w:val="007054FA"/>
    <w:rsid w:val="00712B2F"/>
    <w:rsid w:val="007151EC"/>
    <w:rsid w:val="00724FBA"/>
    <w:rsid w:val="00734CF9"/>
    <w:rsid w:val="0074220D"/>
    <w:rsid w:val="00752F57"/>
    <w:rsid w:val="00753507"/>
    <w:rsid w:val="00754703"/>
    <w:rsid w:val="00774FF0"/>
    <w:rsid w:val="00797CC2"/>
    <w:rsid w:val="007A3E0D"/>
    <w:rsid w:val="007A527F"/>
    <w:rsid w:val="007A5FAC"/>
    <w:rsid w:val="007B1A0A"/>
    <w:rsid w:val="007C445D"/>
    <w:rsid w:val="007C7860"/>
    <w:rsid w:val="007D77D7"/>
    <w:rsid w:val="00806F94"/>
    <w:rsid w:val="0081236A"/>
    <w:rsid w:val="0081767A"/>
    <w:rsid w:val="00822804"/>
    <w:rsid w:val="008279F7"/>
    <w:rsid w:val="008346C8"/>
    <w:rsid w:val="00846696"/>
    <w:rsid w:val="0086094B"/>
    <w:rsid w:val="008A247B"/>
    <w:rsid w:val="008B70AE"/>
    <w:rsid w:val="008C4476"/>
    <w:rsid w:val="008D7C0B"/>
    <w:rsid w:val="008E760B"/>
    <w:rsid w:val="008F2914"/>
    <w:rsid w:val="009014D0"/>
    <w:rsid w:val="009038EC"/>
    <w:rsid w:val="00905AB7"/>
    <w:rsid w:val="009112F9"/>
    <w:rsid w:val="0092344F"/>
    <w:rsid w:val="009450E6"/>
    <w:rsid w:val="00957D95"/>
    <w:rsid w:val="00971939"/>
    <w:rsid w:val="009A1CA0"/>
    <w:rsid w:val="009A5C41"/>
    <w:rsid w:val="009B194B"/>
    <w:rsid w:val="009D1BDC"/>
    <w:rsid w:val="009D2C3D"/>
    <w:rsid w:val="009D3C8C"/>
    <w:rsid w:val="009D683A"/>
    <w:rsid w:val="009F728D"/>
    <w:rsid w:val="00A003E6"/>
    <w:rsid w:val="00A10266"/>
    <w:rsid w:val="00A128AC"/>
    <w:rsid w:val="00A12A04"/>
    <w:rsid w:val="00A204E6"/>
    <w:rsid w:val="00A20620"/>
    <w:rsid w:val="00A20E51"/>
    <w:rsid w:val="00A30C4D"/>
    <w:rsid w:val="00A34822"/>
    <w:rsid w:val="00A34D5D"/>
    <w:rsid w:val="00A35F9E"/>
    <w:rsid w:val="00A53E15"/>
    <w:rsid w:val="00A562D5"/>
    <w:rsid w:val="00A611B6"/>
    <w:rsid w:val="00A64292"/>
    <w:rsid w:val="00A703E4"/>
    <w:rsid w:val="00A7202D"/>
    <w:rsid w:val="00AA1882"/>
    <w:rsid w:val="00AA3C50"/>
    <w:rsid w:val="00AD6C77"/>
    <w:rsid w:val="00AE323A"/>
    <w:rsid w:val="00AE4968"/>
    <w:rsid w:val="00AF2118"/>
    <w:rsid w:val="00AF6934"/>
    <w:rsid w:val="00B227CB"/>
    <w:rsid w:val="00B25CED"/>
    <w:rsid w:val="00B3506D"/>
    <w:rsid w:val="00B37A58"/>
    <w:rsid w:val="00B40EF5"/>
    <w:rsid w:val="00B6484A"/>
    <w:rsid w:val="00B65199"/>
    <w:rsid w:val="00B659ED"/>
    <w:rsid w:val="00B70AD1"/>
    <w:rsid w:val="00B77785"/>
    <w:rsid w:val="00B83D57"/>
    <w:rsid w:val="00B90D31"/>
    <w:rsid w:val="00BB2A19"/>
    <w:rsid w:val="00BB6DE1"/>
    <w:rsid w:val="00BF6331"/>
    <w:rsid w:val="00C02A70"/>
    <w:rsid w:val="00C071AD"/>
    <w:rsid w:val="00C1128D"/>
    <w:rsid w:val="00C1210A"/>
    <w:rsid w:val="00C25F4F"/>
    <w:rsid w:val="00C30C54"/>
    <w:rsid w:val="00C41098"/>
    <w:rsid w:val="00C42D6B"/>
    <w:rsid w:val="00C44981"/>
    <w:rsid w:val="00C61232"/>
    <w:rsid w:val="00C70456"/>
    <w:rsid w:val="00C72678"/>
    <w:rsid w:val="00C80706"/>
    <w:rsid w:val="00C80845"/>
    <w:rsid w:val="00C81425"/>
    <w:rsid w:val="00C91F5C"/>
    <w:rsid w:val="00C94B93"/>
    <w:rsid w:val="00CA708B"/>
    <w:rsid w:val="00CD2DB3"/>
    <w:rsid w:val="00D015BA"/>
    <w:rsid w:val="00D17A74"/>
    <w:rsid w:val="00D36976"/>
    <w:rsid w:val="00D4016B"/>
    <w:rsid w:val="00D566DF"/>
    <w:rsid w:val="00D6266B"/>
    <w:rsid w:val="00D73C1E"/>
    <w:rsid w:val="00D82726"/>
    <w:rsid w:val="00D83246"/>
    <w:rsid w:val="00D95AA9"/>
    <w:rsid w:val="00DB2910"/>
    <w:rsid w:val="00DB5478"/>
    <w:rsid w:val="00DB6FCA"/>
    <w:rsid w:val="00DC5AB1"/>
    <w:rsid w:val="00DD0E7B"/>
    <w:rsid w:val="00DD23E9"/>
    <w:rsid w:val="00DE1C42"/>
    <w:rsid w:val="00DE7504"/>
    <w:rsid w:val="00DF29BD"/>
    <w:rsid w:val="00DF2E32"/>
    <w:rsid w:val="00DF70D7"/>
    <w:rsid w:val="00E00392"/>
    <w:rsid w:val="00E039A1"/>
    <w:rsid w:val="00E10C63"/>
    <w:rsid w:val="00E127D9"/>
    <w:rsid w:val="00E12BC8"/>
    <w:rsid w:val="00E15405"/>
    <w:rsid w:val="00E20CF6"/>
    <w:rsid w:val="00E20F09"/>
    <w:rsid w:val="00E3590A"/>
    <w:rsid w:val="00E4106E"/>
    <w:rsid w:val="00E449BF"/>
    <w:rsid w:val="00E52C55"/>
    <w:rsid w:val="00E53A09"/>
    <w:rsid w:val="00E63629"/>
    <w:rsid w:val="00E75EDE"/>
    <w:rsid w:val="00E765EC"/>
    <w:rsid w:val="00E90C90"/>
    <w:rsid w:val="00EA1CC2"/>
    <w:rsid w:val="00EB4B7F"/>
    <w:rsid w:val="00EC4411"/>
    <w:rsid w:val="00EC7BEB"/>
    <w:rsid w:val="00ED681B"/>
    <w:rsid w:val="00ED6BBD"/>
    <w:rsid w:val="00F0769D"/>
    <w:rsid w:val="00F173AF"/>
    <w:rsid w:val="00F31F0F"/>
    <w:rsid w:val="00F36A9F"/>
    <w:rsid w:val="00F37B55"/>
    <w:rsid w:val="00F53CA9"/>
    <w:rsid w:val="00F80526"/>
    <w:rsid w:val="00FA7AEA"/>
    <w:rsid w:val="00FD40B3"/>
    <w:rsid w:val="00FD5DBB"/>
    <w:rsid w:val="00FE5985"/>
    <w:rsid w:val="00FE5F11"/>
    <w:rsid w:val="00FF19B1"/>
    <w:rsid w:val="00FF5BD4"/>
    <w:rsid w:val="00FF745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D66A6C6"/>
  <w15:chartTrackingRefBased/>
  <w15:docId w15:val="{34DA9645-EE4B-44E7-B7E6-CEA2E0A8F0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Binhthng">
    <w:name w:val="Normal"/>
    <w:qFormat/>
    <w:rsid w:val="00B6484A"/>
  </w:style>
  <w:style w:type="paragraph" w:styleId="u1">
    <w:name w:val="heading 1"/>
    <w:basedOn w:val="Binhthng"/>
    <w:next w:val="Binhthng"/>
    <w:link w:val="u1Char"/>
    <w:uiPriority w:val="9"/>
    <w:qFormat/>
    <w:rsid w:val="000F7B9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u2">
    <w:name w:val="heading 2"/>
    <w:basedOn w:val="Binhthng"/>
    <w:next w:val="Binhthng"/>
    <w:link w:val="u2Char"/>
    <w:uiPriority w:val="9"/>
    <w:unhideWhenUsed/>
    <w:qFormat/>
    <w:rsid w:val="00E3590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u3">
    <w:name w:val="heading 3"/>
    <w:basedOn w:val="Binhthng"/>
    <w:next w:val="Binhthng"/>
    <w:link w:val="u3Char"/>
    <w:uiPriority w:val="9"/>
    <w:unhideWhenUsed/>
    <w:qFormat/>
    <w:rsid w:val="00E3590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Phngmcinhcuaoanvn">
    <w:name w:val="Default Paragraph Font"/>
    <w:uiPriority w:val="1"/>
    <w:semiHidden/>
    <w:unhideWhenUsed/>
  </w:style>
  <w:style w:type="table" w:default="1" w:styleId="BangThngthng">
    <w:name w:val="Normal Table"/>
    <w:uiPriority w:val="99"/>
    <w:semiHidden/>
    <w:unhideWhenUsed/>
    <w:tblPr>
      <w:tblInd w:w="0" w:type="dxa"/>
      <w:tblCellMar>
        <w:top w:w="0" w:type="dxa"/>
        <w:left w:w="108" w:type="dxa"/>
        <w:bottom w:w="0" w:type="dxa"/>
        <w:right w:w="108" w:type="dxa"/>
      </w:tblCellMar>
    </w:tblPr>
  </w:style>
  <w:style w:type="numbering" w:default="1" w:styleId="Khngco">
    <w:name w:val="No List"/>
    <w:uiPriority w:val="99"/>
    <w:semiHidden/>
    <w:unhideWhenUsed/>
  </w:style>
  <w:style w:type="paragraph" w:styleId="ThngthngWeb">
    <w:name w:val="Normal (Web)"/>
    <w:basedOn w:val="Binhthng"/>
    <w:uiPriority w:val="99"/>
    <w:unhideWhenUsed/>
    <w:rsid w:val="00345405"/>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paragraph" w:customStyle="1" w:styleId="EndNoteBibliographyTitle">
    <w:name w:val="EndNote Bibliography Title"/>
    <w:basedOn w:val="Binhthng"/>
    <w:link w:val="EndNoteBibliographyTitleChar"/>
    <w:rsid w:val="000918EA"/>
    <w:pPr>
      <w:spacing w:after="0"/>
      <w:jc w:val="center"/>
    </w:pPr>
    <w:rPr>
      <w:rFonts w:ascii="Calibri" w:hAnsi="Calibri" w:cs="Calibri"/>
      <w:noProof/>
    </w:rPr>
  </w:style>
  <w:style w:type="character" w:customStyle="1" w:styleId="EndNoteBibliographyTitleChar">
    <w:name w:val="EndNote Bibliography Title Char"/>
    <w:basedOn w:val="Phngmcinhcuaoanvn"/>
    <w:link w:val="EndNoteBibliographyTitle"/>
    <w:rsid w:val="000918EA"/>
    <w:rPr>
      <w:rFonts w:ascii="Calibri" w:hAnsi="Calibri" w:cs="Calibri"/>
      <w:noProof/>
    </w:rPr>
  </w:style>
  <w:style w:type="paragraph" w:customStyle="1" w:styleId="EndNoteBibliography">
    <w:name w:val="EndNote Bibliography"/>
    <w:basedOn w:val="Binhthng"/>
    <w:link w:val="EndNoteBibliographyChar"/>
    <w:rsid w:val="000918EA"/>
    <w:pPr>
      <w:spacing w:line="240" w:lineRule="auto"/>
    </w:pPr>
    <w:rPr>
      <w:rFonts w:ascii="Calibri" w:hAnsi="Calibri" w:cs="Calibri"/>
      <w:noProof/>
    </w:rPr>
  </w:style>
  <w:style w:type="character" w:customStyle="1" w:styleId="EndNoteBibliographyChar">
    <w:name w:val="EndNote Bibliography Char"/>
    <w:basedOn w:val="Phngmcinhcuaoanvn"/>
    <w:link w:val="EndNoteBibliography"/>
    <w:rsid w:val="000918EA"/>
    <w:rPr>
      <w:rFonts w:ascii="Calibri" w:hAnsi="Calibri" w:cs="Calibri"/>
      <w:noProof/>
    </w:rPr>
  </w:style>
  <w:style w:type="character" w:styleId="Siuktni">
    <w:name w:val="Hyperlink"/>
    <w:basedOn w:val="Phngmcinhcuaoanvn"/>
    <w:uiPriority w:val="99"/>
    <w:unhideWhenUsed/>
    <w:rsid w:val="00330549"/>
    <w:rPr>
      <w:color w:val="0563C1" w:themeColor="hyperlink"/>
      <w:u w:val="single"/>
    </w:rPr>
  </w:style>
  <w:style w:type="character" w:styleId="cpChagiiquyt">
    <w:name w:val="Unresolved Mention"/>
    <w:basedOn w:val="Phngmcinhcuaoanvn"/>
    <w:uiPriority w:val="99"/>
    <w:semiHidden/>
    <w:unhideWhenUsed/>
    <w:rsid w:val="00330549"/>
    <w:rPr>
      <w:color w:val="605E5C"/>
      <w:shd w:val="clear" w:color="auto" w:fill="E1DFDD"/>
    </w:rPr>
  </w:style>
  <w:style w:type="paragraph" w:styleId="oancuaDanhsach">
    <w:name w:val="List Paragraph"/>
    <w:basedOn w:val="Binhthng"/>
    <w:uiPriority w:val="34"/>
    <w:qFormat/>
    <w:rsid w:val="000D4456"/>
    <w:pPr>
      <w:ind w:left="720"/>
      <w:contextualSpacing/>
    </w:pPr>
  </w:style>
  <w:style w:type="character" w:styleId="ThamchiuChuthich">
    <w:name w:val="annotation reference"/>
    <w:basedOn w:val="Phngmcinhcuaoanvn"/>
    <w:uiPriority w:val="99"/>
    <w:semiHidden/>
    <w:unhideWhenUsed/>
    <w:rsid w:val="00E4106E"/>
    <w:rPr>
      <w:sz w:val="16"/>
      <w:szCs w:val="16"/>
    </w:rPr>
  </w:style>
  <w:style w:type="paragraph" w:styleId="VnbanChuthich">
    <w:name w:val="annotation text"/>
    <w:basedOn w:val="Binhthng"/>
    <w:link w:val="VnbanChuthichChar"/>
    <w:uiPriority w:val="99"/>
    <w:semiHidden/>
    <w:unhideWhenUsed/>
    <w:rsid w:val="00E4106E"/>
    <w:pPr>
      <w:spacing w:line="240" w:lineRule="auto"/>
    </w:pPr>
    <w:rPr>
      <w:sz w:val="20"/>
      <w:szCs w:val="20"/>
    </w:rPr>
  </w:style>
  <w:style w:type="character" w:customStyle="1" w:styleId="VnbanChuthichChar">
    <w:name w:val="Văn bản Chú thích Char"/>
    <w:basedOn w:val="Phngmcinhcuaoanvn"/>
    <w:link w:val="VnbanChuthich"/>
    <w:uiPriority w:val="99"/>
    <w:semiHidden/>
    <w:rsid w:val="00E4106E"/>
    <w:rPr>
      <w:sz w:val="20"/>
      <w:szCs w:val="20"/>
    </w:rPr>
  </w:style>
  <w:style w:type="paragraph" w:styleId="ChuChuthich">
    <w:name w:val="annotation subject"/>
    <w:basedOn w:val="VnbanChuthich"/>
    <w:next w:val="VnbanChuthich"/>
    <w:link w:val="ChuChuthichChar"/>
    <w:uiPriority w:val="99"/>
    <w:semiHidden/>
    <w:unhideWhenUsed/>
    <w:rsid w:val="00E4106E"/>
    <w:rPr>
      <w:b/>
      <w:bCs/>
    </w:rPr>
  </w:style>
  <w:style w:type="character" w:customStyle="1" w:styleId="ChuChuthichChar">
    <w:name w:val="Chủ đề Chú thích Char"/>
    <w:basedOn w:val="VnbanChuthichChar"/>
    <w:link w:val="ChuChuthich"/>
    <w:uiPriority w:val="99"/>
    <w:semiHidden/>
    <w:rsid w:val="00E4106E"/>
    <w:rPr>
      <w:b/>
      <w:bCs/>
      <w:sz w:val="20"/>
      <w:szCs w:val="20"/>
    </w:rPr>
  </w:style>
  <w:style w:type="table" w:styleId="LiBang">
    <w:name w:val="Table Grid"/>
    <w:basedOn w:val="BangThngthng"/>
    <w:uiPriority w:val="39"/>
    <w:rsid w:val="00C7045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huthich">
    <w:name w:val="caption"/>
    <w:basedOn w:val="Binhthng"/>
    <w:next w:val="Binhthng"/>
    <w:uiPriority w:val="35"/>
    <w:unhideWhenUsed/>
    <w:qFormat/>
    <w:rsid w:val="000D6C3A"/>
    <w:pPr>
      <w:spacing w:after="200" w:line="240" w:lineRule="auto"/>
    </w:pPr>
    <w:rPr>
      <w:i/>
      <w:iCs/>
      <w:color w:val="44546A" w:themeColor="text2"/>
      <w:sz w:val="18"/>
      <w:szCs w:val="18"/>
    </w:rPr>
  </w:style>
  <w:style w:type="paragraph" w:customStyle="1" w:styleId="EndNoteCategoryHeading">
    <w:name w:val="EndNote Category Heading"/>
    <w:basedOn w:val="Binhthng"/>
    <w:link w:val="EndNoteCategoryHeadingChar"/>
    <w:rsid w:val="00846696"/>
    <w:pPr>
      <w:spacing w:before="120" w:after="120"/>
    </w:pPr>
    <w:rPr>
      <w:b/>
      <w:noProof/>
    </w:rPr>
  </w:style>
  <w:style w:type="character" w:customStyle="1" w:styleId="EndNoteCategoryHeadingChar">
    <w:name w:val="EndNote Category Heading Char"/>
    <w:basedOn w:val="Phngmcinhcuaoanvn"/>
    <w:link w:val="EndNoteCategoryHeading"/>
    <w:rsid w:val="00846696"/>
    <w:rPr>
      <w:b/>
      <w:noProof/>
    </w:rPr>
  </w:style>
  <w:style w:type="character" w:customStyle="1" w:styleId="u1Char">
    <w:name w:val="Đầu đề 1 Char"/>
    <w:basedOn w:val="Phngmcinhcuaoanvn"/>
    <w:link w:val="u1"/>
    <w:uiPriority w:val="9"/>
    <w:rsid w:val="000F7B9F"/>
    <w:rPr>
      <w:rFonts w:asciiTheme="majorHAnsi" w:eastAsiaTheme="majorEastAsia" w:hAnsiTheme="majorHAnsi" w:cstheme="majorBidi"/>
      <w:color w:val="2F5496" w:themeColor="accent1" w:themeShade="BF"/>
      <w:sz w:val="32"/>
      <w:szCs w:val="32"/>
    </w:rPr>
  </w:style>
  <w:style w:type="character" w:customStyle="1" w:styleId="u2Char">
    <w:name w:val="Đầu đề 2 Char"/>
    <w:basedOn w:val="Phngmcinhcuaoanvn"/>
    <w:link w:val="u2"/>
    <w:uiPriority w:val="9"/>
    <w:rsid w:val="00E3590A"/>
    <w:rPr>
      <w:rFonts w:asciiTheme="majorHAnsi" w:eastAsiaTheme="majorEastAsia" w:hAnsiTheme="majorHAnsi" w:cstheme="majorBidi"/>
      <w:color w:val="2F5496" w:themeColor="accent1" w:themeShade="BF"/>
      <w:sz w:val="26"/>
      <w:szCs w:val="26"/>
    </w:rPr>
  </w:style>
  <w:style w:type="character" w:customStyle="1" w:styleId="u3Char">
    <w:name w:val="Đầu đề 3 Char"/>
    <w:basedOn w:val="Phngmcinhcuaoanvn"/>
    <w:link w:val="u3"/>
    <w:uiPriority w:val="9"/>
    <w:rsid w:val="00E3590A"/>
    <w:rPr>
      <w:rFonts w:asciiTheme="majorHAnsi" w:eastAsiaTheme="majorEastAsia" w:hAnsiTheme="majorHAnsi" w:cstheme="majorBidi"/>
      <w:color w:val="1F3763" w:themeColor="accent1" w:themeShade="7F"/>
      <w:sz w:val="24"/>
      <w:szCs w:val="24"/>
    </w:rPr>
  </w:style>
  <w:style w:type="paragraph" w:styleId="uMucluc">
    <w:name w:val="TOC Heading"/>
    <w:basedOn w:val="u1"/>
    <w:next w:val="Binhthng"/>
    <w:uiPriority w:val="39"/>
    <w:unhideWhenUsed/>
    <w:qFormat/>
    <w:rsid w:val="00971939"/>
    <w:pPr>
      <w:outlineLvl w:val="9"/>
    </w:pPr>
    <w:rPr>
      <w:kern w:val="0"/>
      <w14:ligatures w14:val="none"/>
    </w:rPr>
  </w:style>
  <w:style w:type="paragraph" w:styleId="Mucluc1">
    <w:name w:val="toc 1"/>
    <w:basedOn w:val="Binhthng"/>
    <w:next w:val="Binhthng"/>
    <w:autoRedefine/>
    <w:uiPriority w:val="39"/>
    <w:unhideWhenUsed/>
    <w:rsid w:val="00971939"/>
    <w:pPr>
      <w:spacing w:before="360" w:after="0"/>
    </w:pPr>
    <w:rPr>
      <w:rFonts w:asciiTheme="majorHAnsi" w:hAnsiTheme="majorHAnsi" w:cstheme="majorHAnsi"/>
      <w:b/>
      <w:bCs/>
      <w:caps/>
      <w:sz w:val="24"/>
      <w:szCs w:val="24"/>
    </w:rPr>
  </w:style>
  <w:style w:type="paragraph" w:styleId="Mucluc2">
    <w:name w:val="toc 2"/>
    <w:basedOn w:val="Binhthng"/>
    <w:next w:val="Binhthng"/>
    <w:autoRedefine/>
    <w:uiPriority w:val="39"/>
    <w:unhideWhenUsed/>
    <w:rsid w:val="00971939"/>
    <w:pPr>
      <w:spacing w:before="240" w:after="0"/>
    </w:pPr>
    <w:rPr>
      <w:rFonts w:cstheme="minorHAnsi"/>
      <w:b/>
      <w:bCs/>
      <w:sz w:val="20"/>
      <w:szCs w:val="20"/>
    </w:rPr>
  </w:style>
  <w:style w:type="paragraph" w:styleId="Mucluc3">
    <w:name w:val="toc 3"/>
    <w:basedOn w:val="Binhthng"/>
    <w:next w:val="Binhthng"/>
    <w:autoRedefine/>
    <w:uiPriority w:val="39"/>
    <w:unhideWhenUsed/>
    <w:rsid w:val="00BB6DE1"/>
    <w:pPr>
      <w:spacing w:after="0"/>
      <w:ind w:left="220"/>
    </w:pPr>
    <w:rPr>
      <w:rFonts w:cstheme="minorHAnsi"/>
      <w:sz w:val="20"/>
      <w:szCs w:val="20"/>
    </w:rPr>
  </w:style>
  <w:style w:type="character" w:customStyle="1" w:styleId="fontstyle01">
    <w:name w:val="fontstyle01"/>
    <w:basedOn w:val="Phngmcinhcuaoanvn"/>
    <w:rsid w:val="002F4616"/>
    <w:rPr>
      <w:rFonts w:ascii="TimesNewRomanPS-ItalicMT" w:hAnsi="TimesNewRomanPS-ItalicMT" w:hint="default"/>
      <w:b w:val="0"/>
      <w:bCs w:val="0"/>
      <w:i/>
      <w:iCs/>
      <w:color w:val="000000"/>
      <w:sz w:val="24"/>
      <w:szCs w:val="24"/>
    </w:rPr>
  </w:style>
  <w:style w:type="character" w:styleId="FollowedHyperlink">
    <w:name w:val="FollowedHyperlink"/>
    <w:basedOn w:val="Phngmcinhcuaoanvn"/>
    <w:uiPriority w:val="99"/>
    <w:semiHidden/>
    <w:unhideWhenUsed/>
    <w:rsid w:val="00752F57"/>
    <w:rPr>
      <w:color w:val="954F72" w:themeColor="followedHyperlink"/>
      <w:u w:val="single"/>
    </w:rPr>
  </w:style>
  <w:style w:type="paragraph" w:styleId="utrang">
    <w:name w:val="header"/>
    <w:basedOn w:val="Binhthng"/>
    <w:link w:val="utrangChar"/>
    <w:uiPriority w:val="99"/>
    <w:unhideWhenUsed/>
    <w:rsid w:val="00B227CB"/>
    <w:pPr>
      <w:tabs>
        <w:tab w:val="center" w:pos="4680"/>
        <w:tab w:val="right" w:pos="9360"/>
      </w:tabs>
      <w:spacing w:after="0" w:line="240" w:lineRule="auto"/>
    </w:pPr>
  </w:style>
  <w:style w:type="character" w:customStyle="1" w:styleId="utrangChar">
    <w:name w:val="Đầu trang Char"/>
    <w:basedOn w:val="Phngmcinhcuaoanvn"/>
    <w:link w:val="utrang"/>
    <w:uiPriority w:val="99"/>
    <w:rsid w:val="00B227CB"/>
  </w:style>
  <w:style w:type="paragraph" w:styleId="Chntrang">
    <w:name w:val="footer"/>
    <w:basedOn w:val="Binhthng"/>
    <w:link w:val="ChntrangChar"/>
    <w:uiPriority w:val="99"/>
    <w:unhideWhenUsed/>
    <w:rsid w:val="00B227CB"/>
    <w:pPr>
      <w:tabs>
        <w:tab w:val="center" w:pos="4680"/>
        <w:tab w:val="right" w:pos="9360"/>
      </w:tabs>
      <w:spacing w:after="0" w:line="240" w:lineRule="auto"/>
    </w:pPr>
  </w:style>
  <w:style w:type="character" w:customStyle="1" w:styleId="ChntrangChar">
    <w:name w:val="Chân trang Char"/>
    <w:basedOn w:val="Phngmcinhcuaoanvn"/>
    <w:link w:val="Chntrang"/>
    <w:uiPriority w:val="99"/>
    <w:rsid w:val="00B227CB"/>
  </w:style>
  <w:style w:type="paragraph" w:styleId="Banghinhminhhoa">
    <w:name w:val="table of figures"/>
    <w:basedOn w:val="Binhthng"/>
    <w:next w:val="Binhthng"/>
    <w:uiPriority w:val="99"/>
    <w:unhideWhenUsed/>
    <w:rsid w:val="00575856"/>
    <w:pPr>
      <w:spacing w:after="0"/>
    </w:pPr>
  </w:style>
  <w:style w:type="paragraph" w:styleId="Mucluc4">
    <w:name w:val="toc 4"/>
    <w:basedOn w:val="Binhthng"/>
    <w:next w:val="Binhthng"/>
    <w:autoRedefine/>
    <w:uiPriority w:val="39"/>
    <w:unhideWhenUsed/>
    <w:rsid w:val="00BB6DE1"/>
    <w:pPr>
      <w:spacing w:after="0"/>
      <w:ind w:left="440"/>
    </w:pPr>
    <w:rPr>
      <w:rFonts w:cstheme="minorHAnsi"/>
      <w:sz w:val="20"/>
      <w:szCs w:val="20"/>
    </w:rPr>
  </w:style>
  <w:style w:type="paragraph" w:styleId="Mucluc5">
    <w:name w:val="toc 5"/>
    <w:basedOn w:val="Binhthng"/>
    <w:next w:val="Binhthng"/>
    <w:autoRedefine/>
    <w:uiPriority w:val="39"/>
    <w:unhideWhenUsed/>
    <w:rsid w:val="00BB6DE1"/>
    <w:pPr>
      <w:spacing w:after="0"/>
      <w:ind w:left="660"/>
    </w:pPr>
    <w:rPr>
      <w:rFonts w:cstheme="minorHAnsi"/>
      <w:sz w:val="20"/>
      <w:szCs w:val="20"/>
    </w:rPr>
  </w:style>
  <w:style w:type="paragraph" w:styleId="Mucluc6">
    <w:name w:val="toc 6"/>
    <w:basedOn w:val="Binhthng"/>
    <w:next w:val="Binhthng"/>
    <w:autoRedefine/>
    <w:uiPriority w:val="39"/>
    <w:unhideWhenUsed/>
    <w:rsid w:val="00BB6DE1"/>
    <w:pPr>
      <w:spacing w:after="0"/>
      <w:ind w:left="880"/>
    </w:pPr>
    <w:rPr>
      <w:rFonts w:cstheme="minorHAnsi"/>
      <w:sz w:val="20"/>
      <w:szCs w:val="20"/>
    </w:rPr>
  </w:style>
  <w:style w:type="paragraph" w:styleId="Mucluc7">
    <w:name w:val="toc 7"/>
    <w:basedOn w:val="Binhthng"/>
    <w:next w:val="Binhthng"/>
    <w:autoRedefine/>
    <w:uiPriority w:val="39"/>
    <w:unhideWhenUsed/>
    <w:rsid w:val="00BB6DE1"/>
    <w:pPr>
      <w:spacing w:after="0"/>
      <w:ind w:left="1100"/>
    </w:pPr>
    <w:rPr>
      <w:rFonts w:cstheme="minorHAnsi"/>
      <w:sz w:val="20"/>
      <w:szCs w:val="20"/>
    </w:rPr>
  </w:style>
  <w:style w:type="paragraph" w:styleId="Mucluc8">
    <w:name w:val="toc 8"/>
    <w:basedOn w:val="Binhthng"/>
    <w:next w:val="Binhthng"/>
    <w:autoRedefine/>
    <w:uiPriority w:val="39"/>
    <w:unhideWhenUsed/>
    <w:rsid w:val="00BB6DE1"/>
    <w:pPr>
      <w:spacing w:after="0"/>
      <w:ind w:left="1320"/>
    </w:pPr>
    <w:rPr>
      <w:rFonts w:cstheme="minorHAnsi"/>
      <w:sz w:val="20"/>
      <w:szCs w:val="20"/>
    </w:rPr>
  </w:style>
  <w:style w:type="paragraph" w:styleId="Mucluc9">
    <w:name w:val="toc 9"/>
    <w:basedOn w:val="Binhthng"/>
    <w:next w:val="Binhthng"/>
    <w:autoRedefine/>
    <w:uiPriority w:val="39"/>
    <w:unhideWhenUsed/>
    <w:rsid w:val="00BB6DE1"/>
    <w:pPr>
      <w:spacing w:after="0"/>
      <w:ind w:left="1540"/>
    </w:pPr>
    <w:rPr>
      <w:rFonts w:cstheme="minorHAns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346191">
      <w:bodyDiv w:val="1"/>
      <w:marLeft w:val="0"/>
      <w:marRight w:val="0"/>
      <w:marTop w:val="0"/>
      <w:marBottom w:val="0"/>
      <w:divBdr>
        <w:top w:val="none" w:sz="0" w:space="0" w:color="auto"/>
        <w:left w:val="none" w:sz="0" w:space="0" w:color="auto"/>
        <w:bottom w:val="none" w:sz="0" w:space="0" w:color="auto"/>
        <w:right w:val="none" w:sz="0" w:space="0" w:color="auto"/>
      </w:divBdr>
    </w:div>
    <w:div w:id="17046327">
      <w:bodyDiv w:val="1"/>
      <w:marLeft w:val="0"/>
      <w:marRight w:val="0"/>
      <w:marTop w:val="0"/>
      <w:marBottom w:val="0"/>
      <w:divBdr>
        <w:top w:val="none" w:sz="0" w:space="0" w:color="auto"/>
        <w:left w:val="none" w:sz="0" w:space="0" w:color="auto"/>
        <w:bottom w:val="none" w:sz="0" w:space="0" w:color="auto"/>
        <w:right w:val="none" w:sz="0" w:space="0" w:color="auto"/>
      </w:divBdr>
    </w:div>
    <w:div w:id="39478161">
      <w:bodyDiv w:val="1"/>
      <w:marLeft w:val="0"/>
      <w:marRight w:val="0"/>
      <w:marTop w:val="0"/>
      <w:marBottom w:val="0"/>
      <w:divBdr>
        <w:top w:val="none" w:sz="0" w:space="0" w:color="auto"/>
        <w:left w:val="none" w:sz="0" w:space="0" w:color="auto"/>
        <w:bottom w:val="none" w:sz="0" w:space="0" w:color="auto"/>
        <w:right w:val="none" w:sz="0" w:space="0" w:color="auto"/>
      </w:divBdr>
    </w:div>
    <w:div w:id="44262879">
      <w:bodyDiv w:val="1"/>
      <w:marLeft w:val="0"/>
      <w:marRight w:val="0"/>
      <w:marTop w:val="0"/>
      <w:marBottom w:val="0"/>
      <w:divBdr>
        <w:top w:val="none" w:sz="0" w:space="0" w:color="auto"/>
        <w:left w:val="none" w:sz="0" w:space="0" w:color="auto"/>
        <w:bottom w:val="none" w:sz="0" w:space="0" w:color="auto"/>
        <w:right w:val="none" w:sz="0" w:space="0" w:color="auto"/>
      </w:divBdr>
    </w:div>
    <w:div w:id="51004265">
      <w:bodyDiv w:val="1"/>
      <w:marLeft w:val="0"/>
      <w:marRight w:val="0"/>
      <w:marTop w:val="0"/>
      <w:marBottom w:val="0"/>
      <w:divBdr>
        <w:top w:val="none" w:sz="0" w:space="0" w:color="auto"/>
        <w:left w:val="none" w:sz="0" w:space="0" w:color="auto"/>
        <w:bottom w:val="none" w:sz="0" w:space="0" w:color="auto"/>
        <w:right w:val="none" w:sz="0" w:space="0" w:color="auto"/>
      </w:divBdr>
    </w:div>
    <w:div w:id="71973816">
      <w:bodyDiv w:val="1"/>
      <w:marLeft w:val="0"/>
      <w:marRight w:val="0"/>
      <w:marTop w:val="0"/>
      <w:marBottom w:val="0"/>
      <w:divBdr>
        <w:top w:val="none" w:sz="0" w:space="0" w:color="auto"/>
        <w:left w:val="none" w:sz="0" w:space="0" w:color="auto"/>
        <w:bottom w:val="none" w:sz="0" w:space="0" w:color="auto"/>
        <w:right w:val="none" w:sz="0" w:space="0" w:color="auto"/>
      </w:divBdr>
    </w:div>
    <w:div w:id="81924066">
      <w:bodyDiv w:val="1"/>
      <w:marLeft w:val="0"/>
      <w:marRight w:val="0"/>
      <w:marTop w:val="0"/>
      <w:marBottom w:val="0"/>
      <w:divBdr>
        <w:top w:val="none" w:sz="0" w:space="0" w:color="auto"/>
        <w:left w:val="none" w:sz="0" w:space="0" w:color="auto"/>
        <w:bottom w:val="none" w:sz="0" w:space="0" w:color="auto"/>
        <w:right w:val="none" w:sz="0" w:space="0" w:color="auto"/>
      </w:divBdr>
    </w:div>
    <w:div w:id="87435754">
      <w:bodyDiv w:val="1"/>
      <w:marLeft w:val="0"/>
      <w:marRight w:val="0"/>
      <w:marTop w:val="0"/>
      <w:marBottom w:val="0"/>
      <w:divBdr>
        <w:top w:val="none" w:sz="0" w:space="0" w:color="auto"/>
        <w:left w:val="none" w:sz="0" w:space="0" w:color="auto"/>
        <w:bottom w:val="none" w:sz="0" w:space="0" w:color="auto"/>
        <w:right w:val="none" w:sz="0" w:space="0" w:color="auto"/>
      </w:divBdr>
    </w:div>
    <w:div w:id="118383230">
      <w:bodyDiv w:val="1"/>
      <w:marLeft w:val="0"/>
      <w:marRight w:val="0"/>
      <w:marTop w:val="0"/>
      <w:marBottom w:val="0"/>
      <w:divBdr>
        <w:top w:val="none" w:sz="0" w:space="0" w:color="auto"/>
        <w:left w:val="none" w:sz="0" w:space="0" w:color="auto"/>
        <w:bottom w:val="none" w:sz="0" w:space="0" w:color="auto"/>
        <w:right w:val="none" w:sz="0" w:space="0" w:color="auto"/>
      </w:divBdr>
    </w:div>
    <w:div w:id="122117641">
      <w:bodyDiv w:val="1"/>
      <w:marLeft w:val="0"/>
      <w:marRight w:val="0"/>
      <w:marTop w:val="0"/>
      <w:marBottom w:val="0"/>
      <w:divBdr>
        <w:top w:val="none" w:sz="0" w:space="0" w:color="auto"/>
        <w:left w:val="none" w:sz="0" w:space="0" w:color="auto"/>
        <w:bottom w:val="none" w:sz="0" w:space="0" w:color="auto"/>
        <w:right w:val="none" w:sz="0" w:space="0" w:color="auto"/>
      </w:divBdr>
    </w:div>
    <w:div w:id="174419080">
      <w:bodyDiv w:val="1"/>
      <w:marLeft w:val="0"/>
      <w:marRight w:val="0"/>
      <w:marTop w:val="0"/>
      <w:marBottom w:val="0"/>
      <w:divBdr>
        <w:top w:val="none" w:sz="0" w:space="0" w:color="auto"/>
        <w:left w:val="none" w:sz="0" w:space="0" w:color="auto"/>
        <w:bottom w:val="none" w:sz="0" w:space="0" w:color="auto"/>
        <w:right w:val="none" w:sz="0" w:space="0" w:color="auto"/>
      </w:divBdr>
    </w:div>
    <w:div w:id="181863271">
      <w:bodyDiv w:val="1"/>
      <w:marLeft w:val="0"/>
      <w:marRight w:val="0"/>
      <w:marTop w:val="0"/>
      <w:marBottom w:val="0"/>
      <w:divBdr>
        <w:top w:val="none" w:sz="0" w:space="0" w:color="auto"/>
        <w:left w:val="none" w:sz="0" w:space="0" w:color="auto"/>
        <w:bottom w:val="none" w:sz="0" w:space="0" w:color="auto"/>
        <w:right w:val="none" w:sz="0" w:space="0" w:color="auto"/>
      </w:divBdr>
      <w:divsChild>
        <w:div w:id="831139264">
          <w:marLeft w:val="0"/>
          <w:marRight w:val="0"/>
          <w:marTop w:val="0"/>
          <w:marBottom w:val="0"/>
          <w:divBdr>
            <w:top w:val="none" w:sz="0" w:space="0" w:color="auto"/>
            <w:left w:val="none" w:sz="0" w:space="0" w:color="auto"/>
            <w:bottom w:val="none" w:sz="0" w:space="0" w:color="auto"/>
            <w:right w:val="none" w:sz="0" w:space="0" w:color="auto"/>
          </w:divBdr>
        </w:div>
        <w:div w:id="581570401">
          <w:marLeft w:val="0"/>
          <w:marRight w:val="0"/>
          <w:marTop w:val="0"/>
          <w:marBottom w:val="0"/>
          <w:divBdr>
            <w:top w:val="none" w:sz="0" w:space="0" w:color="auto"/>
            <w:left w:val="none" w:sz="0" w:space="0" w:color="auto"/>
            <w:bottom w:val="none" w:sz="0" w:space="0" w:color="auto"/>
            <w:right w:val="none" w:sz="0" w:space="0" w:color="auto"/>
          </w:divBdr>
        </w:div>
        <w:div w:id="48261280">
          <w:marLeft w:val="0"/>
          <w:marRight w:val="0"/>
          <w:marTop w:val="0"/>
          <w:marBottom w:val="0"/>
          <w:divBdr>
            <w:top w:val="none" w:sz="0" w:space="0" w:color="auto"/>
            <w:left w:val="none" w:sz="0" w:space="0" w:color="auto"/>
            <w:bottom w:val="none" w:sz="0" w:space="0" w:color="auto"/>
            <w:right w:val="none" w:sz="0" w:space="0" w:color="auto"/>
          </w:divBdr>
        </w:div>
        <w:div w:id="1927034763">
          <w:marLeft w:val="0"/>
          <w:marRight w:val="0"/>
          <w:marTop w:val="0"/>
          <w:marBottom w:val="0"/>
          <w:divBdr>
            <w:top w:val="none" w:sz="0" w:space="0" w:color="auto"/>
            <w:left w:val="none" w:sz="0" w:space="0" w:color="auto"/>
            <w:bottom w:val="none" w:sz="0" w:space="0" w:color="auto"/>
            <w:right w:val="none" w:sz="0" w:space="0" w:color="auto"/>
          </w:divBdr>
        </w:div>
        <w:div w:id="1670136028">
          <w:marLeft w:val="0"/>
          <w:marRight w:val="0"/>
          <w:marTop w:val="0"/>
          <w:marBottom w:val="0"/>
          <w:divBdr>
            <w:top w:val="none" w:sz="0" w:space="0" w:color="auto"/>
            <w:left w:val="none" w:sz="0" w:space="0" w:color="auto"/>
            <w:bottom w:val="none" w:sz="0" w:space="0" w:color="auto"/>
            <w:right w:val="none" w:sz="0" w:space="0" w:color="auto"/>
          </w:divBdr>
        </w:div>
        <w:div w:id="1237088292">
          <w:marLeft w:val="0"/>
          <w:marRight w:val="0"/>
          <w:marTop w:val="0"/>
          <w:marBottom w:val="0"/>
          <w:divBdr>
            <w:top w:val="none" w:sz="0" w:space="0" w:color="auto"/>
            <w:left w:val="none" w:sz="0" w:space="0" w:color="auto"/>
            <w:bottom w:val="none" w:sz="0" w:space="0" w:color="auto"/>
            <w:right w:val="none" w:sz="0" w:space="0" w:color="auto"/>
          </w:divBdr>
        </w:div>
        <w:div w:id="965621827">
          <w:marLeft w:val="0"/>
          <w:marRight w:val="0"/>
          <w:marTop w:val="0"/>
          <w:marBottom w:val="0"/>
          <w:divBdr>
            <w:top w:val="none" w:sz="0" w:space="0" w:color="auto"/>
            <w:left w:val="none" w:sz="0" w:space="0" w:color="auto"/>
            <w:bottom w:val="none" w:sz="0" w:space="0" w:color="auto"/>
            <w:right w:val="none" w:sz="0" w:space="0" w:color="auto"/>
          </w:divBdr>
        </w:div>
        <w:div w:id="1977173226">
          <w:marLeft w:val="0"/>
          <w:marRight w:val="0"/>
          <w:marTop w:val="0"/>
          <w:marBottom w:val="0"/>
          <w:divBdr>
            <w:top w:val="none" w:sz="0" w:space="0" w:color="auto"/>
            <w:left w:val="none" w:sz="0" w:space="0" w:color="auto"/>
            <w:bottom w:val="none" w:sz="0" w:space="0" w:color="auto"/>
            <w:right w:val="none" w:sz="0" w:space="0" w:color="auto"/>
          </w:divBdr>
        </w:div>
        <w:div w:id="1620410230">
          <w:marLeft w:val="0"/>
          <w:marRight w:val="0"/>
          <w:marTop w:val="0"/>
          <w:marBottom w:val="0"/>
          <w:divBdr>
            <w:top w:val="none" w:sz="0" w:space="0" w:color="auto"/>
            <w:left w:val="none" w:sz="0" w:space="0" w:color="auto"/>
            <w:bottom w:val="none" w:sz="0" w:space="0" w:color="auto"/>
            <w:right w:val="none" w:sz="0" w:space="0" w:color="auto"/>
          </w:divBdr>
        </w:div>
        <w:div w:id="263660928">
          <w:marLeft w:val="0"/>
          <w:marRight w:val="0"/>
          <w:marTop w:val="0"/>
          <w:marBottom w:val="0"/>
          <w:divBdr>
            <w:top w:val="none" w:sz="0" w:space="0" w:color="auto"/>
            <w:left w:val="none" w:sz="0" w:space="0" w:color="auto"/>
            <w:bottom w:val="none" w:sz="0" w:space="0" w:color="auto"/>
            <w:right w:val="none" w:sz="0" w:space="0" w:color="auto"/>
          </w:divBdr>
        </w:div>
        <w:div w:id="991132552">
          <w:marLeft w:val="0"/>
          <w:marRight w:val="0"/>
          <w:marTop w:val="0"/>
          <w:marBottom w:val="0"/>
          <w:divBdr>
            <w:top w:val="none" w:sz="0" w:space="0" w:color="auto"/>
            <w:left w:val="none" w:sz="0" w:space="0" w:color="auto"/>
            <w:bottom w:val="none" w:sz="0" w:space="0" w:color="auto"/>
            <w:right w:val="none" w:sz="0" w:space="0" w:color="auto"/>
          </w:divBdr>
        </w:div>
        <w:div w:id="1275209645">
          <w:marLeft w:val="0"/>
          <w:marRight w:val="0"/>
          <w:marTop w:val="0"/>
          <w:marBottom w:val="0"/>
          <w:divBdr>
            <w:top w:val="none" w:sz="0" w:space="0" w:color="auto"/>
            <w:left w:val="none" w:sz="0" w:space="0" w:color="auto"/>
            <w:bottom w:val="none" w:sz="0" w:space="0" w:color="auto"/>
            <w:right w:val="none" w:sz="0" w:space="0" w:color="auto"/>
          </w:divBdr>
        </w:div>
        <w:div w:id="631134375">
          <w:marLeft w:val="0"/>
          <w:marRight w:val="0"/>
          <w:marTop w:val="0"/>
          <w:marBottom w:val="0"/>
          <w:divBdr>
            <w:top w:val="none" w:sz="0" w:space="0" w:color="auto"/>
            <w:left w:val="none" w:sz="0" w:space="0" w:color="auto"/>
            <w:bottom w:val="none" w:sz="0" w:space="0" w:color="auto"/>
            <w:right w:val="none" w:sz="0" w:space="0" w:color="auto"/>
          </w:divBdr>
        </w:div>
        <w:div w:id="250050846">
          <w:marLeft w:val="0"/>
          <w:marRight w:val="0"/>
          <w:marTop w:val="0"/>
          <w:marBottom w:val="0"/>
          <w:divBdr>
            <w:top w:val="none" w:sz="0" w:space="0" w:color="auto"/>
            <w:left w:val="none" w:sz="0" w:space="0" w:color="auto"/>
            <w:bottom w:val="none" w:sz="0" w:space="0" w:color="auto"/>
            <w:right w:val="none" w:sz="0" w:space="0" w:color="auto"/>
          </w:divBdr>
        </w:div>
        <w:div w:id="812329885">
          <w:marLeft w:val="0"/>
          <w:marRight w:val="0"/>
          <w:marTop w:val="0"/>
          <w:marBottom w:val="0"/>
          <w:divBdr>
            <w:top w:val="none" w:sz="0" w:space="0" w:color="auto"/>
            <w:left w:val="none" w:sz="0" w:space="0" w:color="auto"/>
            <w:bottom w:val="none" w:sz="0" w:space="0" w:color="auto"/>
            <w:right w:val="none" w:sz="0" w:space="0" w:color="auto"/>
          </w:divBdr>
        </w:div>
        <w:div w:id="991954036">
          <w:marLeft w:val="0"/>
          <w:marRight w:val="0"/>
          <w:marTop w:val="0"/>
          <w:marBottom w:val="0"/>
          <w:divBdr>
            <w:top w:val="none" w:sz="0" w:space="0" w:color="auto"/>
            <w:left w:val="none" w:sz="0" w:space="0" w:color="auto"/>
            <w:bottom w:val="none" w:sz="0" w:space="0" w:color="auto"/>
            <w:right w:val="none" w:sz="0" w:space="0" w:color="auto"/>
          </w:divBdr>
        </w:div>
        <w:div w:id="1578663263">
          <w:marLeft w:val="0"/>
          <w:marRight w:val="0"/>
          <w:marTop w:val="0"/>
          <w:marBottom w:val="0"/>
          <w:divBdr>
            <w:top w:val="none" w:sz="0" w:space="0" w:color="auto"/>
            <w:left w:val="none" w:sz="0" w:space="0" w:color="auto"/>
            <w:bottom w:val="none" w:sz="0" w:space="0" w:color="auto"/>
            <w:right w:val="none" w:sz="0" w:space="0" w:color="auto"/>
          </w:divBdr>
        </w:div>
        <w:div w:id="1261529104">
          <w:marLeft w:val="0"/>
          <w:marRight w:val="0"/>
          <w:marTop w:val="0"/>
          <w:marBottom w:val="0"/>
          <w:divBdr>
            <w:top w:val="none" w:sz="0" w:space="0" w:color="auto"/>
            <w:left w:val="none" w:sz="0" w:space="0" w:color="auto"/>
            <w:bottom w:val="none" w:sz="0" w:space="0" w:color="auto"/>
            <w:right w:val="none" w:sz="0" w:space="0" w:color="auto"/>
          </w:divBdr>
        </w:div>
        <w:div w:id="1458063416">
          <w:marLeft w:val="0"/>
          <w:marRight w:val="0"/>
          <w:marTop w:val="0"/>
          <w:marBottom w:val="0"/>
          <w:divBdr>
            <w:top w:val="none" w:sz="0" w:space="0" w:color="auto"/>
            <w:left w:val="none" w:sz="0" w:space="0" w:color="auto"/>
            <w:bottom w:val="none" w:sz="0" w:space="0" w:color="auto"/>
            <w:right w:val="none" w:sz="0" w:space="0" w:color="auto"/>
          </w:divBdr>
        </w:div>
        <w:div w:id="567762916">
          <w:marLeft w:val="0"/>
          <w:marRight w:val="0"/>
          <w:marTop w:val="0"/>
          <w:marBottom w:val="0"/>
          <w:divBdr>
            <w:top w:val="none" w:sz="0" w:space="0" w:color="auto"/>
            <w:left w:val="none" w:sz="0" w:space="0" w:color="auto"/>
            <w:bottom w:val="none" w:sz="0" w:space="0" w:color="auto"/>
            <w:right w:val="none" w:sz="0" w:space="0" w:color="auto"/>
          </w:divBdr>
        </w:div>
        <w:div w:id="1316181305">
          <w:marLeft w:val="0"/>
          <w:marRight w:val="0"/>
          <w:marTop w:val="0"/>
          <w:marBottom w:val="0"/>
          <w:divBdr>
            <w:top w:val="none" w:sz="0" w:space="0" w:color="auto"/>
            <w:left w:val="none" w:sz="0" w:space="0" w:color="auto"/>
            <w:bottom w:val="none" w:sz="0" w:space="0" w:color="auto"/>
            <w:right w:val="none" w:sz="0" w:space="0" w:color="auto"/>
          </w:divBdr>
        </w:div>
        <w:div w:id="210654478">
          <w:marLeft w:val="0"/>
          <w:marRight w:val="0"/>
          <w:marTop w:val="0"/>
          <w:marBottom w:val="0"/>
          <w:divBdr>
            <w:top w:val="none" w:sz="0" w:space="0" w:color="auto"/>
            <w:left w:val="none" w:sz="0" w:space="0" w:color="auto"/>
            <w:bottom w:val="none" w:sz="0" w:space="0" w:color="auto"/>
            <w:right w:val="none" w:sz="0" w:space="0" w:color="auto"/>
          </w:divBdr>
        </w:div>
        <w:div w:id="742140761">
          <w:marLeft w:val="0"/>
          <w:marRight w:val="0"/>
          <w:marTop w:val="0"/>
          <w:marBottom w:val="0"/>
          <w:divBdr>
            <w:top w:val="none" w:sz="0" w:space="0" w:color="auto"/>
            <w:left w:val="none" w:sz="0" w:space="0" w:color="auto"/>
            <w:bottom w:val="none" w:sz="0" w:space="0" w:color="auto"/>
            <w:right w:val="none" w:sz="0" w:space="0" w:color="auto"/>
          </w:divBdr>
        </w:div>
        <w:div w:id="220362494">
          <w:marLeft w:val="0"/>
          <w:marRight w:val="0"/>
          <w:marTop w:val="0"/>
          <w:marBottom w:val="0"/>
          <w:divBdr>
            <w:top w:val="none" w:sz="0" w:space="0" w:color="auto"/>
            <w:left w:val="none" w:sz="0" w:space="0" w:color="auto"/>
            <w:bottom w:val="none" w:sz="0" w:space="0" w:color="auto"/>
            <w:right w:val="none" w:sz="0" w:space="0" w:color="auto"/>
          </w:divBdr>
        </w:div>
      </w:divsChild>
    </w:div>
    <w:div w:id="184516586">
      <w:bodyDiv w:val="1"/>
      <w:marLeft w:val="0"/>
      <w:marRight w:val="0"/>
      <w:marTop w:val="0"/>
      <w:marBottom w:val="0"/>
      <w:divBdr>
        <w:top w:val="none" w:sz="0" w:space="0" w:color="auto"/>
        <w:left w:val="none" w:sz="0" w:space="0" w:color="auto"/>
        <w:bottom w:val="none" w:sz="0" w:space="0" w:color="auto"/>
        <w:right w:val="none" w:sz="0" w:space="0" w:color="auto"/>
      </w:divBdr>
    </w:div>
    <w:div w:id="212691156">
      <w:bodyDiv w:val="1"/>
      <w:marLeft w:val="0"/>
      <w:marRight w:val="0"/>
      <w:marTop w:val="0"/>
      <w:marBottom w:val="0"/>
      <w:divBdr>
        <w:top w:val="none" w:sz="0" w:space="0" w:color="auto"/>
        <w:left w:val="none" w:sz="0" w:space="0" w:color="auto"/>
        <w:bottom w:val="none" w:sz="0" w:space="0" w:color="auto"/>
        <w:right w:val="none" w:sz="0" w:space="0" w:color="auto"/>
      </w:divBdr>
    </w:div>
    <w:div w:id="287473127">
      <w:bodyDiv w:val="1"/>
      <w:marLeft w:val="0"/>
      <w:marRight w:val="0"/>
      <w:marTop w:val="0"/>
      <w:marBottom w:val="0"/>
      <w:divBdr>
        <w:top w:val="none" w:sz="0" w:space="0" w:color="auto"/>
        <w:left w:val="none" w:sz="0" w:space="0" w:color="auto"/>
        <w:bottom w:val="none" w:sz="0" w:space="0" w:color="auto"/>
        <w:right w:val="none" w:sz="0" w:space="0" w:color="auto"/>
      </w:divBdr>
    </w:div>
    <w:div w:id="338041183">
      <w:bodyDiv w:val="1"/>
      <w:marLeft w:val="0"/>
      <w:marRight w:val="0"/>
      <w:marTop w:val="0"/>
      <w:marBottom w:val="0"/>
      <w:divBdr>
        <w:top w:val="none" w:sz="0" w:space="0" w:color="auto"/>
        <w:left w:val="none" w:sz="0" w:space="0" w:color="auto"/>
        <w:bottom w:val="none" w:sz="0" w:space="0" w:color="auto"/>
        <w:right w:val="none" w:sz="0" w:space="0" w:color="auto"/>
      </w:divBdr>
    </w:div>
    <w:div w:id="346907029">
      <w:bodyDiv w:val="1"/>
      <w:marLeft w:val="0"/>
      <w:marRight w:val="0"/>
      <w:marTop w:val="0"/>
      <w:marBottom w:val="0"/>
      <w:divBdr>
        <w:top w:val="none" w:sz="0" w:space="0" w:color="auto"/>
        <w:left w:val="none" w:sz="0" w:space="0" w:color="auto"/>
        <w:bottom w:val="none" w:sz="0" w:space="0" w:color="auto"/>
        <w:right w:val="none" w:sz="0" w:space="0" w:color="auto"/>
      </w:divBdr>
    </w:div>
    <w:div w:id="358894099">
      <w:bodyDiv w:val="1"/>
      <w:marLeft w:val="0"/>
      <w:marRight w:val="0"/>
      <w:marTop w:val="0"/>
      <w:marBottom w:val="0"/>
      <w:divBdr>
        <w:top w:val="none" w:sz="0" w:space="0" w:color="auto"/>
        <w:left w:val="none" w:sz="0" w:space="0" w:color="auto"/>
        <w:bottom w:val="none" w:sz="0" w:space="0" w:color="auto"/>
        <w:right w:val="none" w:sz="0" w:space="0" w:color="auto"/>
      </w:divBdr>
    </w:div>
    <w:div w:id="372385193">
      <w:bodyDiv w:val="1"/>
      <w:marLeft w:val="0"/>
      <w:marRight w:val="0"/>
      <w:marTop w:val="0"/>
      <w:marBottom w:val="0"/>
      <w:divBdr>
        <w:top w:val="none" w:sz="0" w:space="0" w:color="auto"/>
        <w:left w:val="none" w:sz="0" w:space="0" w:color="auto"/>
        <w:bottom w:val="none" w:sz="0" w:space="0" w:color="auto"/>
        <w:right w:val="none" w:sz="0" w:space="0" w:color="auto"/>
      </w:divBdr>
    </w:div>
    <w:div w:id="393969465">
      <w:bodyDiv w:val="1"/>
      <w:marLeft w:val="0"/>
      <w:marRight w:val="0"/>
      <w:marTop w:val="0"/>
      <w:marBottom w:val="0"/>
      <w:divBdr>
        <w:top w:val="none" w:sz="0" w:space="0" w:color="auto"/>
        <w:left w:val="none" w:sz="0" w:space="0" w:color="auto"/>
        <w:bottom w:val="none" w:sz="0" w:space="0" w:color="auto"/>
        <w:right w:val="none" w:sz="0" w:space="0" w:color="auto"/>
      </w:divBdr>
    </w:div>
    <w:div w:id="405148580">
      <w:bodyDiv w:val="1"/>
      <w:marLeft w:val="0"/>
      <w:marRight w:val="0"/>
      <w:marTop w:val="0"/>
      <w:marBottom w:val="0"/>
      <w:divBdr>
        <w:top w:val="none" w:sz="0" w:space="0" w:color="auto"/>
        <w:left w:val="none" w:sz="0" w:space="0" w:color="auto"/>
        <w:bottom w:val="none" w:sz="0" w:space="0" w:color="auto"/>
        <w:right w:val="none" w:sz="0" w:space="0" w:color="auto"/>
      </w:divBdr>
      <w:divsChild>
        <w:div w:id="1452746808">
          <w:marLeft w:val="0"/>
          <w:marRight w:val="0"/>
          <w:marTop w:val="0"/>
          <w:marBottom w:val="0"/>
          <w:divBdr>
            <w:top w:val="none" w:sz="0" w:space="0" w:color="auto"/>
            <w:left w:val="none" w:sz="0" w:space="0" w:color="auto"/>
            <w:bottom w:val="none" w:sz="0" w:space="0" w:color="auto"/>
            <w:right w:val="none" w:sz="0" w:space="0" w:color="auto"/>
          </w:divBdr>
        </w:div>
        <w:div w:id="205796833">
          <w:marLeft w:val="0"/>
          <w:marRight w:val="0"/>
          <w:marTop w:val="0"/>
          <w:marBottom w:val="0"/>
          <w:divBdr>
            <w:top w:val="none" w:sz="0" w:space="0" w:color="auto"/>
            <w:left w:val="none" w:sz="0" w:space="0" w:color="auto"/>
            <w:bottom w:val="none" w:sz="0" w:space="0" w:color="auto"/>
            <w:right w:val="none" w:sz="0" w:space="0" w:color="auto"/>
          </w:divBdr>
        </w:div>
        <w:div w:id="435751554">
          <w:marLeft w:val="0"/>
          <w:marRight w:val="0"/>
          <w:marTop w:val="0"/>
          <w:marBottom w:val="0"/>
          <w:divBdr>
            <w:top w:val="none" w:sz="0" w:space="0" w:color="auto"/>
            <w:left w:val="none" w:sz="0" w:space="0" w:color="auto"/>
            <w:bottom w:val="none" w:sz="0" w:space="0" w:color="auto"/>
            <w:right w:val="none" w:sz="0" w:space="0" w:color="auto"/>
          </w:divBdr>
        </w:div>
      </w:divsChild>
    </w:div>
    <w:div w:id="416444217">
      <w:bodyDiv w:val="1"/>
      <w:marLeft w:val="0"/>
      <w:marRight w:val="0"/>
      <w:marTop w:val="0"/>
      <w:marBottom w:val="0"/>
      <w:divBdr>
        <w:top w:val="none" w:sz="0" w:space="0" w:color="auto"/>
        <w:left w:val="none" w:sz="0" w:space="0" w:color="auto"/>
        <w:bottom w:val="none" w:sz="0" w:space="0" w:color="auto"/>
        <w:right w:val="none" w:sz="0" w:space="0" w:color="auto"/>
      </w:divBdr>
    </w:div>
    <w:div w:id="419104914">
      <w:bodyDiv w:val="1"/>
      <w:marLeft w:val="0"/>
      <w:marRight w:val="0"/>
      <w:marTop w:val="0"/>
      <w:marBottom w:val="0"/>
      <w:divBdr>
        <w:top w:val="none" w:sz="0" w:space="0" w:color="auto"/>
        <w:left w:val="none" w:sz="0" w:space="0" w:color="auto"/>
        <w:bottom w:val="none" w:sz="0" w:space="0" w:color="auto"/>
        <w:right w:val="none" w:sz="0" w:space="0" w:color="auto"/>
      </w:divBdr>
    </w:div>
    <w:div w:id="432215188">
      <w:bodyDiv w:val="1"/>
      <w:marLeft w:val="0"/>
      <w:marRight w:val="0"/>
      <w:marTop w:val="0"/>
      <w:marBottom w:val="0"/>
      <w:divBdr>
        <w:top w:val="none" w:sz="0" w:space="0" w:color="auto"/>
        <w:left w:val="none" w:sz="0" w:space="0" w:color="auto"/>
        <w:bottom w:val="none" w:sz="0" w:space="0" w:color="auto"/>
        <w:right w:val="none" w:sz="0" w:space="0" w:color="auto"/>
      </w:divBdr>
    </w:div>
    <w:div w:id="442656396">
      <w:bodyDiv w:val="1"/>
      <w:marLeft w:val="0"/>
      <w:marRight w:val="0"/>
      <w:marTop w:val="0"/>
      <w:marBottom w:val="0"/>
      <w:divBdr>
        <w:top w:val="none" w:sz="0" w:space="0" w:color="auto"/>
        <w:left w:val="none" w:sz="0" w:space="0" w:color="auto"/>
        <w:bottom w:val="none" w:sz="0" w:space="0" w:color="auto"/>
        <w:right w:val="none" w:sz="0" w:space="0" w:color="auto"/>
      </w:divBdr>
    </w:div>
    <w:div w:id="453521910">
      <w:bodyDiv w:val="1"/>
      <w:marLeft w:val="0"/>
      <w:marRight w:val="0"/>
      <w:marTop w:val="0"/>
      <w:marBottom w:val="0"/>
      <w:divBdr>
        <w:top w:val="none" w:sz="0" w:space="0" w:color="auto"/>
        <w:left w:val="none" w:sz="0" w:space="0" w:color="auto"/>
        <w:bottom w:val="none" w:sz="0" w:space="0" w:color="auto"/>
        <w:right w:val="none" w:sz="0" w:space="0" w:color="auto"/>
      </w:divBdr>
    </w:div>
    <w:div w:id="457573720">
      <w:bodyDiv w:val="1"/>
      <w:marLeft w:val="0"/>
      <w:marRight w:val="0"/>
      <w:marTop w:val="0"/>
      <w:marBottom w:val="0"/>
      <w:divBdr>
        <w:top w:val="none" w:sz="0" w:space="0" w:color="auto"/>
        <w:left w:val="none" w:sz="0" w:space="0" w:color="auto"/>
        <w:bottom w:val="none" w:sz="0" w:space="0" w:color="auto"/>
        <w:right w:val="none" w:sz="0" w:space="0" w:color="auto"/>
      </w:divBdr>
    </w:div>
    <w:div w:id="457989914">
      <w:bodyDiv w:val="1"/>
      <w:marLeft w:val="0"/>
      <w:marRight w:val="0"/>
      <w:marTop w:val="0"/>
      <w:marBottom w:val="0"/>
      <w:divBdr>
        <w:top w:val="none" w:sz="0" w:space="0" w:color="auto"/>
        <w:left w:val="none" w:sz="0" w:space="0" w:color="auto"/>
        <w:bottom w:val="none" w:sz="0" w:space="0" w:color="auto"/>
        <w:right w:val="none" w:sz="0" w:space="0" w:color="auto"/>
      </w:divBdr>
    </w:div>
    <w:div w:id="467818184">
      <w:bodyDiv w:val="1"/>
      <w:marLeft w:val="0"/>
      <w:marRight w:val="0"/>
      <w:marTop w:val="0"/>
      <w:marBottom w:val="0"/>
      <w:divBdr>
        <w:top w:val="none" w:sz="0" w:space="0" w:color="auto"/>
        <w:left w:val="none" w:sz="0" w:space="0" w:color="auto"/>
        <w:bottom w:val="none" w:sz="0" w:space="0" w:color="auto"/>
        <w:right w:val="none" w:sz="0" w:space="0" w:color="auto"/>
      </w:divBdr>
    </w:div>
    <w:div w:id="473066764">
      <w:bodyDiv w:val="1"/>
      <w:marLeft w:val="0"/>
      <w:marRight w:val="0"/>
      <w:marTop w:val="0"/>
      <w:marBottom w:val="0"/>
      <w:divBdr>
        <w:top w:val="none" w:sz="0" w:space="0" w:color="auto"/>
        <w:left w:val="none" w:sz="0" w:space="0" w:color="auto"/>
        <w:bottom w:val="none" w:sz="0" w:space="0" w:color="auto"/>
        <w:right w:val="none" w:sz="0" w:space="0" w:color="auto"/>
      </w:divBdr>
      <w:divsChild>
        <w:div w:id="1496260090">
          <w:marLeft w:val="0"/>
          <w:marRight w:val="0"/>
          <w:marTop w:val="0"/>
          <w:marBottom w:val="0"/>
          <w:divBdr>
            <w:top w:val="none" w:sz="0" w:space="0" w:color="auto"/>
            <w:left w:val="none" w:sz="0" w:space="0" w:color="auto"/>
            <w:bottom w:val="none" w:sz="0" w:space="0" w:color="auto"/>
            <w:right w:val="none" w:sz="0" w:space="0" w:color="auto"/>
          </w:divBdr>
        </w:div>
        <w:div w:id="414322256">
          <w:marLeft w:val="0"/>
          <w:marRight w:val="0"/>
          <w:marTop w:val="0"/>
          <w:marBottom w:val="0"/>
          <w:divBdr>
            <w:top w:val="none" w:sz="0" w:space="0" w:color="auto"/>
            <w:left w:val="none" w:sz="0" w:space="0" w:color="auto"/>
            <w:bottom w:val="none" w:sz="0" w:space="0" w:color="auto"/>
            <w:right w:val="none" w:sz="0" w:space="0" w:color="auto"/>
          </w:divBdr>
        </w:div>
        <w:div w:id="748229494">
          <w:marLeft w:val="0"/>
          <w:marRight w:val="0"/>
          <w:marTop w:val="0"/>
          <w:marBottom w:val="0"/>
          <w:divBdr>
            <w:top w:val="none" w:sz="0" w:space="0" w:color="auto"/>
            <w:left w:val="none" w:sz="0" w:space="0" w:color="auto"/>
            <w:bottom w:val="none" w:sz="0" w:space="0" w:color="auto"/>
            <w:right w:val="none" w:sz="0" w:space="0" w:color="auto"/>
          </w:divBdr>
        </w:div>
        <w:div w:id="825129899">
          <w:marLeft w:val="0"/>
          <w:marRight w:val="0"/>
          <w:marTop w:val="0"/>
          <w:marBottom w:val="0"/>
          <w:divBdr>
            <w:top w:val="none" w:sz="0" w:space="0" w:color="auto"/>
            <w:left w:val="none" w:sz="0" w:space="0" w:color="auto"/>
            <w:bottom w:val="none" w:sz="0" w:space="0" w:color="auto"/>
            <w:right w:val="none" w:sz="0" w:space="0" w:color="auto"/>
          </w:divBdr>
        </w:div>
        <w:div w:id="1772119485">
          <w:marLeft w:val="0"/>
          <w:marRight w:val="0"/>
          <w:marTop w:val="0"/>
          <w:marBottom w:val="0"/>
          <w:divBdr>
            <w:top w:val="none" w:sz="0" w:space="0" w:color="auto"/>
            <w:left w:val="none" w:sz="0" w:space="0" w:color="auto"/>
            <w:bottom w:val="none" w:sz="0" w:space="0" w:color="auto"/>
            <w:right w:val="none" w:sz="0" w:space="0" w:color="auto"/>
          </w:divBdr>
        </w:div>
        <w:div w:id="622886649">
          <w:marLeft w:val="0"/>
          <w:marRight w:val="0"/>
          <w:marTop w:val="0"/>
          <w:marBottom w:val="0"/>
          <w:divBdr>
            <w:top w:val="none" w:sz="0" w:space="0" w:color="auto"/>
            <w:left w:val="none" w:sz="0" w:space="0" w:color="auto"/>
            <w:bottom w:val="none" w:sz="0" w:space="0" w:color="auto"/>
            <w:right w:val="none" w:sz="0" w:space="0" w:color="auto"/>
          </w:divBdr>
        </w:div>
        <w:div w:id="1078674878">
          <w:marLeft w:val="0"/>
          <w:marRight w:val="0"/>
          <w:marTop w:val="0"/>
          <w:marBottom w:val="0"/>
          <w:divBdr>
            <w:top w:val="none" w:sz="0" w:space="0" w:color="auto"/>
            <w:left w:val="none" w:sz="0" w:space="0" w:color="auto"/>
            <w:bottom w:val="none" w:sz="0" w:space="0" w:color="auto"/>
            <w:right w:val="none" w:sz="0" w:space="0" w:color="auto"/>
          </w:divBdr>
        </w:div>
        <w:div w:id="654799131">
          <w:marLeft w:val="0"/>
          <w:marRight w:val="0"/>
          <w:marTop w:val="0"/>
          <w:marBottom w:val="0"/>
          <w:divBdr>
            <w:top w:val="none" w:sz="0" w:space="0" w:color="auto"/>
            <w:left w:val="none" w:sz="0" w:space="0" w:color="auto"/>
            <w:bottom w:val="none" w:sz="0" w:space="0" w:color="auto"/>
            <w:right w:val="none" w:sz="0" w:space="0" w:color="auto"/>
          </w:divBdr>
        </w:div>
        <w:div w:id="1106467604">
          <w:marLeft w:val="0"/>
          <w:marRight w:val="0"/>
          <w:marTop w:val="0"/>
          <w:marBottom w:val="0"/>
          <w:divBdr>
            <w:top w:val="none" w:sz="0" w:space="0" w:color="auto"/>
            <w:left w:val="none" w:sz="0" w:space="0" w:color="auto"/>
            <w:bottom w:val="none" w:sz="0" w:space="0" w:color="auto"/>
            <w:right w:val="none" w:sz="0" w:space="0" w:color="auto"/>
          </w:divBdr>
        </w:div>
        <w:div w:id="866601671">
          <w:marLeft w:val="0"/>
          <w:marRight w:val="0"/>
          <w:marTop w:val="0"/>
          <w:marBottom w:val="0"/>
          <w:divBdr>
            <w:top w:val="none" w:sz="0" w:space="0" w:color="auto"/>
            <w:left w:val="none" w:sz="0" w:space="0" w:color="auto"/>
            <w:bottom w:val="none" w:sz="0" w:space="0" w:color="auto"/>
            <w:right w:val="none" w:sz="0" w:space="0" w:color="auto"/>
          </w:divBdr>
        </w:div>
        <w:div w:id="1152212486">
          <w:marLeft w:val="0"/>
          <w:marRight w:val="0"/>
          <w:marTop w:val="0"/>
          <w:marBottom w:val="0"/>
          <w:divBdr>
            <w:top w:val="none" w:sz="0" w:space="0" w:color="auto"/>
            <w:left w:val="none" w:sz="0" w:space="0" w:color="auto"/>
            <w:bottom w:val="none" w:sz="0" w:space="0" w:color="auto"/>
            <w:right w:val="none" w:sz="0" w:space="0" w:color="auto"/>
          </w:divBdr>
        </w:div>
        <w:div w:id="751969552">
          <w:marLeft w:val="0"/>
          <w:marRight w:val="0"/>
          <w:marTop w:val="0"/>
          <w:marBottom w:val="0"/>
          <w:divBdr>
            <w:top w:val="none" w:sz="0" w:space="0" w:color="auto"/>
            <w:left w:val="none" w:sz="0" w:space="0" w:color="auto"/>
            <w:bottom w:val="none" w:sz="0" w:space="0" w:color="auto"/>
            <w:right w:val="none" w:sz="0" w:space="0" w:color="auto"/>
          </w:divBdr>
        </w:div>
        <w:div w:id="1820927360">
          <w:marLeft w:val="0"/>
          <w:marRight w:val="0"/>
          <w:marTop w:val="0"/>
          <w:marBottom w:val="0"/>
          <w:divBdr>
            <w:top w:val="none" w:sz="0" w:space="0" w:color="auto"/>
            <w:left w:val="none" w:sz="0" w:space="0" w:color="auto"/>
            <w:bottom w:val="none" w:sz="0" w:space="0" w:color="auto"/>
            <w:right w:val="none" w:sz="0" w:space="0" w:color="auto"/>
          </w:divBdr>
        </w:div>
        <w:div w:id="702680148">
          <w:marLeft w:val="0"/>
          <w:marRight w:val="0"/>
          <w:marTop w:val="0"/>
          <w:marBottom w:val="0"/>
          <w:divBdr>
            <w:top w:val="none" w:sz="0" w:space="0" w:color="auto"/>
            <w:left w:val="none" w:sz="0" w:space="0" w:color="auto"/>
            <w:bottom w:val="none" w:sz="0" w:space="0" w:color="auto"/>
            <w:right w:val="none" w:sz="0" w:space="0" w:color="auto"/>
          </w:divBdr>
        </w:div>
        <w:div w:id="135807456">
          <w:marLeft w:val="0"/>
          <w:marRight w:val="0"/>
          <w:marTop w:val="0"/>
          <w:marBottom w:val="0"/>
          <w:divBdr>
            <w:top w:val="none" w:sz="0" w:space="0" w:color="auto"/>
            <w:left w:val="none" w:sz="0" w:space="0" w:color="auto"/>
            <w:bottom w:val="none" w:sz="0" w:space="0" w:color="auto"/>
            <w:right w:val="none" w:sz="0" w:space="0" w:color="auto"/>
          </w:divBdr>
        </w:div>
        <w:div w:id="1404254512">
          <w:marLeft w:val="0"/>
          <w:marRight w:val="0"/>
          <w:marTop w:val="0"/>
          <w:marBottom w:val="0"/>
          <w:divBdr>
            <w:top w:val="none" w:sz="0" w:space="0" w:color="auto"/>
            <w:left w:val="none" w:sz="0" w:space="0" w:color="auto"/>
            <w:bottom w:val="none" w:sz="0" w:space="0" w:color="auto"/>
            <w:right w:val="none" w:sz="0" w:space="0" w:color="auto"/>
          </w:divBdr>
        </w:div>
        <w:div w:id="1928229953">
          <w:marLeft w:val="0"/>
          <w:marRight w:val="0"/>
          <w:marTop w:val="0"/>
          <w:marBottom w:val="0"/>
          <w:divBdr>
            <w:top w:val="none" w:sz="0" w:space="0" w:color="auto"/>
            <w:left w:val="none" w:sz="0" w:space="0" w:color="auto"/>
            <w:bottom w:val="none" w:sz="0" w:space="0" w:color="auto"/>
            <w:right w:val="none" w:sz="0" w:space="0" w:color="auto"/>
          </w:divBdr>
        </w:div>
        <w:div w:id="2126582603">
          <w:marLeft w:val="0"/>
          <w:marRight w:val="0"/>
          <w:marTop w:val="0"/>
          <w:marBottom w:val="0"/>
          <w:divBdr>
            <w:top w:val="none" w:sz="0" w:space="0" w:color="auto"/>
            <w:left w:val="none" w:sz="0" w:space="0" w:color="auto"/>
            <w:bottom w:val="none" w:sz="0" w:space="0" w:color="auto"/>
            <w:right w:val="none" w:sz="0" w:space="0" w:color="auto"/>
          </w:divBdr>
        </w:div>
        <w:div w:id="772669686">
          <w:marLeft w:val="0"/>
          <w:marRight w:val="0"/>
          <w:marTop w:val="0"/>
          <w:marBottom w:val="0"/>
          <w:divBdr>
            <w:top w:val="none" w:sz="0" w:space="0" w:color="auto"/>
            <w:left w:val="none" w:sz="0" w:space="0" w:color="auto"/>
            <w:bottom w:val="none" w:sz="0" w:space="0" w:color="auto"/>
            <w:right w:val="none" w:sz="0" w:space="0" w:color="auto"/>
          </w:divBdr>
        </w:div>
        <w:div w:id="1781682284">
          <w:marLeft w:val="0"/>
          <w:marRight w:val="0"/>
          <w:marTop w:val="0"/>
          <w:marBottom w:val="0"/>
          <w:divBdr>
            <w:top w:val="none" w:sz="0" w:space="0" w:color="auto"/>
            <w:left w:val="none" w:sz="0" w:space="0" w:color="auto"/>
            <w:bottom w:val="none" w:sz="0" w:space="0" w:color="auto"/>
            <w:right w:val="none" w:sz="0" w:space="0" w:color="auto"/>
          </w:divBdr>
        </w:div>
        <w:div w:id="1397585116">
          <w:marLeft w:val="0"/>
          <w:marRight w:val="0"/>
          <w:marTop w:val="0"/>
          <w:marBottom w:val="0"/>
          <w:divBdr>
            <w:top w:val="none" w:sz="0" w:space="0" w:color="auto"/>
            <w:left w:val="none" w:sz="0" w:space="0" w:color="auto"/>
            <w:bottom w:val="none" w:sz="0" w:space="0" w:color="auto"/>
            <w:right w:val="none" w:sz="0" w:space="0" w:color="auto"/>
          </w:divBdr>
        </w:div>
        <w:div w:id="1392189654">
          <w:marLeft w:val="0"/>
          <w:marRight w:val="0"/>
          <w:marTop w:val="0"/>
          <w:marBottom w:val="0"/>
          <w:divBdr>
            <w:top w:val="none" w:sz="0" w:space="0" w:color="auto"/>
            <w:left w:val="none" w:sz="0" w:space="0" w:color="auto"/>
            <w:bottom w:val="none" w:sz="0" w:space="0" w:color="auto"/>
            <w:right w:val="none" w:sz="0" w:space="0" w:color="auto"/>
          </w:divBdr>
        </w:div>
        <w:div w:id="950665912">
          <w:marLeft w:val="0"/>
          <w:marRight w:val="0"/>
          <w:marTop w:val="0"/>
          <w:marBottom w:val="0"/>
          <w:divBdr>
            <w:top w:val="none" w:sz="0" w:space="0" w:color="auto"/>
            <w:left w:val="none" w:sz="0" w:space="0" w:color="auto"/>
            <w:bottom w:val="none" w:sz="0" w:space="0" w:color="auto"/>
            <w:right w:val="none" w:sz="0" w:space="0" w:color="auto"/>
          </w:divBdr>
        </w:div>
        <w:div w:id="1618174116">
          <w:marLeft w:val="0"/>
          <w:marRight w:val="0"/>
          <w:marTop w:val="0"/>
          <w:marBottom w:val="0"/>
          <w:divBdr>
            <w:top w:val="none" w:sz="0" w:space="0" w:color="auto"/>
            <w:left w:val="none" w:sz="0" w:space="0" w:color="auto"/>
            <w:bottom w:val="none" w:sz="0" w:space="0" w:color="auto"/>
            <w:right w:val="none" w:sz="0" w:space="0" w:color="auto"/>
          </w:divBdr>
        </w:div>
      </w:divsChild>
    </w:div>
    <w:div w:id="502284470">
      <w:bodyDiv w:val="1"/>
      <w:marLeft w:val="0"/>
      <w:marRight w:val="0"/>
      <w:marTop w:val="0"/>
      <w:marBottom w:val="0"/>
      <w:divBdr>
        <w:top w:val="none" w:sz="0" w:space="0" w:color="auto"/>
        <w:left w:val="none" w:sz="0" w:space="0" w:color="auto"/>
        <w:bottom w:val="none" w:sz="0" w:space="0" w:color="auto"/>
        <w:right w:val="none" w:sz="0" w:space="0" w:color="auto"/>
      </w:divBdr>
    </w:div>
    <w:div w:id="507477816">
      <w:bodyDiv w:val="1"/>
      <w:marLeft w:val="0"/>
      <w:marRight w:val="0"/>
      <w:marTop w:val="0"/>
      <w:marBottom w:val="0"/>
      <w:divBdr>
        <w:top w:val="none" w:sz="0" w:space="0" w:color="auto"/>
        <w:left w:val="none" w:sz="0" w:space="0" w:color="auto"/>
        <w:bottom w:val="none" w:sz="0" w:space="0" w:color="auto"/>
        <w:right w:val="none" w:sz="0" w:space="0" w:color="auto"/>
      </w:divBdr>
      <w:divsChild>
        <w:div w:id="368457826">
          <w:marLeft w:val="1020"/>
          <w:marRight w:val="0"/>
          <w:marTop w:val="0"/>
          <w:marBottom w:val="0"/>
          <w:divBdr>
            <w:top w:val="none" w:sz="0" w:space="0" w:color="auto"/>
            <w:left w:val="none" w:sz="0" w:space="0" w:color="auto"/>
            <w:bottom w:val="none" w:sz="0" w:space="0" w:color="auto"/>
            <w:right w:val="none" w:sz="0" w:space="0" w:color="auto"/>
          </w:divBdr>
        </w:div>
      </w:divsChild>
    </w:div>
    <w:div w:id="538593921">
      <w:bodyDiv w:val="1"/>
      <w:marLeft w:val="0"/>
      <w:marRight w:val="0"/>
      <w:marTop w:val="0"/>
      <w:marBottom w:val="0"/>
      <w:divBdr>
        <w:top w:val="none" w:sz="0" w:space="0" w:color="auto"/>
        <w:left w:val="none" w:sz="0" w:space="0" w:color="auto"/>
        <w:bottom w:val="none" w:sz="0" w:space="0" w:color="auto"/>
        <w:right w:val="none" w:sz="0" w:space="0" w:color="auto"/>
      </w:divBdr>
    </w:div>
    <w:div w:id="583300752">
      <w:bodyDiv w:val="1"/>
      <w:marLeft w:val="0"/>
      <w:marRight w:val="0"/>
      <w:marTop w:val="0"/>
      <w:marBottom w:val="0"/>
      <w:divBdr>
        <w:top w:val="none" w:sz="0" w:space="0" w:color="auto"/>
        <w:left w:val="none" w:sz="0" w:space="0" w:color="auto"/>
        <w:bottom w:val="none" w:sz="0" w:space="0" w:color="auto"/>
        <w:right w:val="none" w:sz="0" w:space="0" w:color="auto"/>
      </w:divBdr>
    </w:div>
    <w:div w:id="590505350">
      <w:bodyDiv w:val="1"/>
      <w:marLeft w:val="0"/>
      <w:marRight w:val="0"/>
      <w:marTop w:val="0"/>
      <w:marBottom w:val="0"/>
      <w:divBdr>
        <w:top w:val="none" w:sz="0" w:space="0" w:color="auto"/>
        <w:left w:val="none" w:sz="0" w:space="0" w:color="auto"/>
        <w:bottom w:val="none" w:sz="0" w:space="0" w:color="auto"/>
        <w:right w:val="none" w:sz="0" w:space="0" w:color="auto"/>
      </w:divBdr>
      <w:divsChild>
        <w:div w:id="1775898733">
          <w:marLeft w:val="0"/>
          <w:marRight w:val="0"/>
          <w:marTop w:val="0"/>
          <w:marBottom w:val="0"/>
          <w:divBdr>
            <w:top w:val="single" w:sz="2" w:space="0" w:color="D9D9E3"/>
            <w:left w:val="single" w:sz="2" w:space="0" w:color="D9D9E3"/>
            <w:bottom w:val="single" w:sz="2" w:space="0" w:color="D9D9E3"/>
            <w:right w:val="single" w:sz="2" w:space="0" w:color="D9D9E3"/>
          </w:divBdr>
          <w:divsChild>
            <w:div w:id="659890104">
              <w:marLeft w:val="0"/>
              <w:marRight w:val="0"/>
              <w:marTop w:val="0"/>
              <w:marBottom w:val="0"/>
              <w:divBdr>
                <w:top w:val="single" w:sz="2" w:space="0" w:color="D9D9E3"/>
                <w:left w:val="single" w:sz="2" w:space="0" w:color="D9D9E3"/>
                <w:bottom w:val="single" w:sz="2" w:space="0" w:color="D9D9E3"/>
                <w:right w:val="single" w:sz="2" w:space="0" w:color="D9D9E3"/>
              </w:divBdr>
              <w:divsChild>
                <w:div w:id="2089688841">
                  <w:marLeft w:val="0"/>
                  <w:marRight w:val="0"/>
                  <w:marTop w:val="0"/>
                  <w:marBottom w:val="0"/>
                  <w:divBdr>
                    <w:top w:val="single" w:sz="2" w:space="0" w:color="D9D9E3"/>
                    <w:left w:val="single" w:sz="2" w:space="0" w:color="D9D9E3"/>
                    <w:bottom w:val="single" w:sz="2" w:space="0" w:color="D9D9E3"/>
                    <w:right w:val="single" w:sz="2" w:space="0" w:color="D9D9E3"/>
                  </w:divBdr>
                  <w:divsChild>
                    <w:div w:id="1509177271">
                      <w:marLeft w:val="0"/>
                      <w:marRight w:val="0"/>
                      <w:marTop w:val="0"/>
                      <w:marBottom w:val="0"/>
                      <w:divBdr>
                        <w:top w:val="single" w:sz="2" w:space="0" w:color="D9D9E3"/>
                        <w:left w:val="single" w:sz="2" w:space="0" w:color="D9D9E3"/>
                        <w:bottom w:val="single" w:sz="2" w:space="0" w:color="D9D9E3"/>
                        <w:right w:val="single" w:sz="2" w:space="0" w:color="D9D9E3"/>
                      </w:divBdr>
                      <w:divsChild>
                        <w:div w:id="746272087">
                          <w:marLeft w:val="0"/>
                          <w:marRight w:val="0"/>
                          <w:marTop w:val="0"/>
                          <w:marBottom w:val="0"/>
                          <w:divBdr>
                            <w:top w:val="single" w:sz="2" w:space="0" w:color="D9D9E3"/>
                            <w:left w:val="single" w:sz="2" w:space="0" w:color="D9D9E3"/>
                            <w:bottom w:val="single" w:sz="2" w:space="0" w:color="D9D9E3"/>
                            <w:right w:val="single" w:sz="2" w:space="0" w:color="D9D9E3"/>
                          </w:divBdr>
                          <w:divsChild>
                            <w:div w:id="535315388">
                              <w:marLeft w:val="0"/>
                              <w:marRight w:val="0"/>
                              <w:marTop w:val="100"/>
                              <w:marBottom w:val="100"/>
                              <w:divBdr>
                                <w:top w:val="single" w:sz="2" w:space="0" w:color="D9D9E3"/>
                                <w:left w:val="single" w:sz="2" w:space="0" w:color="D9D9E3"/>
                                <w:bottom w:val="single" w:sz="2" w:space="0" w:color="D9D9E3"/>
                                <w:right w:val="single" w:sz="2" w:space="0" w:color="D9D9E3"/>
                              </w:divBdr>
                              <w:divsChild>
                                <w:div w:id="1342732010">
                                  <w:marLeft w:val="0"/>
                                  <w:marRight w:val="0"/>
                                  <w:marTop w:val="0"/>
                                  <w:marBottom w:val="0"/>
                                  <w:divBdr>
                                    <w:top w:val="single" w:sz="2" w:space="0" w:color="D9D9E3"/>
                                    <w:left w:val="single" w:sz="2" w:space="0" w:color="D9D9E3"/>
                                    <w:bottom w:val="single" w:sz="2" w:space="0" w:color="D9D9E3"/>
                                    <w:right w:val="single" w:sz="2" w:space="0" w:color="D9D9E3"/>
                                  </w:divBdr>
                                  <w:divsChild>
                                    <w:div w:id="649943962">
                                      <w:marLeft w:val="0"/>
                                      <w:marRight w:val="0"/>
                                      <w:marTop w:val="0"/>
                                      <w:marBottom w:val="0"/>
                                      <w:divBdr>
                                        <w:top w:val="single" w:sz="2" w:space="0" w:color="D9D9E3"/>
                                        <w:left w:val="single" w:sz="2" w:space="0" w:color="D9D9E3"/>
                                        <w:bottom w:val="single" w:sz="2" w:space="0" w:color="D9D9E3"/>
                                        <w:right w:val="single" w:sz="2" w:space="0" w:color="D9D9E3"/>
                                      </w:divBdr>
                                      <w:divsChild>
                                        <w:div w:id="120074081">
                                          <w:marLeft w:val="0"/>
                                          <w:marRight w:val="0"/>
                                          <w:marTop w:val="0"/>
                                          <w:marBottom w:val="0"/>
                                          <w:divBdr>
                                            <w:top w:val="single" w:sz="2" w:space="0" w:color="D9D9E3"/>
                                            <w:left w:val="single" w:sz="2" w:space="0" w:color="D9D9E3"/>
                                            <w:bottom w:val="single" w:sz="2" w:space="0" w:color="D9D9E3"/>
                                            <w:right w:val="single" w:sz="2" w:space="0" w:color="D9D9E3"/>
                                          </w:divBdr>
                                          <w:divsChild>
                                            <w:div w:id="1697777995">
                                              <w:marLeft w:val="0"/>
                                              <w:marRight w:val="0"/>
                                              <w:marTop w:val="0"/>
                                              <w:marBottom w:val="0"/>
                                              <w:divBdr>
                                                <w:top w:val="single" w:sz="2" w:space="0" w:color="D9D9E3"/>
                                                <w:left w:val="single" w:sz="2" w:space="0" w:color="D9D9E3"/>
                                                <w:bottom w:val="single" w:sz="2" w:space="0" w:color="D9D9E3"/>
                                                <w:right w:val="single" w:sz="2" w:space="0" w:color="D9D9E3"/>
                                              </w:divBdr>
                                              <w:divsChild>
                                                <w:div w:id="1223950685">
                                                  <w:marLeft w:val="0"/>
                                                  <w:marRight w:val="0"/>
                                                  <w:marTop w:val="0"/>
                                                  <w:marBottom w:val="0"/>
                                                  <w:divBdr>
                                                    <w:top w:val="single" w:sz="2" w:space="0" w:color="D9D9E3"/>
                                                    <w:left w:val="single" w:sz="2" w:space="0" w:color="D9D9E3"/>
                                                    <w:bottom w:val="single" w:sz="2" w:space="0" w:color="D9D9E3"/>
                                                    <w:right w:val="single" w:sz="2" w:space="0" w:color="D9D9E3"/>
                                                  </w:divBdr>
                                                  <w:divsChild>
                                                    <w:div w:id="159458362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301613927">
          <w:marLeft w:val="0"/>
          <w:marRight w:val="0"/>
          <w:marTop w:val="0"/>
          <w:marBottom w:val="0"/>
          <w:divBdr>
            <w:top w:val="none" w:sz="0" w:space="0" w:color="auto"/>
            <w:left w:val="none" w:sz="0" w:space="0" w:color="auto"/>
            <w:bottom w:val="none" w:sz="0" w:space="0" w:color="auto"/>
            <w:right w:val="none" w:sz="0" w:space="0" w:color="auto"/>
          </w:divBdr>
        </w:div>
      </w:divsChild>
    </w:div>
    <w:div w:id="605382459">
      <w:bodyDiv w:val="1"/>
      <w:marLeft w:val="0"/>
      <w:marRight w:val="0"/>
      <w:marTop w:val="0"/>
      <w:marBottom w:val="0"/>
      <w:divBdr>
        <w:top w:val="none" w:sz="0" w:space="0" w:color="auto"/>
        <w:left w:val="none" w:sz="0" w:space="0" w:color="auto"/>
        <w:bottom w:val="none" w:sz="0" w:space="0" w:color="auto"/>
        <w:right w:val="none" w:sz="0" w:space="0" w:color="auto"/>
      </w:divBdr>
    </w:div>
    <w:div w:id="612834115">
      <w:bodyDiv w:val="1"/>
      <w:marLeft w:val="0"/>
      <w:marRight w:val="0"/>
      <w:marTop w:val="0"/>
      <w:marBottom w:val="0"/>
      <w:divBdr>
        <w:top w:val="none" w:sz="0" w:space="0" w:color="auto"/>
        <w:left w:val="none" w:sz="0" w:space="0" w:color="auto"/>
        <w:bottom w:val="none" w:sz="0" w:space="0" w:color="auto"/>
        <w:right w:val="none" w:sz="0" w:space="0" w:color="auto"/>
      </w:divBdr>
    </w:div>
    <w:div w:id="613438324">
      <w:bodyDiv w:val="1"/>
      <w:marLeft w:val="0"/>
      <w:marRight w:val="0"/>
      <w:marTop w:val="0"/>
      <w:marBottom w:val="0"/>
      <w:divBdr>
        <w:top w:val="none" w:sz="0" w:space="0" w:color="auto"/>
        <w:left w:val="none" w:sz="0" w:space="0" w:color="auto"/>
        <w:bottom w:val="none" w:sz="0" w:space="0" w:color="auto"/>
        <w:right w:val="none" w:sz="0" w:space="0" w:color="auto"/>
      </w:divBdr>
    </w:div>
    <w:div w:id="620376664">
      <w:bodyDiv w:val="1"/>
      <w:marLeft w:val="0"/>
      <w:marRight w:val="0"/>
      <w:marTop w:val="0"/>
      <w:marBottom w:val="0"/>
      <w:divBdr>
        <w:top w:val="none" w:sz="0" w:space="0" w:color="auto"/>
        <w:left w:val="none" w:sz="0" w:space="0" w:color="auto"/>
        <w:bottom w:val="none" w:sz="0" w:space="0" w:color="auto"/>
        <w:right w:val="none" w:sz="0" w:space="0" w:color="auto"/>
      </w:divBdr>
    </w:div>
    <w:div w:id="632558734">
      <w:bodyDiv w:val="1"/>
      <w:marLeft w:val="0"/>
      <w:marRight w:val="0"/>
      <w:marTop w:val="0"/>
      <w:marBottom w:val="0"/>
      <w:divBdr>
        <w:top w:val="none" w:sz="0" w:space="0" w:color="auto"/>
        <w:left w:val="none" w:sz="0" w:space="0" w:color="auto"/>
        <w:bottom w:val="none" w:sz="0" w:space="0" w:color="auto"/>
        <w:right w:val="none" w:sz="0" w:space="0" w:color="auto"/>
      </w:divBdr>
    </w:div>
    <w:div w:id="652376090">
      <w:bodyDiv w:val="1"/>
      <w:marLeft w:val="0"/>
      <w:marRight w:val="0"/>
      <w:marTop w:val="0"/>
      <w:marBottom w:val="0"/>
      <w:divBdr>
        <w:top w:val="none" w:sz="0" w:space="0" w:color="auto"/>
        <w:left w:val="none" w:sz="0" w:space="0" w:color="auto"/>
        <w:bottom w:val="none" w:sz="0" w:space="0" w:color="auto"/>
        <w:right w:val="none" w:sz="0" w:space="0" w:color="auto"/>
      </w:divBdr>
    </w:div>
    <w:div w:id="660695759">
      <w:bodyDiv w:val="1"/>
      <w:marLeft w:val="0"/>
      <w:marRight w:val="0"/>
      <w:marTop w:val="0"/>
      <w:marBottom w:val="0"/>
      <w:divBdr>
        <w:top w:val="none" w:sz="0" w:space="0" w:color="auto"/>
        <w:left w:val="none" w:sz="0" w:space="0" w:color="auto"/>
        <w:bottom w:val="none" w:sz="0" w:space="0" w:color="auto"/>
        <w:right w:val="none" w:sz="0" w:space="0" w:color="auto"/>
      </w:divBdr>
    </w:div>
    <w:div w:id="708796111">
      <w:bodyDiv w:val="1"/>
      <w:marLeft w:val="0"/>
      <w:marRight w:val="0"/>
      <w:marTop w:val="0"/>
      <w:marBottom w:val="0"/>
      <w:divBdr>
        <w:top w:val="none" w:sz="0" w:space="0" w:color="auto"/>
        <w:left w:val="none" w:sz="0" w:space="0" w:color="auto"/>
        <w:bottom w:val="none" w:sz="0" w:space="0" w:color="auto"/>
        <w:right w:val="none" w:sz="0" w:space="0" w:color="auto"/>
      </w:divBdr>
    </w:div>
    <w:div w:id="709568367">
      <w:bodyDiv w:val="1"/>
      <w:marLeft w:val="0"/>
      <w:marRight w:val="0"/>
      <w:marTop w:val="0"/>
      <w:marBottom w:val="0"/>
      <w:divBdr>
        <w:top w:val="none" w:sz="0" w:space="0" w:color="auto"/>
        <w:left w:val="none" w:sz="0" w:space="0" w:color="auto"/>
        <w:bottom w:val="none" w:sz="0" w:space="0" w:color="auto"/>
        <w:right w:val="none" w:sz="0" w:space="0" w:color="auto"/>
      </w:divBdr>
    </w:div>
    <w:div w:id="758916007">
      <w:bodyDiv w:val="1"/>
      <w:marLeft w:val="0"/>
      <w:marRight w:val="0"/>
      <w:marTop w:val="0"/>
      <w:marBottom w:val="0"/>
      <w:divBdr>
        <w:top w:val="none" w:sz="0" w:space="0" w:color="auto"/>
        <w:left w:val="none" w:sz="0" w:space="0" w:color="auto"/>
        <w:bottom w:val="none" w:sz="0" w:space="0" w:color="auto"/>
        <w:right w:val="none" w:sz="0" w:space="0" w:color="auto"/>
      </w:divBdr>
    </w:div>
    <w:div w:id="766654407">
      <w:bodyDiv w:val="1"/>
      <w:marLeft w:val="0"/>
      <w:marRight w:val="0"/>
      <w:marTop w:val="0"/>
      <w:marBottom w:val="0"/>
      <w:divBdr>
        <w:top w:val="none" w:sz="0" w:space="0" w:color="auto"/>
        <w:left w:val="none" w:sz="0" w:space="0" w:color="auto"/>
        <w:bottom w:val="none" w:sz="0" w:space="0" w:color="auto"/>
        <w:right w:val="none" w:sz="0" w:space="0" w:color="auto"/>
      </w:divBdr>
    </w:div>
    <w:div w:id="803350066">
      <w:bodyDiv w:val="1"/>
      <w:marLeft w:val="0"/>
      <w:marRight w:val="0"/>
      <w:marTop w:val="0"/>
      <w:marBottom w:val="0"/>
      <w:divBdr>
        <w:top w:val="none" w:sz="0" w:space="0" w:color="auto"/>
        <w:left w:val="none" w:sz="0" w:space="0" w:color="auto"/>
        <w:bottom w:val="none" w:sz="0" w:space="0" w:color="auto"/>
        <w:right w:val="none" w:sz="0" w:space="0" w:color="auto"/>
      </w:divBdr>
    </w:div>
    <w:div w:id="830216933">
      <w:bodyDiv w:val="1"/>
      <w:marLeft w:val="0"/>
      <w:marRight w:val="0"/>
      <w:marTop w:val="0"/>
      <w:marBottom w:val="0"/>
      <w:divBdr>
        <w:top w:val="none" w:sz="0" w:space="0" w:color="auto"/>
        <w:left w:val="none" w:sz="0" w:space="0" w:color="auto"/>
        <w:bottom w:val="none" w:sz="0" w:space="0" w:color="auto"/>
        <w:right w:val="none" w:sz="0" w:space="0" w:color="auto"/>
      </w:divBdr>
    </w:div>
    <w:div w:id="835652795">
      <w:bodyDiv w:val="1"/>
      <w:marLeft w:val="0"/>
      <w:marRight w:val="0"/>
      <w:marTop w:val="0"/>
      <w:marBottom w:val="0"/>
      <w:divBdr>
        <w:top w:val="none" w:sz="0" w:space="0" w:color="auto"/>
        <w:left w:val="none" w:sz="0" w:space="0" w:color="auto"/>
        <w:bottom w:val="none" w:sz="0" w:space="0" w:color="auto"/>
        <w:right w:val="none" w:sz="0" w:space="0" w:color="auto"/>
      </w:divBdr>
    </w:div>
    <w:div w:id="846823017">
      <w:bodyDiv w:val="1"/>
      <w:marLeft w:val="0"/>
      <w:marRight w:val="0"/>
      <w:marTop w:val="0"/>
      <w:marBottom w:val="0"/>
      <w:divBdr>
        <w:top w:val="none" w:sz="0" w:space="0" w:color="auto"/>
        <w:left w:val="none" w:sz="0" w:space="0" w:color="auto"/>
        <w:bottom w:val="none" w:sz="0" w:space="0" w:color="auto"/>
        <w:right w:val="none" w:sz="0" w:space="0" w:color="auto"/>
      </w:divBdr>
    </w:div>
    <w:div w:id="876939243">
      <w:bodyDiv w:val="1"/>
      <w:marLeft w:val="0"/>
      <w:marRight w:val="0"/>
      <w:marTop w:val="0"/>
      <w:marBottom w:val="0"/>
      <w:divBdr>
        <w:top w:val="none" w:sz="0" w:space="0" w:color="auto"/>
        <w:left w:val="none" w:sz="0" w:space="0" w:color="auto"/>
        <w:bottom w:val="none" w:sz="0" w:space="0" w:color="auto"/>
        <w:right w:val="none" w:sz="0" w:space="0" w:color="auto"/>
      </w:divBdr>
    </w:div>
    <w:div w:id="1087387314">
      <w:bodyDiv w:val="1"/>
      <w:marLeft w:val="0"/>
      <w:marRight w:val="0"/>
      <w:marTop w:val="0"/>
      <w:marBottom w:val="0"/>
      <w:divBdr>
        <w:top w:val="none" w:sz="0" w:space="0" w:color="auto"/>
        <w:left w:val="none" w:sz="0" w:space="0" w:color="auto"/>
        <w:bottom w:val="none" w:sz="0" w:space="0" w:color="auto"/>
        <w:right w:val="none" w:sz="0" w:space="0" w:color="auto"/>
      </w:divBdr>
    </w:div>
    <w:div w:id="1089471312">
      <w:bodyDiv w:val="1"/>
      <w:marLeft w:val="0"/>
      <w:marRight w:val="0"/>
      <w:marTop w:val="0"/>
      <w:marBottom w:val="0"/>
      <w:divBdr>
        <w:top w:val="none" w:sz="0" w:space="0" w:color="auto"/>
        <w:left w:val="none" w:sz="0" w:space="0" w:color="auto"/>
        <w:bottom w:val="none" w:sz="0" w:space="0" w:color="auto"/>
        <w:right w:val="none" w:sz="0" w:space="0" w:color="auto"/>
      </w:divBdr>
    </w:div>
    <w:div w:id="1097169040">
      <w:bodyDiv w:val="1"/>
      <w:marLeft w:val="0"/>
      <w:marRight w:val="0"/>
      <w:marTop w:val="0"/>
      <w:marBottom w:val="0"/>
      <w:divBdr>
        <w:top w:val="none" w:sz="0" w:space="0" w:color="auto"/>
        <w:left w:val="none" w:sz="0" w:space="0" w:color="auto"/>
        <w:bottom w:val="none" w:sz="0" w:space="0" w:color="auto"/>
        <w:right w:val="none" w:sz="0" w:space="0" w:color="auto"/>
      </w:divBdr>
    </w:div>
    <w:div w:id="1112283875">
      <w:bodyDiv w:val="1"/>
      <w:marLeft w:val="0"/>
      <w:marRight w:val="0"/>
      <w:marTop w:val="0"/>
      <w:marBottom w:val="0"/>
      <w:divBdr>
        <w:top w:val="none" w:sz="0" w:space="0" w:color="auto"/>
        <w:left w:val="none" w:sz="0" w:space="0" w:color="auto"/>
        <w:bottom w:val="none" w:sz="0" w:space="0" w:color="auto"/>
        <w:right w:val="none" w:sz="0" w:space="0" w:color="auto"/>
      </w:divBdr>
    </w:div>
    <w:div w:id="1120689999">
      <w:bodyDiv w:val="1"/>
      <w:marLeft w:val="0"/>
      <w:marRight w:val="0"/>
      <w:marTop w:val="0"/>
      <w:marBottom w:val="0"/>
      <w:divBdr>
        <w:top w:val="none" w:sz="0" w:space="0" w:color="auto"/>
        <w:left w:val="none" w:sz="0" w:space="0" w:color="auto"/>
        <w:bottom w:val="none" w:sz="0" w:space="0" w:color="auto"/>
        <w:right w:val="none" w:sz="0" w:space="0" w:color="auto"/>
      </w:divBdr>
    </w:div>
    <w:div w:id="1121454452">
      <w:bodyDiv w:val="1"/>
      <w:marLeft w:val="0"/>
      <w:marRight w:val="0"/>
      <w:marTop w:val="0"/>
      <w:marBottom w:val="0"/>
      <w:divBdr>
        <w:top w:val="none" w:sz="0" w:space="0" w:color="auto"/>
        <w:left w:val="none" w:sz="0" w:space="0" w:color="auto"/>
        <w:bottom w:val="none" w:sz="0" w:space="0" w:color="auto"/>
        <w:right w:val="none" w:sz="0" w:space="0" w:color="auto"/>
      </w:divBdr>
    </w:div>
    <w:div w:id="1154638695">
      <w:bodyDiv w:val="1"/>
      <w:marLeft w:val="0"/>
      <w:marRight w:val="0"/>
      <w:marTop w:val="0"/>
      <w:marBottom w:val="0"/>
      <w:divBdr>
        <w:top w:val="none" w:sz="0" w:space="0" w:color="auto"/>
        <w:left w:val="none" w:sz="0" w:space="0" w:color="auto"/>
        <w:bottom w:val="none" w:sz="0" w:space="0" w:color="auto"/>
        <w:right w:val="none" w:sz="0" w:space="0" w:color="auto"/>
      </w:divBdr>
      <w:divsChild>
        <w:div w:id="902562881">
          <w:marLeft w:val="0"/>
          <w:marRight w:val="0"/>
          <w:marTop w:val="0"/>
          <w:marBottom w:val="0"/>
          <w:divBdr>
            <w:top w:val="none" w:sz="0" w:space="0" w:color="auto"/>
            <w:left w:val="none" w:sz="0" w:space="0" w:color="auto"/>
            <w:bottom w:val="none" w:sz="0" w:space="0" w:color="auto"/>
            <w:right w:val="none" w:sz="0" w:space="0" w:color="auto"/>
          </w:divBdr>
        </w:div>
        <w:div w:id="786042484">
          <w:marLeft w:val="0"/>
          <w:marRight w:val="0"/>
          <w:marTop w:val="0"/>
          <w:marBottom w:val="0"/>
          <w:divBdr>
            <w:top w:val="none" w:sz="0" w:space="0" w:color="auto"/>
            <w:left w:val="none" w:sz="0" w:space="0" w:color="auto"/>
            <w:bottom w:val="none" w:sz="0" w:space="0" w:color="auto"/>
            <w:right w:val="none" w:sz="0" w:space="0" w:color="auto"/>
          </w:divBdr>
        </w:div>
        <w:div w:id="299456702">
          <w:marLeft w:val="0"/>
          <w:marRight w:val="0"/>
          <w:marTop w:val="0"/>
          <w:marBottom w:val="0"/>
          <w:divBdr>
            <w:top w:val="none" w:sz="0" w:space="0" w:color="auto"/>
            <w:left w:val="none" w:sz="0" w:space="0" w:color="auto"/>
            <w:bottom w:val="none" w:sz="0" w:space="0" w:color="auto"/>
            <w:right w:val="none" w:sz="0" w:space="0" w:color="auto"/>
          </w:divBdr>
        </w:div>
        <w:div w:id="168257933">
          <w:marLeft w:val="0"/>
          <w:marRight w:val="0"/>
          <w:marTop w:val="0"/>
          <w:marBottom w:val="0"/>
          <w:divBdr>
            <w:top w:val="none" w:sz="0" w:space="0" w:color="auto"/>
            <w:left w:val="none" w:sz="0" w:space="0" w:color="auto"/>
            <w:bottom w:val="none" w:sz="0" w:space="0" w:color="auto"/>
            <w:right w:val="none" w:sz="0" w:space="0" w:color="auto"/>
          </w:divBdr>
        </w:div>
        <w:div w:id="1935434337">
          <w:marLeft w:val="0"/>
          <w:marRight w:val="0"/>
          <w:marTop w:val="0"/>
          <w:marBottom w:val="0"/>
          <w:divBdr>
            <w:top w:val="none" w:sz="0" w:space="0" w:color="auto"/>
            <w:left w:val="none" w:sz="0" w:space="0" w:color="auto"/>
            <w:bottom w:val="none" w:sz="0" w:space="0" w:color="auto"/>
            <w:right w:val="none" w:sz="0" w:space="0" w:color="auto"/>
          </w:divBdr>
        </w:div>
        <w:div w:id="1308360837">
          <w:marLeft w:val="0"/>
          <w:marRight w:val="0"/>
          <w:marTop w:val="0"/>
          <w:marBottom w:val="0"/>
          <w:divBdr>
            <w:top w:val="none" w:sz="0" w:space="0" w:color="auto"/>
            <w:left w:val="none" w:sz="0" w:space="0" w:color="auto"/>
            <w:bottom w:val="none" w:sz="0" w:space="0" w:color="auto"/>
            <w:right w:val="none" w:sz="0" w:space="0" w:color="auto"/>
          </w:divBdr>
        </w:div>
        <w:div w:id="139470539">
          <w:marLeft w:val="0"/>
          <w:marRight w:val="0"/>
          <w:marTop w:val="0"/>
          <w:marBottom w:val="0"/>
          <w:divBdr>
            <w:top w:val="none" w:sz="0" w:space="0" w:color="auto"/>
            <w:left w:val="none" w:sz="0" w:space="0" w:color="auto"/>
            <w:bottom w:val="none" w:sz="0" w:space="0" w:color="auto"/>
            <w:right w:val="none" w:sz="0" w:space="0" w:color="auto"/>
          </w:divBdr>
        </w:div>
        <w:div w:id="1352754441">
          <w:marLeft w:val="0"/>
          <w:marRight w:val="0"/>
          <w:marTop w:val="0"/>
          <w:marBottom w:val="0"/>
          <w:divBdr>
            <w:top w:val="none" w:sz="0" w:space="0" w:color="auto"/>
            <w:left w:val="none" w:sz="0" w:space="0" w:color="auto"/>
            <w:bottom w:val="none" w:sz="0" w:space="0" w:color="auto"/>
            <w:right w:val="none" w:sz="0" w:space="0" w:color="auto"/>
          </w:divBdr>
        </w:div>
        <w:div w:id="732435679">
          <w:marLeft w:val="0"/>
          <w:marRight w:val="0"/>
          <w:marTop w:val="0"/>
          <w:marBottom w:val="0"/>
          <w:divBdr>
            <w:top w:val="none" w:sz="0" w:space="0" w:color="auto"/>
            <w:left w:val="none" w:sz="0" w:space="0" w:color="auto"/>
            <w:bottom w:val="none" w:sz="0" w:space="0" w:color="auto"/>
            <w:right w:val="none" w:sz="0" w:space="0" w:color="auto"/>
          </w:divBdr>
        </w:div>
      </w:divsChild>
    </w:div>
    <w:div w:id="1174150397">
      <w:bodyDiv w:val="1"/>
      <w:marLeft w:val="0"/>
      <w:marRight w:val="0"/>
      <w:marTop w:val="0"/>
      <w:marBottom w:val="0"/>
      <w:divBdr>
        <w:top w:val="none" w:sz="0" w:space="0" w:color="auto"/>
        <w:left w:val="none" w:sz="0" w:space="0" w:color="auto"/>
        <w:bottom w:val="none" w:sz="0" w:space="0" w:color="auto"/>
        <w:right w:val="none" w:sz="0" w:space="0" w:color="auto"/>
      </w:divBdr>
    </w:div>
    <w:div w:id="1183738640">
      <w:bodyDiv w:val="1"/>
      <w:marLeft w:val="0"/>
      <w:marRight w:val="0"/>
      <w:marTop w:val="0"/>
      <w:marBottom w:val="0"/>
      <w:divBdr>
        <w:top w:val="none" w:sz="0" w:space="0" w:color="auto"/>
        <w:left w:val="none" w:sz="0" w:space="0" w:color="auto"/>
        <w:bottom w:val="none" w:sz="0" w:space="0" w:color="auto"/>
        <w:right w:val="none" w:sz="0" w:space="0" w:color="auto"/>
      </w:divBdr>
    </w:div>
    <w:div w:id="1199077936">
      <w:bodyDiv w:val="1"/>
      <w:marLeft w:val="0"/>
      <w:marRight w:val="0"/>
      <w:marTop w:val="0"/>
      <w:marBottom w:val="0"/>
      <w:divBdr>
        <w:top w:val="none" w:sz="0" w:space="0" w:color="auto"/>
        <w:left w:val="none" w:sz="0" w:space="0" w:color="auto"/>
        <w:bottom w:val="none" w:sz="0" w:space="0" w:color="auto"/>
        <w:right w:val="none" w:sz="0" w:space="0" w:color="auto"/>
      </w:divBdr>
    </w:div>
    <w:div w:id="1206529763">
      <w:bodyDiv w:val="1"/>
      <w:marLeft w:val="0"/>
      <w:marRight w:val="0"/>
      <w:marTop w:val="0"/>
      <w:marBottom w:val="0"/>
      <w:divBdr>
        <w:top w:val="none" w:sz="0" w:space="0" w:color="auto"/>
        <w:left w:val="none" w:sz="0" w:space="0" w:color="auto"/>
        <w:bottom w:val="none" w:sz="0" w:space="0" w:color="auto"/>
        <w:right w:val="none" w:sz="0" w:space="0" w:color="auto"/>
      </w:divBdr>
      <w:divsChild>
        <w:div w:id="95448061">
          <w:marLeft w:val="0"/>
          <w:marRight w:val="0"/>
          <w:marTop w:val="0"/>
          <w:marBottom w:val="0"/>
          <w:divBdr>
            <w:top w:val="single" w:sz="2" w:space="0" w:color="D9D9E3"/>
            <w:left w:val="single" w:sz="2" w:space="0" w:color="D9D9E3"/>
            <w:bottom w:val="single" w:sz="2" w:space="0" w:color="D9D9E3"/>
            <w:right w:val="single" w:sz="2" w:space="0" w:color="D9D9E3"/>
          </w:divBdr>
          <w:divsChild>
            <w:div w:id="517692906">
              <w:marLeft w:val="0"/>
              <w:marRight w:val="0"/>
              <w:marTop w:val="0"/>
              <w:marBottom w:val="0"/>
              <w:divBdr>
                <w:top w:val="single" w:sz="2" w:space="0" w:color="D9D9E3"/>
                <w:left w:val="single" w:sz="2" w:space="0" w:color="D9D9E3"/>
                <w:bottom w:val="single" w:sz="2" w:space="0" w:color="D9D9E3"/>
                <w:right w:val="single" w:sz="2" w:space="0" w:color="D9D9E3"/>
              </w:divBdr>
              <w:divsChild>
                <w:div w:id="278100511">
                  <w:marLeft w:val="0"/>
                  <w:marRight w:val="0"/>
                  <w:marTop w:val="0"/>
                  <w:marBottom w:val="0"/>
                  <w:divBdr>
                    <w:top w:val="single" w:sz="2" w:space="0" w:color="D9D9E3"/>
                    <w:left w:val="single" w:sz="2" w:space="0" w:color="D9D9E3"/>
                    <w:bottom w:val="single" w:sz="2" w:space="0" w:color="D9D9E3"/>
                    <w:right w:val="single" w:sz="2" w:space="0" w:color="D9D9E3"/>
                  </w:divBdr>
                  <w:divsChild>
                    <w:div w:id="1360862717">
                      <w:marLeft w:val="0"/>
                      <w:marRight w:val="0"/>
                      <w:marTop w:val="0"/>
                      <w:marBottom w:val="0"/>
                      <w:divBdr>
                        <w:top w:val="single" w:sz="2" w:space="0" w:color="D9D9E3"/>
                        <w:left w:val="single" w:sz="2" w:space="0" w:color="D9D9E3"/>
                        <w:bottom w:val="single" w:sz="2" w:space="0" w:color="D9D9E3"/>
                        <w:right w:val="single" w:sz="2" w:space="0" w:color="D9D9E3"/>
                      </w:divBdr>
                      <w:divsChild>
                        <w:div w:id="243422583">
                          <w:marLeft w:val="0"/>
                          <w:marRight w:val="0"/>
                          <w:marTop w:val="0"/>
                          <w:marBottom w:val="0"/>
                          <w:divBdr>
                            <w:top w:val="single" w:sz="2" w:space="0" w:color="D9D9E3"/>
                            <w:left w:val="single" w:sz="2" w:space="0" w:color="D9D9E3"/>
                            <w:bottom w:val="single" w:sz="2" w:space="0" w:color="D9D9E3"/>
                            <w:right w:val="single" w:sz="2" w:space="0" w:color="D9D9E3"/>
                          </w:divBdr>
                          <w:divsChild>
                            <w:div w:id="1745687714">
                              <w:marLeft w:val="0"/>
                              <w:marRight w:val="0"/>
                              <w:marTop w:val="100"/>
                              <w:marBottom w:val="100"/>
                              <w:divBdr>
                                <w:top w:val="single" w:sz="2" w:space="0" w:color="D9D9E3"/>
                                <w:left w:val="single" w:sz="2" w:space="0" w:color="D9D9E3"/>
                                <w:bottom w:val="single" w:sz="2" w:space="0" w:color="D9D9E3"/>
                                <w:right w:val="single" w:sz="2" w:space="0" w:color="D9D9E3"/>
                              </w:divBdr>
                              <w:divsChild>
                                <w:div w:id="2084451501">
                                  <w:marLeft w:val="0"/>
                                  <w:marRight w:val="0"/>
                                  <w:marTop w:val="0"/>
                                  <w:marBottom w:val="0"/>
                                  <w:divBdr>
                                    <w:top w:val="single" w:sz="2" w:space="0" w:color="D9D9E3"/>
                                    <w:left w:val="single" w:sz="2" w:space="0" w:color="D9D9E3"/>
                                    <w:bottom w:val="single" w:sz="2" w:space="0" w:color="D9D9E3"/>
                                    <w:right w:val="single" w:sz="2" w:space="0" w:color="D9D9E3"/>
                                  </w:divBdr>
                                  <w:divsChild>
                                    <w:div w:id="275020471">
                                      <w:marLeft w:val="0"/>
                                      <w:marRight w:val="0"/>
                                      <w:marTop w:val="0"/>
                                      <w:marBottom w:val="0"/>
                                      <w:divBdr>
                                        <w:top w:val="single" w:sz="2" w:space="0" w:color="D9D9E3"/>
                                        <w:left w:val="single" w:sz="2" w:space="0" w:color="D9D9E3"/>
                                        <w:bottom w:val="single" w:sz="2" w:space="0" w:color="D9D9E3"/>
                                        <w:right w:val="single" w:sz="2" w:space="0" w:color="D9D9E3"/>
                                      </w:divBdr>
                                      <w:divsChild>
                                        <w:div w:id="1767655519">
                                          <w:marLeft w:val="0"/>
                                          <w:marRight w:val="0"/>
                                          <w:marTop w:val="0"/>
                                          <w:marBottom w:val="0"/>
                                          <w:divBdr>
                                            <w:top w:val="single" w:sz="2" w:space="0" w:color="D9D9E3"/>
                                            <w:left w:val="single" w:sz="2" w:space="0" w:color="D9D9E3"/>
                                            <w:bottom w:val="single" w:sz="2" w:space="0" w:color="D9D9E3"/>
                                            <w:right w:val="single" w:sz="2" w:space="0" w:color="D9D9E3"/>
                                          </w:divBdr>
                                          <w:divsChild>
                                            <w:div w:id="1226255522">
                                              <w:marLeft w:val="0"/>
                                              <w:marRight w:val="0"/>
                                              <w:marTop w:val="0"/>
                                              <w:marBottom w:val="0"/>
                                              <w:divBdr>
                                                <w:top w:val="single" w:sz="2" w:space="0" w:color="D9D9E3"/>
                                                <w:left w:val="single" w:sz="2" w:space="0" w:color="D9D9E3"/>
                                                <w:bottom w:val="single" w:sz="2" w:space="0" w:color="D9D9E3"/>
                                                <w:right w:val="single" w:sz="2" w:space="0" w:color="D9D9E3"/>
                                              </w:divBdr>
                                              <w:divsChild>
                                                <w:div w:id="1518537554">
                                                  <w:marLeft w:val="0"/>
                                                  <w:marRight w:val="0"/>
                                                  <w:marTop w:val="0"/>
                                                  <w:marBottom w:val="0"/>
                                                  <w:divBdr>
                                                    <w:top w:val="single" w:sz="2" w:space="0" w:color="D9D9E3"/>
                                                    <w:left w:val="single" w:sz="2" w:space="0" w:color="D9D9E3"/>
                                                    <w:bottom w:val="single" w:sz="2" w:space="0" w:color="D9D9E3"/>
                                                    <w:right w:val="single" w:sz="2" w:space="0" w:color="D9D9E3"/>
                                                  </w:divBdr>
                                                  <w:divsChild>
                                                    <w:div w:id="47043878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521749958">
          <w:marLeft w:val="0"/>
          <w:marRight w:val="0"/>
          <w:marTop w:val="0"/>
          <w:marBottom w:val="0"/>
          <w:divBdr>
            <w:top w:val="none" w:sz="0" w:space="0" w:color="auto"/>
            <w:left w:val="none" w:sz="0" w:space="0" w:color="auto"/>
            <w:bottom w:val="none" w:sz="0" w:space="0" w:color="auto"/>
            <w:right w:val="none" w:sz="0" w:space="0" w:color="auto"/>
          </w:divBdr>
        </w:div>
      </w:divsChild>
    </w:div>
    <w:div w:id="1206987455">
      <w:bodyDiv w:val="1"/>
      <w:marLeft w:val="0"/>
      <w:marRight w:val="0"/>
      <w:marTop w:val="0"/>
      <w:marBottom w:val="0"/>
      <w:divBdr>
        <w:top w:val="none" w:sz="0" w:space="0" w:color="auto"/>
        <w:left w:val="none" w:sz="0" w:space="0" w:color="auto"/>
        <w:bottom w:val="none" w:sz="0" w:space="0" w:color="auto"/>
        <w:right w:val="none" w:sz="0" w:space="0" w:color="auto"/>
      </w:divBdr>
    </w:div>
    <w:div w:id="1271164349">
      <w:bodyDiv w:val="1"/>
      <w:marLeft w:val="0"/>
      <w:marRight w:val="0"/>
      <w:marTop w:val="0"/>
      <w:marBottom w:val="0"/>
      <w:divBdr>
        <w:top w:val="none" w:sz="0" w:space="0" w:color="auto"/>
        <w:left w:val="none" w:sz="0" w:space="0" w:color="auto"/>
        <w:bottom w:val="none" w:sz="0" w:space="0" w:color="auto"/>
        <w:right w:val="none" w:sz="0" w:space="0" w:color="auto"/>
      </w:divBdr>
    </w:div>
    <w:div w:id="1280407259">
      <w:bodyDiv w:val="1"/>
      <w:marLeft w:val="0"/>
      <w:marRight w:val="0"/>
      <w:marTop w:val="0"/>
      <w:marBottom w:val="0"/>
      <w:divBdr>
        <w:top w:val="none" w:sz="0" w:space="0" w:color="auto"/>
        <w:left w:val="none" w:sz="0" w:space="0" w:color="auto"/>
        <w:bottom w:val="none" w:sz="0" w:space="0" w:color="auto"/>
        <w:right w:val="none" w:sz="0" w:space="0" w:color="auto"/>
      </w:divBdr>
    </w:div>
    <w:div w:id="1285037696">
      <w:bodyDiv w:val="1"/>
      <w:marLeft w:val="0"/>
      <w:marRight w:val="0"/>
      <w:marTop w:val="0"/>
      <w:marBottom w:val="0"/>
      <w:divBdr>
        <w:top w:val="none" w:sz="0" w:space="0" w:color="auto"/>
        <w:left w:val="none" w:sz="0" w:space="0" w:color="auto"/>
        <w:bottom w:val="none" w:sz="0" w:space="0" w:color="auto"/>
        <w:right w:val="none" w:sz="0" w:space="0" w:color="auto"/>
      </w:divBdr>
    </w:div>
    <w:div w:id="1336611709">
      <w:bodyDiv w:val="1"/>
      <w:marLeft w:val="0"/>
      <w:marRight w:val="0"/>
      <w:marTop w:val="0"/>
      <w:marBottom w:val="0"/>
      <w:divBdr>
        <w:top w:val="none" w:sz="0" w:space="0" w:color="auto"/>
        <w:left w:val="none" w:sz="0" w:space="0" w:color="auto"/>
        <w:bottom w:val="none" w:sz="0" w:space="0" w:color="auto"/>
        <w:right w:val="none" w:sz="0" w:space="0" w:color="auto"/>
      </w:divBdr>
    </w:div>
    <w:div w:id="1361472933">
      <w:bodyDiv w:val="1"/>
      <w:marLeft w:val="0"/>
      <w:marRight w:val="0"/>
      <w:marTop w:val="0"/>
      <w:marBottom w:val="0"/>
      <w:divBdr>
        <w:top w:val="none" w:sz="0" w:space="0" w:color="auto"/>
        <w:left w:val="none" w:sz="0" w:space="0" w:color="auto"/>
        <w:bottom w:val="none" w:sz="0" w:space="0" w:color="auto"/>
        <w:right w:val="none" w:sz="0" w:space="0" w:color="auto"/>
      </w:divBdr>
    </w:div>
    <w:div w:id="1367173648">
      <w:bodyDiv w:val="1"/>
      <w:marLeft w:val="0"/>
      <w:marRight w:val="0"/>
      <w:marTop w:val="0"/>
      <w:marBottom w:val="0"/>
      <w:divBdr>
        <w:top w:val="none" w:sz="0" w:space="0" w:color="auto"/>
        <w:left w:val="none" w:sz="0" w:space="0" w:color="auto"/>
        <w:bottom w:val="none" w:sz="0" w:space="0" w:color="auto"/>
        <w:right w:val="none" w:sz="0" w:space="0" w:color="auto"/>
      </w:divBdr>
    </w:div>
    <w:div w:id="1432359013">
      <w:bodyDiv w:val="1"/>
      <w:marLeft w:val="0"/>
      <w:marRight w:val="0"/>
      <w:marTop w:val="0"/>
      <w:marBottom w:val="0"/>
      <w:divBdr>
        <w:top w:val="none" w:sz="0" w:space="0" w:color="auto"/>
        <w:left w:val="none" w:sz="0" w:space="0" w:color="auto"/>
        <w:bottom w:val="none" w:sz="0" w:space="0" w:color="auto"/>
        <w:right w:val="none" w:sz="0" w:space="0" w:color="auto"/>
      </w:divBdr>
    </w:div>
    <w:div w:id="1433352947">
      <w:bodyDiv w:val="1"/>
      <w:marLeft w:val="0"/>
      <w:marRight w:val="0"/>
      <w:marTop w:val="0"/>
      <w:marBottom w:val="0"/>
      <w:divBdr>
        <w:top w:val="none" w:sz="0" w:space="0" w:color="auto"/>
        <w:left w:val="none" w:sz="0" w:space="0" w:color="auto"/>
        <w:bottom w:val="none" w:sz="0" w:space="0" w:color="auto"/>
        <w:right w:val="none" w:sz="0" w:space="0" w:color="auto"/>
      </w:divBdr>
    </w:div>
    <w:div w:id="1436827425">
      <w:bodyDiv w:val="1"/>
      <w:marLeft w:val="0"/>
      <w:marRight w:val="0"/>
      <w:marTop w:val="0"/>
      <w:marBottom w:val="0"/>
      <w:divBdr>
        <w:top w:val="none" w:sz="0" w:space="0" w:color="auto"/>
        <w:left w:val="none" w:sz="0" w:space="0" w:color="auto"/>
        <w:bottom w:val="none" w:sz="0" w:space="0" w:color="auto"/>
        <w:right w:val="none" w:sz="0" w:space="0" w:color="auto"/>
      </w:divBdr>
    </w:div>
    <w:div w:id="1441340406">
      <w:bodyDiv w:val="1"/>
      <w:marLeft w:val="0"/>
      <w:marRight w:val="0"/>
      <w:marTop w:val="0"/>
      <w:marBottom w:val="0"/>
      <w:divBdr>
        <w:top w:val="none" w:sz="0" w:space="0" w:color="auto"/>
        <w:left w:val="none" w:sz="0" w:space="0" w:color="auto"/>
        <w:bottom w:val="none" w:sz="0" w:space="0" w:color="auto"/>
        <w:right w:val="none" w:sz="0" w:space="0" w:color="auto"/>
      </w:divBdr>
    </w:div>
    <w:div w:id="1441728659">
      <w:bodyDiv w:val="1"/>
      <w:marLeft w:val="0"/>
      <w:marRight w:val="0"/>
      <w:marTop w:val="0"/>
      <w:marBottom w:val="0"/>
      <w:divBdr>
        <w:top w:val="none" w:sz="0" w:space="0" w:color="auto"/>
        <w:left w:val="none" w:sz="0" w:space="0" w:color="auto"/>
        <w:bottom w:val="none" w:sz="0" w:space="0" w:color="auto"/>
        <w:right w:val="none" w:sz="0" w:space="0" w:color="auto"/>
      </w:divBdr>
    </w:div>
    <w:div w:id="1445463207">
      <w:bodyDiv w:val="1"/>
      <w:marLeft w:val="0"/>
      <w:marRight w:val="0"/>
      <w:marTop w:val="0"/>
      <w:marBottom w:val="0"/>
      <w:divBdr>
        <w:top w:val="none" w:sz="0" w:space="0" w:color="auto"/>
        <w:left w:val="none" w:sz="0" w:space="0" w:color="auto"/>
        <w:bottom w:val="none" w:sz="0" w:space="0" w:color="auto"/>
        <w:right w:val="none" w:sz="0" w:space="0" w:color="auto"/>
      </w:divBdr>
    </w:div>
    <w:div w:id="1445999814">
      <w:bodyDiv w:val="1"/>
      <w:marLeft w:val="0"/>
      <w:marRight w:val="0"/>
      <w:marTop w:val="0"/>
      <w:marBottom w:val="0"/>
      <w:divBdr>
        <w:top w:val="none" w:sz="0" w:space="0" w:color="auto"/>
        <w:left w:val="none" w:sz="0" w:space="0" w:color="auto"/>
        <w:bottom w:val="none" w:sz="0" w:space="0" w:color="auto"/>
        <w:right w:val="none" w:sz="0" w:space="0" w:color="auto"/>
      </w:divBdr>
    </w:div>
    <w:div w:id="1448544753">
      <w:bodyDiv w:val="1"/>
      <w:marLeft w:val="0"/>
      <w:marRight w:val="0"/>
      <w:marTop w:val="0"/>
      <w:marBottom w:val="0"/>
      <w:divBdr>
        <w:top w:val="none" w:sz="0" w:space="0" w:color="auto"/>
        <w:left w:val="none" w:sz="0" w:space="0" w:color="auto"/>
        <w:bottom w:val="none" w:sz="0" w:space="0" w:color="auto"/>
        <w:right w:val="none" w:sz="0" w:space="0" w:color="auto"/>
      </w:divBdr>
      <w:divsChild>
        <w:div w:id="437602040">
          <w:marLeft w:val="0"/>
          <w:marRight w:val="0"/>
          <w:marTop w:val="0"/>
          <w:marBottom w:val="0"/>
          <w:divBdr>
            <w:top w:val="none" w:sz="0" w:space="0" w:color="auto"/>
            <w:left w:val="none" w:sz="0" w:space="0" w:color="auto"/>
            <w:bottom w:val="none" w:sz="0" w:space="0" w:color="auto"/>
            <w:right w:val="none" w:sz="0" w:space="0" w:color="auto"/>
          </w:divBdr>
        </w:div>
        <w:div w:id="930049066">
          <w:marLeft w:val="0"/>
          <w:marRight w:val="0"/>
          <w:marTop w:val="0"/>
          <w:marBottom w:val="0"/>
          <w:divBdr>
            <w:top w:val="none" w:sz="0" w:space="0" w:color="auto"/>
            <w:left w:val="none" w:sz="0" w:space="0" w:color="auto"/>
            <w:bottom w:val="none" w:sz="0" w:space="0" w:color="auto"/>
            <w:right w:val="none" w:sz="0" w:space="0" w:color="auto"/>
          </w:divBdr>
        </w:div>
        <w:div w:id="906960392">
          <w:marLeft w:val="0"/>
          <w:marRight w:val="0"/>
          <w:marTop w:val="0"/>
          <w:marBottom w:val="0"/>
          <w:divBdr>
            <w:top w:val="none" w:sz="0" w:space="0" w:color="auto"/>
            <w:left w:val="none" w:sz="0" w:space="0" w:color="auto"/>
            <w:bottom w:val="none" w:sz="0" w:space="0" w:color="auto"/>
            <w:right w:val="none" w:sz="0" w:space="0" w:color="auto"/>
          </w:divBdr>
        </w:div>
        <w:div w:id="496917307">
          <w:marLeft w:val="0"/>
          <w:marRight w:val="0"/>
          <w:marTop w:val="0"/>
          <w:marBottom w:val="0"/>
          <w:divBdr>
            <w:top w:val="none" w:sz="0" w:space="0" w:color="auto"/>
            <w:left w:val="none" w:sz="0" w:space="0" w:color="auto"/>
            <w:bottom w:val="none" w:sz="0" w:space="0" w:color="auto"/>
            <w:right w:val="none" w:sz="0" w:space="0" w:color="auto"/>
          </w:divBdr>
        </w:div>
        <w:div w:id="2021085249">
          <w:marLeft w:val="0"/>
          <w:marRight w:val="0"/>
          <w:marTop w:val="0"/>
          <w:marBottom w:val="0"/>
          <w:divBdr>
            <w:top w:val="none" w:sz="0" w:space="0" w:color="auto"/>
            <w:left w:val="none" w:sz="0" w:space="0" w:color="auto"/>
            <w:bottom w:val="none" w:sz="0" w:space="0" w:color="auto"/>
            <w:right w:val="none" w:sz="0" w:space="0" w:color="auto"/>
          </w:divBdr>
        </w:div>
        <w:div w:id="1802845441">
          <w:marLeft w:val="0"/>
          <w:marRight w:val="0"/>
          <w:marTop w:val="0"/>
          <w:marBottom w:val="0"/>
          <w:divBdr>
            <w:top w:val="none" w:sz="0" w:space="0" w:color="auto"/>
            <w:left w:val="none" w:sz="0" w:space="0" w:color="auto"/>
            <w:bottom w:val="none" w:sz="0" w:space="0" w:color="auto"/>
            <w:right w:val="none" w:sz="0" w:space="0" w:color="auto"/>
          </w:divBdr>
        </w:div>
        <w:div w:id="1718701019">
          <w:marLeft w:val="0"/>
          <w:marRight w:val="0"/>
          <w:marTop w:val="0"/>
          <w:marBottom w:val="0"/>
          <w:divBdr>
            <w:top w:val="none" w:sz="0" w:space="0" w:color="auto"/>
            <w:left w:val="none" w:sz="0" w:space="0" w:color="auto"/>
            <w:bottom w:val="none" w:sz="0" w:space="0" w:color="auto"/>
            <w:right w:val="none" w:sz="0" w:space="0" w:color="auto"/>
          </w:divBdr>
        </w:div>
        <w:div w:id="809904073">
          <w:marLeft w:val="0"/>
          <w:marRight w:val="0"/>
          <w:marTop w:val="0"/>
          <w:marBottom w:val="0"/>
          <w:divBdr>
            <w:top w:val="none" w:sz="0" w:space="0" w:color="auto"/>
            <w:left w:val="none" w:sz="0" w:space="0" w:color="auto"/>
            <w:bottom w:val="none" w:sz="0" w:space="0" w:color="auto"/>
            <w:right w:val="none" w:sz="0" w:space="0" w:color="auto"/>
          </w:divBdr>
        </w:div>
      </w:divsChild>
    </w:div>
    <w:div w:id="1460145280">
      <w:bodyDiv w:val="1"/>
      <w:marLeft w:val="0"/>
      <w:marRight w:val="0"/>
      <w:marTop w:val="0"/>
      <w:marBottom w:val="0"/>
      <w:divBdr>
        <w:top w:val="none" w:sz="0" w:space="0" w:color="auto"/>
        <w:left w:val="none" w:sz="0" w:space="0" w:color="auto"/>
        <w:bottom w:val="none" w:sz="0" w:space="0" w:color="auto"/>
        <w:right w:val="none" w:sz="0" w:space="0" w:color="auto"/>
      </w:divBdr>
    </w:div>
    <w:div w:id="1473601333">
      <w:bodyDiv w:val="1"/>
      <w:marLeft w:val="0"/>
      <w:marRight w:val="0"/>
      <w:marTop w:val="0"/>
      <w:marBottom w:val="0"/>
      <w:divBdr>
        <w:top w:val="none" w:sz="0" w:space="0" w:color="auto"/>
        <w:left w:val="none" w:sz="0" w:space="0" w:color="auto"/>
        <w:bottom w:val="none" w:sz="0" w:space="0" w:color="auto"/>
        <w:right w:val="none" w:sz="0" w:space="0" w:color="auto"/>
      </w:divBdr>
    </w:div>
    <w:div w:id="1475103701">
      <w:bodyDiv w:val="1"/>
      <w:marLeft w:val="0"/>
      <w:marRight w:val="0"/>
      <w:marTop w:val="0"/>
      <w:marBottom w:val="0"/>
      <w:divBdr>
        <w:top w:val="none" w:sz="0" w:space="0" w:color="auto"/>
        <w:left w:val="none" w:sz="0" w:space="0" w:color="auto"/>
        <w:bottom w:val="none" w:sz="0" w:space="0" w:color="auto"/>
        <w:right w:val="none" w:sz="0" w:space="0" w:color="auto"/>
      </w:divBdr>
    </w:div>
    <w:div w:id="1485971244">
      <w:bodyDiv w:val="1"/>
      <w:marLeft w:val="0"/>
      <w:marRight w:val="0"/>
      <w:marTop w:val="0"/>
      <w:marBottom w:val="0"/>
      <w:divBdr>
        <w:top w:val="none" w:sz="0" w:space="0" w:color="auto"/>
        <w:left w:val="none" w:sz="0" w:space="0" w:color="auto"/>
        <w:bottom w:val="none" w:sz="0" w:space="0" w:color="auto"/>
        <w:right w:val="none" w:sz="0" w:space="0" w:color="auto"/>
      </w:divBdr>
    </w:div>
    <w:div w:id="1496913855">
      <w:bodyDiv w:val="1"/>
      <w:marLeft w:val="0"/>
      <w:marRight w:val="0"/>
      <w:marTop w:val="0"/>
      <w:marBottom w:val="0"/>
      <w:divBdr>
        <w:top w:val="none" w:sz="0" w:space="0" w:color="auto"/>
        <w:left w:val="none" w:sz="0" w:space="0" w:color="auto"/>
        <w:bottom w:val="none" w:sz="0" w:space="0" w:color="auto"/>
        <w:right w:val="none" w:sz="0" w:space="0" w:color="auto"/>
      </w:divBdr>
    </w:div>
    <w:div w:id="1522471111">
      <w:bodyDiv w:val="1"/>
      <w:marLeft w:val="0"/>
      <w:marRight w:val="0"/>
      <w:marTop w:val="0"/>
      <w:marBottom w:val="0"/>
      <w:divBdr>
        <w:top w:val="none" w:sz="0" w:space="0" w:color="auto"/>
        <w:left w:val="none" w:sz="0" w:space="0" w:color="auto"/>
        <w:bottom w:val="none" w:sz="0" w:space="0" w:color="auto"/>
        <w:right w:val="none" w:sz="0" w:space="0" w:color="auto"/>
      </w:divBdr>
    </w:div>
    <w:div w:id="1528174669">
      <w:bodyDiv w:val="1"/>
      <w:marLeft w:val="0"/>
      <w:marRight w:val="0"/>
      <w:marTop w:val="0"/>
      <w:marBottom w:val="0"/>
      <w:divBdr>
        <w:top w:val="none" w:sz="0" w:space="0" w:color="auto"/>
        <w:left w:val="none" w:sz="0" w:space="0" w:color="auto"/>
        <w:bottom w:val="none" w:sz="0" w:space="0" w:color="auto"/>
        <w:right w:val="none" w:sz="0" w:space="0" w:color="auto"/>
      </w:divBdr>
    </w:div>
    <w:div w:id="1571890140">
      <w:bodyDiv w:val="1"/>
      <w:marLeft w:val="0"/>
      <w:marRight w:val="0"/>
      <w:marTop w:val="0"/>
      <w:marBottom w:val="0"/>
      <w:divBdr>
        <w:top w:val="none" w:sz="0" w:space="0" w:color="auto"/>
        <w:left w:val="none" w:sz="0" w:space="0" w:color="auto"/>
        <w:bottom w:val="none" w:sz="0" w:space="0" w:color="auto"/>
        <w:right w:val="none" w:sz="0" w:space="0" w:color="auto"/>
      </w:divBdr>
    </w:div>
    <w:div w:id="1582907775">
      <w:bodyDiv w:val="1"/>
      <w:marLeft w:val="0"/>
      <w:marRight w:val="0"/>
      <w:marTop w:val="0"/>
      <w:marBottom w:val="0"/>
      <w:divBdr>
        <w:top w:val="none" w:sz="0" w:space="0" w:color="auto"/>
        <w:left w:val="none" w:sz="0" w:space="0" w:color="auto"/>
        <w:bottom w:val="none" w:sz="0" w:space="0" w:color="auto"/>
        <w:right w:val="none" w:sz="0" w:space="0" w:color="auto"/>
      </w:divBdr>
    </w:div>
    <w:div w:id="1613704252">
      <w:bodyDiv w:val="1"/>
      <w:marLeft w:val="0"/>
      <w:marRight w:val="0"/>
      <w:marTop w:val="0"/>
      <w:marBottom w:val="0"/>
      <w:divBdr>
        <w:top w:val="none" w:sz="0" w:space="0" w:color="auto"/>
        <w:left w:val="none" w:sz="0" w:space="0" w:color="auto"/>
        <w:bottom w:val="none" w:sz="0" w:space="0" w:color="auto"/>
        <w:right w:val="none" w:sz="0" w:space="0" w:color="auto"/>
      </w:divBdr>
    </w:div>
    <w:div w:id="1650358667">
      <w:bodyDiv w:val="1"/>
      <w:marLeft w:val="0"/>
      <w:marRight w:val="0"/>
      <w:marTop w:val="0"/>
      <w:marBottom w:val="0"/>
      <w:divBdr>
        <w:top w:val="none" w:sz="0" w:space="0" w:color="auto"/>
        <w:left w:val="none" w:sz="0" w:space="0" w:color="auto"/>
        <w:bottom w:val="none" w:sz="0" w:space="0" w:color="auto"/>
        <w:right w:val="none" w:sz="0" w:space="0" w:color="auto"/>
      </w:divBdr>
    </w:div>
    <w:div w:id="1666739762">
      <w:bodyDiv w:val="1"/>
      <w:marLeft w:val="0"/>
      <w:marRight w:val="0"/>
      <w:marTop w:val="0"/>
      <w:marBottom w:val="0"/>
      <w:divBdr>
        <w:top w:val="none" w:sz="0" w:space="0" w:color="auto"/>
        <w:left w:val="none" w:sz="0" w:space="0" w:color="auto"/>
        <w:bottom w:val="none" w:sz="0" w:space="0" w:color="auto"/>
        <w:right w:val="none" w:sz="0" w:space="0" w:color="auto"/>
      </w:divBdr>
    </w:div>
    <w:div w:id="1674533029">
      <w:bodyDiv w:val="1"/>
      <w:marLeft w:val="0"/>
      <w:marRight w:val="0"/>
      <w:marTop w:val="0"/>
      <w:marBottom w:val="0"/>
      <w:divBdr>
        <w:top w:val="none" w:sz="0" w:space="0" w:color="auto"/>
        <w:left w:val="none" w:sz="0" w:space="0" w:color="auto"/>
        <w:bottom w:val="none" w:sz="0" w:space="0" w:color="auto"/>
        <w:right w:val="none" w:sz="0" w:space="0" w:color="auto"/>
      </w:divBdr>
    </w:div>
    <w:div w:id="1787429417">
      <w:bodyDiv w:val="1"/>
      <w:marLeft w:val="0"/>
      <w:marRight w:val="0"/>
      <w:marTop w:val="0"/>
      <w:marBottom w:val="0"/>
      <w:divBdr>
        <w:top w:val="none" w:sz="0" w:space="0" w:color="auto"/>
        <w:left w:val="none" w:sz="0" w:space="0" w:color="auto"/>
        <w:bottom w:val="none" w:sz="0" w:space="0" w:color="auto"/>
        <w:right w:val="none" w:sz="0" w:space="0" w:color="auto"/>
      </w:divBdr>
    </w:div>
    <w:div w:id="1797602523">
      <w:bodyDiv w:val="1"/>
      <w:marLeft w:val="0"/>
      <w:marRight w:val="0"/>
      <w:marTop w:val="0"/>
      <w:marBottom w:val="0"/>
      <w:divBdr>
        <w:top w:val="none" w:sz="0" w:space="0" w:color="auto"/>
        <w:left w:val="none" w:sz="0" w:space="0" w:color="auto"/>
        <w:bottom w:val="none" w:sz="0" w:space="0" w:color="auto"/>
        <w:right w:val="none" w:sz="0" w:space="0" w:color="auto"/>
      </w:divBdr>
    </w:div>
    <w:div w:id="1814443155">
      <w:bodyDiv w:val="1"/>
      <w:marLeft w:val="0"/>
      <w:marRight w:val="0"/>
      <w:marTop w:val="0"/>
      <w:marBottom w:val="0"/>
      <w:divBdr>
        <w:top w:val="none" w:sz="0" w:space="0" w:color="auto"/>
        <w:left w:val="none" w:sz="0" w:space="0" w:color="auto"/>
        <w:bottom w:val="none" w:sz="0" w:space="0" w:color="auto"/>
        <w:right w:val="none" w:sz="0" w:space="0" w:color="auto"/>
      </w:divBdr>
    </w:div>
    <w:div w:id="1820078053">
      <w:bodyDiv w:val="1"/>
      <w:marLeft w:val="0"/>
      <w:marRight w:val="0"/>
      <w:marTop w:val="0"/>
      <w:marBottom w:val="0"/>
      <w:divBdr>
        <w:top w:val="none" w:sz="0" w:space="0" w:color="auto"/>
        <w:left w:val="none" w:sz="0" w:space="0" w:color="auto"/>
        <w:bottom w:val="none" w:sz="0" w:space="0" w:color="auto"/>
        <w:right w:val="none" w:sz="0" w:space="0" w:color="auto"/>
      </w:divBdr>
    </w:div>
    <w:div w:id="1820998333">
      <w:bodyDiv w:val="1"/>
      <w:marLeft w:val="0"/>
      <w:marRight w:val="0"/>
      <w:marTop w:val="0"/>
      <w:marBottom w:val="0"/>
      <w:divBdr>
        <w:top w:val="none" w:sz="0" w:space="0" w:color="auto"/>
        <w:left w:val="none" w:sz="0" w:space="0" w:color="auto"/>
        <w:bottom w:val="none" w:sz="0" w:space="0" w:color="auto"/>
        <w:right w:val="none" w:sz="0" w:space="0" w:color="auto"/>
      </w:divBdr>
    </w:div>
    <w:div w:id="1869946874">
      <w:bodyDiv w:val="1"/>
      <w:marLeft w:val="0"/>
      <w:marRight w:val="0"/>
      <w:marTop w:val="0"/>
      <w:marBottom w:val="0"/>
      <w:divBdr>
        <w:top w:val="none" w:sz="0" w:space="0" w:color="auto"/>
        <w:left w:val="none" w:sz="0" w:space="0" w:color="auto"/>
        <w:bottom w:val="none" w:sz="0" w:space="0" w:color="auto"/>
        <w:right w:val="none" w:sz="0" w:space="0" w:color="auto"/>
      </w:divBdr>
    </w:div>
    <w:div w:id="1907303606">
      <w:bodyDiv w:val="1"/>
      <w:marLeft w:val="0"/>
      <w:marRight w:val="0"/>
      <w:marTop w:val="0"/>
      <w:marBottom w:val="0"/>
      <w:divBdr>
        <w:top w:val="none" w:sz="0" w:space="0" w:color="auto"/>
        <w:left w:val="none" w:sz="0" w:space="0" w:color="auto"/>
        <w:bottom w:val="none" w:sz="0" w:space="0" w:color="auto"/>
        <w:right w:val="none" w:sz="0" w:space="0" w:color="auto"/>
      </w:divBdr>
    </w:div>
    <w:div w:id="1982690865">
      <w:bodyDiv w:val="1"/>
      <w:marLeft w:val="0"/>
      <w:marRight w:val="0"/>
      <w:marTop w:val="0"/>
      <w:marBottom w:val="0"/>
      <w:divBdr>
        <w:top w:val="none" w:sz="0" w:space="0" w:color="auto"/>
        <w:left w:val="none" w:sz="0" w:space="0" w:color="auto"/>
        <w:bottom w:val="none" w:sz="0" w:space="0" w:color="auto"/>
        <w:right w:val="none" w:sz="0" w:space="0" w:color="auto"/>
      </w:divBdr>
    </w:div>
    <w:div w:id="2014793877">
      <w:bodyDiv w:val="1"/>
      <w:marLeft w:val="0"/>
      <w:marRight w:val="0"/>
      <w:marTop w:val="0"/>
      <w:marBottom w:val="0"/>
      <w:divBdr>
        <w:top w:val="none" w:sz="0" w:space="0" w:color="auto"/>
        <w:left w:val="none" w:sz="0" w:space="0" w:color="auto"/>
        <w:bottom w:val="none" w:sz="0" w:space="0" w:color="auto"/>
        <w:right w:val="none" w:sz="0" w:space="0" w:color="auto"/>
      </w:divBdr>
    </w:div>
    <w:div w:id="2029912152">
      <w:bodyDiv w:val="1"/>
      <w:marLeft w:val="0"/>
      <w:marRight w:val="0"/>
      <w:marTop w:val="0"/>
      <w:marBottom w:val="0"/>
      <w:divBdr>
        <w:top w:val="none" w:sz="0" w:space="0" w:color="auto"/>
        <w:left w:val="none" w:sz="0" w:space="0" w:color="auto"/>
        <w:bottom w:val="none" w:sz="0" w:space="0" w:color="auto"/>
        <w:right w:val="none" w:sz="0" w:space="0" w:color="auto"/>
      </w:divBdr>
    </w:div>
    <w:div w:id="2047102753">
      <w:bodyDiv w:val="1"/>
      <w:marLeft w:val="0"/>
      <w:marRight w:val="0"/>
      <w:marTop w:val="0"/>
      <w:marBottom w:val="0"/>
      <w:divBdr>
        <w:top w:val="none" w:sz="0" w:space="0" w:color="auto"/>
        <w:left w:val="none" w:sz="0" w:space="0" w:color="auto"/>
        <w:bottom w:val="none" w:sz="0" w:space="0" w:color="auto"/>
        <w:right w:val="none" w:sz="0" w:space="0" w:color="auto"/>
      </w:divBdr>
    </w:div>
    <w:div w:id="21395621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png"/><Relationship Id="rId18" Type="http://schemas.openxmlformats.org/officeDocument/2006/relationships/hyperlink" Target="https://www.msdmanuals.com/vi/chuy%C3%AAn-gia/%C4%91%E1%BB%91i-t%C6%B0%E1%BB%A3ng-%C4%91%E1%BA%B7c-bi%E1%BB%87t/quy%E1%BA%BFt-%C4%91%E1%BB%8Bnh-l%C3%A2m-s%C3%A0ng/b%E1%BA%B1ng-ch%E1%BB%A9ng-d%E1%BB%B1a-tr%C3%AAn-y-h%E1%BB%8Dc-v%C3%A0-h%C6%B0%E1%BB%9Bng-d%E1%BA%ABn-l%C3%A2m-s%C3%A0ng" TargetMode="External"/><Relationship Id="rId3" Type="http://schemas.openxmlformats.org/officeDocument/2006/relationships/styles" Target="styles.xml"/><Relationship Id="rId21" Type="http://schemas.openxmlformats.org/officeDocument/2006/relationships/hyperlink" Target="https://kddktyh.pnt.edu.vn/vi/gioi-thieu/" TargetMode="Externa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yperlink" Target="https://www.nursingworld.org/practice-policy/workforce/what-is-nursing/"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www.icn.ch/nursing-policy/nursing-definitions" TargetMode="External"/><Relationship Id="rId20" Type="http://schemas.openxmlformats.org/officeDocument/2006/relationships/hyperlink" Target="https://kddktyh.pnt.edu.vn/vi/chuyen-muc/nghien-cuu/"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www.icn.ch/resources/nursing-definitions" TargetMode="External"/><Relationship Id="rId23" Type="http://schemas.openxmlformats.org/officeDocument/2006/relationships/footer" Target="footer2.xml"/><Relationship Id="rId10" Type="http://schemas.openxmlformats.org/officeDocument/2006/relationships/image" Target="media/image1.png"/><Relationship Id="rId19" Type="http://schemas.openxmlformats.org/officeDocument/2006/relationships/hyperlink" Target="https://www.pnt.edu.vn/"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C21EBD9-BA6B-4038-934A-398C9D32B3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50</TotalTime>
  <Pages>1</Pages>
  <Words>24243</Words>
  <Characters>138191</Characters>
  <Application>Microsoft Office Word</Application>
  <DocSecurity>0</DocSecurity>
  <Lines>1151</Lines>
  <Paragraphs>324</Paragraphs>
  <ScaleCrop>false</ScaleCrop>
  <HeadingPairs>
    <vt:vector size="4" baseType="variant">
      <vt:variant>
        <vt:lpstr>Title</vt:lpstr>
      </vt:variant>
      <vt:variant>
        <vt:i4>1</vt:i4>
      </vt:variant>
      <vt:variant>
        <vt:lpstr>Tiêu đề</vt:lpstr>
      </vt:variant>
      <vt:variant>
        <vt:i4>1</vt:i4>
      </vt:variant>
    </vt:vector>
  </HeadingPairs>
  <TitlesOfParts>
    <vt:vector size="2" baseType="lpstr">
      <vt:lpstr/>
      <vt:lpstr/>
    </vt:vector>
  </TitlesOfParts>
  <Company/>
  <LinksUpToDate>false</LinksUpToDate>
  <CharactersWithSpaces>1621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yên phương</dc:creator>
  <cp:keywords/>
  <dc:description/>
  <cp:lastModifiedBy>LÊ ĐOÀN PHƯƠNG UYÊN</cp:lastModifiedBy>
  <cp:revision>118</cp:revision>
  <cp:lastPrinted>2023-12-26T05:42:00Z</cp:lastPrinted>
  <dcterms:created xsi:type="dcterms:W3CDTF">2023-12-13T14:37:00Z</dcterms:created>
  <dcterms:modified xsi:type="dcterms:W3CDTF">2023-12-26T05:43:00Z</dcterms:modified>
</cp:coreProperties>
</file>